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eastAsiaTheme="minorHAnsi"/>
          <w:color w:val="5B9BD5" w:themeColor="accent1"/>
          <w:sz w:val="24"/>
          <w:lang w:val="pt-BR"/>
        </w:rPr>
        <w:id w:val="1363469250"/>
        <w:docPartObj>
          <w:docPartGallery w:val="Cover Pages"/>
          <w:docPartUnique/>
        </w:docPartObj>
      </w:sdtPr>
      <w:sdtEndPr>
        <w:rPr>
          <w:color w:val="auto"/>
          <w:lang w:val="en-US"/>
        </w:rPr>
      </w:sdtEndPr>
      <w:sdtContent>
        <w:p w14:paraId="0A5A7FAF" w14:textId="77777777" w:rsidR="007E3CA6" w:rsidRPr="00CA1545" w:rsidRDefault="007E3CA6">
          <w:pPr>
            <w:pStyle w:val="NoSpacing"/>
            <w:spacing w:before="1540" w:after="240"/>
            <w:jc w:val="center"/>
            <w:rPr>
              <w:color w:val="5B9BD5" w:themeColor="accent1"/>
            </w:rPr>
          </w:pPr>
          <w:r w:rsidRPr="00CA1545">
            <w:rPr>
              <w:noProof/>
              <w:color w:val="5B9BD5" w:themeColor="accent1"/>
              <w:lang w:val="pt-BR" w:eastAsia="pt-BR"/>
            </w:rPr>
            <w:drawing>
              <wp:inline distT="0" distB="0" distL="0" distR="0" wp14:anchorId="656B48FB" wp14:editId="5FDBBEB7">
                <wp:extent cx="1417320" cy="750898"/>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55.png"/>
                        <pic:cNvPicPr/>
                      </pic:nvPicPr>
                      <pic:blipFill>
                        <a:blip r:embed="rId9"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1417320" cy="750898"/>
                        </a:xfrm>
                        <a:prstGeom prst="rect">
                          <a:avLst/>
                        </a:prstGeom>
                        <a:noFill/>
                        <a:ln>
                          <a:noFill/>
                        </a:ln>
                      </pic:spPr>
                    </pic:pic>
                  </a:graphicData>
                </a:graphic>
              </wp:inline>
            </w:drawing>
          </w:r>
        </w:p>
        <w:p w14:paraId="4CE11F43" w14:textId="77777777" w:rsidR="00D63CB2" w:rsidRDefault="00D63CB2">
          <w:pPr>
            <w:pStyle w:val="NoSpacing"/>
            <w:pBdr>
              <w:top w:val="single" w:sz="6" w:space="6" w:color="5B9BD5" w:themeColor="accent1"/>
              <w:bottom w:val="single" w:sz="6" w:space="6" w:color="5B9BD5" w:themeColor="accent1"/>
            </w:pBdr>
            <w:spacing w:after="240"/>
            <w:jc w:val="center"/>
            <w:rPr>
              <w:rFonts w:asciiTheme="majorHAnsi" w:eastAsiaTheme="majorEastAsia" w:hAnsiTheme="majorHAnsi" w:cstheme="majorBidi"/>
              <w:caps/>
              <w:color w:val="5B9BD5" w:themeColor="accent1"/>
              <w:sz w:val="72"/>
              <w:szCs w:val="72"/>
            </w:rPr>
          </w:pPr>
          <w:r>
            <w:rPr>
              <w:rFonts w:asciiTheme="majorHAnsi" w:eastAsiaTheme="majorEastAsia" w:hAnsiTheme="majorHAnsi" w:cstheme="majorBidi"/>
              <w:caps/>
              <w:color w:val="5B9BD5" w:themeColor="accent1"/>
              <w:sz w:val="72"/>
              <w:szCs w:val="72"/>
            </w:rPr>
            <w:t>UGE</w:t>
          </w:r>
        </w:p>
        <w:p w14:paraId="73791A23" w14:textId="77777777" w:rsidR="007E3CA6" w:rsidRPr="00CA1545" w:rsidRDefault="00775EFB">
          <w:pPr>
            <w:pStyle w:val="NoSpacing"/>
            <w:pBdr>
              <w:top w:val="single" w:sz="6" w:space="6" w:color="5B9BD5" w:themeColor="accent1"/>
              <w:bottom w:val="single" w:sz="6" w:space="6" w:color="5B9BD5" w:themeColor="accent1"/>
            </w:pBdr>
            <w:spacing w:after="240"/>
            <w:jc w:val="center"/>
            <w:rPr>
              <w:rFonts w:asciiTheme="majorHAnsi" w:eastAsiaTheme="majorEastAsia" w:hAnsiTheme="majorHAnsi" w:cstheme="majorBidi"/>
              <w:caps/>
              <w:color w:val="5B9BD5" w:themeColor="accent1"/>
              <w:sz w:val="80"/>
              <w:szCs w:val="80"/>
            </w:rPr>
          </w:pPr>
          <w:r w:rsidRPr="00775EFB">
            <w:rPr>
              <w:rFonts w:asciiTheme="majorHAnsi" w:eastAsiaTheme="majorEastAsia" w:hAnsiTheme="majorHAnsi" w:cstheme="majorBidi"/>
              <w:caps/>
              <w:color w:val="5B9BD5" w:themeColor="accent1"/>
              <w:sz w:val="72"/>
              <w:szCs w:val="72"/>
            </w:rPr>
            <w:t>Developer's Reference</w:t>
          </w:r>
        </w:p>
        <w:sdt>
          <w:sdtPr>
            <w:rPr>
              <w:color w:val="5B9BD5" w:themeColor="accent1"/>
              <w:sz w:val="28"/>
              <w:szCs w:val="28"/>
            </w:rPr>
            <w:alias w:val="Subtitle"/>
            <w:tag w:val=""/>
            <w:id w:val="328029620"/>
            <w:placeholder>
              <w:docPart w:val="86F16EF4A1E7496293BDF731474CDBCA"/>
            </w:placeholder>
            <w:dataBinding w:prefixMappings="xmlns:ns0='http://purl.org/dc/elements/1.1/' xmlns:ns1='http://schemas.openxmlformats.org/package/2006/metadata/core-properties' " w:xpath="/ns1:coreProperties[1]/ns0:subject[1]" w:storeItemID="{6C3C8BC8-F283-45AE-878A-BAB7291924A1}"/>
            <w:text/>
          </w:sdtPr>
          <w:sdtEndPr/>
          <w:sdtContent>
            <w:p w14:paraId="07ECB7E4" w14:textId="77777777" w:rsidR="007E3CA6" w:rsidRPr="00CA1545" w:rsidRDefault="007E3CA6">
              <w:pPr>
                <w:pStyle w:val="NoSpacing"/>
                <w:jc w:val="center"/>
                <w:rPr>
                  <w:color w:val="5B9BD5" w:themeColor="accent1"/>
                  <w:sz w:val="28"/>
                  <w:szCs w:val="28"/>
                </w:rPr>
              </w:pPr>
              <w:r w:rsidRPr="00CA1545">
                <w:rPr>
                  <w:color w:val="5B9BD5" w:themeColor="accent1"/>
                  <w:sz w:val="28"/>
                  <w:szCs w:val="28"/>
                </w:rPr>
                <w:t>A game engine for Universally Accessible Games</w:t>
              </w:r>
            </w:p>
          </w:sdtContent>
        </w:sdt>
        <w:p w14:paraId="1F574D05" w14:textId="77777777" w:rsidR="007E3CA6" w:rsidRPr="00CA1545" w:rsidRDefault="007E3CA6">
          <w:pPr>
            <w:pStyle w:val="NoSpacing"/>
            <w:spacing w:before="480"/>
            <w:jc w:val="center"/>
            <w:rPr>
              <w:color w:val="5B9BD5" w:themeColor="accent1"/>
            </w:rPr>
          </w:pPr>
          <w:r w:rsidRPr="00CA1545">
            <w:rPr>
              <w:noProof/>
              <w:color w:val="5B9BD5" w:themeColor="accent1"/>
              <w:lang w:val="pt-BR" w:eastAsia="pt-BR"/>
            </w:rPr>
            <mc:AlternateContent>
              <mc:Choice Requires="wps">
                <w:drawing>
                  <wp:anchor distT="0" distB="0" distL="114300" distR="114300" simplePos="0" relativeHeight="251659264" behindDoc="0" locked="0" layoutInCell="1" allowOverlap="1" wp14:anchorId="0C306426" wp14:editId="377ECE56">
                    <wp:simplePos x="0" y="0"/>
                    <wp:positionH relativeFrom="margin">
                      <wp:align>center</wp:align>
                    </wp:positionH>
                    <mc:AlternateContent>
                      <mc:Choice Requires="wp14">
                        <wp:positionV relativeFrom="page">
                          <wp14:pctPosVOffset>85000</wp14:pctPosVOffset>
                        </wp:positionV>
                      </mc:Choice>
                      <mc:Fallback>
                        <wp:positionV relativeFrom="page">
                          <wp:posOffset>9088120</wp:posOffset>
                        </wp:positionV>
                      </mc:Fallback>
                    </mc:AlternateContent>
                    <wp:extent cx="6553200" cy="557784"/>
                    <wp:effectExtent l="0" t="0" r="0" b="12700"/>
                    <wp:wrapNone/>
                    <wp:docPr id="142" name="Text Box 142"/>
                    <wp:cNvGraphicFramePr/>
                    <a:graphic xmlns:a="http://schemas.openxmlformats.org/drawingml/2006/main">
                      <a:graphicData uri="http://schemas.microsoft.com/office/word/2010/wordprocessingShape">
                        <wps:wsp>
                          <wps:cNvSpPr txBox="1"/>
                          <wps:spPr>
                            <a:xfrm>
                              <a:off x="0" y="0"/>
                              <a:ext cx="6553200" cy="55778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6F7396F" w14:textId="77777777" w:rsidR="0012468C" w:rsidRPr="00964235" w:rsidRDefault="0012468C">
                                <w:pPr>
                                  <w:pStyle w:val="NoSpacing"/>
                                  <w:jc w:val="center"/>
                                  <w:rPr>
                                    <w:color w:val="5B9BD5" w:themeColor="accent1"/>
                                    <w:sz w:val="28"/>
                                    <w:lang w:val="pt-BR"/>
                                  </w:rPr>
                                </w:pPr>
                                <w:r w:rsidRPr="00964235">
                                  <w:rPr>
                                    <w:color w:val="5B9BD5" w:themeColor="accent1"/>
                                    <w:sz w:val="28"/>
                                    <w:lang w:val="pt-BR"/>
                                  </w:rPr>
                                  <w:t>Franco Eusébio Garcia</w:t>
                                </w:r>
                              </w:p>
                              <w:p w14:paraId="33A5F18A" w14:textId="77777777" w:rsidR="0012468C" w:rsidRPr="00E269A0" w:rsidRDefault="0012468C">
                                <w:pPr>
                                  <w:pStyle w:val="NoSpacing"/>
                                  <w:jc w:val="center"/>
                                  <w:rPr>
                                    <w:color w:val="5B9BD5" w:themeColor="accent1"/>
                                    <w:lang w:val="pt-BR"/>
                                  </w:rPr>
                                </w:pPr>
                              </w:p>
                              <w:p w14:paraId="1AEAF65F" w14:textId="42FA5315" w:rsidR="0012468C" w:rsidRPr="00E269A0" w:rsidRDefault="0012468C">
                                <w:pPr>
                                  <w:pStyle w:val="NoSpacing"/>
                                  <w:jc w:val="center"/>
                                  <w:rPr>
                                    <w:color w:val="5B9BD5" w:themeColor="accent1"/>
                                    <w:lang w:val="pt-BR"/>
                                  </w:rPr>
                                </w:pPr>
                                <w:r w:rsidRPr="00E269A0">
                                  <w:rPr>
                                    <w:color w:val="5B9BD5" w:themeColor="accent1"/>
                                    <w:lang w:val="pt-BR"/>
                                  </w:rPr>
                                  <w:t>Last Update:</w:t>
                                </w:r>
                              </w:p>
                              <w:sdt>
                                <w:sdtPr>
                                  <w:rPr>
                                    <w:caps/>
                                    <w:color w:val="5B9BD5" w:themeColor="accent1"/>
                                    <w:sz w:val="28"/>
                                    <w:szCs w:val="28"/>
                                  </w:rPr>
                                  <w:alias w:val="Date"/>
                                  <w:tag w:val=""/>
                                  <w:id w:val="197127006"/>
                                  <w:dataBinding w:prefixMappings="xmlns:ns0='http://schemas.microsoft.com/office/2006/coverPageProps' " w:xpath="/ns0:CoverPageProperties[1]/ns0:PublishDate[1]" w:storeItemID="{55AF091B-3C7A-41E3-B477-F2FDAA23CFDA}"/>
                                  <w:date w:fullDate="2014-03-13T00:00:00Z">
                                    <w:dateFormat w:val="MMMM d, yyyy"/>
                                    <w:lid w:val="en-US"/>
                                    <w:storeMappedDataAs w:val="dateTime"/>
                                    <w:calendar w:val="gregorian"/>
                                  </w:date>
                                </w:sdtPr>
                                <w:sdtEndPr/>
                                <w:sdtContent>
                                  <w:p w14:paraId="45D86D6E" w14:textId="4CB03BA5" w:rsidR="0012468C" w:rsidRDefault="0012468C" w:rsidP="00F97491">
                                    <w:pPr>
                                      <w:pStyle w:val="NoSpacing"/>
                                      <w:spacing w:after="40"/>
                                      <w:jc w:val="center"/>
                                      <w:rPr>
                                        <w:caps/>
                                        <w:color w:val="5B9BD5" w:themeColor="accent1"/>
                                        <w:sz w:val="28"/>
                                        <w:szCs w:val="28"/>
                                      </w:rPr>
                                    </w:pPr>
                                    <w:r>
                                      <w:rPr>
                                        <w:caps/>
                                        <w:color w:val="5B9BD5" w:themeColor="accent1"/>
                                        <w:sz w:val="28"/>
                                        <w:szCs w:val="28"/>
                                      </w:rPr>
                                      <w:t>March 13, 2014</w:t>
                                    </w:r>
                                  </w:p>
                                </w:sdtContent>
                              </w:sdt>
                              <w:p w14:paraId="05636086" w14:textId="77777777" w:rsidR="0012468C" w:rsidRDefault="0012468C">
                                <w:pPr>
                                  <w:pStyle w:val="NoSpacing"/>
                                  <w:jc w:val="center"/>
                                  <w:rPr>
                                    <w:color w:val="5B9BD5" w:themeColor="accent1"/>
                                  </w:rPr>
                                </w:pPr>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type w14:anchorId="0C306426" id="_x0000_t202" coordsize="21600,21600" o:spt="202" path="m,l,21600r21600,l21600,xe">
                    <v:stroke joinstyle="miter"/>
                    <v:path gradientshapeok="t" o:connecttype="rect"/>
                  </v:shapetype>
                  <v:shape id="Text Box 142" o:spid="_x0000_s1026" type="#_x0000_t202" style="position:absolute;left:0;text-align:left;margin-left:0;margin-top:0;width:516pt;height:43.9pt;z-index:251659264;visibility:visible;mso-wrap-style:square;mso-width-percent:1000;mso-height-percent:0;mso-top-percent:850;mso-wrap-distance-left:9pt;mso-wrap-distance-top:0;mso-wrap-distance-right:9pt;mso-wrap-distance-bottom:0;mso-position-horizontal:center;mso-position-horizontal-relative:margin;mso-position-vertical-relative:page;mso-width-percent:1000;mso-height-percent:0;mso-top-percent:85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" filled="f" stroked="f" strokeweight=".5pt">
                    <v:textbox style="mso-fit-shape-to-text:t" inset="0,0,0,0">
                      <w:txbxContent>
                        <w:p w14:paraId="76F7396F" w14:textId="77777777" w:rsidR="0012468C" w:rsidRPr="00964235" w:rsidRDefault="0012468C">
                          <w:pPr>
                            <w:pStyle w:val="NoSpacing"/>
                            <w:jc w:val="center"/>
                            <w:rPr>
                              <w:color w:val="5B9BD5" w:themeColor="accent1"/>
                              <w:sz w:val="28"/>
                              <w:lang w:val="pt-BR"/>
                            </w:rPr>
                          </w:pPr>
                          <w:r w:rsidRPr="00964235">
                            <w:rPr>
                              <w:color w:val="5B9BD5" w:themeColor="accent1"/>
                              <w:sz w:val="28"/>
                              <w:lang w:val="pt-BR"/>
                            </w:rPr>
                            <w:t>Franco Eusébio Garcia</w:t>
                          </w:r>
                        </w:p>
                        <w:p w14:paraId="33A5F18A" w14:textId="77777777" w:rsidR="0012468C" w:rsidRPr="00E269A0" w:rsidRDefault="0012468C">
                          <w:pPr>
                            <w:pStyle w:val="NoSpacing"/>
                            <w:jc w:val="center"/>
                            <w:rPr>
                              <w:color w:val="5B9BD5" w:themeColor="accent1"/>
                              <w:lang w:val="pt-BR"/>
                            </w:rPr>
                          </w:pPr>
                        </w:p>
                        <w:p w14:paraId="1AEAF65F" w14:textId="42FA5315" w:rsidR="0012468C" w:rsidRPr="00E269A0" w:rsidRDefault="0012468C">
                          <w:pPr>
                            <w:pStyle w:val="NoSpacing"/>
                            <w:jc w:val="center"/>
                            <w:rPr>
                              <w:color w:val="5B9BD5" w:themeColor="accent1"/>
                              <w:lang w:val="pt-BR"/>
                            </w:rPr>
                          </w:pPr>
                          <w:r w:rsidRPr="00E269A0">
                            <w:rPr>
                              <w:color w:val="5B9BD5" w:themeColor="accent1"/>
                              <w:lang w:val="pt-BR"/>
                            </w:rPr>
                            <w:t>Last Update:</w:t>
                          </w:r>
                        </w:p>
                        <w:sdt>
                          <w:sdtPr>
                            <w:rPr>
                              <w:caps/>
                              <w:color w:val="5B9BD5" w:themeColor="accent1"/>
                              <w:sz w:val="28"/>
                              <w:szCs w:val="28"/>
                            </w:rPr>
                            <w:alias w:val="Date"/>
                            <w:tag w:val=""/>
                            <w:id w:val="197127006"/>
                            <w:dataBinding w:prefixMappings="xmlns:ns0='http://schemas.microsoft.com/office/2006/coverPageProps' " w:xpath="/ns0:CoverPageProperties[1]/ns0:PublishDate[1]" w:storeItemID="{55AF091B-3C7A-41E3-B477-F2FDAA23CFDA}"/>
                            <w:date w:fullDate="2014-03-13T00:00:00Z">
                              <w:dateFormat w:val="MMMM d, yyyy"/>
                              <w:lid w:val="en-US"/>
                              <w:storeMappedDataAs w:val="dateTime"/>
                              <w:calendar w:val="gregorian"/>
                            </w:date>
                          </w:sdtPr>
                          <w:sdtContent>
                            <w:p w14:paraId="45D86D6E" w14:textId="4CB03BA5" w:rsidR="0012468C" w:rsidRDefault="0012468C" w:rsidP="00F97491">
                              <w:pPr>
                                <w:pStyle w:val="NoSpacing"/>
                                <w:spacing w:after="40"/>
                                <w:jc w:val="center"/>
                                <w:rPr>
                                  <w:caps/>
                                  <w:color w:val="5B9BD5" w:themeColor="accent1"/>
                                  <w:sz w:val="28"/>
                                  <w:szCs w:val="28"/>
                                </w:rPr>
                              </w:pPr>
                              <w:r>
                                <w:rPr>
                                  <w:caps/>
                                  <w:color w:val="5B9BD5" w:themeColor="accent1"/>
                                  <w:sz w:val="28"/>
                                  <w:szCs w:val="28"/>
                                </w:rPr>
                                <w:t>March 13, 2014</w:t>
                              </w:r>
                            </w:p>
                          </w:sdtContent>
                        </w:sdt>
                        <w:p w14:paraId="05636086" w14:textId="77777777" w:rsidR="0012468C" w:rsidRDefault="0012468C">
                          <w:pPr>
                            <w:pStyle w:val="NoSpacing"/>
                            <w:jc w:val="center"/>
                            <w:rPr>
                              <w:color w:val="5B9BD5" w:themeColor="accent1"/>
                            </w:rPr>
                          </w:pPr>
                        </w:p>
                      </w:txbxContent>
                    </v:textbox>
                    <w10:wrap anchorx="margin" anchory="page"/>
                  </v:shape>
                </w:pict>
              </mc:Fallback>
            </mc:AlternateContent>
          </w:r>
          <w:r w:rsidRPr="00CA1545">
            <w:rPr>
              <w:noProof/>
              <w:color w:val="5B9BD5" w:themeColor="accent1"/>
              <w:lang w:val="pt-BR" w:eastAsia="pt-BR"/>
            </w:rPr>
            <w:drawing>
              <wp:inline distT="0" distB="0" distL="0" distR="0" wp14:anchorId="16BE8C7E" wp14:editId="272069AF">
                <wp:extent cx="758952" cy="478932"/>
                <wp:effectExtent l="0" t="0" r="3175"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o bottom.png"/>
                        <pic:cNvPicPr/>
                      </pic:nvPicPr>
                      <pic:blipFill>
                        <a:blip r:embed="rId10"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758952" cy="478932"/>
                        </a:xfrm>
                        <a:prstGeom prst="rect">
                          <a:avLst/>
                        </a:prstGeom>
                      </pic:spPr>
                    </pic:pic>
                  </a:graphicData>
                </a:graphic>
              </wp:inline>
            </w:drawing>
          </w:r>
        </w:p>
        <w:p w14:paraId="73326C37" w14:textId="77777777" w:rsidR="007E3CA6" w:rsidRPr="00CA1545" w:rsidRDefault="007E3CA6">
          <w:r w:rsidRPr="00CA1545">
            <w:br w:type="page"/>
          </w:r>
        </w:p>
      </w:sdtContent>
    </w:sdt>
    <w:p w14:paraId="706E6B0B" w14:textId="77777777" w:rsidR="007E3CA6" w:rsidRPr="00CA1545" w:rsidRDefault="007E3CA6">
      <w:pPr>
        <w:sectPr w:rsidR="007E3CA6" w:rsidRPr="00CA1545" w:rsidSect="00E11DFA">
          <w:footerReference w:type="first" r:id="rId11"/>
          <w:pgSz w:w="11906" w:h="16838"/>
          <w:pgMar w:top="1417" w:right="1701" w:bottom="1417" w:left="1701" w:header="708" w:footer="708" w:gutter="0"/>
          <w:pgNumType w:start="0"/>
          <w:cols w:space="708"/>
          <w:titlePg/>
          <w:docGrid w:linePitch="360"/>
        </w:sectPr>
      </w:pPr>
    </w:p>
    <w:bookmarkStart w:id="0" w:name="_Toc382771576" w:displacedByCustomXml="next"/>
    <w:sdt>
      <w:sdtPr>
        <w:rPr>
          <w:rFonts w:asciiTheme="minorHAnsi" w:eastAsiaTheme="minorHAnsi" w:hAnsiTheme="minorHAnsi" w:cstheme="minorBidi"/>
          <w:b w:val="0"/>
          <w:color w:val="auto"/>
          <w:sz w:val="22"/>
          <w:szCs w:val="22"/>
          <w:lang w:val="pt-BR"/>
        </w:rPr>
        <w:id w:val="1525366244"/>
        <w:docPartObj>
          <w:docPartGallery w:val="Table of Contents"/>
          <w:docPartUnique/>
        </w:docPartObj>
      </w:sdtPr>
      <w:sdtEndPr>
        <w:rPr>
          <w:bCs/>
          <w:noProof/>
          <w:sz w:val="24"/>
          <w:lang w:val="en-US"/>
        </w:rPr>
      </w:sdtEndPr>
      <w:sdtContent>
        <w:p w14:paraId="570D88F2" w14:textId="77777777" w:rsidR="007E3CA6" w:rsidRPr="00CA1545" w:rsidRDefault="007E3CA6" w:rsidP="00FC1AEA">
          <w:pPr>
            <w:pStyle w:val="TOCHeading"/>
            <w:numPr>
              <w:ilvl w:val="0"/>
              <w:numId w:val="0"/>
            </w:numPr>
            <w:outlineLvl w:val="0"/>
          </w:pPr>
          <w:r w:rsidRPr="00CA1545">
            <w:t>Contents</w:t>
          </w:r>
          <w:bookmarkEnd w:id="0"/>
        </w:p>
        <w:p w14:paraId="4D8CA913" w14:textId="77777777" w:rsidR="00EA324E" w:rsidRDefault="007E3CA6">
          <w:pPr>
            <w:pStyle w:val="TOC1"/>
            <w:tabs>
              <w:tab w:val="right" w:leader="dot" w:pos="8494"/>
            </w:tabs>
            <w:rPr>
              <w:rFonts w:eastAsiaTheme="minorEastAsia"/>
              <w:noProof/>
              <w:sz w:val="22"/>
              <w:lang w:val="pt-BR" w:eastAsia="pt-BR"/>
            </w:rPr>
          </w:pPr>
          <w:r w:rsidRPr="00CA1545">
            <w:fldChar w:fldCharType="begin"/>
          </w:r>
          <w:r w:rsidRPr="00CA1545">
            <w:instrText xml:space="preserve"> TOC \o "1-3" \h \z \u </w:instrText>
          </w:r>
          <w:r w:rsidRPr="00CA1545">
            <w:fldChar w:fldCharType="separate"/>
          </w:r>
          <w:hyperlink w:anchor="_Toc382771576" w:history="1">
            <w:r w:rsidR="00EA324E" w:rsidRPr="000D66CE">
              <w:rPr>
                <w:rStyle w:val="Hyperlink"/>
                <w:noProof/>
              </w:rPr>
              <w:t>Contents</w:t>
            </w:r>
            <w:r w:rsidR="00EA324E">
              <w:rPr>
                <w:noProof/>
                <w:webHidden/>
              </w:rPr>
              <w:tab/>
            </w:r>
            <w:r w:rsidR="00EA324E">
              <w:rPr>
                <w:noProof/>
                <w:webHidden/>
              </w:rPr>
              <w:fldChar w:fldCharType="begin"/>
            </w:r>
            <w:r w:rsidR="00EA324E">
              <w:rPr>
                <w:noProof/>
                <w:webHidden/>
              </w:rPr>
              <w:instrText xml:space="preserve"> PAGEREF _Toc382771576 \h </w:instrText>
            </w:r>
            <w:r w:rsidR="00EA324E">
              <w:rPr>
                <w:noProof/>
                <w:webHidden/>
              </w:rPr>
            </w:r>
            <w:r w:rsidR="00EA324E">
              <w:rPr>
                <w:noProof/>
                <w:webHidden/>
              </w:rPr>
              <w:fldChar w:fldCharType="separate"/>
            </w:r>
            <w:r w:rsidR="00EA324E">
              <w:rPr>
                <w:noProof/>
                <w:webHidden/>
              </w:rPr>
              <w:t>2</w:t>
            </w:r>
            <w:r w:rsidR="00EA324E">
              <w:rPr>
                <w:noProof/>
                <w:webHidden/>
              </w:rPr>
              <w:fldChar w:fldCharType="end"/>
            </w:r>
          </w:hyperlink>
        </w:p>
        <w:p w14:paraId="283F0C34" w14:textId="77777777" w:rsidR="00EA324E" w:rsidRDefault="003F2A18">
          <w:pPr>
            <w:pStyle w:val="TOC1"/>
            <w:tabs>
              <w:tab w:val="right" w:leader="dot" w:pos="8494"/>
            </w:tabs>
            <w:rPr>
              <w:rFonts w:eastAsiaTheme="minorEastAsia"/>
              <w:noProof/>
              <w:sz w:val="22"/>
              <w:lang w:val="pt-BR" w:eastAsia="pt-BR"/>
            </w:rPr>
          </w:pPr>
          <w:hyperlink w:anchor="_Toc382771577" w:history="1">
            <w:r w:rsidR="00EA324E" w:rsidRPr="000D66CE">
              <w:rPr>
                <w:rStyle w:val="Hyperlink"/>
                <w:noProof/>
              </w:rPr>
              <w:t>Figures</w:t>
            </w:r>
            <w:r w:rsidR="00EA324E">
              <w:rPr>
                <w:noProof/>
                <w:webHidden/>
              </w:rPr>
              <w:tab/>
            </w:r>
            <w:r w:rsidR="00EA324E">
              <w:rPr>
                <w:noProof/>
                <w:webHidden/>
              </w:rPr>
              <w:fldChar w:fldCharType="begin"/>
            </w:r>
            <w:r w:rsidR="00EA324E">
              <w:rPr>
                <w:noProof/>
                <w:webHidden/>
              </w:rPr>
              <w:instrText xml:space="preserve"> PAGEREF _Toc382771577 \h </w:instrText>
            </w:r>
            <w:r w:rsidR="00EA324E">
              <w:rPr>
                <w:noProof/>
                <w:webHidden/>
              </w:rPr>
            </w:r>
            <w:r w:rsidR="00EA324E">
              <w:rPr>
                <w:noProof/>
                <w:webHidden/>
              </w:rPr>
              <w:fldChar w:fldCharType="separate"/>
            </w:r>
            <w:r w:rsidR="00EA324E">
              <w:rPr>
                <w:noProof/>
                <w:webHidden/>
              </w:rPr>
              <w:t>6</w:t>
            </w:r>
            <w:r w:rsidR="00EA324E">
              <w:rPr>
                <w:noProof/>
                <w:webHidden/>
              </w:rPr>
              <w:fldChar w:fldCharType="end"/>
            </w:r>
          </w:hyperlink>
        </w:p>
        <w:p w14:paraId="15C3F99D" w14:textId="77777777" w:rsidR="00EA324E" w:rsidRDefault="003F2A18">
          <w:pPr>
            <w:pStyle w:val="TOC1"/>
            <w:tabs>
              <w:tab w:val="right" w:leader="dot" w:pos="8494"/>
            </w:tabs>
            <w:rPr>
              <w:rFonts w:eastAsiaTheme="minorEastAsia"/>
              <w:noProof/>
              <w:sz w:val="22"/>
              <w:lang w:val="pt-BR" w:eastAsia="pt-BR"/>
            </w:rPr>
          </w:pPr>
          <w:hyperlink w:anchor="_Toc382771578" w:history="1">
            <w:r w:rsidR="00EA324E" w:rsidRPr="000D66CE">
              <w:rPr>
                <w:rStyle w:val="Hyperlink"/>
                <w:noProof/>
              </w:rPr>
              <w:t>Tables</w:t>
            </w:r>
            <w:r w:rsidR="00EA324E">
              <w:rPr>
                <w:noProof/>
                <w:webHidden/>
              </w:rPr>
              <w:tab/>
            </w:r>
            <w:r w:rsidR="00EA324E">
              <w:rPr>
                <w:noProof/>
                <w:webHidden/>
              </w:rPr>
              <w:fldChar w:fldCharType="begin"/>
            </w:r>
            <w:r w:rsidR="00EA324E">
              <w:rPr>
                <w:noProof/>
                <w:webHidden/>
              </w:rPr>
              <w:instrText xml:space="preserve"> PAGEREF _Toc382771578 \h </w:instrText>
            </w:r>
            <w:r w:rsidR="00EA324E">
              <w:rPr>
                <w:noProof/>
                <w:webHidden/>
              </w:rPr>
            </w:r>
            <w:r w:rsidR="00EA324E">
              <w:rPr>
                <w:noProof/>
                <w:webHidden/>
              </w:rPr>
              <w:fldChar w:fldCharType="separate"/>
            </w:r>
            <w:r w:rsidR="00EA324E">
              <w:rPr>
                <w:noProof/>
                <w:webHidden/>
              </w:rPr>
              <w:t>8</w:t>
            </w:r>
            <w:r w:rsidR="00EA324E">
              <w:rPr>
                <w:noProof/>
                <w:webHidden/>
              </w:rPr>
              <w:fldChar w:fldCharType="end"/>
            </w:r>
          </w:hyperlink>
        </w:p>
        <w:p w14:paraId="1A4BC3E5" w14:textId="77777777" w:rsidR="00EA324E" w:rsidRDefault="003F2A18">
          <w:pPr>
            <w:pStyle w:val="TOC1"/>
            <w:tabs>
              <w:tab w:val="right" w:leader="dot" w:pos="8494"/>
            </w:tabs>
            <w:rPr>
              <w:rFonts w:eastAsiaTheme="minorEastAsia"/>
              <w:noProof/>
              <w:sz w:val="22"/>
              <w:lang w:val="pt-BR" w:eastAsia="pt-BR"/>
            </w:rPr>
          </w:pPr>
          <w:hyperlink w:anchor="_Toc382771579" w:history="1">
            <w:r w:rsidR="00EA324E" w:rsidRPr="000D66CE">
              <w:rPr>
                <w:rStyle w:val="Hyperlink"/>
                <w:noProof/>
              </w:rPr>
              <w:t>Listings</w:t>
            </w:r>
            <w:r w:rsidR="00EA324E">
              <w:rPr>
                <w:noProof/>
                <w:webHidden/>
              </w:rPr>
              <w:tab/>
            </w:r>
            <w:r w:rsidR="00EA324E">
              <w:rPr>
                <w:noProof/>
                <w:webHidden/>
              </w:rPr>
              <w:fldChar w:fldCharType="begin"/>
            </w:r>
            <w:r w:rsidR="00EA324E">
              <w:rPr>
                <w:noProof/>
                <w:webHidden/>
              </w:rPr>
              <w:instrText xml:space="preserve"> PAGEREF _Toc382771579 \h </w:instrText>
            </w:r>
            <w:r w:rsidR="00EA324E">
              <w:rPr>
                <w:noProof/>
                <w:webHidden/>
              </w:rPr>
            </w:r>
            <w:r w:rsidR="00EA324E">
              <w:rPr>
                <w:noProof/>
                <w:webHidden/>
              </w:rPr>
              <w:fldChar w:fldCharType="separate"/>
            </w:r>
            <w:r w:rsidR="00EA324E">
              <w:rPr>
                <w:noProof/>
                <w:webHidden/>
              </w:rPr>
              <w:t>9</w:t>
            </w:r>
            <w:r w:rsidR="00EA324E">
              <w:rPr>
                <w:noProof/>
                <w:webHidden/>
              </w:rPr>
              <w:fldChar w:fldCharType="end"/>
            </w:r>
          </w:hyperlink>
        </w:p>
        <w:p w14:paraId="67A6E315" w14:textId="77777777" w:rsidR="00EA324E" w:rsidRDefault="003F2A18">
          <w:pPr>
            <w:pStyle w:val="TOC1"/>
            <w:tabs>
              <w:tab w:val="right" w:leader="dot" w:pos="8494"/>
            </w:tabs>
            <w:rPr>
              <w:rFonts w:eastAsiaTheme="minorEastAsia"/>
              <w:noProof/>
              <w:sz w:val="22"/>
              <w:lang w:val="pt-BR" w:eastAsia="pt-BR"/>
            </w:rPr>
          </w:pPr>
          <w:hyperlink w:anchor="_Toc382771580" w:history="1">
            <w:r w:rsidR="00EA324E" w:rsidRPr="000D66CE">
              <w:rPr>
                <w:rStyle w:val="Hyperlink"/>
                <w:noProof/>
              </w:rPr>
              <w:t>1. Introduction</w:t>
            </w:r>
            <w:r w:rsidR="00EA324E">
              <w:rPr>
                <w:noProof/>
                <w:webHidden/>
              </w:rPr>
              <w:tab/>
            </w:r>
            <w:r w:rsidR="00EA324E">
              <w:rPr>
                <w:noProof/>
                <w:webHidden/>
              </w:rPr>
              <w:fldChar w:fldCharType="begin"/>
            </w:r>
            <w:r w:rsidR="00EA324E">
              <w:rPr>
                <w:noProof/>
                <w:webHidden/>
              </w:rPr>
              <w:instrText xml:space="preserve"> PAGEREF _Toc382771580 \h </w:instrText>
            </w:r>
            <w:r w:rsidR="00EA324E">
              <w:rPr>
                <w:noProof/>
                <w:webHidden/>
              </w:rPr>
            </w:r>
            <w:r w:rsidR="00EA324E">
              <w:rPr>
                <w:noProof/>
                <w:webHidden/>
              </w:rPr>
              <w:fldChar w:fldCharType="separate"/>
            </w:r>
            <w:r w:rsidR="00EA324E">
              <w:rPr>
                <w:noProof/>
                <w:webHidden/>
              </w:rPr>
              <w:t>12</w:t>
            </w:r>
            <w:r w:rsidR="00EA324E">
              <w:rPr>
                <w:noProof/>
                <w:webHidden/>
              </w:rPr>
              <w:fldChar w:fldCharType="end"/>
            </w:r>
          </w:hyperlink>
        </w:p>
        <w:p w14:paraId="086293FE" w14:textId="77777777" w:rsidR="00EA324E" w:rsidRDefault="003F2A18">
          <w:pPr>
            <w:pStyle w:val="TOC2"/>
            <w:tabs>
              <w:tab w:val="right" w:leader="dot" w:pos="8494"/>
            </w:tabs>
            <w:rPr>
              <w:rFonts w:eastAsiaTheme="minorEastAsia"/>
              <w:noProof/>
              <w:sz w:val="22"/>
              <w:lang w:val="pt-BR" w:eastAsia="pt-BR"/>
            </w:rPr>
          </w:pPr>
          <w:hyperlink w:anchor="_Toc382771581" w:history="1">
            <w:r w:rsidR="00EA324E" w:rsidRPr="000D66CE">
              <w:rPr>
                <w:rStyle w:val="Hyperlink"/>
                <w:noProof/>
              </w:rPr>
              <w:t>1.1. Introduction</w:t>
            </w:r>
            <w:r w:rsidR="00EA324E">
              <w:rPr>
                <w:noProof/>
                <w:webHidden/>
              </w:rPr>
              <w:tab/>
            </w:r>
            <w:r w:rsidR="00EA324E">
              <w:rPr>
                <w:noProof/>
                <w:webHidden/>
              </w:rPr>
              <w:fldChar w:fldCharType="begin"/>
            </w:r>
            <w:r w:rsidR="00EA324E">
              <w:rPr>
                <w:noProof/>
                <w:webHidden/>
              </w:rPr>
              <w:instrText xml:space="preserve"> PAGEREF _Toc382771581 \h </w:instrText>
            </w:r>
            <w:r w:rsidR="00EA324E">
              <w:rPr>
                <w:noProof/>
                <w:webHidden/>
              </w:rPr>
            </w:r>
            <w:r w:rsidR="00EA324E">
              <w:rPr>
                <w:noProof/>
                <w:webHidden/>
              </w:rPr>
              <w:fldChar w:fldCharType="separate"/>
            </w:r>
            <w:r w:rsidR="00EA324E">
              <w:rPr>
                <w:noProof/>
                <w:webHidden/>
              </w:rPr>
              <w:t>12</w:t>
            </w:r>
            <w:r w:rsidR="00EA324E">
              <w:rPr>
                <w:noProof/>
                <w:webHidden/>
              </w:rPr>
              <w:fldChar w:fldCharType="end"/>
            </w:r>
          </w:hyperlink>
        </w:p>
        <w:p w14:paraId="48D43850" w14:textId="77777777" w:rsidR="00EA324E" w:rsidRDefault="003F2A18">
          <w:pPr>
            <w:pStyle w:val="TOC2"/>
            <w:tabs>
              <w:tab w:val="right" w:leader="dot" w:pos="8494"/>
            </w:tabs>
            <w:rPr>
              <w:rFonts w:eastAsiaTheme="minorEastAsia"/>
              <w:noProof/>
              <w:sz w:val="22"/>
              <w:lang w:val="pt-BR" w:eastAsia="pt-BR"/>
            </w:rPr>
          </w:pPr>
          <w:hyperlink w:anchor="_Toc382771582" w:history="1">
            <w:r w:rsidR="00EA324E" w:rsidRPr="000D66CE">
              <w:rPr>
                <w:rStyle w:val="Hyperlink"/>
                <w:noProof/>
              </w:rPr>
              <w:t>1.2. Context and Motivation</w:t>
            </w:r>
            <w:r w:rsidR="00EA324E">
              <w:rPr>
                <w:noProof/>
                <w:webHidden/>
              </w:rPr>
              <w:tab/>
            </w:r>
            <w:r w:rsidR="00EA324E">
              <w:rPr>
                <w:noProof/>
                <w:webHidden/>
              </w:rPr>
              <w:fldChar w:fldCharType="begin"/>
            </w:r>
            <w:r w:rsidR="00EA324E">
              <w:rPr>
                <w:noProof/>
                <w:webHidden/>
              </w:rPr>
              <w:instrText xml:space="preserve"> PAGEREF _Toc382771582 \h </w:instrText>
            </w:r>
            <w:r w:rsidR="00EA324E">
              <w:rPr>
                <w:noProof/>
                <w:webHidden/>
              </w:rPr>
            </w:r>
            <w:r w:rsidR="00EA324E">
              <w:rPr>
                <w:noProof/>
                <w:webHidden/>
              </w:rPr>
              <w:fldChar w:fldCharType="separate"/>
            </w:r>
            <w:r w:rsidR="00EA324E">
              <w:rPr>
                <w:noProof/>
                <w:webHidden/>
              </w:rPr>
              <w:t>12</w:t>
            </w:r>
            <w:r w:rsidR="00EA324E">
              <w:rPr>
                <w:noProof/>
                <w:webHidden/>
              </w:rPr>
              <w:fldChar w:fldCharType="end"/>
            </w:r>
          </w:hyperlink>
        </w:p>
        <w:p w14:paraId="10812204" w14:textId="77777777" w:rsidR="00EA324E" w:rsidRDefault="003F2A18">
          <w:pPr>
            <w:pStyle w:val="TOC3"/>
            <w:tabs>
              <w:tab w:val="right" w:leader="dot" w:pos="8494"/>
            </w:tabs>
            <w:rPr>
              <w:rFonts w:eastAsiaTheme="minorEastAsia"/>
              <w:noProof/>
              <w:sz w:val="22"/>
              <w:lang w:val="pt-BR" w:eastAsia="pt-BR"/>
            </w:rPr>
          </w:pPr>
          <w:hyperlink w:anchor="_Toc382771583" w:history="1">
            <w:r w:rsidR="00EA324E" w:rsidRPr="000D66CE">
              <w:rPr>
                <w:rStyle w:val="Hyperlink"/>
                <w:noProof/>
              </w:rPr>
              <w:t>1.2.1. Game Accessibility Guidelines and Best Practices</w:t>
            </w:r>
            <w:r w:rsidR="00EA324E">
              <w:rPr>
                <w:noProof/>
                <w:webHidden/>
              </w:rPr>
              <w:tab/>
            </w:r>
            <w:r w:rsidR="00EA324E">
              <w:rPr>
                <w:noProof/>
                <w:webHidden/>
              </w:rPr>
              <w:fldChar w:fldCharType="begin"/>
            </w:r>
            <w:r w:rsidR="00EA324E">
              <w:rPr>
                <w:noProof/>
                <w:webHidden/>
              </w:rPr>
              <w:instrText xml:space="preserve"> PAGEREF _Toc382771583 \h </w:instrText>
            </w:r>
            <w:r w:rsidR="00EA324E">
              <w:rPr>
                <w:noProof/>
                <w:webHidden/>
              </w:rPr>
            </w:r>
            <w:r w:rsidR="00EA324E">
              <w:rPr>
                <w:noProof/>
                <w:webHidden/>
              </w:rPr>
              <w:fldChar w:fldCharType="separate"/>
            </w:r>
            <w:r w:rsidR="00EA324E">
              <w:rPr>
                <w:noProof/>
                <w:webHidden/>
              </w:rPr>
              <w:t>12</w:t>
            </w:r>
            <w:r w:rsidR="00EA324E">
              <w:rPr>
                <w:noProof/>
                <w:webHidden/>
              </w:rPr>
              <w:fldChar w:fldCharType="end"/>
            </w:r>
          </w:hyperlink>
        </w:p>
        <w:p w14:paraId="4502BBD5" w14:textId="77777777" w:rsidR="00EA324E" w:rsidRDefault="003F2A18">
          <w:pPr>
            <w:pStyle w:val="TOC3"/>
            <w:tabs>
              <w:tab w:val="right" w:leader="dot" w:pos="8494"/>
            </w:tabs>
            <w:rPr>
              <w:rFonts w:eastAsiaTheme="minorEastAsia"/>
              <w:noProof/>
              <w:sz w:val="22"/>
              <w:lang w:val="pt-BR" w:eastAsia="pt-BR"/>
            </w:rPr>
          </w:pPr>
          <w:hyperlink w:anchor="_Toc382771584" w:history="1">
            <w:r w:rsidR="00EA324E" w:rsidRPr="000D66CE">
              <w:rPr>
                <w:rStyle w:val="Hyperlink"/>
                <w:noProof/>
              </w:rPr>
              <w:t>1.2.2. Universally-Accessible Games (UA-Games)</w:t>
            </w:r>
            <w:r w:rsidR="00EA324E">
              <w:rPr>
                <w:noProof/>
                <w:webHidden/>
              </w:rPr>
              <w:tab/>
            </w:r>
            <w:r w:rsidR="00EA324E">
              <w:rPr>
                <w:noProof/>
                <w:webHidden/>
              </w:rPr>
              <w:fldChar w:fldCharType="begin"/>
            </w:r>
            <w:r w:rsidR="00EA324E">
              <w:rPr>
                <w:noProof/>
                <w:webHidden/>
              </w:rPr>
              <w:instrText xml:space="preserve"> PAGEREF _Toc382771584 \h </w:instrText>
            </w:r>
            <w:r w:rsidR="00EA324E">
              <w:rPr>
                <w:noProof/>
                <w:webHidden/>
              </w:rPr>
            </w:r>
            <w:r w:rsidR="00EA324E">
              <w:rPr>
                <w:noProof/>
                <w:webHidden/>
              </w:rPr>
              <w:fldChar w:fldCharType="separate"/>
            </w:r>
            <w:r w:rsidR="00EA324E">
              <w:rPr>
                <w:noProof/>
                <w:webHidden/>
              </w:rPr>
              <w:t>12</w:t>
            </w:r>
            <w:r w:rsidR="00EA324E">
              <w:rPr>
                <w:noProof/>
                <w:webHidden/>
              </w:rPr>
              <w:fldChar w:fldCharType="end"/>
            </w:r>
          </w:hyperlink>
        </w:p>
        <w:p w14:paraId="14ECC60E" w14:textId="77777777" w:rsidR="00EA324E" w:rsidRDefault="003F2A18">
          <w:pPr>
            <w:pStyle w:val="TOC3"/>
            <w:tabs>
              <w:tab w:val="right" w:leader="dot" w:pos="8494"/>
            </w:tabs>
            <w:rPr>
              <w:rFonts w:eastAsiaTheme="minorEastAsia"/>
              <w:noProof/>
              <w:sz w:val="22"/>
              <w:lang w:val="pt-BR" w:eastAsia="pt-BR"/>
            </w:rPr>
          </w:pPr>
          <w:hyperlink w:anchor="_Toc382771585" w:history="1">
            <w:r w:rsidR="00EA324E" w:rsidRPr="000D66CE">
              <w:rPr>
                <w:rStyle w:val="Hyperlink"/>
                <w:noProof/>
              </w:rPr>
              <w:t>1.2.3. Designing UA-Games: The Unified Design</w:t>
            </w:r>
            <w:r w:rsidR="00EA324E">
              <w:rPr>
                <w:noProof/>
                <w:webHidden/>
              </w:rPr>
              <w:tab/>
            </w:r>
            <w:r w:rsidR="00EA324E">
              <w:rPr>
                <w:noProof/>
                <w:webHidden/>
              </w:rPr>
              <w:fldChar w:fldCharType="begin"/>
            </w:r>
            <w:r w:rsidR="00EA324E">
              <w:rPr>
                <w:noProof/>
                <w:webHidden/>
              </w:rPr>
              <w:instrText xml:space="preserve"> PAGEREF _Toc382771585 \h </w:instrText>
            </w:r>
            <w:r w:rsidR="00EA324E">
              <w:rPr>
                <w:noProof/>
                <w:webHidden/>
              </w:rPr>
            </w:r>
            <w:r w:rsidR="00EA324E">
              <w:rPr>
                <w:noProof/>
                <w:webHidden/>
              </w:rPr>
              <w:fldChar w:fldCharType="separate"/>
            </w:r>
            <w:r w:rsidR="00EA324E">
              <w:rPr>
                <w:noProof/>
                <w:webHidden/>
              </w:rPr>
              <w:t>12</w:t>
            </w:r>
            <w:r w:rsidR="00EA324E">
              <w:rPr>
                <w:noProof/>
                <w:webHidden/>
              </w:rPr>
              <w:fldChar w:fldCharType="end"/>
            </w:r>
          </w:hyperlink>
        </w:p>
        <w:p w14:paraId="5A76BB3C" w14:textId="77777777" w:rsidR="00EA324E" w:rsidRDefault="003F2A18">
          <w:pPr>
            <w:pStyle w:val="TOC2"/>
            <w:tabs>
              <w:tab w:val="right" w:leader="dot" w:pos="8494"/>
            </w:tabs>
            <w:rPr>
              <w:rFonts w:eastAsiaTheme="minorEastAsia"/>
              <w:noProof/>
              <w:sz w:val="22"/>
              <w:lang w:val="pt-BR" w:eastAsia="pt-BR"/>
            </w:rPr>
          </w:pPr>
          <w:hyperlink w:anchor="_Toc382771586" w:history="1">
            <w:r w:rsidR="00EA324E" w:rsidRPr="000D66CE">
              <w:rPr>
                <w:rStyle w:val="Hyperlink"/>
                <w:noProof/>
              </w:rPr>
              <w:t>1.3. Goals</w:t>
            </w:r>
            <w:r w:rsidR="00EA324E">
              <w:rPr>
                <w:noProof/>
                <w:webHidden/>
              </w:rPr>
              <w:tab/>
            </w:r>
            <w:r w:rsidR="00EA324E">
              <w:rPr>
                <w:noProof/>
                <w:webHidden/>
              </w:rPr>
              <w:fldChar w:fldCharType="begin"/>
            </w:r>
            <w:r w:rsidR="00EA324E">
              <w:rPr>
                <w:noProof/>
                <w:webHidden/>
              </w:rPr>
              <w:instrText xml:space="preserve"> PAGEREF _Toc382771586 \h </w:instrText>
            </w:r>
            <w:r w:rsidR="00EA324E">
              <w:rPr>
                <w:noProof/>
                <w:webHidden/>
              </w:rPr>
            </w:r>
            <w:r w:rsidR="00EA324E">
              <w:rPr>
                <w:noProof/>
                <w:webHidden/>
              </w:rPr>
              <w:fldChar w:fldCharType="separate"/>
            </w:r>
            <w:r w:rsidR="00EA324E">
              <w:rPr>
                <w:noProof/>
                <w:webHidden/>
              </w:rPr>
              <w:t>12</w:t>
            </w:r>
            <w:r w:rsidR="00EA324E">
              <w:rPr>
                <w:noProof/>
                <w:webHidden/>
              </w:rPr>
              <w:fldChar w:fldCharType="end"/>
            </w:r>
          </w:hyperlink>
        </w:p>
        <w:p w14:paraId="17F9D6D3" w14:textId="77777777" w:rsidR="00EA324E" w:rsidRDefault="003F2A18">
          <w:pPr>
            <w:pStyle w:val="TOC2"/>
            <w:tabs>
              <w:tab w:val="right" w:leader="dot" w:pos="8494"/>
            </w:tabs>
            <w:rPr>
              <w:rFonts w:eastAsiaTheme="minorEastAsia"/>
              <w:noProof/>
              <w:sz w:val="22"/>
              <w:lang w:val="pt-BR" w:eastAsia="pt-BR"/>
            </w:rPr>
          </w:pPr>
          <w:hyperlink w:anchor="_Toc382771587" w:history="1">
            <w:r w:rsidR="00EA324E" w:rsidRPr="000D66CE">
              <w:rPr>
                <w:rStyle w:val="Hyperlink"/>
                <w:noProof/>
              </w:rPr>
              <w:t>1.4. Design and Architecture Considerations</w:t>
            </w:r>
            <w:r w:rsidR="00EA324E">
              <w:rPr>
                <w:noProof/>
                <w:webHidden/>
              </w:rPr>
              <w:tab/>
            </w:r>
            <w:r w:rsidR="00EA324E">
              <w:rPr>
                <w:noProof/>
                <w:webHidden/>
              </w:rPr>
              <w:fldChar w:fldCharType="begin"/>
            </w:r>
            <w:r w:rsidR="00EA324E">
              <w:rPr>
                <w:noProof/>
                <w:webHidden/>
              </w:rPr>
              <w:instrText xml:space="preserve"> PAGEREF _Toc382771587 \h </w:instrText>
            </w:r>
            <w:r w:rsidR="00EA324E">
              <w:rPr>
                <w:noProof/>
                <w:webHidden/>
              </w:rPr>
            </w:r>
            <w:r w:rsidR="00EA324E">
              <w:rPr>
                <w:noProof/>
                <w:webHidden/>
              </w:rPr>
              <w:fldChar w:fldCharType="separate"/>
            </w:r>
            <w:r w:rsidR="00EA324E">
              <w:rPr>
                <w:noProof/>
                <w:webHidden/>
              </w:rPr>
              <w:t>13</w:t>
            </w:r>
            <w:r w:rsidR="00EA324E">
              <w:rPr>
                <w:noProof/>
                <w:webHidden/>
              </w:rPr>
              <w:fldChar w:fldCharType="end"/>
            </w:r>
          </w:hyperlink>
        </w:p>
        <w:p w14:paraId="66B310F3" w14:textId="77777777" w:rsidR="00EA324E" w:rsidRDefault="003F2A18">
          <w:pPr>
            <w:pStyle w:val="TOC1"/>
            <w:tabs>
              <w:tab w:val="right" w:leader="dot" w:pos="8494"/>
            </w:tabs>
            <w:rPr>
              <w:rFonts w:eastAsiaTheme="minorEastAsia"/>
              <w:noProof/>
              <w:sz w:val="22"/>
              <w:lang w:val="pt-BR" w:eastAsia="pt-BR"/>
            </w:rPr>
          </w:pPr>
          <w:hyperlink w:anchor="_Toc382771588" w:history="1">
            <w:r w:rsidR="00EA324E" w:rsidRPr="000D66CE">
              <w:rPr>
                <w:rStyle w:val="Hyperlink"/>
                <w:noProof/>
              </w:rPr>
              <w:t>2. UGE Overview</w:t>
            </w:r>
            <w:r w:rsidR="00EA324E">
              <w:rPr>
                <w:noProof/>
                <w:webHidden/>
              </w:rPr>
              <w:tab/>
            </w:r>
            <w:r w:rsidR="00EA324E">
              <w:rPr>
                <w:noProof/>
                <w:webHidden/>
              </w:rPr>
              <w:fldChar w:fldCharType="begin"/>
            </w:r>
            <w:r w:rsidR="00EA324E">
              <w:rPr>
                <w:noProof/>
                <w:webHidden/>
              </w:rPr>
              <w:instrText xml:space="preserve"> PAGEREF _Toc382771588 \h </w:instrText>
            </w:r>
            <w:r w:rsidR="00EA324E">
              <w:rPr>
                <w:noProof/>
                <w:webHidden/>
              </w:rPr>
            </w:r>
            <w:r w:rsidR="00EA324E">
              <w:rPr>
                <w:noProof/>
                <w:webHidden/>
              </w:rPr>
              <w:fldChar w:fldCharType="separate"/>
            </w:r>
            <w:r w:rsidR="00EA324E">
              <w:rPr>
                <w:noProof/>
                <w:webHidden/>
              </w:rPr>
              <w:t>15</w:t>
            </w:r>
            <w:r w:rsidR="00EA324E">
              <w:rPr>
                <w:noProof/>
                <w:webHidden/>
              </w:rPr>
              <w:fldChar w:fldCharType="end"/>
            </w:r>
          </w:hyperlink>
        </w:p>
        <w:p w14:paraId="7E9E323C" w14:textId="77777777" w:rsidR="00EA324E" w:rsidRDefault="003F2A18">
          <w:pPr>
            <w:pStyle w:val="TOC2"/>
            <w:tabs>
              <w:tab w:val="right" w:leader="dot" w:pos="8494"/>
            </w:tabs>
            <w:rPr>
              <w:rFonts w:eastAsiaTheme="minorEastAsia"/>
              <w:noProof/>
              <w:sz w:val="22"/>
              <w:lang w:val="pt-BR" w:eastAsia="pt-BR"/>
            </w:rPr>
          </w:pPr>
          <w:hyperlink w:anchor="_Toc382771589" w:history="1">
            <w:r w:rsidR="00EA324E" w:rsidRPr="000D66CE">
              <w:rPr>
                <w:rStyle w:val="Hyperlink"/>
                <w:noProof/>
              </w:rPr>
              <w:t>2.1. Introduction</w:t>
            </w:r>
            <w:r w:rsidR="00EA324E">
              <w:rPr>
                <w:noProof/>
                <w:webHidden/>
              </w:rPr>
              <w:tab/>
            </w:r>
            <w:r w:rsidR="00EA324E">
              <w:rPr>
                <w:noProof/>
                <w:webHidden/>
              </w:rPr>
              <w:fldChar w:fldCharType="begin"/>
            </w:r>
            <w:r w:rsidR="00EA324E">
              <w:rPr>
                <w:noProof/>
                <w:webHidden/>
              </w:rPr>
              <w:instrText xml:space="preserve"> PAGEREF _Toc382771589 \h </w:instrText>
            </w:r>
            <w:r w:rsidR="00EA324E">
              <w:rPr>
                <w:noProof/>
                <w:webHidden/>
              </w:rPr>
            </w:r>
            <w:r w:rsidR="00EA324E">
              <w:rPr>
                <w:noProof/>
                <w:webHidden/>
              </w:rPr>
              <w:fldChar w:fldCharType="separate"/>
            </w:r>
            <w:r w:rsidR="00EA324E">
              <w:rPr>
                <w:noProof/>
                <w:webHidden/>
              </w:rPr>
              <w:t>15</w:t>
            </w:r>
            <w:r w:rsidR="00EA324E">
              <w:rPr>
                <w:noProof/>
                <w:webHidden/>
              </w:rPr>
              <w:fldChar w:fldCharType="end"/>
            </w:r>
          </w:hyperlink>
        </w:p>
        <w:p w14:paraId="15FA2096" w14:textId="77777777" w:rsidR="00EA324E" w:rsidRDefault="003F2A18">
          <w:pPr>
            <w:pStyle w:val="TOC2"/>
            <w:tabs>
              <w:tab w:val="right" w:leader="dot" w:pos="8494"/>
            </w:tabs>
            <w:rPr>
              <w:rFonts w:eastAsiaTheme="minorEastAsia"/>
              <w:noProof/>
              <w:sz w:val="22"/>
              <w:lang w:val="pt-BR" w:eastAsia="pt-BR"/>
            </w:rPr>
          </w:pPr>
          <w:hyperlink w:anchor="_Toc382771590" w:history="1">
            <w:r w:rsidR="00EA324E" w:rsidRPr="000D66CE">
              <w:rPr>
                <w:rStyle w:val="Hyperlink"/>
                <w:noProof/>
              </w:rPr>
              <w:t>2.2. UGE Engine</w:t>
            </w:r>
            <w:r w:rsidR="00EA324E">
              <w:rPr>
                <w:noProof/>
                <w:webHidden/>
              </w:rPr>
              <w:tab/>
            </w:r>
            <w:r w:rsidR="00EA324E">
              <w:rPr>
                <w:noProof/>
                <w:webHidden/>
              </w:rPr>
              <w:fldChar w:fldCharType="begin"/>
            </w:r>
            <w:r w:rsidR="00EA324E">
              <w:rPr>
                <w:noProof/>
                <w:webHidden/>
              </w:rPr>
              <w:instrText xml:space="preserve"> PAGEREF _Toc382771590 \h </w:instrText>
            </w:r>
            <w:r w:rsidR="00EA324E">
              <w:rPr>
                <w:noProof/>
                <w:webHidden/>
              </w:rPr>
            </w:r>
            <w:r w:rsidR="00EA324E">
              <w:rPr>
                <w:noProof/>
                <w:webHidden/>
              </w:rPr>
              <w:fldChar w:fldCharType="separate"/>
            </w:r>
            <w:r w:rsidR="00EA324E">
              <w:rPr>
                <w:noProof/>
                <w:webHidden/>
              </w:rPr>
              <w:t>15</w:t>
            </w:r>
            <w:r w:rsidR="00EA324E">
              <w:rPr>
                <w:noProof/>
                <w:webHidden/>
              </w:rPr>
              <w:fldChar w:fldCharType="end"/>
            </w:r>
          </w:hyperlink>
        </w:p>
        <w:p w14:paraId="37C0C67A" w14:textId="77777777" w:rsidR="00EA324E" w:rsidRDefault="003F2A18">
          <w:pPr>
            <w:pStyle w:val="TOC2"/>
            <w:tabs>
              <w:tab w:val="right" w:leader="dot" w:pos="8494"/>
            </w:tabs>
            <w:rPr>
              <w:rFonts w:eastAsiaTheme="minorEastAsia"/>
              <w:noProof/>
              <w:sz w:val="22"/>
              <w:lang w:val="pt-BR" w:eastAsia="pt-BR"/>
            </w:rPr>
          </w:pPr>
          <w:hyperlink w:anchor="_Toc382771591" w:history="1">
            <w:r w:rsidR="00EA324E" w:rsidRPr="000D66CE">
              <w:rPr>
                <w:rStyle w:val="Hyperlink"/>
                <w:noProof/>
              </w:rPr>
              <w:t>2.3. UGE IO</w:t>
            </w:r>
            <w:r w:rsidR="00EA324E">
              <w:rPr>
                <w:noProof/>
                <w:webHidden/>
              </w:rPr>
              <w:tab/>
            </w:r>
            <w:r w:rsidR="00EA324E">
              <w:rPr>
                <w:noProof/>
                <w:webHidden/>
              </w:rPr>
              <w:fldChar w:fldCharType="begin"/>
            </w:r>
            <w:r w:rsidR="00EA324E">
              <w:rPr>
                <w:noProof/>
                <w:webHidden/>
              </w:rPr>
              <w:instrText xml:space="preserve"> PAGEREF _Toc382771591 \h </w:instrText>
            </w:r>
            <w:r w:rsidR="00EA324E">
              <w:rPr>
                <w:noProof/>
                <w:webHidden/>
              </w:rPr>
            </w:r>
            <w:r w:rsidR="00EA324E">
              <w:rPr>
                <w:noProof/>
                <w:webHidden/>
              </w:rPr>
              <w:fldChar w:fldCharType="separate"/>
            </w:r>
            <w:r w:rsidR="00EA324E">
              <w:rPr>
                <w:noProof/>
                <w:webHidden/>
              </w:rPr>
              <w:t>16</w:t>
            </w:r>
            <w:r w:rsidR="00EA324E">
              <w:rPr>
                <w:noProof/>
                <w:webHidden/>
              </w:rPr>
              <w:fldChar w:fldCharType="end"/>
            </w:r>
          </w:hyperlink>
        </w:p>
        <w:p w14:paraId="798B01B2" w14:textId="77777777" w:rsidR="00EA324E" w:rsidRDefault="003F2A18">
          <w:pPr>
            <w:pStyle w:val="TOC2"/>
            <w:tabs>
              <w:tab w:val="right" w:leader="dot" w:pos="8494"/>
            </w:tabs>
            <w:rPr>
              <w:rFonts w:eastAsiaTheme="minorEastAsia"/>
              <w:noProof/>
              <w:sz w:val="22"/>
              <w:lang w:val="pt-BR" w:eastAsia="pt-BR"/>
            </w:rPr>
          </w:pPr>
          <w:hyperlink w:anchor="_Toc382771592" w:history="1">
            <w:r w:rsidR="00EA324E" w:rsidRPr="000D66CE">
              <w:rPr>
                <w:rStyle w:val="Hyperlink"/>
                <w:noProof/>
              </w:rPr>
              <w:t>2.4. UGE Core</w:t>
            </w:r>
            <w:r w:rsidR="00EA324E">
              <w:rPr>
                <w:noProof/>
                <w:webHidden/>
              </w:rPr>
              <w:tab/>
            </w:r>
            <w:r w:rsidR="00EA324E">
              <w:rPr>
                <w:noProof/>
                <w:webHidden/>
              </w:rPr>
              <w:fldChar w:fldCharType="begin"/>
            </w:r>
            <w:r w:rsidR="00EA324E">
              <w:rPr>
                <w:noProof/>
                <w:webHidden/>
              </w:rPr>
              <w:instrText xml:space="preserve"> PAGEREF _Toc382771592 \h </w:instrText>
            </w:r>
            <w:r w:rsidR="00EA324E">
              <w:rPr>
                <w:noProof/>
                <w:webHidden/>
              </w:rPr>
            </w:r>
            <w:r w:rsidR="00EA324E">
              <w:rPr>
                <w:noProof/>
                <w:webHidden/>
              </w:rPr>
              <w:fldChar w:fldCharType="separate"/>
            </w:r>
            <w:r w:rsidR="00EA324E">
              <w:rPr>
                <w:noProof/>
                <w:webHidden/>
              </w:rPr>
              <w:t>16</w:t>
            </w:r>
            <w:r w:rsidR="00EA324E">
              <w:rPr>
                <w:noProof/>
                <w:webHidden/>
              </w:rPr>
              <w:fldChar w:fldCharType="end"/>
            </w:r>
          </w:hyperlink>
        </w:p>
        <w:p w14:paraId="64CCFF86" w14:textId="77777777" w:rsidR="00EA324E" w:rsidRDefault="003F2A18">
          <w:pPr>
            <w:pStyle w:val="TOC2"/>
            <w:tabs>
              <w:tab w:val="right" w:leader="dot" w:pos="8494"/>
            </w:tabs>
            <w:rPr>
              <w:rFonts w:eastAsiaTheme="minorEastAsia"/>
              <w:noProof/>
              <w:sz w:val="22"/>
              <w:lang w:val="pt-BR" w:eastAsia="pt-BR"/>
            </w:rPr>
          </w:pPr>
          <w:hyperlink w:anchor="_Toc382771593" w:history="1">
            <w:r w:rsidR="00EA324E" w:rsidRPr="000D66CE">
              <w:rPr>
                <w:rStyle w:val="Hyperlink"/>
                <w:noProof/>
              </w:rPr>
              <w:t>2.5. UGE Utilities</w:t>
            </w:r>
            <w:r w:rsidR="00EA324E">
              <w:rPr>
                <w:noProof/>
                <w:webHidden/>
              </w:rPr>
              <w:tab/>
            </w:r>
            <w:r w:rsidR="00EA324E">
              <w:rPr>
                <w:noProof/>
                <w:webHidden/>
              </w:rPr>
              <w:fldChar w:fldCharType="begin"/>
            </w:r>
            <w:r w:rsidR="00EA324E">
              <w:rPr>
                <w:noProof/>
                <w:webHidden/>
              </w:rPr>
              <w:instrText xml:space="preserve"> PAGEREF _Toc382771593 \h </w:instrText>
            </w:r>
            <w:r w:rsidR="00EA324E">
              <w:rPr>
                <w:noProof/>
                <w:webHidden/>
              </w:rPr>
            </w:r>
            <w:r w:rsidR="00EA324E">
              <w:rPr>
                <w:noProof/>
                <w:webHidden/>
              </w:rPr>
              <w:fldChar w:fldCharType="separate"/>
            </w:r>
            <w:r w:rsidR="00EA324E">
              <w:rPr>
                <w:noProof/>
                <w:webHidden/>
              </w:rPr>
              <w:t>17</w:t>
            </w:r>
            <w:r w:rsidR="00EA324E">
              <w:rPr>
                <w:noProof/>
                <w:webHidden/>
              </w:rPr>
              <w:fldChar w:fldCharType="end"/>
            </w:r>
          </w:hyperlink>
        </w:p>
        <w:p w14:paraId="2773AD3E" w14:textId="77777777" w:rsidR="00EA324E" w:rsidRDefault="003F2A18">
          <w:pPr>
            <w:pStyle w:val="TOC1"/>
            <w:tabs>
              <w:tab w:val="right" w:leader="dot" w:pos="8494"/>
            </w:tabs>
            <w:rPr>
              <w:rFonts w:eastAsiaTheme="minorEastAsia"/>
              <w:noProof/>
              <w:sz w:val="22"/>
              <w:lang w:val="pt-BR" w:eastAsia="pt-BR"/>
            </w:rPr>
          </w:pPr>
          <w:hyperlink w:anchor="_Toc382771594" w:history="1">
            <w:r w:rsidR="00EA324E" w:rsidRPr="000D66CE">
              <w:rPr>
                <w:rStyle w:val="Hyperlink"/>
                <w:noProof/>
              </w:rPr>
              <w:t>3. UGE Engine</w:t>
            </w:r>
            <w:r w:rsidR="00EA324E">
              <w:rPr>
                <w:noProof/>
                <w:webHidden/>
              </w:rPr>
              <w:tab/>
            </w:r>
            <w:r w:rsidR="00EA324E">
              <w:rPr>
                <w:noProof/>
                <w:webHidden/>
              </w:rPr>
              <w:fldChar w:fldCharType="begin"/>
            </w:r>
            <w:r w:rsidR="00EA324E">
              <w:rPr>
                <w:noProof/>
                <w:webHidden/>
              </w:rPr>
              <w:instrText xml:space="preserve"> PAGEREF _Toc382771594 \h </w:instrText>
            </w:r>
            <w:r w:rsidR="00EA324E">
              <w:rPr>
                <w:noProof/>
                <w:webHidden/>
              </w:rPr>
            </w:r>
            <w:r w:rsidR="00EA324E">
              <w:rPr>
                <w:noProof/>
                <w:webHidden/>
              </w:rPr>
              <w:fldChar w:fldCharType="separate"/>
            </w:r>
            <w:r w:rsidR="00EA324E">
              <w:rPr>
                <w:noProof/>
                <w:webHidden/>
              </w:rPr>
              <w:t>18</w:t>
            </w:r>
            <w:r w:rsidR="00EA324E">
              <w:rPr>
                <w:noProof/>
                <w:webHidden/>
              </w:rPr>
              <w:fldChar w:fldCharType="end"/>
            </w:r>
          </w:hyperlink>
        </w:p>
        <w:p w14:paraId="1BC9FD24" w14:textId="77777777" w:rsidR="00EA324E" w:rsidRDefault="003F2A18">
          <w:pPr>
            <w:pStyle w:val="TOC2"/>
            <w:tabs>
              <w:tab w:val="right" w:leader="dot" w:pos="8494"/>
            </w:tabs>
            <w:rPr>
              <w:rFonts w:eastAsiaTheme="minorEastAsia"/>
              <w:noProof/>
              <w:sz w:val="22"/>
              <w:lang w:val="pt-BR" w:eastAsia="pt-BR"/>
            </w:rPr>
          </w:pPr>
          <w:hyperlink w:anchor="_Toc382771595" w:history="1">
            <w:r w:rsidR="00EA324E" w:rsidRPr="000D66CE">
              <w:rPr>
                <w:rStyle w:val="Hyperlink"/>
                <w:noProof/>
              </w:rPr>
              <w:t>3.1. Introduction</w:t>
            </w:r>
            <w:r w:rsidR="00EA324E">
              <w:rPr>
                <w:noProof/>
                <w:webHidden/>
              </w:rPr>
              <w:tab/>
            </w:r>
            <w:r w:rsidR="00EA324E">
              <w:rPr>
                <w:noProof/>
                <w:webHidden/>
              </w:rPr>
              <w:fldChar w:fldCharType="begin"/>
            </w:r>
            <w:r w:rsidR="00EA324E">
              <w:rPr>
                <w:noProof/>
                <w:webHidden/>
              </w:rPr>
              <w:instrText xml:space="preserve"> PAGEREF _Toc382771595 \h </w:instrText>
            </w:r>
            <w:r w:rsidR="00EA324E">
              <w:rPr>
                <w:noProof/>
                <w:webHidden/>
              </w:rPr>
            </w:r>
            <w:r w:rsidR="00EA324E">
              <w:rPr>
                <w:noProof/>
                <w:webHidden/>
              </w:rPr>
              <w:fldChar w:fldCharType="separate"/>
            </w:r>
            <w:r w:rsidR="00EA324E">
              <w:rPr>
                <w:noProof/>
                <w:webHidden/>
              </w:rPr>
              <w:t>18</w:t>
            </w:r>
            <w:r w:rsidR="00EA324E">
              <w:rPr>
                <w:noProof/>
                <w:webHidden/>
              </w:rPr>
              <w:fldChar w:fldCharType="end"/>
            </w:r>
          </w:hyperlink>
        </w:p>
        <w:p w14:paraId="2F010AD9" w14:textId="77777777" w:rsidR="00EA324E" w:rsidRDefault="003F2A18">
          <w:pPr>
            <w:pStyle w:val="TOC2"/>
            <w:tabs>
              <w:tab w:val="right" w:leader="dot" w:pos="8494"/>
            </w:tabs>
            <w:rPr>
              <w:rFonts w:eastAsiaTheme="minorEastAsia"/>
              <w:noProof/>
              <w:sz w:val="22"/>
              <w:lang w:val="pt-BR" w:eastAsia="pt-BR"/>
            </w:rPr>
          </w:pPr>
          <w:hyperlink w:anchor="_Toc382771596" w:history="1">
            <w:r w:rsidR="00EA324E" w:rsidRPr="000D66CE">
              <w:rPr>
                <w:rStyle w:val="Hyperlink"/>
                <w:noProof/>
              </w:rPr>
              <w:t>3.2. Game Application Layer</w:t>
            </w:r>
            <w:r w:rsidR="00EA324E">
              <w:rPr>
                <w:noProof/>
                <w:webHidden/>
              </w:rPr>
              <w:tab/>
            </w:r>
            <w:r w:rsidR="00EA324E">
              <w:rPr>
                <w:noProof/>
                <w:webHidden/>
              </w:rPr>
              <w:fldChar w:fldCharType="begin"/>
            </w:r>
            <w:r w:rsidR="00EA324E">
              <w:rPr>
                <w:noProof/>
                <w:webHidden/>
              </w:rPr>
              <w:instrText xml:space="preserve"> PAGEREF _Toc382771596 \h </w:instrText>
            </w:r>
            <w:r w:rsidR="00EA324E">
              <w:rPr>
                <w:noProof/>
                <w:webHidden/>
              </w:rPr>
            </w:r>
            <w:r w:rsidR="00EA324E">
              <w:rPr>
                <w:noProof/>
                <w:webHidden/>
              </w:rPr>
              <w:fldChar w:fldCharType="separate"/>
            </w:r>
            <w:r w:rsidR="00EA324E">
              <w:rPr>
                <w:noProof/>
                <w:webHidden/>
              </w:rPr>
              <w:t>18</w:t>
            </w:r>
            <w:r w:rsidR="00EA324E">
              <w:rPr>
                <w:noProof/>
                <w:webHidden/>
              </w:rPr>
              <w:fldChar w:fldCharType="end"/>
            </w:r>
          </w:hyperlink>
        </w:p>
        <w:p w14:paraId="5609E638" w14:textId="77777777" w:rsidR="00EA324E" w:rsidRDefault="003F2A18">
          <w:pPr>
            <w:pStyle w:val="TOC3"/>
            <w:tabs>
              <w:tab w:val="right" w:leader="dot" w:pos="8494"/>
            </w:tabs>
            <w:rPr>
              <w:rFonts w:eastAsiaTheme="minorEastAsia"/>
              <w:noProof/>
              <w:sz w:val="22"/>
              <w:lang w:val="pt-BR" w:eastAsia="pt-BR"/>
            </w:rPr>
          </w:pPr>
          <w:hyperlink w:anchor="_Toc382771597" w:history="1">
            <w:r w:rsidR="00EA324E" w:rsidRPr="000D66CE">
              <w:rPr>
                <w:rStyle w:val="Hyperlink"/>
                <w:noProof/>
              </w:rPr>
              <w:t>3.2.1. Game Application Functionality</w:t>
            </w:r>
            <w:r w:rsidR="00EA324E">
              <w:rPr>
                <w:noProof/>
                <w:webHidden/>
              </w:rPr>
              <w:tab/>
            </w:r>
            <w:r w:rsidR="00EA324E">
              <w:rPr>
                <w:noProof/>
                <w:webHidden/>
              </w:rPr>
              <w:fldChar w:fldCharType="begin"/>
            </w:r>
            <w:r w:rsidR="00EA324E">
              <w:rPr>
                <w:noProof/>
                <w:webHidden/>
              </w:rPr>
              <w:instrText xml:space="preserve"> PAGEREF _Toc382771597 \h </w:instrText>
            </w:r>
            <w:r w:rsidR="00EA324E">
              <w:rPr>
                <w:noProof/>
                <w:webHidden/>
              </w:rPr>
            </w:r>
            <w:r w:rsidR="00EA324E">
              <w:rPr>
                <w:noProof/>
                <w:webHidden/>
              </w:rPr>
              <w:fldChar w:fldCharType="separate"/>
            </w:r>
            <w:r w:rsidR="00EA324E">
              <w:rPr>
                <w:noProof/>
                <w:webHidden/>
              </w:rPr>
              <w:t>18</w:t>
            </w:r>
            <w:r w:rsidR="00EA324E">
              <w:rPr>
                <w:noProof/>
                <w:webHidden/>
              </w:rPr>
              <w:fldChar w:fldCharType="end"/>
            </w:r>
          </w:hyperlink>
        </w:p>
        <w:p w14:paraId="54D1E5CF" w14:textId="77777777" w:rsidR="00EA324E" w:rsidRDefault="003F2A18">
          <w:pPr>
            <w:pStyle w:val="TOC3"/>
            <w:tabs>
              <w:tab w:val="right" w:leader="dot" w:pos="8494"/>
            </w:tabs>
            <w:rPr>
              <w:rFonts w:eastAsiaTheme="minorEastAsia"/>
              <w:noProof/>
              <w:sz w:val="22"/>
              <w:lang w:val="pt-BR" w:eastAsia="pt-BR"/>
            </w:rPr>
          </w:pPr>
          <w:hyperlink w:anchor="_Toc382771598" w:history="1">
            <w:r w:rsidR="00EA324E" w:rsidRPr="000D66CE">
              <w:rPr>
                <w:rStyle w:val="Hyperlink"/>
                <w:noProof/>
              </w:rPr>
              <w:t>3.2.2. Game Application Architecture</w:t>
            </w:r>
            <w:r w:rsidR="00EA324E">
              <w:rPr>
                <w:noProof/>
                <w:webHidden/>
              </w:rPr>
              <w:tab/>
            </w:r>
            <w:r w:rsidR="00EA324E">
              <w:rPr>
                <w:noProof/>
                <w:webHidden/>
              </w:rPr>
              <w:fldChar w:fldCharType="begin"/>
            </w:r>
            <w:r w:rsidR="00EA324E">
              <w:rPr>
                <w:noProof/>
                <w:webHidden/>
              </w:rPr>
              <w:instrText xml:space="preserve"> PAGEREF _Toc382771598 \h </w:instrText>
            </w:r>
            <w:r w:rsidR="00EA324E">
              <w:rPr>
                <w:noProof/>
                <w:webHidden/>
              </w:rPr>
            </w:r>
            <w:r w:rsidR="00EA324E">
              <w:rPr>
                <w:noProof/>
                <w:webHidden/>
              </w:rPr>
              <w:fldChar w:fldCharType="separate"/>
            </w:r>
            <w:r w:rsidR="00EA324E">
              <w:rPr>
                <w:noProof/>
                <w:webHidden/>
              </w:rPr>
              <w:t>19</w:t>
            </w:r>
            <w:r w:rsidR="00EA324E">
              <w:rPr>
                <w:noProof/>
                <w:webHidden/>
              </w:rPr>
              <w:fldChar w:fldCharType="end"/>
            </w:r>
          </w:hyperlink>
        </w:p>
        <w:p w14:paraId="136A0C85" w14:textId="77777777" w:rsidR="00EA324E" w:rsidRDefault="003F2A18">
          <w:pPr>
            <w:pStyle w:val="TOC3"/>
            <w:tabs>
              <w:tab w:val="right" w:leader="dot" w:pos="8494"/>
            </w:tabs>
            <w:rPr>
              <w:rFonts w:eastAsiaTheme="minorEastAsia"/>
              <w:noProof/>
              <w:sz w:val="22"/>
              <w:lang w:val="pt-BR" w:eastAsia="pt-BR"/>
            </w:rPr>
          </w:pPr>
          <w:hyperlink w:anchor="_Toc382771599" w:history="1">
            <w:r w:rsidR="00EA324E" w:rsidRPr="000D66CE">
              <w:rPr>
                <w:rStyle w:val="Hyperlink"/>
                <w:noProof/>
              </w:rPr>
              <w:t>3.2.3. Game Application Run-Time</w:t>
            </w:r>
            <w:r w:rsidR="00EA324E">
              <w:rPr>
                <w:noProof/>
                <w:webHidden/>
              </w:rPr>
              <w:tab/>
            </w:r>
            <w:r w:rsidR="00EA324E">
              <w:rPr>
                <w:noProof/>
                <w:webHidden/>
              </w:rPr>
              <w:fldChar w:fldCharType="begin"/>
            </w:r>
            <w:r w:rsidR="00EA324E">
              <w:rPr>
                <w:noProof/>
                <w:webHidden/>
              </w:rPr>
              <w:instrText xml:space="preserve"> PAGEREF _Toc382771599 \h </w:instrText>
            </w:r>
            <w:r w:rsidR="00EA324E">
              <w:rPr>
                <w:noProof/>
                <w:webHidden/>
              </w:rPr>
            </w:r>
            <w:r w:rsidR="00EA324E">
              <w:rPr>
                <w:noProof/>
                <w:webHidden/>
              </w:rPr>
              <w:fldChar w:fldCharType="separate"/>
            </w:r>
            <w:r w:rsidR="00EA324E">
              <w:rPr>
                <w:noProof/>
                <w:webHidden/>
              </w:rPr>
              <w:t>20</w:t>
            </w:r>
            <w:r w:rsidR="00EA324E">
              <w:rPr>
                <w:noProof/>
                <w:webHidden/>
              </w:rPr>
              <w:fldChar w:fldCharType="end"/>
            </w:r>
          </w:hyperlink>
        </w:p>
        <w:p w14:paraId="666F0762" w14:textId="77777777" w:rsidR="00EA324E" w:rsidRDefault="003F2A18">
          <w:pPr>
            <w:pStyle w:val="TOC3"/>
            <w:tabs>
              <w:tab w:val="right" w:leader="dot" w:pos="8494"/>
            </w:tabs>
            <w:rPr>
              <w:rFonts w:eastAsiaTheme="minorEastAsia"/>
              <w:noProof/>
              <w:sz w:val="22"/>
              <w:lang w:val="pt-BR" w:eastAsia="pt-BR"/>
            </w:rPr>
          </w:pPr>
          <w:hyperlink w:anchor="_Toc382771600" w:history="1">
            <w:r w:rsidR="00EA324E" w:rsidRPr="000D66CE">
              <w:rPr>
                <w:rStyle w:val="Hyperlink"/>
                <w:noProof/>
              </w:rPr>
              <w:t>3.2.4. Remarkable Methods</w:t>
            </w:r>
            <w:r w:rsidR="00EA324E">
              <w:rPr>
                <w:noProof/>
                <w:webHidden/>
              </w:rPr>
              <w:tab/>
            </w:r>
            <w:r w:rsidR="00EA324E">
              <w:rPr>
                <w:noProof/>
                <w:webHidden/>
              </w:rPr>
              <w:fldChar w:fldCharType="begin"/>
            </w:r>
            <w:r w:rsidR="00EA324E">
              <w:rPr>
                <w:noProof/>
                <w:webHidden/>
              </w:rPr>
              <w:instrText xml:space="preserve"> PAGEREF _Toc382771600 \h </w:instrText>
            </w:r>
            <w:r w:rsidR="00EA324E">
              <w:rPr>
                <w:noProof/>
                <w:webHidden/>
              </w:rPr>
            </w:r>
            <w:r w:rsidR="00EA324E">
              <w:rPr>
                <w:noProof/>
                <w:webHidden/>
              </w:rPr>
              <w:fldChar w:fldCharType="separate"/>
            </w:r>
            <w:r w:rsidR="00EA324E">
              <w:rPr>
                <w:noProof/>
                <w:webHidden/>
              </w:rPr>
              <w:t>22</w:t>
            </w:r>
            <w:r w:rsidR="00EA324E">
              <w:rPr>
                <w:noProof/>
                <w:webHidden/>
              </w:rPr>
              <w:fldChar w:fldCharType="end"/>
            </w:r>
          </w:hyperlink>
        </w:p>
        <w:p w14:paraId="4C7B15DD" w14:textId="77777777" w:rsidR="00EA324E" w:rsidRDefault="003F2A18">
          <w:pPr>
            <w:pStyle w:val="TOC2"/>
            <w:tabs>
              <w:tab w:val="right" w:leader="dot" w:pos="8494"/>
            </w:tabs>
            <w:rPr>
              <w:rFonts w:eastAsiaTheme="minorEastAsia"/>
              <w:noProof/>
              <w:sz w:val="22"/>
              <w:lang w:val="pt-BR" w:eastAsia="pt-BR"/>
            </w:rPr>
          </w:pPr>
          <w:hyperlink w:anchor="_Toc382771601" w:history="1">
            <w:r w:rsidR="00EA324E" w:rsidRPr="000D66CE">
              <w:rPr>
                <w:rStyle w:val="Hyperlink"/>
                <w:noProof/>
              </w:rPr>
              <w:t>3.3. Game Logic Layer</w:t>
            </w:r>
            <w:r w:rsidR="00EA324E">
              <w:rPr>
                <w:noProof/>
                <w:webHidden/>
              </w:rPr>
              <w:tab/>
            </w:r>
            <w:r w:rsidR="00EA324E">
              <w:rPr>
                <w:noProof/>
                <w:webHidden/>
              </w:rPr>
              <w:fldChar w:fldCharType="begin"/>
            </w:r>
            <w:r w:rsidR="00EA324E">
              <w:rPr>
                <w:noProof/>
                <w:webHidden/>
              </w:rPr>
              <w:instrText xml:space="preserve"> PAGEREF _Toc382771601 \h </w:instrText>
            </w:r>
            <w:r w:rsidR="00EA324E">
              <w:rPr>
                <w:noProof/>
                <w:webHidden/>
              </w:rPr>
            </w:r>
            <w:r w:rsidR="00EA324E">
              <w:rPr>
                <w:noProof/>
                <w:webHidden/>
              </w:rPr>
              <w:fldChar w:fldCharType="separate"/>
            </w:r>
            <w:r w:rsidR="00EA324E">
              <w:rPr>
                <w:noProof/>
                <w:webHidden/>
              </w:rPr>
              <w:t>23</w:t>
            </w:r>
            <w:r w:rsidR="00EA324E">
              <w:rPr>
                <w:noProof/>
                <w:webHidden/>
              </w:rPr>
              <w:fldChar w:fldCharType="end"/>
            </w:r>
          </w:hyperlink>
        </w:p>
        <w:p w14:paraId="2902A244" w14:textId="77777777" w:rsidR="00EA324E" w:rsidRDefault="003F2A18">
          <w:pPr>
            <w:pStyle w:val="TOC3"/>
            <w:tabs>
              <w:tab w:val="right" w:leader="dot" w:pos="8494"/>
            </w:tabs>
            <w:rPr>
              <w:rFonts w:eastAsiaTheme="minorEastAsia"/>
              <w:noProof/>
              <w:sz w:val="22"/>
              <w:lang w:val="pt-BR" w:eastAsia="pt-BR"/>
            </w:rPr>
          </w:pPr>
          <w:hyperlink w:anchor="_Toc382771602" w:history="1">
            <w:r w:rsidR="00EA324E" w:rsidRPr="000D66CE">
              <w:rPr>
                <w:rStyle w:val="Hyperlink"/>
                <w:noProof/>
              </w:rPr>
              <w:t>3.3.1. Game Logic Functionality</w:t>
            </w:r>
            <w:r w:rsidR="00EA324E">
              <w:rPr>
                <w:noProof/>
                <w:webHidden/>
              </w:rPr>
              <w:tab/>
            </w:r>
            <w:r w:rsidR="00EA324E">
              <w:rPr>
                <w:noProof/>
                <w:webHidden/>
              </w:rPr>
              <w:fldChar w:fldCharType="begin"/>
            </w:r>
            <w:r w:rsidR="00EA324E">
              <w:rPr>
                <w:noProof/>
                <w:webHidden/>
              </w:rPr>
              <w:instrText xml:space="preserve"> PAGEREF _Toc382771602 \h </w:instrText>
            </w:r>
            <w:r w:rsidR="00EA324E">
              <w:rPr>
                <w:noProof/>
                <w:webHidden/>
              </w:rPr>
            </w:r>
            <w:r w:rsidR="00EA324E">
              <w:rPr>
                <w:noProof/>
                <w:webHidden/>
              </w:rPr>
              <w:fldChar w:fldCharType="separate"/>
            </w:r>
            <w:r w:rsidR="00EA324E">
              <w:rPr>
                <w:noProof/>
                <w:webHidden/>
              </w:rPr>
              <w:t>23</w:t>
            </w:r>
            <w:r w:rsidR="00EA324E">
              <w:rPr>
                <w:noProof/>
                <w:webHidden/>
              </w:rPr>
              <w:fldChar w:fldCharType="end"/>
            </w:r>
          </w:hyperlink>
        </w:p>
        <w:p w14:paraId="6517E284" w14:textId="77777777" w:rsidR="00EA324E" w:rsidRDefault="003F2A18">
          <w:pPr>
            <w:pStyle w:val="TOC3"/>
            <w:tabs>
              <w:tab w:val="right" w:leader="dot" w:pos="8494"/>
            </w:tabs>
            <w:rPr>
              <w:rFonts w:eastAsiaTheme="minorEastAsia"/>
              <w:noProof/>
              <w:sz w:val="22"/>
              <w:lang w:val="pt-BR" w:eastAsia="pt-BR"/>
            </w:rPr>
          </w:pPr>
          <w:hyperlink w:anchor="_Toc382771603" w:history="1">
            <w:r w:rsidR="00EA324E" w:rsidRPr="000D66CE">
              <w:rPr>
                <w:rStyle w:val="Hyperlink"/>
                <w:noProof/>
              </w:rPr>
              <w:t>3.3.2. Game Logic Architecture</w:t>
            </w:r>
            <w:r w:rsidR="00EA324E">
              <w:rPr>
                <w:noProof/>
                <w:webHidden/>
              </w:rPr>
              <w:tab/>
            </w:r>
            <w:r w:rsidR="00EA324E">
              <w:rPr>
                <w:noProof/>
                <w:webHidden/>
              </w:rPr>
              <w:fldChar w:fldCharType="begin"/>
            </w:r>
            <w:r w:rsidR="00EA324E">
              <w:rPr>
                <w:noProof/>
                <w:webHidden/>
              </w:rPr>
              <w:instrText xml:space="preserve"> PAGEREF _Toc382771603 \h </w:instrText>
            </w:r>
            <w:r w:rsidR="00EA324E">
              <w:rPr>
                <w:noProof/>
                <w:webHidden/>
              </w:rPr>
            </w:r>
            <w:r w:rsidR="00EA324E">
              <w:rPr>
                <w:noProof/>
                <w:webHidden/>
              </w:rPr>
              <w:fldChar w:fldCharType="separate"/>
            </w:r>
            <w:r w:rsidR="00EA324E">
              <w:rPr>
                <w:noProof/>
                <w:webHidden/>
              </w:rPr>
              <w:t>30</w:t>
            </w:r>
            <w:r w:rsidR="00EA324E">
              <w:rPr>
                <w:noProof/>
                <w:webHidden/>
              </w:rPr>
              <w:fldChar w:fldCharType="end"/>
            </w:r>
          </w:hyperlink>
        </w:p>
        <w:p w14:paraId="6059DDA8" w14:textId="77777777" w:rsidR="00EA324E" w:rsidRDefault="003F2A18">
          <w:pPr>
            <w:pStyle w:val="TOC3"/>
            <w:tabs>
              <w:tab w:val="right" w:leader="dot" w:pos="8494"/>
            </w:tabs>
            <w:rPr>
              <w:rFonts w:eastAsiaTheme="minorEastAsia"/>
              <w:noProof/>
              <w:sz w:val="22"/>
              <w:lang w:val="pt-BR" w:eastAsia="pt-BR"/>
            </w:rPr>
          </w:pPr>
          <w:hyperlink w:anchor="_Toc382771604" w:history="1">
            <w:r w:rsidR="00EA324E" w:rsidRPr="000D66CE">
              <w:rPr>
                <w:rStyle w:val="Hyperlink"/>
                <w:noProof/>
              </w:rPr>
              <w:t>3.3.3. Game Logic Run-Time</w:t>
            </w:r>
            <w:r w:rsidR="00EA324E">
              <w:rPr>
                <w:noProof/>
                <w:webHidden/>
              </w:rPr>
              <w:tab/>
            </w:r>
            <w:r w:rsidR="00EA324E">
              <w:rPr>
                <w:noProof/>
                <w:webHidden/>
              </w:rPr>
              <w:fldChar w:fldCharType="begin"/>
            </w:r>
            <w:r w:rsidR="00EA324E">
              <w:rPr>
                <w:noProof/>
                <w:webHidden/>
              </w:rPr>
              <w:instrText xml:space="preserve"> PAGEREF _Toc382771604 \h </w:instrText>
            </w:r>
            <w:r w:rsidR="00EA324E">
              <w:rPr>
                <w:noProof/>
                <w:webHidden/>
              </w:rPr>
            </w:r>
            <w:r w:rsidR="00EA324E">
              <w:rPr>
                <w:noProof/>
                <w:webHidden/>
              </w:rPr>
              <w:fldChar w:fldCharType="separate"/>
            </w:r>
            <w:r w:rsidR="00EA324E">
              <w:rPr>
                <w:noProof/>
                <w:webHidden/>
              </w:rPr>
              <w:t>32</w:t>
            </w:r>
            <w:r w:rsidR="00EA324E">
              <w:rPr>
                <w:noProof/>
                <w:webHidden/>
              </w:rPr>
              <w:fldChar w:fldCharType="end"/>
            </w:r>
          </w:hyperlink>
        </w:p>
        <w:p w14:paraId="729971F6" w14:textId="77777777" w:rsidR="00EA324E" w:rsidRDefault="003F2A18">
          <w:pPr>
            <w:pStyle w:val="TOC3"/>
            <w:tabs>
              <w:tab w:val="right" w:leader="dot" w:pos="8494"/>
            </w:tabs>
            <w:rPr>
              <w:rFonts w:eastAsiaTheme="minorEastAsia"/>
              <w:noProof/>
              <w:sz w:val="22"/>
              <w:lang w:val="pt-BR" w:eastAsia="pt-BR"/>
            </w:rPr>
          </w:pPr>
          <w:hyperlink w:anchor="_Toc382771605" w:history="1">
            <w:r w:rsidR="00EA324E" w:rsidRPr="000D66CE">
              <w:rPr>
                <w:rStyle w:val="Hyperlink"/>
                <w:noProof/>
              </w:rPr>
              <w:t>3.3.4. Remarkable Methods</w:t>
            </w:r>
            <w:r w:rsidR="00EA324E">
              <w:rPr>
                <w:noProof/>
                <w:webHidden/>
              </w:rPr>
              <w:tab/>
            </w:r>
            <w:r w:rsidR="00EA324E">
              <w:rPr>
                <w:noProof/>
                <w:webHidden/>
              </w:rPr>
              <w:fldChar w:fldCharType="begin"/>
            </w:r>
            <w:r w:rsidR="00EA324E">
              <w:rPr>
                <w:noProof/>
                <w:webHidden/>
              </w:rPr>
              <w:instrText xml:space="preserve"> PAGEREF _Toc382771605 \h </w:instrText>
            </w:r>
            <w:r w:rsidR="00EA324E">
              <w:rPr>
                <w:noProof/>
                <w:webHidden/>
              </w:rPr>
            </w:r>
            <w:r w:rsidR="00EA324E">
              <w:rPr>
                <w:noProof/>
                <w:webHidden/>
              </w:rPr>
              <w:fldChar w:fldCharType="separate"/>
            </w:r>
            <w:r w:rsidR="00EA324E">
              <w:rPr>
                <w:noProof/>
                <w:webHidden/>
              </w:rPr>
              <w:t>35</w:t>
            </w:r>
            <w:r w:rsidR="00EA324E">
              <w:rPr>
                <w:noProof/>
                <w:webHidden/>
              </w:rPr>
              <w:fldChar w:fldCharType="end"/>
            </w:r>
          </w:hyperlink>
        </w:p>
        <w:p w14:paraId="03B5D4D8" w14:textId="77777777" w:rsidR="00EA324E" w:rsidRDefault="003F2A18">
          <w:pPr>
            <w:pStyle w:val="TOC2"/>
            <w:tabs>
              <w:tab w:val="right" w:leader="dot" w:pos="8494"/>
            </w:tabs>
            <w:rPr>
              <w:rFonts w:eastAsiaTheme="minorEastAsia"/>
              <w:noProof/>
              <w:sz w:val="22"/>
              <w:lang w:val="pt-BR" w:eastAsia="pt-BR"/>
            </w:rPr>
          </w:pPr>
          <w:hyperlink w:anchor="_Toc382771606" w:history="1">
            <w:r w:rsidR="00EA324E" w:rsidRPr="000D66CE">
              <w:rPr>
                <w:rStyle w:val="Hyperlink"/>
                <w:noProof/>
              </w:rPr>
              <w:t>3.4. Game View Layer</w:t>
            </w:r>
            <w:r w:rsidR="00EA324E">
              <w:rPr>
                <w:noProof/>
                <w:webHidden/>
              </w:rPr>
              <w:tab/>
            </w:r>
            <w:r w:rsidR="00EA324E">
              <w:rPr>
                <w:noProof/>
                <w:webHidden/>
              </w:rPr>
              <w:fldChar w:fldCharType="begin"/>
            </w:r>
            <w:r w:rsidR="00EA324E">
              <w:rPr>
                <w:noProof/>
                <w:webHidden/>
              </w:rPr>
              <w:instrText xml:space="preserve"> PAGEREF _Toc382771606 \h </w:instrText>
            </w:r>
            <w:r w:rsidR="00EA324E">
              <w:rPr>
                <w:noProof/>
                <w:webHidden/>
              </w:rPr>
            </w:r>
            <w:r w:rsidR="00EA324E">
              <w:rPr>
                <w:noProof/>
                <w:webHidden/>
              </w:rPr>
              <w:fldChar w:fldCharType="separate"/>
            </w:r>
            <w:r w:rsidR="00EA324E">
              <w:rPr>
                <w:noProof/>
                <w:webHidden/>
              </w:rPr>
              <w:t>36</w:t>
            </w:r>
            <w:r w:rsidR="00EA324E">
              <w:rPr>
                <w:noProof/>
                <w:webHidden/>
              </w:rPr>
              <w:fldChar w:fldCharType="end"/>
            </w:r>
          </w:hyperlink>
        </w:p>
        <w:p w14:paraId="71B31A4A" w14:textId="77777777" w:rsidR="00EA324E" w:rsidRDefault="003F2A18">
          <w:pPr>
            <w:pStyle w:val="TOC3"/>
            <w:tabs>
              <w:tab w:val="right" w:leader="dot" w:pos="8494"/>
            </w:tabs>
            <w:rPr>
              <w:rFonts w:eastAsiaTheme="minorEastAsia"/>
              <w:noProof/>
              <w:sz w:val="22"/>
              <w:lang w:val="pt-BR" w:eastAsia="pt-BR"/>
            </w:rPr>
          </w:pPr>
          <w:hyperlink w:anchor="_Toc382771607" w:history="1">
            <w:r w:rsidR="00EA324E" w:rsidRPr="000D66CE">
              <w:rPr>
                <w:rStyle w:val="Hyperlink"/>
                <w:noProof/>
              </w:rPr>
              <w:t>3.4.1. Game View Functionality</w:t>
            </w:r>
            <w:r w:rsidR="00EA324E">
              <w:rPr>
                <w:noProof/>
                <w:webHidden/>
              </w:rPr>
              <w:tab/>
            </w:r>
            <w:r w:rsidR="00EA324E">
              <w:rPr>
                <w:noProof/>
                <w:webHidden/>
              </w:rPr>
              <w:fldChar w:fldCharType="begin"/>
            </w:r>
            <w:r w:rsidR="00EA324E">
              <w:rPr>
                <w:noProof/>
                <w:webHidden/>
              </w:rPr>
              <w:instrText xml:space="preserve"> PAGEREF _Toc382771607 \h </w:instrText>
            </w:r>
            <w:r w:rsidR="00EA324E">
              <w:rPr>
                <w:noProof/>
                <w:webHidden/>
              </w:rPr>
            </w:r>
            <w:r w:rsidR="00EA324E">
              <w:rPr>
                <w:noProof/>
                <w:webHidden/>
              </w:rPr>
              <w:fldChar w:fldCharType="separate"/>
            </w:r>
            <w:r w:rsidR="00EA324E">
              <w:rPr>
                <w:noProof/>
                <w:webHidden/>
              </w:rPr>
              <w:t>36</w:t>
            </w:r>
            <w:r w:rsidR="00EA324E">
              <w:rPr>
                <w:noProof/>
                <w:webHidden/>
              </w:rPr>
              <w:fldChar w:fldCharType="end"/>
            </w:r>
          </w:hyperlink>
        </w:p>
        <w:p w14:paraId="7F046F15" w14:textId="77777777" w:rsidR="00EA324E" w:rsidRDefault="003F2A18">
          <w:pPr>
            <w:pStyle w:val="TOC3"/>
            <w:tabs>
              <w:tab w:val="right" w:leader="dot" w:pos="8494"/>
            </w:tabs>
            <w:rPr>
              <w:rFonts w:eastAsiaTheme="minorEastAsia"/>
              <w:noProof/>
              <w:sz w:val="22"/>
              <w:lang w:val="pt-BR" w:eastAsia="pt-BR"/>
            </w:rPr>
          </w:pPr>
          <w:hyperlink w:anchor="_Toc382771608" w:history="1">
            <w:r w:rsidR="00EA324E" w:rsidRPr="000D66CE">
              <w:rPr>
                <w:rStyle w:val="Hyperlink"/>
                <w:noProof/>
              </w:rPr>
              <w:t>3.4.2. Game View Architecture</w:t>
            </w:r>
            <w:r w:rsidR="00EA324E">
              <w:rPr>
                <w:noProof/>
                <w:webHidden/>
              </w:rPr>
              <w:tab/>
            </w:r>
            <w:r w:rsidR="00EA324E">
              <w:rPr>
                <w:noProof/>
                <w:webHidden/>
              </w:rPr>
              <w:fldChar w:fldCharType="begin"/>
            </w:r>
            <w:r w:rsidR="00EA324E">
              <w:rPr>
                <w:noProof/>
                <w:webHidden/>
              </w:rPr>
              <w:instrText xml:space="preserve"> PAGEREF _Toc382771608 \h </w:instrText>
            </w:r>
            <w:r w:rsidR="00EA324E">
              <w:rPr>
                <w:noProof/>
                <w:webHidden/>
              </w:rPr>
            </w:r>
            <w:r w:rsidR="00EA324E">
              <w:rPr>
                <w:noProof/>
                <w:webHidden/>
              </w:rPr>
              <w:fldChar w:fldCharType="separate"/>
            </w:r>
            <w:r w:rsidR="00EA324E">
              <w:rPr>
                <w:noProof/>
                <w:webHidden/>
              </w:rPr>
              <w:t>41</w:t>
            </w:r>
            <w:r w:rsidR="00EA324E">
              <w:rPr>
                <w:noProof/>
                <w:webHidden/>
              </w:rPr>
              <w:fldChar w:fldCharType="end"/>
            </w:r>
          </w:hyperlink>
        </w:p>
        <w:p w14:paraId="68266F8A" w14:textId="77777777" w:rsidR="00EA324E" w:rsidRDefault="003F2A18">
          <w:pPr>
            <w:pStyle w:val="TOC3"/>
            <w:tabs>
              <w:tab w:val="right" w:leader="dot" w:pos="8494"/>
            </w:tabs>
            <w:rPr>
              <w:rFonts w:eastAsiaTheme="minorEastAsia"/>
              <w:noProof/>
              <w:sz w:val="22"/>
              <w:lang w:val="pt-BR" w:eastAsia="pt-BR"/>
            </w:rPr>
          </w:pPr>
          <w:hyperlink w:anchor="_Toc382771609" w:history="1">
            <w:r w:rsidR="00EA324E" w:rsidRPr="000D66CE">
              <w:rPr>
                <w:rStyle w:val="Hyperlink"/>
                <w:noProof/>
              </w:rPr>
              <w:t>3.4.3. Game View Run-Time</w:t>
            </w:r>
            <w:r w:rsidR="00EA324E">
              <w:rPr>
                <w:noProof/>
                <w:webHidden/>
              </w:rPr>
              <w:tab/>
            </w:r>
            <w:r w:rsidR="00EA324E">
              <w:rPr>
                <w:noProof/>
                <w:webHidden/>
              </w:rPr>
              <w:fldChar w:fldCharType="begin"/>
            </w:r>
            <w:r w:rsidR="00EA324E">
              <w:rPr>
                <w:noProof/>
                <w:webHidden/>
              </w:rPr>
              <w:instrText xml:space="preserve"> PAGEREF _Toc382771609 \h </w:instrText>
            </w:r>
            <w:r w:rsidR="00EA324E">
              <w:rPr>
                <w:noProof/>
                <w:webHidden/>
              </w:rPr>
            </w:r>
            <w:r w:rsidR="00EA324E">
              <w:rPr>
                <w:noProof/>
                <w:webHidden/>
              </w:rPr>
              <w:fldChar w:fldCharType="separate"/>
            </w:r>
            <w:r w:rsidR="00EA324E">
              <w:rPr>
                <w:noProof/>
                <w:webHidden/>
              </w:rPr>
              <w:t>43</w:t>
            </w:r>
            <w:r w:rsidR="00EA324E">
              <w:rPr>
                <w:noProof/>
                <w:webHidden/>
              </w:rPr>
              <w:fldChar w:fldCharType="end"/>
            </w:r>
          </w:hyperlink>
        </w:p>
        <w:p w14:paraId="2591E52A" w14:textId="77777777" w:rsidR="00EA324E" w:rsidRDefault="003F2A18">
          <w:pPr>
            <w:pStyle w:val="TOC3"/>
            <w:tabs>
              <w:tab w:val="right" w:leader="dot" w:pos="8494"/>
            </w:tabs>
            <w:rPr>
              <w:rFonts w:eastAsiaTheme="minorEastAsia"/>
              <w:noProof/>
              <w:sz w:val="22"/>
              <w:lang w:val="pt-BR" w:eastAsia="pt-BR"/>
            </w:rPr>
          </w:pPr>
          <w:hyperlink w:anchor="_Toc382771610" w:history="1">
            <w:r w:rsidR="00EA324E" w:rsidRPr="000D66CE">
              <w:rPr>
                <w:rStyle w:val="Hyperlink"/>
                <w:noProof/>
              </w:rPr>
              <w:t>3.4.4. Remarkable Methods</w:t>
            </w:r>
            <w:r w:rsidR="00EA324E">
              <w:rPr>
                <w:noProof/>
                <w:webHidden/>
              </w:rPr>
              <w:tab/>
            </w:r>
            <w:r w:rsidR="00EA324E">
              <w:rPr>
                <w:noProof/>
                <w:webHidden/>
              </w:rPr>
              <w:fldChar w:fldCharType="begin"/>
            </w:r>
            <w:r w:rsidR="00EA324E">
              <w:rPr>
                <w:noProof/>
                <w:webHidden/>
              </w:rPr>
              <w:instrText xml:space="preserve"> PAGEREF _Toc382771610 \h </w:instrText>
            </w:r>
            <w:r w:rsidR="00EA324E">
              <w:rPr>
                <w:noProof/>
                <w:webHidden/>
              </w:rPr>
            </w:r>
            <w:r w:rsidR="00EA324E">
              <w:rPr>
                <w:noProof/>
                <w:webHidden/>
              </w:rPr>
              <w:fldChar w:fldCharType="separate"/>
            </w:r>
            <w:r w:rsidR="00EA324E">
              <w:rPr>
                <w:noProof/>
                <w:webHidden/>
              </w:rPr>
              <w:t>45</w:t>
            </w:r>
            <w:r w:rsidR="00EA324E">
              <w:rPr>
                <w:noProof/>
                <w:webHidden/>
              </w:rPr>
              <w:fldChar w:fldCharType="end"/>
            </w:r>
          </w:hyperlink>
        </w:p>
        <w:p w14:paraId="6911428A" w14:textId="77777777" w:rsidR="00EA324E" w:rsidRDefault="003F2A18">
          <w:pPr>
            <w:pStyle w:val="TOC1"/>
            <w:tabs>
              <w:tab w:val="right" w:leader="dot" w:pos="8494"/>
            </w:tabs>
            <w:rPr>
              <w:rFonts w:eastAsiaTheme="minorEastAsia"/>
              <w:noProof/>
              <w:sz w:val="22"/>
              <w:lang w:val="pt-BR" w:eastAsia="pt-BR"/>
            </w:rPr>
          </w:pPr>
          <w:hyperlink w:anchor="_Toc382771611" w:history="1">
            <w:r w:rsidR="00EA324E" w:rsidRPr="000D66CE">
              <w:rPr>
                <w:rStyle w:val="Hyperlink"/>
                <w:noProof/>
              </w:rPr>
              <w:t>4. UGE Core</w:t>
            </w:r>
            <w:r w:rsidR="00EA324E">
              <w:rPr>
                <w:noProof/>
                <w:webHidden/>
              </w:rPr>
              <w:tab/>
            </w:r>
            <w:r w:rsidR="00EA324E">
              <w:rPr>
                <w:noProof/>
                <w:webHidden/>
              </w:rPr>
              <w:fldChar w:fldCharType="begin"/>
            </w:r>
            <w:r w:rsidR="00EA324E">
              <w:rPr>
                <w:noProof/>
                <w:webHidden/>
              </w:rPr>
              <w:instrText xml:space="preserve"> PAGEREF _Toc382771611 \h </w:instrText>
            </w:r>
            <w:r w:rsidR="00EA324E">
              <w:rPr>
                <w:noProof/>
                <w:webHidden/>
              </w:rPr>
            </w:r>
            <w:r w:rsidR="00EA324E">
              <w:rPr>
                <w:noProof/>
                <w:webHidden/>
              </w:rPr>
              <w:fldChar w:fldCharType="separate"/>
            </w:r>
            <w:r w:rsidR="00EA324E">
              <w:rPr>
                <w:noProof/>
                <w:webHidden/>
              </w:rPr>
              <w:t>47</w:t>
            </w:r>
            <w:r w:rsidR="00EA324E">
              <w:rPr>
                <w:noProof/>
                <w:webHidden/>
              </w:rPr>
              <w:fldChar w:fldCharType="end"/>
            </w:r>
          </w:hyperlink>
        </w:p>
        <w:p w14:paraId="56329082" w14:textId="77777777" w:rsidR="00EA324E" w:rsidRDefault="003F2A18">
          <w:pPr>
            <w:pStyle w:val="TOC2"/>
            <w:tabs>
              <w:tab w:val="right" w:leader="dot" w:pos="8494"/>
            </w:tabs>
            <w:rPr>
              <w:rFonts w:eastAsiaTheme="minorEastAsia"/>
              <w:noProof/>
              <w:sz w:val="22"/>
              <w:lang w:val="pt-BR" w:eastAsia="pt-BR"/>
            </w:rPr>
          </w:pPr>
          <w:hyperlink w:anchor="_Toc382771612" w:history="1">
            <w:r w:rsidR="00EA324E" w:rsidRPr="000D66CE">
              <w:rPr>
                <w:rStyle w:val="Hyperlink"/>
                <w:noProof/>
              </w:rPr>
              <w:t>4.1. Introduction</w:t>
            </w:r>
            <w:r w:rsidR="00EA324E">
              <w:rPr>
                <w:noProof/>
                <w:webHidden/>
              </w:rPr>
              <w:tab/>
            </w:r>
            <w:r w:rsidR="00EA324E">
              <w:rPr>
                <w:noProof/>
                <w:webHidden/>
              </w:rPr>
              <w:fldChar w:fldCharType="begin"/>
            </w:r>
            <w:r w:rsidR="00EA324E">
              <w:rPr>
                <w:noProof/>
                <w:webHidden/>
              </w:rPr>
              <w:instrText xml:space="preserve"> PAGEREF _Toc382771612 \h </w:instrText>
            </w:r>
            <w:r w:rsidR="00EA324E">
              <w:rPr>
                <w:noProof/>
                <w:webHidden/>
              </w:rPr>
            </w:r>
            <w:r w:rsidR="00EA324E">
              <w:rPr>
                <w:noProof/>
                <w:webHidden/>
              </w:rPr>
              <w:fldChar w:fldCharType="separate"/>
            </w:r>
            <w:r w:rsidR="00EA324E">
              <w:rPr>
                <w:noProof/>
                <w:webHidden/>
              </w:rPr>
              <w:t>47</w:t>
            </w:r>
            <w:r w:rsidR="00EA324E">
              <w:rPr>
                <w:noProof/>
                <w:webHidden/>
              </w:rPr>
              <w:fldChar w:fldCharType="end"/>
            </w:r>
          </w:hyperlink>
        </w:p>
        <w:p w14:paraId="6CDEA60A" w14:textId="77777777" w:rsidR="00EA324E" w:rsidRDefault="003F2A18">
          <w:pPr>
            <w:pStyle w:val="TOC2"/>
            <w:tabs>
              <w:tab w:val="right" w:leader="dot" w:pos="8494"/>
            </w:tabs>
            <w:rPr>
              <w:rFonts w:eastAsiaTheme="minorEastAsia"/>
              <w:noProof/>
              <w:sz w:val="22"/>
              <w:lang w:val="pt-BR" w:eastAsia="pt-BR"/>
            </w:rPr>
          </w:pPr>
          <w:hyperlink w:anchor="_Toc382771613" w:history="1">
            <w:r w:rsidR="00EA324E" w:rsidRPr="000D66CE">
              <w:rPr>
                <w:rStyle w:val="Hyperlink"/>
                <w:noProof/>
              </w:rPr>
              <w:t>4.2. Entities (Actors) and Components</w:t>
            </w:r>
            <w:r w:rsidR="00EA324E">
              <w:rPr>
                <w:noProof/>
                <w:webHidden/>
              </w:rPr>
              <w:tab/>
            </w:r>
            <w:r w:rsidR="00EA324E">
              <w:rPr>
                <w:noProof/>
                <w:webHidden/>
              </w:rPr>
              <w:fldChar w:fldCharType="begin"/>
            </w:r>
            <w:r w:rsidR="00EA324E">
              <w:rPr>
                <w:noProof/>
                <w:webHidden/>
              </w:rPr>
              <w:instrText xml:space="preserve"> PAGEREF _Toc382771613 \h </w:instrText>
            </w:r>
            <w:r w:rsidR="00EA324E">
              <w:rPr>
                <w:noProof/>
                <w:webHidden/>
              </w:rPr>
            </w:r>
            <w:r w:rsidR="00EA324E">
              <w:rPr>
                <w:noProof/>
                <w:webHidden/>
              </w:rPr>
              <w:fldChar w:fldCharType="separate"/>
            </w:r>
            <w:r w:rsidR="00EA324E">
              <w:rPr>
                <w:noProof/>
                <w:webHidden/>
              </w:rPr>
              <w:t>47</w:t>
            </w:r>
            <w:r w:rsidR="00EA324E">
              <w:rPr>
                <w:noProof/>
                <w:webHidden/>
              </w:rPr>
              <w:fldChar w:fldCharType="end"/>
            </w:r>
          </w:hyperlink>
        </w:p>
        <w:p w14:paraId="3494AD2B" w14:textId="77777777" w:rsidR="00EA324E" w:rsidRDefault="003F2A18">
          <w:pPr>
            <w:pStyle w:val="TOC3"/>
            <w:tabs>
              <w:tab w:val="right" w:leader="dot" w:pos="8494"/>
            </w:tabs>
            <w:rPr>
              <w:rFonts w:eastAsiaTheme="minorEastAsia"/>
              <w:noProof/>
              <w:sz w:val="22"/>
              <w:lang w:val="pt-BR" w:eastAsia="pt-BR"/>
            </w:rPr>
          </w:pPr>
          <w:hyperlink w:anchor="_Toc382771614" w:history="1">
            <w:r w:rsidR="00EA324E" w:rsidRPr="000D66CE">
              <w:rPr>
                <w:rStyle w:val="Hyperlink"/>
                <w:noProof/>
              </w:rPr>
              <w:t>4.2.1. Functionality</w:t>
            </w:r>
            <w:r w:rsidR="00EA324E">
              <w:rPr>
                <w:noProof/>
                <w:webHidden/>
              </w:rPr>
              <w:tab/>
            </w:r>
            <w:r w:rsidR="00EA324E">
              <w:rPr>
                <w:noProof/>
                <w:webHidden/>
              </w:rPr>
              <w:fldChar w:fldCharType="begin"/>
            </w:r>
            <w:r w:rsidR="00EA324E">
              <w:rPr>
                <w:noProof/>
                <w:webHidden/>
              </w:rPr>
              <w:instrText xml:space="preserve"> PAGEREF _Toc382771614 \h </w:instrText>
            </w:r>
            <w:r w:rsidR="00EA324E">
              <w:rPr>
                <w:noProof/>
                <w:webHidden/>
              </w:rPr>
            </w:r>
            <w:r w:rsidR="00EA324E">
              <w:rPr>
                <w:noProof/>
                <w:webHidden/>
              </w:rPr>
              <w:fldChar w:fldCharType="separate"/>
            </w:r>
            <w:r w:rsidR="00EA324E">
              <w:rPr>
                <w:noProof/>
                <w:webHidden/>
              </w:rPr>
              <w:t>50</w:t>
            </w:r>
            <w:r w:rsidR="00EA324E">
              <w:rPr>
                <w:noProof/>
                <w:webHidden/>
              </w:rPr>
              <w:fldChar w:fldCharType="end"/>
            </w:r>
          </w:hyperlink>
        </w:p>
        <w:p w14:paraId="46C414E0" w14:textId="77777777" w:rsidR="00EA324E" w:rsidRDefault="003F2A18">
          <w:pPr>
            <w:pStyle w:val="TOC3"/>
            <w:tabs>
              <w:tab w:val="right" w:leader="dot" w:pos="8494"/>
            </w:tabs>
            <w:rPr>
              <w:rFonts w:eastAsiaTheme="minorEastAsia"/>
              <w:noProof/>
              <w:sz w:val="22"/>
              <w:lang w:val="pt-BR" w:eastAsia="pt-BR"/>
            </w:rPr>
          </w:pPr>
          <w:hyperlink w:anchor="_Toc382771615" w:history="1">
            <w:r w:rsidR="00EA324E" w:rsidRPr="000D66CE">
              <w:rPr>
                <w:rStyle w:val="Hyperlink"/>
                <w:noProof/>
              </w:rPr>
              <w:t>4.2.2. Architecture</w:t>
            </w:r>
            <w:r w:rsidR="00EA324E">
              <w:rPr>
                <w:noProof/>
                <w:webHidden/>
              </w:rPr>
              <w:tab/>
            </w:r>
            <w:r w:rsidR="00EA324E">
              <w:rPr>
                <w:noProof/>
                <w:webHidden/>
              </w:rPr>
              <w:fldChar w:fldCharType="begin"/>
            </w:r>
            <w:r w:rsidR="00EA324E">
              <w:rPr>
                <w:noProof/>
                <w:webHidden/>
              </w:rPr>
              <w:instrText xml:space="preserve"> PAGEREF _Toc382771615 \h </w:instrText>
            </w:r>
            <w:r w:rsidR="00EA324E">
              <w:rPr>
                <w:noProof/>
                <w:webHidden/>
              </w:rPr>
            </w:r>
            <w:r w:rsidR="00EA324E">
              <w:rPr>
                <w:noProof/>
                <w:webHidden/>
              </w:rPr>
              <w:fldChar w:fldCharType="separate"/>
            </w:r>
            <w:r w:rsidR="00EA324E">
              <w:rPr>
                <w:noProof/>
                <w:webHidden/>
              </w:rPr>
              <w:t>50</w:t>
            </w:r>
            <w:r w:rsidR="00EA324E">
              <w:rPr>
                <w:noProof/>
                <w:webHidden/>
              </w:rPr>
              <w:fldChar w:fldCharType="end"/>
            </w:r>
          </w:hyperlink>
        </w:p>
        <w:p w14:paraId="6B61AF70" w14:textId="77777777" w:rsidR="00EA324E" w:rsidRDefault="003F2A18">
          <w:pPr>
            <w:pStyle w:val="TOC3"/>
            <w:tabs>
              <w:tab w:val="right" w:leader="dot" w:pos="8494"/>
            </w:tabs>
            <w:rPr>
              <w:rFonts w:eastAsiaTheme="minorEastAsia"/>
              <w:noProof/>
              <w:sz w:val="22"/>
              <w:lang w:val="pt-BR" w:eastAsia="pt-BR"/>
            </w:rPr>
          </w:pPr>
          <w:hyperlink w:anchor="_Toc382771616" w:history="1">
            <w:r w:rsidR="00EA324E" w:rsidRPr="000D66CE">
              <w:rPr>
                <w:rStyle w:val="Hyperlink"/>
                <w:noProof/>
              </w:rPr>
              <w:t>4.2.3. Run-Time</w:t>
            </w:r>
            <w:r w:rsidR="00EA324E">
              <w:rPr>
                <w:noProof/>
                <w:webHidden/>
              </w:rPr>
              <w:tab/>
            </w:r>
            <w:r w:rsidR="00EA324E">
              <w:rPr>
                <w:noProof/>
                <w:webHidden/>
              </w:rPr>
              <w:fldChar w:fldCharType="begin"/>
            </w:r>
            <w:r w:rsidR="00EA324E">
              <w:rPr>
                <w:noProof/>
                <w:webHidden/>
              </w:rPr>
              <w:instrText xml:space="preserve"> PAGEREF _Toc382771616 \h </w:instrText>
            </w:r>
            <w:r w:rsidR="00EA324E">
              <w:rPr>
                <w:noProof/>
                <w:webHidden/>
              </w:rPr>
            </w:r>
            <w:r w:rsidR="00EA324E">
              <w:rPr>
                <w:noProof/>
                <w:webHidden/>
              </w:rPr>
              <w:fldChar w:fldCharType="separate"/>
            </w:r>
            <w:r w:rsidR="00EA324E">
              <w:rPr>
                <w:noProof/>
                <w:webHidden/>
              </w:rPr>
              <w:t>54</w:t>
            </w:r>
            <w:r w:rsidR="00EA324E">
              <w:rPr>
                <w:noProof/>
                <w:webHidden/>
              </w:rPr>
              <w:fldChar w:fldCharType="end"/>
            </w:r>
          </w:hyperlink>
        </w:p>
        <w:p w14:paraId="1D944244" w14:textId="77777777" w:rsidR="00EA324E" w:rsidRDefault="003F2A18">
          <w:pPr>
            <w:pStyle w:val="TOC3"/>
            <w:tabs>
              <w:tab w:val="right" w:leader="dot" w:pos="8494"/>
            </w:tabs>
            <w:rPr>
              <w:rFonts w:eastAsiaTheme="minorEastAsia"/>
              <w:noProof/>
              <w:sz w:val="22"/>
              <w:lang w:val="pt-BR" w:eastAsia="pt-BR"/>
            </w:rPr>
          </w:pPr>
          <w:hyperlink w:anchor="_Toc382771617" w:history="1">
            <w:r w:rsidR="00EA324E" w:rsidRPr="000D66CE">
              <w:rPr>
                <w:rStyle w:val="Hyperlink"/>
                <w:noProof/>
              </w:rPr>
              <w:t>4.2.4. Example</w:t>
            </w:r>
            <w:r w:rsidR="00EA324E">
              <w:rPr>
                <w:noProof/>
                <w:webHidden/>
              </w:rPr>
              <w:tab/>
            </w:r>
            <w:r w:rsidR="00EA324E">
              <w:rPr>
                <w:noProof/>
                <w:webHidden/>
              </w:rPr>
              <w:fldChar w:fldCharType="begin"/>
            </w:r>
            <w:r w:rsidR="00EA324E">
              <w:rPr>
                <w:noProof/>
                <w:webHidden/>
              </w:rPr>
              <w:instrText xml:space="preserve"> PAGEREF _Toc382771617 \h </w:instrText>
            </w:r>
            <w:r w:rsidR="00EA324E">
              <w:rPr>
                <w:noProof/>
                <w:webHidden/>
              </w:rPr>
            </w:r>
            <w:r w:rsidR="00EA324E">
              <w:rPr>
                <w:noProof/>
                <w:webHidden/>
              </w:rPr>
              <w:fldChar w:fldCharType="separate"/>
            </w:r>
            <w:r w:rsidR="00EA324E">
              <w:rPr>
                <w:noProof/>
                <w:webHidden/>
              </w:rPr>
              <w:t>55</w:t>
            </w:r>
            <w:r w:rsidR="00EA324E">
              <w:rPr>
                <w:noProof/>
                <w:webHidden/>
              </w:rPr>
              <w:fldChar w:fldCharType="end"/>
            </w:r>
          </w:hyperlink>
        </w:p>
        <w:p w14:paraId="5BBEF7CE" w14:textId="77777777" w:rsidR="00EA324E" w:rsidRDefault="003F2A18">
          <w:pPr>
            <w:pStyle w:val="TOC2"/>
            <w:tabs>
              <w:tab w:val="right" w:leader="dot" w:pos="8494"/>
            </w:tabs>
            <w:rPr>
              <w:rFonts w:eastAsiaTheme="minorEastAsia"/>
              <w:noProof/>
              <w:sz w:val="22"/>
              <w:lang w:val="pt-BR" w:eastAsia="pt-BR"/>
            </w:rPr>
          </w:pPr>
          <w:hyperlink w:anchor="_Toc382771618" w:history="1">
            <w:r w:rsidR="00EA324E" w:rsidRPr="000D66CE">
              <w:rPr>
                <w:rStyle w:val="Hyperlink"/>
                <w:noProof/>
              </w:rPr>
              <w:t>4.3. Events</w:t>
            </w:r>
            <w:r w:rsidR="00EA324E">
              <w:rPr>
                <w:noProof/>
                <w:webHidden/>
              </w:rPr>
              <w:tab/>
            </w:r>
            <w:r w:rsidR="00EA324E">
              <w:rPr>
                <w:noProof/>
                <w:webHidden/>
              </w:rPr>
              <w:fldChar w:fldCharType="begin"/>
            </w:r>
            <w:r w:rsidR="00EA324E">
              <w:rPr>
                <w:noProof/>
                <w:webHidden/>
              </w:rPr>
              <w:instrText xml:space="preserve"> PAGEREF _Toc382771618 \h </w:instrText>
            </w:r>
            <w:r w:rsidR="00EA324E">
              <w:rPr>
                <w:noProof/>
                <w:webHidden/>
              </w:rPr>
            </w:r>
            <w:r w:rsidR="00EA324E">
              <w:rPr>
                <w:noProof/>
                <w:webHidden/>
              </w:rPr>
              <w:fldChar w:fldCharType="separate"/>
            </w:r>
            <w:r w:rsidR="00EA324E">
              <w:rPr>
                <w:noProof/>
                <w:webHidden/>
              </w:rPr>
              <w:t>58</w:t>
            </w:r>
            <w:r w:rsidR="00EA324E">
              <w:rPr>
                <w:noProof/>
                <w:webHidden/>
              </w:rPr>
              <w:fldChar w:fldCharType="end"/>
            </w:r>
          </w:hyperlink>
        </w:p>
        <w:p w14:paraId="48357027" w14:textId="77777777" w:rsidR="00EA324E" w:rsidRDefault="003F2A18">
          <w:pPr>
            <w:pStyle w:val="TOC3"/>
            <w:tabs>
              <w:tab w:val="right" w:leader="dot" w:pos="8494"/>
            </w:tabs>
            <w:rPr>
              <w:rFonts w:eastAsiaTheme="minorEastAsia"/>
              <w:noProof/>
              <w:sz w:val="22"/>
              <w:lang w:val="pt-BR" w:eastAsia="pt-BR"/>
            </w:rPr>
          </w:pPr>
          <w:hyperlink w:anchor="_Toc382771619" w:history="1">
            <w:r w:rsidR="00EA324E" w:rsidRPr="000D66CE">
              <w:rPr>
                <w:rStyle w:val="Hyperlink"/>
                <w:noProof/>
              </w:rPr>
              <w:t>4.3.1. Functionality</w:t>
            </w:r>
            <w:r w:rsidR="00EA324E">
              <w:rPr>
                <w:noProof/>
                <w:webHidden/>
              </w:rPr>
              <w:tab/>
            </w:r>
            <w:r w:rsidR="00EA324E">
              <w:rPr>
                <w:noProof/>
                <w:webHidden/>
              </w:rPr>
              <w:fldChar w:fldCharType="begin"/>
            </w:r>
            <w:r w:rsidR="00EA324E">
              <w:rPr>
                <w:noProof/>
                <w:webHidden/>
              </w:rPr>
              <w:instrText xml:space="preserve"> PAGEREF _Toc382771619 \h </w:instrText>
            </w:r>
            <w:r w:rsidR="00EA324E">
              <w:rPr>
                <w:noProof/>
                <w:webHidden/>
              </w:rPr>
            </w:r>
            <w:r w:rsidR="00EA324E">
              <w:rPr>
                <w:noProof/>
                <w:webHidden/>
              </w:rPr>
              <w:fldChar w:fldCharType="separate"/>
            </w:r>
            <w:r w:rsidR="00EA324E">
              <w:rPr>
                <w:noProof/>
                <w:webHidden/>
              </w:rPr>
              <w:t>60</w:t>
            </w:r>
            <w:r w:rsidR="00EA324E">
              <w:rPr>
                <w:noProof/>
                <w:webHidden/>
              </w:rPr>
              <w:fldChar w:fldCharType="end"/>
            </w:r>
          </w:hyperlink>
        </w:p>
        <w:p w14:paraId="451C6B99" w14:textId="77777777" w:rsidR="00EA324E" w:rsidRDefault="003F2A18">
          <w:pPr>
            <w:pStyle w:val="TOC3"/>
            <w:tabs>
              <w:tab w:val="right" w:leader="dot" w:pos="8494"/>
            </w:tabs>
            <w:rPr>
              <w:rFonts w:eastAsiaTheme="minorEastAsia"/>
              <w:noProof/>
              <w:sz w:val="22"/>
              <w:lang w:val="pt-BR" w:eastAsia="pt-BR"/>
            </w:rPr>
          </w:pPr>
          <w:hyperlink w:anchor="_Toc382771620" w:history="1">
            <w:r w:rsidR="00EA324E" w:rsidRPr="000D66CE">
              <w:rPr>
                <w:rStyle w:val="Hyperlink"/>
                <w:noProof/>
              </w:rPr>
              <w:t>4.3.2. Architecture</w:t>
            </w:r>
            <w:r w:rsidR="00EA324E">
              <w:rPr>
                <w:noProof/>
                <w:webHidden/>
              </w:rPr>
              <w:tab/>
            </w:r>
            <w:r w:rsidR="00EA324E">
              <w:rPr>
                <w:noProof/>
                <w:webHidden/>
              </w:rPr>
              <w:fldChar w:fldCharType="begin"/>
            </w:r>
            <w:r w:rsidR="00EA324E">
              <w:rPr>
                <w:noProof/>
                <w:webHidden/>
              </w:rPr>
              <w:instrText xml:space="preserve"> PAGEREF _Toc382771620 \h </w:instrText>
            </w:r>
            <w:r w:rsidR="00EA324E">
              <w:rPr>
                <w:noProof/>
                <w:webHidden/>
              </w:rPr>
            </w:r>
            <w:r w:rsidR="00EA324E">
              <w:rPr>
                <w:noProof/>
                <w:webHidden/>
              </w:rPr>
              <w:fldChar w:fldCharType="separate"/>
            </w:r>
            <w:r w:rsidR="00EA324E">
              <w:rPr>
                <w:noProof/>
                <w:webHidden/>
              </w:rPr>
              <w:t>60</w:t>
            </w:r>
            <w:r w:rsidR="00EA324E">
              <w:rPr>
                <w:noProof/>
                <w:webHidden/>
              </w:rPr>
              <w:fldChar w:fldCharType="end"/>
            </w:r>
          </w:hyperlink>
        </w:p>
        <w:p w14:paraId="6E58A7D8" w14:textId="77777777" w:rsidR="00EA324E" w:rsidRDefault="003F2A18">
          <w:pPr>
            <w:pStyle w:val="TOC3"/>
            <w:tabs>
              <w:tab w:val="right" w:leader="dot" w:pos="8494"/>
            </w:tabs>
            <w:rPr>
              <w:rFonts w:eastAsiaTheme="minorEastAsia"/>
              <w:noProof/>
              <w:sz w:val="22"/>
              <w:lang w:val="pt-BR" w:eastAsia="pt-BR"/>
            </w:rPr>
          </w:pPr>
          <w:hyperlink w:anchor="_Toc382771621" w:history="1">
            <w:r w:rsidR="00EA324E" w:rsidRPr="000D66CE">
              <w:rPr>
                <w:rStyle w:val="Hyperlink"/>
                <w:noProof/>
              </w:rPr>
              <w:t>4.3.3. Run-Time</w:t>
            </w:r>
            <w:r w:rsidR="00EA324E">
              <w:rPr>
                <w:noProof/>
                <w:webHidden/>
              </w:rPr>
              <w:tab/>
            </w:r>
            <w:r w:rsidR="00EA324E">
              <w:rPr>
                <w:noProof/>
                <w:webHidden/>
              </w:rPr>
              <w:fldChar w:fldCharType="begin"/>
            </w:r>
            <w:r w:rsidR="00EA324E">
              <w:rPr>
                <w:noProof/>
                <w:webHidden/>
              </w:rPr>
              <w:instrText xml:space="preserve"> PAGEREF _Toc382771621 \h </w:instrText>
            </w:r>
            <w:r w:rsidR="00EA324E">
              <w:rPr>
                <w:noProof/>
                <w:webHidden/>
              </w:rPr>
            </w:r>
            <w:r w:rsidR="00EA324E">
              <w:rPr>
                <w:noProof/>
                <w:webHidden/>
              </w:rPr>
              <w:fldChar w:fldCharType="separate"/>
            </w:r>
            <w:r w:rsidR="00EA324E">
              <w:rPr>
                <w:noProof/>
                <w:webHidden/>
              </w:rPr>
              <w:t>62</w:t>
            </w:r>
            <w:r w:rsidR="00EA324E">
              <w:rPr>
                <w:noProof/>
                <w:webHidden/>
              </w:rPr>
              <w:fldChar w:fldCharType="end"/>
            </w:r>
          </w:hyperlink>
        </w:p>
        <w:p w14:paraId="5A2BEC73" w14:textId="77777777" w:rsidR="00EA324E" w:rsidRDefault="003F2A18">
          <w:pPr>
            <w:pStyle w:val="TOC3"/>
            <w:tabs>
              <w:tab w:val="right" w:leader="dot" w:pos="8494"/>
            </w:tabs>
            <w:rPr>
              <w:rFonts w:eastAsiaTheme="minorEastAsia"/>
              <w:noProof/>
              <w:sz w:val="22"/>
              <w:lang w:val="pt-BR" w:eastAsia="pt-BR"/>
            </w:rPr>
          </w:pPr>
          <w:hyperlink w:anchor="_Toc382771622" w:history="1">
            <w:r w:rsidR="00EA324E" w:rsidRPr="000D66CE">
              <w:rPr>
                <w:rStyle w:val="Hyperlink"/>
                <w:noProof/>
              </w:rPr>
              <w:t>4.3.4. Example</w:t>
            </w:r>
            <w:r w:rsidR="00EA324E">
              <w:rPr>
                <w:noProof/>
                <w:webHidden/>
              </w:rPr>
              <w:tab/>
            </w:r>
            <w:r w:rsidR="00EA324E">
              <w:rPr>
                <w:noProof/>
                <w:webHidden/>
              </w:rPr>
              <w:fldChar w:fldCharType="begin"/>
            </w:r>
            <w:r w:rsidR="00EA324E">
              <w:rPr>
                <w:noProof/>
                <w:webHidden/>
              </w:rPr>
              <w:instrText xml:space="preserve"> PAGEREF _Toc382771622 \h </w:instrText>
            </w:r>
            <w:r w:rsidR="00EA324E">
              <w:rPr>
                <w:noProof/>
                <w:webHidden/>
              </w:rPr>
            </w:r>
            <w:r w:rsidR="00EA324E">
              <w:rPr>
                <w:noProof/>
                <w:webHidden/>
              </w:rPr>
              <w:fldChar w:fldCharType="separate"/>
            </w:r>
            <w:r w:rsidR="00EA324E">
              <w:rPr>
                <w:noProof/>
                <w:webHidden/>
              </w:rPr>
              <w:t>63</w:t>
            </w:r>
            <w:r w:rsidR="00EA324E">
              <w:rPr>
                <w:noProof/>
                <w:webHidden/>
              </w:rPr>
              <w:fldChar w:fldCharType="end"/>
            </w:r>
          </w:hyperlink>
        </w:p>
        <w:p w14:paraId="621ACFAB" w14:textId="77777777" w:rsidR="00EA324E" w:rsidRDefault="003F2A18">
          <w:pPr>
            <w:pStyle w:val="TOC2"/>
            <w:tabs>
              <w:tab w:val="right" w:leader="dot" w:pos="8494"/>
            </w:tabs>
            <w:rPr>
              <w:rFonts w:eastAsiaTheme="minorEastAsia"/>
              <w:noProof/>
              <w:sz w:val="22"/>
              <w:lang w:val="pt-BR" w:eastAsia="pt-BR"/>
            </w:rPr>
          </w:pPr>
          <w:hyperlink w:anchor="_Toc382771623" w:history="1">
            <w:r w:rsidR="00EA324E" w:rsidRPr="000D66CE">
              <w:rPr>
                <w:rStyle w:val="Hyperlink"/>
                <w:noProof/>
              </w:rPr>
              <w:t>4.4. Game Commands</w:t>
            </w:r>
            <w:r w:rsidR="00EA324E">
              <w:rPr>
                <w:noProof/>
                <w:webHidden/>
              </w:rPr>
              <w:tab/>
            </w:r>
            <w:r w:rsidR="00EA324E">
              <w:rPr>
                <w:noProof/>
                <w:webHidden/>
              </w:rPr>
              <w:fldChar w:fldCharType="begin"/>
            </w:r>
            <w:r w:rsidR="00EA324E">
              <w:rPr>
                <w:noProof/>
                <w:webHidden/>
              </w:rPr>
              <w:instrText xml:space="preserve"> PAGEREF _Toc382771623 \h </w:instrText>
            </w:r>
            <w:r w:rsidR="00EA324E">
              <w:rPr>
                <w:noProof/>
                <w:webHidden/>
              </w:rPr>
            </w:r>
            <w:r w:rsidR="00EA324E">
              <w:rPr>
                <w:noProof/>
                <w:webHidden/>
              </w:rPr>
              <w:fldChar w:fldCharType="separate"/>
            </w:r>
            <w:r w:rsidR="00EA324E">
              <w:rPr>
                <w:noProof/>
                <w:webHidden/>
              </w:rPr>
              <w:t>67</w:t>
            </w:r>
            <w:r w:rsidR="00EA324E">
              <w:rPr>
                <w:noProof/>
                <w:webHidden/>
              </w:rPr>
              <w:fldChar w:fldCharType="end"/>
            </w:r>
          </w:hyperlink>
        </w:p>
        <w:p w14:paraId="399DAF6F" w14:textId="77777777" w:rsidR="00EA324E" w:rsidRDefault="003F2A18">
          <w:pPr>
            <w:pStyle w:val="TOC3"/>
            <w:tabs>
              <w:tab w:val="right" w:leader="dot" w:pos="8494"/>
            </w:tabs>
            <w:rPr>
              <w:rFonts w:eastAsiaTheme="minorEastAsia"/>
              <w:noProof/>
              <w:sz w:val="22"/>
              <w:lang w:val="pt-BR" w:eastAsia="pt-BR"/>
            </w:rPr>
          </w:pPr>
          <w:hyperlink w:anchor="_Toc382771624" w:history="1">
            <w:r w:rsidR="00EA324E" w:rsidRPr="000D66CE">
              <w:rPr>
                <w:rStyle w:val="Hyperlink"/>
                <w:noProof/>
              </w:rPr>
              <w:t>4.4.1. Functionality</w:t>
            </w:r>
            <w:r w:rsidR="00EA324E">
              <w:rPr>
                <w:noProof/>
                <w:webHidden/>
              </w:rPr>
              <w:tab/>
            </w:r>
            <w:r w:rsidR="00EA324E">
              <w:rPr>
                <w:noProof/>
                <w:webHidden/>
              </w:rPr>
              <w:fldChar w:fldCharType="begin"/>
            </w:r>
            <w:r w:rsidR="00EA324E">
              <w:rPr>
                <w:noProof/>
                <w:webHidden/>
              </w:rPr>
              <w:instrText xml:space="preserve"> PAGEREF _Toc382771624 \h </w:instrText>
            </w:r>
            <w:r w:rsidR="00EA324E">
              <w:rPr>
                <w:noProof/>
                <w:webHidden/>
              </w:rPr>
            </w:r>
            <w:r w:rsidR="00EA324E">
              <w:rPr>
                <w:noProof/>
                <w:webHidden/>
              </w:rPr>
              <w:fldChar w:fldCharType="separate"/>
            </w:r>
            <w:r w:rsidR="00EA324E">
              <w:rPr>
                <w:noProof/>
                <w:webHidden/>
              </w:rPr>
              <w:t>68</w:t>
            </w:r>
            <w:r w:rsidR="00EA324E">
              <w:rPr>
                <w:noProof/>
                <w:webHidden/>
              </w:rPr>
              <w:fldChar w:fldCharType="end"/>
            </w:r>
          </w:hyperlink>
        </w:p>
        <w:p w14:paraId="716006C5" w14:textId="77777777" w:rsidR="00EA324E" w:rsidRDefault="003F2A18">
          <w:pPr>
            <w:pStyle w:val="TOC3"/>
            <w:tabs>
              <w:tab w:val="right" w:leader="dot" w:pos="8494"/>
            </w:tabs>
            <w:rPr>
              <w:rFonts w:eastAsiaTheme="minorEastAsia"/>
              <w:noProof/>
              <w:sz w:val="22"/>
              <w:lang w:val="pt-BR" w:eastAsia="pt-BR"/>
            </w:rPr>
          </w:pPr>
          <w:hyperlink w:anchor="_Toc382771625" w:history="1">
            <w:r w:rsidR="00EA324E" w:rsidRPr="000D66CE">
              <w:rPr>
                <w:rStyle w:val="Hyperlink"/>
                <w:noProof/>
              </w:rPr>
              <w:t>4.4.2. Architecture</w:t>
            </w:r>
            <w:r w:rsidR="00EA324E">
              <w:rPr>
                <w:noProof/>
                <w:webHidden/>
              </w:rPr>
              <w:tab/>
            </w:r>
            <w:r w:rsidR="00EA324E">
              <w:rPr>
                <w:noProof/>
                <w:webHidden/>
              </w:rPr>
              <w:fldChar w:fldCharType="begin"/>
            </w:r>
            <w:r w:rsidR="00EA324E">
              <w:rPr>
                <w:noProof/>
                <w:webHidden/>
              </w:rPr>
              <w:instrText xml:space="preserve"> PAGEREF _Toc382771625 \h </w:instrText>
            </w:r>
            <w:r w:rsidR="00EA324E">
              <w:rPr>
                <w:noProof/>
                <w:webHidden/>
              </w:rPr>
            </w:r>
            <w:r w:rsidR="00EA324E">
              <w:rPr>
                <w:noProof/>
                <w:webHidden/>
              </w:rPr>
              <w:fldChar w:fldCharType="separate"/>
            </w:r>
            <w:r w:rsidR="00EA324E">
              <w:rPr>
                <w:noProof/>
                <w:webHidden/>
              </w:rPr>
              <w:t>69</w:t>
            </w:r>
            <w:r w:rsidR="00EA324E">
              <w:rPr>
                <w:noProof/>
                <w:webHidden/>
              </w:rPr>
              <w:fldChar w:fldCharType="end"/>
            </w:r>
          </w:hyperlink>
        </w:p>
        <w:p w14:paraId="0BF09E6B" w14:textId="77777777" w:rsidR="00EA324E" w:rsidRDefault="003F2A18">
          <w:pPr>
            <w:pStyle w:val="TOC3"/>
            <w:tabs>
              <w:tab w:val="right" w:leader="dot" w:pos="8494"/>
            </w:tabs>
            <w:rPr>
              <w:rFonts w:eastAsiaTheme="minorEastAsia"/>
              <w:noProof/>
              <w:sz w:val="22"/>
              <w:lang w:val="pt-BR" w:eastAsia="pt-BR"/>
            </w:rPr>
          </w:pPr>
          <w:hyperlink w:anchor="_Toc382771626" w:history="1">
            <w:r w:rsidR="00EA324E" w:rsidRPr="000D66CE">
              <w:rPr>
                <w:rStyle w:val="Hyperlink"/>
                <w:noProof/>
              </w:rPr>
              <w:t>4.4.3. Run-Time</w:t>
            </w:r>
            <w:r w:rsidR="00EA324E">
              <w:rPr>
                <w:noProof/>
                <w:webHidden/>
              </w:rPr>
              <w:tab/>
            </w:r>
            <w:r w:rsidR="00EA324E">
              <w:rPr>
                <w:noProof/>
                <w:webHidden/>
              </w:rPr>
              <w:fldChar w:fldCharType="begin"/>
            </w:r>
            <w:r w:rsidR="00EA324E">
              <w:rPr>
                <w:noProof/>
                <w:webHidden/>
              </w:rPr>
              <w:instrText xml:space="preserve"> PAGEREF _Toc382771626 \h </w:instrText>
            </w:r>
            <w:r w:rsidR="00EA324E">
              <w:rPr>
                <w:noProof/>
                <w:webHidden/>
              </w:rPr>
            </w:r>
            <w:r w:rsidR="00EA324E">
              <w:rPr>
                <w:noProof/>
                <w:webHidden/>
              </w:rPr>
              <w:fldChar w:fldCharType="separate"/>
            </w:r>
            <w:r w:rsidR="00EA324E">
              <w:rPr>
                <w:noProof/>
                <w:webHidden/>
              </w:rPr>
              <w:t>69</w:t>
            </w:r>
            <w:r w:rsidR="00EA324E">
              <w:rPr>
                <w:noProof/>
                <w:webHidden/>
              </w:rPr>
              <w:fldChar w:fldCharType="end"/>
            </w:r>
          </w:hyperlink>
        </w:p>
        <w:p w14:paraId="28FA233F" w14:textId="77777777" w:rsidR="00EA324E" w:rsidRDefault="003F2A18">
          <w:pPr>
            <w:pStyle w:val="TOC3"/>
            <w:tabs>
              <w:tab w:val="right" w:leader="dot" w:pos="8494"/>
            </w:tabs>
            <w:rPr>
              <w:rFonts w:eastAsiaTheme="minorEastAsia"/>
              <w:noProof/>
              <w:sz w:val="22"/>
              <w:lang w:val="pt-BR" w:eastAsia="pt-BR"/>
            </w:rPr>
          </w:pPr>
          <w:hyperlink w:anchor="_Toc382771627" w:history="1">
            <w:r w:rsidR="00EA324E" w:rsidRPr="000D66CE">
              <w:rPr>
                <w:rStyle w:val="Hyperlink"/>
                <w:noProof/>
              </w:rPr>
              <w:t>4.4.4. Example</w:t>
            </w:r>
            <w:r w:rsidR="00EA324E">
              <w:rPr>
                <w:noProof/>
                <w:webHidden/>
              </w:rPr>
              <w:tab/>
            </w:r>
            <w:r w:rsidR="00EA324E">
              <w:rPr>
                <w:noProof/>
                <w:webHidden/>
              </w:rPr>
              <w:fldChar w:fldCharType="begin"/>
            </w:r>
            <w:r w:rsidR="00EA324E">
              <w:rPr>
                <w:noProof/>
                <w:webHidden/>
              </w:rPr>
              <w:instrText xml:space="preserve"> PAGEREF _Toc382771627 \h </w:instrText>
            </w:r>
            <w:r w:rsidR="00EA324E">
              <w:rPr>
                <w:noProof/>
                <w:webHidden/>
              </w:rPr>
            </w:r>
            <w:r w:rsidR="00EA324E">
              <w:rPr>
                <w:noProof/>
                <w:webHidden/>
              </w:rPr>
              <w:fldChar w:fldCharType="separate"/>
            </w:r>
            <w:r w:rsidR="00EA324E">
              <w:rPr>
                <w:noProof/>
                <w:webHidden/>
              </w:rPr>
              <w:t>70</w:t>
            </w:r>
            <w:r w:rsidR="00EA324E">
              <w:rPr>
                <w:noProof/>
                <w:webHidden/>
              </w:rPr>
              <w:fldChar w:fldCharType="end"/>
            </w:r>
          </w:hyperlink>
        </w:p>
        <w:p w14:paraId="1F270074" w14:textId="77777777" w:rsidR="00EA324E" w:rsidRDefault="003F2A18">
          <w:pPr>
            <w:pStyle w:val="TOC2"/>
            <w:tabs>
              <w:tab w:val="right" w:leader="dot" w:pos="8494"/>
            </w:tabs>
            <w:rPr>
              <w:rFonts w:eastAsiaTheme="minorEastAsia"/>
              <w:noProof/>
              <w:sz w:val="22"/>
              <w:lang w:val="pt-BR" w:eastAsia="pt-BR"/>
            </w:rPr>
          </w:pPr>
          <w:hyperlink w:anchor="_Toc382771628" w:history="1">
            <w:r w:rsidR="00EA324E" w:rsidRPr="000D66CE">
              <w:rPr>
                <w:rStyle w:val="Hyperlink"/>
                <w:noProof/>
              </w:rPr>
              <w:t>4.5. Physics</w:t>
            </w:r>
            <w:r w:rsidR="00EA324E">
              <w:rPr>
                <w:noProof/>
                <w:webHidden/>
              </w:rPr>
              <w:tab/>
            </w:r>
            <w:r w:rsidR="00EA324E">
              <w:rPr>
                <w:noProof/>
                <w:webHidden/>
              </w:rPr>
              <w:fldChar w:fldCharType="begin"/>
            </w:r>
            <w:r w:rsidR="00EA324E">
              <w:rPr>
                <w:noProof/>
                <w:webHidden/>
              </w:rPr>
              <w:instrText xml:space="preserve"> PAGEREF _Toc382771628 \h </w:instrText>
            </w:r>
            <w:r w:rsidR="00EA324E">
              <w:rPr>
                <w:noProof/>
                <w:webHidden/>
              </w:rPr>
            </w:r>
            <w:r w:rsidR="00EA324E">
              <w:rPr>
                <w:noProof/>
                <w:webHidden/>
              </w:rPr>
              <w:fldChar w:fldCharType="separate"/>
            </w:r>
            <w:r w:rsidR="00EA324E">
              <w:rPr>
                <w:noProof/>
                <w:webHidden/>
              </w:rPr>
              <w:t>71</w:t>
            </w:r>
            <w:r w:rsidR="00EA324E">
              <w:rPr>
                <w:noProof/>
                <w:webHidden/>
              </w:rPr>
              <w:fldChar w:fldCharType="end"/>
            </w:r>
          </w:hyperlink>
        </w:p>
        <w:p w14:paraId="36493071" w14:textId="77777777" w:rsidR="00EA324E" w:rsidRDefault="003F2A18">
          <w:pPr>
            <w:pStyle w:val="TOC3"/>
            <w:tabs>
              <w:tab w:val="right" w:leader="dot" w:pos="8494"/>
            </w:tabs>
            <w:rPr>
              <w:rFonts w:eastAsiaTheme="minorEastAsia"/>
              <w:noProof/>
              <w:sz w:val="22"/>
              <w:lang w:val="pt-BR" w:eastAsia="pt-BR"/>
            </w:rPr>
          </w:pPr>
          <w:hyperlink w:anchor="_Toc382771629" w:history="1">
            <w:r w:rsidR="00EA324E" w:rsidRPr="000D66CE">
              <w:rPr>
                <w:rStyle w:val="Hyperlink"/>
                <w:noProof/>
              </w:rPr>
              <w:t>4.5.1. Functionality</w:t>
            </w:r>
            <w:r w:rsidR="00EA324E">
              <w:rPr>
                <w:noProof/>
                <w:webHidden/>
              </w:rPr>
              <w:tab/>
            </w:r>
            <w:r w:rsidR="00EA324E">
              <w:rPr>
                <w:noProof/>
                <w:webHidden/>
              </w:rPr>
              <w:fldChar w:fldCharType="begin"/>
            </w:r>
            <w:r w:rsidR="00EA324E">
              <w:rPr>
                <w:noProof/>
                <w:webHidden/>
              </w:rPr>
              <w:instrText xml:space="preserve"> PAGEREF _Toc382771629 \h </w:instrText>
            </w:r>
            <w:r w:rsidR="00EA324E">
              <w:rPr>
                <w:noProof/>
                <w:webHidden/>
              </w:rPr>
            </w:r>
            <w:r w:rsidR="00EA324E">
              <w:rPr>
                <w:noProof/>
                <w:webHidden/>
              </w:rPr>
              <w:fldChar w:fldCharType="separate"/>
            </w:r>
            <w:r w:rsidR="00EA324E">
              <w:rPr>
                <w:noProof/>
                <w:webHidden/>
              </w:rPr>
              <w:t>71</w:t>
            </w:r>
            <w:r w:rsidR="00EA324E">
              <w:rPr>
                <w:noProof/>
                <w:webHidden/>
              </w:rPr>
              <w:fldChar w:fldCharType="end"/>
            </w:r>
          </w:hyperlink>
        </w:p>
        <w:p w14:paraId="30D431C6" w14:textId="77777777" w:rsidR="00EA324E" w:rsidRDefault="003F2A18">
          <w:pPr>
            <w:pStyle w:val="TOC3"/>
            <w:tabs>
              <w:tab w:val="right" w:leader="dot" w:pos="8494"/>
            </w:tabs>
            <w:rPr>
              <w:rFonts w:eastAsiaTheme="minorEastAsia"/>
              <w:noProof/>
              <w:sz w:val="22"/>
              <w:lang w:val="pt-BR" w:eastAsia="pt-BR"/>
            </w:rPr>
          </w:pPr>
          <w:hyperlink w:anchor="_Toc382771630" w:history="1">
            <w:r w:rsidR="00EA324E" w:rsidRPr="000D66CE">
              <w:rPr>
                <w:rStyle w:val="Hyperlink"/>
                <w:noProof/>
              </w:rPr>
              <w:t>4.5.2. Architecture</w:t>
            </w:r>
            <w:r w:rsidR="00EA324E">
              <w:rPr>
                <w:noProof/>
                <w:webHidden/>
              </w:rPr>
              <w:tab/>
            </w:r>
            <w:r w:rsidR="00EA324E">
              <w:rPr>
                <w:noProof/>
                <w:webHidden/>
              </w:rPr>
              <w:fldChar w:fldCharType="begin"/>
            </w:r>
            <w:r w:rsidR="00EA324E">
              <w:rPr>
                <w:noProof/>
                <w:webHidden/>
              </w:rPr>
              <w:instrText xml:space="preserve"> PAGEREF _Toc382771630 \h </w:instrText>
            </w:r>
            <w:r w:rsidR="00EA324E">
              <w:rPr>
                <w:noProof/>
                <w:webHidden/>
              </w:rPr>
            </w:r>
            <w:r w:rsidR="00EA324E">
              <w:rPr>
                <w:noProof/>
                <w:webHidden/>
              </w:rPr>
              <w:fldChar w:fldCharType="separate"/>
            </w:r>
            <w:r w:rsidR="00EA324E">
              <w:rPr>
                <w:noProof/>
                <w:webHidden/>
              </w:rPr>
              <w:t>71</w:t>
            </w:r>
            <w:r w:rsidR="00EA324E">
              <w:rPr>
                <w:noProof/>
                <w:webHidden/>
              </w:rPr>
              <w:fldChar w:fldCharType="end"/>
            </w:r>
          </w:hyperlink>
        </w:p>
        <w:p w14:paraId="578640C9" w14:textId="77777777" w:rsidR="00EA324E" w:rsidRDefault="003F2A18">
          <w:pPr>
            <w:pStyle w:val="TOC3"/>
            <w:tabs>
              <w:tab w:val="right" w:leader="dot" w:pos="8494"/>
            </w:tabs>
            <w:rPr>
              <w:rFonts w:eastAsiaTheme="minorEastAsia"/>
              <w:noProof/>
              <w:sz w:val="22"/>
              <w:lang w:val="pt-BR" w:eastAsia="pt-BR"/>
            </w:rPr>
          </w:pPr>
          <w:hyperlink w:anchor="_Toc382771631" w:history="1">
            <w:r w:rsidR="00EA324E" w:rsidRPr="000D66CE">
              <w:rPr>
                <w:rStyle w:val="Hyperlink"/>
                <w:noProof/>
              </w:rPr>
              <w:t>4.5.3. Run-Time</w:t>
            </w:r>
            <w:r w:rsidR="00EA324E">
              <w:rPr>
                <w:noProof/>
                <w:webHidden/>
              </w:rPr>
              <w:tab/>
            </w:r>
            <w:r w:rsidR="00EA324E">
              <w:rPr>
                <w:noProof/>
                <w:webHidden/>
              </w:rPr>
              <w:fldChar w:fldCharType="begin"/>
            </w:r>
            <w:r w:rsidR="00EA324E">
              <w:rPr>
                <w:noProof/>
                <w:webHidden/>
              </w:rPr>
              <w:instrText xml:space="preserve"> PAGEREF _Toc382771631 \h </w:instrText>
            </w:r>
            <w:r w:rsidR="00EA324E">
              <w:rPr>
                <w:noProof/>
                <w:webHidden/>
              </w:rPr>
            </w:r>
            <w:r w:rsidR="00EA324E">
              <w:rPr>
                <w:noProof/>
                <w:webHidden/>
              </w:rPr>
              <w:fldChar w:fldCharType="separate"/>
            </w:r>
            <w:r w:rsidR="00EA324E">
              <w:rPr>
                <w:noProof/>
                <w:webHidden/>
              </w:rPr>
              <w:t>72</w:t>
            </w:r>
            <w:r w:rsidR="00EA324E">
              <w:rPr>
                <w:noProof/>
                <w:webHidden/>
              </w:rPr>
              <w:fldChar w:fldCharType="end"/>
            </w:r>
          </w:hyperlink>
        </w:p>
        <w:p w14:paraId="54704047" w14:textId="77777777" w:rsidR="00EA324E" w:rsidRDefault="003F2A18">
          <w:pPr>
            <w:pStyle w:val="TOC3"/>
            <w:tabs>
              <w:tab w:val="right" w:leader="dot" w:pos="8494"/>
            </w:tabs>
            <w:rPr>
              <w:rFonts w:eastAsiaTheme="minorEastAsia"/>
              <w:noProof/>
              <w:sz w:val="22"/>
              <w:lang w:val="pt-BR" w:eastAsia="pt-BR"/>
            </w:rPr>
          </w:pPr>
          <w:hyperlink w:anchor="_Toc382771632" w:history="1">
            <w:r w:rsidR="00EA324E" w:rsidRPr="000D66CE">
              <w:rPr>
                <w:rStyle w:val="Hyperlink"/>
                <w:noProof/>
              </w:rPr>
              <w:t>4.5.4. Example</w:t>
            </w:r>
            <w:r w:rsidR="00EA324E">
              <w:rPr>
                <w:noProof/>
                <w:webHidden/>
              </w:rPr>
              <w:tab/>
            </w:r>
            <w:r w:rsidR="00EA324E">
              <w:rPr>
                <w:noProof/>
                <w:webHidden/>
              </w:rPr>
              <w:fldChar w:fldCharType="begin"/>
            </w:r>
            <w:r w:rsidR="00EA324E">
              <w:rPr>
                <w:noProof/>
                <w:webHidden/>
              </w:rPr>
              <w:instrText xml:space="preserve"> PAGEREF _Toc382771632 \h </w:instrText>
            </w:r>
            <w:r w:rsidR="00EA324E">
              <w:rPr>
                <w:noProof/>
                <w:webHidden/>
              </w:rPr>
            </w:r>
            <w:r w:rsidR="00EA324E">
              <w:rPr>
                <w:noProof/>
                <w:webHidden/>
              </w:rPr>
              <w:fldChar w:fldCharType="separate"/>
            </w:r>
            <w:r w:rsidR="00EA324E">
              <w:rPr>
                <w:noProof/>
                <w:webHidden/>
              </w:rPr>
              <w:t>73</w:t>
            </w:r>
            <w:r w:rsidR="00EA324E">
              <w:rPr>
                <w:noProof/>
                <w:webHidden/>
              </w:rPr>
              <w:fldChar w:fldCharType="end"/>
            </w:r>
          </w:hyperlink>
        </w:p>
        <w:p w14:paraId="715EB4CA" w14:textId="77777777" w:rsidR="00EA324E" w:rsidRDefault="003F2A18">
          <w:pPr>
            <w:pStyle w:val="TOC2"/>
            <w:tabs>
              <w:tab w:val="right" w:leader="dot" w:pos="8494"/>
            </w:tabs>
            <w:rPr>
              <w:rFonts w:eastAsiaTheme="minorEastAsia"/>
              <w:noProof/>
              <w:sz w:val="22"/>
              <w:lang w:val="pt-BR" w:eastAsia="pt-BR"/>
            </w:rPr>
          </w:pPr>
          <w:hyperlink w:anchor="_Toc382771633" w:history="1">
            <w:r w:rsidR="00EA324E" w:rsidRPr="000D66CE">
              <w:rPr>
                <w:rStyle w:val="Hyperlink"/>
                <w:noProof/>
              </w:rPr>
              <w:t>4.6. Player Profiles</w:t>
            </w:r>
            <w:r w:rsidR="00EA324E">
              <w:rPr>
                <w:noProof/>
                <w:webHidden/>
              </w:rPr>
              <w:tab/>
            </w:r>
            <w:r w:rsidR="00EA324E">
              <w:rPr>
                <w:noProof/>
                <w:webHidden/>
              </w:rPr>
              <w:fldChar w:fldCharType="begin"/>
            </w:r>
            <w:r w:rsidR="00EA324E">
              <w:rPr>
                <w:noProof/>
                <w:webHidden/>
              </w:rPr>
              <w:instrText xml:space="preserve"> PAGEREF _Toc382771633 \h </w:instrText>
            </w:r>
            <w:r w:rsidR="00EA324E">
              <w:rPr>
                <w:noProof/>
                <w:webHidden/>
              </w:rPr>
            </w:r>
            <w:r w:rsidR="00EA324E">
              <w:rPr>
                <w:noProof/>
                <w:webHidden/>
              </w:rPr>
              <w:fldChar w:fldCharType="separate"/>
            </w:r>
            <w:r w:rsidR="00EA324E">
              <w:rPr>
                <w:noProof/>
                <w:webHidden/>
              </w:rPr>
              <w:t>81</w:t>
            </w:r>
            <w:r w:rsidR="00EA324E">
              <w:rPr>
                <w:noProof/>
                <w:webHidden/>
              </w:rPr>
              <w:fldChar w:fldCharType="end"/>
            </w:r>
          </w:hyperlink>
        </w:p>
        <w:p w14:paraId="594A90C8" w14:textId="77777777" w:rsidR="00EA324E" w:rsidRDefault="003F2A18">
          <w:pPr>
            <w:pStyle w:val="TOC3"/>
            <w:tabs>
              <w:tab w:val="right" w:leader="dot" w:pos="8494"/>
            </w:tabs>
            <w:rPr>
              <w:rFonts w:eastAsiaTheme="minorEastAsia"/>
              <w:noProof/>
              <w:sz w:val="22"/>
              <w:lang w:val="pt-BR" w:eastAsia="pt-BR"/>
            </w:rPr>
          </w:pPr>
          <w:hyperlink w:anchor="_Toc382771634" w:history="1">
            <w:r w:rsidR="00EA324E" w:rsidRPr="000D66CE">
              <w:rPr>
                <w:rStyle w:val="Hyperlink"/>
                <w:noProof/>
              </w:rPr>
              <w:t>4.6.1. Functionality</w:t>
            </w:r>
            <w:r w:rsidR="00EA324E">
              <w:rPr>
                <w:noProof/>
                <w:webHidden/>
              </w:rPr>
              <w:tab/>
            </w:r>
            <w:r w:rsidR="00EA324E">
              <w:rPr>
                <w:noProof/>
                <w:webHidden/>
              </w:rPr>
              <w:fldChar w:fldCharType="begin"/>
            </w:r>
            <w:r w:rsidR="00EA324E">
              <w:rPr>
                <w:noProof/>
                <w:webHidden/>
              </w:rPr>
              <w:instrText xml:space="preserve"> PAGEREF _Toc382771634 \h </w:instrText>
            </w:r>
            <w:r w:rsidR="00EA324E">
              <w:rPr>
                <w:noProof/>
                <w:webHidden/>
              </w:rPr>
            </w:r>
            <w:r w:rsidR="00EA324E">
              <w:rPr>
                <w:noProof/>
                <w:webHidden/>
              </w:rPr>
              <w:fldChar w:fldCharType="separate"/>
            </w:r>
            <w:r w:rsidR="00EA324E">
              <w:rPr>
                <w:noProof/>
                <w:webHidden/>
              </w:rPr>
              <w:t>81</w:t>
            </w:r>
            <w:r w:rsidR="00EA324E">
              <w:rPr>
                <w:noProof/>
                <w:webHidden/>
              </w:rPr>
              <w:fldChar w:fldCharType="end"/>
            </w:r>
          </w:hyperlink>
        </w:p>
        <w:p w14:paraId="1CA13BF9" w14:textId="77777777" w:rsidR="00EA324E" w:rsidRDefault="003F2A18">
          <w:pPr>
            <w:pStyle w:val="TOC3"/>
            <w:tabs>
              <w:tab w:val="right" w:leader="dot" w:pos="8494"/>
            </w:tabs>
            <w:rPr>
              <w:rFonts w:eastAsiaTheme="minorEastAsia"/>
              <w:noProof/>
              <w:sz w:val="22"/>
              <w:lang w:val="pt-BR" w:eastAsia="pt-BR"/>
            </w:rPr>
          </w:pPr>
          <w:hyperlink w:anchor="_Toc382771635" w:history="1">
            <w:r w:rsidR="00EA324E" w:rsidRPr="000D66CE">
              <w:rPr>
                <w:rStyle w:val="Hyperlink"/>
                <w:noProof/>
              </w:rPr>
              <w:t>4.6.2. Architecture</w:t>
            </w:r>
            <w:r w:rsidR="00EA324E">
              <w:rPr>
                <w:noProof/>
                <w:webHidden/>
              </w:rPr>
              <w:tab/>
            </w:r>
            <w:r w:rsidR="00EA324E">
              <w:rPr>
                <w:noProof/>
                <w:webHidden/>
              </w:rPr>
              <w:fldChar w:fldCharType="begin"/>
            </w:r>
            <w:r w:rsidR="00EA324E">
              <w:rPr>
                <w:noProof/>
                <w:webHidden/>
              </w:rPr>
              <w:instrText xml:space="preserve"> PAGEREF _Toc382771635 \h </w:instrText>
            </w:r>
            <w:r w:rsidR="00EA324E">
              <w:rPr>
                <w:noProof/>
                <w:webHidden/>
              </w:rPr>
            </w:r>
            <w:r w:rsidR="00EA324E">
              <w:rPr>
                <w:noProof/>
                <w:webHidden/>
              </w:rPr>
              <w:fldChar w:fldCharType="separate"/>
            </w:r>
            <w:r w:rsidR="00EA324E">
              <w:rPr>
                <w:noProof/>
                <w:webHidden/>
              </w:rPr>
              <w:t>82</w:t>
            </w:r>
            <w:r w:rsidR="00EA324E">
              <w:rPr>
                <w:noProof/>
                <w:webHidden/>
              </w:rPr>
              <w:fldChar w:fldCharType="end"/>
            </w:r>
          </w:hyperlink>
        </w:p>
        <w:p w14:paraId="708687D6" w14:textId="77777777" w:rsidR="00EA324E" w:rsidRDefault="003F2A18">
          <w:pPr>
            <w:pStyle w:val="TOC3"/>
            <w:tabs>
              <w:tab w:val="right" w:leader="dot" w:pos="8494"/>
            </w:tabs>
            <w:rPr>
              <w:rFonts w:eastAsiaTheme="minorEastAsia"/>
              <w:noProof/>
              <w:sz w:val="22"/>
              <w:lang w:val="pt-BR" w:eastAsia="pt-BR"/>
            </w:rPr>
          </w:pPr>
          <w:hyperlink w:anchor="_Toc382771636" w:history="1">
            <w:r w:rsidR="00EA324E" w:rsidRPr="000D66CE">
              <w:rPr>
                <w:rStyle w:val="Hyperlink"/>
                <w:noProof/>
              </w:rPr>
              <w:t>4.6.3. Run-Time</w:t>
            </w:r>
            <w:r w:rsidR="00EA324E">
              <w:rPr>
                <w:noProof/>
                <w:webHidden/>
              </w:rPr>
              <w:tab/>
            </w:r>
            <w:r w:rsidR="00EA324E">
              <w:rPr>
                <w:noProof/>
                <w:webHidden/>
              </w:rPr>
              <w:fldChar w:fldCharType="begin"/>
            </w:r>
            <w:r w:rsidR="00EA324E">
              <w:rPr>
                <w:noProof/>
                <w:webHidden/>
              </w:rPr>
              <w:instrText xml:space="preserve"> PAGEREF _Toc382771636 \h </w:instrText>
            </w:r>
            <w:r w:rsidR="00EA324E">
              <w:rPr>
                <w:noProof/>
                <w:webHidden/>
              </w:rPr>
            </w:r>
            <w:r w:rsidR="00EA324E">
              <w:rPr>
                <w:noProof/>
                <w:webHidden/>
              </w:rPr>
              <w:fldChar w:fldCharType="separate"/>
            </w:r>
            <w:r w:rsidR="00EA324E">
              <w:rPr>
                <w:noProof/>
                <w:webHidden/>
              </w:rPr>
              <w:t>83</w:t>
            </w:r>
            <w:r w:rsidR="00EA324E">
              <w:rPr>
                <w:noProof/>
                <w:webHidden/>
              </w:rPr>
              <w:fldChar w:fldCharType="end"/>
            </w:r>
          </w:hyperlink>
        </w:p>
        <w:p w14:paraId="74160869" w14:textId="77777777" w:rsidR="00EA324E" w:rsidRDefault="003F2A18">
          <w:pPr>
            <w:pStyle w:val="TOC3"/>
            <w:tabs>
              <w:tab w:val="right" w:leader="dot" w:pos="8494"/>
            </w:tabs>
            <w:rPr>
              <w:rFonts w:eastAsiaTheme="minorEastAsia"/>
              <w:noProof/>
              <w:sz w:val="22"/>
              <w:lang w:val="pt-BR" w:eastAsia="pt-BR"/>
            </w:rPr>
          </w:pPr>
          <w:hyperlink w:anchor="_Toc382771637" w:history="1">
            <w:r w:rsidR="00EA324E" w:rsidRPr="000D66CE">
              <w:rPr>
                <w:rStyle w:val="Hyperlink"/>
                <w:noProof/>
              </w:rPr>
              <w:t>4.6.4. Example</w:t>
            </w:r>
            <w:r w:rsidR="00EA324E">
              <w:rPr>
                <w:noProof/>
                <w:webHidden/>
              </w:rPr>
              <w:tab/>
            </w:r>
            <w:r w:rsidR="00EA324E">
              <w:rPr>
                <w:noProof/>
                <w:webHidden/>
              </w:rPr>
              <w:fldChar w:fldCharType="begin"/>
            </w:r>
            <w:r w:rsidR="00EA324E">
              <w:rPr>
                <w:noProof/>
                <w:webHidden/>
              </w:rPr>
              <w:instrText xml:space="preserve"> PAGEREF _Toc382771637 \h </w:instrText>
            </w:r>
            <w:r w:rsidR="00EA324E">
              <w:rPr>
                <w:noProof/>
                <w:webHidden/>
              </w:rPr>
            </w:r>
            <w:r w:rsidR="00EA324E">
              <w:rPr>
                <w:noProof/>
                <w:webHidden/>
              </w:rPr>
              <w:fldChar w:fldCharType="separate"/>
            </w:r>
            <w:r w:rsidR="00EA324E">
              <w:rPr>
                <w:noProof/>
                <w:webHidden/>
              </w:rPr>
              <w:t>84</w:t>
            </w:r>
            <w:r w:rsidR="00EA324E">
              <w:rPr>
                <w:noProof/>
                <w:webHidden/>
              </w:rPr>
              <w:fldChar w:fldCharType="end"/>
            </w:r>
          </w:hyperlink>
        </w:p>
        <w:p w14:paraId="0C4DA519" w14:textId="77777777" w:rsidR="00EA324E" w:rsidRDefault="003F2A18">
          <w:pPr>
            <w:pStyle w:val="TOC2"/>
            <w:tabs>
              <w:tab w:val="right" w:leader="dot" w:pos="8494"/>
            </w:tabs>
            <w:rPr>
              <w:rFonts w:eastAsiaTheme="minorEastAsia"/>
              <w:noProof/>
              <w:sz w:val="22"/>
              <w:lang w:val="pt-BR" w:eastAsia="pt-BR"/>
            </w:rPr>
          </w:pPr>
          <w:hyperlink w:anchor="_Toc382771638" w:history="1">
            <w:r w:rsidR="00EA324E" w:rsidRPr="000D66CE">
              <w:rPr>
                <w:rStyle w:val="Hyperlink"/>
                <w:noProof/>
              </w:rPr>
              <w:t>4.7. Resources</w:t>
            </w:r>
            <w:r w:rsidR="00EA324E">
              <w:rPr>
                <w:noProof/>
                <w:webHidden/>
              </w:rPr>
              <w:tab/>
            </w:r>
            <w:r w:rsidR="00EA324E">
              <w:rPr>
                <w:noProof/>
                <w:webHidden/>
              </w:rPr>
              <w:fldChar w:fldCharType="begin"/>
            </w:r>
            <w:r w:rsidR="00EA324E">
              <w:rPr>
                <w:noProof/>
                <w:webHidden/>
              </w:rPr>
              <w:instrText xml:space="preserve"> PAGEREF _Toc382771638 \h </w:instrText>
            </w:r>
            <w:r w:rsidR="00EA324E">
              <w:rPr>
                <w:noProof/>
                <w:webHidden/>
              </w:rPr>
            </w:r>
            <w:r w:rsidR="00EA324E">
              <w:rPr>
                <w:noProof/>
                <w:webHidden/>
              </w:rPr>
              <w:fldChar w:fldCharType="separate"/>
            </w:r>
            <w:r w:rsidR="00EA324E">
              <w:rPr>
                <w:noProof/>
                <w:webHidden/>
              </w:rPr>
              <w:t>89</w:t>
            </w:r>
            <w:r w:rsidR="00EA324E">
              <w:rPr>
                <w:noProof/>
                <w:webHidden/>
              </w:rPr>
              <w:fldChar w:fldCharType="end"/>
            </w:r>
          </w:hyperlink>
        </w:p>
        <w:p w14:paraId="19C37ACA" w14:textId="77777777" w:rsidR="00EA324E" w:rsidRDefault="003F2A18">
          <w:pPr>
            <w:pStyle w:val="TOC3"/>
            <w:tabs>
              <w:tab w:val="right" w:leader="dot" w:pos="8494"/>
            </w:tabs>
            <w:rPr>
              <w:rFonts w:eastAsiaTheme="minorEastAsia"/>
              <w:noProof/>
              <w:sz w:val="22"/>
              <w:lang w:val="pt-BR" w:eastAsia="pt-BR"/>
            </w:rPr>
          </w:pPr>
          <w:hyperlink w:anchor="_Toc382771639" w:history="1">
            <w:r w:rsidR="00EA324E" w:rsidRPr="000D66CE">
              <w:rPr>
                <w:rStyle w:val="Hyperlink"/>
                <w:noProof/>
              </w:rPr>
              <w:t>4.7.1. Functionality</w:t>
            </w:r>
            <w:r w:rsidR="00EA324E">
              <w:rPr>
                <w:noProof/>
                <w:webHidden/>
              </w:rPr>
              <w:tab/>
            </w:r>
            <w:r w:rsidR="00EA324E">
              <w:rPr>
                <w:noProof/>
                <w:webHidden/>
              </w:rPr>
              <w:fldChar w:fldCharType="begin"/>
            </w:r>
            <w:r w:rsidR="00EA324E">
              <w:rPr>
                <w:noProof/>
                <w:webHidden/>
              </w:rPr>
              <w:instrText xml:space="preserve"> PAGEREF _Toc382771639 \h </w:instrText>
            </w:r>
            <w:r w:rsidR="00EA324E">
              <w:rPr>
                <w:noProof/>
                <w:webHidden/>
              </w:rPr>
            </w:r>
            <w:r w:rsidR="00EA324E">
              <w:rPr>
                <w:noProof/>
                <w:webHidden/>
              </w:rPr>
              <w:fldChar w:fldCharType="separate"/>
            </w:r>
            <w:r w:rsidR="00EA324E">
              <w:rPr>
                <w:noProof/>
                <w:webHidden/>
              </w:rPr>
              <w:t>89</w:t>
            </w:r>
            <w:r w:rsidR="00EA324E">
              <w:rPr>
                <w:noProof/>
                <w:webHidden/>
              </w:rPr>
              <w:fldChar w:fldCharType="end"/>
            </w:r>
          </w:hyperlink>
        </w:p>
        <w:p w14:paraId="7B4A4E87" w14:textId="77777777" w:rsidR="00EA324E" w:rsidRDefault="003F2A18">
          <w:pPr>
            <w:pStyle w:val="TOC3"/>
            <w:tabs>
              <w:tab w:val="right" w:leader="dot" w:pos="8494"/>
            </w:tabs>
            <w:rPr>
              <w:rFonts w:eastAsiaTheme="minorEastAsia"/>
              <w:noProof/>
              <w:sz w:val="22"/>
              <w:lang w:val="pt-BR" w:eastAsia="pt-BR"/>
            </w:rPr>
          </w:pPr>
          <w:hyperlink w:anchor="_Toc382771640" w:history="1">
            <w:r w:rsidR="00EA324E" w:rsidRPr="000D66CE">
              <w:rPr>
                <w:rStyle w:val="Hyperlink"/>
                <w:noProof/>
              </w:rPr>
              <w:t>4.7.2. Architecture</w:t>
            </w:r>
            <w:r w:rsidR="00EA324E">
              <w:rPr>
                <w:noProof/>
                <w:webHidden/>
              </w:rPr>
              <w:tab/>
            </w:r>
            <w:r w:rsidR="00EA324E">
              <w:rPr>
                <w:noProof/>
                <w:webHidden/>
              </w:rPr>
              <w:fldChar w:fldCharType="begin"/>
            </w:r>
            <w:r w:rsidR="00EA324E">
              <w:rPr>
                <w:noProof/>
                <w:webHidden/>
              </w:rPr>
              <w:instrText xml:space="preserve"> PAGEREF _Toc382771640 \h </w:instrText>
            </w:r>
            <w:r w:rsidR="00EA324E">
              <w:rPr>
                <w:noProof/>
                <w:webHidden/>
              </w:rPr>
            </w:r>
            <w:r w:rsidR="00EA324E">
              <w:rPr>
                <w:noProof/>
                <w:webHidden/>
              </w:rPr>
              <w:fldChar w:fldCharType="separate"/>
            </w:r>
            <w:r w:rsidR="00EA324E">
              <w:rPr>
                <w:noProof/>
                <w:webHidden/>
              </w:rPr>
              <w:t>89</w:t>
            </w:r>
            <w:r w:rsidR="00EA324E">
              <w:rPr>
                <w:noProof/>
                <w:webHidden/>
              </w:rPr>
              <w:fldChar w:fldCharType="end"/>
            </w:r>
          </w:hyperlink>
        </w:p>
        <w:p w14:paraId="6CB38541" w14:textId="77777777" w:rsidR="00EA324E" w:rsidRDefault="003F2A18">
          <w:pPr>
            <w:pStyle w:val="TOC3"/>
            <w:tabs>
              <w:tab w:val="right" w:leader="dot" w:pos="8494"/>
            </w:tabs>
            <w:rPr>
              <w:rFonts w:eastAsiaTheme="minorEastAsia"/>
              <w:noProof/>
              <w:sz w:val="22"/>
              <w:lang w:val="pt-BR" w:eastAsia="pt-BR"/>
            </w:rPr>
          </w:pPr>
          <w:hyperlink w:anchor="_Toc382771641" w:history="1">
            <w:r w:rsidR="00EA324E" w:rsidRPr="000D66CE">
              <w:rPr>
                <w:rStyle w:val="Hyperlink"/>
                <w:noProof/>
              </w:rPr>
              <w:t>4.7.3. Run-Time</w:t>
            </w:r>
            <w:r w:rsidR="00EA324E">
              <w:rPr>
                <w:noProof/>
                <w:webHidden/>
              </w:rPr>
              <w:tab/>
            </w:r>
            <w:r w:rsidR="00EA324E">
              <w:rPr>
                <w:noProof/>
                <w:webHidden/>
              </w:rPr>
              <w:fldChar w:fldCharType="begin"/>
            </w:r>
            <w:r w:rsidR="00EA324E">
              <w:rPr>
                <w:noProof/>
                <w:webHidden/>
              </w:rPr>
              <w:instrText xml:space="preserve"> PAGEREF _Toc382771641 \h </w:instrText>
            </w:r>
            <w:r w:rsidR="00EA324E">
              <w:rPr>
                <w:noProof/>
                <w:webHidden/>
              </w:rPr>
            </w:r>
            <w:r w:rsidR="00EA324E">
              <w:rPr>
                <w:noProof/>
                <w:webHidden/>
              </w:rPr>
              <w:fldChar w:fldCharType="separate"/>
            </w:r>
            <w:r w:rsidR="00EA324E">
              <w:rPr>
                <w:noProof/>
                <w:webHidden/>
              </w:rPr>
              <w:t>91</w:t>
            </w:r>
            <w:r w:rsidR="00EA324E">
              <w:rPr>
                <w:noProof/>
                <w:webHidden/>
              </w:rPr>
              <w:fldChar w:fldCharType="end"/>
            </w:r>
          </w:hyperlink>
        </w:p>
        <w:p w14:paraId="3E0C0453" w14:textId="77777777" w:rsidR="00EA324E" w:rsidRDefault="003F2A18">
          <w:pPr>
            <w:pStyle w:val="TOC3"/>
            <w:tabs>
              <w:tab w:val="right" w:leader="dot" w:pos="8494"/>
            </w:tabs>
            <w:rPr>
              <w:rFonts w:eastAsiaTheme="minorEastAsia"/>
              <w:noProof/>
              <w:sz w:val="22"/>
              <w:lang w:val="pt-BR" w:eastAsia="pt-BR"/>
            </w:rPr>
          </w:pPr>
          <w:hyperlink w:anchor="_Toc382771642" w:history="1">
            <w:r w:rsidR="00EA324E" w:rsidRPr="000D66CE">
              <w:rPr>
                <w:rStyle w:val="Hyperlink"/>
                <w:noProof/>
              </w:rPr>
              <w:t>4.7.4. Example</w:t>
            </w:r>
            <w:r w:rsidR="00EA324E">
              <w:rPr>
                <w:noProof/>
                <w:webHidden/>
              </w:rPr>
              <w:tab/>
            </w:r>
            <w:r w:rsidR="00EA324E">
              <w:rPr>
                <w:noProof/>
                <w:webHidden/>
              </w:rPr>
              <w:fldChar w:fldCharType="begin"/>
            </w:r>
            <w:r w:rsidR="00EA324E">
              <w:rPr>
                <w:noProof/>
                <w:webHidden/>
              </w:rPr>
              <w:instrText xml:space="preserve"> PAGEREF _Toc382771642 \h </w:instrText>
            </w:r>
            <w:r w:rsidR="00EA324E">
              <w:rPr>
                <w:noProof/>
                <w:webHidden/>
              </w:rPr>
            </w:r>
            <w:r w:rsidR="00EA324E">
              <w:rPr>
                <w:noProof/>
                <w:webHidden/>
              </w:rPr>
              <w:fldChar w:fldCharType="separate"/>
            </w:r>
            <w:r w:rsidR="00EA324E">
              <w:rPr>
                <w:noProof/>
                <w:webHidden/>
              </w:rPr>
              <w:t>91</w:t>
            </w:r>
            <w:r w:rsidR="00EA324E">
              <w:rPr>
                <w:noProof/>
                <w:webHidden/>
              </w:rPr>
              <w:fldChar w:fldCharType="end"/>
            </w:r>
          </w:hyperlink>
        </w:p>
        <w:p w14:paraId="6E0ECBC7" w14:textId="77777777" w:rsidR="00EA324E" w:rsidRDefault="003F2A18">
          <w:pPr>
            <w:pStyle w:val="TOC2"/>
            <w:tabs>
              <w:tab w:val="right" w:leader="dot" w:pos="8494"/>
            </w:tabs>
            <w:rPr>
              <w:rFonts w:eastAsiaTheme="minorEastAsia"/>
              <w:noProof/>
              <w:sz w:val="22"/>
              <w:lang w:val="pt-BR" w:eastAsia="pt-BR"/>
            </w:rPr>
          </w:pPr>
          <w:hyperlink w:anchor="_Toc382771643" w:history="1">
            <w:r w:rsidR="00EA324E" w:rsidRPr="000D66CE">
              <w:rPr>
                <w:rStyle w:val="Hyperlink"/>
                <w:noProof/>
              </w:rPr>
              <w:t>4.8. Scenes</w:t>
            </w:r>
            <w:r w:rsidR="00EA324E">
              <w:rPr>
                <w:noProof/>
                <w:webHidden/>
              </w:rPr>
              <w:tab/>
            </w:r>
            <w:r w:rsidR="00EA324E">
              <w:rPr>
                <w:noProof/>
                <w:webHidden/>
              </w:rPr>
              <w:fldChar w:fldCharType="begin"/>
            </w:r>
            <w:r w:rsidR="00EA324E">
              <w:rPr>
                <w:noProof/>
                <w:webHidden/>
              </w:rPr>
              <w:instrText xml:space="preserve"> PAGEREF _Toc382771643 \h </w:instrText>
            </w:r>
            <w:r w:rsidR="00EA324E">
              <w:rPr>
                <w:noProof/>
                <w:webHidden/>
              </w:rPr>
            </w:r>
            <w:r w:rsidR="00EA324E">
              <w:rPr>
                <w:noProof/>
                <w:webHidden/>
              </w:rPr>
              <w:fldChar w:fldCharType="separate"/>
            </w:r>
            <w:r w:rsidR="00EA324E">
              <w:rPr>
                <w:noProof/>
                <w:webHidden/>
              </w:rPr>
              <w:t>92</w:t>
            </w:r>
            <w:r w:rsidR="00EA324E">
              <w:rPr>
                <w:noProof/>
                <w:webHidden/>
              </w:rPr>
              <w:fldChar w:fldCharType="end"/>
            </w:r>
          </w:hyperlink>
        </w:p>
        <w:p w14:paraId="48AC7326" w14:textId="77777777" w:rsidR="00EA324E" w:rsidRDefault="003F2A18">
          <w:pPr>
            <w:pStyle w:val="TOC3"/>
            <w:tabs>
              <w:tab w:val="right" w:leader="dot" w:pos="8494"/>
            </w:tabs>
            <w:rPr>
              <w:rFonts w:eastAsiaTheme="minorEastAsia"/>
              <w:noProof/>
              <w:sz w:val="22"/>
              <w:lang w:val="pt-BR" w:eastAsia="pt-BR"/>
            </w:rPr>
          </w:pPr>
          <w:hyperlink w:anchor="_Toc382771644" w:history="1">
            <w:r w:rsidR="00EA324E" w:rsidRPr="000D66CE">
              <w:rPr>
                <w:rStyle w:val="Hyperlink"/>
                <w:noProof/>
              </w:rPr>
              <w:t>4.8.1. Functionality</w:t>
            </w:r>
            <w:r w:rsidR="00EA324E">
              <w:rPr>
                <w:noProof/>
                <w:webHidden/>
              </w:rPr>
              <w:tab/>
            </w:r>
            <w:r w:rsidR="00EA324E">
              <w:rPr>
                <w:noProof/>
                <w:webHidden/>
              </w:rPr>
              <w:fldChar w:fldCharType="begin"/>
            </w:r>
            <w:r w:rsidR="00EA324E">
              <w:rPr>
                <w:noProof/>
                <w:webHidden/>
              </w:rPr>
              <w:instrText xml:space="preserve"> PAGEREF _Toc382771644 \h </w:instrText>
            </w:r>
            <w:r w:rsidR="00EA324E">
              <w:rPr>
                <w:noProof/>
                <w:webHidden/>
              </w:rPr>
            </w:r>
            <w:r w:rsidR="00EA324E">
              <w:rPr>
                <w:noProof/>
                <w:webHidden/>
              </w:rPr>
              <w:fldChar w:fldCharType="separate"/>
            </w:r>
            <w:r w:rsidR="00EA324E">
              <w:rPr>
                <w:noProof/>
                <w:webHidden/>
              </w:rPr>
              <w:t>92</w:t>
            </w:r>
            <w:r w:rsidR="00EA324E">
              <w:rPr>
                <w:noProof/>
                <w:webHidden/>
              </w:rPr>
              <w:fldChar w:fldCharType="end"/>
            </w:r>
          </w:hyperlink>
        </w:p>
        <w:p w14:paraId="1ACA5B57" w14:textId="77777777" w:rsidR="00EA324E" w:rsidRDefault="003F2A18">
          <w:pPr>
            <w:pStyle w:val="TOC3"/>
            <w:tabs>
              <w:tab w:val="right" w:leader="dot" w:pos="8494"/>
            </w:tabs>
            <w:rPr>
              <w:rFonts w:eastAsiaTheme="minorEastAsia"/>
              <w:noProof/>
              <w:sz w:val="22"/>
              <w:lang w:val="pt-BR" w:eastAsia="pt-BR"/>
            </w:rPr>
          </w:pPr>
          <w:hyperlink w:anchor="_Toc382771645" w:history="1">
            <w:r w:rsidR="00EA324E" w:rsidRPr="000D66CE">
              <w:rPr>
                <w:rStyle w:val="Hyperlink"/>
                <w:noProof/>
              </w:rPr>
              <w:t>4.8.2. Architecture</w:t>
            </w:r>
            <w:r w:rsidR="00EA324E">
              <w:rPr>
                <w:noProof/>
                <w:webHidden/>
              </w:rPr>
              <w:tab/>
            </w:r>
            <w:r w:rsidR="00EA324E">
              <w:rPr>
                <w:noProof/>
                <w:webHidden/>
              </w:rPr>
              <w:fldChar w:fldCharType="begin"/>
            </w:r>
            <w:r w:rsidR="00EA324E">
              <w:rPr>
                <w:noProof/>
                <w:webHidden/>
              </w:rPr>
              <w:instrText xml:space="preserve"> PAGEREF _Toc382771645 \h </w:instrText>
            </w:r>
            <w:r w:rsidR="00EA324E">
              <w:rPr>
                <w:noProof/>
                <w:webHidden/>
              </w:rPr>
            </w:r>
            <w:r w:rsidR="00EA324E">
              <w:rPr>
                <w:noProof/>
                <w:webHidden/>
              </w:rPr>
              <w:fldChar w:fldCharType="separate"/>
            </w:r>
            <w:r w:rsidR="00EA324E">
              <w:rPr>
                <w:noProof/>
                <w:webHidden/>
              </w:rPr>
              <w:t>92</w:t>
            </w:r>
            <w:r w:rsidR="00EA324E">
              <w:rPr>
                <w:noProof/>
                <w:webHidden/>
              </w:rPr>
              <w:fldChar w:fldCharType="end"/>
            </w:r>
          </w:hyperlink>
        </w:p>
        <w:p w14:paraId="601EC69C" w14:textId="77777777" w:rsidR="00EA324E" w:rsidRDefault="003F2A18">
          <w:pPr>
            <w:pStyle w:val="TOC3"/>
            <w:tabs>
              <w:tab w:val="right" w:leader="dot" w:pos="8494"/>
            </w:tabs>
            <w:rPr>
              <w:rFonts w:eastAsiaTheme="minorEastAsia"/>
              <w:noProof/>
              <w:sz w:val="22"/>
              <w:lang w:val="pt-BR" w:eastAsia="pt-BR"/>
            </w:rPr>
          </w:pPr>
          <w:hyperlink w:anchor="_Toc382771646" w:history="1">
            <w:r w:rsidR="00EA324E" w:rsidRPr="000D66CE">
              <w:rPr>
                <w:rStyle w:val="Hyperlink"/>
                <w:noProof/>
              </w:rPr>
              <w:t>4.8.3. Run-Time</w:t>
            </w:r>
            <w:r w:rsidR="00EA324E">
              <w:rPr>
                <w:noProof/>
                <w:webHidden/>
              </w:rPr>
              <w:tab/>
            </w:r>
            <w:r w:rsidR="00EA324E">
              <w:rPr>
                <w:noProof/>
                <w:webHidden/>
              </w:rPr>
              <w:fldChar w:fldCharType="begin"/>
            </w:r>
            <w:r w:rsidR="00EA324E">
              <w:rPr>
                <w:noProof/>
                <w:webHidden/>
              </w:rPr>
              <w:instrText xml:space="preserve"> PAGEREF _Toc382771646 \h </w:instrText>
            </w:r>
            <w:r w:rsidR="00EA324E">
              <w:rPr>
                <w:noProof/>
                <w:webHidden/>
              </w:rPr>
            </w:r>
            <w:r w:rsidR="00EA324E">
              <w:rPr>
                <w:noProof/>
                <w:webHidden/>
              </w:rPr>
              <w:fldChar w:fldCharType="separate"/>
            </w:r>
            <w:r w:rsidR="00EA324E">
              <w:rPr>
                <w:noProof/>
                <w:webHidden/>
              </w:rPr>
              <w:t>96</w:t>
            </w:r>
            <w:r w:rsidR="00EA324E">
              <w:rPr>
                <w:noProof/>
                <w:webHidden/>
              </w:rPr>
              <w:fldChar w:fldCharType="end"/>
            </w:r>
          </w:hyperlink>
        </w:p>
        <w:p w14:paraId="17B63CBF" w14:textId="77777777" w:rsidR="00EA324E" w:rsidRDefault="003F2A18">
          <w:pPr>
            <w:pStyle w:val="TOC3"/>
            <w:tabs>
              <w:tab w:val="right" w:leader="dot" w:pos="8494"/>
            </w:tabs>
            <w:rPr>
              <w:rFonts w:eastAsiaTheme="minorEastAsia"/>
              <w:noProof/>
              <w:sz w:val="22"/>
              <w:lang w:val="pt-BR" w:eastAsia="pt-BR"/>
            </w:rPr>
          </w:pPr>
          <w:hyperlink w:anchor="_Toc382771647" w:history="1">
            <w:r w:rsidR="00EA324E" w:rsidRPr="000D66CE">
              <w:rPr>
                <w:rStyle w:val="Hyperlink"/>
                <w:noProof/>
              </w:rPr>
              <w:t>4.8.4. Example</w:t>
            </w:r>
            <w:r w:rsidR="00EA324E">
              <w:rPr>
                <w:noProof/>
                <w:webHidden/>
              </w:rPr>
              <w:tab/>
            </w:r>
            <w:r w:rsidR="00EA324E">
              <w:rPr>
                <w:noProof/>
                <w:webHidden/>
              </w:rPr>
              <w:fldChar w:fldCharType="begin"/>
            </w:r>
            <w:r w:rsidR="00EA324E">
              <w:rPr>
                <w:noProof/>
                <w:webHidden/>
              </w:rPr>
              <w:instrText xml:space="preserve"> PAGEREF _Toc382771647 \h </w:instrText>
            </w:r>
            <w:r w:rsidR="00EA324E">
              <w:rPr>
                <w:noProof/>
                <w:webHidden/>
              </w:rPr>
            </w:r>
            <w:r w:rsidR="00EA324E">
              <w:rPr>
                <w:noProof/>
                <w:webHidden/>
              </w:rPr>
              <w:fldChar w:fldCharType="separate"/>
            </w:r>
            <w:r w:rsidR="00EA324E">
              <w:rPr>
                <w:noProof/>
                <w:webHidden/>
              </w:rPr>
              <w:t>96</w:t>
            </w:r>
            <w:r w:rsidR="00EA324E">
              <w:rPr>
                <w:noProof/>
                <w:webHidden/>
              </w:rPr>
              <w:fldChar w:fldCharType="end"/>
            </w:r>
          </w:hyperlink>
        </w:p>
        <w:p w14:paraId="45451858" w14:textId="77777777" w:rsidR="00EA324E" w:rsidRDefault="003F2A18">
          <w:pPr>
            <w:pStyle w:val="TOC2"/>
            <w:tabs>
              <w:tab w:val="right" w:leader="dot" w:pos="8494"/>
            </w:tabs>
            <w:rPr>
              <w:rFonts w:eastAsiaTheme="minorEastAsia"/>
              <w:noProof/>
              <w:sz w:val="22"/>
              <w:lang w:val="pt-BR" w:eastAsia="pt-BR"/>
            </w:rPr>
          </w:pPr>
          <w:hyperlink w:anchor="_Toc382771648" w:history="1">
            <w:r w:rsidR="00EA324E" w:rsidRPr="000D66CE">
              <w:rPr>
                <w:rStyle w:val="Hyperlink"/>
                <w:noProof/>
              </w:rPr>
              <w:t>4.9. Scripting</w:t>
            </w:r>
            <w:r w:rsidR="00EA324E">
              <w:rPr>
                <w:noProof/>
                <w:webHidden/>
              </w:rPr>
              <w:tab/>
            </w:r>
            <w:r w:rsidR="00EA324E">
              <w:rPr>
                <w:noProof/>
                <w:webHidden/>
              </w:rPr>
              <w:fldChar w:fldCharType="begin"/>
            </w:r>
            <w:r w:rsidR="00EA324E">
              <w:rPr>
                <w:noProof/>
                <w:webHidden/>
              </w:rPr>
              <w:instrText xml:space="preserve"> PAGEREF _Toc382771648 \h </w:instrText>
            </w:r>
            <w:r w:rsidR="00EA324E">
              <w:rPr>
                <w:noProof/>
                <w:webHidden/>
              </w:rPr>
            </w:r>
            <w:r w:rsidR="00EA324E">
              <w:rPr>
                <w:noProof/>
                <w:webHidden/>
              </w:rPr>
              <w:fldChar w:fldCharType="separate"/>
            </w:r>
            <w:r w:rsidR="00EA324E">
              <w:rPr>
                <w:noProof/>
                <w:webHidden/>
              </w:rPr>
              <w:t>96</w:t>
            </w:r>
            <w:r w:rsidR="00EA324E">
              <w:rPr>
                <w:noProof/>
                <w:webHidden/>
              </w:rPr>
              <w:fldChar w:fldCharType="end"/>
            </w:r>
          </w:hyperlink>
        </w:p>
        <w:p w14:paraId="06C3C136" w14:textId="77777777" w:rsidR="00EA324E" w:rsidRDefault="003F2A18">
          <w:pPr>
            <w:pStyle w:val="TOC3"/>
            <w:tabs>
              <w:tab w:val="right" w:leader="dot" w:pos="8494"/>
            </w:tabs>
            <w:rPr>
              <w:rFonts w:eastAsiaTheme="minorEastAsia"/>
              <w:noProof/>
              <w:sz w:val="22"/>
              <w:lang w:val="pt-BR" w:eastAsia="pt-BR"/>
            </w:rPr>
          </w:pPr>
          <w:hyperlink w:anchor="_Toc382771649" w:history="1">
            <w:r w:rsidR="00EA324E" w:rsidRPr="000D66CE">
              <w:rPr>
                <w:rStyle w:val="Hyperlink"/>
                <w:noProof/>
              </w:rPr>
              <w:t>4.9.1. Functionality</w:t>
            </w:r>
            <w:r w:rsidR="00EA324E">
              <w:rPr>
                <w:noProof/>
                <w:webHidden/>
              </w:rPr>
              <w:tab/>
            </w:r>
            <w:r w:rsidR="00EA324E">
              <w:rPr>
                <w:noProof/>
                <w:webHidden/>
              </w:rPr>
              <w:fldChar w:fldCharType="begin"/>
            </w:r>
            <w:r w:rsidR="00EA324E">
              <w:rPr>
                <w:noProof/>
                <w:webHidden/>
              </w:rPr>
              <w:instrText xml:space="preserve"> PAGEREF _Toc382771649 \h </w:instrText>
            </w:r>
            <w:r w:rsidR="00EA324E">
              <w:rPr>
                <w:noProof/>
                <w:webHidden/>
              </w:rPr>
            </w:r>
            <w:r w:rsidR="00EA324E">
              <w:rPr>
                <w:noProof/>
                <w:webHidden/>
              </w:rPr>
              <w:fldChar w:fldCharType="separate"/>
            </w:r>
            <w:r w:rsidR="00EA324E">
              <w:rPr>
                <w:noProof/>
                <w:webHidden/>
              </w:rPr>
              <w:t>96</w:t>
            </w:r>
            <w:r w:rsidR="00EA324E">
              <w:rPr>
                <w:noProof/>
                <w:webHidden/>
              </w:rPr>
              <w:fldChar w:fldCharType="end"/>
            </w:r>
          </w:hyperlink>
        </w:p>
        <w:p w14:paraId="1ED7F4E8" w14:textId="77777777" w:rsidR="00EA324E" w:rsidRDefault="003F2A18">
          <w:pPr>
            <w:pStyle w:val="TOC3"/>
            <w:tabs>
              <w:tab w:val="right" w:leader="dot" w:pos="8494"/>
            </w:tabs>
            <w:rPr>
              <w:rFonts w:eastAsiaTheme="minorEastAsia"/>
              <w:noProof/>
              <w:sz w:val="22"/>
              <w:lang w:val="pt-BR" w:eastAsia="pt-BR"/>
            </w:rPr>
          </w:pPr>
          <w:hyperlink w:anchor="_Toc382771650" w:history="1">
            <w:r w:rsidR="00EA324E" w:rsidRPr="000D66CE">
              <w:rPr>
                <w:rStyle w:val="Hyperlink"/>
                <w:noProof/>
              </w:rPr>
              <w:t>4.9.2. Architecture</w:t>
            </w:r>
            <w:r w:rsidR="00EA324E">
              <w:rPr>
                <w:noProof/>
                <w:webHidden/>
              </w:rPr>
              <w:tab/>
            </w:r>
            <w:r w:rsidR="00EA324E">
              <w:rPr>
                <w:noProof/>
                <w:webHidden/>
              </w:rPr>
              <w:fldChar w:fldCharType="begin"/>
            </w:r>
            <w:r w:rsidR="00EA324E">
              <w:rPr>
                <w:noProof/>
                <w:webHidden/>
              </w:rPr>
              <w:instrText xml:space="preserve"> PAGEREF _Toc382771650 \h </w:instrText>
            </w:r>
            <w:r w:rsidR="00EA324E">
              <w:rPr>
                <w:noProof/>
                <w:webHidden/>
              </w:rPr>
            </w:r>
            <w:r w:rsidR="00EA324E">
              <w:rPr>
                <w:noProof/>
                <w:webHidden/>
              </w:rPr>
              <w:fldChar w:fldCharType="separate"/>
            </w:r>
            <w:r w:rsidR="00EA324E">
              <w:rPr>
                <w:noProof/>
                <w:webHidden/>
              </w:rPr>
              <w:t>96</w:t>
            </w:r>
            <w:r w:rsidR="00EA324E">
              <w:rPr>
                <w:noProof/>
                <w:webHidden/>
              </w:rPr>
              <w:fldChar w:fldCharType="end"/>
            </w:r>
          </w:hyperlink>
        </w:p>
        <w:p w14:paraId="5DDB3C46" w14:textId="77777777" w:rsidR="00EA324E" w:rsidRDefault="003F2A18">
          <w:pPr>
            <w:pStyle w:val="TOC3"/>
            <w:tabs>
              <w:tab w:val="right" w:leader="dot" w:pos="8494"/>
            </w:tabs>
            <w:rPr>
              <w:rFonts w:eastAsiaTheme="minorEastAsia"/>
              <w:noProof/>
              <w:sz w:val="22"/>
              <w:lang w:val="pt-BR" w:eastAsia="pt-BR"/>
            </w:rPr>
          </w:pPr>
          <w:hyperlink w:anchor="_Toc382771651" w:history="1">
            <w:r w:rsidR="00EA324E" w:rsidRPr="000D66CE">
              <w:rPr>
                <w:rStyle w:val="Hyperlink"/>
                <w:noProof/>
              </w:rPr>
              <w:t>4.9.3. Run-Time</w:t>
            </w:r>
            <w:r w:rsidR="00EA324E">
              <w:rPr>
                <w:noProof/>
                <w:webHidden/>
              </w:rPr>
              <w:tab/>
            </w:r>
            <w:r w:rsidR="00EA324E">
              <w:rPr>
                <w:noProof/>
                <w:webHidden/>
              </w:rPr>
              <w:fldChar w:fldCharType="begin"/>
            </w:r>
            <w:r w:rsidR="00EA324E">
              <w:rPr>
                <w:noProof/>
                <w:webHidden/>
              </w:rPr>
              <w:instrText xml:space="preserve"> PAGEREF _Toc382771651 \h </w:instrText>
            </w:r>
            <w:r w:rsidR="00EA324E">
              <w:rPr>
                <w:noProof/>
                <w:webHidden/>
              </w:rPr>
            </w:r>
            <w:r w:rsidR="00EA324E">
              <w:rPr>
                <w:noProof/>
                <w:webHidden/>
              </w:rPr>
              <w:fldChar w:fldCharType="separate"/>
            </w:r>
            <w:r w:rsidR="00EA324E">
              <w:rPr>
                <w:noProof/>
                <w:webHidden/>
              </w:rPr>
              <w:t>97</w:t>
            </w:r>
            <w:r w:rsidR="00EA324E">
              <w:rPr>
                <w:noProof/>
                <w:webHidden/>
              </w:rPr>
              <w:fldChar w:fldCharType="end"/>
            </w:r>
          </w:hyperlink>
        </w:p>
        <w:p w14:paraId="3EA43B05" w14:textId="77777777" w:rsidR="00EA324E" w:rsidRDefault="003F2A18">
          <w:pPr>
            <w:pStyle w:val="TOC3"/>
            <w:tabs>
              <w:tab w:val="right" w:leader="dot" w:pos="8494"/>
            </w:tabs>
            <w:rPr>
              <w:rFonts w:eastAsiaTheme="minorEastAsia"/>
              <w:noProof/>
              <w:sz w:val="22"/>
              <w:lang w:val="pt-BR" w:eastAsia="pt-BR"/>
            </w:rPr>
          </w:pPr>
          <w:hyperlink w:anchor="_Toc382771652" w:history="1">
            <w:r w:rsidR="00EA324E" w:rsidRPr="000D66CE">
              <w:rPr>
                <w:rStyle w:val="Hyperlink"/>
                <w:noProof/>
              </w:rPr>
              <w:t>4.9.4. Example</w:t>
            </w:r>
            <w:r w:rsidR="00EA324E">
              <w:rPr>
                <w:noProof/>
                <w:webHidden/>
              </w:rPr>
              <w:tab/>
            </w:r>
            <w:r w:rsidR="00EA324E">
              <w:rPr>
                <w:noProof/>
                <w:webHidden/>
              </w:rPr>
              <w:fldChar w:fldCharType="begin"/>
            </w:r>
            <w:r w:rsidR="00EA324E">
              <w:rPr>
                <w:noProof/>
                <w:webHidden/>
              </w:rPr>
              <w:instrText xml:space="preserve"> PAGEREF _Toc382771652 \h </w:instrText>
            </w:r>
            <w:r w:rsidR="00EA324E">
              <w:rPr>
                <w:noProof/>
                <w:webHidden/>
              </w:rPr>
            </w:r>
            <w:r w:rsidR="00EA324E">
              <w:rPr>
                <w:noProof/>
                <w:webHidden/>
              </w:rPr>
              <w:fldChar w:fldCharType="separate"/>
            </w:r>
            <w:r w:rsidR="00EA324E">
              <w:rPr>
                <w:noProof/>
                <w:webHidden/>
              </w:rPr>
              <w:t>97</w:t>
            </w:r>
            <w:r w:rsidR="00EA324E">
              <w:rPr>
                <w:noProof/>
                <w:webHidden/>
              </w:rPr>
              <w:fldChar w:fldCharType="end"/>
            </w:r>
          </w:hyperlink>
        </w:p>
        <w:p w14:paraId="3D7916BE" w14:textId="77777777" w:rsidR="00EA324E" w:rsidRDefault="003F2A18">
          <w:pPr>
            <w:pStyle w:val="TOC2"/>
            <w:tabs>
              <w:tab w:val="right" w:leader="dot" w:pos="8494"/>
            </w:tabs>
            <w:rPr>
              <w:rFonts w:eastAsiaTheme="minorEastAsia"/>
              <w:noProof/>
              <w:sz w:val="22"/>
              <w:lang w:val="pt-BR" w:eastAsia="pt-BR"/>
            </w:rPr>
          </w:pPr>
          <w:hyperlink w:anchor="_Toc382771653" w:history="1">
            <w:r w:rsidR="00EA324E" w:rsidRPr="000D66CE">
              <w:rPr>
                <w:rStyle w:val="Hyperlink"/>
                <w:noProof/>
              </w:rPr>
              <w:t>4.10. Tasks</w:t>
            </w:r>
            <w:r w:rsidR="00EA324E">
              <w:rPr>
                <w:noProof/>
                <w:webHidden/>
              </w:rPr>
              <w:tab/>
            </w:r>
            <w:r w:rsidR="00EA324E">
              <w:rPr>
                <w:noProof/>
                <w:webHidden/>
              </w:rPr>
              <w:fldChar w:fldCharType="begin"/>
            </w:r>
            <w:r w:rsidR="00EA324E">
              <w:rPr>
                <w:noProof/>
                <w:webHidden/>
              </w:rPr>
              <w:instrText xml:space="preserve"> PAGEREF _Toc382771653 \h </w:instrText>
            </w:r>
            <w:r w:rsidR="00EA324E">
              <w:rPr>
                <w:noProof/>
                <w:webHidden/>
              </w:rPr>
            </w:r>
            <w:r w:rsidR="00EA324E">
              <w:rPr>
                <w:noProof/>
                <w:webHidden/>
              </w:rPr>
              <w:fldChar w:fldCharType="separate"/>
            </w:r>
            <w:r w:rsidR="00EA324E">
              <w:rPr>
                <w:noProof/>
                <w:webHidden/>
              </w:rPr>
              <w:t>99</w:t>
            </w:r>
            <w:r w:rsidR="00EA324E">
              <w:rPr>
                <w:noProof/>
                <w:webHidden/>
              </w:rPr>
              <w:fldChar w:fldCharType="end"/>
            </w:r>
          </w:hyperlink>
        </w:p>
        <w:p w14:paraId="696A4E63" w14:textId="77777777" w:rsidR="00EA324E" w:rsidRDefault="003F2A18">
          <w:pPr>
            <w:pStyle w:val="TOC3"/>
            <w:tabs>
              <w:tab w:val="right" w:leader="dot" w:pos="8494"/>
            </w:tabs>
            <w:rPr>
              <w:rFonts w:eastAsiaTheme="minorEastAsia"/>
              <w:noProof/>
              <w:sz w:val="22"/>
              <w:lang w:val="pt-BR" w:eastAsia="pt-BR"/>
            </w:rPr>
          </w:pPr>
          <w:hyperlink w:anchor="_Toc382771654" w:history="1">
            <w:r w:rsidR="00EA324E" w:rsidRPr="000D66CE">
              <w:rPr>
                <w:rStyle w:val="Hyperlink"/>
                <w:noProof/>
              </w:rPr>
              <w:t>4.10.1. Functionality</w:t>
            </w:r>
            <w:r w:rsidR="00EA324E">
              <w:rPr>
                <w:noProof/>
                <w:webHidden/>
              </w:rPr>
              <w:tab/>
            </w:r>
            <w:r w:rsidR="00EA324E">
              <w:rPr>
                <w:noProof/>
                <w:webHidden/>
              </w:rPr>
              <w:fldChar w:fldCharType="begin"/>
            </w:r>
            <w:r w:rsidR="00EA324E">
              <w:rPr>
                <w:noProof/>
                <w:webHidden/>
              </w:rPr>
              <w:instrText xml:space="preserve"> PAGEREF _Toc382771654 \h </w:instrText>
            </w:r>
            <w:r w:rsidR="00EA324E">
              <w:rPr>
                <w:noProof/>
                <w:webHidden/>
              </w:rPr>
            </w:r>
            <w:r w:rsidR="00EA324E">
              <w:rPr>
                <w:noProof/>
                <w:webHidden/>
              </w:rPr>
              <w:fldChar w:fldCharType="separate"/>
            </w:r>
            <w:r w:rsidR="00EA324E">
              <w:rPr>
                <w:noProof/>
                <w:webHidden/>
              </w:rPr>
              <w:t>99</w:t>
            </w:r>
            <w:r w:rsidR="00EA324E">
              <w:rPr>
                <w:noProof/>
                <w:webHidden/>
              </w:rPr>
              <w:fldChar w:fldCharType="end"/>
            </w:r>
          </w:hyperlink>
        </w:p>
        <w:p w14:paraId="2E4E243A" w14:textId="77777777" w:rsidR="00EA324E" w:rsidRDefault="003F2A18">
          <w:pPr>
            <w:pStyle w:val="TOC3"/>
            <w:tabs>
              <w:tab w:val="right" w:leader="dot" w:pos="8494"/>
            </w:tabs>
            <w:rPr>
              <w:rFonts w:eastAsiaTheme="minorEastAsia"/>
              <w:noProof/>
              <w:sz w:val="22"/>
              <w:lang w:val="pt-BR" w:eastAsia="pt-BR"/>
            </w:rPr>
          </w:pPr>
          <w:hyperlink w:anchor="_Toc382771655" w:history="1">
            <w:r w:rsidR="00EA324E" w:rsidRPr="000D66CE">
              <w:rPr>
                <w:rStyle w:val="Hyperlink"/>
                <w:noProof/>
              </w:rPr>
              <w:t>4.10.2. Architecture</w:t>
            </w:r>
            <w:r w:rsidR="00EA324E">
              <w:rPr>
                <w:noProof/>
                <w:webHidden/>
              </w:rPr>
              <w:tab/>
            </w:r>
            <w:r w:rsidR="00EA324E">
              <w:rPr>
                <w:noProof/>
                <w:webHidden/>
              </w:rPr>
              <w:fldChar w:fldCharType="begin"/>
            </w:r>
            <w:r w:rsidR="00EA324E">
              <w:rPr>
                <w:noProof/>
                <w:webHidden/>
              </w:rPr>
              <w:instrText xml:space="preserve"> PAGEREF _Toc382771655 \h </w:instrText>
            </w:r>
            <w:r w:rsidR="00EA324E">
              <w:rPr>
                <w:noProof/>
                <w:webHidden/>
              </w:rPr>
            </w:r>
            <w:r w:rsidR="00EA324E">
              <w:rPr>
                <w:noProof/>
                <w:webHidden/>
              </w:rPr>
              <w:fldChar w:fldCharType="separate"/>
            </w:r>
            <w:r w:rsidR="00EA324E">
              <w:rPr>
                <w:noProof/>
                <w:webHidden/>
              </w:rPr>
              <w:t>99</w:t>
            </w:r>
            <w:r w:rsidR="00EA324E">
              <w:rPr>
                <w:noProof/>
                <w:webHidden/>
              </w:rPr>
              <w:fldChar w:fldCharType="end"/>
            </w:r>
          </w:hyperlink>
        </w:p>
        <w:p w14:paraId="06D08D01" w14:textId="77777777" w:rsidR="00EA324E" w:rsidRDefault="003F2A18">
          <w:pPr>
            <w:pStyle w:val="TOC3"/>
            <w:tabs>
              <w:tab w:val="right" w:leader="dot" w:pos="8494"/>
            </w:tabs>
            <w:rPr>
              <w:rFonts w:eastAsiaTheme="minorEastAsia"/>
              <w:noProof/>
              <w:sz w:val="22"/>
              <w:lang w:val="pt-BR" w:eastAsia="pt-BR"/>
            </w:rPr>
          </w:pPr>
          <w:hyperlink w:anchor="_Toc382771656" w:history="1">
            <w:r w:rsidR="00EA324E" w:rsidRPr="000D66CE">
              <w:rPr>
                <w:rStyle w:val="Hyperlink"/>
                <w:noProof/>
              </w:rPr>
              <w:t>4.10.3. Run-Time</w:t>
            </w:r>
            <w:r w:rsidR="00EA324E">
              <w:rPr>
                <w:noProof/>
                <w:webHidden/>
              </w:rPr>
              <w:tab/>
            </w:r>
            <w:r w:rsidR="00EA324E">
              <w:rPr>
                <w:noProof/>
                <w:webHidden/>
              </w:rPr>
              <w:fldChar w:fldCharType="begin"/>
            </w:r>
            <w:r w:rsidR="00EA324E">
              <w:rPr>
                <w:noProof/>
                <w:webHidden/>
              </w:rPr>
              <w:instrText xml:space="preserve"> PAGEREF _Toc382771656 \h </w:instrText>
            </w:r>
            <w:r w:rsidR="00EA324E">
              <w:rPr>
                <w:noProof/>
                <w:webHidden/>
              </w:rPr>
            </w:r>
            <w:r w:rsidR="00EA324E">
              <w:rPr>
                <w:noProof/>
                <w:webHidden/>
              </w:rPr>
              <w:fldChar w:fldCharType="separate"/>
            </w:r>
            <w:r w:rsidR="00EA324E">
              <w:rPr>
                <w:noProof/>
                <w:webHidden/>
              </w:rPr>
              <w:t>101</w:t>
            </w:r>
            <w:r w:rsidR="00EA324E">
              <w:rPr>
                <w:noProof/>
                <w:webHidden/>
              </w:rPr>
              <w:fldChar w:fldCharType="end"/>
            </w:r>
          </w:hyperlink>
        </w:p>
        <w:p w14:paraId="09BE213B" w14:textId="77777777" w:rsidR="00EA324E" w:rsidRDefault="003F2A18">
          <w:pPr>
            <w:pStyle w:val="TOC3"/>
            <w:tabs>
              <w:tab w:val="right" w:leader="dot" w:pos="8494"/>
            </w:tabs>
            <w:rPr>
              <w:rFonts w:eastAsiaTheme="minorEastAsia"/>
              <w:noProof/>
              <w:sz w:val="22"/>
              <w:lang w:val="pt-BR" w:eastAsia="pt-BR"/>
            </w:rPr>
          </w:pPr>
          <w:hyperlink w:anchor="_Toc382771657" w:history="1">
            <w:r w:rsidR="00EA324E" w:rsidRPr="000D66CE">
              <w:rPr>
                <w:rStyle w:val="Hyperlink"/>
                <w:noProof/>
              </w:rPr>
              <w:t>4.10.4. Example</w:t>
            </w:r>
            <w:r w:rsidR="00EA324E">
              <w:rPr>
                <w:noProof/>
                <w:webHidden/>
              </w:rPr>
              <w:tab/>
            </w:r>
            <w:r w:rsidR="00EA324E">
              <w:rPr>
                <w:noProof/>
                <w:webHidden/>
              </w:rPr>
              <w:fldChar w:fldCharType="begin"/>
            </w:r>
            <w:r w:rsidR="00EA324E">
              <w:rPr>
                <w:noProof/>
                <w:webHidden/>
              </w:rPr>
              <w:instrText xml:space="preserve"> PAGEREF _Toc382771657 \h </w:instrText>
            </w:r>
            <w:r w:rsidR="00EA324E">
              <w:rPr>
                <w:noProof/>
                <w:webHidden/>
              </w:rPr>
            </w:r>
            <w:r w:rsidR="00EA324E">
              <w:rPr>
                <w:noProof/>
                <w:webHidden/>
              </w:rPr>
              <w:fldChar w:fldCharType="separate"/>
            </w:r>
            <w:r w:rsidR="00EA324E">
              <w:rPr>
                <w:noProof/>
                <w:webHidden/>
              </w:rPr>
              <w:t>101</w:t>
            </w:r>
            <w:r w:rsidR="00EA324E">
              <w:rPr>
                <w:noProof/>
                <w:webHidden/>
              </w:rPr>
              <w:fldChar w:fldCharType="end"/>
            </w:r>
          </w:hyperlink>
        </w:p>
        <w:p w14:paraId="5E0D7AF2" w14:textId="77777777" w:rsidR="00EA324E" w:rsidRDefault="003F2A18">
          <w:pPr>
            <w:pStyle w:val="TOC1"/>
            <w:tabs>
              <w:tab w:val="right" w:leader="dot" w:pos="8494"/>
            </w:tabs>
            <w:rPr>
              <w:rFonts w:eastAsiaTheme="minorEastAsia"/>
              <w:noProof/>
              <w:sz w:val="22"/>
              <w:lang w:val="pt-BR" w:eastAsia="pt-BR"/>
            </w:rPr>
          </w:pPr>
          <w:hyperlink w:anchor="_Toc382771658" w:history="1">
            <w:r w:rsidR="00EA324E" w:rsidRPr="000D66CE">
              <w:rPr>
                <w:rStyle w:val="Hyperlink"/>
                <w:noProof/>
              </w:rPr>
              <w:t>5. UGE IO</w:t>
            </w:r>
            <w:r w:rsidR="00EA324E">
              <w:rPr>
                <w:noProof/>
                <w:webHidden/>
              </w:rPr>
              <w:tab/>
            </w:r>
            <w:r w:rsidR="00EA324E">
              <w:rPr>
                <w:noProof/>
                <w:webHidden/>
              </w:rPr>
              <w:fldChar w:fldCharType="begin"/>
            </w:r>
            <w:r w:rsidR="00EA324E">
              <w:rPr>
                <w:noProof/>
                <w:webHidden/>
              </w:rPr>
              <w:instrText xml:space="preserve"> PAGEREF _Toc382771658 \h </w:instrText>
            </w:r>
            <w:r w:rsidR="00EA324E">
              <w:rPr>
                <w:noProof/>
                <w:webHidden/>
              </w:rPr>
            </w:r>
            <w:r w:rsidR="00EA324E">
              <w:rPr>
                <w:noProof/>
                <w:webHidden/>
              </w:rPr>
              <w:fldChar w:fldCharType="separate"/>
            </w:r>
            <w:r w:rsidR="00EA324E">
              <w:rPr>
                <w:noProof/>
                <w:webHidden/>
              </w:rPr>
              <w:t>104</w:t>
            </w:r>
            <w:r w:rsidR="00EA324E">
              <w:rPr>
                <w:noProof/>
                <w:webHidden/>
              </w:rPr>
              <w:fldChar w:fldCharType="end"/>
            </w:r>
          </w:hyperlink>
        </w:p>
        <w:p w14:paraId="46327DB1" w14:textId="77777777" w:rsidR="00EA324E" w:rsidRDefault="003F2A18">
          <w:pPr>
            <w:pStyle w:val="TOC2"/>
            <w:tabs>
              <w:tab w:val="right" w:leader="dot" w:pos="8494"/>
            </w:tabs>
            <w:rPr>
              <w:rFonts w:eastAsiaTheme="minorEastAsia"/>
              <w:noProof/>
              <w:sz w:val="22"/>
              <w:lang w:val="pt-BR" w:eastAsia="pt-BR"/>
            </w:rPr>
          </w:pPr>
          <w:hyperlink w:anchor="_Toc382771659" w:history="1">
            <w:r w:rsidR="00EA324E" w:rsidRPr="000D66CE">
              <w:rPr>
                <w:rStyle w:val="Hyperlink"/>
                <w:noProof/>
              </w:rPr>
              <w:t>5.1. Introduction</w:t>
            </w:r>
            <w:r w:rsidR="00EA324E">
              <w:rPr>
                <w:noProof/>
                <w:webHidden/>
              </w:rPr>
              <w:tab/>
            </w:r>
            <w:r w:rsidR="00EA324E">
              <w:rPr>
                <w:noProof/>
                <w:webHidden/>
              </w:rPr>
              <w:fldChar w:fldCharType="begin"/>
            </w:r>
            <w:r w:rsidR="00EA324E">
              <w:rPr>
                <w:noProof/>
                <w:webHidden/>
              </w:rPr>
              <w:instrText xml:space="preserve"> PAGEREF _Toc382771659 \h </w:instrText>
            </w:r>
            <w:r w:rsidR="00EA324E">
              <w:rPr>
                <w:noProof/>
                <w:webHidden/>
              </w:rPr>
            </w:r>
            <w:r w:rsidR="00EA324E">
              <w:rPr>
                <w:noProof/>
                <w:webHidden/>
              </w:rPr>
              <w:fldChar w:fldCharType="separate"/>
            </w:r>
            <w:r w:rsidR="00EA324E">
              <w:rPr>
                <w:noProof/>
                <w:webHidden/>
              </w:rPr>
              <w:t>104</w:t>
            </w:r>
            <w:r w:rsidR="00EA324E">
              <w:rPr>
                <w:noProof/>
                <w:webHidden/>
              </w:rPr>
              <w:fldChar w:fldCharType="end"/>
            </w:r>
          </w:hyperlink>
        </w:p>
        <w:p w14:paraId="1A0CB8BC" w14:textId="77777777" w:rsidR="00EA324E" w:rsidRDefault="003F2A18">
          <w:pPr>
            <w:pStyle w:val="TOC2"/>
            <w:tabs>
              <w:tab w:val="right" w:leader="dot" w:pos="8494"/>
            </w:tabs>
            <w:rPr>
              <w:rFonts w:eastAsiaTheme="minorEastAsia"/>
              <w:noProof/>
              <w:sz w:val="22"/>
              <w:lang w:val="pt-BR" w:eastAsia="pt-BR"/>
            </w:rPr>
          </w:pPr>
          <w:hyperlink w:anchor="_Toc382771660" w:history="1">
            <w:r w:rsidR="00EA324E" w:rsidRPr="000D66CE">
              <w:rPr>
                <w:rStyle w:val="Hyperlink"/>
                <w:noProof/>
              </w:rPr>
              <w:t>5.2. Input</w:t>
            </w:r>
            <w:r w:rsidR="00EA324E">
              <w:rPr>
                <w:noProof/>
                <w:webHidden/>
              </w:rPr>
              <w:tab/>
            </w:r>
            <w:r w:rsidR="00EA324E">
              <w:rPr>
                <w:noProof/>
                <w:webHidden/>
              </w:rPr>
              <w:fldChar w:fldCharType="begin"/>
            </w:r>
            <w:r w:rsidR="00EA324E">
              <w:rPr>
                <w:noProof/>
                <w:webHidden/>
              </w:rPr>
              <w:instrText xml:space="preserve"> PAGEREF _Toc382771660 \h </w:instrText>
            </w:r>
            <w:r w:rsidR="00EA324E">
              <w:rPr>
                <w:noProof/>
                <w:webHidden/>
              </w:rPr>
            </w:r>
            <w:r w:rsidR="00EA324E">
              <w:rPr>
                <w:noProof/>
                <w:webHidden/>
              </w:rPr>
              <w:fldChar w:fldCharType="separate"/>
            </w:r>
            <w:r w:rsidR="00EA324E">
              <w:rPr>
                <w:noProof/>
                <w:webHidden/>
              </w:rPr>
              <w:t>104</w:t>
            </w:r>
            <w:r w:rsidR="00EA324E">
              <w:rPr>
                <w:noProof/>
                <w:webHidden/>
              </w:rPr>
              <w:fldChar w:fldCharType="end"/>
            </w:r>
          </w:hyperlink>
        </w:p>
        <w:p w14:paraId="7517B812" w14:textId="77777777" w:rsidR="00EA324E" w:rsidRDefault="003F2A18">
          <w:pPr>
            <w:pStyle w:val="TOC3"/>
            <w:tabs>
              <w:tab w:val="right" w:leader="dot" w:pos="8494"/>
            </w:tabs>
            <w:rPr>
              <w:rFonts w:eastAsiaTheme="minorEastAsia"/>
              <w:noProof/>
              <w:sz w:val="22"/>
              <w:lang w:val="pt-BR" w:eastAsia="pt-BR"/>
            </w:rPr>
          </w:pPr>
          <w:hyperlink w:anchor="_Toc382771661" w:history="1">
            <w:r w:rsidR="00EA324E" w:rsidRPr="000D66CE">
              <w:rPr>
                <w:rStyle w:val="Hyperlink"/>
                <w:noProof/>
              </w:rPr>
              <w:t>5.2.1. Input Mapping</w:t>
            </w:r>
            <w:r w:rsidR="00EA324E">
              <w:rPr>
                <w:noProof/>
                <w:webHidden/>
              </w:rPr>
              <w:tab/>
            </w:r>
            <w:r w:rsidR="00EA324E">
              <w:rPr>
                <w:noProof/>
                <w:webHidden/>
              </w:rPr>
              <w:fldChar w:fldCharType="begin"/>
            </w:r>
            <w:r w:rsidR="00EA324E">
              <w:rPr>
                <w:noProof/>
                <w:webHidden/>
              </w:rPr>
              <w:instrText xml:space="preserve"> PAGEREF _Toc382771661 \h </w:instrText>
            </w:r>
            <w:r w:rsidR="00EA324E">
              <w:rPr>
                <w:noProof/>
                <w:webHidden/>
              </w:rPr>
            </w:r>
            <w:r w:rsidR="00EA324E">
              <w:rPr>
                <w:noProof/>
                <w:webHidden/>
              </w:rPr>
              <w:fldChar w:fldCharType="separate"/>
            </w:r>
            <w:r w:rsidR="00EA324E">
              <w:rPr>
                <w:noProof/>
                <w:webHidden/>
              </w:rPr>
              <w:t>104</w:t>
            </w:r>
            <w:r w:rsidR="00EA324E">
              <w:rPr>
                <w:noProof/>
                <w:webHidden/>
              </w:rPr>
              <w:fldChar w:fldCharType="end"/>
            </w:r>
          </w:hyperlink>
        </w:p>
        <w:p w14:paraId="29FD7816" w14:textId="77777777" w:rsidR="00EA324E" w:rsidRDefault="003F2A18">
          <w:pPr>
            <w:pStyle w:val="TOC2"/>
            <w:tabs>
              <w:tab w:val="right" w:leader="dot" w:pos="8494"/>
            </w:tabs>
            <w:rPr>
              <w:rFonts w:eastAsiaTheme="minorEastAsia"/>
              <w:noProof/>
              <w:sz w:val="22"/>
              <w:lang w:val="pt-BR" w:eastAsia="pt-BR"/>
            </w:rPr>
          </w:pPr>
          <w:hyperlink w:anchor="_Toc382771662" w:history="1">
            <w:r w:rsidR="00EA324E" w:rsidRPr="000D66CE">
              <w:rPr>
                <w:rStyle w:val="Hyperlink"/>
                <w:noProof/>
              </w:rPr>
              <w:t>5.3. Output</w:t>
            </w:r>
            <w:r w:rsidR="00EA324E">
              <w:rPr>
                <w:noProof/>
                <w:webHidden/>
              </w:rPr>
              <w:tab/>
            </w:r>
            <w:r w:rsidR="00EA324E">
              <w:rPr>
                <w:noProof/>
                <w:webHidden/>
              </w:rPr>
              <w:fldChar w:fldCharType="begin"/>
            </w:r>
            <w:r w:rsidR="00EA324E">
              <w:rPr>
                <w:noProof/>
                <w:webHidden/>
              </w:rPr>
              <w:instrText xml:space="preserve"> PAGEREF _Toc382771662 \h </w:instrText>
            </w:r>
            <w:r w:rsidR="00EA324E">
              <w:rPr>
                <w:noProof/>
                <w:webHidden/>
              </w:rPr>
            </w:r>
            <w:r w:rsidR="00EA324E">
              <w:rPr>
                <w:noProof/>
                <w:webHidden/>
              </w:rPr>
              <w:fldChar w:fldCharType="separate"/>
            </w:r>
            <w:r w:rsidR="00EA324E">
              <w:rPr>
                <w:noProof/>
                <w:webHidden/>
              </w:rPr>
              <w:t>108</w:t>
            </w:r>
            <w:r w:rsidR="00EA324E">
              <w:rPr>
                <w:noProof/>
                <w:webHidden/>
              </w:rPr>
              <w:fldChar w:fldCharType="end"/>
            </w:r>
          </w:hyperlink>
        </w:p>
        <w:p w14:paraId="7BF4AD0B" w14:textId="77777777" w:rsidR="00EA324E" w:rsidRDefault="003F2A18">
          <w:pPr>
            <w:pStyle w:val="TOC3"/>
            <w:tabs>
              <w:tab w:val="right" w:leader="dot" w:pos="8494"/>
            </w:tabs>
            <w:rPr>
              <w:rFonts w:eastAsiaTheme="minorEastAsia"/>
              <w:noProof/>
              <w:sz w:val="22"/>
              <w:lang w:val="pt-BR" w:eastAsia="pt-BR"/>
            </w:rPr>
          </w:pPr>
          <w:hyperlink w:anchor="_Toc382771663" w:history="1">
            <w:r w:rsidR="00EA324E" w:rsidRPr="000D66CE">
              <w:rPr>
                <w:rStyle w:val="Hyperlink"/>
                <w:noProof/>
              </w:rPr>
              <w:t>5.3.1. Audio</w:t>
            </w:r>
            <w:r w:rsidR="00EA324E">
              <w:rPr>
                <w:noProof/>
                <w:webHidden/>
              </w:rPr>
              <w:tab/>
            </w:r>
            <w:r w:rsidR="00EA324E">
              <w:rPr>
                <w:noProof/>
                <w:webHidden/>
              </w:rPr>
              <w:fldChar w:fldCharType="begin"/>
            </w:r>
            <w:r w:rsidR="00EA324E">
              <w:rPr>
                <w:noProof/>
                <w:webHidden/>
              </w:rPr>
              <w:instrText xml:space="preserve"> PAGEREF _Toc382771663 \h </w:instrText>
            </w:r>
            <w:r w:rsidR="00EA324E">
              <w:rPr>
                <w:noProof/>
                <w:webHidden/>
              </w:rPr>
            </w:r>
            <w:r w:rsidR="00EA324E">
              <w:rPr>
                <w:noProof/>
                <w:webHidden/>
              </w:rPr>
              <w:fldChar w:fldCharType="separate"/>
            </w:r>
            <w:r w:rsidR="00EA324E">
              <w:rPr>
                <w:noProof/>
                <w:webHidden/>
              </w:rPr>
              <w:t>111</w:t>
            </w:r>
            <w:r w:rsidR="00EA324E">
              <w:rPr>
                <w:noProof/>
                <w:webHidden/>
              </w:rPr>
              <w:fldChar w:fldCharType="end"/>
            </w:r>
          </w:hyperlink>
        </w:p>
        <w:p w14:paraId="749F8304" w14:textId="77777777" w:rsidR="00EA324E" w:rsidRDefault="003F2A18">
          <w:pPr>
            <w:pStyle w:val="TOC3"/>
            <w:tabs>
              <w:tab w:val="right" w:leader="dot" w:pos="8494"/>
            </w:tabs>
            <w:rPr>
              <w:rFonts w:eastAsiaTheme="minorEastAsia"/>
              <w:noProof/>
              <w:sz w:val="22"/>
              <w:lang w:val="pt-BR" w:eastAsia="pt-BR"/>
            </w:rPr>
          </w:pPr>
          <w:hyperlink w:anchor="_Toc382771664" w:history="1">
            <w:r w:rsidR="00EA324E" w:rsidRPr="000D66CE">
              <w:rPr>
                <w:rStyle w:val="Hyperlink"/>
                <w:noProof/>
              </w:rPr>
              <w:t>5.3.2. Graphics</w:t>
            </w:r>
            <w:r w:rsidR="00EA324E">
              <w:rPr>
                <w:noProof/>
                <w:webHidden/>
              </w:rPr>
              <w:tab/>
            </w:r>
            <w:r w:rsidR="00EA324E">
              <w:rPr>
                <w:noProof/>
                <w:webHidden/>
              </w:rPr>
              <w:fldChar w:fldCharType="begin"/>
            </w:r>
            <w:r w:rsidR="00EA324E">
              <w:rPr>
                <w:noProof/>
                <w:webHidden/>
              </w:rPr>
              <w:instrText xml:space="preserve"> PAGEREF _Toc382771664 \h </w:instrText>
            </w:r>
            <w:r w:rsidR="00EA324E">
              <w:rPr>
                <w:noProof/>
                <w:webHidden/>
              </w:rPr>
            </w:r>
            <w:r w:rsidR="00EA324E">
              <w:rPr>
                <w:noProof/>
                <w:webHidden/>
              </w:rPr>
              <w:fldChar w:fldCharType="separate"/>
            </w:r>
            <w:r w:rsidR="00EA324E">
              <w:rPr>
                <w:noProof/>
                <w:webHidden/>
              </w:rPr>
              <w:t>116</w:t>
            </w:r>
            <w:r w:rsidR="00EA324E">
              <w:rPr>
                <w:noProof/>
                <w:webHidden/>
              </w:rPr>
              <w:fldChar w:fldCharType="end"/>
            </w:r>
          </w:hyperlink>
        </w:p>
        <w:p w14:paraId="267232C1" w14:textId="77777777" w:rsidR="00EA324E" w:rsidRDefault="003F2A18">
          <w:pPr>
            <w:pStyle w:val="TOC1"/>
            <w:tabs>
              <w:tab w:val="right" w:leader="dot" w:pos="8494"/>
            </w:tabs>
            <w:rPr>
              <w:rFonts w:eastAsiaTheme="minorEastAsia"/>
              <w:noProof/>
              <w:sz w:val="22"/>
              <w:lang w:val="pt-BR" w:eastAsia="pt-BR"/>
            </w:rPr>
          </w:pPr>
          <w:hyperlink w:anchor="_Toc382771665" w:history="1">
            <w:r w:rsidR="00EA324E" w:rsidRPr="000D66CE">
              <w:rPr>
                <w:rStyle w:val="Hyperlink"/>
                <w:noProof/>
              </w:rPr>
              <w:t>6. UGE Utilities</w:t>
            </w:r>
            <w:r w:rsidR="00EA324E">
              <w:rPr>
                <w:noProof/>
                <w:webHidden/>
              </w:rPr>
              <w:tab/>
            </w:r>
            <w:r w:rsidR="00EA324E">
              <w:rPr>
                <w:noProof/>
                <w:webHidden/>
              </w:rPr>
              <w:fldChar w:fldCharType="begin"/>
            </w:r>
            <w:r w:rsidR="00EA324E">
              <w:rPr>
                <w:noProof/>
                <w:webHidden/>
              </w:rPr>
              <w:instrText xml:space="preserve"> PAGEREF _Toc382771665 \h </w:instrText>
            </w:r>
            <w:r w:rsidR="00EA324E">
              <w:rPr>
                <w:noProof/>
                <w:webHidden/>
              </w:rPr>
            </w:r>
            <w:r w:rsidR="00EA324E">
              <w:rPr>
                <w:noProof/>
                <w:webHidden/>
              </w:rPr>
              <w:fldChar w:fldCharType="separate"/>
            </w:r>
            <w:r w:rsidR="00EA324E">
              <w:rPr>
                <w:noProof/>
                <w:webHidden/>
              </w:rPr>
              <w:t>117</w:t>
            </w:r>
            <w:r w:rsidR="00EA324E">
              <w:rPr>
                <w:noProof/>
                <w:webHidden/>
              </w:rPr>
              <w:fldChar w:fldCharType="end"/>
            </w:r>
          </w:hyperlink>
        </w:p>
        <w:p w14:paraId="0611EB29" w14:textId="77777777" w:rsidR="00EA324E" w:rsidRDefault="003F2A18">
          <w:pPr>
            <w:pStyle w:val="TOC2"/>
            <w:tabs>
              <w:tab w:val="right" w:leader="dot" w:pos="8494"/>
            </w:tabs>
            <w:rPr>
              <w:rFonts w:eastAsiaTheme="minorEastAsia"/>
              <w:noProof/>
              <w:sz w:val="22"/>
              <w:lang w:val="pt-BR" w:eastAsia="pt-BR"/>
            </w:rPr>
          </w:pPr>
          <w:hyperlink w:anchor="_Toc382771666" w:history="1">
            <w:r w:rsidR="00EA324E" w:rsidRPr="000D66CE">
              <w:rPr>
                <w:rStyle w:val="Hyperlink"/>
                <w:noProof/>
              </w:rPr>
              <w:t>6.1. Introduction</w:t>
            </w:r>
            <w:r w:rsidR="00EA324E">
              <w:rPr>
                <w:noProof/>
                <w:webHidden/>
              </w:rPr>
              <w:tab/>
            </w:r>
            <w:r w:rsidR="00EA324E">
              <w:rPr>
                <w:noProof/>
                <w:webHidden/>
              </w:rPr>
              <w:fldChar w:fldCharType="begin"/>
            </w:r>
            <w:r w:rsidR="00EA324E">
              <w:rPr>
                <w:noProof/>
                <w:webHidden/>
              </w:rPr>
              <w:instrText xml:space="preserve"> PAGEREF _Toc382771666 \h </w:instrText>
            </w:r>
            <w:r w:rsidR="00EA324E">
              <w:rPr>
                <w:noProof/>
                <w:webHidden/>
              </w:rPr>
            </w:r>
            <w:r w:rsidR="00EA324E">
              <w:rPr>
                <w:noProof/>
                <w:webHidden/>
              </w:rPr>
              <w:fldChar w:fldCharType="separate"/>
            </w:r>
            <w:r w:rsidR="00EA324E">
              <w:rPr>
                <w:noProof/>
                <w:webHidden/>
              </w:rPr>
              <w:t>117</w:t>
            </w:r>
            <w:r w:rsidR="00EA324E">
              <w:rPr>
                <w:noProof/>
                <w:webHidden/>
              </w:rPr>
              <w:fldChar w:fldCharType="end"/>
            </w:r>
          </w:hyperlink>
        </w:p>
        <w:p w14:paraId="78773D96" w14:textId="77777777" w:rsidR="00EA324E" w:rsidRDefault="003F2A18">
          <w:pPr>
            <w:pStyle w:val="TOC2"/>
            <w:tabs>
              <w:tab w:val="right" w:leader="dot" w:pos="8494"/>
            </w:tabs>
            <w:rPr>
              <w:rFonts w:eastAsiaTheme="minorEastAsia"/>
              <w:noProof/>
              <w:sz w:val="22"/>
              <w:lang w:val="pt-BR" w:eastAsia="pt-BR"/>
            </w:rPr>
          </w:pPr>
          <w:hyperlink w:anchor="_Toc382771667" w:history="1">
            <w:r w:rsidR="00EA324E" w:rsidRPr="000D66CE">
              <w:rPr>
                <w:rStyle w:val="Hyperlink"/>
                <w:noProof/>
              </w:rPr>
              <w:t>6.2. Debug</w:t>
            </w:r>
            <w:r w:rsidR="00EA324E">
              <w:rPr>
                <w:noProof/>
                <w:webHidden/>
              </w:rPr>
              <w:tab/>
            </w:r>
            <w:r w:rsidR="00EA324E">
              <w:rPr>
                <w:noProof/>
                <w:webHidden/>
              </w:rPr>
              <w:fldChar w:fldCharType="begin"/>
            </w:r>
            <w:r w:rsidR="00EA324E">
              <w:rPr>
                <w:noProof/>
                <w:webHidden/>
              </w:rPr>
              <w:instrText xml:space="preserve"> PAGEREF _Toc382771667 \h </w:instrText>
            </w:r>
            <w:r w:rsidR="00EA324E">
              <w:rPr>
                <w:noProof/>
                <w:webHidden/>
              </w:rPr>
            </w:r>
            <w:r w:rsidR="00EA324E">
              <w:rPr>
                <w:noProof/>
                <w:webHidden/>
              </w:rPr>
              <w:fldChar w:fldCharType="separate"/>
            </w:r>
            <w:r w:rsidR="00EA324E">
              <w:rPr>
                <w:noProof/>
                <w:webHidden/>
              </w:rPr>
              <w:t>117</w:t>
            </w:r>
            <w:r w:rsidR="00EA324E">
              <w:rPr>
                <w:noProof/>
                <w:webHidden/>
              </w:rPr>
              <w:fldChar w:fldCharType="end"/>
            </w:r>
          </w:hyperlink>
        </w:p>
        <w:p w14:paraId="11829E74" w14:textId="77777777" w:rsidR="00EA324E" w:rsidRDefault="003F2A18">
          <w:pPr>
            <w:pStyle w:val="TOC2"/>
            <w:tabs>
              <w:tab w:val="right" w:leader="dot" w:pos="8494"/>
            </w:tabs>
            <w:rPr>
              <w:rFonts w:eastAsiaTheme="minorEastAsia"/>
              <w:noProof/>
              <w:sz w:val="22"/>
              <w:lang w:val="pt-BR" w:eastAsia="pt-BR"/>
            </w:rPr>
          </w:pPr>
          <w:hyperlink w:anchor="_Toc382771668" w:history="1">
            <w:r w:rsidR="00EA324E" w:rsidRPr="000D66CE">
              <w:rPr>
                <w:rStyle w:val="Hyperlink"/>
                <w:noProof/>
              </w:rPr>
              <w:t>6.3. File</w:t>
            </w:r>
            <w:r w:rsidR="00EA324E">
              <w:rPr>
                <w:noProof/>
                <w:webHidden/>
              </w:rPr>
              <w:tab/>
            </w:r>
            <w:r w:rsidR="00EA324E">
              <w:rPr>
                <w:noProof/>
                <w:webHidden/>
              </w:rPr>
              <w:fldChar w:fldCharType="begin"/>
            </w:r>
            <w:r w:rsidR="00EA324E">
              <w:rPr>
                <w:noProof/>
                <w:webHidden/>
              </w:rPr>
              <w:instrText xml:space="preserve"> PAGEREF _Toc382771668 \h </w:instrText>
            </w:r>
            <w:r w:rsidR="00EA324E">
              <w:rPr>
                <w:noProof/>
                <w:webHidden/>
              </w:rPr>
            </w:r>
            <w:r w:rsidR="00EA324E">
              <w:rPr>
                <w:noProof/>
                <w:webHidden/>
              </w:rPr>
              <w:fldChar w:fldCharType="separate"/>
            </w:r>
            <w:r w:rsidR="00EA324E">
              <w:rPr>
                <w:noProof/>
                <w:webHidden/>
              </w:rPr>
              <w:t>118</w:t>
            </w:r>
            <w:r w:rsidR="00EA324E">
              <w:rPr>
                <w:noProof/>
                <w:webHidden/>
              </w:rPr>
              <w:fldChar w:fldCharType="end"/>
            </w:r>
          </w:hyperlink>
        </w:p>
        <w:p w14:paraId="5B057E76" w14:textId="77777777" w:rsidR="00EA324E" w:rsidRDefault="003F2A18">
          <w:pPr>
            <w:pStyle w:val="TOC2"/>
            <w:tabs>
              <w:tab w:val="right" w:leader="dot" w:pos="8494"/>
            </w:tabs>
            <w:rPr>
              <w:rFonts w:eastAsiaTheme="minorEastAsia"/>
              <w:noProof/>
              <w:sz w:val="22"/>
              <w:lang w:val="pt-BR" w:eastAsia="pt-BR"/>
            </w:rPr>
          </w:pPr>
          <w:hyperlink w:anchor="_Toc382771669" w:history="1">
            <w:r w:rsidR="00EA324E" w:rsidRPr="000D66CE">
              <w:rPr>
                <w:rStyle w:val="Hyperlink"/>
                <w:noProof/>
              </w:rPr>
              <w:t>6.4. Macros</w:t>
            </w:r>
            <w:r w:rsidR="00EA324E">
              <w:rPr>
                <w:noProof/>
                <w:webHidden/>
              </w:rPr>
              <w:tab/>
            </w:r>
            <w:r w:rsidR="00EA324E">
              <w:rPr>
                <w:noProof/>
                <w:webHidden/>
              </w:rPr>
              <w:fldChar w:fldCharType="begin"/>
            </w:r>
            <w:r w:rsidR="00EA324E">
              <w:rPr>
                <w:noProof/>
                <w:webHidden/>
              </w:rPr>
              <w:instrText xml:space="preserve"> PAGEREF _Toc382771669 \h </w:instrText>
            </w:r>
            <w:r w:rsidR="00EA324E">
              <w:rPr>
                <w:noProof/>
                <w:webHidden/>
              </w:rPr>
            </w:r>
            <w:r w:rsidR="00EA324E">
              <w:rPr>
                <w:noProof/>
                <w:webHidden/>
              </w:rPr>
              <w:fldChar w:fldCharType="separate"/>
            </w:r>
            <w:r w:rsidR="00EA324E">
              <w:rPr>
                <w:noProof/>
                <w:webHidden/>
              </w:rPr>
              <w:t>121</w:t>
            </w:r>
            <w:r w:rsidR="00EA324E">
              <w:rPr>
                <w:noProof/>
                <w:webHidden/>
              </w:rPr>
              <w:fldChar w:fldCharType="end"/>
            </w:r>
          </w:hyperlink>
        </w:p>
        <w:p w14:paraId="7CD16927" w14:textId="77777777" w:rsidR="00EA324E" w:rsidRDefault="003F2A18">
          <w:pPr>
            <w:pStyle w:val="TOC2"/>
            <w:tabs>
              <w:tab w:val="right" w:leader="dot" w:pos="8494"/>
            </w:tabs>
            <w:rPr>
              <w:rFonts w:eastAsiaTheme="minorEastAsia"/>
              <w:noProof/>
              <w:sz w:val="22"/>
              <w:lang w:val="pt-BR" w:eastAsia="pt-BR"/>
            </w:rPr>
          </w:pPr>
          <w:hyperlink w:anchor="_Toc382771670" w:history="1">
            <w:r w:rsidR="00EA324E" w:rsidRPr="000D66CE">
              <w:rPr>
                <w:rStyle w:val="Hyperlink"/>
                <w:noProof/>
              </w:rPr>
              <w:t>6.5. Math</w:t>
            </w:r>
            <w:r w:rsidR="00EA324E">
              <w:rPr>
                <w:noProof/>
                <w:webHidden/>
              </w:rPr>
              <w:tab/>
            </w:r>
            <w:r w:rsidR="00EA324E">
              <w:rPr>
                <w:noProof/>
                <w:webHidden/>
              </w:rPr>
              <w:fldChar w:fldCharType="begin"/>
            </w:r>
            <w:r w:rsidR="00EA324E">
              <w:rPr>
                <w:noProof/>
                <w:webHidden/>
              </w:rPr>
              <w:instrText xml:space="preserve"> PAGEREF _Toc382771670 \h </w:instrText>
            </w:r>
            <w:r w:rsidR="00EA324E">
              <w:rPr>
                <w:noProof/>
                <w:webHidden/>
              </w:rPr>
            </w:r>
            <w:r w:rsidR="00EA324E">
              <w:rPr>
                <w:noProof/>
                <w:webHidden/>
              </w:rPr>
              <w:fldChar w:fldCharType="separate"/>
            </w:r>
            <w:r w:rsidR="00EA324E">
              <w:rPr>
                <w:noProof/>
                <w:webHidden/>
              </w:rPr>
              <w:t>121</w:t>
            </w:r>
            <w:r w:rsidR="00EA324E">
              <w:rPr>
                <w:noProof/>
                <w:webHidden/>
              </w:rPr>
              <w:fldChar w:fldCharType="end"/>
            </w:r>
          </w:hyperlink>
        </w:p>
        <w:p w14:paraId="08BBF9C7" w14:textId="77777777" w:rsidR="00EA324E" w:rsidRDefault="003F2A18">
          <w:pPr>
            <w:pStyle w:val="TOC2"/>
            <w:tabs>
              <w:tab w:val="right" w:leader="dot" w:pos="8494"/>
            </w:tabs>
            <w:rPr>
              <w:rFonts w:eastAsiaTheme="minorEastAsia"/>
              <w:noProof/>
              <w:sz w:val="22"/>
              <w:lang w:val="pt-BR" w:eastAsia="pt-BR"/>
            </w:rPr>
          </w:pPr>
          <w:hyperlink w:anchor="_Toc382771671" w:history="1">
            <w:r w:rsidR="00EA324E" w:rsidRPr="000D66CE">
              <w:rPr>
                <w:rStyle w:val="Hyperlink"/>
                <w:noProof/>
              </w:rPr>
              <w:t>6.6. String</w:t>
            </w:r>
            <w:r w:rsidR="00EA324E">
              <w:rPr>
                <w:noProof/>
                <w:webHidden/>
              </w:rPr>
              <w:tab/>
            </w:r>
            <w:r w:rsidR="00EA324E">
              <w:rPr>
                <w:noProof/>
                <w:webHidden/>
              </w:rPr>
              <w:fldChar w:fldCharType="begin"/>
            </w:r>
            <w:r w:rsidR="00EA324E">
              <w:rPr>
                <w:noProof/>
                <w:webHidden/>
              </w:rPr>
              <w:instrText xml:space="preserve"> PAGEREF _Toc382771671 \h </w:instrText>
            </w:r>
            <w:r w:rsidR="00EA324E">
              <w:rPr>
                <w:noProof/>
                <w:webHidden/>
              </w:rPr>
            </w:r>
            <w:r w:rsidR="00EA324E">
              <w:rPr>
                <w:noProof/>
                <w:webHidden/>
              </w:rPr>
              <w:fldChar w:fldCharType="separate"/>
            </w:r>
            <w:r w:rsidR="00EA324E">
              <w:rPr>
                <w:noProof/>
                <w:webHidden/>
              </w:rPr>
              <w:t>121</w:t>
            </w:r>
            <w:r w:rsidR="00EA324E">
              <w:rPr>
                <w:noProof/>
                <w:webHidden/>
              </w:rPr>
              <w:fldChar w:fldCharType="end"/>
            </w:r>
          </w:hyperlink>
        </w:p>
        <w:p w14:paraId="2E69FD78" w14:textId="77777777" w:rsidR="00EA324E" w:rsidRDefault="003F2A18">
          <w:pPr>
            <w:pStyle w:val="TOC2"/>
            <w:tabs>
              <w:tab w:val="right" w:leader="dot" w:pos="8494"/>
            </w:tabs>
            <w:rPr>
              <w:rFonts w:eastAsiaTheme="minorEastAsia"/>
              <w:noProof/>
              <w:sz w:val="22"/>
              <w:lang w:val="pt-BR" w:eastAsia="pt-BR"/>
            </w:rPr>
          </w:pPr>
          <w:hyperlink w:anchor="_Toc382771672" w:history="1">
            <w:r w:rsidR="00EA324E" w:rsidRPr="000D66CE">
              <w:rPr>
                <w:rStyle w:val="Hyperlink"/>
                <w:noProof/>
              </w:rPr>
              <w:t>6.7. System Information</w:t>
            </w:r>
            <w:r w:rsidR="00EA324E">
              <w:rPr>
                <w:noProof/>
                <w:webHidden/>
              </w:rPr>
              <w:tab/>
            </w:r>
            <w:r w:rsidR="00EA324E">
              <w:rPr>
                <w:noProof/>
                <w:webHidden/>
              </w:rPr>
              <w:fldChar w:fldCharType="begin"/>
            </w:r>
            <w:r w:rsidR="00EA324E">
              <w:rPr>
                <w:noProof/>
                <w:webHidden/>
              </w:rPr>
              <w:instrText xml:space="preserve"> PAGEREF _Toc382771672 \h </w:instrText>
            </w:r>
            <w:r w:rsidR="00EA324E">
              <w:rPr>
                <w:noProof/>
                <w:webHidden/>
              </w:rPr>
            </w:r>
            <w:r w:rsidR="00EA324E">
              <w:rPr>
                <w:noProof/>
                <w:webHidden/>
              </w:rPr>
              <w:fldChar w:fldCharType="separate"/>
            </w:r>
            <w:r w:rsidR="00EA324E">
              <w:rPr>
                <w:noProof/>
                <w:webHidden/>
              </w:rPr>
              <w:t>121</w:t>
            </w:r>
            <w:r w:rsidR="00EA324E">
              <w:rPr>
                <w:noProof/>
                <w:webHidden/>
              </w:rPr>
              <w:fldChar w:fldCharType="end"/>
            </w:r>
          </w:hyperlink>
        </w:p>
        <w:p w14:paraId="332DA495" w14:textId="77777777" w:rsidR="00EA324E" w:rsidRDefault="003F2A18">
          <w:pPr>
            <w:pStyle w:val="TOC2"/>
            <w:tabs>
              <w:tab w:val="right" w:leader="dot" w:pos="8494"/>
            </w:tabs>
            <w:rPr>
              <w:rFonts w:eastAsiaTheme="minorEastAsia"/>
              <w:noProof/>
              <w:sz w:val="22"/>
              <w:lang w:val="pt-BR" w:eastAsia="pt-BR"/>
            </w:rPr>
          </w:pPr>
          <w:hyperlink w:anchor="_Toc382771673" w:history="1">
            <w:r w:rsidR="00EA324E" w:rsidRPr="000D66CE">
              <w:rPr>
                <w:rStyle w:val="Hyperlink"/>
                <w:noProof/>
              </w:rPr>
              <w:t>6.8. Templates</w:t>
            </w:r>
            <w:r w:rsidR="00EA324E">
              <w:rPr>
                <w:noProof/>
                <w:webHidden/>
              </w:rPr>
              <w:tab/>
            </w:r>
            <w:r w:rsidR="00EA324E">
              <w:rPr>
                <w:noProof/>
                <w:webHidden/>
              </w:rPr>
              <w:fldChar w:fldCharType="begin"/>
            </w:r>
            <w:r w:rsidR="00EA324E">
              <w:rPr>
                <w:noProof/>
                <w:webHidden/>
              </w:rPr>
              <w:instrText xml:space="preserve"> PAGEREF _Toc382771673 \h </w:instrText>
            </w:r>
            <w:r w:rsidR="00EA324E">
              <w:rPr>
                <w:noProof/>
                <w:webHidden/>
              </w:rPr>
            </w:r>
            <w:r w:rsidR="00EA324E">
              <w:rPr>
                <w:noProof/>
                <w:webHidden/>
              </w:rPr>
              <w:fldChar w:fldCharType="separate"/>
            </w:r>
            <w:r w:rsidR="00EA324E">
              <w:rPr>
                <w:noProof/>
                <w:webHidden/>
              </w:rPr>
              <w:t>122</w:t>
            </w:r>
            <w:r w:rsidR="00EA324E">
              <w:rPr>
                <w:noProof/>
                <w:webHidden/>
              </w:rPr>
              <w:fldChar w:fldCharType="end"/>
            </w:r>
          </w:hyperlink>
        </w:p>
        <w:p w14:paraId="790FC69C" w14:textId="77777777" w:rsidR="00EA324E" w:rsidRDefault="003F2A18">
          <w:pPr>
            <w:pStyle w:val="TOC1"/>
            <w:tabs>
              <w:tab w:val="right" w:leader="dot" w:pos="8494"/>
            </w:tabs>
            <w:rPr>
              <w:rFonts w:eastAsiaTheme="minorEastAsia"/>
              <w:noProof/>
              <w:sz w:val="22"/>
              <w:lang w:val="pt-BR" w:eastAsia="pt-BR"/>
            </w:rPr>
          </w:pPr>
          <w:hyperlink w:anchor="_Toc382771674" w:history="1">
            <w:r w:rsidR="00EA324E" w:rsidRPr="000D66CE">
              <w:rPr>
                <w:rStyle w:val="Hyperlink"/>
                <w:noProof/>
              </w:rPr>
              <w:t>7. UGE Tutorials</w:t>
            </w:r>
            <w:r w:rsidR="00EA324E">
              <w:rPr>
                <w:noProof/>
                <w:webHidden/>
              </w:rPr>
              <w:tab/>
            </w:r>
            <w:r w:rsidR="00EA324E">
              <w:rPr>
                <w:noProof/>
                <w:webHidden/>
              </w:rPr>
              <w:fldChar w:fldCharType="begin"/>
            </w:r>
            <w:r w:rsidR="00EA324E">
              <w:rPr>
                <w:noProof/>
                <w:webHidden/>
              </w:rPr>
              <w:instrText xml:space="preserve"> PAGEREF _Toc382771674 \h </w:instrText>
            </w:r>
            <w:r w:rsidR="00EA324E">
              <w:rPr>
                <w:noProof/>
                <w:webHidden/>
              </w:rPr>
            </w:r>
            <w:r w:rsidR="00EA324E">
              <w:rPr>
                <w:noProof/>
                <w:webHidden/>
              </w:rPr>
              <w:fldChar w:fldCharType="separate"/>
            </w:r>
            <w:r w:rsidR="00EA324E">
              <w:rPr>
                <w:noProof/>
                <w:webHidden/>
              </w:rPr>
              <w:t>123</w:t>
            </w:r>
            <w:r w:rsidR="00EA324E">
              <w:rPr>
                <w:noProof/>
                <w:webHidden/>
              </w:rPr>
              <w:fldChar w:fldCharType="end"/>
            </w:r>
          </w:hyperlink>
        </w:p>
        <w:p w14:paraId="6D4350BF" w14:textId="77777777" w:rsidR="00EA324E" w:rsidRDefault="003F2A18">
          <w:pPr>
            <w:pStyle w:val="TOC2"/>
            <w:tabs>
              <w:tab w:val="right" w:leader="dot" w:pos="8494"/>
            </w:tabs>
            <w:rPr>
              <w:rFonts w:eastAsiaTheme="minorEastAsia"/>
              <w:noProof/>
              <w:sz w:val="22"/>
              <w:lang w:val="pt-BR" w:eastAsia="pt-BR"/>
            </w:rPr>
          </w:pPr>
          <w:hyperlink w:anchor="_Toc382771675" w:history="1">
            <w:r w:rsidR="00EA324E" w:rsidRPr="000D66CE">
              <w:rPr>
                <w:rStyle w:val="Hyperlink"/>
                <w:noProof/>
              </w:rPr>
              <w:t>7.1. Setting Up the Development Environment</w:t>
            </w:r>
            <w:r w:rsidR="00EA324E">
              <w:rPr>
                <w:noProof/>
                <w:webHidden/>
              </w:rPr>
              <w:tab/>
            </w:r>
            <w:r w:rsidR="00EA324E">
              <w:rPr>
                <w:noProof/>
                <w:webHidden/>
              </w:rPr>
              <w:fldChar w:fldCharType="begin"/>
            </w:r>
            <w:r w:rsidR="00EA324E">
              <w:rPr>
                <w:noProof/>
                <w:webHidden/>
              </w:rPr>
              <w:instrText xml:space="preserve"> PAGEREF _Toc382771675 \h </w:instrText>
            </w:r>
            <w:r w:rsidR="00EA324E">
              <w:rPr>
                <w:noProof/>
                <w:webHidden/>
              </w:rPr>
            </w:r>
            <w:r w:rsidR="00EA324E">
              <w:rPr>
                <w:noProof/>
                <w:webHidden/>
              </w:rPr>
              <w:fldChar w:fldCharType="separate"/>
            </w:r>
            <w:r w:rsidR="00EA324E">
              <w:rPr>
                <w:noProof/>
                <w:webHidden/>
              </w:rPr>
              <w:t>123</w:t>
            </w:r>
            <w:r w:rsidR="00EA324E">
              <w:rPr>
                <w:noProof/>
                <w:webHidden/>
              </w:rPr>
              <w:fldChar w:fldCharType="end"/>
            </w:r>
          </w:hyperlink>
        </w:p>
        <w:p w14:paraId="4A7D95D0" w14:textId="77777777" w:rsidR="00EA324E" w:rsidRDefault="003F2A18">
          <w:pPr>
            <w:pStyle w:val="TOC3"/>
            <w:tabs>
              <w:tab w:val="right" w:leader="dot" w:pos="8494"/>
            </w:tabs>
            <w:rPr>
              <w:rFonts w:eastAsiaTheme="minorEastAsia"/>
              <w:noProof/>
              <w:sz w:val="22"/>
              <w:lang w:val="pt-BR" w:eastAsia="pt-BR"/>
            </w:rPr>
          </w:pPr>
          <w:hyperlink w:anchor="_Toc382771676" w:history="1">
            <w:r w:rsidR="00EA324E" w:rsidRPr="000D66CE">
              <w:rPr>
                <w:rStyle w:val="Hyperlink"/>
                <w:noProof/>
              </w:rPr>
              <w:t>7.1.1. Microsoft Visual Studio 2012</w:t>
            </w:r>
            <w:r w:rsidR="00EA324E">
              <w:rPr>
                <w:noProof/>
                <w:webHidden/>
              </w:rPr>
              <w:tab/>
            </w:r>
            <w:r w:rsidR="00EA324E">
              <w:rPr>
                <w:noProof/>
                <w:webHidden/>
              </w:rPr>
              <w:fldChar w:fldCharType="begin"/>
            </w:r>
            <w:r w:rsidR="00EA324E">
              <w:rPr>
                <w:noProof/>
                <w:webHidden/>
              </w:rPr>
              <w:instrText xml:space="preserve"> PAGEREF _Toc382771676 \h </w:instrText>
            </w:r>
            <w:r w:rsidR="00EA324E">
              <w:rPr>
                <w:noProof/>
                <w:webHidden/>
              </w:rPr>
            </w:r>
            <w:r w:rsidR="00EA324E">
              <w:rPr>
                <w:noProof/>
                <w:webHidden/>
              </w:rPr>
              <w:fldChar w:fldCharType="separate"/>
            </w:r>
            <w:r w:rsidR="00EA324E">
              <w:rPr>
                <w:noProof/>
                <w:webHidden/>
              </w:rPr>
              <w:t>123</w:t>
            </w:r>
            <w:r w:rsidR="00EA324E">
              <w:rPr>
                <w:noProof/>
                <w:webHidden/>
              </w:rPr>
              <w:fldChar w:fldCharType="end"/>
            </w:r>
          </w:hyperlink>
        </w:p>
        <w:p w14:paraId="4EE93217" w14:textId="77777777" w:rsidR="00EA324E" w:rsidRDefault="003F2A18">
          <w:pPr>
            <w:pStyle w:val="TOC2"/>
            <w:tabs>
              <w:tab w:val="right" w:leader="dot" w:pos="8494"/>
            </w:tabs>
            <w:rPr>
              <w:rFonts w:eastAsiaTheme="minorEastAsia"/>
              <w:noProof/>
              <w:sz w:val="22"/>
              <w:lang w:val="pt-BR" w:eastAsia="pt-BR"/>
            </w:rPr>
          </w:pPr>
          <w:hyperlink w:anchor="_Toc382771677" w:history="1">
            <w:r w:rsidR="00EA324E" w:rsidRPr="000D66CE">
              <w:rPr>
                <w:rStyle w:val="Hyperlink"/>
                <w:noProof/>
              </w:rPr>
              <w:t>7.2. Creating a Game</w:t>
            </w:r>
            <w:r w:rsidR="00EA324E">
              <w:rPr>
                <w:noProof/>
                <w:webHidden/>
              </w:rPr>
              <w:tab/>
            </w:r>
            <w:r w:rsidR="00EA324E">
              <w:rPr>
                <w:noProof/>
                <w:webHidden/>
              </w:rPr>
              <w:fldChar w:fldCharType="begin"/>
            </w:r>
            <w:r w:rsidR="00EA324E">
              <w:rPr>
                <w:noProof/>
                <w:webHidden/>
              </w:rPr>
              <w:instrText xml:space="preserve"> PAGEREF _Toc382771677 \h </w:instrText>
            </w:r>
            <w:r w:rsidR="00EA324E">
              <w:rPr>
                <w:noProof/>
                <w:webHidden/>
              </w:rPr>
            </w:r>
            <w:r w:rsidR="00EA324E">
              <w:rPr>
                <w:noProof/>
                <w:webHidden/>
              </w:rPr>
              <w:fldChar w:fldCharType="separate"/>
            </w:r>
            <w:r w:rsidR="00EA324E">
              <w:rPr>
                <w:noProof/>
                <w:webHidden/>
              </w:rPr>
              <w:t>143</w:t>
            </w:r>
            <w:r w:rsidR="00EA324E">
              <w:rPr>
                <w:noProof/>
                <w:webHidden/>
              </w:rPr>
              <w:fldChar w:fldCharType="end"/>
            </w:r>
          </w:hyperlink>
        </w:p>
        <w:p w14:paraId="63337AEA" w14:textId="77777777" w:rsidR="00EA324E" w:rsidRDefault="003F2A18">
          <w:pPr>
            <w:pStyle w:val="TOC3"/>
            <w:tabs>
              <w:tab w:val="right" w:leader="dot" w:pos="8494"/>
            </w:tabs>
            <w:rPr>
              <w:rFonts w:eastAsiaTheme="minorEastAsia"/>
              <w:noProof/>
              <w:sz w:val="22"/>
              <w:lang w:val="pt-BR" w:eastAsia="pt-BR"/>
            </w:rPr>
          </w:pPr>
          <w:hyperlink w:anchor="_Toc382771678" w:history="1">
            <w:r w:rsidR="00EA324E" w:rsidRPr="000D66CE">
              <w:rPr>
                <w:rStyle w:val="Hyperlink"/>
                <w:noProof/>
              </w:rPr>
              <w:t>7.2.1. Unified Design</w:t>
            </w:r>
            <w:r w:rsidR="00EA324E">
              <w:rPr>
                <w:noProof/>
                <w:webHidden/>
              </w:rPr>
              <w:tab/>
            </w:r>
            <w:r w:rsidR="00EA324E">
              <w:rPr>
                <w:noProof/>
                <w:webHidden/>
              </w:rPr>
              <w:fldChar w:fldCharType="begin"/>
            </w:r>
            <w:r w:rsidR="00EA324E">
              <w:rPr>
                <w:noProof/>
                <w:webHidden/>
              </w:rPr>
              <w:instrText xml:space="preserve"> PAGEREF _Toc382771678 \h </w:instrText>
            </w:r>
            <w:r w:rsidR="00EA324E">
              <w:rPr>
                <w:noProof/>
                <w:webHidden/>
              </w:rPr>
            </w:r>
            <w:r w:rsidR="00EA324E">
              <w:rPr>
                <w:noProof/>
                <w:webHidden/>
              </w:rPr>
              <w:fldChar w:fldCharType="separate"/>
            </w:r>
            <w:r w:rsidR="00EA324E">
              <w:rPr>
                <w:noProof/>
                <w:webHidden/>
              </w:rPr>
              <w:t>143</w:t>
            </w:r>
            <w:r w:rsidR="00EA324E">
              <w:rPr>
                <w:noProof/>
                <w:webHidden/>
              </w:rPr>
              <w:fldChar w:fldCharType="end"/>
            </w:r>
          </w:hyperlink>
        </w:p>
        <w:p w14:paraId="48FF45B0" w14:textId="77777777" w:rsidR="00EA324E" w:rsidRDefault="003F2A18">
          <w:pPr>
            <w:pStyle w:val="TOC3"/>
            <w:tabs>
              <w:tab w:val="right" w:leader="dot" w:pos="8494"/>
            </w:tabs>
            <w:rPr>
              <w:rFonts w:eastAsiaTheme="minorEastAsia"/>
              <w:noProof/>
              <w:sz w:val="22"/>
              <w:lang w:val="pt-BR" w:eastAsia="pt-BR"/>
            </w:rPr>
          </w:pPr>
          <w:hyperlink w:anchor="_Toc382771679" w:history="1">
            <w:r w:rsidR="00EA324E" w:rsidRPr="000D66CE">
              <w:rPr>
                <w:rStyle w:val="Hyperlink"/>
                <w:noProof/>
              </w:rPr>
              <w:t>7.2.2. Implementation: Initial Header</w:t>
            </w:r>
            <w:r w:rsidR="00EA324E">
              <w:rPr>
                <w:noProof/>
                <w:webHidden/>
              </w:rPr>
              <w:tab/>
            </w:r>
            <w:r w:rsidR="00EA324E">
              <w:rPr>
                <w:noProof/>
                <w:webHidden/>
              </w:rPr>
              <w:fldChar w:fldCharType="begin"/>
            </w:r>
            <w:r w:rsidR="00EA324E">
              <w:rPr>
                <w:noProof/>
                <w:webHidden/>
              </w:rPr>
              <w:instrText xml:space="preserve"> PAGEREF _Toc382771679 \h </w:instrText>
            </w:r>
            <w:r w:rsidR="00EA324E">
              <w:rPr>
                <w:noProof/>
                <w:webHidden/>
              </w:rPr>
            </w:r>
            <w:r w:rsidR="00EA324E">
              <w:rPr>
                <w:noProof/>
                <w:webHidden/>
              </w:rPr>
              <w:fldChar w:fldCharType="separate"/>
            </w:r>
            <w:r w:rsidR="00EA324E">
              <w:rPr>
                <w:noProof/>
                <w:webHidden/>
              </w:rPr>
              <w:t>144</w:t>
            </w:r>
            <w:r w:rsidR="00EA324E">
              <w:rPr>
                <w:noProof/>
                <w:webHidden/>
              </w:rPr>
              <w:fldChar w:fldCharType="end"/>
            </w:r>
          </w:hyperlink>
        </w:p>
        <w:p w14:paraId="0421533F" w14:textId="77777777" w:rsidR="00EA324E" w:rsidRDefault="003F2A18">
          <w:pPr>
            <w:pStyle w:val="TOC3"/>
            <w:tabs>
              <w:tab w:val="right" w:leader="dot" w:pos="8494"/>
            </w:tabs>
            <w:rPr>
              <w:rFonts w:eastAsiaTheme="minorEastAsia"/>
              <w:noProof/>
              <w:sz w:val="22"/>
              <w:lang w:val="pt-BR" w:eastAsia="pt-BR"/>
            </w:rPr>
          </w:pPr>
          <w:hyperlink w:anchor="_Toc382771680" w:history="1">
            <w:r w:rsidR="00EA324E" w:rsidRPr="000D66CE">
              <w:rPr>
                <w:rStyle w:val="Hyperlink"/>
                <w:noProof/>
              </w:rPr>
              <w:t>7.2.3. Main</w:t>
            </w:r>
            <w:r w:rsidR="00EA324E">
              <w:rPr>
                <w:noProof/>
                <w:webHidden/>
              </w:rPr>
              <w:tab/>
            </w:r>
            <w:r w:rsidR="00EA324E">
              <w:rPr>
                <w:noProof/>
                <w:webHidden/>
              </w:rPr>
              <w:fldChar w:fldCharType="begin"/>
            </w:r>
            <w:r w:rsidR="00EA324E">
              <w:rPr>
                <w:noProof/>
                <w:webHidden/>
              </w:rPr>
              <w:instrText xml:space="preserve"> PAGEREF _Toc382771680 \h </w:instrText>
            </w:r>
            <w:r w:rsidR="00EA324E">
              <w:rPr>
                <w:noProof/>
                <w:webHidden/>
              </w:rPr>
            </w:r>
            <w:r w:rsidR="00EA324E">
              <w:rPr>
                <w:noProof/>
                <w:webHidden/>
              </w:rPr>
              <w:fldChar w:fldCharType="separate"/>
            </w:r>
            <w:r w:rsidR="00EA324E">
              <w:rPr>
                <w:noProof/>
                <w:webHidden/>
              </w:rPr>
              <w:t>148</w:t>
            </w:r>
            <w:r w:rsidR="00EA324E">
              <w:rPr>
                <w:noProof/>
                <w:webHidden/>
              </w:rPr>
              <w:fldChar w:fldCharType="end"/>
            </w:r>
          </w:hyperlink>
        </w:p>
        <w:p w14:paraId="0D83575B" w14:textId="77777777" w:rsidR="00EA324E" w:rsidRDefault="003F2A18">
          <w:pPr>
            <w:pStyle w:val="TOC3"/>
            <w:tabs>
              <w:tab w:val="right" w:leader="dot" w:pos="8494"/>
            </w:tabs>
            <w:rPr>
              <w:rFonts w:eastAsiaTheme="minorEastAsia"/>
              <w:noProof/>
              <w:sz w:val="22"/>
              <w:lang w:val="pt-BR" w:eastAsia="pt-BR"/>
            </w:rPr>
          </w:pPr>
          <w:hyperlink w:anchor="_Toc382771681" w:history="1">
            <w:r w:rsidR="00EA324E" w:rsidRPr="000D66CE">
              <w:rPr>
                <w:rStyle w:val="Hyperlink"/>
                <w:noProof/>
              </w:rPr>
              <w:t>7.2.4. Game Application Layer</w:t>
            </w:r>
            <w:r w:rsidR="00EA324E">
              <w:rPr>
                <w:noProof/>
                <w:webHidden/>
              </w:rPr>
              <w:tab/>
            </w:r>
            <w:r w:rsidR="00EA324E">
              <w:rPr>
                <w:noProof/>
                <w:webHidden/>
              </w:rPr>
              <w:fldChar w:fldCharType="begin"/>
            </w:r>
            <w:r w:rsidR="00EA324E">
              <w:rPr>
                <w:noProof/>
                <w:webHidden/>
              </w:rPr>
              <w:instrText xml:space="preserve"> PAGEREF _Toc382771681 \h </w:instrText>
            </w:r>
            <w:r w:rsidR="00EA324E">
              <w:rPr>
                <w:noProof/>
                <w:webHidden/>
              </w:rPr>
            </w:r>
            <w:r w:rsidR="00EA324E">
              <w:rPr>
                <w:noProof/>
                <w:webHidden/>
              </w:rPr>
              <w:fldChar w:fldCharType="separate"/>
            </w:r>
            <w:r w:rsidR="00EA324E">
              <w:rPr>
                <w:noProof/>
                <w:webHidden/>
              </w:rPr>
              <w:t>149</w:t>
            </w:r>
            <w:r w:rsidR="00EA324E">
              <w:rPr>
                <w:noProof/>
                <w:webHidden/>
              </w:rPr>
              <w:fldChar w:fldCharType="end"/>
            </w:r>
          </w:hyperlink>
        </w:p>
        <w:p w14:paraId="02BAEBC5" w14:textId="77777777" w:rsidR="00EA324E" w:rsidRDefault="003F2A18">
          <w:pPr>
            <w:pStyle w:val="TOC3"/>
            <w:tabs>
              <w:tab w:val="right" w:leader="dot" w:pos="8494"/>
            </w:tabs>
            <w:rPr>
              <w:rFonts w:eastAsiaTheme="minorEastAsia"/>
              <w:noProof/>
              <w:sz w:val="22"/>
              <w:lang w:val="pt-BR" w:eastAsia="pt-BR"/>
            </w:rPr>
          </w:pPr>
          <w:hyperlink w:anchor="_Toc382771682" w:history="1">
            <w:r w:rsidR="00EA324E" w:rsidRPr="000D66CE">
              <w:rPr>
                <w:rStyle w:val="Hyperlink"/>
                <w:noProof/>
              </w:rPr>
              <w:t>7.2.5. Game Logic Layer</w:t>
            </w:r>
            <w:r w:rsidR="00EA324E">
              <w:rPr>
                <w:noProof/>
                <w:webHidden/>
              </w:rPr>
              <w:tab/>
            </w:r>
            <w:r w:rsidR="00EA324E">
              <w:rPr>
                <w:noProof/>
                <w:webHidden/>
              </w:rPr>
              <w:fldChar w:fldCharType="begin"/>
            </w:r>
            <w:r w:rsidR="00EA324E">
              <w:rPr>
                <w:noProof/>
                <w:webHidden/>
              </w:rPr>
              <w:instrText xml:space="preserve"> PAGEREF _Toc382771682 \h </w:instrText>
            </w:r>
            <w:r w:rsidR="00EA324E">
              <w:rPr>
                <w:noProof/>
                <w:webHidden/>
              </w:rPr>
            </w:r>
            <w:r w:rsidR="00EA324E">
              <w:rPr>
                <w:noProof/>
                <w:webHidden/>
              </w:rPr>
              <w:fldChar w:fldCharType="separate"/>
            </w:r>
            <w:r w:rsidR="00EA324E">
              <w:rPr>
                <w:noProof/>
                <w:webHidden/>
              </w:rPr>
              <w:t>156</w:t>
            </w:r>
            <w:r w:rsidR="00EA324E">
              <w:rPr>
                <w:noProof/>
                <w:webHidden/>
              </w:rPr>
              <w:fldChar w:fldCharType="end"/>
            </w:r>
          </w:hyperlink>
        </w:p>
        <w:p w14:paraId="57F39066" w14:textId="77777777" w:rsidR="00EA324E" w:rsidRDefault="003F2A18">
          <w:pPr>
            <w:pStyle w:val="TOC3"/>
            <w:tabs>
              <w:tab w:val="right" w:leader="dot" w:pos="8494"/>
            </w:tabs>
            <w:rPr>
              <w:rFonts w:eastAsiaTheme="minorEastAsia"/>
              <w:noProof/>
              <w:sz w:val="22"/>
              <w:lang w:val="pt-BR" w:eastAsia="pt-BR"/>
            </w:rPr>
          </w:pPr>
          <w:hyperlink w:anchor="_Toc382771683" w:history="1">
            <w:r w:rsidR="00EA324E" w:rsidRPr="000D66CE">
              <w:rPr>
                <w:rStyle w:val="Hyperlink"/>
                <w:noProof/>
              </w:rPr>
              <w:t>7.2.6. Game View Layer</w:t>
            </w:r>
            <w:r w:rsidR="00EA324E">
              <w:rPr>
                <w:noProof/>
                <w:webHidden/>
              </w:rPr>
              <w:tab/>
            </w:r>
            <w:r w:rsidR="00EA324E">
              <w:rPr>
                <w:noProof/>
                <w:webHidden/>
              </w:rPr>
              <w:fldChar w:fldCharType="begin"/>
            </w:r>
            <w:r w:rsidR="00EA324E">
              <w:rPr>
                <w:noProof/>
                <w:webHidden/>
              </w:rPr>
              <w:instrText xml:space="preserve"> PAGEREF _Toc382771683 \h </w:instrText>
            </w:r>
            <w:r w:rsidR="00EA324E">
              <w:rPr>
                <w:noProof/>
                <w:webHidden/>
              </w:rPr>
            </w:r>
            <w:r w:rsidR="00EA324E">
              <w:rPr>
                <w:noProof/>
                <w:webHidden/>
              </w:rPr>
              <w:fldChar w:fldCharType="separate"/>
            </w:r>
            <w:r w:rsidR="00EA324E">
              <w:rPr>
                <w:noProof/>
                <w:webHidden/>
              </w:rPr>
              <w:t>202</w:t>
            </w:r>
            <w:r w:rsidR="00EA324E">
              <w:rPr>
                <w:noProof/>
                <w:webHidden/>
              </w:rPr>
              <w:fldChar w:fldCharType="end"/>
            </w:r>
          </w:hyperlink>
        </w:p>
        <w:p w14:paraId="35F77CDD" w14:textId="77777777" w:rsidR="00EA324E" w:rsidRDefault="003F2A18">
          <w:pPr>
            <w:pStyle w:val="TOC3"/>
            <w:tabs>
              <w:tab w:val="right" w:leader="dot" w:pos="8494"/>
            </w:tabs>
            <w:rPr>
              <w:rFonts w:eastAsiaTheme="minorEastAsia"/>
              <w:noProof/>
              <w:sz w:val="22"/>
              <w:lang w:val="pt-BR" w:eastAsia="pt-BR"/>
            </w:rPr>
          </w:pPr>
          <w:hyperlink w:anchor="_Toc382771684" w:history="1">
            <w:r w:rsidR="00EA324E" w:rsidRPr="000D66CE">
              <w:rPr>
                <w:rStyle w:val="Hyperlink"/>
                <w:noProof/>
              </w:rPr>
              <w:t>7.2.7. Results and Discussion</w:t>
            </w:r>
            <w:r w:rsidR="00EA324E">
              <w:rPr>
                <w:noProof/>
                <w:webHidden/>
              </w:rPr>
              <w:tab/>
            </w:r>
            <w:r w:rsidR="00EA324E">
              <w:rPr>
                <w:noProof/>
                <w:webHidden/>
              </w:rPr>
              <w:fldChar w:fldCharType="begin"/>
            </w:r>
            <w:r w:rsidR="00EA324E">
              <w:rPr>
                <w:noProof/>
                <w:webHidden/>
              </w:rPr>
              <w:instrText xml:space="preserve"> PAGEREF _Toc382771684 \h </w:instrText>
            </w:r>
            <w:r w:rsidR="00EA324E">
              <w:rPr>
                <w:noProof/>
                <w:webHidden/>
              </w:rPr>
            </w:r>
            <w:r w:rsidR="00EA324E">
              <w:rPr>
                <w:noProof/>
                <w:webHidden/>
              </w:rPr>
              <w:fldChar w:fldCharType="separate"/>
            </w:r>
            <w:r w:rsidR="00EA324E">
              <w:rPr>
                <w:noProof/>
                <w:webHidden/>
              </w:rPr>
              <w:t>217</w:t>
            </w:r>
            <w:r w:rsidR="00EA324E">
              <w:rPr>
                <w:noProof/>
                <w:webHidden/>
              </w:rPr>
              <w:fldChar w:fldCharType="end"/>
            </w:r>
          </w:hyperlink>
        </w:p>
        <w:p w14:paraId="727DF2AA" w14:textId="77777777" w:rsidR="00EA324E" w:rsidRDefault="003F2A18">
          <w:pPr>
            <w:pStyle w:val="TOC1"/>
            <w:tabs>
              <w:tab w:val="right" w:leader="dot" w:pos="8494"/>
            </w:tabs>
            <w:rPr>
              <w:rFonts w:eastAsiaTheme="minorEastAsia"/>
              <w:noProof/>
              <w:sz w:val="22"/>
              <w:lang w:val="pt-BR" w:eastAsia="pt-BR"/>
            </w:rPr>
          </w:pPr>
          <w:hyperlink w:anchor="_Toc382771685" w:history="1">
            <w:r w:rsidR="00EA324E" w:rsidRPr="000D66CE">
              <w:rPr>
                <w:rStyle w:val="Hyperlink"/>
                <w:noProof/>
              </w:rPr>
              <w:t>References</w:t>
            </w:r>
            <w:r w:rsidR="00EA324E">
              <w:rPr>
                <w:noProof/>
                <w:webHidden/>
              </w:rPr>
              <w:tab/>
            </w:r>
            <w:r w:rsidR="00EA324E">
              <w:rPr>
                <w:noProof/>
                <w:webHidden/>
              </w:rPr>
              <w:fldChar w:fldCharType="begin"/>
            </w:r>
            <w:r w:rsidR="00EA324E">
              <w:rPr>
                <w:noProof/>
                <w:webHidden/>
              </w:rPr>
              <w:instrText xml:space="preserve"> PAGEREF _Toc382771685 \h </w:instrText>
            </w:r>
            <w:r w:rsidR="00EA324E">
              <w:rPr>
                <w:noProof/>
                <w:webHidden/>
              </w:rPr>
            </w:r>
            <w:r w:rsidR="00EA324E">
              <w:rPr>
                <w:noProof/>
                <w:webHidden/>
              </w:rPr>
              <w:fldChar w:fldCharType="separate"/>
            </w:r>
            <w:r w:rsidR="00EA324E">
              <w:rPr>
                <w:noProof/>
                <w:webHidden/>
              </w:rPr>
              <w:t>218</w:t>
            </w:r>
            <w:r w:rsidR="00EA324E">
              <w:rPr>
                <w:noProof/>
                <w:webHidden/>
              </w:rPr>
              <w:fldChar w:fldCharType="end"/>
            </w:r>
          </w:hyperlink>
        </w:p>
        <w:p w14:paraId="63B53A75" w14:textId="7BF287C0" w:rsidR="007E3CA6" w:rsidRPr="00CA1545" w:rsidRDefault="007E3CA6">
          <w:r w:rsidRPr="00CA1545">
            <w:rPr>
              <w:b/>
              <w:bCs/>
              <w:noProof/>
            </w:rPr>
            <w:fldChar w:fldCharType="end"/>
          </w:r>
        </w:p>
      </w:sdtContent>
    </w:sdt>
    <w:p w14:paraId="3A909131" w14:textId="77777777" w:rsidR="007E3CA6" w:rsidRPr="00CA1545" w:rsidRDefault="007E3CA6" w:rsidP="007E3CA6"/>
    <w:p w14:paraId="4B6829D8" w14:textId="77777777" w:rsidR="0001200E" w:rsidRDefault="0001200E" w:rsidP="007E3CA6">
      <w:pPr>
        <w:sectPr w:rsidR="0001200E" w:rsidSect="00174429">
          <w:footerReference w:type="first" r:id="rId12"/>
          <w:pgSz w:w="11906" w:h="16838"/>
          <w:pgMar w:top="1417" w:right="1701" w:bottom="1417" w:left="1701" w:header="708" w:footer="708" w:gutter="0"/>
          <w:pgNumType w:start="2"/>
          <w:cols w:space="708"/>
          <w:titlePg/>
          <w:docGrid w:linePitch="360"/>
        </w:sectPr>
      </w:pPr>
    </w:p>
    <w:p w14:paraId="571ED3D9" w14:textId="674A4013" w:rsidR="007E3CA6" w:rsidRDefault="0001200E" w:rsidP="0001200E">
      <w:pPr>
        <w:pStyle w:val="Heading1"/>
        <w:numPr>
          <w:ilvl w:val="0"/>
          <w:numId w:val="0"/>
        </w:numPr>
      </w:pPr>
      <w:bookmarkStart w:id="1" w:name="_Toc382771577"/>
      <w:r>
        <w:lastRenderedPageBreak/>
        <w:t>Figures</w:t>
      </w:r>
      <w:bookmarkEnd w:id="1"/>
    </w:p>
    <w:p w14:paraId="21C1E16D" w14:textId="77777777" w:rsidR="00EA324E" w:rsidRDefault="003D6C0D">
      <w:pPr>
        <w:pStyle w:val="TableofFigures"/>
        <w:tabs>
          <w:tab w:val="right" w:leader="dot" w:pos="8494"/>
        </w:tabs>
        <w:rPr>
          <w:rFonts w:eastAsiaTheme="minorEastAsia"/>
          <w:noProof/>
          <w:sz w:val="22"/>
          <w:lang w:val="pt-BR" w:eastAsia="pt-BR"/>
        </w:rPr>
      </w:pPr>
      <w:r>
        <w:fldChar w:fldCharType="begin"/>
      </w:r>
      <w:r>
        <w:instrText xml:space="preserve"> TOC \h \z \c "Figure" </w:instrText>
      </w:r>
      <w:r>
        <w:fldChar w:fldCharType="separate"/>
      </w:r>
      <w:hyperlink w:anchor="_Toc382771686" w:history="1">
        <w:r w:rsidR="00EA324E" w:rsidRPr="00C946C0">
          <w:rPr>
            <w:rStyle w:val="Hyperlink"/>
            <w:b/>
            <w:noProof/>
          </w:rPr>
          <w:t>Figure 1.</w:t>
        </w:r>
        <w:r w:rsidR="00EA324E" w:rsidRPr="00C946C0">
          <w:rPr>
            <w:rStyle w:val="Hyperlink"/>
            <w:noProof/>
          </w:rPr>
          <w:t xml:space="preserve"> UGE’s layers: </w:t>
        </w:r>
        <w:r w:rsidR="00EA324E" w:rsidRPr="00C946C0">
          <w:rPr>
            <w:rStyle w:val="Hyperlink"/>
            <w:rFonts w:ascii="Consolas" w:hAnsi="Consolas"/>
            <w:noProof/>
          </w:rPr>
          <w:t>GameApplication</w:t>
        </w:r>
        <w:r w:rsidR="00EA324E" w:rsidRPr="00C946C0">
          <w:rPr>
            <w:rStyle w:val="Hyperlink"/>
            <w:noProof/>
          </w:rPr>
          <w:t xml:space="preserve">, </w:t>
        </w:r>
        <w:r w:rsidR="00EA324E" w:rsidRPr="00C946C0">
          <w:rPr>
            <w:rStyle w:val="Hyperlink"/>
            <w:rFonts w:ascii="Consolas" w:hAnsi="Consolas"/>
            <w:noProof/>
          </w:rPr>
          <w:t>GameLogic</w:t>
        </w:r>
        <w:r w:rsidR="00EA324E" w:rsidRPr="00C946C0">
          <w:rPr>
            <w:rStyle w:val="Hyperlink"/>
            <w:noProof/>
          </w:rPr>
          <w:t xml:space="preserve"> and </w:t>
        </w:r>
        <w:r w:rsidR="00EA324E" w:rsidRPr="00C946C0">
          <w:rPr>
            <w:rStyle w:val="Hyperlink"/>
            <w:rFonts w:ascii="Consolas" w:hAnsi="Consolas"/>
            <w:noProof/>
          </w:rPr>
          <w:t>GameView</w:t>
        </w:r>
        <w:r w:rsidR="00EA324E" w:rsidRPr="00C946C0">
          <w:rPr>
            <w:rStyle w:val="Hyperlink"/>
            <w:noProof/>
          </w:rPr>
          <w:t>.</w:t>
        </w:r>
        <w:r w:rsidR="00EA324E">
          <w:rPr>
            <w:noProof/>
            <w:webHidden/>
          </w:rPr>
          <w:tab/>
        </w:r>
        <w:r w:rsidR="00EA324E">
          <w:rPr>
            <w:noProof/>
            <w:webHidden/>
          </w:rPr>
          <w:fldChar w:fldCharType="begin"/>
        </w:r>
        <w:r w:rsidR="00EA324E">
          <w:rPr>
            <w:noProof/>
            <w:webHidden/>
          </w:rPr>
          <w:instrText xml:space="preserve"> PAGEREF _Toc382771686 \h </w:instrText>
        </w:r>
        <w:r w:rsidR="00EA324E">
          <w:rPr>
            <w:noProof/>
            <w:webHidden/>
          </w:rPr>
        </w:r>
        <w:r w:rsidR="00EA324E">
          <w:rPr>
            <w:noProof/>
            <w:webHidden/>
          </w:rPr>
          <w:fldChar w:fldCharType="separate"/>
        </w:r>
        <w:r w:rsidR="00EA324E">
          <w:rPr>
            <w:noProof/>
            <w:webHidden/>
          </w:rPr>
          <w:t>15</w:t>
        </w:r>
        <w:r w:rsidR="00EA324E">
          <w:rPr>
            <w:noProof/>
            <w:webHidden/>
          </w:rPr>
          <w:fldChar w:fldCharType="end"/>
        </w:r>
      </w:hyperlink>
    </w:p>
    <w:p w14:paraId="25F1D55C" w14:textId="77777777" w:rsidR="00EA324E" w:rsidRDefault="003F2A18">
      <w:pPr>
        <w:pStyle w:val="TableofFigures"/>
        <w:tabs>
          <w:tab w:val="right" w:leader="dot" w:pos="8494"/>
        </w:tabs>
        <w:rPr>
          <w:rFonts w:eastAsiaTheme="minorEastAsia"/>
          <w:noProof/>
          <w:sz w:val="22"/>
          <w:lang w:val="pt-BR" w:eastAsia="pt-BR"/>
        </w:rPr>
      </w:pPr>
      <w:hyperlink w:anchor="_Toc382771687" w:history="1">
        <w:r w:rsidR="00EA324E" w:rsidRPr="00C946C0">
          <w:rPr>
            <w:rStyle w:val="Hyperlink"/>
            <w:b/>
            <w:noProof/>
          </w:rPr>
          <w:t>Figure 2.</w:t>
        </w:r>
        <w:r w:rsidR="00EA324E" w:rsidRPr="00C946C0">
          <w:rPr>
            <w:rStyle w:val="Hyperlink"/>
            <w:noProof/>
          </w:rPr>
          <w:t xml:space="preserve"> The Game Application Layer.</w:t>
        </w:r>
        <w:r w:rsidR="00EA324E">
          <w:rPr>
            <w:noProof/>
            <w:webHidden/>
          </w:rPr>
          <w:tab/>
        </w:r>
        <w:r w:rsidR="00EA324E">
          <w:rPr>
            <w:noProof/>
            <w:webHidden/>
          </w:rPr>
          <w:fldChar w:fldCharType="begin"/>
        </w:r>
        <w:r w:rsidR="00EA324E">
          <w:rPr>
            <w:noProof/>
            <w:webHidden/>
          </w:rPr>
          <w:instrText xml:space="preserve"> PAGEREF _Toc382771687 \h </w:instrText>
        </w:r>
        <w:r w:rsidR="00EA324E">
          <w:rPr>
            <w:noProof/>
            <w:webHidden/>
          </w:rPr>
        </w:r>
        <w:r w:rsidR="00EA324E">
          <w:rPr>
            <w:noProof/>
            <w:webHidden/>
          </w:rPr>
          <w:fldChar w:fldCharType="separate"/>
        </w:r>
        <w:r w:rsidR="00EA324E">
          <w:rPr>
            <w:noProof/>
            <w:webHidden/>
          </w:rPr>
          <w:t>19</w:t>
        </w:r>
        <w:r w:rsidR="00EA324E">
          <w:rPr>
            <w:noProof/>
            <w:webHidden/>
          </w:rPr>
          <w:fldChar w:fldCharType="end"/>
        </w:r>
      </w:hyperlink>
    </w:p>
    <w:p w14:paraId="4992FE31" w14:textId="77777777" w:rsidR="00EA324E" w:rsidRDefault="003F2A18">
      <w:pPr>
        <w:pStyle w:val="TableofFigures"/>
        <w:tabs>
          <w:tab w:val="right" w:leader="dot" w:pos="8494"/>
        </w:tabs>
        <w:rPr>
          <w:rFonts w:eastAsiaTheme="minorEastAsia"/>
          <w:noProof/>
          <w:sz w:val="22"/>
          <w:lang w:val="pt-BR" w:eastAsia="pt-BR"/>
        </w:rPr>
      </w:pPr>
      <w:hyperlink w:anchor="_Toc382771688" w:history="1">
        <w:r w:rsidR="00EA324E" w:rsidRPr="00C946C0">
          <w:rPr>
            <w:rStyle w:val="Hyperlink"/>
            <w:b/>
            <w:noProof/>
          </w:rPr>
          <w:t>Figure 3.</w:t>
        </w:r>
        <w:r w:rsidR="00EA324E" w:rsidRPr="00C946C0">
          <w:rPr>
            <w:rStyle w:val="Hyperlink"/>
            <w:noProof/>
          </w:rPr>
          <w:t xml:space="preserve"> Game states.</w:t>
        </w:r>
        <w:r w:rsidR="00EA324E">
          <w:rPr>
            <w:noProof/>
            <w:webHidden/>
          </w:rPr>
          <w:tab/>
        </w:r>
        <w:r w:rsidR="00EA324E">
          <w:rPr>
            <w:noProof/>
            <w:webHidden/>
          </w:rPr>
          <w:fldChar w:fldCharType="begin"/>
        </w:r>
        <w:r w:rsidR="00EA324E">
          <w:rPr>
            <w:noProof/>
            <w:webHidden/>
          </w:rPr>
          <w:instrText xml:space="preserve"> PAGEREF _Toc382771688 \h </w:instrText>
        </w:r>
        <w:r w:rsidR="00EA324E">
          <w:rPr>
            <w:noProof/>
            <w:webHidden/>
          </w:rPr>
        </w:r>
        <w:r w:rsidR="00EA324E">
          <w:rPr>
            <w:noProof/>
            <w:webHidden/>
          </w:rPr>
          <w:fldChar w:fldCharType="separate"/>
        </w:r>
        <w:r w:rsidR="00EA324E">
          <w:rPr>
            <w:noProof/>
            <w:webHidden/>
          </w:rPr>
          <w:t>27</w:t>
        </w:r>
        <w:r w:rsidR="00EA324E">
          <w:rPr>
            <w:noProof/>
            <w:webHidden/>
          </w:rPr>
          <w:fldChar w:fldCharType="end"/>
        </w:r>
      </w:hyperlink>
    </w:p>
    <w:p w14:paraId="272E7A7D" w14:textId="77777777" w:rsidR="00EA324E" w:rsidRDefault="003F2A18">
      <w:pPr>
        <w:pStyle w:val="TableofFigures"/>
        <w:tabs>
          <w:tab w:val="right" w:leader="dot" w:pos="8494"/>
        </w:tabs>
        <w:rPr>
          <w:rFonts w:eastAsiaTheme="minorEastAsia"/>
          <w:noProof/>
          <w:sz w:val="22"/>
          <w:lang w:val="pt-BR" w:eastAsia="pt-BR"/>
        </w:rPr>
      </w:pPr>
      <w:hyperlink w:anchor="_Toc382771689" w:history="1">
        <w:r w:rsidR="00EA324E" w:rsidRPr="00C946C0">
          <w:rPr>
            <w:rStyle w:val="Hyperlink"/>
            <w:b/>
            <w:noProof/>
          </w:rPr>
          <w:t>Figure 4.</w:t>
        </w:r>
        <w:r w:rsidR="00EA324E" w:rsidRPr="00C946C0">
          <w:rPr>
            <w:rStyle w:val="Hyperlink"/>
            <w:noProof/>
          </w:rPr>
          <w:t xml:space="preserve"> The Game State Factory.</w:t>
        </w:r>
        <w:r w:rsidR="00EA324E">
          <w:rPr>
            <w:noProof/>
            <w:webHidden/>
          </w:rPr>
          <w:tab/>
        </w:r>
        <w:r w:rsidR="00EA324E">
          <w:rPr>
            <w:noProof/>
            <w:webHidden/>
          </w:rPr>
          <w:fldChar w:fldCharType="begin"/>
        </w:r>
        <w:r w:rsidR="00EA324E">
          <w:rPr>
            <w:noProof/>
            <w:webHidden/>
          </w:rPr>
          <w:instrText xml:space="preserve"> PAGEREF _Toc382771689 \h </w:instrText>
        </w:r>
        <w:r w:rsidR="00EA324E">
          <w:rPr>
            <w:noProof/>
            <w:webHidden/>
          </w:rPr>
        </w:r>
        <w:r w:rsidR="00EA324E">
          <w:rPr>
            <w:noProof/>
            <w:webHidden/>
          </w:rPr>
          <w:fldChar w:fldCharType="separate"/>
        </w:r>
        <w:r w:rsidR="00EA324E">
          <w:rPr>
            <w:noProof/>
            <w:webHidden/>
          </w:rPr>
          <w:t>29</w:t>
        </w:r>
        <w:r w:rsidR="00EA324E">
          <w:rPr>
            <w:noProof/>
            <w:webHidden/>
          </w:rPr>
          <w:fldChar w:fldCharType="end"/>
        </w:r>
      </w:hyperlink>
    </w:p>
    <w:p w14:paraId="3D1DDB56" w14:textId="77777777" w:rsidR="00EA324E" w:rsidRDefault="003F2A18">
      <w:pPr>
        <w:pStyle w:val="TableofFigures"/>
        <w:tabs>
          <w:tab w:val="right" w:leader="dot" w:pos="8494"/>
        </w:tabs>
        <w:rPr>
          <w:rFonts w:eastAsiaTheme="minorEastAsia"/>
          <w:noProof/>
          <w:sz w:val="22"/>
          <w:lang w:val="pt-BR" w:eastAsia="pt-BR"/>
        </w:rPr>
      </w:pPr>
      <w:hyperlink w:anchor="_Toc382771690" w:history="1">
        <w:r w:rsidR="00EA324E" w:rsidRPr="00C946C0">
          <w:rPr>
            <w:rStyle w:val="Hyperlink"/>
            <w:b/>
            <w:noProof/>
          </w:rPr>
          <w:t xml:space="preserve">Figure 5. </w:t>
        </w:r>
        <w:r w:rsidR="00EA324E" w:rsidRPr="00C946C0">
          <w:rPr>
            <w:rStyle w:val="Hyperlink"/>
            <w:noProof/>
          </w:rPr>
          <w:t>The Game Logic Layer.</w:t>
        </w:r>
        <w:r w:rsidR="00EA324E">
          <w:rPr>
            <w:noProof/>
            <w:webHidden/>
          </w:rPr>
          <w:tab/>
        </w:r>
        <w:r w:rsidR="00EA324E">
          <w:rPr>
            <w:noProof/>
            <w:webHidden/>
          </w:rPr>
          <w:fldChar w:fldCharType="begin"/>
        </w:r>
        <w:r w:rsidR="00EA324E">
          <w:rPr>
            <w:noProof/>
            <w:webHidden/>
          </w:rPr>
          <w:instrText xml:space="preserve"> PAGEREF _Toc382771690 \h </w:instrText>
        </w:r>
        <w:r w:rsidR="00EA324E">
          <w:rPr>
            <w:noProof/>
            <w:webHidden/>
          </w:rPr>
        </w:r>
        <w:r w:rsidR="00EA324E">
          <w:rPr>
            <w:noProof/>
            <w:webHidden/>
          </w:rPr>
          <w:fldChar w:fldCharType="separate"/>
        </w:r>
        <w:r w:rsidR="00EA324E">
          <w:rPr>
            <w:noProof/>
            <w:webHidden/>
          </w:rPr>
          <w:t>31</w:t>
        </w:r>
        <w:r w:rsidR="00EA324E">
          <w:rPr>
            <w:noProof/>
            <w:webHidden/>
          </w:rPr>
          <w:fldChar w:fldCharType="end"/>
        </w:r>
      </w:hyperlink>
    </w:p>
    <w:p w14:paraId="3D74487C" w14:textId="77777777" w:rsidR="00EA324E" w:rsidRDefault="003F2A18">
      <w:pPr>
        <w:pStyle w:val="TableofFigures"/>
        <w:tabs>
          <w:tab w:val="right" w:leader="dot" w:pos="8494"/>
        </w:tabs>
        <w:rPr>
          <w:rFonts w:eastAsiaTheme="minorEastAsia"/>
          <w:noProof/>
          <w:sz w:val="22"/>
          <w:lang w:val="pt-BR" w:eastAsia="pt-BR"/>
        </w:rPr>
      </w:pPr>
      <w:hyperlink w:anchor="_Toc382771691" w:history="1">
        <w:r w:rsidR="00EA324E" w:rsidRPr="00C946C0">
          <w:rPr>
            <w:rStyle w:val="Hyperlink"/>
            <w:b/>
            <w:noProof/>
          </w:rPr>
          <w:t>Figure 6.</w:t>
        </w:r>
        <w:r w:rsidR="00EA324E" w:rsidRPr="00C946C0">
          <w:rPr>
            <w:rStyle w:val="Hyperlink"/>
            <w:noProof/>
          </w:rPr>
          <w:t xml:space="preserve"> Game command mapping.</w:t>
        </w:r>
        <w:r w:rsidR="00EA324E">
          <w:rPr>
            <w:noProof/>
            <w:webHidden/>
          </w:rPr>
          <w:tab/>
        </w:r>
        <w:r w:rsidR="00EA324E">
          <w:rPr>
            <w:noProof/>
            <w:webHidden/>
          </w:rPr>
          <w:fldChar w:fldCharType="begin"/>
        </w:r>
        <w:r w:rsidR="00EA324E">
          <w:rPr>
            <w:noProof/>
            <w:webHidden/>
          </w:rPr>
          <w:instrText xml:space="preserve"> PAGEREF _Toc382771691 \h </w:instrText>
        </w:r>
        <w:r w:rsidR="00EA324E">
          <w:rPr>
            <w:noProof/>
            <w:webHidden/>
          </w:rPr>
        </w:r>
        <w:r w:rsidR="00EA324E">
          <w:rPr>
            <w:noProof/>
            <w:webHidden/>
          </w:rPr>
          <w:fldChar w:fldCharType="separate"/>
        </w:r>
        <w:r w:rsidR="00EA324E">
          <w:rPr>
            <w:noProof/>
            <w:webHidden/>
          </w:rPr>
          <w:t>37</w:t>
        </w:r>
        <w:r w:rsidR="00EA324E">
          <w:rPr>
            <w:noProof/>
            <w:webHidden/>
          </w:rPr>
          <w:fldChar w:fldCharType="end"/>
        </w:r>
      </w:hyperlink>
    </w:p>
    <w:p w14:paraId="310D9982" w14:textId="77777777" w:rsidR="00EA324E" w:rsidRDefault="003F2A18">
      <w:pPr>
        <w:pStyle w:val="TableofFigures"/>
        <w:tabs>
          <w:tab w:val="right" w:leader="dot" w:pos="8494"/>
        </w:tabs>
        <w:rPr>
          <w:rFonts w:eastAsiaTheme="minorEastAsia"/>
          <w:noProof/>
          <w:sz w:val="22"/>
          <w:lang w:val="pt-BR" w:eastAsia="pt-BR"/>
        </w:rPr>
      </w:pPr>
      <w:hyperlink w:anchor="_Toc382771692" w:history="1">
        <w:r w:rsidR="00EA324E" w:rsidRPr="00C946C0">
          <w:rPr>
            <w:rStyle w:val="Hyperlink"/>
            <w:b/>
            <w:noProof/>
          </w:rPr>
          <w:t>Figure 7.</w:t>
        </w:r>
        <w:r w:rsidR="00EA324E" w:rsidRPr="00C946C0">
          <w:rPr>
            <w:rStyle w:val="Hyperlink"/>
            <w:noProof/>
          </w:rPr>
          <w:t xml:space="preserve"> UGE Input and Output: the </w:t>
        </w:r>
        <w:r w:rsidR="00EA324E" w:rsidRPr="00C946C0">
          <w:rPr>
            <w:rStyle w:val="Hyperlink"/>
            <w:rFonts w:ascii="Consolas" w:hAnsi="Consolas"/>
            <w:noProof/>
          </w:rPr>
          <w:t>IGameView</w:t>
        </w:r>
        <w:r w:rsidR="00EA324E" w:rsidRPr="00C946C0">
          <w:rPr>
            <w:rStyle w:val="Hyperlink"/>
            <w:noProof/>
          </w:rPr>
          <w:t xml:space="preserve"> abstract interface and the </w:t>
        </w:r>
        <w:r w:rsidR="00EA324E" w:rsidRPr="00C946C0">
          <w:rPr>
            <w:rStyle w:val="Hyperlink"/>
            <w:rFonts w:ascii="Consolas" w:hAnsi="Consolas"/>
            <w:noProof/>
          </w:rPr>
          <w:t>HumanGameView</w:t>
        </w:r>
        <w:r w:rsidR="00EA324E" w:rsidRPr="00C946C0">
          <w:rPr>
            <w:rStyle w:val="Hyperlink"/>
            <w:noProof/>
          </w:rPr>
          <w:t>.</w:t>
        </w:r>
        <w:r w:rsidR="00EA324E">
          <w:rPr>
            <w:noProof/>
            <w:webHidden/>
          </w:rPr>
          <w:tab/>
        </w:r>
        <w:r w:rsidR="00EA324E">
          <w:rPr>
            <w:noProof/>
            <w:webHidden/>
          </w:rPr>
          <w:fldChar w:fldCharType="begin"/>
        </w:r>
        <w:r w:rsidR="00EA324E">
          <w:rPr>
            <w:noProof/>
            <w:webHidden/>
          </w:rPr>
          <w:instrText xml:space="preserve"> PAGEREF _Toc382771692 \h </w:instrText>
        </w:r>
        <w:r w:rsidR="00EA324E">
          <w:rPr>
            <w:noProof/>
            <w:webHidden/>
          </w:rPr>
        </w:r>
        <w:r w:rsidR="00EA324E">
          <w:rPr>
            <w:noProof/>
            <w:webHidden/>
          </w:rPr>
          <w:fldChar w:fldCharType="separate"/>
        </w:r>
        <w:r w:rsidR="00EA324E">
          <w:rPr>
            <w:noProof/>
            <w:webHidden/>
          </w:rPr>
          <w:t>41</w:t>
        </w:r>
        <w:r w:rsidR="00EA324E">
          <w:rPr>
            <w:noProof/>
            <w:webHidden/>
          </w:rPr>
          <w:fldChar w:fldCharType="end"/>
        </w:r>
      </w:hyperlink>
    </w:p>
    <w:p w14:paraId="71C6EF9C" w14:textId="77777777" w:rsidR="00EA324E" w:rsidRDefault="003F2A18">
      <w:pPr>
        <w:pStyle w:val="TableofFigures"/>
        <w:tabs>
          <w:tab w:val="right" w:leader="dot" w:pos="8494"/>
        </w:tabs>
        <w:rPr>
          <w:rFonts w:eastAsiaTheme="minorEastAsia"/>
          <w:noProof/>
          <w:sz w:val="22"/>
          <w:lang w:val="pt-BR" w:eastAsia="pt-BR"/>
        </w:rPr>
      </w:pPr>
      <w:hyperlink w:anchor="_Toc382771693" w:history="1">
        <w:r w:rsidR="00EA324E" w:rsidRPr="00C946C0">
          <w:rPr>
            <w:rStyle w:val="Hyperlink"/>
            <w:b/>
            <w:noProof/>
          </w:rPr>
          <w:t>Figure 8.</w:t>
        </w:r>
        <w:r w:rsidR="00EA324E" w:rsidRPr="00C946C0">
          <w:rPr>
            <w:rStyle w:val="Hyperlink"/>
            <w:noProof/>
          </w:rPr>
          <w:t xml:space="preserve"> The </w:t>
        </w:r>
        <w:r w:rsidR="00EA324E" w:rsidRPr="00C946C0">
          <w:rPr>
            <w:rStyle w:val="Hyperlink"/>
            <w:rFonts w:ascii="Consolas" w:hAnsi="Consolas"/>
            <w:noProof/>
          </w:rPr>
          <w:t>IGameView</w:t>
        </w:r>
        <w:r w:rsidR="00EA324E" w:rsidRPr="00C946C0">
          <w:rPr>
            <w:rStyle w:val="Hyperlink"/>
            <w:noProof/>
          </w:rPr>
          <w:t xml:space="preserve"> dataflow.</w:t>
        </w:r>
        <w:r w:rsidR="00EA324E">
          <w:rPr>
            <w:noProof/>
            <w:webHidden/>
          </w:rPr>
          <w:tab/>
        </w:r>
        <w:r w:rsidR="00EA324E">
          <w:rPr>
            <w:noProof/>
            <w:webHidden/>
          </w:rPr>
          <w:fldChar w:fldCharType="begin"/>
        </w:r>
        <w:r w:rsidR="00EA324E">
          <w:rPr>
            <w:noProof/>
            <w:webHidden/>
          </w:rPr>
          <w:instrText xml:space="preserve"> PAGEREF _Toc382771693 \h </w:instrText>
        </w:r>
        <w:r w:rsidR="00EA324E">
          <w:rPr>
            <w:noProof/>
            <w:webHidden/>
          </w:rPr>
        </w:r>
        <w:r w:rsidR="00EA324E">
          <w:rPr>
            <w:noProof/>
            <w:webHidden/>
          </w:rPr>
          <w:fldChar w:fldCharType="separate"/>
        </w:r>
        <w:r w:rsidR="00EA324E">
          <w:rPr>
            <w:noProof/>
            <w:webHidden/>
          </w:rPr>
          <w:t>42</w:t>
        </w:r>
        <w:r w:rsidR="00EA324E">
          <w:rPr>
            <w:noProof/>
            <w:webHidden/>
          </w:rPr>
          <w:fldChar w:fldCharType="end"/>
        </w:r>
      </w:hyperlink>
    </w:p>
    <w:p w14:paraId="77E31646" w14:textId="77777777" w:rsidR="00EA324E" w:rsidRDefault="003F2A18">
      <w:pPr>
        <w:pStyle w:val="TableofFigures"/>
        <w:tabs>
          <w:tab w:val="right" w:leader="dot" w:pos="8494"/>
        </w:tabs>
        <w:rPr>
          <w:rFonts w:eastAsiaTheme="minorEastAsia"/>
          <w:noProof/>
          <w:sz w:val="22"/>
          <w:lang w:val="pt-BR" w:eastAsia="pt-BR"/>
        </w:rPr>
      </w:pPr>
      <w:hyperlink w:anchor="_Toc382771694" w:history="1">
        <w:r w:rsidR="00EA324E" w:rsidRPr="00C946C0">
          <w:rPr>
            <w:rStyle w:val="Hyperlink"/>
            <w:b/>
            <w:noProof/>
          </w:rPr>
          <w:t>Figure 9.</w:t>
        </w:r>
        <w:r w:rsidR="00EA324E" w:rsidRPr="00C946C0">
          <w:rPr>
            <w:rStyle w:val="Hyperlink"/>
            <w:noProof/>
          </w:rPr>
          <w:t xml:space="preserve"> A lower level </w:t>
        </w:r>
        <w:r w:rsidR="00EA324E" w:rsidRPr="00C946C0">
          <w:rPr>
            <w:rStyle w:val="Hyperlink"/>
            <w:rFonts w:ascii="Consolas" w:hAnsi="Consolas"/>
            <w:noProof/>
          </w:rPr>
          <w:t>IGameView</w:t>
        </w:r>
        <w:r w:rsidR="00EA324E" w:rsidRPr="00C946C0">
          <w:rPr>
            <w:rStyle w:val="Hyperlink"/>
            <w:noProof/>
          </w:rPr>
          <w:t xml:space="preserve"> dataflow.</w:t>
        </w:r>
        <w:r w:rsidR="00EA324E">
          <w:rPr>
            <w:noProof/>
            <w:webHidden/>
          </w:rPr>
          <w:tab/>
        </w:r>
        <w:r w:rsidR="00EA324E">
          <w:rPr>
            <w:noProof/>
            <w:webHidden/>
          </w:rPr>
          <w:fldChar w:fldCharType="begin"/>
        </w:r>
        <w:r w:rsidR="00EA324E">
          <w:rPr>
            <w:noProof/>
            <w:webHidden/>
          </w:rPr>
          <w:instrText xml:space="preserve"> PAGEREF _Toc382771694 \h </w:instrText>
        </w:r>
        <w:r w:rsidR="00EA324E">
          <w:rPr>
            <w:noProof/>
            <w:webHidden/>
          </w:rPr>
        </w:r>
        <w:r w:rsidR="00EA324E">
          <w:rPr>
            <w:noProof/>
            <w:webHidden/>
          </w:rPr>
          <w:fldChar w:fldCharType="separate"/>
        </w:r>
        <w:r w:rsidR="00EA324E">
          <w:rPr>
            <w:noProof/>
            <w:webHidden/>
          </w:rPr>
          <w:t>42</w:t>
        </w:r>
        <w:r w:rsidR="00EA324E">
          <w:rPr>
            <w:noProof/>
            <w:webHidden/>
          </w:rPr>
          <w:fldChar w:fldCharType="end"/>
        </w:r>
      </w:hyperlink>
    </w:p>
    <w:p w14:paraId="5DDA7D21" w14:textId="77777777" w:rsidR="00EA324E" w:rsidRDefault="003F2A18">
      <w:pPr>
        <w:pStyle w:val="TableofFigures"/>
        <w:tabs>
          <w:tab w:val="right" w:leader="dot" w:pos="8494"/>
        </w:tabs>
        <w:rPr>
          <w:rFonts w:eastAsiaTheme="minorEastAsia"/>
          <w:noProof/>
          <w:sz w:val="22"/>
          <w:lang w:val="pt-BR" w:eastAsia="pt-BR"/>
        </w:rPr>
      </w:pPr>
      <w:hyperlink w:anchor="_Toc382771695" w:history="1">
        <w:r w:rsidR="00EA324E" w:rsidRPr="00C946C0">
          <w:rPr>
            <w:rStyle w:val="Hyperlink"/>
            <w:b/>
            <w:noProof/>
          </w:rPr>
          <w:t>Figure 10.</w:t>
        </w:r>
        <w:r w:rsidR="00EA324E" w:rsidRPr="00C946C0">
          <w:rPr>
            <w:rStyle w:val="Hyperlink"/>
            <w:noProof/>
          </w:rPr>
          <w:t xml:space="preserve"> An actor with two components attached.</w:t>
        </w:r>
        <w:r w:rsidR="00EA324E">
          <w:rPr>
            <w:noProof/>
            <w:webHidden/>
          </w:rPr>
          <w:tab/>
        </w:r>
        <w:r w:rsidR="00EA324E">
          <w:rPr>
            <w:noProof/>
            <w:webHidden/>
          </w:rPr>
          <w:fldChar w:fldCharType="begin"/>
        </w:r>
        <w:r w:rsidR="00EA324E">
          <w:rPr>
            <w:noProof/>
            <w:webHidden/>
          </w:rPr>
          <w:instrText xml:space="preserve"> PAGEREF _Toc382771695 \h </w:instrText>
        </w:r>
        <w:r w:rsidR="00EA324E">
          <w:rPr>
            <w:noProof/>
            <w:webHidden/>
          </w:rPr>
        </w:r>
        <w:r w:rsidR="00EA324E">
          <w:rPr>
            <w:noProof/>
            <w:webHidden/>
          </w:rPr>
          <w:fldChar w:fldCharType="separate"/>
        </w:r>
        <w:r w:rsidR="00EA324E">
          <w:rPr>
            <w:noProof/>
            <w:webHidden/>
          </w:rPr>
          <w:t>48</w:t>
        </w:r>
        <w:r w:rsidR="00EA324E">
          <w:rPr>
            <w:noProof/>
            <w:webHidden/>
          </w:rPr>
          <w:fldChar w:fldCharType="end"/>
        </w:r>
      </w:hyperlink>
    </w:p>
    <w:p w14:paraId="21FF4504" w14:textId="77777777" w:rsidR="00EA324E" w:rsidRDefault="003F2A18">
      <w:pPr>
        <w:pStyle w:val="TableofFigures"/>
        <w:tabs>
          <w:tab w:val="right" w:leader="dot" w:pos="8494"/>
        </w:tabs>
        <w:rPr>
          <w:rFonts w:eastAsiaTheme="minorEastAsia"/>
          <w:noProof/>
          <w:sz w:val="22"/>
          <w:lang w:val="pt-BR" w:eastAsia="pt-BR"/>
        </w:rPr>
      </w:pPr>
      <w:hyperlink w:anchor="_Toc382771696" w:history="1">
        <w:r w:rsidR="00EA324E" w:rsidRPr="00C946C0">
          <w:rPr>
            <w:rStyle w:val="Hyperlink"/>
            <w:b/>
            <w:noProof/>
          </w:rPr>
          <w:t>Figure 11.</w:t>
        </w:r>
        <w:r w:rsidR="00EA324E" w:rsidRPr="00C946C0">
          <w:rPr>
            <w:rStyle w:val="Hyperlink"/>
            <w:noProof/>
          </w:rPr>
          <w:t xml:space="preserve"> The actor from </w:t>
        </w:r>
        <w:r w:rsidR="00EA324E" w:rsidRPr="00C946C0">
          <w:rPr>
            <w:rStyle w:val="Hyperlink"/>
            <w:b/>
            <w:noProof/>
          </w:rPr>
          <w:t>Figure 10</w:t>
        </w:r>
        <w:r w:rsidR="00EA324E" w:rsidRPr="00C946C0">
          <w:rPr>
            <w:rStyle w:val="Hyperlink"/>
            <w:noProof/>
          </w:rPr>
          <w:t xml:space="preserve"> with a </w:t>
        </w:r>
        <w:r w:rsidR="00EA324E" w:rsidRPr="00C946C0">
          <w:rPr>
            <w:rStyle w:val="Hyperlink"/>
            <w:rFonts w:ascii="Consolas" w:hAnsi="Consolas"/>
            <w:noProof/>
          </w:rPr>
          <w:t>DrawableComponent</w:t>
        </w:r>
        <w:r w:rsidR="00EA324E" w:rsidRPr="00C946C0">
          <w:rPr>
            <w:rStyle w:val="Hyperlink"/>
            <w:noProof/>
          </w:rPr>
          <w:t>.</w:t>
        </w:r>
        <w:r w:rsidR="00EA324E">
          <w:rPr>
            <w:noProof/>
            <w:webHidden/>
          </w:rPr>
          <w:tab/>
        </w:r>
        <w:r w:rsidR="00EA324E">
          <w:rPr>
            <w:noProof/>
            <w:webHidden/>
          </w:rPr>
          <w:fldChar w:fldCharType="begin"/>
        </w:r>
        <w:r w:rsidR="00EA324E">
          <w:rPr>
            <w:noProof/>
            <w:webHidden/>
          </w:rPr>
          <w:instrText xml:space="preserve"> PAGEREF _Toc382771696 \h </w:instrText>
        </w:r>
        <w:r w:rsidR="00EA324E">
          <w:rPr>
            <w:noProof/>
            <w:webHidden/>
          </w:rPr>
        </w:r>
        <w:r w:rsidR="00EA324E">
          <w:rPr>
            <w:noProof/>
            <w:webHidden/>
          </w:rPr>
          <w:fldChar w:fldCharType="separate"/>
        </w:r>
        <w:r w:rsidR="00EA324E">
          <w:rPr>
            <w:noProof/>
            <w:webHidden/>
          </w:rPr>
          <w:t>48</w:t>
        </w:r>
        <w:r w:rsidR="00EA324E">
          <w:rPr>
            <w:noProof/>
            <w:webHidden/>
          </w:rPr>
          <w:fldChar w:fldCharType="end"/>
        </w:r>
      </w:hyperlink>
    </w:p>
    <w:p w14:paraId="59075EC0" w14:textId="77777777" w:rsidR="00EA324E" w:rsidRDefault="003F2A18">
      <w:pPr>
        <w:pStyle w:val="TableofFigures"/>
        <w:tabs>
          <w:tab w:val="right" w:leader="dot" w:pos="8494"/>
        </w:tabs>
        <w:rPr>
          <w:rFonts w:eastAsiaTheme="minorEastAsia"/>
          <w:noProof/>
          <w:sz w:val="22"/>
          <w:lang w:val="pt-BR" w:eastAsia="pt-BR"/>
        </w:rPr>
      </w:pPr>
      <w:hyperlink w:anchor="_Toc382771697" w:history="1">
        <w:r w:rsidR="00EA324E" w:rsidRPr="00C946C0">
          <w:rPr>
            <w:rStyle w:val="Hyperlink"/>
            <w:b/>
            <w:noProof/>
          </w:rPr>
          <w:t>Figure 12.</w:t>
        </w:r>
        <w:r w:rsidR="00EA324E" w:rsidRPr="00C946C0">
          <w:rPr>
            <w:rStyle w:val="Hyperlink"/>
            <w:noProof/>
          </w:rPr>
          <w:t xml:space="preserve"> The actor from </w:t>
        </w:r>
        <w:r w:rsidR="00EA324E" w:rsidRPr="00C946C0">
          <w:rPr>
            <w:rStyle w:val="Hyperlink"/>
            <w:b/>
            <w:noProof/>
          </w:rPr>
          <w:t>Figure 10</w:t>
        </w:r>
        <w:r w:rsidR="00EA324E" w:rsidRPr="00C946C0">
          <w:rPr>
            <w:rStyle w:val="Hyperlink"/>
            <w:noProof/>
          </w:rPr>
          <w:t xml:space="preserve"> with an </w:t>
        </w:r>
        <w:r w:rsidR="00EA324E" w:rsidRPr="00C946C0">
          <w:rPr>
            <w:rStyle w:val="Hyperlink"/>
            <w:rFonts w:ascii="Consolas" w:hAnsi="Consolas"/>
            <w:noProof/>
          </w:rPr>
          <w:t>AudibleComponent</w:t>
        </w:r>
        <w:r w:rsidR="00EA324E" w:rsidRPr="00C946C0">
          <w:rPr>
            <w:rStyle w:val="Hyperlink"/>
            <w:noProof/>
          </w:rPr>
          <w:t>.</w:t>
        </w:r>
        <w:r w:rsidR="00EA324E">
          <w:rPr>
            <w:noProof/>
            <w:webHidden/>
          </w:rPr>
          <w:tab/>
        </w:r>
        <w:r w:rsidR="00EA324E">
          <w:rPr>
            <w:noProof/>
            <w:webHidden/>
          </w:rPr>
          <w:fldChar w:fldCharType="begin"/>
        </w:r>
        <w:r w:rsidR="00EA324E">
          <w:rPr>
            <w:noProof/>
            <w:webHidden/>
          </w:rPr>
          <w:instrText xml:space="preserve"> PAGEREF _Toc382771697 \h </w:instrText>
        </w:r>
        <w:r w:rsidR="00EA324E">
          <w:rPr>
            <w:noProof/>
            <w:webHidden/>
          </w:rPr>
        </w:r>
        <w:r w:rsidR="00EA324E">
          <w:rPr>
            <w:noProof/>
            <w:webHidden/>
          </w:rPr>
          <w:fldChar w:fldCharType="separate"/>
        </w:r>
        <w:r w:rsidR="00EA324E">
          <w:rPr>
            <w:noProof/>
            <w:webHidden/>
          </w:rPr>
          <w:t>49</w:t>
        </w:r>
        <w:r w:rsidR="00EA324E">
          <w:rPr>
            <w:noProof/>
            <w:webHidden/>
          </w:rPr>
          <w:fldChar w:fldCharType="end"/>
        </w:r>
      </w:hyperlink>
    </w:p>
    <w:p w14:paraId="0ACAE3B7" w14:textId="77777777" w:rsidR="00EA324E" w:rsidRDefault="003F2A18">
      <w:pPr>
        <w:pStyle w:val="TableofFigures"/>
        <w:tabs>
          <w:tab w:val="right" w:leader="dot" w:pos="8494"/>
        </w:tabs>
        <w:rPr>
          <w:rFonts w:eastAsiaTheme="minorEastAsia"/>
          <w:noProof/>
          <w:sz w:val="22"/>
          <w:lang w:val="pt-BR" w:eastAsia="pt-BR"/>
        </w:rPr>
      </w:pPr>
      <w:hyperlink w:anchor="_Toc382771698" w:history="1">
        <w:r w:rsidR="00EA324E" w:rsidRPr="00C946C0">
          <w:rPr>
            <w:rStyle w:val="Hyperlink"/>
            <w:b/>
            <w:noProof/>
          </w:rPr>
          <w:t>Figure 13.</w:t>
        </w:r>
        <w:r w:rsidR="00EA324E" w:rsidRPr="00C946C0">
          <w:rPr>
            <w:rStyle w:val="Hyperlink"/>
            <w:noProof/>
          </w:rPr>
          <w:t xml:space="preserve"> The actor from </w:t>
        </w:r>
        <w:r w:rsidR="00EA324E" w:rsidRPr="00C946C0">
          <w:rPr>
            <w:rStyle w:val="Hyperlink"/>
            <w:b/>
            <w:noProof/>
          </w:rPr>
          <w:t>Figure 10</w:t>
        </w:r>
        <w:r w:rsidR="00EA324E" w:rsidRPr="00C946C0">
          <w:rPr>
            <w:rStyle w:val="Hyperlink"/>
            <w:noProof/>
          </w:rPr>
          <w:t xml:space="preserve"> with an </w:t>
        </w:r>
        <w:r w:rsidR="00EA324E" w:rsidRPr="00C946C0">
          <w:rPr>
            <w:rStyle w:val="Hyperlink"/>
            <w:rFonts w:ascii="Consolas" w:hAnsi="Consolas"/>
            <w:noProof/>
          </w:rPr>
          <w:t>AudibleComponent</w:t>
        </w:r>
        <w:r w:rsidR="00EA324E" w:rsidRPr="00C946C0">
          <w:rPr>
            <w:rStyle w:val="Hyperlink"/>
            <w:noProof/>
          </w:rPr>
          <w:t xml:space="preserve"> and a </w:t>
        </w:r>
        <w:r w:rsidR="00EA324E" w:rsidRPr="00C946C0">
          <w:rPr>
            <w:rStyle w:val="Hyperlink"/>
            <w:rFonts w:ascii="Consolas" w:hAnsi="Consolas"/>
            <w:noProof/>
          </w:rPr>
          <w:t>DrawableComponent</w:t>
        </w:r>
        <w:r w:rsidR="00EA324E" w:rsidRPr="00C946C0">
          <w:rPr>
            <w:rStyle w:val="Hyperlink"/>
            <w:noProof/>
          </w:rPr>
          <w:t>.</w:t>
        </w:r>
        <w:r w:rsidR="00EA324E">
          <w:rPr>
            <w:noProof/>
            <w:webHidden/>
          </w:rPr>
          <w:tab/>
        </w:r>
        <w:r w:rsidR="00EA324E">
          <w:rPr>
            <w:noProof/>
            <w:webHidden/>
          </w:rPr>
          <w:fldChar w:fldCharType="begin"/>
        </w:r>
        <w:r w:rsidR="00EA324E">
          <w:rPr>
            <w:noProof/>
            <w:webHidden/>
          </w:rPr>
          <w:instrText xml:space="preserve"> PAGEREF _Toc382771698 \h </w:instrText>
        </w:r>
        <w:r w:rsidR="00EA324E">
          <w:rPr>
            <w:noProof/>
            <w:webHidden/>
          </w:rPr>
        </w:r>
        <w:r w:rsidR="00EA324E">
          <w:rPr>
            <w:noProof/>
            <w:webHidden/>
          </w:rPr>
          <w:fldChar w:fldCharType="separate"/>
        </w:r>
        <w:r w:rsidR="00EA324E">
          <w:rPr>
            <w:noProof/>
            <w:webHidden/>
          </w:rPr>
          <w:t>49</w:t>
        </w:r>
        <w:r w:rsidR="00EA324E">
          <w:rPr>
            <w:noProof/>
            <w:webHidden/>
          </w:rPr>
          <w:fldChar w:fldCharType="end"/>
        </w:r>
      </w:hyperlink>
    </w:p>
    <w:p w14:paraId="248E8F8A" w14:textId="77777777" w:rsidR="00EA324E" w:rsidRDefault="003F2A18">
      <w:pPr>
        <w:pStyle w:val="TableofFigures"/>
        <w:tabs>
          <w:tab w:val="right" w:leader="dot" w:pos="8494"/>
        </w:tabs>
        <w:rPr>
          <w:rFonts w:eastAsiaTheme="minorEastAsia"/>
          <w:noProof/>
          <w:sz w:val="22"/>
          <w:lang w:val="pt-BR" w:eastAsia="pt-BR"/>
        </w:rPr>
      </w:pPr>
      <w:hyperlink w:anchor="_Toc382771699" w:history="1">
        <w:r w:rsidR="00EA324E" w:rsidRPr="00C946C0">
          <w:rPr>
            <w:rStyle w:val="Hyperlink"/>
            <w:b/>
            <w:noProof/>
          </w:rPr>
          <w:t>Figure 14.</w:t>
        </w:r>
        <w:r w:rsidR="00EA324E" w:rsidRPr="00C946C0">
          <w:rPr>
            <w:rStyle w:val="Hyperlink"/>
            <w:noProof/>
          </w:rPr>
          <w:t xml:space="preserve"> UGE’s entity: the </w:t>
        </w:r>
        <w:r w:rsidR="00EA324E" w:rsidRPr="00C946C0">
          <w:rPr>
            <w:rStyle w:val="Hyperlink"/>
            <w:rFonts w:ascii="Consolas" w:hAnsi="Consolas"/>
            <w:noProof/>
          </w:rPr>
          <w:t>Actor</w:t>
        </w:r>
        <w:r w:rsidR="00EA324E" w:rsidRPr="00C946C0">
          <w:rPr>
            <w:rStyle w:val="Hyperlink"/>
            <w:noProof/>
          </w:rPr>
          <w:t>.</w:t>
        </w:r>
        <w:r w:rsidR="00EA324E">
          <w:rPr>
            <w:noProof/>
            <w:webHidden/>
          </w:rPr>
          <w:tab/>
        </w:r>
        <w:r w:rsidR="00EA324E">
          <w:rPr>
            <w:noProof/>
            <w:webHidden/>
          </w:rPr>
          <w:fldChar w:fldCharType="begin"/>
        </w:r>
        <w:r w:rsidR="00EA324E">
          <w:rPr>
            <w:noProof/>
            <w:webHidden/>
          </w:rPr>
          <w:instrText xml:space="preserve"> PAGEREF _Toc382771699 \h </w:instrText>
        </w:r>
        <w:r w:rsidR="00EA324E">
          <w:rPr>
            <w:noProof/>
            <w:webHidden/>
          </w:rPr>
        </w:r>
        <w:r w:rsidR="00EA324E">
          <w:rPr>
            <w:noProof/>
            <w:webHidden/>
          </w:rPr>
          <w:fldChar w:fldCharType="separate"/>
        </w:r>
        <w:r w:rsidR="00EA324E">
          <w:rPr>
            <w:noProof/>
            <w:webHidden/>
          </w:rPr>
          <w:t>50</w:t>
        </w:r>
        <w:r w:rsidR="00EA324E">
          <w:rPr>
            <w:noProof/>
            <w:webHidden/>
          </w:rPr>
          <w:fldChar w:fldCharType="end"/>
        </w:r>
      </w:hyperlink>
    </w:p>
    <w:p w14:paraId="0C25737C" w14:textId="77777777" w:rsidR="00EA324E" w:rsidRDefault="003F2A18">
      <w:pPr>
        <w:pStyle w:val="TableofFigures"/>
        <w:tabs>
          <w:tab w:val="right" w:leader="dot" w:pos="8494"/>
        </w:tabs>
        <w:rPr>
          <w:rFonts w:eastAsiaTheme="minorEastAsia"/>
          <w:noProof/>
          <w:sz w:val="22"/>
          <w:lang w:val="pt-BR" w:eastAsia="pt-BR"/>
        </w:rPr>
      </w:pPr>
      <w:hyperlink w:anchor="_Toc382771700" w:history="1">
        <w:r w:rsidR="00EA324E" w:rsidRPr="00C946C0">
          <w:rPr>
            <w:rStyle w:val="Hyperlink"/>
            <w:b/>
            <w:noProof/>
          </w:rPr>
          <w:t>Figure 15.</w:t>
        </w:r>
        <w:r w:rsidR="00EA324E" w:rsidRPr="00C946C0">
          <w:rPr>
            <w:rStyle w:val="Hyperlink"/>
            <w:noProof/>
          </w:rPr>
          <w:t xml:space="preserve"> The component base class.</w:t>
        </w:r>
        <w:r w:rsidR="00EA324E">
          <w:rPr>
            <w:noProof/>
            <w:webHidden/>
          </w:rPr>
          <w:tab/>
        </w:r>
        <w:r w:rsidR="00EA324E">
          <w:rPr>
            <w:noProof/>
            <w:webHidden/>
          </w:rPr>
          <w:fldChar w:fldCharType="begin"/>
        </w:r>
        <w:r w:rsidR="00EA324E">
          <w:rPr>
            <w:noProof/>
            <w:webHidden/>
          </w:rPr>
          <w:instrText xml:space="preserve"> PAGEREF _Toc382771700 \h </w:instrText>
        </w:r>
        <w:r w:rsidR="00EA324E">
          <w:rPr>
            <w:noProof/>
            <w:webHidden/>
          </w:rPr>
        </w:r>
        <w:r w:rsidR="00EA324E">
          <w:rPr>
            <w:noProof/>
            <w:webHidden/>
          </w:rPr>
          <w:fldChar w:fldCharType="separate"/>
        </w:r>
        <w:r w:rsidR="00EA324E">
          <w:rPr>
            <w:noProof/>
            <w:webHidden/>
          </w:rPr>
          <w:t>51</w:t>
        </w:r>
        <w:r w:rsidR="00EA324E">
          <w:rPr>
            <w:noProof/>
            <w:webHidden/>
          </w:rPr>
          <w:fldChar w:fldCharType="end"/>
        </w:r>
      </w:hyperlink>
    </w:p>
    <w:p w14:paraId="13CC0111" w14:textId="77777777" w:rsidR="00EA324E" w:rsidRDefault="003F2A18">
      <w:pPr>
        <w:pStyle w:val="TableofFigures"/>
        <w:tabs>
          <w:tab w:val="right" w:leader="dot" w:pos="8494"/>
        </w:tabs>
        <w:rPr>
          <w:rFonts w:eastAsiaTheme="minorEastAsia"/>
          <w:noProof/>
          <w:sz w:val="22"/>
          <w:lang w:val="pt-BR" w:eastAsia="pt-BR"/>
        </w:rPr>
      </w:pPr>
      <w:hyperlink w:anchor="_Toc382771701" w:history="1">
        <w:r w:rsidR="00EA324E" w:rsidRPr="00C946C0">
          <w:rPr>
            <w:rStyle w:val="Hyperlink"/>
            <w:b/>
            <w:noProof/>
          </w:rPr>
          <w:t>Figure 16.</w:t>
        </w:r>
        <w:r w:rsidR="00EA324E" w:rsidRPr="00C946C0">
          <w:rPr>
            <w:rStyle w:val="Hyperlink"/>
            <w:noProof/>
          </w:rPr>
          <w:t xml:space="preserve"> Different types of components deriving from </w:t>
        </w:r>
        <w:r w:rsidR="00EA324E" w:rsidRPr="00C946C0">
          <w:rPr>
            <w:rStyle w:val="Hyperlink"/>
            <w:rFonts w:ascii="Consolas" w:hAnsi="Consolas"/>
            <w:noProof/>
          </w:rPr>
          <w:t>ActorComponent</w:t>
        </w:r>
        <w:r w:rsidR="00EA324E" w:rsidRPr="00C946C0">
          <w:rPr>
            <w:rStyle w:val="Hyperlink"/>
            <w:noProof/>
          </w:rPr>
          <w:t>.</w:t>
        </w:r>
        <w:r w:rsidR="00EA324E">
          <w:rPr>
            <w:noProof/>
            <w:webHidden/>
          </w:rPr>
          <w:tab/>
        </w:r>
        <w:r w:rsidR="00EA324E">
          <w:rPr>
            <w:noProof/>
            <w:webHidden/>
          </w:rPr>
          <w:fldChar w:fldCharType="begin"/>
        </w:r>
        <w:r w:rsidR="00EA324E">
          <w:rPr>
            <w:noProof/>
            <w:webHidden/>
          </w:rPr>
          <w:instrText xml:space="preserve"> PAGEREF _Toc382771701 \h </w:instrText>
        </w:r>
        <w:r w:rsidR="00EA324E">
          <w:rPr>
            <w:noProof/>
            <w:webHidden/>
          </w:rPr>
        </w:r>
        <w:r w:rsidR="00EA324E">
          <w:rPr>
            <w:noProof/>
            <w:webHidden/>
          </w:rPr>
          <w:fldChar w:fldCharType="separate"/>
        </w:r>
        <w:r w:rsidR="00EA324E">
          <w:rPr>
            <w:noProof/>
            <w:webHidden/>
          </w:rPr>
          <w:t>52</w:t>
        </w:r>
        <w:r w:rsidR="00EA324E">
          <w:rPr>
            <w:noProof/>
            <w:webHidden/>
          </w:rPr>
          <w:fldChar w:fldCharType="end"/>
        </w:r>
      </w:hyperlink>
    </w:p>
    <w:p w14:paraId="14519250" w14:textId="77777777" w:rsidR="00EA324E" w:rsidRDefault="003F2A18">
      <w:pPr>
        <w:pStyle w:val="TableofFigures"/>
        <w:tabs>
          <w:tab w:val="right" w:leader="dot" w:pos="8494"/>
        </w:tabs>
        <w:rPr>
          <w:rFonts w:eastAsiaTheme="minorEastAsia"/>
          <w:noProof/>
          <w:sz w:val="22"/>
          <w:lang w:val="pt-BR" w:eastAsia="pt-BR"/>
        </w:rPr>
      </w:pPr>
      <w:hyperlink w:anchor="_Toc382771702" w:history="1">
        <w:r w:rsidR="00EA324E" w:rsidRPr="00C946C0">
          <w:rPr>
            <w:rStyle w:val="Hyperlink"/>
            <w:b/>
            <w:noProof/>
          </w:rPr>
          <w:t>Figure 17.</w:t>
        </w:r>
        <w:r w:rsidR="00EA324E" w:rsidRPr="00C946C0">
          <w:rPr>
            <w:rStyle w:val="Hyperlink"/>
            <w:noProof/>
          </w:rPr>
          <w:t xml:space="preserve"> The </w:t>
        </w:r>
        <w:r w:rsidR="00EA324E" w:rsidRPr="00C946C0">
          <w:rPr>
            <w:rStyle w:val="Hyperlink"/>
            <w:rFonts w:ascii="Consolas" w:hAnsi="Consolas"/>
            <w:noProof/>
          </w:rPr>
          <w:t>ActorFactory</w:t>
        </w:r>
        <w:r w:rsidR="00EA324E" w:rsidRPr="00C946C0">
          <w:rPr>
            <w:rStyle w:val="Hyperlink"/>
            <w:noProof/>
          </w:rPr>
          <w:t>.</w:t>
        </w:r>
        <w:r w:rsidR="00EA324E">
          <w:rPr>
            <w:noProof/>
            <w:webHidden/>
          </w:rPr>
          <w:tab/>
        </w:r>
        <w:r w:rsidR="00EA324E">
          <w:rPr>
            <w:noProof/>
            <w:webHidden/>
          </w:rPr>
          <w:fldChar w:fldCharType="begin"/>
        </w:r>
        <w:r w:rsidR="00EA324E">
          <w:rPr>
            <w:noProof/>
            <w:webHidden/>
          </w:rPr>
          <w:instrText xml:space="preserve"> PAGEREF _Toc382771702 \h </w:instrText>
        </w:r>
        <w:r w:rsidR="00EA324E">
          <w:rPr>
            <w:noProof/>
            <w:webHidden/>
          </w:rPr>
        </w:r>
        <w:r w:rsidR="00EA324E">
          <w:rPr>
            <w:noProof/>
            <w:webHidden/>
          </w:rPr>
          <w:fldChar w:fldCharType="separate"/>
        </w:r>
        <w:r w:rsidR="00EA324E">
          <w:rPr>
            <w:noProof/>
            <w:webHidden/>
          </w:rPr>
          <w:t>54</w:t>
        </w:r>
        <w:r w:rsidR="00EA324E">
          <w:rPr>
            <w:noProof/>
            <w:webHidden/>
          </w:rPr>
          <w:fldChar w:fldCharType="end"/>
        </w:r>
      </w:hyperlink>
    </w:p>
    <w:p w14:paraId="1866D631" w14:textId="77777777" w:rsidR="00EA324E" w:rsidRDefault="003F2A18">
      <w:pPr>
        <w:pStyle w:val="TableofFigures"/>
        <w:tabs>
          <w:tab w:val="right" w:leader="dot" w:pos="8494"/>
        </w:tabs>
        <w:rPr>
          <w:rFonts w:eastAsiaTheme="minorEastAsia"/>
          <w:noProof/>
          <w:sz w:val="22"/>
          <w:lang w:val="pt-BR" w:eastAsia="pt-BR"/>
        </w:rPr>
      </w:pPr>
      <w:hyperlink w:anchor="_Toc382771703" w:history="1">
        <w:r w:rsidR="00EA324E" w:rsidRPr="00C946C0">
          <w:rPr>
            <w:rStyle w:val="Hyperlink"/>
            <w:b/>
            <w:noProof/>
          </w:rPr>
          <w:t>Figure 18.</w:t>
        </w:r>
        <w:r w:rsidR="00EA324E" w:rsidRPr="00C946C0">
          <w:rPr>
            <w:rStyle w:val="Hyperlink"/>
            <w:noProof/>
          </w:rPr>
          <w:t xml:space="preserve"> A high-level event.</w:t>
        </w:r>
        <w:r w:rsidR="00EA324E">
          <w:rPr>
            <w:noProof/>
            <w:webHidden/>
          </w:rPr>
          <w:tab/>
        </w:r>
        <w:r w:rsidR="00EA324E">
          <w:rPr>
            <w:noProof/>
            <w:webHidden/>
          </w:rPr>
          <w:fldChar w:fldCharType="begin"/>
        </w:r>
        <w:r w:rsidR="00EA324E">
          <w:rPr>
            <w:noProof/>
            <w:webHidden/>
          </w:rPr>
          <w:instrText xml:space="preserve"> PAGEREF _Toc382771703 \h </w:instrText>
        </w:r>
        <w:r w:rsidR="00EA324E">
          <w:rPr>
            <w:noProof/>
            <w:webHidden/>
          </w:rPr>
        </w:r>
        <w:r w:rsidR="00EA324E">
          <w:rPr>
            <w:noProof/>
            <w:webHidden/>
          </w:rPr>
          <w:fldChar w:fldCharType="separate"/>
        </w:r>
        <w:r w:rsidR="00EA324E">
          <w:rPr>
            <w:noProof/>
            <w:webHidden/>
          </w:rPr>
          <w:t>58</w:t>
        </w:r>
        <w:r w:rsidR="00EA324E">
          <w:rPr>
            <w:noProof/>
            <w:webHidden/>
          </w:rPr>
          <w:fldChar w:fldCharType="end"/>
        </w:r>
      </w:hyperlink>
    </w:p>
    <w:p w14:paraId="3C33C215" w14:textId="77777777" w:rsidR="00EA324E" w:rsidRDefault="003F2A18">
      <w:pPr>
        <w:pStyle w:val="TableofFigures"/>
        <w:tabs>
          <w:tab w:val="right" w:leader="dot" w:pos="8494"/>
        </w:tabs>
        <w:rPr>
          <w:rFonts w:eastAsiaTheme="minorEastAsia"/>
          <w:noProof/>
          <w:sz w:val="22"/>
          <w:lang w:val="pt-BR" w:eastAsia="pt-BR"/>
        </w:rPr>
      </w:pPr>
      <w:hyperlink w:anchor="_Toc382771704" w:history="1">
        <w:r w:rsidR="00EA324E" w:rsidRPr="00C946C0">
          <w:rPr>
            <w:rStyle w:val="Hyperlink"/>
            <w:b/>
            <w:noProof/>
          </w:rPr>
          <w:t>Figure 19.</w:t>
        </w:r>
        <w:r w:rsidR="00EA324E" w:rsidRPr="00C946C0">
          <w:rPr>
            <w:rStyle w:val="Hyperlink"/>
            <w:noProof/>
          </w:rPr>
          <w:t xml:space="preserve"> Different layers handling the high-level event of </w:t>
        </w:r>
        <w:r w:rsidR="00EA324E" w:rsidRPr="00C946C0">
          <w:rPr>
            <w:rStyle w:val="Hyperlink"/>
            <w:b/>
            <w:noProof/>
          </w:rPr>
          <w:t>Figure 18</w:t>
        </w:r>
        <w:r w:rsidR="00EA324E" w:rsidRPr="00C946C0">
          <w:rPr>
            <w:rStyle w:val="Hyperlink"/>
            <w:noProof/>
          </w:rPr>
          <w:t>.</w:t>
        </w:r>
        <w:r w:rsidR="00EA324E">
          <w:rPr>
            <w:noProof/>
            <w:webHidden/>
          </w:rPr>
          <w:tab/>
        </w:r>
        <w:r w:rsidR="00EA324E">
          <w:rPr>
            <w:noProof/>
            <w:webHidden/>
          </w:rPr>
          <w:fldChar w:fldCharType="begin"/>
        </w:r>
        <w:r w:rsidR="00EA324E">
          <w:rPr>
            <w:noProof/>
            <w:webHidden/>
          </w:rPr>
          <w:instrText xml:space="preserve"> PAGEREF _Toc382771704 \h </w:instrText>
        </w:r>
        <w:r w:rsidR="00EA324E">
          <w:rPr>
            <w:noProof/>
            <w:webHidden/>
          </w:rPr>
        </w:r>
        <w:r w:rsidR="00EA324E">
          <w:rPr>
            <w:noProof/>
            <w:webHidden/>
          </w:rPr>
          <w:fldChar w:fldCharType="separate"/>
        </w:r>
        <w:r w:rsidR="00EA324E">
          <w:rPr>
            <w:noProof/>
            <w:webHidden/>
          </w:rPr>
          <w:t>59</w:t>
        </w:r>
        <w:r w:rsidR="00EA324E">
          <w:rPr>
            <w:noProof/>
            <w:webHidden/>
          </w:rPr>
          <w:fldChar w:fldCharType="end"/>
        </w:r>
      </w:hyperlink>
    </w:p>
    <w:p w14:paraId="28A986E2" w14:textId="77777777" w:rsidR="00EA324E" w:rsidRDefault="003F2A18">
      <w:pPr>
        <w:pStyle w:val="TableofFigures"/>
        <w:tabs>
          <w:tab w:val="right" w:leader="dot" w:pos="8494"/>
        </w:tabs>
        <w:rPr>
          <w:rFonts w:eastAsiaTheme="minorEastAsia"/>
          <w:noProof/>
          <w:sz w:val="22"/>
          <w:lang w:val="pt-BR" w:eastAsia="pt-BR"/>
        </w:rPr>
      </w:pPr>
      <w:hyperlink w:anchor="_Toc382771705" w:history="1">
        <w:r w:rsidR="00EA324E" w:rsidRPr="00C946C0">
          <w:rPr>
            <w:rStyle w:val="Hyperlink"/>
            <w:b/>
            <w:noProof/>
          </w:rPr>
          <w:t>Figure 20.</w:t>
        </w:r>
        <w:r w:rsidR="00EA324E" w:rsidRPr="00C946C0">
          <w:rPr>
            <w:rStyle w:val="Hyperlink"/>
            <w:noProof/>
          </w:rPr>
          <w:t xml:space="preserve"> The event abstract interface and base implementation.</w:t>
        </w:r>
        <w:r w:rsidR="00EA324E">
          <w:rPr>
            <w:noProof/>
            <w:webHidden/>
          </w:rPr>
          <w:tab/>
        </w:r>
        <w:r w:rsidR="00EA324E">
          <w:rPr>
            <w:noProof/>
            <w:webHidden/>
          </w:rPr>
          <w:fldChar w:fldCharType="begin"/>
        </w:r>
        <w:r w:rsidR="00EA324E">
          <w:rPr>
            <w:noProof/>
            <w:webHidden/>
          </w:rPr>
          <w:instrText xml:space="preserve"> PAGEREF _Toc382771705 \h </w:instrText>
        </w:r>
        <w:r w:rsidR="00EA324E">
          <w:rPr>
            <w:noProof/>
            <w:webHidden/>
          </w:rPr>
        </w:r>
        <w:r w:rsidR="00EA324E">
          <w:rPr>
            <w:noProof/>
            <w:webHidden/>
          </w:rPr>
          <w:fldChar w:fldCharType="separate"/>
        </w:r>
        <w:r w:rsidR="00EA324E">
          <w:rPr>
            <w:noProof/>
            <w:webHidden/>
          </w:rPr>
          <w:t>60</w:t>
        </w:r>
        <w:r w:rsidR="00EA324E">
          <w:rPr>
            <w:noProof/>
            <w:webHidden/>
          </w:rPr>
          <w:fldChar w:fldCharType="end"/>
        </w:r>
      </w:hyperlink>
    </w:p>
    <w:p w14:paraId="0AA84B1F" w14:textId="77777777" w:rsidR="00EA324E" w:rsidRDefault="003F2A18">
      <w:pPr>
        <w:pStyle w:val="TableofFigures"/>
        <w:tabs>
          <w:tab w:val="right" w:leader="dot" w:pos="8494"/>
        </w:tabs>
        <w:rPr>
          <w:rFonts w:eastAsiaTheme="minorEastAsia"/>
          <w:noProof/>
          <w:sz w:val="22"/>
          <w:lang w:val="pt-BR" w:eastAsia="pt-BR"/>
        </w:rPr>
      </w:pPr>
      <w:hyperlink w:anchor="_Toc382771706" w:history="1">
        <w:r w:rsidR="00EA324E" w:rsidRPr="00C946C0">
          <w:rPr>
            <w:rStyle w:val="Hyperlink"/>
            <w:b/>
            <w:noProof/>
          </w:rPr>
          <w:t>Figure 21.</w:t>
        </w:r>
        <w:r w:rsidR="00EA324E" w:rsidRPr="00C946C0">
          <w:rPr>
            <w:rStyle w:val="Hyperlink"/>
            <w:noProof/>
          </w:rPr>
          <w:t xml:space="preserve"> Some default events.</w:t>
        </w:r>
        <w:r w:rsidR="00EA324E">
          <w:rPr>
            <w:noProof/>
            <w:webHidden/>
          </w:rPr>
          <w:tab/>
        </w:r>
        <w:r w:rsidR="00EA324E">
          <w:rPr>
            <w:noProof/>
            <w:webHidden/>
          </w:rPr>
          <w:fldChar w:fldCharType="begin"/>
        </w:r>
        <w:r w:rsidR="00EA324E">
          <w:rPr>
            <w:noProof/>
            <w:webHidden/>
          </w:rPr>
          <w:instrText xml:space="preserve"> PAGEREF _Toc382771706 \h </w:instrText>
        </w:r>
        <w:r w:rsidR="00EA324E">
          <w:rPr>
            <w:noProof/>
            <w:webHidden/>
          </w:rPr>
        </w:r>
        <w:r w:rsidR="00EA324E">
          <w:rPr>
            <w:noProof/>
            <w:webHidden/>
          </w:rPr>
          <w:fldChar w:fldCharType="separate"/>
        </w:r>
        <w:r w:rsidR="00EA324E">
          <w:rPr>
            <w:noProof/>
            <w:webHidden/>
          </w:rPr>
          <w:t>61</w:t>
        </w:r>
        <w:r w:rsidR="00EA324E">
          <w:rPr>
            <w:noProof/>
            <w:webHidden/>
          </w:rPr>
          <w:fldChar w:fldCharType="end"/>
        </w:r>
      </w:hyperlink>
    </w:p>
    <w:p w14:paraId="75568E85" w14:textId="77777777" w:rsidR="00EA324E" w:rsidRDefault="003F2A18">
      <w:pPr>
        <w:pStyle w:val="TableofFigures"/>
        <w:tabs>
          <w:tab w:val="right" w:leader="dot" w:pos="8494"/>
        </w:tabs>
        <w:rPr>
          <w:rFonts w:eastAsiaTheme="minorEastAsia"/>
          <w:noProof/>
          <w:sz w:val="22"/>
          <w:lang w:val="pt-BR" w:eastAsia="pt-BR"/>
        </w:rPr>
      </w:pPr>
      <w:hyperlink w:anchor="_Toc382771707" w:history="1">
        <w:r w:rsidR="00EA324E" w:rsidRPr="00C946C0">
          <w:rPr>
            <w:rStyle w:val="Hyperlink"/>
            <w:b/>
            <w:noProof/>
          </w:rPr>
          <w:t>Figure 22.</w:t>
        </w:r>
        <w:r w:rsidR="00EA324E" w:rsidRPr="00C946C0">
          <w:rPr>
            <w:rStyle w:val="Hyperlink"/>
            <w:noProof/>
          </w:rPr>
          <w:t xml:space="preserve"> The event manager.</w:t>
        </w:r>
        <w:r w:rsidR="00EA324E">
          <w:rPr>
            <w:noProof/>
            <w:webHidden/>
          </w:rPr>
          <w:tab/>
        </w:r>
        <w:r w:rsidR="00EA324E">
          <w:rPr>
            <w:noProof/>
            <w:webHidden/>
          </w:rPr>
          <w:fldChar w:fldCharType="begin"/>
        </w:r>
        <w:r w:rsidR="00EA324E">
          <w:rPr>
            <w:noProof/>
            <w:webHidden/>
          </w:rPr>
          <w:instrText xml:space="preserve"> PAGEREF _Toc382771707 \h </w:instrText>
        </w:r>
        <w:r w:rsidR="00EA324E">
          <w:rPr>
            <w:noProof/>
            <w:webHidden/>
          </w:rPr>
        </w:r>
        <w:r w:rsidR="00EA324E">
          <w:rPr>
            <w:noProof/>
            <w:webHidden/>
          </w:rPr>
          <w:fldChar w:fldCharType="separate"/>
        </w:r>
        <w:r w:rsidR="00EA324E">
          <w:rPr>
            <w:noProof/>
            <w:webHidden/>
          </w:rPr>
          <w:t>62</w:t>
        </w:r>
        <w:r w:rsidR="00EA324E">
          <w:rPr>
            <w:noProof/>
            <w:webHidden/>
          </w:rPr>
          <w:fldChar w:fldCharType="end"/>
        </w:r>
      </w:hyperlink>
    </w:p>
    <w:p w14:paraId="14A66F3E" w14:textId="77777777" w:rsidR="00EA324E" w:rsidRDefault="003F2A18">
      <w:pPr>
        <w:pStyle w:val="TableofFigures"/>
        <w:tabs>
          <w:tab w:val="right" w:leader="dot" w:pos="8494"/>
        </w:tabs>
        <w:rPr>
          <w:rFonts w:eastAsiaTheme="minorEastAsia"/>
          <w:noProof/>
          <w:sz w:val="22"/>
          <w:lang w:val="pt-BR" w:eastAsia="pt-BR"/>
        </w:rPr>
      </w:pPr>
      <w:hyperlink w:anchor="_Toc382771708" w:history="1">
        <w:r w:rsidR="00EA324E" w:rsidRPr="00C946C0">
          <w:rPr>
            <w:rStyle w:val="Hyperlink"/>
            <w:b/>
            <w:noProof/>
          </w:rPr>
          <w:t>Figure 23.</w:t>
        </w:r>
        <w:r w:rsidR="00EA324E" w:rsidRPr="00C946C0">
          <w:rPr>
            <w:rStyle w:val="Hyperlink"/>
            <w:noProof/>
          </w:rPr>
          <w:t xml:space="preserve"> Low and high-level game commands.</w:t>
        </w:r>
        <w:r w:rsidR="00EA324E">
          <w:rPr>
            <w:noProof/>
            <w:webHidden/>
          </w:rPr>
          <w:tab/>
        </w:r>
        <w:r w:rsidR="00EA324E">
          <w:rPr>
            <w:noProof/>
            <w:webHidden/>
          </w:rPr>
          <w:fldChar w:fldCharType="begin"/>
        </w:r>
        <w:r w:rsidR="00EA324E">
          <w:rPr>
            <w:noProof/>
            <w:webHidden/>
          </w:rPr>
          <w:instrText xml:space="preserve"> PAGEREF _Toc382771708 \h </w:instrText>
        </w:r>
        <w:r w:rsidR="00EA324E">
          <w:rPr>
            <w:noProof/>
            <w:webHidden/>
          </w:rPr>
        </w:r>
        <w:r w:rsidR="00EA324E">
          <w:rPr>
            <w:noProof/>
            <w:webHidden/>
          </w:rPr>
          <w:fldChar w:fldCharType="separate"/>
        </w:r>
        <w:r w:rsidR="00EA324E">
          <w:rPr>
            <w:noProof/>
            <w:webHidden/>
          </w:rPr>
          <w:t>68</w:t>
        </w:r>
        <w:r w:rsidR="00EA324E">
          <w:rPr>
            <w:noProof/>
            <w:webHidden/>
          </w:rPr>
          <w:fldChar w:fldCharType="end"/>
        </w:r>
      </w:hyperlink>
    </w:p>
    <w:p w14:paraId="500658CB" w14:textId="77777777" w:rsidR="00EA324E" w:rsidRDefault="003F2A18">
      <w:pPr>
        <w:pStyle w:val="TableofFigures"/>
        <w:tabs>
          <w:tab w:val="right" w:leader="dot" w:pos="8494"/>
        </w:tabs>
        <w:rPr>
          <w:rFonts w:eastAsiaTheme="minorEastAsia"/>
          <w:noProof/>
          <w:sz w:val="22"/>
          <w:lang w:val="pt-BR" w:eastAsia="pt-BR"/>
        </w:rPr>
      </w:pPr>
      <w:hyperlink w:anchor="_Toc382771709" w:history="1">
        <w:r w:rsidR="00EA324E" w:rsidRPr="00C946C0">
          <w:rPr>
            <w:rStyle w:val="Hyperlink"/>
            <w:b/>
            <w:noProof/>
          </w:rPr>
          <w:t>Figure 24.</w:t>
        </w:r>
        <w:r w:rsidR="00EA324E" w:rsidRPr="00C946C0">
          <w:rPr>
            <w:rStyle w:val="Hyperlink"/>
            <w:noProof/>
          </w:rPr>
          <w:t xml:space="preserve"> The low-level game command is a simple value.</w:t>
        </w:r>
        <w:r w:rsidR="00EA324E">
          <w:rPr>
            <w:noProof/>
            <w:webHidden/>
          </w:rPr>
          <w:tab/>
        </w:r>
        <w:r w:rsidR="00EA324E">
          <w:rPr>
            <w:noProof/>
            <w:webHidden/>
          </w:rPr>
          <w:fldChar w:fldCharType="begin"/>
        </w:r>
        <w:r w:rsidR="00EA324E">
          <w:rPr>
            <w:noProof/>
            <w:webHidden/>
          </w:rPr>
          <w:instrText xml:space="preserve"> PAGEREF _Toc382771709 \h </w:instrText>
        </w:r>
        <w:r w:rsidR="00EA324E">
          <w:rPr>
            <w:noProof/>
            <w:webHidden/>
          </w:rPr>
        </w:r>
        <w:r w:rsidR="00EA324E">
          <w:rPr>
            <w:noProof/>
            <w:webHidden/>
          </w:rPr>
          <w:fldChar w:fldCharType="separate"/>
        </w:r>
        <w:r w:rsidR="00EA324E">
          <w:rPr>
            <w:noProof/>
            <w:webHidden/>
          </w:rPr>
          <w:t>69</w:t>
        </w:r>
        <w:r w:rsidR="00EA324E">
          <w:rPr>
            <w:noProof/>
            <w:webHidden/>
          </w:rPr>
          <w:fldChar w:fldCharType="end"/>
        </w:r>
      </w:hyperlink>
    </w:p>
    <w:p w14:paraId="1E893139" w14:textId="77777777" w:rsidR="00EA324E" w:rsidRDefault="003F2A18">
      <w:pPr>
        <w:pStyle w:val="TableofFigures"/>
        <w:tabs>
          <w:tab w:val="right" w:leader="dot" w:pos="8494"/>
        </w:tabs>
        <w:rPr>
          <w:rFonts w:eastAsiaTheme="minorEastAsia"/>
          <w:noProof/>
          <w:sz w:val="22"/>
          <w:lang w:val="pt-BR" w:eastAsia="pt-BR"/>
        </w:rPr>
      </w:pPr>
      <w:hyperlink w:anchor="_Toc382771710" w:history="1">
        <w:r w:rsidR="00EA324E" w:rsidRPr="00C946C0">
          <w:rPr>
            <w:rStyle w:val="Hyperlink"/>
            <w:b/>
            <w:noProof/>
          </w:rPr>
          <w:t>Figure 25.</w:t>
        </w:r>
        <w:r w:rsidR="00EA324E" w:rsidRPr="00C946C0">
          <w:rPr>
            <w:rStyle w:val="Hyperlink"/>
            <w:noProof/>
          </w:rPr>
          <w:t xml:space="preserve"> The Physics subsystem interface.</w:t>
        </w:r>
        <w:r w:rsidR="00EA324E">
          <w:rPr>
            <w:noProof/>
            <w:webHidden/>
          </w:rPr>
          <w:tab/>
        </w:r>
        <w:r w:rsidR="00EA324E">
          <w:rPr>
            <w:noProof/>
            <w:webHidden/>
          </w:rPr>
          <w:fldChar w:fldCharType="begin"/>
        </w:r>
        <w:r w:rsidR="00EA324E">
          <w:rPr>
            <w:noProof/>
            <w:webHidden/>
          </w:rPr>
          <w:instrText xml:space="preserve"> PAGEREF _Toc382771710 \h </w:instrText>
        </w:r>
        <w:r w:rsidR="00EA324E">
          <w:rPr>
            <w:noProof/>
            <w:webHidden/>
          </w:rPr>
        </w:r>
        <w:r w:rsidR="00EA324E">
          <w:rPr>
            <w:noProof/>
            <w:webHidden/>
          </w:rPr>
          <w:fldChar w:fldCharType="separate"/>
        </w:r>
        <w:r w:rsidR="00EA324E">
          <w:rPr>
            <w:noProof/>
            <w:webHidden/>
          </w:rPr>
          <w:t>72</w:t>
        </w:r>
        <w:r w:rsidR="00EA324E">
          <w:rPr>
            <w:noProof/>
            <w:webHidden/>
          </w:rPr>
          <w:fldChar w:fldCharType="end"/>
        </w:r>
      </w:hyperlink>
    </w:p>
    <w:p w14:paraId="10322A82" w14:textId="77777777" w:rsidR="00EA324E" w:rsidRDefault="003F2A18">
      <w:pPr>
        <w:pStyle w:val="TableofFigures"/>
        <w:tabs>
          <w:tab w:val="right" w:leader="dot" w:pos="8494"/>
        </w:tabs>
        <w:rPr>
          <w:rFonts w:eastAsiaTheme="minorEastAsia"/>
          <w:noProof/>
          <w:sz w:val="22"/>
          <w:lang w:val="pt-BR" w:eastAsia="pt-BR"/>
        </w:rPr>
      </w:pPr>
      <w:hyperlink w:anchor="_Toc382771711" w:history="1">
        <w:r w:rsidR="00EA324E" w:rsidRPr="00C946C0">
          <w:rPr>
            <w:rStyle w:val="Hyperlink"/>
            <w:b/>
            <w:noProof/>
          </w:rPr>
          <w:t>Figure 26.</w:t>
        </w:r>
        <w:r w:rsidR="00EA324E" w:rsidRPr="00C946C0">
          <w:rPr>
            <w:rStyle w:val="Hyperlink"/>
            <w:noProof/>
          </w:rPr>
          <w:t xml:space="preserve"> The Unified Design for a Space Invaders clone (extracted from </w:t>
        </w:r>
        <w:r w:rsidR="00EA324E" w:rsidRPr="00C946C0">
          <w:rPr>
            <w:rStyle w:val="Hyperlink"/>
            <w:rFonts w:ascii="Calibri" w:hAnsi="Calibri"/>
            <w:noProof/>
          </w:rPr>
          <w:t>[8]</w:t>
        </w:r>
        <w:r w:rsidR="00EA324E" w:rsidRPr="00C946C0">
          <w:rPr>
            <w:rStyle w:val="Hyperlink"/>
            <w:noProof/>
          </w:rPr>
          <w:t>).</w:t>
        </w:r>
        <w:r w:rsidR="00EA324E">
          <w:rPr>
            <w:noProof/>
            <w:webHidden/>
          </w:rPr>
          <w:tab/>
        </w:r>
        <w:r w:rsidR="00EA324E">
          <w:rPr>
            <w:noProof/>
            <w:webHidden/>
          </w:rPr>
          <w:fldChar w:fldCharType="begin"/>
        </w:r>
        <w:r w:rsidR="00EA324E">
          <w:rPr>
            <w:noProof/>
            <w:webHidden/>
          </w:rPr>
          <w:instrText xml:space="preserve"> PAGEREF _Toc382771711 \h </w:instrText>
        </w:r>
        <w:r w:rsidR="00EA324E">
          <w:rPr>
            <w:noProof/>
            <w:webHidden/>
          </w:rPr>
        </w:r>
        <w:r w:rsidR="00EA324E">
          <w:rPr>
            <w:noProof/>
            <w:webHidden/>
          </w:rPr>
          <w:fldChar w:fldCharType="separate"/>
        </w:r>
        <w:r w:rsidR="00EA324E">
          <w:rPr>
            <w:noProof/>
            <w:webHidden/>
          </w:rPr>
          <w:t>144</w:t>
        </w:r>
        <w:r w:rsidR="00EA324E">
          <w:rPr>
            <w:noProof/>
            <w:webHidden/>
          </w:rPr>
          <w:fldChar w:fldCharType="end"/>
        </w:r>
      </w:hyperlink>
    </w:p>
    <w:p w14:paraId="6F9565AF" w14:textId="77777777" w:rsidR="00EA324E" w:rsidRDefault="003F2A18">
      <w:pPr>
        <w:pStyle w:val="TableofFigures"/>
        <w:tabs>
          <w:tab w:val="right" w:leader="dot" w:pos="8494"/>
        </w:tabs>
        <w:rPr>
          <w:rFonts w:eastAsiaTheme="minorEastAsia"/>
          <w:noProof/>
          <w:sz w:val="22"/>
          <w:lang w:val="pt-BR" w:eastAsia="pt-BR"/>
        </w:rPr>
      </w:pPr>
      <w:hyperlink w:anchor="_Toc382771712" w:history="1">
        <w:r w:rsidR="00EA324E" w:rsidRPr="00C946C0">
          <w:rPr>
            <w:rStyle w:val="Hyperlink"/>
            <w:b/>
            <w:noProof/>
          </w:rPr>
          <w:t>Figure 27.</w:t>
        </w:r>
        <w:r w:rsidR="00EA324E" w:rsidRPr="00C946C0">
          <w:rPr>
            <w:rStyle w:val="Hyperlink"/>
            <w:noProof/>
          </w:rPr>
          <w:t xml:space="preserve"> Checking the game </w:t>
        </w:r>
        <w:r w:rsidR="00EA324E" w:rsidRPr="00C946C0">
          <w:rPr>
            <w:rStyle w:val="Hyperlink"/>
            <w:rFonts w:ascii="Consolas" w:hAnsi="Consolas"/>
            <w:noProof/>
          </w:rPr>
          <w:t>Application</w:t>
        </w:r>
        <w:r w:rsidR="00EA324E" w:rsidRPr="00C946C0">
          <w:rPr>
            <w:rStyle w:val="Hyperlink"/>
            <w:noProof/>
          </w:rPr>
          <w:t>: the initial window.</w:t>
        </w:r>
        <w:r w:rsidR="00EA324E">
          <w:rPr>
            <w:noProof/>
            <w:webHidden/>
          </w:rPr>
          <w:tab/>
        </w:r>
        <w:r w:rsidR="00EA324E">
          <w:rPr>
            <w:noProof/>
            <w:webHidden/>
          </w:rPr>
          <w:fldChar w:fldCharType="begin"/>
        </w:r>
        <w:r w:rsidR="00EA324E">
          <w:rPr>
            <w:noProof/>
            <w:webHidden/>
          </w:rPr>
          <w:instrText xml:space="preserve"> PAGEREF _Toc382771712 \h </w:instrText>
        </w:r>
        <w:r w:rsidR="00EA324E">
          <w:rPr>
            <w:noProof/>
            <w:webHidden/>
          </w:rPr>
        </w:r>
        <w:r w:rsidR="00EA324E">
          <w:rPr>
            <w:noProof/>
            <w:webHidden/>
          </w:rPr>
          <w:fldChar w:fldCharType="separate"/>
        </w:r>
        <w:r w:rsidR="00EA324E">
          <w:rPr>
            <w:noProof/>
            <w:webHidden/>
          </w:rPr>
          <w:t>149</w:t>
        </w:r>
        <w:r w:rsidR="00EA324E">
          <w:rPr>
            <w:noProof/>
            <w:webHidden/>
          </w:rPr>
          <w:fldChar w:fldCharType="end"/>
        </w:r>
      </w:hyperlink>
    </w:p>
    <w:p w14:paraId="516AEE13" w14:textId="77777777" w:rsidR="00EA324E" w:rsidRDefault="003F2A18">
      <w:pPr>
        <w:pStyle w:val="TableofFigures"/>
        <w:tabs>
          <w:tab w:val="right" w:leader="dot" w:pos="8494"/>
        </w:tabs>
        <w:rPr>
          <w:rFonts w:eastAsiaTheme="minorEastAsia"/>
          <w:noProof/>
          <w:sz w:val="22"/>
          <w:lang w:val="pt-BR" w:eastAsia="pt-BR"/>
        </w:rPr>
      </w:pPr>
      <w:hyperlink w:anchor="_Toc382771713" w:history="1">
        <w:r w:rsidR="00EA324E" w:rsidRPr="00C946C0">
          <w:rPr>
            <w:rStyle w:val="Hyperlink"/>
            <w:b/>
            <w:noProof/>
          </w:rPr>
          <w:t>Figure 28.</w:t>
        </w:r>
        <w:r w:rsidR="00EA324E" w:rsidRPr="00C946C0">
          <w:rPr>
            <w:rStyle w:val="Hyperlink"/>
            <w:noProof/>
          </w:rPr>
          <w:t xml:space="preserve"> The tutorial game window after setting the Game Application layer.</w:t>
        </w:r>
        <w:r w:rsidR="00EA324E">
          <w:rPr>
            <w:noProof/>
            <w:webHidden/>
          </w:rPr>
          <w:tab/>
        </w:r>
        <w:r w:rsidR="00EA324E">
          <w:rPr>
            <w:noProof/>
            <w:webHidden/>
          </w:rPr>
          <w:fldChar w:fldCharType="begin"/>
        </w:r>
        <w:r w:rsidR="00EA324E">
          <w:rPr>
            <w:noProof/>
            <w:webHidden/>
          </w:rPr>
          <w:instrText xml:space="preserve"> PAGEREF _Toc382771713 \h </w:instrText>
        </w:r>
        <w:r w:rsidR="00EA324E">
          <w:rPr>
            <w:noProof/>
            <w:webHidden/>
          </w:rPr>
        </w:r>
        <w:r w:rsidR="00EA324E">
          <w:rPr>
            <w:noProof/>
            <w:webHidden/>
          </w:rPr>
          <w:fldChar w:fldCharType="separate"/>
        </w:r>
        <w:r w:rsidR="00EA324E">
          <w:rPr>
            <w:noProof/>
            <w:webHidden/>
          </w:rPr>
          <w:t>156</w:t>
        </w:r>
        <w:r w:rsidR="00EA324E">
          <w:rPr>
            <w:noProof/>
            <w:webHidden/>
          </w:rPr>
          <w:fldChar w:fldCharType="end"/>
        </w:r>
      </w:hyperlink>
    </w:p>
    <w:p w14:paraId="0E3C205A" w14:textId="77777777" w:rsidR="00EA324E" w:rsidRDefault="003F2A18">
      <w:pPr>
        <w:pStyle w:val="TableofFigures"/>
        <w:tabs>
          <w:tab w:val="right" w:leader="dot" w:pos="8494"/>
        </w:tabs>
        <w:rPr>
          <w:rFonts w:eastAsiaTheme="minorEastAsia"/>
          <w:noProof/>
          <w:sz w:val="22"/>
          <w:lang w:val="pt-BR" w:eastAsia="pt-BR"/>
        </w:rPr>
      </w:pPr>
      <w:hyperlink w:anchor="_Toc382771714" w:history="1">
        <w:r w:rsidR="00EA324E" w:rsidRPr="00C946C0">
          <w:rPr>
            <w:rStyle w:val="Hyperlink"/>
            <w:b/>
            <w:noProof/>
          </w:rPr>
          <w:t>Figure 29.</w:t>
        </w:r>
        <w:r w:rsidR="00EA324E" w:rsidRPr="00C946C0">
          <w:rPr>
            <w:rStyle w:val="Hyperlink"/>
            <w:noProof/>
          </w:rPr>
          <w:t xml:space="preserve"> Finite state machine for the game states.</w:t>
        </w:r>
        <w:r w:rsidR="00EA324E">
          <w:rPr>
            <w:noProof/>
            <w:webHidden/>
          </w:rPr>
          <w:tab/>
        </w:r>
        <w:r w:rsidR="00EA324E">
          <w:rPr>
            <w:noProof/>
            <w:webHidden/>
          </w:rPr>
          <w:fldChar w:fldCharType="begin"/>
        </w:r>
        <w:r w:rsidR="00EA324E">
          <w:rPr>
            <w:noProof/>
            <w:webHidden/>
          </w:rPr>
          <w:instrText xml:space="preserve"> PAGEREF _Toc382771714 \h </w:instrText>
        </w:r>
        <w:r w:rsidR="00EA324E">
          <w:rPr>
            <w:noProof/>
            <w:webHidden/>
          </w:rPr>
        </w:r>
        <w:r w:rsidR="00EA324E">
          <w:rPr>
            <w:noProof/>
            <w:webHidden/>
          </w:rPr>
          <w:fldChar w:fldCharType="separate"/>
        </w:r>
        <w:r w:rsidR="00EA324E">
          <w:rPr>
            <w:noProof/>
            <w:webHidden/>
          </w:rPr>
          <w:t>157</w:t>
        </w:r>
        <w:r w:rsidR="00EA324E">
          <w:rPr>
            <w:noProof/>
            <w:webHidden/>
          </w:rPr>
          <w:fldChar w:fldCharType="end"/>
        </w:r>
      </w:hyperlink>
    </w:p>
    <w:p w14:paraId="33B1E12E" w14:textId="77777777" w:rsidR="00EA324E" w:rsidRDefault="003F2A18">
      <w:pPr>
        <w:pStyle w:val="TableofFigures"/>
        <w:tabs>
          <w:tab w:val="right" w:leader="dot" w:pos="8494"/>
        </w:tabs>
        <w:rPr>
          <w:rFonts w:eastAsiaTheme="minorEastAsia"/>
          <w:noProof/>
          <w:sz w:val="22"/>
          <w:lang w:val="pt-BR" w:eastAsia="pt-BR"/>
        </w:rPr>
      </w:pPr>
      <w:hyperlink w:anchor="_Toc382771715" w:history="1">
        <w:r w:rsidR="00EA324E" w:rsidRPr="00C946C0">
          <w:rPr>
            <w:rStyle w:val="Hyperlink"/>
            <w:b/>
            <w:noProof/>
          </w:rPr>
          <w:t>Figure 30.</w:t>
        </w:r>
        <w:r w:rsidR="00EA324E" w:rsidRPr="00C946C0">
          <w:rPr>
            <w:rStyle w:val="Hyperlink"/>
            <w:noProof/>
          </w:rPr>
          <w:t xml:space="preserve"> The first actor created into the tutorial game.</w:t>
        </w:r>
        <w:r w:rsidR="00EA324E">
          <w:rPr>
            <w:noProof/>
            <w:webHidden/>
          </w:rPr>
          <w:tab/>
        </w:r>
        <w:r w:rsidR="00EA324E">
          <w:rPr>
            <w:noProof/>
            <w:webHidden/>
          </w:rPr>
          <w:fldChar w:fldCharType="begin"/>
        </w:r>
        <w:r w:rsidR="00EA324E">
          <w:rPr>
            <w:noProof/>
            <w:webHidden/>
          </w:rPr>
          <w:instrText xml:space="preserve"> PAGEREF _Toc382771715 \h </w:instrText>
        </w:r>
        <w:r w:rsidR="00EA324E">
          <w:rPr>
            <w:noProof/>
            <w:webHidden/>
          </w:rPr>
        </w:r>
        <w:r w:rsidR="00EA324E">
          <w:rPr>
            <w:noProof/>
            <w:webHidden/>
          </w:rPr>
          <w:fldChar w:fldCharType="separate"/>
        </w:r>
        <w:r w:rsidR="00EA324E">
          <w:rPr>
            <w:noProof/>
            <w:webHidden/>
          </w:rPr>
          <w:t>172</w:t>
        </w:r>
        <w:r w:rsidR="00EA324E">
          <w:rPr>
            <w:noProof/>
            <w:webHidden/>
          </w:rPr>
          <w:fldChar w:fldCharType="end"/>
        </w:r>
      </w:hyperlink>
    </w:p>
    <w:p w14:paraId="4A187C4D" w14:textId="77777777" w:rsidR="00EA324E" w:rsidRDefault="003F2A18">
      <w:pPr>
        <w:pStyle w:val="TableofFigures"/>
        <w:tabs>
          <w:tab w:val="right" w:leader="dot" w:pos="8494"/>
        </w:tabs>
        <w:rPr>
          <w:rFonts w:eastAsiaTheme="minorEastAsia"/>
          <w:noProof/>
          <w:sz w:val="22"/>
          <w:lang w:val="pt-BR" w:eastAsia="pt-BR"/>
        </w:rPr>
      </w:pPr>
      <w:hyperlink w:anchor="_Toc382771716" w:history="1">
        <w:r w:rsidR="00EA324E" w:rsidRPr="00C946C0">
          <w:rPr>
            <w:rStyle w:val="Hyperlink"/>
            <w:b/>
            <w:noProof/>
          </w:rPr>
          <w:t>Figure 31.</w:t>
        </w:r>
        <w:r w:rsidR="00EA324E" w:rsidRPr="00C946C0">
          <w:rPr>
            <w:rStyle w:val="Hyperlink"/>
            <w:noProof/>
          </w:rPr>
          <w:t xml:space="preserve"> A new iteration on the first actor – adding new components to the archetype.</w:t>
        </w:r>
        <w:r w:rsidR="00EA324E">
          <w:rPr>
            <w:noProof/>
            <w:webHidden/>
          </w:rPr>
          <w:tab/>
        </w:r>
        <w:r w:rsidR="00EA324E">
          <w:rPr>
            <w:noProof/>
            <w:webHidden/>
          </w:rPr>
          <w:fldChar w:fldCharType="begin"/>
        </w:r>
        <w:r w:rsidR="00EA324E">
          <w:rPr>
            <w:noProof/>
            <w:webHidden/>
          </w:rPr>
          <w:instrText xml:space="preserve"> PAGEREF _Toc382771716 \h </w:instrText>
        </w:r>
        <w:r w:rsidR="00EA324E">
          <w:rPr>
            <w:noProof/>
            <w:webHidden/>
          </w:rPr>
        </w:r>
        <w:r w:rsidR="00EA324E">
          <w:rPr>
            <w:noProof/>
            <w:webHidden/>
          </w:rPr>
          <w:fldChar w:fldCharType="separate"/>
        </w:r>
        <w:r w:rsidR="00EA324E">
          <w:rPr>
            <w:noProof/>
            <w:webHidden/>
          </w:rPr>
          <w:t>173</w:t>
        </w:r>
        <w:r w:rsidR="00EA324E">
          <w:rPr>
            <w:noProof/>
            <w:webHidden/>
          </w:rPr>
          <w:fldChar w:fldCharType="end"/>
        </w:r>
      </w:hyperlink>
    </w:p>
    <w:p w14:paraId="2865609A" w14:textId="77777777" w:rsidR="00EA324E" w:rsidRDefault="003F2A18">
      <w:pPr>
        <w:pStyle w:val="TableofFigures"/>
        <w:tabs>
          <w:tab w:val="right" w:leader="dot" w:pos="8494"/>
        </w:tabs>
        <w:rPr>
          <w:rFonts w:eastAsiaTheme="minorEastAsia"/>
          <w:noProof/>
          <w:sz w:val="22"/>
          <w:lang w:val="pt-BR" w:eastAsia="pt-BR"/>
        </w:rPr>
      </w:pPr>
      <w:hyperlink w:anchor="_Toc382771717" w:history="1">
        <w:r w:rsidR="00EA324E" w:rsidRPr="00C946C0">
          <w:rPr>
            <w:rStyle w:val="Hyperlink"/>
            <w:b/>
            <w:noProof/>
          </w:rPr>
          <w:t>Figure 32.</w:t>
        </w:r>
        <w:r w:rsidR="00EA324E" w:rsidRPr="00C946C0">
          <w:rPr>
            <w:rStyle w:val="Hyperlink"/>
            <w:noProof/>
          </w:rPr>
          <w:t xml:space="preserve"> Using the Physics subsystem debugger to visualize the game world.</w:t>
        </w:r>
        <w:r w:rsidR="00EA324E">
          <w:rPr>
            <w:noProof/>
            <w:webHidden/>
          </w:rPr>
          <w:tab/>
        </w:r>
        <w:r w:rsidR="00EA324E">
          <w:rPr>
            <w:noProof/>
            <w:webHidden/>
          </w:rPr>
          <w:fldChar w:fldCharType="begin"/>
        </w:r>
        <w:r w:rsidR="00EA324E">
          <w:rPr>
            <w:noProof/>
            <w:webHidden/>
          </w:rPr>
          <w:instrText xml:space="preserve"> PAGEREF _Toc382771717 \h </w:instrText>
        </w:r>
        <w:r w:rsidR="00EA324E">
          <w:rPr>
            <w:noProof/>
            <w:webHidden/>
          </w:rPr>
        </w:r>
        <w:r w:rsidR="00EA324E">
          <w:rPr>
            <w:noProof/>
            <w:webHidden/>
          </w:rPr>
          <w:fldChar w:fldCharType="separate"/>
        </w:r>
        <w:r w:rsidR="00EA324E">
          <w:rPr>
            <w:noProof/>
            <w:webHidden/>
          </w:rPr>
          <w:t>175</w:t>
        </w:r>
        <w:r w:rsidR="00EA324E">
          <w:rPr>
            <w:noProof/>
            <w:webHidden/>
          </w:rPr>
          <w:fldChar w:fldCharType="end"/>
        </w:r>
      </w:hyperlink>
    </w:p>
    <w:p w14:paraId="5437CA7D" w14:textId="77777777" w:rsidR="00EA324E" w:rsidRDefault="003F2A18">
      <w:pPr>
        <w:pStyle w:val="TableofFigures"/>
        <w:tabs>
          <w:tab w:val="right" w:leader="dot" w:pos="8494"/>
        </w:tabs>
        <w:rPr>
          <w:rFonts w:eastAsiaTheme="minorEastAsia"/>
          <w:noProof/>
          <w:sz w:val="22"/>
          <w:lang w:val="pt-BR" w:eastAsia="pt-BR"/>
        </w:rPr>
      </w:pPr>
      <w:hyperlink w:anchor="_Toc382771718" w:history="1">
        <w:r w:rsidR="00EA324E" w:rsidRPr="00C946C0">
          <w:rPr>
            <w:rStyle w:val="Hyperlink"/>
            <w:b/>
            <w:noProof/>
          </w:rPr>
          <w:t>Figure 33.</w:t>
        </w:r>
        <w:r w:rsidR="00EA324E" w:rsidRPr="00C946C0">
          <w:rPr>
            <w:rStyle w:val="Hyperlink"/>
            <w:noProof/>
          </w:rPr>
          <w:t xml:space="preserve"> The result of changing the collision shape in </w:t>
        </w:r>
        <w:r w:rsidR="00EA324E" w:rsidRPr="00C946C0">
          <w:rPr>
            <w:rStyle w:val="Hyperlink"/>
            <w:b/>
            <w:noProof/>
          </w:rPr>
          <w:t>Listing 75</w:t>
        </w:r>
        <w:r w:rsidR="00EA324E" w:rsidRPr="00C946C0">
          <w:rPr>
            <w:rStyle w:val="Hyperlink"/>
            <w:noProof/>
          </w:rPr>
          <w:t>.</w:t>
        </w:r>
        <w:r w:rsidR="00EA324E">
          <w:rPr>
            <w:noProof/>
            <w:webHidden/>
          </w:rPr>
          <w:tab/>
        </w:r>
        <w:r w:rsidR="00EA324E">
          <w:rPr>
            <w:noProof/>
            <w:webHidden/>
          </w:rPr>
          <w:fldChar w:fldCharType="begin"/>
        </w:r>
        <w:r w:rsidR="00EA324E">
          <w:rPr>
            <w:noProof/>
            <w:webHidden/>
          </w:rPr>
          <w:instrText xml:space="preserve"> PAGEREF _Toc382771718 \h </w:instrText>
        </w:r>
        <w:r w:rsidR="00EA324E">
          <w:rPr>
            <w:noProof/>
            <w:webHidden/>
          </w:rPr>
        </w:r>
        <w:r w:rsidR="00EA324E">
          <w:rPr>
            <w:noProof/>
            <w:webHidden/>
          </w:rPr>
          <w:fldChar w:fldCharType="separate"/>
        </w:r>
        <w:r w:rsidR="00EA324E">
          <w:rPr>
            <w:noProof/>
            <w:webHidden/>
          </w:rPr>
          <w:t>177</w:t>
        </w:r>
        <w:r w:rsidR="00EA324E">
          <w:rPr>
            <w:noProof/>
            <w:webHidden/>
          </w:rPr>
          <w:fldChar w:fldCharType="end"/>
        </w:r>
      </w:hyperlink>
    </w:p>
    <w:p w14:paraId="7B5FEF61" w14:textId="77777777" w:rsidR="00EA324E" w:rsidRDefault="003F2A18">
      <w:pPr>
        <w:pStyle w:val="TableofFigures"/>
        <w:tabs>
          <w:tab w:val="right" w:leader="dot" w:pos="8494"/>
        </w:tabs>
        <w:rPr>
          <w:rFonts w:eastAsiaTheme="minorEastAsia"/>
          <w:noProof/>
          <w:sz w:val="22"/>
          <w:lang w:val="pt-BR" w:eastAsia="pt-BR"/>
        </w:rPr>
      </w:pPr>
      <w:hyperlink w:anchor="_Toc382771719" w:history="1">
        <w:r w:rsidR="00EA324E" w:rsidRPr="00C946C0">
          <w:rPr>
            <w:rStyle w:val="Hyperlink"/>
            <w:b/>
            <w:noProof/>
          </w:rPr>
          <w:t>Figure 34.</w:t>
        </w:r>
        <w:r w:rsidR="00EA324E" w:rsidRPr="00C946C0">
          <w:rPr>
            <w:rStyle w:val="Hyperlink"/>
            <w:noProof/>
          </w:rPr>
          <w:t xml:space="preserve"> The game world defined in </w:t>
        </w:r>
        <w:r w:rsidR="00EA324E" w:rsidRPr="00C946C0">
          <w:rPr>
            <w:rStyle w:val="Hyperlink"/>
            <w:b/>
            <w:noProof/>
          </w:rPr>
          <w:t>Listing 80</w:t>
        </w:r>
        <w:r w:rsidR="00EA324E" w:rsidRPr="00C946C0">
          <w:rPr>
            <w:rStyle w:val="Hyperlink"/>
            <w:noProof/>
          </w:rPr>
          <w:t>.</w:t>
        </w:r>
        <w:r w:rsidR="00EA324E">
          <w:rPr>
            <w:noProof/>
            <w:webHidden/>
          </w:rPr>
          <w:tab/>
        </w:r>
        <w:r w:rsidR="00EA324E">
          <w:rPr>
            <w:noProof/>
            <w:webHidden/>
          </w:rPr>
          <w:fldChar w:fldCharType="begin"/>
        </w:r>
        <w:r w:rsidR="00EA324E">
          <w:rPr>
            <w:noProof/>
            <w:webHidden/>
          </w:rPr>
          <w:instrText xml:space="preserve"> PAGEREF _Toc382771719 \h </w:instrText>
        </w:r>
        <w:r w:rsidR="00EA324E">
          <w:rPr>
            <w:noProof/>
            <w:webHidden/>
          </w:rPr>
        </w:r>
        <w:r w:rsidR="00EA324E">
          <w:rPr>
            <w:noProof/>
            <w:webHidden/>
          </w:rPr>
          <w:fldChar w:fldCharType="separate"/>
        </w:r>
        <w:r w:rsidR="00EA324E">
          <w:rPr>
            <w:noProof/>
            <w:webHidden/>
          </w:rPr>
          <w:t>183</w:t>
        </w:r>
        <w:r w:rsidR="00EA324E">
          <w:rPr>
            <w:noProof/>
            <w:webHidden/>
          </w:rPr>
          <w:fldChar w:fldCharType="end"/>
        </w:r>
      </w:hyperlink>
    </w:p>
    <w:p w14:paraId="2A6F5181" w14:textId="77777777" w:rsidR="00EA324E" w:rsidRDefault="003F2A18">
      <w:pPr>
        <w:pStyle w:val="TableofFigures"/>
        <w:tabs>
          <w:tab w:val="right" w:leader="dot" w:pos="8494"/>
        </w:tabs>
        <w:rPr>
          <w:rFonts w:eastAsiaTheme="minorEastAsia"/>
          <w:noProof/>
          <w:sz w:val="22"/>
          <w:lang w:val="pt-BR" w:eastAsia="pt-BR"/>
        </w:rPr>
      </w:pPr>
      <w:hyperlink w:anchor="_Toc382771720" w:history="1">
        <w:r w:rsidR="00EA324E" w:rsidRPr="00C946C0">
          <w:rPr>
            <w:rStyle w:val="Hyperlink"/>
            <w:b/>
            <w:noProof/>
          </w:rPr>
          <w:t>Figure 35.</w:t>
        </w:r>
        <w:r w:rsidR="00EA324E" w:rsidRPr="00C946C0">
          <w:rPr>
            <w:rStyle w:val="Hyperlink"/>
            <w:noProof/>
          </w:rPr>
          <w:t xml:space="preserve"> Using an actor XML resource as an archetype to create many similar actors.</w:t>
        </w:r>
        <w:r w:rsidR="00EA324E">
          <w:rPr>
            <w:noProof/>
            <w:webHidden/>
          </w:rPr>
          <w:tab/>
        </w:r>
        <w:r w:rsidR="00EA324E">
          <w:rPr>
            <w:noProof/>
            <w:webHidden/>
          </w:rPr>
          <w:fldChar w:fldCharType="begin"/>
        </w:r>
        <w:r w:rsidR="00EA324E">
          <w:rPr>
            <w:noProof/>
            <w:webHidden/>
          </w:rPr>
          <w:instrText xml:space="preserve"> PAGEREF _Toc382771720 \h </w:instrText>
        </w:r>
        <w:r w:rsidR="00EA324E">
          <w:rPr>
            <w:noProof/>
            <w:webHidden/>
          </w:rPr>
        </w:r>
        <w:r w:rsidR="00EA324E">
          <w:rPr>
            <w:noProof/>
            <w:webHidden/>
          </w:rPr>
          <w:fldChar w:fldCharType="separate"/>
        </w:r>
        <w:r w:rsidR="00EA324E">
          <w:rPr>
            <w:noProof/>
            <w:webHidden/>
          </w:rPr>
          <w:t>186</w:t>
        </w:r>
        <w:r w:rsidR="00EA324E">
          <w:rPr>
            <w:noProof/>
            <w:webHidden/>
          </w:rPr>
          <w:fldChar w:fldCharType="end"/>
        </w:r>
      </w:hyperlink>
    </w:p>
    <w:p w14:paraId="0B967FAF" w14:textId="77777777" w:rsidR="00EA324E" w:rsidRDefault="003F2A18">
      <w:pPr>
        <w:pStyle w:val="TableofFigures"/>
        <w:tabs>
          <w:tab w:val="right" w:leader="dot" w:pos="8494"/>
        </w:tabs>
        <w:rPr>
          <w:rFonts w:eastAsiaTheme="minorEastAsia"/>
          <w:noProof/>
          <w:sz w:val="22"/>
          <w:lang w:val="pt-BR" w:eastAsia="pt-BR"/>
        </w:rPr>
      </w:pPr>
      <w:hyperlink w:anchor="_Toc382771721" w:history="1">
        <w:r w:rsidR="00EA324E" w:rsidRPr="00C946C0">
          <w:rPr>
            <w:rStyle w:val="Hyperlink"/>
            <w:b/>
            <w:noProof/>
          </w:rPr>
          <w:t>Figure 36.</w:t>
        </w:r>
        <w:r w:rsidR="00EA324E" w:rsidRPr="00C946C0">
          <w:rPr>
            <w:rStyle w:val="Hyperlink"/>
            <w:noProof/>
          </w:rPr>
          <w:t xml:space="preserve"> A positive value assigned to </w:t>
        </w:r>
        <w:r w:rsidR="00EA324E" w:rsidRPr="00C946C0">
          <w:rPr>
            <w:rStyle w:val="Hyperlink"/>
            <w:rFonts w:ascii="Consolas" w:hAnsi="Consolas"/>
            <w:noProof/>
          </w:rPr>
          <w:t>InitialHealthPoints</w:t>
        </w:r>
        <w:r w:rsidR="00EA324E" w:rsidRPr="00C946C0">
          <w:rPr>
            <w:rStyle w:val="Hyperlink"/>
            <w:noProof/>
          </w:rPr>
          <w:t xml:space="preserve"> (100).</w:t>
        </w:r>
        <w:r w:rsidR="00EA324E">
          <w:rPr>
            <w:noProof/>
            <w:webHidden/>
          </w:rPr>
          <w:tab/>
        </w:r>
        <w:r w:rsidR="00EA324E">
          <w:rPr>
            <w:noProof/>
            <w:webHidden/>
          </w:rPr>
          <w:fldChar w:fldCharType="begin"/>
        </w:r>
        <w:r w:rsidR="00EA324E">
          <w:rPr>
            <w:noProof/>
            <w:webHidden/>
          </w:rPr>
          <w:instrText xml:space="preserve"> PAGEREF _Toc382771721 \h </w:instrText>
        </w:r>
        <w:r w:rsidR="00EA324E">
          <w:rPr>
            <w:noProof/>
            <w:webHidden/>
          </w:rPr>
        </w:r>
        <w:r w:rsidR="00EA324E">
          <w:rPr>
            <w:noProof/>
            <w:webHidden/>
          </w:rPr>
          <w:fldChar w:fldCharType="separate"/>
        </w:r>
        <w:r w:rsidR="00EA324E">
          <w:rPr>
            <w:noProof/>
            <w:webHidden/>
          </w:rPr>
          <w:t>192</w:t>
        </w:r>
        <w:r w:rsidR="00EA324E">
          <w:rPr>
            <w:noProof/>
            <w:webHidden/>
          </w:rPr>
          <w:fldChar w:fldCharType="end"/>
        </w:r>
      </w:hyperlink>
    </w:p>
    <w:p w14:paraId="27AD0A6F" w14:textId="77777777" w:rsidR="00EA324E" w:rsidRDefault="003F2A18">
      <w:pPr>
        <w:pStyle w:val="TableofFigures"/>
        <w:tabs>
          <w:tab w:val="right" w:leader="dot" w:pos="8494"/>
        </w:tabs>
        <w:rPr>
          <w:rFonts w:eastAsiaTheme="minorEastAsia"/>
          <w:noProof/>
          <w:sz w:val="22"/>
          <w:lang w:val="pt-BR" w:eastAsia="pt-BR"/>
        </w:rPr>
      </w:pPr>
      <w:hyperlink w:anchor="_Toc382771722" w:history="1">
        <w:r w:rsidR="00EA324E" w:rsidRPr="00C946C0">
          <w:rPr>
            <w:rStyle w:val="Hyperlink"/>
            <w:b/>
            <w:noProof/>
          </w:rPr>
          <w:t>Figure 37.</w:t>
        </w:r>
        <w:r w:rsidR="00EA324E" w:rsidRPr="00C946C0">
          <w:rPr>
            <w:rStyle w:val="Hyperlink"/>
            <w:noProof/>
          </w:rPr>
          <w:t xml:space="preserve"> A zero value assigned to </w:t>
        </w:r>
        <w:r w:rsidR="00EA324E" w:rsidRPr="00C946C0">
          <w:rPr>
            <w:rStyle w:val="Hyperlink"/>
            <w:rFonts w:ascii="Consolas" w:hAnsi="Consolas"/>
            <w:noProof/>
          </w:rPr>
          <w:t>InitialHealthPoints</w:t>
        </w:r>
        <w:r w:rsidR="00EA324E" w:rsidRPr="00C946C0">
          <w:rPr>
            <w:rStyle w:val="Hyperlink"/>
            <w:noProof/>
          </w:rPr>
          <w:t xml:space="preserve"> (0).</w:t>
        </w:r>
        <w:r w:rsidR="00EA324E">
          <w:rPr>
            <w:noProof/>
            <w:webHidden/>
          </w:rPr>
          <w:tab/>
        </w:r>
        <w:r w:rsidR="00EA324E">
          <w:rPr>
            <w:noProof/>
            <w:webHidden/>
          </w:rPr>
          <w:fldChar w:fldCharType="begin"/>
        </w:r>
        <w:r w:rsidR="00EA324E">
          <w:rPr>
            <w:noProof/>
            <w:webHidden/>
          </w:rPr>
          <w:instrText xml:space="preserve"> PAGEREF _Toc382771722 \h </w:instrText>
        </w:r>
        <w:r w:rsidR="00EA324E">
          <w:rPr>
            <w:noProof/>
            <w:webHidden/>
          </w:rPr>
        </w:r>
        <w:r w:rsidR="00EA324E">
          <w:rPr>
            <w:noProof/>
            <w:webHidden/>
          </w:rPr>
          <w:fldChar w:fldCharType="separate"/>
        </w:r>
        <w:r w:rsidR="00EA324E">
          <w:rPr>
            <w:noProof/>
            <w:webHidden/>
          </w:rPr>
          <w:t>193</w:t>
        </w:r>
        <w:r w:rsidR="00EA324E">
          <w:rPr>
            <w:noProof/>
            <w:webHidden/>
          </w:rPr>
          <w:fldChar w:fldCharType="end"/>
        </w:r>
      </w:hyperlink>
    </w:p>
    <w:p w14:paraId="3475FE18" w14:textId="77777777" w:rsidR="00EA324E" w:rsidRDefault="003F2A18">
      <w:pPr>
        <w:pStyle w:val="TableofFigures"/>
        <w:tabs>
          <w:tab w:val="right" w:leader="dot" w:pos="8494"/>
        </w:tabs>
        <w:rPr>
          <w:rFonts w:eastAsiaTheme="minorEastAsia"/>
          <w:noProof/>
          <w:sz w:val="22"/>
          <w:lang w:val="pt-BR" w:eastAsia="pt-BR"/>
        </w:rPr>
      </w:pPr>
      <w:hyperlink w:anchor="_Toc382771723" w:history="1">
        <w:r w:rsidR="00EA324E" w:rsidRPr="00C946C0">
          <w:rPr>
            <w:rStyle w:val="Hyperlink"/>
            <w:b/>
            <w:noProof/>
          </w:rPr>
          <w:t>Figure 38.</w:t>
        </w:r>
        <w:r w:rsidR="00EA324E" w:rsidRPr="00C946C0">
          <w:rPr>
            <w:rStyle w:val="Hyperlink"/>
            <w:noProof/>
          </w:rPr>
          <w:t xml:space="preserve"> The spaceship (in red) after several random game commands.</w:t>
        </w:r>
        <w:r w:rsidR="00EA324E">
          <w:rPr>
            <w:noProof/>
            <w:webHidden/>
          </w:rPr>
          <w:tab/>
        </w:r>
        <w:r w:rsidR="00EA324E">
          <w:rPr>
            <w:noProof/>
            <w:webHidden/>
          </w:rPr>
          <w:fldChar w:fldCharType="begin"/>
        </w:r>
        <w:r w:rsidR="00EA324E">
          <w:rPr>
            <w:noProof/>
            <w:webHidden/>
          </w:rPr>
          <w:instrText xml:space="preserve"> PAGEREF _Toc382771723 \h </w:instrText>
        </w:r>
        <w:r w:rsidR="00EA324E">
          <w:rPr>
            <w:noProof/>
            <w:webHidden/>
          </w:rPr>
        </w:r>
        <w:r w:rsidR="00EA324E">
          <w:rPr>
            <w:noProof/>
            <w:webHidden/>
          </w:rPr>
          <w:fldChar w:fldCharType="separate"/>
        </w:r>
        <w:r w:rsidR="00EA324E">
          <w:rPr>
            <w:noProof/>
            <w:webHidden/>
          </w:rPr>
          <w:t>197</w:t>
        </w:r>
        <w:r w:rsidR="00EA324E">
          <w:rPr>
            <w:noProof/>
            <w:webHidden/>
          </w:rPr>
          <w:fldChar w:fldCharType="end"/>
        </w:r>
      </w:hyperlink>
    </w:p>
    <w:p w14:paraId="2DA1BA48" w14:textId="77777777" w:rsidR="00EA324E" w:rsidRDefault="003F2A18">
      <w:pPr>
        <w:pStyle w:val="TableofFigures"/>
        <w:tabs>
          <w:tab w:val="right" w:leader="dot" w:pos="8494"/>
        </w:tabs>
        <w:rPr>
          <w:rFonts w:eastAsiaTheme="minorEastAsia"/>
          <w:noProof/>
          <w:sz w:val="22"/>
          <w:lang w:val="pt-BR" w:eastAsia="pt-BR"/>
        </w:rPr>
      </w:pPr>
      <w:hyperlink w:anchor="_Toc382771724" w:history="1">
        <w:r w:rsidR="00EA324E" w:rsidRPr="00C946C0">
          <w:rPr>
            <w:rStyle w:val="Hyperlink"/>
            <w:b/>
            <w:noProof/>
          </w:rPr>
          <w:t>Figure 39.</w:t>
        </w:r>
        <w:r w:rsidR="00EA324E" w:rsidRPr="00C946C0">
          <w:rPr>
            <w:rStyle w:val="Hyperlink"/>
            <w:noProof/>
          </w:rPr>
          <w:t xml:space="preserve"> The game logic actors, after being overridden by the player profile.</w:t>
        </w:r>
        <w:r w:rsidR="00EA324E">
          <w:rPr>
            <w:noProof/>
            <w:webHidden/>
          </w:rPr>
          <w:tab/>
        </w:r>
        <w:r w:rsidR="00EA324E">
          <w:rPr>
            <w:noProof/>
            <w:webHidden/>
          </w:rPr>
          <w:fldChar w:fldCharType="begin"/>
        </w:r>
        <w:r w:rsidR="00EA324E">
          <w:rPr>
            <w:noProof/>
            <w:webHidden/>
          </w:rPr>
          <w:instrText xml:space="preserve"> PAGEREF _Toc382771724 \h </w:instrText>
        </w:r>
        <w:r w:rsidR="00EA324E">
          <w:rPr>
            <w:noProof/>
            <w:webHidden/>
          </w:rPr>
        </w:r>
        <w:r w:rsidR="00EA324E">
          <w:rPr>
            <w:noProof/>
            <w:webHidden/>
          </w:rPr>
          <w:fldChar w:fldCharType="separate"/>
        </w:r>
        <w:r w:rsidR="00EA324E">
          <w:rPr>
            <w:noProof/>
            <w:webHidden/>
          </w:rPr>
          <w:t>201</w:t>
        </w:r>
        <w:r w:rsidR="00EA324E">
          <w:rPr>
            <w:noProof/>
            <w:webHidden/>
          </w:rPr>
          <w:fldChar w:fldCharType="end"/>
        </w:r>
      </w:hyperlink>
    </w:p>
    <w:p w14:paraId="307434A6" w14:textId="77777777" w:rsidR="00EA324E" w:rsidRDefault="003F2A18">
      <w:pPr>
        <w:pStyle w:val="TableofFigures"/>
        <w:tabs>
          <w:tab w:val="right" w:leader="dot" w:pos="8494"/>
        </w:tabs>
        <w:rPr>
          <w:rFonts w:eastAsiaTheme="minorEastAsia"/>
          <w:noProof/>
          <w:sz w:val="22"/>
          <w:lang w:val="pt-BR" w:eastAsia="pt-BR"/>
        </w:rPr>
      </w:pPr>
      <w:hyperlink w:anchor="_Toc382771725" w:history="1">
        <w:r w:rsidR="00EA324E" w:rsidRPr="00C946C0">
          <w:rPr>
            <w:rStyle w:val="Hyperlink"/>
            <w:b/>
            <w:noProof/>
          </w:rPr>
          <w:t>Figure 40.</w:t>
        </w:r>
        <w:r w:rsidR="00EA324E" w:rsidRPr="00C946C0">
          <w:rPr>
            <w:rStyle w:val="Hyperlink"/>
            <w:noProof/>
          </w:rPr>
          <w:t xml:space="preserve"> The graphical actor.</w:t>
        </w:r>
        <w:r w:rsidR="00EA324E">
          <w:rPr>
            <w:noProof/>
            <w:webHidden/>
          </w:rPr>
          <w:tab/>
        </w:r>
        <w:r w:rsidR="00EA324E">
          <w:rPr>
            <w:noProof/>
            <w:webHidden/>
          </w:rPr>
          <w:fldChar w:fldCharType="begin"/>
        </w:r>
        <w:r w:rsidR="00EA324E">
          <w:rPr>
            <w:noProof/>
            <w:webHidden/>
          </w:rPr>
          <w:instrText xml:space="preserve"> PAGEREF _Toc382771725 \h </w:instrText>
        </w:r>
        <w:r w:rsidR="00EA324E">
          <w:rPr>
            <w:noProof/>
            <w:webHidden/>
          </w:rPr>
        </w:r>
        <w:r w:rsidR="00EA324E">
          <w:rPr>
            <w:noProof/>
            <w:webHidden/>
          </w:rPr>
          <w:fldChar w:fldCharType="separate"/>
        </w:r>
        <w:r w:rsidR="00EA324E">
          <w:rPr>
            <w:noProof/>
            <w:webHidden/>
          </w:rPr>
          <w:t>204</w:t>
        </w:r>
        <w:r w:rsidR="00EA324E">
          <w:rPr>
            <w:noProof/>
            <w:webHidden/>
          </w:rPr>
          <w:fldChar w:fldCharType="end"/>
        </w:r>
      </w:hyperlink>
    </w:p>
    <w:p w14:paraId="14DA8DF4" w14:textId="6DF99B01" w:rsidR="003D6C0D" w:rsidRDefault="003D6C0D" w:rsidP="003D6C0D">
      <w:r>
        <w:fldChar w:fldCharType="end"/>
      </w:r>
    </w:p>
    <w:p w14:paraId="452CD4B2" w14:textId="77777777" w:rsidR="0001200E" w:rsidRPr="003D6C0D" w:rsidRDefault="0001200E" w:rsidP="003D6C0D">
      <w:pPr>
        <w:sectPr w:rsidR="0001200E" w:rsidRPr="003D6C0D" w:rsidSect="003D6C0D">
          <w:pgSz w:w="11906" w:h="16838"/>
          <w:pgMar w:top="1417" w:right="1701" w:bottom="1417" w:left="1701" w:header="708" w:footer="708" w:gutter="0"/>
          <w:cols w:space="708"/>
          <w:titlePg/>
          <w:docGrid w:linePitch="360"/>
        </w:sectPr>
      </w:pPr>
    </w:p>
    <w:p w14:paraId="23BA93EF" w14:textId="28F975A8" w:rsidR="0001200E" w:rsidRDefault="0001200E" w:rsidP="0001200E">
      <w:pPr>
        <w:pStyle w:val="Heading1"/>
        <w:numPr>
          <w:ilvl w:val="0"/>
          <w:numId w:val="0"/>
        </w:numPr>
      </w:pPr>
      <w:bookmarkStart w:id="2" w:name="_Toc382771578"/>
      <w:r>
        <w:lastRenderedPageBreak/>
        <w:t>Tables</w:t>
      </w:r>
      <w:bookmarkEnd w:id="2"/>
    </w:p>
    <w:p w14:paraId="1C31438F" w14:textId="77777777" w:rsidR="0001200E" w:rsidRDefault="003D6C0D" w:rsidP="007E3CA6">
      <w:r>
        <w:fldChar w:fldCharType="begin"/>
      </w:r>
      <w:r>
        <w:instrText xml:space="preserve"> TOC \h \z \c "Table" </w:instrText>
      </w:r>
      <w:r>
        <w:fldChar w:fldCharType="separate"/>
      </w:r>
      <w:r w:rsidR="00EA324E">
        <w:rPr>
          <w:b/>
          <w:bCs/>
          <w:noProof/>
        </w:rPr>
        <w:t>No table of figures entries found.</w:t>
      </w:r>
      <w:r>
        <w:fldChar w:fldCharType="end"/>
      </w:r>
    </w:p>
    <w:p w14:paraId="6CF12639" w14:textId="77777777" w:rsidR="0001200E" w:rsidRDefault="0001200E" w:rsidP="007E3CA6"/>
    <w:p w14:paraId="110ED288" w14:textId="77777777" w:rsidR="0001200E" w:rsidRDefault="0001200E" w:rsidP="007E3CA6">
      <w:pPr>
        <w:sectPr w:rsidR="0001200E" w:rsidSect="003D6C0D">
          <w:pgSz w:w="11906" w:h="16838"/>
          <w:pgMar w:top="1417" w:right="1701" w:bottom="1417" w:left="1701" w:header="708" w:footer="708" w:gutter="0"/>
          <w:cols w:space="708"/>
          <w:titlePg/>
          <w:docGrid w:linePitch="360"/>
        </w:sectPr>
      </w:pPr>
    </w:p>
    <w:p w14:paraId="761A0FE5" w14:textId="52B672B6" w:rsidR="0001200E" w:rsidRDefault="0001200E" w:rsidP="0001200E">
      <w:pPr>
        <w:pStyle w:val="Heading1"/>
        <w:numPr>
          <w:ilvl w:val="0"/>
          <w:numId w:val="0"/>
        </w:numPr>
      </w:pPr>
      <w:bookmarkStart w:id="3" w:name="_Toc382771579"/>
      <w:r>
        <w:lastRenderedPageBreak/>
        <w:t>Listings</w:t>
      </w:r>
      <w:bookmarkEnd w:id="3"/>
    </w:p>
    <w:p w14:paraId="3D59ABC6" w14:textId="77777777" w:rsidR="00EA324E" w:rsidRDefault="003D6C0D">
      <w:pPr>
        <w:pStyle w:val="TableofFigures"/>
        <w:tabs>
          <w:tab w:val="right" w:leader="dot" w:pos="8494"/>
        </w:tabs>
        <w:rPr>
          <w:rFonts w:eastAsiaTheme="minorEastAsia"/>
          <w:noProof/>
          <w:sz w:val="22"/>
          <w:lang w:val="pt-BR" w:eastAsia="pt-BR"/>
        </w:rPr>
      </w:pPr>
      <w:r>
        <w:fldChar w:fldCharType="begin"/>
      </w:r>
      <w:r>
        <w:instrText xml:space="preserve"> TOC \h \z \c "Listing" </w:instrText>
      </w:r>
      <w:r>
        <w:fldChar w:fldCharType="separate"/>
      </w:r>
      <w:hyperlink w:anchor="_Toc382771726" w:history="1">
        <w:r w:rsidR="00EA324E" w:rsidRPr="00282D34">
          <w:rPr>
            <w:rStyle w:val="Hyperlink"/>
            <w:b/>
            <w:noProof/>
          </w:rPr>
          <w:t>Listing 1.</w:t>
        </w:r>
        <w:r w:rsidR="00EA324E" w:rsidRPr="00282D34">
          <w:rPr>
            <w:rStyle w:val="Hyperlink"/>
            <w:noProof/>
          </w:rPr>
          <w:t xml:space="preserve"> The </w:t>
        </w:r>
        <w:r w:rsidR="00EA324E" w:rsidRPr="00282D34">
          <w:rPr>
            <w:rStyle w:val="Hyperlink"/>
            <w:rFonts w:ascii="Consolas" w:hAnsi="Consolas"/>
            <w:noProof/>
          </w:rPr>
          <w:t>BaseGameApplication</w:t>
        </w:r>
        <w:r w:rsidR="00EA324E" w:rsidRPr="00282D34">
          <w:rPr>
            <w:rStyle w:val="Hyperlink"/>
            <w:noProof/>
          </w:rPr>
          <w:t>’s initialization.</w:t>
        </w:r>
        <w:r w:rsidR="00EA324E">
          <w:rPr>
            <w:noProof/>
            <w:webHidden/>
          </w:rPr>
          <w:tab/>
        </w:r>
        <w:r w:rsidR="00EA324E">
          <w:rPr>
            <w:noProof/>
            <w:webHidden/>
          </w:rPr>
          <w:fldChar w:fldCharType="begin"/>
        </w:r>
        <w:r w:rsidR="00EA324E">
          <w:rPr>
            <w:noProof/>
            <w:webHidden/>
          </w:rPr>
          <w:instrText xml:space="preserve"> PAGEREF _Toc382771726 \h </w:instrText>
        </w:r>
        <w:r w:rsidR="00EA324E">
          <w:rPr>
            <w:noProof/>
            <w:webHidden/>
          </w:rPr>
        </w:r>
        <w:r w:rsidR="00EA324E">
          <w:rPr>
            <w:noProof/>
            <w:webHidden/>
          </w:rPr>
          <w:fldChar w:fldCharType="separate"/>
        </w:r>
        <w:r w:rsidR="00EA324E">
          <w:rPr>
            <w:noProof/>
            <w:webHidden/>
          </w:rPr>
          <w:t>20</w:t>
        </w:r>
        <w:r w:rsidR="00EA324E">
          <w:rPr>
            <w:noProof/>
            <w:webHidden/>
          </w:rPr>
          <w:fldChar w:fldCharType="end"/>
        </w:r>
      </w:hyperlink>
    </w:p>
    <w:p w14:paraId="341FA1FF" w14:textId="77777777" w:rsidR="00EA324E" w:rsidRDefault="003F2A18">
      <w:pPr>
        <w:pStyle w:val="TableofFigures"/>
        <w:tabs>
          <w:tab w:val="right" w:leader="dot" w:pos="8494"/>
        </w:tabs>
        <w:rPr>
          <w:rFonts w:eastAsiaTheme="minorEastAsia"/>
          <w:noProof/>
          <w:sz w:val="22"/>
          <w:lang w:val="pt-BR" w:eastAsia="pt-BR"/>
        </w:rPr>
      </w:pPr>
      <w:hyperlink w:anchor="_Toc382771727" w:history="1">
        <w:r w:rsidR="00EA324E" w:rsidRPr="00282D34">
          <w:rPr>
            <w:rStyle w:val="Hyperlink"/>
            <w:b/>
            <w:noProof/>
          </w:rPr>
          <w:t>Listing 2.</w:t>
        </w:r>
        <w:r w:rsidR="00EA324E" w:rsidRPr="00282D34">
          <w:rPr>
            <w:rStyle w:val="Hyperlink"/>
            <w:noProof/>
          </w:rPr>
          <w:t xml:space="preserve"> The </w:t>
        </w:r>
        <w:r w:rsidR="00EA324E" w:rsidRPr="00282D34">
          <w:rPr>
            <w:rStyle w:val="Hyperlink"/>
            <w:rFonts w:ascii="Consolas" w:hAnsi="Consolas"/>
            <w:noProof/>
          </w:rPr>
          <w:t>BaseGameApplication</w:t>
        </w:r>
        <w:r w:rsidR="00EA324E" w:rsidRPr="00282D34">
          <w:rPr>
            <w:rStyle w:val="Hyperlink"/>
            <w:noProof/>
          </w:rPr>
          <w:t>’s game loop.</w:t>
        </w:r>
        <w:r w:rsidR="00EA324E">
          <w:rPr>
            <w:noProof/>
            <w:webHidden/>
          </w:rPr>
          <w:tab/>
        </w:r>
        <w:r w:rsidR="00EA324E">
          <w:rPr>
            <w:noProof/>
            <w:webHidden/>
          </w:rPr>
          <w:fldChar w:fldCharType="begin"/>
        </w:r>
        <w:r w:rsidR="00EA324E">
          <w:rPr>
            <w:noProof/>
            <w:webHidden/>
          </w:rPr>
          <w:instrText xml:space="preserve"> PAGEREF _Toc382771727 \h </w:instrText>
        </w:r>
        <w:r w:rsidR="00EA324E">
          <w:rPr>
            <w:noProof/>
            <w:webHidden/>
          </w:rPr>
        </w:r>
        <w:r w:rsidR="00EA324E">
          <w:rPr>
            <w:noProof/>
            <w:webHidden/>
          </w:rPr>
          <w:fldChar w:fldCharType="separate"/>
        </w:r>
        <w:r w:rsidR="00EA324E">
          <w:rPr>
            <w:noProof/>
            <w:webHidden/>
          </w:rPr>
          <w:t>21</w:t>
        </w:r>
        <w:r w:rsidR="00EA324E">
          <w:rPr>
            <w:noProof/>
            <w:webHidden/>
          </w:rPr>
          <w:fldChar w:fldCharType="end"/>
        </w:r>
      </w:hyperlink>
    </w:p>
    <w:p w14:paraId="3C969006" w14:textId="77777777" w:rsidR="00EA324E" w:rsidRDefault="003F2A18">
      <w:pPr>
        <w:pStyle w:val="TableofFigures"/>
        <w:tabs>
          <w:tab w:val="right" w:leader="dot" w:pos="8494"/>
        </w:tabs>
        <w:rPr>
          <w:rFonts w:eastAsiaTheme="minorEastAsia"/>
          <w:noProof/>
          <w:sz w:val="22"/>
          <w:lang w:val="pt-BR" w:eastAsia="pt-BR"/>
        </w:rPr>
      </w:pPr>
      <w:hyperlink w:anchor="_Toc382771728" w:history="1">
        <w:r w:rsidR="00EA324E" w:rsidRPr="00282D34">
          <w:rPr>
            <w:rStyle w:val="Hyperlink"/>
            <w:b/>
            <w:noProof/>
          </w:rPr>
          <w:t>Listing 3.</w:t>
        </w:r>
        <w:r w:rsidR="00EA324E" w:rsidRPr="00282D34">
          <w:rPr>
            <w:rStyle w:val="Hyperlink"/>
            <w:noProof/>
          </w:rPr>
          <w:t xml:space="preserve"> A sample implementation of the </w:t>
        </w:r>
        <w:r w:rsidR="00EA324E" w:rsidRPr="00282D34">
          <w:rPr>
            <w:rStyle w:val="Hyperlink"/>
            <w:rFonts w:ascii="Consolas" w:hAnsi="Consolas"/>
            <w:noProof/>
          </w:rPr>
          <w:t>BaseGameApplication</w:t>
        </w:r>
        <w:r w:rsidR="00EA324E" w:rsidRPr="00282D34">
          <w:rPr>
            <w:rStyle w:val="Hyperlink"/>
            <w:noProof/>
          </w:rPr>
          <w:t xml:space="preserve">’s method </w:t>
        </w:r>
        <w:r w:rsidR="00EA324E" w:rsidRPr="00282D34">
          <w:rPr>
            <w:rStyle w:val="Hyperlink"/>
            <w:rFonts w:ascii="Consolas" w:hAnsi="Consolas"/>
            <w:noProof/>
          </w:rPr>
          <w:t>vInitOutputSystems()</w:t>
        </w:r>
        <w:r w:rsidR="00EA324E" w:rsidRPr="00282D34">
          <w:rPr>
            <w:rStyle w:val="Hyperlink"/>
            <w:noProof/>
          </w:rPr>
          <w:t>.</w:t>
        </w:r>
        <w:r w:rsidR="00EA324E">
          <w:rPr>
            <w:noProof/>
            <w:webHidden/>
          </w:rPr>
          <w:tab/>
        </w:r>
        <w:r w:rsidR="00EA324E">
          <w:rPr>
            <w:noProof/>
            <w:webHidden/>
          </w:rPr>
          <w:fldChar w:fldCharType="begin"/>
        </w:r>
        <w:r w:rsidR="00EA324E">
          <w:rPr>
            <w:noProof/>
            <w:webHidden/>
          </w:rPr>
          <w:instrText xml:space="preserve"> PAGEREF _Toc382771728 \h </w:instrText>
        </w:r>
        <w:r w:rsidR="00EA324E">
          <w:rPr>
            <w:noProof/>
            <w:webHidden/>
          </w:rPr>
        </w:r>
        <w:r w:rsidR="00EA324E">
          <w:rPr>
            <w:noProof/>
            <w:webHidden/>
          </w:rPr>
          <w:fldChar w:fldCharType="separate"/>
        </w:r>
        <w:r w:rsidR="00EA324E">
          <w:rPr>
            <w:noProof/>
            <w:webHidden/>
          </w:rPr>
          <w:t>23</w:t>
        </w:r>
        <w:r w:rsidR="00EA324E">
          <w:rPr>
            <w:noProof/>
            <w:webHidden/>
          </w:rPr>
          <w:fldChar w:fldCharType="end"/>
        </w:r>
      </w:hyperlink>
    </w:p>
    <w:p w14:paraId="77200E98" w14:textId="77777777" w:rsidR="00EA324E" w:rsidRDefault="003F2A18">
      <w:pPr>
        <w:pStyle w:val="TableofFigures"/>
        <w:tabs>
          <w:tab w:val="right" w:leader="dot" w:pos="8494"/>
        </w:tabs>
        <w:rPr>
          <w:rFonts w:eastAsiaTheme="minorEastAsia"/>
          <w:noProof/>
          <w:sz w:val="22"/>
          <w:lang w:val="pt-BR" w:eastAsia="pt-BR"/>
        </w:rPr>
      </w:pPr>
      <w:hyperlink w:anchor="_Toc382771729" w:history="1">
        <w:r w:rsidR="00EA324E" w:rsidRPr="00282D34">
          <w:rPr>
            <w:rStyle w:val="Hyperlink"/>
            <w:b/>
            <w:noProof/>
          </w:rPr>
          <w:t>Listing 4.</w:t>
        </w:r>
        <w:r w:rsidR="00EA324E" w:rsidRPr="00282D34">
          <w:rPr>
            <w:rStyle w:val="Hyperlink"/>
            <w:noProof/>
          </w:rPr>
          <w:t xml:space="preserve"> A sample game state.</w:t>
        </w:r>
        <w:r w:rsidR="00EA324E">
          <w:rPr>
            <w:noProof/>
            <w:webHidden/>
          </w:rPr>
          <w:tab/>
        </w:r>
        <w:r w:rsidR="00EA324E">
          <w:rPr>
            <w:noProof/>
            <w:webHidden/>
          </w:rPr>
          <w:fldChar w:fldCharType="begin"/>
        </w:r>
        <w:r w:rsidR="00EA324E">
          <w:rPr>
            <w:noProof/>
            <w:webHidden/>
          </w:rPr>
          <w:instrText xml:space="preserve"> PAGEREF _Toc382771729 \h </w:instrText>
        </w:r>
        <w:r w:rsidR="00EA324E">
          <w:rPr>
            <w:noProof/>
            <w:webHidden/>
          </w:rPr>
        </w:r>
        <w:r w:rsidR="00EA324E">
          <w:rPr>
            <w:noProof/>
            <w:webHidden/>
          </w:rPr>
          <w:fldChar w:fldCharType="separate"/>
        </w:r>
        <w:r w:rsidR="00EA324E">
          <w:rPr>
            <w:noProof/>
            <w:webHidden/>
          </w:rPr>
          <w:t>28</w:t>
        </w:r>
        <w:r w:rsidR="00EA324E">
          <w:rPr>
            <w:noProof/>
            <w:webHidden/>
          </w:rPr>
          <w:fldChar w:fldCharType="end"/>
        </w:r>
      </w:hyperlink>
    </w:p>
    <w:p w14:paraId="23DCC3F3" w14:textId="77777777" w:rsidR="00EA324E" w:rsidRDefault="003F2A18">
      <w:pPr>
        <w:pStyle w:val="TableofFigures"/>
        <w:tabs>
          <w:tab w:val="right" w:leader="dot" w:pos="8494"/>
        </w:tabs>
        <w:rPr>
          <w:rFonts w:eastAsiaTheme="minorEastAsia"/>
          <w:noProof/>
          <w:sz w:val="22"/>
          <w:lang w:val="pt-BR" w:eastAsia="pt-BR"/>
        </w:rPr>
      </w:pPr>
      <w:hyperlink w:anchor="_Toc382771730" w:history="1">
        <w:r w:rsidR="00EA324E" w:rsidRPr="00282D34">
          <w:rPr>
            <w:rStyle w:val="Hyperlink"/>
            <w:b/>
            <w:noProof/>
          </w:rPr>
          <w:t>Listing 5.</w:t>
        </w:r>
        <w:r w:rsidR="00EA324E" w:rsidRPr="00282D34">
          <w:rPr>
            <w:rStyle w:val="Hyperlink"/>
            <w:noProof/>
          </w:rPr>
          <w:t xml:space="preserve"> A sample implementation of the method </w:t>
        </w:r>
        <w:r w:rsidR="00EA324E" w:rsidRPr="00282D34">
          <w:rPr>
            <w:rStyle w:val="Hyperlink"/>
            <w:rFonts w:ascii="Consolas" w:hAnsi="Consolas"/>
            <w:noProof/>
          </w:rPr>
          <w:t>vInitFactory()</w:t>
        </w:r>
        <w:r w:rsidR="00EA324E" w:rsidRPr="00282D34">
          <w:rPr>
            <w:rStyle w:val="Hyperlink"/>
            <w:noProof/>
          </w:rPr>
          <w:t>.</w:t>
        </w:r>
        <w:r w:rsidR="00EA324E">
          <w:rPr>
            <w:noProof/>
            <w:webHidden/>
          </w:rPr>
          <w:tab/>
        </w:r>
        <w:r w:rsidR="00EA324E">
          <w:rPr>
            <w:noProof/>
            <w:webHidden/>
          </w:rPr>
          <w:fldChar w:fldCharType="begin"/>
        </w:r>
        <w:r w:rsidR="00EA324E">
          <w:rPr>
            <w:noProof/>
            <w:webHidden/>
          </w:rPr>
          <w:instrText xml:space="preserve"> PAGEREF _Toc382771730 \h </w:instrText>
        </w:r>
        <w:r w:rsidR="00EA324E">
          <w:rPr>
            <w:noProof/>
            <w:webHidden/>
          </w:rPr>
        </w:r>
        <w:r w:rsidR="00EA324E">
          <w:rPr>
            <w:noProof/>
            <w:webHidden/>
          </w:rPr>
          <w:fldChar w:fldCharType="separate"/>
        </w:r>
        <w:r w:rsidR="00EA324E">
          <w:rPr>
            <w:noProof/>
            <w:webHidden/>
          </w:rPr>
          <w:t>29</w:t>
        </w:r>
        <w:r w:rsidR="00EA324E">
          <w:rPr>
            <w:noProof/>
            <w:webHidden/>
          </w:rPr>
          <w:fldChar w:fldCharType="end"/>
        </w:r>
      </w:hyperlink>
    </w:p>
    <w:p w14:paraId="6755F5F3" w14:textId="77777777" w:rsidR="00EA324E" w:rsidRDefault="003F2A18">
      <w:pPr>
        <w:pStyle w:val="TableofFigures"/>
        <w:tabs>
          <w:tab w:val="right" w:leader="dot" w:pos="8494"/>
        </w:tabs>
        <w:rPr>
          <w:rFonts w:eastAsiaTheme="minorEastAsia"/>
          <w:noProof/>
          <w:sz w:val="22"/>
          <w:lang w:val="pt-BR" w:eastAsia="pt-BR"/>
        </w:rPr>
      </w:pPr>
      <w:hyperlink w:anchor="_Toc382771731" w:history="1">
        <w:r w:rsidR="00EA324E" w:rsidRPr="00282D34">
          <w:rPr>
            <w:rStyle w:val="Hyperlink"/>
            <w:b/>
            <w:noProof/>
          </w:rPr>
          <w:t>Listing 6.</w:t>
        </w:r>
        <w:r w:rsidR="00EA324E" w:rsidRPr="00282D34">
          <w:rPr>
            <w:rStyle w:val="Hyperlink"/>
            <w:noProof/>
          </w:rPr>
          <w:t xml:space="preserve"> The default initialization of the Base</w:t>
        </w:r>
        <w:r w:rsidR="00EA324E" w:rsidRPr="00282D34">
          <w:rPr>
            <w:rStyle w:val="Hyperlink"/>
            <w:rFonts w:ascii="Consolas" w:hAnsi="Consolas"/>
            <w:noProof/>
          </w:rPr>
          <w:t>GameLogic</w:t>
        </w:r>
        <w:r w:rsidR="00EA324E" w:rsidRPr="00282D34">
          <w:rPr>
            <w:rStyle w:val="Hyperlink"/>
            <w:noProof/>
          </w:rPr>
          <w:t>.</w:t>
        </w:r>
        <w:r w:rsidR="00EA324E">
          <w:rPr>
            <w:noProof/>
            <w:webHidden/>
          </w:rPr>
          <w:tab/>
        </w:r>
        <w:r w:rsidR="00EA324E">
          <w:rPr>
            <w:noProof/>
            <w:webHidden/>
          </w:rPr>
          <w:fldChar w:fldCharType="begin"/>
        </w:r>
        <w:r w:rsidR="00EA324E">
          <w:rPr>
            <w:noProof/>
            <w:webHidden/>
          </w:rPr>
          <w:instrText xml:space="preserve"> PAGEREF _Toc382771731 \h </w:instrText>
        </w:r>
        <w:r w:rsidR="00EA324E">
          <w:rPr>
            <w:noProof/>
            <w:webHidden/>
          </w:rPr>
        </w:r>
        <w:r w:rsidR="00EA324E">
          <w:rPr>
            <w:noProof/>
            <w:webHidden/>
          </w:rPr>
          <w:fldChar w:fldCharType="separate"/>
        </w:r>
        <w:r w:rsidR="00EA324E">
          <w:rPr>
            <w:noProof/>
            <w:webHidden/>
          </w:rPr>
          <w:t>32</w:t>
        </w:r>
        <w:r w:rsidR="00EA324E">
          <w:rPr>
            <w:noProof/>
            <w:webHidden/>
          </w:rPr>
          <w:fldChar w:fldCharType="end"/>
        </w:r>
      </w:hyperlink>
    </w:p>
    <w:p w14:paraId="67C95FB7" w14:textId="77777777" w:rsidR="00EA324E" w:rsidRDefault="003F2A18">
      <w:pPr>
        <w:pStyle w:val="TableofFigures"/>
        <w:tabs>
          <w:tab w:val="right" w:leader="dot" w:pos="8494"/>
        </w:tabs>
        <w:rPr>
          <w:rFonts w:eastAsiaTheme="minorEastAsia"/>
          <w:noProof/>
          <w:sz w:val="22"/>
          <w:lang w:val="pt-BR" w:eastAsia="pt-BR"/>
        </w:rPr>
      </w:pPr>
      <w:hyperlink w:anchor="_Toc382771732" w:history="1">
        <w:r w:rsidR="00EA324E" w:rsidRPr="00282D34">
          <w:rPr>
            <w:rStyle w:val="Hyperlink"/>
            <w:b/>
            <w:noProof/>
          </w:rPr>
          <w:t>Listing 7.</w:t>
        </w:r>
        <w:r w:rsidR="00EA324E" w:rsidRPr="00282D34">
          <w:rPr>
            <w:rStyle w:val="Hyperlink"/>
            <w:noProof/>
          </w:rPr>
          <w:t xml:space="preserve"> Updating the </w:t>
        </w:r>
        <w:r w:rsidR="00EA324E" w:rsidRPr="00282D34">
          <w:rPr>
            <w:rStyle w:val="Hyperlink"/>
            <w:rFonts w:ascii="Consolas" w:hAnsi="Consolas"/>
            <w:noProof/>
          </w:rPr>
          <w:t>BaseGameLogic</w:t>
        </w:r>
        <w:r w:rsidR="00EA324E" w:rsidRPr="00282D34">
          <w:rPr>
            <w:rStyle w:val="Hyperlink"/>
            <w:noProof/>
          </w:rPr>
          <w:t>.</w:t>
        </w:r>
        <w:r w:rsidR="00EA324E">
          <w:rPr>
            <w:noProof/>
            <w:webHidden/>
          </w:rPr>
          <w:tab/>
        </w:r>
        <w:r w:rsidR="00EA324E">
          <w:rPr>
            <w:noProof/>
            <w:webHidden/>
          </w:rPr>
          <w:fldChar w:fldCharType="begin"/>
        </w:r>
        <w:r w:rsidR="00EA324E">
          <w:rPr>
            <w:noProof/>
            <w:webHidden/>
          </w:rPr>
          <w:instrText xml:space="preserve"> PAGEREF _Toc382771732 \h </w:instrText>
        </w:r>
        <w:r w:rsidR="00EA324E">
          <w:rPr>
            <w:noProof/>
            <w:webHidden/>
          </w:rPr>
        </w:r>
        <w:r w:rsidR="00EA324E">
          <w:rPr>
            <w:noProof/>
            <w:webHidden/>
          </w:rPr>
          <w:fldChar w:fldCharType="separate"/>
        </w:r>
        <w:r w:rsidR="00EA324E">
          <w:rPr>
            <w:noProof/>
            <w:webHidden/>
          </w:rPr>
          <w:t>33</w:t>
        </w:r>
        <w:r w:rsidR="00EA324E">
          <w:rPr>
            <w:noProof/>
            <w:webHidden/>
          </w:rPr>
          <w:fldChar w:fldCharType="end"/>
        </w:r>
      </w:hyperlink>
    </w:p>
    <w:p w14:paraId="3369D3A9" w14:textId="77777777" w:rsidR="00EA324E" w:rsidRDefault="003F2A18">
      <w:pPr>
        <w:pStyle w:val="TableofFigures"/>
        <w:tabs>
          <w:tab w:val="right" w:leader="dot" w:pos="8494"/>
        </w:tabs>
        <w:rPr>
          <w:rFonts w:eastAsiaTheme="minorEastAsia"/>
          <w:noProof/>
          <w:sz w:val="22"/>
          <w:lang w:val="pt-BR" w:eastAsia="pt-BR"/>
        </w:rPr>
      </w:pPr>
      <w:hyperlink w:anchor="_Toc382771733" w:history="1">
        <w:r w:rsidR="00EA324E" w:rsidRPr="00282D34">
          <w:rPr>
            <w:rStyle w:val="Hyperlink"/>
            <w:b/>
            <w:noProof/>
          </w:rPr>
          <w:t>Listing 8.</w:t>
        </w:r>
        <w:r w:rsidR="00EA324E" w:rsidRPr="00282D34">
          <w:rPr>
            <w:rStyle w:val="Hyperlink"/>
            <w:noProof/>
          </w:rPr>
          <w:t xml:space="preserve"> Updating the physics subsystem and task manager.</w:t>
        </w:r>
        <w:r w:rsidR="00EA324E">
          <w:rPr>
            <w:noProof/>
            <w:webHidden/>
          </w:rPr>
          <w:tab/>
        </w:r>
        <w:r w:rsidR="00EA324E">
          <w:rPr>
            <w:noProof/>
            <w:webHidden/>
          </w:rPr>
          <w:fldChar w:fldCharType="begin"/>
        </w:r>
        <w:r w:rsidR="00EA324E">
          <w:rPr>
            <w:noProof/>
            <w:webHidden/>
          </w:rPr>
          <w:instrText xml:space="preserve"> PAGEREF _Toc382771733 \h </w:instrText>
        </w:r>
        <w:r w:rsidR="00EA324E">
          <w:rPr>
            <w:noProof/>
            <w:webHidden/>
          </w:rPr>
        </w:r>
        <w:r w:rsidR="00EA324E">
          <w:rPr>
            <w:noProof/>
            <w:webHidden/>
          </w:rPr>
          <w:fldChar w:fldCharType="separate"/>
        </w:r>
        <w:r w:rsidR="00EA324E">
          <w:rPr>
            <w:noProof/>
            <w:webHidden/>
          </w:rPr>
          <w:t>33</w:t>
        </w:r>
        <w:r w:rsidR="00EA324E">
          <w:rPr>
            <w:noProof/>
            <w:webHidden/>
          </w:rPr>
          <w:fldChar w:fldCharType="end"/>
        </w:r>
      </w:hyperlink>
    </w:p>
    <w:p w14:paraId="7DE9CE9C" w14:textId="77777777" w:rsidR="00EA324E" w:rsidRDefault="003F2A18">
      <w:pPr>
        <w:pStyle w:val="TableofFigures"/>
        <w:tabs>
          <w:tab w:val="right" w:leader="dot" w:pos="8494"/>
        </w:tabs>
        <w:rPr>
          <w:rFonts w:eastAsiaTheme="minorEastAsia"/>
          <w:noProof/>
          <w:sz w:val="22"/>
          <w:lang w:val="pt-BR" w:eastAsia="pt-BR"/>
        </w:rPr>
      </w:pPr>
      <w:hyperlink w:anchor="_Toc382771734" w:history="1">
        <w:r w:rsidR="00EA324E" w:rsidRPr="00282D34">
          <w:rPr>
            <w:rStyle w:val="Hyperlink"/>
            <w:b/>
            <w:noProof/>
          </w:rPr>
          <w:t>Listing 9</w:t>
        </w:r>
        <w:r w:rsidR="00EA324E" w:rsidRPr="00282D34">
          <w:rPr>
            <w:rStyle w:val="Hyperlink"/>
            <w:noProof/>
          </w:rPr>
          <w:t>. Changing game states.</w:t>
        </w:r>
        <w:r w:rsidR="00EA324E">
          <w:rPr>
            <w:noProof/>
            <w:webHidden/>
          </w:rPr>
          <w:tab/>
        </w:r>
        <w:r w:rsidR="00EA324E">
          <w:rPr>
            <w:noProof/>
            <w:webHidden/>
          </w:rPr>
          <w:fldChar w:fldCharType="begin"/>
        </w:r>
        <w:r w:rsidR="00EA324E">
          <w:rPr>
            <w:noProof/>
            <w:webHidden/>
          </w:rPr>
          <w:instrText xml:space="preserve"> PAGEREF _Toc382771734 \h </w:instrText>
        </w:r>
        <w:r w:rsidR="00EA324E">
          <w:rPr>
            <w:noProof/>
            <w:webHidden/>
          </w:rPr>
        </w:r>
        <w:r w:rsidR="00EA324E">
          <w:rPr>
            <w:noProof/>
            <w:webHidden/>
          </w:rPr>
          <w:fldChar w:fldCharType="separate"/>
        </w:r>
        <w:r w:rsidR="00EA324E">
          <w:rPr>
            <w:noProof/>
            <w:webHidden/>
          </w:rPr>
          <w:t>34</w:t>
        </w:r>
        <w:r w:rsidR="00EA324E">
          <w:rPr>
            <w:noProof/>
            <w:webHidden/>
          </w:rPr>
          <w:fldChar w:fldCharType="end"/>
        </w:r>
      </w:hyperlink>
    </w:p>
    <w:p w14:paraId="0DA83D2C" w14:textId="77777777" w:rsidR="00EA324E" w:rsidRDefault="003F2A18">
      <w:pPr>
        <w:pStyle w:val="TableofFigures"/>
        <w:tabs>
          <w:tab w:val="right" w:leader="dot" w:pos="8494"/>
        </w:tabs>
        <w:rPr>
          <w:rFonts w:eastAsiaTheme="minorEastAsia"/>
          <w:noProof/>
          <w:sz w:val="22"/>
          <w:lang w:val="pt-BR" w:eastAsia="pt-BR"/>
        </w:rPr>
      </w:pPr>
      <w:hyperlink w:anchor="_Toc382771735" w:history="1">
        <w:r w:rsidR="00EA324E" w:rsidRPr="00282D34">
          <w:rPr>
            <w:rStyle w:val="Hyperlink"/>
            <w:b/>
            <w:noProof/>
          </w:rPr>
          <w:t>Listing 10.</w:t>
        </w:r>
        <w:r w:rsidR="00EA324E" w:rsidRPr="00282D34">
          <w:rPr>
            <w:rStyle w:val="Hyperlink"/>
            <w:noProof/>
          </w:rPr>
          <w:t xml:space="preserve"> Finishing the game: the default de-initialization of the </w:t>
        </w:r>
        <w:r w:rsidR="00EA324E" w:rsidRPr="00282D34">
          <w:rPr>
            <w:rStyle w:val="Hyperlink"/>
            <w:rFonts w:ascii="Consolas" w:hAnsi="Consolas"/>
            <w:noProof/>
          </w:rPr>
          <w:t>BaseGameLogic</w:t>
        </w:r>
        <w:r w:rsidR="00EA324E" w:rsidRPr="00282D34">
          <w:rPr>
            <w:rStyle w:val="Hyperlink"/>
            <w:noProof/>
          </w:rPr>
          <w:t>.</w:t>
        </w:r>
        <w:r w:rsidR="00EA324E">
          <w:rPr>
            <w:noProof/>
            <w:webHidden/>
          </w:rPr>
          <w:tab/>
        </w:r>
        <w:r w:rsidR="00EA324E">
          <w:rPr>
            <w:noProof/>
            <w:webHidden/>
          </w:rPr>
          <w:fldChar w:fldCharType="begin"/>
        </w:r>
        <w:r w:rsidR="00EA324E">
          <w:rPr>
            <w:noProof/>
            <w:webHidden/>
          </w:rPr>
          <w:instrText xml:space="preserve"> PAGEREF _Toc382771735 \h </w:instrText>
        </w:r>
        <w:r w:rsidR="00EA324E">
          <w:rPr>
            <w:noProof/>
            <w:webHidden/>
          </w:rPr>
        </w:r>
        <w:r w:rsidR="00EA324E">
          <w:rPr>
            <w:noProof/>
            <w:webHidden/>
          </w:rPr>
          <w:fldChar w:fldCharType="separate"/>
        </w:r>
        <w:r w:rsidR="00EA324E">
          <w:rPr>
            <w:noProof/>
            <w:webHidden/>
          </w:rPr>
          <w:t>34</w:t>
        </w:r>
        <w:r w:rsidR="00EA324E">
          <w:rPr>
            <w:noProof/>
            <w:webHidden/>
          </w:rPr>
          <w:fldChar w:fldCharType="end"/>
        </w:r>
      </w:hyperlink>
    </w:p>
    <w:p w14:paraId="0A3F7643" w14:textId="77777777" w:rsidR="00EA324E" w:rsidRDefault="003F2A18">
      <w:pPr>
        <w:pStyle w:val="TableofFigures"/>
        <w:tabs>
          <w:tab w:val="right" w:leader="dot" w:pos="8494"/>
        </w:tabs>
        <w:rPr>
          <w:rFonts w:eastAsiaTheme="minorEastAsia"/>
          <w:noProof/>
          <w:sz w:val="22"/>
          <w:lang w:val="pt-BR" w:eastAsia="pt-BR"/>
        </w:rPr>
      </w:pPr>
      <w:hyperlink w:anchor="_Toc382771736" w:history="1">
        <w:r w:rsidR="00EA324E" w:rsidRPr="00282D34">
          <w:rPr>
            <w:rStyle w:val="Hyperlink"/>
            <w:b/>
            <w:noProof/>
          </w:rPr>
          <w:t>Listing 11.</w:t>
        </w:r>
        <w:r w:rsidR="00EA324E" w:rsidRPr="00282D34">
          <w:rPr>
            <w:rStyle w:val="Hyperlink"/>
            <w:noProof/>
          </w:rPr>
          <w:t xml:space="preserve"> A player profile.</w:t>
        </w:r>
        <w:r w:rsidR="00EA324E">
          <w:rPr>
            <w:noProof/>
            <w:webHidden/>
          </w:rPr>
          <w:tab/>
        </w:r>
        <w:r w:rsidR="00EA324E">
          <w:rPr>
            <w:noProof/>
            <w:webHidden/>
          </w:rPr>
          <w:fldChar w:fldCharType="begin"/>
        </w:r>
        <w:r w:rsidR="00EA324E">
          <w:rPr>
            <w:noProof/>
            <w:webHidden/>
          </w:rPr>
          <w:instrText xml:space="preserve"> PAGEREF _Toc382771736 \h </w:instrText>
        </w:r>
        <w:r w:rsidR="00EA324E">
          <w:rPr>
            <w:noProof/>
            <w:webHidden/>
          </w:rPr>
        </w:r>
        <w:r w:rsidR="00EA324E">
          <w:rPr>
            <w:noProof/>
            <w:webHidden/>
          </w:rPr>
          <w:fldChar w:fldCharType="separate"/>
        </w:r>
        <w:r w:rsidR="00EA324E">
          <w:rPr>
            <w:noProof/>
            <w:webHidden/>
          </w:rPr>
          <w:t>39</w:t>
        </w:r>
        <w:r w:rsidR="00EA324E">
          <w:rPr>
            <w:noProof/>
            <w:webHidden/>
          </w:rPr>
          <w:fldChar w:fldCharType="end"/>
        </w:r>
      </w:hyperlink>
    </w:p>
    <w:p w14:paraId="3FA8A170" w14:textId="77777777" w:rsidR="00EA324E" w:rsidRDefault="003F2A18">
      <w:pPr>
        <w:pStyle w:val="TableofFigures"/>
        <w:tabs>
          <w:tab w:val="right" w:leader="dot" w:pos="8494"/>
        </w:tabs>
        <w:rPr>
          <w:rFonts w:eastAsiaTheme="minorEastAsia"/>
          <w:noProof/>
          <w:sz w:val="22"/>
          <w:lang w:val="pt-BR" w:eastAsia="pt-BR"/>
        </w:rPr>
      </w:pPr>
      <w:hyperlink w:anchor="_Toc382771737" w:history="1">
        <w:r w:rsidR="00EA324E" w:rsidRPr="00282D34">
          <w:rPr>
            <w:rStyle w:val="Hyperlink"/>
            <w:b/>
            <w:noProof/>
          </w:rPr>
          <w:t>Listing 12.</w:t>
        </w:r>
        <w:r w:rsidR="00EA324E" w:rsidRPr="00282D34">
          <w:rPr>
            <w:rStyle w:val="Hyperlink"/>
            <w:noProof/>
          </w:rPr>
          <w:t xml:space="preserve"> The specifications for the </w:t>
        </w:r>
        <w:r w:rsidR="00EA324E" w:rsidRPr="00282D34">
          <w:rPr>
            <w:rStyle w:val="Hyperlink"/>
            <w:rFonts w:ascii="Consolas" w:hAnsi="Consolas"/>
            <w:noProof/>
          </w:rPr>
          <w:t>PrimaryOutput</w:t>
        </w:r>
        <w:r w:rsidR="00EA324E" w:rsidRPr="00282D34">
          <w:rPr>
            <w:rStyle w:val="Hyperlink"/>
            <w:noProof/>
          </w:rPr>
          <w:t xml:space="preserve"> of </w:t>
        </w:r>
        <w:r w:rsidR="00EA324E" w:rsidRPr="00282D34">
          <w:rPr>
            <w:rStyle w:val="Hyperlink"/>
            <w:b/>
            <w:noProof/>
          </w:rPr>
          <w:t>Listing 11</w:t>
        </w:r>
        <w:r w:rsidR="00EA324E" w:rsidRPr="00282D34">
          <w:rPr>
            <w:rStyle w:val="Hyperlink"/>
            <w:noProof/>
          </w:rPr>
          <w:t>.</w:t>
        </w:r>
        <w:r w:rsidR="00EA324E">
          <w:rPr>
            <w:noProof/>
            <w:webHidden/>
          </w:rPr>
          <w:tab/>
        </w:r>
        <w:r w:rsidR="00EA324E">
          <w:rPr>
            <w:noProof/>
            <w:webHidden/>
          </w:rPr>
          <w:fldChar w:fldCharType="begin"/>
        </w:r>
        <w:r w:rsidR="00EA324E">
          <w:rPr>
            <w:noProof/>
            <w:webHidden/>
          </w:rPr>
          <w:instrText xml:space="preserve"> PAGEREF _Toc382771737 \h </w:instrText>
        </w:r>
        <w:r w:rsidR="00EA324E">
          <w:rPr>
            <w:noProof/>
            <w:webHidden/>
          </w:rPr>
        </w:r>
        <w:r w:rsidR="00EA324E">
          <w:rPr>
            <w:noProof/>
            <w:webHidden/>
          </w:rPr>
          <w:fldChar w:fldCharType="separate"/>
        </w:r>
        <w:r w:rsidR="00EA324E">
          <w:rPr>
            <w:noProof/>
            <w:webHidden/>
          </w:rPr>
          <w:t>40</w:t>
        </w:r>
        <w:r w:rsidR="00EA324E">
          <w:rPr>
            <w:noProof/>
            <w:webHidden/>
          </w:rPr>
          <w:fldChar w:fldCharType="end"/>
        </w:r>
      </w:hyperlink>
    </w:p>
    <w:p w14:paraId="434608E6" w14:textId="77777777" w:rsidR="00EA324E" w:rsidRDefault="003F2A18">
      <w:pPr>
        <w:pStyle w:val="TableofFigures"/>
        <w:tabs>
          <w:tab w:val="right" w:leader="dot" w:pos="8494"/>
        </w:tabs>
        <w:rPr>
          <w:rFonts w:eastAsiaTheme="minorEastAsia"/>
          <w:noProof/>
          <w:sz w:val="22"/>
          <w:lang w:val="pt-BR" w:eastAsia="pt-BR"/>
        </w:rPr>
      </w:pPr>
      <w:hyperlink w:anchor="_Toc382771738" w:history="1">
        <w:r w:rsidR="00EA324E" w:rsidRPr="00282D34">
          <w:rPr>
            <w:rStyle w:val="Hyperlink"/>
            <w:b/>
            <w:noProof/>
          </w:rPr>
          <w:t>Listing 13.</w:t>
        </w:r>
        <w:r w:rsidR="00EA324E" w:rsidRPr="00282D34">
          <w:rPr>
            <w:rStyle w:val="Hyperlink"/>
            <w:noProof/>
          </w:rPr>
          <w:t xml:space="preserve"> Initializing the </w:t>
        </w:r>
        <w:r w:rsidR="00EA324E" w:rsidRPr="00282D34">
          <w:rPr>
            <w:rStyle w:val="Hyperlink"/>
            <w:rFonts w:ascii="Consolas" w:hAnsi="Consolas"/>
            <w:noProof/>
          </w:rPr>
          <w:t>HumanGameView</w:t>
        </w:r>
        <w:r w:rsidR="00EA324E" w:rsidRPr="00282D34">
          <w:rPr>
            <w:rStyle w:val="Hyperlink"/>
            <w:noProof/>
          </w:rPr>
          <w:t>.</w:t>
        </w:r>
        <w:r w:rsidR="00EA324E">
          <w:rPr>
            <w:noProof/>
            <w:webHidden/>
          </w:rPr>
          <w:tab/>
        </w:r>
        <w:r w:rsidR="00EA324E">
          <w:rPr>
            <w:noProof/>
            <w:webHidden/>
          </w:rPr>
          <w:fldChar w:fldCharType="begin"/>
        </w:r>
        <w:r w:rsidR="00EA324E">
          <w:rPr>
            <w:noProof/>
            <w:webHidden/>
          </w:rPr>
          <w:instrText xml:space="preserve"> PAGEREF _Toc382771738 \h </w:instrText>
        </w:r>
        <w:r w:rsidR="00EA324E">
          <w:rPr>
            <w:noProof/>
            <w:webHidden/>
          </w:rPr>
        </w:r>
        <w:r w:rsidR="00EA324E">
          <w:rPr>
            <w:noProof/>
            <w:webHidden/>
          </w:rPr>
          <w:fldChar w:fldCharType="separate"/>
        </w:r>
        <w:r w:rsidR="00EA324E">
          <w:rPr>
            <w:noProof/>
            <w:webHidden/>
          </w:rPr>
          <w:t>43</w:t>
        </w:r>
        <w:r w:rsidR="00EA324E">
          <w:rPr>
            <w:noProof/>
            <w:webHidden/>
          </w:rPr>
          <w:fldChar w:fldCharType="end"/>
        </w:r>
      </w:hyperlink>
    </w:p>
    <w:p w14:paraId="70D036C5" w14:textId="77777777" w:rsidR="00EA324E" w:rsidRDefault="003F2A18">
      <w:pPr>
        <w:pStyle w:val="TableofFigures"/>
        <w:tabs>
          <w:tab w:val="right" w:leader="dot" w:pos="8494"/>
        </w:tabs>
        <w:rPr>
          <w:rFonts w:eastAsiaTheme="minorEastAsia"/>
          <w:noProof/>
          <w:sz w:val="22"/>
          <w:lang w:val="pt-BR" w:eastAsia="pt-BR"/>
        </w:rPr>
      </w:pPr>
      <w:hyperlink w:anchor="_Toc382771739" w:history="1">
        <w:r w:rsidR="00EA324E" w:rsidRPr="00282D34">
          <w:rPr>
            <w:rStyle w:val="Hyperlink"/>
            <w:b/>
            <w:noProof/>
          </w:rPr>
          <w:t>Listing 14.</w:t>
        </w:r>
        <w:r w:rsidR="00EA324E" w:rsidRPr="00282D34">
          <w:rPr>
            <w:rStyle w:val="Hyperlink"/>
            <w:noProof/>
          </w:rPr>
          <w:t xml:space="preserve"> Attaching a human controlled actor to the </w:t>
        </w:r>
        <w:r w:rsidR="00EA324E" w:rsidRPr="00282D34">
          <w:rPr>
            <w:rStyle w:val="Hyperlink"/>
            <w:rFonts w:ascii="Consolas" w:hAnsi="Consolas"/>
            <w:noProof/>
          </w:rPr>
          <w:t>HumanGameView</w:t>
        </w:r>
        <w:r w:rsidR="00EA324E" w:rsidRPr="00282D34">
          <w:rPr>
            <w:rStyle w:val="Hyperlink"/>
            <w:noProof/>
          </w:rPr>
          <w:t>.</w:t>
        </w:r>
        <w:r w:rsidR="00EA324E">
          <w:rPr>
            <w:noProof/>
            <w:webHidden/>
          </w:rPr>
          <w:tab/>
        </w:r>
        <w:r w:rsidR="00EA324E">
          <w:rPr>
            <w:noProof/>
            <w:webHidden/>
          </w:rPr>
          <w:fldChar w:fldCharType="begin"/>
        </w:r>
        <w:r w:rsidR="00EA324E">
          <w:rPr>
            <w:noProof/>
            <w:webHidden/>
          </w:rPr>
          <w:instrText xml:space="preserve"> PAGEREF _Toc382771739 \h </w:instrText>
        </w:r>
        <w:r w:rsidR="00EA324E">
          <w:rPr>
            <w:noProof/>
            <w:webHidden/>
          </w:rPr>
        </w:r>
        <w:r w:rsidR="00EA324E">
          <w:rPr>
            <w:noProof/>
            <w:webHidden/>
          </w:rPr>
          <w:fldChar w:fldCharType="separate"/>
        </w:r>
        <w:r w:rsidR="00EA324E">
          <w:rPr>
            <w:noProof/>
            <w:webHidden/>
          </w:rPr>
          <w:t>44</w:t>
        </w:r>
        <w:r w:rsidR="00EA324E">
          <w:rPr>
            <w:noProof/>
            <w:webHidden/>
          </w:rPr>
          <w:fldChar w:fldCharType="end"/>
        </w:r>
      </w:hyperlink>
    </w:p>
    <w:p w14:paraId="7ED20DE3" w14:textId="77777777" w:rsidR="00EA324E" w:rsidRDefault="003F2A18">
      <w:pPr>
        <w:pStyle w:val="TableofFigures"/>
        <w:tabs>
          <w:tab w:val="right" w:leader="dot" w:pos="8494"/>
        </w:tabs>
        <w:rPr>
          <w:rFonts w:eastAsiaTheme="minorEastAsia"/>
          <w:noProof/>
          <w:sz w:val="22"/>
          <w:lang w:val="pt-BR" w:eastAsia="pt-BR"/>
        </w:rPr>
      </w:pPr>
      <w:hyperlink w:anchor="_Toc382771740" w:history="1">
        <w:r w:rsidR="00EA324E" w:rsidRPr="00282D34">
          <w:rPr>
            <w:rStyle w:val="Hyperlink"/>
            <w:b/>
            <w:noProof/>
          </w:rPr>
          <w:t>Listing 15.</w:t>
        </w:r>
        <w:r w:rsidR="00EA324E" w:rsidRPr="00282D34">
          <w:rPr>
            <w:rStyle w:val="Hyperlink"/>
            <w:noProof/>
          </w:rPr>
          <w:t xml:space="preserve"> Updating the </w:t>
        </w:r>
        <w:r w:rsidR="00EA324E" w:rsidRPr="00282D34">
          <w:rPr>
            <w:rStyle w:val="Hyperlink"/>
            <w:rFonts w:ascii="Consolas" w:hAnsi="Consolas"/>
            <w:noProof/>
          </w:rPr>
          <w:t>HumanGameView</w:t>
        </w:r>
        <w:r w:rsidR="00EA324E" w:rsidRPr="00282D34">
          <w:rPr>
            <w:rStyle w:val="Hyperlink"/>
            <w:noProof/>
          </w:rPr>
          <w:t>.</w:t>
        </w:r>
        <w:r w:rsidR="00EA324E">
          <w:rPr>
            <w:noProof/>
            <w:webHidden/>
          </w:rPr>
          <w:tab/>
        </w:r>
        <w:r w:rsidR="00EA324E">
          <w:rPr>
            <w:noProof/>
            <w:webHidden/>
          </w:rPr>
          <w:fldChar w:fldCharType="begin"/>
        </w:r>
        <w:r w:rsidR="00EA324E">
          <w:rPr>
            <w:noProof/>
            <w:webHidden/>
          </w:rPr>
          <w:instrText xml:space="preserve"> PAGEREF _Toc382771740 \h </w:instrText>
        </w:r>
        <w:r w:rsidR="00EA324E">
          <w:rPr>
            <w:noProof/>
            <w:webHidden/>
          </w:rPr>
        </w:r>
        <w:r w:rsidR="00EA324E">
          <w:rPr>
            <w:noProof/>
            <w:webHidden/>
          </w:rPr>
          <w:fldChar w:fldCharType="separate"/>
        </w:r>
        <w:r w:rsidR="00EA324E">
          <w:rPr>
            <w:noProof/>
            <w:webHidden/>
          </w:rPr>
          <w:t>44</w:t>
        </w:r>
        <w:r w:rsidR="00EA324E">
          <w:rPr>
            <w:noProof/>
            <w:webHidden/>
          </w:rPr>
          <w:fldChar w:fldCharType="end"/>
        </w:r>
      </w:hyperlink>
    </w:p>
    <w:p w14:paraId="5B6BB413" w14:textId="77777777" w:rsidR="00EA324E" w:rsidRDefault="003F2A18">
      <w:pPr>
        <w:pStyle w:val="TableofFigures"/>
        <w:tabs>
          <w:tab w:val="right" w:leader="dot" w:pos="8494"/>
        </w:tabs>
        <w:rPr>
          <w:rFonts w:eastAsiaTheme="minorEastAsia"/>
          <w:noProof/>
          <w:sz w:val="22"/>
          <w:lang w:val="pt-BR" w:eastAsia="pt-BR"/>
        </w:rPr>
      </w:pPr>
      <w:hyperlink w:anchor="_Toc382771741" w:history="1">
        <w:r w:rsidR="00EA324E" w:rsidRPr="00282D34">
          <w:rPr>
            <w:rStyle w:val="Hyperlink"/>
            <w:b/>
            <w:noProof/>
          </w:rPr>
          <w:t>Listing 16.</w:t>
        </w:r>
        <w:r w:rsidR="00EA324E" w:rsidRPr="00282D34">
          <w:rPr>
            <w:rStyle w:val="Hyperlink"/>
            <w:noProof/>
          </w:rPr>
          <w:t xml:space="preserve"> Rendering the </w:t>
        </w:r>
        <w:r w:rsidR="00EA324E" w:rsidRPr="00282D34">
          <w:rPr>
            <w:rStyle w:val="Hyperlink"/>
            <w:rFonts w:ascii="Consolas" w:hAnsi="Consolas"/>
            <w:noProof/>
          </w:rPr>
          <w:t>HumanGameView</w:t>
        </w:r>
        <w:r w:rsidR="00EA324E" w:rsidRPr="00282D34">
          <w:rPr>
            <w:rStyle w:val="Hyperlink"/>
            <w:noProof/>
          </w:rPr>
          <w:t>.</w:t>
        </w:r>
        <w:r w:rsidR="00EA324E">
          <w:rPr>
            <w:noProof/>
            <w:webHidden/>
          </w:rPr>
          <w:tab/>
        </w:r>
        <w:r w:rsidR="00EA324E">
          <w:rPr>
            <w:noProof/>
            <w:webHidden/>
          </w:rPr>
          <w:fldChar w:fldCharType="begin"/>
        </w:r>
        <w:r w:rsidR="00EA324E">
          <w:rPr>
            <w:noProof/>
            <w:webHidden/>
          </w:rPr>
          <w:instrText xml:space="preserve"> PAGEREF _Toc382771741 \h </w:instrText>
        </w:r>
        <w:r w:rsidR="00EA324E">
          <w:rPr>
            <w:noProof/>
            <w:webHidden/>
          </w:rPr>
        </w:r>
        <w:r w:rsidR="00EA324E">
          <w:rPr>
            <w:noProof/>
            <w:webHidden/>
          </w:rPr>
          <w:fldChar w:fldCharType="separate"/>
        </w:r>
        <w:r w:rsidR="00EA324E">
          <w:rPr>
            <w:noProof/>
            <w:webHidden/>
          </w:rPr>
          <w:t>44</w:t>
        </w:r>
        <w:r w:rsidR="00EA324E">
          <w:rPr>
            <w:noProof/>
            <w:webHidden/>
          </w:rPr>
          <w:fldChar w:fldCharType="end"/>
        </w:r>
      </w:hyperlink>
    </w:p>
    <w:p w14:paraId="4DE82B6C" w14:textId="77777777" w:rsidR="00EA324E" w:rsidRDefault="003F2A18">
      <w:pPr>
        <w:pStyle w:val="TableofFigures"/>
        <w:tabs>
          <w:tab w:val="right" w:leader="dot" w:pos="8494"/>
        </w:tabs>
        <w:rPr>
          <w:rFonts w:eastAsiaTheme="minorEastAsia"/>
          <w:noProof/>
          <w:sz w:val="22"/>
          <w:lang w:val="pt-BR" w:eastAsia="pt-BR"/>
        </w:rPr>
      </w:pPr>
      <w:hyperlink w:anchor="_Toc382771742" w:history="1">
        <w:r w:rsidR="00EA324E" w:rsidRPr="00282D34">
          <w:rPr>
            <w:rStyle w:val="Hyperlink"/>
            <w:b/>
            <w:noProof/>
          </w:rPr>
          <w:t>Listing 17.</w:t>
        </w:r>
        <w:r w:rsidR="00EA324E" w:rsidRPr="00282D34">
          <w:rPr>
            <w:rStyle w:val="Hyperlink"/>
            <w:noProof/>
          </w:rPr>
          <w:t xml:space="preserve"> De-initializing the </w:t>
        </w:r>
        <w:r w:rsidR="00EA324E" w:rsidRPr="00282D34">
          <w:rPr>
            <w:rStyle w:val="Hyperlink"/>
            <w:rFonts w:ascii="Consolas" w:hAnsi="Consolas"/>
            <w:noProof/>
          </w:rPr>
          <w:t>HumanGameView</w:t>
        </w:r>
        <w:r w:rsidR="00EA324E" w:rsidRPr="00282D34">
          <w:rPr>
            <w:rStyle w:val="Hyperlink"/>
            <w:noProof/>
          </w:rPr>
          <w:t>.</w:t>
        </w:r>
        <w:r w:rsidR="00EA324E">
          <w:rPr>
            <w:noProof/>
            <w:webHidden/>
          </w:rPr>
          <w:tab/>
        </w:r>
        <w:r w:rsidR="00EA324E">
          <w:rPr>
            <w:noProof/>
            <w:webHidden/>
          </w:rPr>
          <w:fldChar w:fldCharType="begin"/>
        </w:r>
        <w:r w:rsidR="00EA324E">
          <w:rPr>
            <w:noProof/>
            <w:webHidden/>
          </w:rPr>
          <w:instrText xml:space="preserve"> PAGEREF _Toc382771742 \h </w:instrText>
        </w:r>
        <w:r w:rsidR="00EA324E">
          <w:rPr>
            <w:noProof/>
            <w:webHidden/>
          </w:rPr>
        </w:r>
        <w:r w:rsidR="00EA324E">
          <w:rPr>
            <w:noProof/>
            <w:webHidden/>
          </w:rPr>
          <w:fldChar w:fldCharType="separate"/>
        </w:r>
        <w:r w:rsidR="00EA324E">
          <w:rPr>
            <w:noProof/>
            <w:webHidden/>
          </w:rPr>
          <w:t>45</w:t>
        </w:r>
        <w:r w:rsidR="00EA324E">
          <w:rPr>
            <w:noProof/>
            <w:webHidden/>
          </w:rPr>
          <w:fldChar w:fldCharType="end"/>
        </w:r>
      </w:hyperlink>
    </w:p>
    <w:p w14:paraId="5ED6A500" w14:textId="77777777" w:rsidR="00EA324E" w:rsidRDefault="003F2A18">
      <w:pPr>
        <w:pStyle w:val="TableofFigures"/>
        <w:tabs>
          <w:tab w:val="right" w:leader="dot" w:pos="8494"/>
        </w:tabs>
        <w:rPr>
          <w:rFonts w:eastAsiaTheme="minorEastAsia"/>
          <w:noProof/>
          <w:sz w:val="22"/>
          <w:lang w:val="pt-BR" w:eastAsia="pt-BR"/>
        </w:rPr>
      </w:pPr>
      <w:hyperlink w:anchor="_Toc382771743" w:history="1">
        <w:r w:rsidR="00EA324E" w:rsidRPr="00282D34">
          <w:rPr>
            <w:rStyle w:val="Hyperlink"/>
            <w:b/>
            <w:noProof/>
          </w:rPr>
          <w:t>Listing 18.</w:t>
        </w:r>
        <w:r w:rsidR="00EA324E" w:rsidRPr="00282D34">
          <w:rPr>
            <w:rStyle w:val="Hyperlink"/>
            <w:noProof/>
          </w:rPr>
          <w:t xml:space="preserve"> Adding and removing </w:t>
        </w:r>
        <w:r w:rsidR="00EA324E" w:rsidRPr="00282D34">
          <w:rPr>
            <w:rStyle w:val="Hyperlink"/>
            <w:rFonts w:ascii="Consolas" w:hAnsi="Consolas"/>
            <w:noProof/>
          </w:rPr>
          <w:t>SceneRenderer</w:t>
        </w:r>
        <w:r w:rsidR="00EA324E" w:rsidRPr="00282D34">
          <w:rPr>
            <w:rStyle w:val="Hyperlink"/>
            <w:noProof/>
          </w:rPr>
          <w:t>s to the Scene.</w:t>
        </w:r>
        <w:r w:rsidR="00EA324E">
          <w:rPr>
            <w:noProof/>
            <w:webHidden/>
          </w:rPr>
          <w:tab/>
        </w:r>
        <w:r w:rsidR="00EA324E">
          <w:rPr>
            <w:noProof/>
            <w:webHidden/>
          </w:rPr>
          <w:fldChar w:fldCharType="begin"/>
        </w:r>
        <w:r w:rsidR="00EA324E">
          <w:rPr>
            <w:noProof/>
            <w:webHidden/>
          </w:rPr>
          <w:instrText xml:space="preserve"> PAGEREF _Toc382771743 \h </w:instrText>
        </w:r>
        <w:r w:rsidR="00EA324E">
          <w:rPr>
            <w:noProof/>
            <w:webHidden/>
          </w:rPr>
        </w:r>
        <w:r w:rsidR="00EA324E">
          <w:rPr>
            <w:noProof/>
            <w:webHidden/>
          </w:rPr>
          <w:fldChar w:fldCharType="separate"/>
        </w:r>
        <w:r w:rsidR="00EA324E">
          <w:rPr>
            <w:noProof/>
            <w:webHidden/>
          </w:rPr>
          <w:t>45</w:t>
        </w:r>
        <w:r w:rsidR="00EA324E">
          <w:rPr>
            <w:noProof/>
            <w:webHidden/>
          </w:rPr>
          <w:fldChar w:fldCharType="end"/>
        </w:r>
      </w:hyperlink>
    </w:p>
    <w:p w14:paraId="6B84D7E0" w14:textId="77777777" w:rsidR="00EA324E" w:rsidRDefault="003F2A18">
      <w:pPr>
        <w:pStyle w:val="TableofFigures"/>
        <w:tabs>
          <w:tab w:val="right" w:leader="dot" w:pos="8494"/>
        </w:tabs>
        <w:rPr>
          <w:rFonts w:eastAsiaTheme="minorEastAsia"/>
          <w:noProof/>
          <w:sz w:val="22"/>
          <w:lang w:val="pt-BR" w:eastAsia="pt-BR"/>
        </w:rPr>
      </w:pPr>
      <w:hyperlink w:anchor="_Toc382771744" w:history="1">
        <w:r w:rsidR="00EA324E" w:rsidRPr="00282D34">
          <w:rPr>
            <w:rStyle w:val="Hyperlink"/>
            <w:b/>
            <w:noProof/>
          </w:rPr>
          <w:t>Listing 19.</w:t>
        </w:r>
        <w:r w:rsidR="00EA324E" w:rsidRPr="00282D34">
          <w:rPr>
            <w:rStyle w:val="Hyperlink"/>
            <w:noProof/>
          </w:rPr>
          <w:t xml:space="preserve"> After attaching a human actor (</w:t>
        </w:r>
        <w:r w:rsidR="00EA324E" w:rsidRPr="00282D34">
          <w:rPr>
            <w:rStyle w:val="Hyperlink"/>
            <w:b/>
            <w:noProof/>
          </w:rPr>
          <w:t>Listing 14</w:t>
        </w:r>
        <w:r w:rsidR="00EA324E" w:rsidRPr="00282D34">
          <w:rPr>
            <w:rStyle w:val="Hyperlink"/>
            <w:noProof/>
          </w:rPr>
          <w:t>), it might be convenient to set the camera to its position.</w:t>
        </w:r>
        <w:r w:rsidR="00EA324E">
          <w:rPr>
            <w:noProof/>
            <w:webHidden/>
          </w:rPr>
          <w:tab/>
        </w:r>
        <w:r w:rsidR="00EA324E">
          <w:rPr>
            <w:noProof/>
            <w:webHidden/>
          </w:rPr>
          <w:fldChar w:fldCharType="begin"/>
        </w:r>
        <w:r w:rsidR="00EA324E">
          <w:rPr>
            <w:noProof/>
            <w:webHidden/>
          </w:rPr>
          <w:instrText xml:space="preserve"> PAGEREF _Toc382771744 \h </w:instrText>
        </w:r>
        <w:r w:rsidR="00EA324E">
          <w:rPr>
            <w:noProof/>
            <w:webHidden/>
          </w:rPr>
        </w:r>
        <w:r w:rsidR="00EA324E">
          <w:rPr>
            <w:noProof/>
            <w:webHidden/>
          </w:rPr>
          <w:fldChar w:fldCharType="separate"/>
        </w:r>
        <w:r w:rsidR="00EA324E">
          <w:rPr>
            <w:noProof/>
            <w:webHidden/>
          </w:rPr>
          <w:t>46</w:t>
        </w:r>
        <w:r w:rsidR="00EA324E">
          <w:rPr>
            <w:noProof/>
            <w:webHidden/>
          </w:rPr>
          <w:fldChar w:fldCharType="end"/>
        </w:r>
      </w:hyperlink>
    </w:p>
    <w:p w14:paraId="625A9546" w14:textId="77777777" w:rsidR="00EA324E" w:rsidRDefault="003F2A18">
      <w:pPr>
        <w:pStyle w:val="TableofFigures"/>
        <w:tabs>
          <w:tab w:val="right" w:leader="dot" w:pos="8494"/>
        </w:tabs>
        <w:rPr>
          <w:rFonts w:eastAsiaTheme="minorEastAsia"/>
          <w:noProof/>
          <w:sz w:val="22"/>
          <w:lang w:val="pt-BR" w:eastAsia="pt-BR"/>
        </w:rPr>
      </w:pPr>
      <w:hyperlink w:anchor="_Toc382771745" w:history="1">
        <w:r w:rsidR="00EA324E" w:rsidRPr="00282D34">
          <w:rPr>
            <w:rStyle w:val="Hyperlink"/>
            <w:b/>
            <w:noProof/>
          </w:rPr>
          <w:t>Listing 20.</w:t>
        </w:r>
        <w:r w:rsidR="00EA324E" w:rsidRPr="00282D34">
          <w:rPr>
            <w:rStyle w:val="Hyperlink"/>
            <w:noProof/>
          </w:rPr>
          <w:t xml:space="preserve"> A data-driven </w:t>
        </w:r>
        <w:r w:rsidR="00EA324E" w:rsidRPr="00282D34">
          <w:rPr>
            <w:rStyle w:val="Hyperlink"/>
            <w:rFonts w:ascii="Consolas" w:hAnsi="Consolas"/>
            <w:noProof/>
          </w:rPr>
          <w:t>Actor</w:t>
        </w:r>
        <w:r w:rsidR="00EA324E" w:rsidRPr="00282D34">
          <w:rPr>
            <w:rStyle w:val="Hyperlink"/>
            <w:noProof/>
          </w:rPr>
          <w:t>.</w:t>
        </w:r>
        <w:r w:rsidR="00EA324E">
          <w:rPr>
            <w:noProof/>
            <w:webHidden/>
          </w:rPr>
          <w:tab/>
        </w:r>
        <w:r w:rsidR="00EA324E">
          <w:rPr>
            <w:noProof/>
            <w:webHidden/>
          </w:rPr>
          <w:fldChar w:fldCharType="begin"/>
        </w:r>
        <w:r w:rsidR="00EA324E">
          <w:rPr>
            <w:noProof/>
            <w:webHidden/>
          </w:rPr>
          <w:instrText xml:space="preserve"> PAGEREF _Toc382771745 \h </w:instrText>
        </w:r>
        <w:r w:rsidR="00EA324E">
          <w:rPr>
            <w:noProof/>
            <w:webHidden/>
          </w:rPr>
        </w:r>
        <w:r w:rsidR="00EA324E">
          <w:rPr>
            <w:noProof/>
            <w:webHidden/>
          </w:rPr>
          <w:fldChar w:fldCharType="separate"/>
        </w:r>
        <w:r w:rsidR="00EA324E">
          <w:rPr>
            <w:noProof/>
            <w:webHidden/>
          </w:rPr>
          <w:t>52</w:t>
        </w:r>
        <w:r w:rsidR="00EA324E">
          <w:rPr>
            <w:noProof/>
            <w:webHidden/>
          </w:rPr>
          <w:fldChar w:fldCharType="end"/>
        </w:r>
      </w:hyperlink>
    </w:p>
    <w:p w14:paraId="481D83A8" w14:textId="77777777" w:rsidR="00EA324E" w:rsidRDefault="003F2A18">
      <w:pPr>
        <w:pStyle w:val="TableofFigures"/>
        <w:tabs>
          <w:tab w:val="right" w:leader="dot" w:pos="8494"/>
        </w:tabs>
        <w:rPr>
          <w:rFonts w:eastAsiaTheme="minorEastAsia"/>
          <w:noProof/>
          <w:sz w:val="22"/>
          <w:lang w:val="pt-BR" w:eastAsia="pt-BR"/>
        </w:rPr>
      </w:pPr>
      <w:hyperlink w:anchor="_Toc382771746" w:history="1">
        <w:r w:rsidR="00EA324E" w:rsidRPr="00282D34">
          <w:rPr>
            <w:rStyle w:val="Hyperlink"/>
            <w:b/>
            <w:noProof/>
          </w:rPr>
          <w:t>Listing 21.</w:t>
        </w:r>
        <w:r w:rsidR="00EA324E" w:rsidRPr="00282D34">
          <w:rPr>
            <w:rStyle w:val="Hyperlink"/>
            <w:noProof/>
          </w:rPr>
          <w:t xml:space="preserve"> A sample Actor resource.</w:t>
        </w:r>
        <w:r w:rsidR="00EA324E">
          <w:rPr>
            <w:noProof/>
            <w:webHidden/>
          </w:rPr>
          <w:tab/>
        </w:r>
        <w:r w:rsidR="00EA324E">
          <w:rPr>
            <w:noProof/>
            <w:webHidden/>
          </w:rPr>
          <w:fldChar w:fldCharType="begin"/>
        </w:r>
        <w:r w:rsidR="00EA324E">
          <w:rPr>
            <w:noProof/>
            <w:webHidden/>
          </w:rPr>
          <w:instrText xml:space="preserve"> PAGEREF _Toc382771746 \h </w:instrText>
        </w:r>
        <w:r w:rsidR="00EA324E">
          <w:rPr>
            <w:noProof/>
            <w:webHidden/>
          </w:rPr>
        </w:r>
        <w:r w:rsidR="00EA324E">
          <w:rPr>
            <w:noProof/>
            <w:webHidden/>
          </w:rPr>
          <w:fldChar w:fldCharType="separate"/>
        </w:r>
        <w:r w:rsidR="00EA324E">
          <w:rPr>
            <w:noProof/>
            <w:webHidden/>
          </w:rPr>
          <w:t>55</w:t>
        </w:r>
        <w:r w:rsidR="00EA324E">
          <w:rPr>
            <w:noProof/>
            <w:webHidden/>
          </w:rPr>
          <w:fldChar w:fldCharType="end"/>
        </w:r>
      </w:hyperlink>
    </w:p>
    <w:p w14:paraId="2F50AD15" w14:textId="77777777" w:rsidR="00EA324E" w:rsidRDefault="003F2A18">
      <w:pPr>
        <w:pStyle w:val="TableofFigures"/>
        <w:tabs>
          <w:tab w:val="right" w:leader="dot" w:pos="8494"/>
        </w:tabs>
        <w:rPr>
          <w:rFonts w:eastAsiaTheme="minorEastAsia"/>
          <w:noProof/>
          <w:sz w:val="22"/>
          <w:lang w:val="pt-BR" w:eastAsia="pt-BR"/>
        </w:rPr>
      </w:pPr>
      <w:hyperlink w:anchor="_Toc382771747" w:history="1">
        <w:r w:rsidR="00EA324E" w:rsidRPr="00282D34">
          <w:rPr>
            <w:rStyle w:val="Hyperlink"/>
            <w:b/>
            <w:noProof/>
          </w:rPr>
          <w:t>Listing 22.</w:t>
        </w:r>
        <w:r w:rsidR="00EA324E" w:rsidRPr="00282D34">
          <w:rPr>
            <w:rStyle w:val="Hyperlink"/>
            <w:noProof/>
          </w:rPr>
          <w:t xml:space="preserve"> Creating a game Actor from the resource of </w:t>
        </w:r>
        <w:r w:rsidR="00EA324E" w:rsidRPr="00282D34">
          <w:rPr>
            <w:rStyle w:val="Hyperlink"/>
            <w:b/>
            <w:noProof/>
          </w:rPr>
          <w:t>Listing 21</w:t>
        </w:r>
        <w:r w:rsidR="00EA324E" w:rsidRPr="00282D34">
          <w:rPr>
            <w:rStyle w:val="Hyperlink"/>
            <w:noProof/>
          </w:rPr>
          <w:t>.</w:t>
        </w:r>
        <w:r w:rsidR="00EA324E">
          <w:rPr>
            <w:noProof/>
            <w:webHidden/>
          </w:rPr>
          <w:tab/>
        </w:r>
        <w:r w:rsidR="00EA324E">
          <w:rPr>
            <w:noProof/>
            <w:webHidden/>
          </w:rPr>
          <w:fldChar w:fldCharType="begin"/>
        </w:r>
        <w:r w:rsidR="00EA324E">
          <w:rPr>
            <w:noProof/>
            <w:webHidden/>
          </w:rPr>
          <w:instrText xml:space="preserve"> PAGEREF _Toc382771747 \h </w:instrText>
        </w:r>
        <w:r w:rsidR="00EA324E">
          <w:rPr>
            <w:noProof/>
            <w:webHidden/>
          </w:rPr>
        </w:r>
        <w:r w:rsidR="00EA324E">
          <w:rPr>
            <w:noProof/>
            <w:webHidden/>
          </w:rPr>
          <w:fldChar w:fldCharType="separate"/>
        </w:r>
        <w:r w:rsidR="00EA324E">
          <w:rPr>
            <w:noProof/>
            <w:webHidden/>
          </w:rPr>
          <w:t>55</w:t>
        </w:r>
        <w:r w:rsidR="00EA324E">
          <w:rPr>
            <w:noProof/>
            <w:webHidden/>
          </w:rPr>
          <w:fldChar w:fldCharType="end"/>
        </w:r>
      </w:hyperlink>
    </w:p>
    <w:p w14:paraId="450CCB6E" w14:textId="77777777" w:rsidR="00EA324E" w:rsidRDefault="003F2A18">
      <w:pPr>
        <w:pStyle w:val="TableofFigures"/>
        <w:tabs>
          <w:tab w:val="right" w:leader="dot" w:pos="8494"/>
        </w:tabs>
        <w:rPr>
          <w:rFonts w:eastAsiaTheme="minorEastAsia"/>
          <w:noProof/>
          <w:sz w:val="22"/>
          <w:lang w:val="pt-BR" w:eastAsia="pt-BR"/>
        </w:rPr>
      </w:pPr>
      <w:hyperlink w:anchor="_Toc382771748" w:history="1">
        <w:r w:rsidR="00EA324E" w:rsidRPr="00282D34">
          <w:rPr>
            <w:rStyle w:val="Hyperlink"/>
            <w:b/>
            <w:noProof/>
          </w:rPr>
          <w:t>Listing 23.</w:t>
        </w:r>
        <w:r w:rsidR="00EA324E" w:rsidRPr="00282D34">
          <w:rPr>
            <w:rStyle w:val="Hyperlink"/>
            <w:noProof/>
          </w:rPr>
          <w:t xml:space="preserve"> A XML resource modifying for modifying an Actor.</w:t>
        </w:r>
        <w:r w:rsidR="00EA324E">
          <w:rPr>
            <w:noProof/>
            <w:webHidden/>
          </w:rPr>
          <w:tab/>
        </w:r>
        <w:r w:rsidR="00EA324E">
          <w:rPr>
            <w:noProof/>
            <w:webHidden/>
          </w:rPr>
          <w:fldChar w:fldCharType="begin"/>
        </w:r>
        <w:r w:rsidR="00EA324E">
          <w:rPr>
            <w:noProof/>
            <w:webHidden/>
          </w:rPr>
          <w:instrText xml:space="preserve"> PAGEREF _Toc382771748 \h </w:instrText>
        </w:r>
        <w:r w:rsidR="00EA324E">
          <w:rPr>
            <w:noProof/>
            <w:webHidden/>
          </w:rPr>
        </w:r>
        <w:r w:rsidR="00EA324E">
          <w:rPr>
            <w:noProof/>
            <w:webHidden/>
          </w:rPr>
          <w:fldChar w:fldCharType="separate"/>
        </w:r>
        <w:r w:rsidR="00EA324E">
          <w:rPr>
            <w:noProof/>
            <w:webHidden/>
          </w:rPr>
          <w:t>56</w:t>
        </w:r>
        <w:r w:rsidR="00EA324E">
          <w:rPr>
            <w:noProof/>
            <w:webHidden/>
          </w:rPr>
          <w:fldChar w:fldCharType="end"/>
        </w:r>
      </w:hyperlink>
    </w:p>
    <w:p w14:paraId="16E51BC5" w14:textId="77777777" w:rsidR="00EA324E" w:rsidRDefault="003F2A18">
      <w:pPr>
        <w:pStyle w:val="TableofFigures"/>
        <w:tabs>
          <w:tab w:val="right" w:leader="dot" w:pos="8494"/>
        </w:tabs>
        <w:rPr>
          <w:rFonts w:eastAsiaTheme="minorEastAsia"/>
          <w:noProof/>
          <w:sz w:val="22"/>
          <w:lang w:val="pt-BR" w:eastAsia="pt-BR"/>
        </w:rPr>
      </w:pPr>
      <w:hyperlink w:anchor="_Toc382771749" w:history="1">
        <w:r w:rsidR="00EA324E" w:rsidRPr="00282D34">
          <w:rPr>
            <w:rStyle w:val="Hyperlink"/>
            <w:b/>
            <w:noProof/>
          </w:rPr>
          <w:t>Listing 24.</w:t>
        </w:r>
        <w:r w:rsidR="00EA324E" w:rsidRPr="00282D34">
          <w:rPr>
            <w:rStyle w:val="Hyperlink"/>
            <w:noProof/>
          </w:rPr>
          <w:t xml:space="preserve"> Using the Actor as an archetype and overriding its data.</w:t>
        </w:r>
        <w:r w:rsidR="00EA324E">
          <w:rPr>
            <w:noProof/>
            <w:webHidden/>
          </w:rPr>
          <w:tab/>
        </w:r>
        <w:r w:rsidR="00EA324E">
          <w:rPr>
            <w:noProof/>
            <w:webHidden/>
          </w:rPr>
          <w:fldChar w:fldCharType="begin"/>
        </w:r>
        <w:r w:rsidR="00EA324E">
          <w:rPr>
            <w:noProof/>
            <w:webHidden/>
          </w:rPr>
          <w:instrText xml:space="preserve"> PAGEREF _Toc382771749 \h </w:instrText>
        </w:r>
        <w:r w:rsidR="00EA324E">
          <w:rPr>
            <w:noProof/>
            <w:webHidden/>
          </w:rPr>
        </w:r>
        <w:r w:rsidR="00EA324E">
          <w:rPr>
            <w:noProof/>
            <w:webHidden/>
          </w:rPr>
          <w:fldChar w:fldCharType="separate"/>
        </w:r>
        <w:r w:rsidR="00EA324E">
          <w:rPr>
            <w:noProof/>
            <w:webHidden/>
          </w:rPr>
          <w:t>57</w:t>
        </w:r>
        <w:r w:rsidR="00EA324E">
          <w:rPr>
            <w:noProof/>
            <w:webHidden/>
          </w:rPr>
          <w:fldChar w:fldCharType="end"/>
        </w:r>
      </w:hyperlink>
    </w:p>
    <w:p w14:paraId="6E67221D" w14:textId="77777777" w:rsidR="00EA324E" w:rsidRDefault="003F2A18">
      <w:pPr>
        <w:pStyle w:val="TableofFigures"/>
        <w:tabs>
          <w:tab w:val="right" w:leader="dot" w:pos="8494"/>
        </w:tabs>
        <w:rPr>
          <w:rFonts w:eastAsiaTheme="minorEastAsia"/>
          <w:noProof/>
          <w:sz w:val="22"/>
          <w:lang w:val="pt-BR" w:eastAsia="pt-BR"/>
        </w:rPr>
      </w:pPr>
      <w:hyperlink w:anchor="_Toc382771750" w:history="1">
        <w:r w:rsidR="00EA324E" w:rsidRPr="00282D34">
          <w:rPr>
            <w:rStyle w:val="Hyperlink"/>
            <w:b/>
            <w:noProof/>
          </w:rPr>
          <w:t>Listing 25.</w:t>
        </w:r>
        <w:r w:rsidR="00EA324E" w:rsidRPr="00282D34">
          <w:rPr>
            <w:rStyle w:val="Hyperlink"/>
            <w:noProof/>
          </w:rPr>
          <w:t xml:space="preserve"> Event subsystem example.</w:t>
        </w:r>
        <w:r w:rsidR="00EA324E">
          <w:rPr>
            <w:noProof/>
            <w:webHidden/>
          </w:rPr>
          <w:tab/>
        </w:r>
        <w:r w:rsidR="00EA324E">
          <w:rPr>
            <w:noProof/>
            <w:webHidden/>
          </w:rPr>
          <w:fldChar w:fldCharType="begin"/>
        </w:r>
        <w:r w:rsidR="00EA324E">
          <w:rPr>
            <w:noProof/>
            <w:webHidden/>
          </w:rPr>
          <w:instrText xml:space="preserve"> PAGEREF _Toc382771750 \h </w:instrText>
        </w:r>
        <w:r w:rsidR="00EA324E">
          <w:rPr>
            <w:noProof/>
            <w:webHidden/>
          </w:rPr>
        </w:r>
        <w:r w:rsidR="00EA324E">
          <w:rPr>
            <w:noProof/>
            <w:webHidden/>
          </w:rPr>
          <w:fldChar w:fldCharType="separate"/>
        </w:r>
        <w:r w:rsidR="00EA324E">
          <w:rPr>
            <w:noProof/>
            <w:webHidden/>
          </w:rPr>
          <w:t>63</w:t>
        </w:r>
        <w:r w:rsidR="00EA324E">
          <w:rPr>
            <w:noProof/>
            <w:webHidden/>
          </w:rPr>
          <w:fldChar w:fldCharType="end"/>
        </w:r>
      </w:hyperlink>
    </w:p>
    <w:p w14:paraId="0594B2AB" w14:textId="77777777" w:rsidR="00EA324E" w:rsidRDefault="003F2A18">
      <w:pPr>
        <w:pStyle w:val="TableofFigures"/>
        <w:tabs>
          <w:tab w:val="right" w:leader="dot" w:pos="8494"/>
        </w:tabs>
        <w:rPr>
          <w:rFonts w:eastAsiaTheme="minorEastAsia"/>
          <w:noProof/>
          <w:sz w:val="22"/>
          <w:lang w:val="pt-BR" w:eastAsia="pt-BR"/>
        </w:rPr>
      </w:pPr>
      <w:hyperlink w:anchor="_Toc382771751" w:history="1">
        <w:r w:rsidR="00EA324E" w:rsidRPr="00282D34">
          <w:rPr>
            <w:rStyle w:val="Hyperlink"/>
            <w:b/>
            <w:noProof/>
          </w:rPr>
          <w:t>Listing 26.</w:t>
        </w:r>
        <w:r w:rsidR="00EA324E" w:rsidRPr="00282D34">
          <w:rPr>
            <w:rStyle w:val="Hyperlink"/>
            <w:noProof/>
          </w:rPr>
          <w:t xml:space="preserve"> An example of using game commands.</w:t>
        </w:r>
        <w:r w:rsidR="00EA324E">
          <w:rPr>
            <w:noProof/>
            <w:webHidden/>
          </w:rPr>
          <w:tab/>
        </w:r>
        <w:r w:rsidR="00EA324E">
          <w:rPr>
            <w:noProof/>
            <w:webHidden/>
          </w:rPr>
          <w:fldChar w:fldCharType="begin"/>
        </w:r>
        <w:r w:rsidR="00EA324E">
          <w:rPr>
            <w:noProof/>
            <w:webHidden/>
          </w:rPr>
          <w:instrText xml:space="preserve"> PAGEREF _Toc382771751 \h </w:instrText>
        </w:r>
        <w:r w:rsidR="00EA324E">
          <w:rPr>
            <w:noProof/>
            <w:webHidden/>
          </w:rPr>
        </w:r>
        <w:r w:rsidR="00EA324E">
          <w:rPr>
            <w:noProof/>
            <w:webHidden/>
          </w:rPr>
          <w:fldChar w:fldCharType="separate"/>
        </w:r>
        <w:r w:rsidR="00EA324E">
          <w:rPr>
            <w:noProof/>
            <w:webHidden/>
          </w:rPr>
          <w:t>70</w:t>
        </w:r>
        <w:r w:rsidR="00EA324E">
          <w:rPr>
            <w:noProof/>
            <w:webHidden/>
          </w:rPr>
          <w:fldChar w:fldCharType="end"/>
        </w:r>
      </w:hyperlink>
    </w:p>
    <w:p w14:paraId="3496EE9D" w14:textId="77777777" w:rsidR="00EA324E" w:rsidRDefault="003F2A18">
      <w:pPr>
        <w:pStyle w:val="TableofFigures"/>
        <w:tabs>
          <w:tab w:val="right" w:leader="dot" w:pos="8494"/>
        </w:tabs>
        <w:rPr>
          <w:rFonts w:eastAsiaTheme="minorEastAsia"/>
          <w:noProof/>
          <w:sz w:val="22"/>
          <w:lang w:val="pt-BR" w:eastAsia="pt-BR"/>
        </w:rPr>
      </w:pPr>
      <w:hyperlink w:anchor="_Toc382771752" w:history="1">
        <w:r w:rsidR="00EA324E" w:rsidRPr="00282D34">
          <w:rPr>
            <w:rStyle w:val="Hyperlink"/>
            <w:b/>
            <w:noProof/>
          </w:rPr>
          <w:t xml:space="preserve">Listing 27. </w:t>
        </w:r>
        <w:r w:rsidR="00EA324E" w:rsidRPr="00282D34">
          <w:rPr>
            <w:rStyle w:val="Hyperlink"/>
            <w:noProof/>
          </w:rPr>
          <w:t>A sample general settings file for the Physics subsystem.</w:t>
        </w:r>
        <w:r w:rsidR="00EA324E">
          <w:rPr>
            <w:noProof/>
            <w:webHidden/>
          </w:rPr>
          <w:tab/>
        </w:r>
        <w:r w:rsidR="00EA324E">
          <w:rPr>
            <w:noProof/>
            <w:webHidden/>
          </w:rPr>
          <w:fldChar w:fldCharType="begin"/>
        </w:r>
        <w:r w:rsidR="00EA324E">
          <w:rPr>
            <w:noProof/>
            <w:webHidden/>
          </w:rPr>
          <w:instrText xml:space="preserve"> PAGEREF _Toc382771752 \h </w:instrText>
        </w:r>
        <w:r w:rsidR="00EA324E">
          <w:rPr>
            <w:noProof/>
            <w:webHidden/>
          </w:rPr>
        </w:r>
        <w:r w:rsidR="00EA324E">
          <w:rPr>
            <w:noProof/>
            <w:webHidden/>
          </w:rPr>
          <w:fldChar w:fldCharType="separate"/>
        </w:r>
        <w:r w:rsidR="00EA324E">
          <w:rPr>
            <w:noProof/>
            <w:webHidden/>
          </w:rPr>
          <w:t>73</w:t>
        </w:r>
        <w:r w:rsidR="00EA324E">
          <w:rPr>
            <w:noProof/>
            <w:webHidden/>
          </w:rPr>
          <w:fldChar w:fldCharType="end"/>
        </w:r>
      </w:hyperlink>
    </w:p>
    <w:p w14:paraId="1D4CC21F" w14:textId="77777777" w:rsidR="00EA324E" w:rsidRDefault="003F2A18">
      <w:pPr>
        <w:pStyle w:val="TableofFigures"/>
        <w:tabs>
          <w:tab w:val="right" w:leader="dot" w:pos="8494"/>
        </w:tabs>
        <w:rPr>
          <w:rFonts w:eastAsiaTheme="minorEastAsia"/>
          <w:noProof/>
          <w:sz w:val="22"/>
          <w:lang w:val="pt-BR" w:eastAsia="pt-BR"/>
        </w:rPr>
      </w:pPr>
      <w:hyperlink w:anchor="_Toc382771753" w:history="1">
        <w:r w:rsidR="00EA324E" w:rsidRPr="00282D34">
          <w:rPr>
            <w:rStyle w:val="Hyperlink"/>
            <w:b/>
            <w:noProof/>
          </w:rPr>
          <w:t>Listing 28.</w:t>
        </w:r>
        <w:r w:rsidR="00EA324E" w:rsidRPr="00282D34">
          <w:rPr>
            <w:rStyle w:val="Hyperlink"/>
            <w:noProof/>
          </w:rPr>
          <w:t xml:space="preserve"> An actor with Physics related components.</w:t>
        </w:r>
        <w:r w:rsidR="00EA324E">
          <w:rPr>
            <w:noProof/>
            <w:webHidden/>
          </w:rPr>
          <w:tab/>
        </w:r>
        <w:r w:rsidR="00EA324E">
          <w:rPr>
            <w:noProof/>
            <w:webHidden/>
          </w:rPr>
          <w:fldChar w:fldCharType="begin"/>
        </w:r>
        <w:r w:rsidR="00EA324E">
          <w:rPr>
            <w:noProof/>
            <w:webHidden/>
          </w:rPr>
          <w:instrText xml:space="preserve"> PAGEREF _Toc382771753 \h </w:instrText>
        </w:r>
        <w:r w:rsidR="00EA324E">
          <w:rPr>
            <w:noProof/>
            <w:webHidden/>
          </w:rPr>
        </w:r>
        <w:r w:rsidR="00EA324E">
          <w:rPr>
            <w:noProof/>
            <w:webHidden/>
          </w:rPr>
          <w:fldChar w:fldCharType="separate"/>
        </w:r>
        <w:r w:rsidR="00EA324E">
          <w:rPr>
            <w:noProof/>
            <w:webHidden/>
          </w:rPr>
          <w:t>74</w:t>
        </w:r>
        <w:r w:rsidR="00EA324E">
          <w:rPr>
            <w:noProof/>
            <w:webHidden/>
          </w:rPr>
          <w:fldChar w:fldCharType="end"/>
        </w:r>
      </w:hyperlink>
    </w:p>
    <w:p w14:paraId="24BFE4DF" w14:textId="77777777" w:rsidR="00EA324E" w:rsidRDefault="003F2A18">
      <w:pPr>
        <w:pStyle w:val="TableofFigures"/>
        <w:tabs>
          <w:tab w:val="right" w:leader="dot" w:pos="8494"/>
        </w:tabs>
        <w:rPr>
          <w:rFonts w:eastAsiaTheme="minorEastAsia"/>
          <w:noProof/>
          <w:sz w:val="22"/>
          <w:lang w:val="pt-BR" w:eastAsia="pt-BR"/>
        </w:rPr>
      </w:pPr>
      <w:hyperlink w:anchor="_Toc382771754" w:history="1">
        <w:r w:rsidR="00EA324E" w:rsidRPr="00282D34">
          <w:rPr>
            <w:rStyle w:val="Hyperlink"/>
            <w:b/>
            <w:noProof/>
          </w:rPr>
          <w:t>Listing 29.</w:t>
        </w:r>
        <w:r w:rsidR="00EA324E" w:rsidRPr="00282D34">
          <w:rPr>
            <w:rStyle w:val="Hyperlink"/>
            <w:noProof/>
          </w:rPr>
          <w:t xml:space="preserve"> Another actor for the simulation: a simple plane.</w:t>
        </w:r>
        <w:r w:rsidR="00EA324E">
          <w:rPr>
            <w:noProof/>
            <w:webHidden/>
          </w:rPr>
          <w:tab/>
        </w:r>
        <w:r w:rsidR="00EA324E">
          <w:rPr>
            <w:noProof/>
            <w:webHidden/>
          </w:rPr>
          <w:fldChar w:fldCharType="begin"/>
        </w:r>
        <w:r w:rsidR="00EA324E">
          <w:rPr>
            <w:noProof/>
            <w:webHidden/>
          </w:rPr>
          <w:instrText xml:space="preserve"> PAGEREF _Toc382771754 \h </w:instrText>
        </w:r>
        <w:r w:rsidR="00EA324E">
          <w:rPr>
            <w:noProof/>
            <w:webHidden/>
          </w:rPr>
        </w:r>
        <w:r w:rsidR="00EA324E">
          <w:rPr>
            <w:noProof/>
            <w:webHidden/>
          </w:rPr>
          <w:fldChar w:fldCharType="separate"/>
        </w:r>
        <w:r w:rsidR="00EA324E">
          <w:rPr>
            <w:noProof/>
            <w:webHidden/>
          </w:rPr>
          <w:t>75</w:t>
        </w:r>
        <w:r w:rsidR="00EA324E">
          <w:rPr>
            <w:noProof/>
            <w:webHidden/>
          </w:rPr>
          <w:fldChar w:fldCharType="end"/>
        </w:r>
      </w:hyperlink>
    </w:p>
    <w:p w14:paraId="70BC0F08" w14:textId="77777777" w:rsidR="00EA324E" w:rsidRDefault="003F2A18">
      <w:pPr>
        <w:pStyle w:val="TableofFigures"/>
        <w:tabs>
          <w:tab w:val="right" w:leader="dot" w:pos="8494"/>
        </w:tabs>
        <w:rPr>
          <w:rFonts w:eastAsiaTheme="minorEastAsia"/>
          <w:noProof/>
          <w:sz w:val="22"/>
          <w:lang w:val="pt-BR" w:eastAsia="pt-BR"/>
        </w:rPr>
      </w:pPr>
      <w:hyperlink w:anchor="_Toc382771755" w:history="1">
        <w:r w:rsidR="00EA324E" w:rsidRPr="00282D34">
          <w:rPr>
            <w:rStyle w:val="Hyperlink"/>
            <w:b/>
            <w:noProof/>
          </w:rPr>
          <w:t>Listing 30.</w:t>
        </w:r>
        <w:r w:rsidR="00EA324E" w:rsidRPr="00282D34">
          <w:rPr>
            <w:rStyle w:val="Hyperlink"/>
            <w:noProof/>
          </w:rPr>
          <w:t xml:space="preserve"> A simple physics simulation: a bouncing ball.</w:t>
        </w:r>
        <w:r w:rsidR="00EA324E">
          <w:rPr>
            <w:noProof/>
            <w:webHidden/>
          </w:rPr>
          <w:tab/>
        </w:r>
        <w:r w:rsidR="00EA324E">
          <w:rPr>
            <w:noProof/>
            <w:webHidden/>
          </w:rPr>
          <w:fldChar w:fldCharType="begin"/>
        </w:r>
        <w:r w:rsidR="00EA324E">
          <w:rPr>
            <w:noProof/>
            <w:webHidden/>
          </w:rPr>
          <w:instrText xml:space="preserve"> PAGEREF _Toc382771755 \h </w:instrText>
        </w:r>
        <w:r w:rsidR="00EA324E">
          <w:rPr>
            <w:noProof/>
            <w:webHidden/>
          </w:rPr>
        </w:r>
        <w:r w:rsidR="00EA324E">
          <w:rPr>
            <w:noProof/>
            <w:webHidden/>
          </w:rPr>
          <w:fldChar w:fldCharType="separate"/>
        </w:r>
        <w:r w:rsidR="00EA324E">
          <w:rPr>
            <w:noProof/>
            <w:webHidden/>
          </w:rPr>
          <w:t>75</w:t>
        </w:r>
        <w:r w:rsidR="00EA324E">
          <w:rPr>
            <w:noProof/>
            <w:webHidden/>
          </w:rPr>
          <w:fldChar w:fldCharType="end"/>
        </w:r>
      </w:hyperlink>
    </w:p>
    <w:p w14:paraId="7999A5CE" w14:textId="77777777" w:rsidR="00EA324E" w:rsidRDefault="003F2A18">
      <w:pPr>
        <w:pStyle w:val="TableofFigures"/>
        <w:tabs>
          <w:tab w:val="right" w:leader="dot" w:pos="8494"/>
        </w:tabs>
        <w:rPr>
          <w:rFonts w:eastAsiaTheme="minorEastAsia"/>
          <w:noProof/>
          <w:sz w:val="22"/>
          <w:lang w:val="pt-BR" w:eastAsia="pt-BR"/>
        </w:rPr>
      </w:pPr>
      <w:hyperlink w:anchor="_Toc382771756" w:history="1">
        <w:r w:rsidR="00EA324E" w:rsidRPr="00282D34">
          <w:rPr>
            <w:rStyle w:val="Hyperlink"/>
            <w:b/>
            <w:noProof/>
          </w:rPr>
          <w:t>Listing 31.</w:t>
        </w:r>
        <w:r w:rsidR="00EA324E" w:rsidRPr="00282D34">
          <w:rPr>
            <w:rStyle w:val="Hyperlink"/>
            <w:noProof/>
          </w:rPr>
          <w:t xml:space="preserve"> Adding events to the simulation of </w:t>
        </w:r>
        <w:r w:rsidR="00EA324E" w:rsidRPr="00282D34">
          <w:rPr>
            <w:rStyle w:val="Hyperlink"/>
            <w:b/>
            <w:noProof/>
          </w:rPr>
          <w:t>Listing 30</w:t>
        </w:r>
        <w:r w:rsidR="00EA324E" w:rsidRPr="00282D34">
          <w:rPr>
            <w:rStyle w:val="Hyperlink"/>
            <w:noProof/>
          </w:rPr>
          <w:t>.</w:t>
        </w:r>
        <w:r w:rsidR="00EA324E">
          <w:rPr>
            <w:noProof/>
            <w:webHidden/>
          </w:rPr>
          <w:tab/>
        </w:r>
        <w:r w:rsidR="00EA324E">
          <w:rPr>
            <w:noProof/>
            <w:webHidden/>
          </w:rPr>
          <w:fldChar w:fldCharType="begin"/>
        </w:r>
        <w:r w:rsidR="00EA324E">
          <w:rPr>
            <w:noProof/>
            <w:webHidden/>
          </w:rPr>
          <w:instrText xml:space="preserve"> PAGEREF _Toc382771756 \h </w:instrText>
        </w:r>
        <w:r w:rsidR="00EA324E">
          <w:rPr>
            <w:noProof/>
            <w:webHidden/>
          </w:rPr>
        </w:r>
        <w:r w:rsidR="00EA324E">
          <w:rPr>
            <w:noProof/>
            <w:webHidden/>
          </w:rPr>
          <w:fldChar w:fldCharType="separate"/>
        </w:r>
        <w:r w:rsidR="00EA324E">
          <w:rPr>
            <w:noProof/>
            <w:webHidden/>
          </w:rPr>
          <w:t>78</w:t>
        </w:r>
        <w:r w:rsidR="00EA324E">
          <w:rPr>
            <w:noProof/>
            <w:webHidden/>
          </w:rPr>
          <w:fldChar w:fldCharType="end"/>
        </w:r>
      </w:hyperlink>
    </w:p>
    <w:p w14:paraId="167AD270" w14:textId="77777777" w:rsidR="00EA324E" w:rsidRDefault="003F2A18">
      <w:pPr>
        <w:pStyle w:val="TableofFigures"/>
        <w:tabs>
          <w:tab w:val="right" w:leader="dot" w:pos="8494"/>
        </w:tabs>
        <w:rPr>
          <w:rFonts w:eastAsiaTheme="minorEastAsia"/>
          <w:noProof/>
          <w:sz w:val="22"/>
          <w:lang w:val="pt-BR" w:eastAsia="pt-BR"/>
        </w:rPr>
      </w:pPr>
      <w:hyperlink w:anchor="_Toc382771757" w:history="1">
        <w:r w:rsidR="00EA324E" w:rsidRPr="00282D34">
          <w:rPr>
            <w:rStyle w:val="Hyperlink"/>
            <w:b/>
            <w:noProof/>
          </w:rPr>
          <w:t>Listing 32.</w:t>
        </w:r>
        <w:r w:rsidR="00EA324E" w:rsidRPr="00282D34">
          <w:rPr>
            <w:rStyle w:val="Hyperlink"/>
            <w:noProof/>
          </w:rPr>
          <w:t xml:space="preserve"> The </w:t>
        </w:r>
        <w:r w:rsidR="00EA324E" w:rsidRPr="00282D34">
          <w:rPr>
            <w:rStyle w:val="Hyperlink"/>
            <w:rFonts w:ascii="Consolas" w:hAnsi="Consolas"/>
            <w:noProof/>
          </w:rPr>
          <w:t>PlayerProfile</w:t>
        </w:r>
        <w:r w:rsidR="00EA324E" w:rsidRPr="00282D34">
          <w:rPr>
            <w:rStyle w:val="Hyperlink"/>
            <w:noProof/>
          </w:rPr>
          <w:t xml:space="preserve"> class.</w:t>
        </w:r>
        <w:r w:rsidR="00EA324E">
          <w:rPr>
            <w:noProof/>
            <w:webHidden/>
          </w:rPr>
          <w:tab/>
        </w:r>
        <w:r w:rsidR="00EA324E">
          <w:rPr>
            <w:noProof/>
            <w:webHidden/>
          </w:rPr>
          <w:fldChar w:fldCharType="begin"/>
        </w:r>
        <w:r w:rsidR="00EA324E">
          <w:rPr>
            <w:noProof/>
            <w:webHidden/>
          </w:rPr>
          <w:instrText xml:space="preserve"> PAGEREF _Toc382771757 \h </w:instrText>
        </w:r>
        <w:r w:rsidR="00EA324E">
          <w:rPr>
            <w:noProof/>
            <w:webHidden/>
          </w:rPr>
        </w:r>
        <w:r w:rsidR="00EA324E">
          <w:rPr>
            <w:noProof/>
            <w:webHidden/>
          </w:rPr>
          <w:fldChar w:fldCharType="separate"/>
        </w:r>
        <w:r w:rsidR="00EA324E">
          <w:rPr>
            <w:noProof/>
            <w:webHidden/>
          </w:rPr>
          <w:t>82</w:t>
        </w:r>
        <w:r w:rsidR="00EA324E">
          <w:rPr>
            <w:noProof/>
            <w:webHidden/>
          </w:rPr>
          <w:fldChar w:fldCharType="end"/>
        </w:r>
      </w:hyperlink>
    </w:p>
    <w:p w14:paraId="00E7DD3F" w14:textId="77777777" w:rsidR="00EA324E" w:rsidRDefault="003F2A18">
      <w:pPr>
        <w:pStyle w:val="TableofFigures"/>
        <w:tabs>
          <w:tab w:val="right" w:leader="dot" w:pos="8494"/>
        </w:tabs>
        <w:rPr>
          <w:rFonts w:eastAsiaTheme="minorEastAsia"/>
          <w:noProof/>
          <w:sz w:val="22"/>
          <w:lang w:val="pt-BR" w:eastAsia="pt-BR"/>
        </w:rPr>
      </w:pPr>
      <w:hyperlink w:anchor="_Toc382771758" w:history="1">
        <w:r w:rsidR="00EA324E" w:rsidRPr="00282D34">
          <w:rPr>
            <w:rStyle w:val="Hyperlink"/>
            <w:b/>
            <w:noProof/>
          </w:rPr>
          <w:t>Listing 33.</w:t>
        </w:r>
        <w:r w:rsidR="00EA324E" w:rsidRPr="00282D34">
          <w:rPr>
            <w:rStyle w:val="Hyperlink"/>
            <w:noProof/>
          </w:rPr>
          <w:t xml:space="preserve"> The </w:t>
        </w:r>
        <w:r w:rsidR="00EA324E" w:rsidRPr="00282D34">
          <w:rPr>
            <w:rStyle w:val="Hyperlink"/>
            <w:rFonts w:ascii="Consolas" w:hAnsi="Consolas"/>
            <w:noProof/>
          </w:rPr>
          <w:t>PlayerProfile</w:t>
        </w:r>
        <w:r w:rsidR="00EA324E" w:rsidRPr="00282D34">
          <w:rPr>
            <w:rStyle w:val="Hyperlink"/>
            <w:noProof/>
          </w:rPr>
          <w:t xml:space="preserve"> manager.</w:t>
        </w:r>
        <w:r w:rsidR="00EA324E">
          <w:rPr>
            <w:noProof/>
            <w:webHidden/>
          </w:rPr>
          <w:tab/>
        </w:r>
        <w:r w:rsidR="00EA324E">
          <w:rPr>
            <w:noProof/>
            <w:webHidden/>
          </w:rPr>
          <w:fldChar w:fldCharType="begin"/>
        </w:r>
        <w:r w:rsidR="00EA324E">
          <w:rPr>
            <w:noProof/>
            <w:webHidden/>
          </w:rPr>
          <w:instrText xml:space="preserve"> PAGEREF _Toc382771758 \h </w:instrText>
        </w:r>
        <w:r w:rsidR="00EA324E">
          <w:rPr>
            <w:noProof/>
            <w:webHidden/>
          </w:rPr>
        </w:r>
        <w:r w:rsidR="00EA324E">
          <w:rPr>
            <w:noProof/>
            <w:webHidden/>
          </w:rPr>
          <w:fldChar w:fldCharType="separate"/>
        </w:r>
        <w:r w:rsidR="00EA324E">
          <w:rPr>
            <w:noProof/>
            <w:webHidden/>
          </w:rPr>
          <w:t>83</w:t>
        </w:r>
        <w:r w:rsidR="00EA324E">
          <w:rPr>
            <w:noProof/>
            <w:webHidden/>
          </w:rPr>
          <w:fldChar w:fldCharType="end"/>
        </w:r>
      </w:hyperlink>
    </w:p>
    <w:p w14:paraId="5A1F6319" w14:textId="77777777" w:rsidR="00EA324E" w:rsidRDefault="003F2A18">
      <w:pPr>
        <w:pStyle w:val="TableofFigures"/>
        <w:tabs>
          <w:tab w:val="right" w:leader="dot" w:pos="8494"/>
        </w:tabs>
        <w:rPr>
          <w:rFonts w:eastAsiaTheme="minorEastAsia"/>
          <w:noProof/>
          <w:sz w:val="22"/>
          <w:lang w:val="pt-BR" w:eastAsia="pt-BR"/>
        </w:rPr>
      </w:pPr>
      <w:hyperlink w:anchor="_Toc382771759" w:history="1">
        <w:r w:rsidR="00EA324E" w:rsidRPr="00282D34">
          <w:rPr>
            <w:rStyle w:val="Hyperlink"/>
            <w:b/>
            <w:noProof/>
          </w:rPr>
          <w:t>Listing 34.</w:t>
        </w:r>
        <w:r w:rsidR="00EA324E" w:rsidRPr="00282D34">
          <w:rPr>
            <w:rStyle w:val="Hyperlink"/>
            <w:noProof/>
          </w:rPr>
          <w:t xml:space="preserve"> A list of player profiles.</w:t>
        </w:r>
        <w:r w:rsidR="00EA324E">
          <w:rPr>
            <w:noProof/>
            <w:webHidden/>
          </w:rPr>
          <w:tab/>
        </w:r>
        <w:r w:rsidR="00EA324E">
          <w:rPr>
            <w:noProof/>
            <w:webHidden/>
          </w:rPr>
          <w:fldChar w:fldCharType="begin"/>
        </w:r>
        <w:r w:rsidR="00EA324E">
          <w:rPr>
            <w:noProof/>
            <w:webHidden/>
          </w:rPr>
          <w:instrText xml:space="preserve"> PAGEREF _Toc382771759 \h </w:instrText>
        </w:r>
        <w:r w:rsidR="00EA324E">
          <w:rPr>
            <w:noProof/>
            <w:webHidden/>
          </w:rPr>
        </w:r>
        <w:r w:rsidR="00EA324E">
          <w:rPr>
            <w:noProof/>
            <w:webHidden/>
          </w:rPr>
          <w:fldChar w:fldCharType="separate"/>
        </w:r>
        <w:r w:rsidR="00EA324E">
          <w:rPr>
            <w:noProof/>
            <w:webHidden/>
          </w:rPr>
          <w:t>84</w:t>
        </w:r>
        <w:r w:rsidR="00EA324E">
          <w:rPr>
            <w:noProof/>
            <w:webHidden/>
          </w:rPr>
          <w:fldChar w:fldCharType="end"/>
        </w:r>
      </w:hyperlink>
    </w:p>
    <w:p w14:paraId="01298C2E" w14:textId="77777777" w:rsidR="00EA324E" w:rsidRDefault="003F2A18">
      <w:pPr>
        <w:pStyle w:val="TableofFigures"/>
        <w:tabs>
          <w:tab w:val="right" w:leader="dot" w:pos="8494"/>
        </w:tabs>
        <w:rPr>
          <w:rFonts w:eastAsiaTheme="minorEastAsia"/>
          <w:noProof/>
          <w:sz w:val="22"/>
          <w:lang w:val="pt-BR" w:eastAsia="pt-BR"/>
        </w:rPr>
      </w:pPr>
      <w:hyperlink w:anchor="_Toc382771760" w:history="1">
        <w:r w:rsidR="00EA324E" w:rsidRPr="00282D34">
          <w:rPr>
            <w:rStyle w:val="Hyperlink"/>
            <w:b/>
            <w:noProof/>
          </w:rPr>
          <w:t>Listing 35</w:t>
        </w:r>
        <w:r w:rsidR="00EA324E" w:rsidRPr="00282D34">
          <w:rPr>
            <w:rStyle w:val="Hyperlink"/>
            <w:noProof/>
          </w:rPr>
          <w:t>. A sample profile.</w:t>
        </w:r>
        <w:r w:rsidR="00EA324E">
          <w:rPr>
            <w:noProof/>
            <w:webHidden/>
          </w:rPr>
          <w:tab/>
        </w:r>
        <w:r w:rsidR="00EA324E">
          <w:rPr>
            <w:noProof/>
            <w:webHidden/>
          </w:rPr>
          <w:fldChar w:fldCharType="begin"/>
        </w:r>
        <w:r w:rsidR="00EA324E">
          <w:rPr>
            <w:noProof/>
            <w:webHidden/>
          </w:rPr>
          <w:instrText xml:space="preserve"> PAGEREF _Toc382771760 \h </w:instrText>
        </w:r>
        <w:r w:rsidR="00EA324E">
          <w:rPr>
            <w:noProof/>
            <w:webHidden/>
          </w:rPr>
        </w:r>
        <w:r w:rsidR="00EA324E">
          <w:rPr>
            <w:noProof/>
            <w:webHidden/>
          </w:rPr>
          <w:fldChar w:fldCharType="separate"/>
        </w:r>
        <w:r w:rsidR="00EA324E">
          <w:rPr>
            <w:noProof/>
            <w:webHidden/>
          </w:rPr>
          <w:t>84</w:t>
        </w:r>
        <w:r w:rsidR="00EA324E">
          <w:rPr>
            <w:noProof/>
            <w:webHidden/>
          </w:rPr>
          <w:fldChar w:fldCharType="end"/>
        </w:r>
      </w:hyperlink>
    </w:p>
    <w:p w14:paraId="31F37456" w14:textId="77777777" w:rsidR="00EA324E" w:rsidRDefault="003F2A18">
      <w:pPr>
        <w:pStyle w:val="TableofFigures"/>
        <w:tabs>
          <w:tab w:val="right" w:leader="dot" w:pos="8494"/>
        </w:tabs>
        <w:rPr>
          <w:rFonts w:eastAsiaTheme="minorEastAsia"/>
          <w:noProof/>
          <w:sz w:val="22"/>
          <w:lang w:val="pt-BR" w:eastAsia="pt-BR"/>
        </w:rPr>
      </w:pPr>
      <w:hyperlink w:anchor="_Toc382771761" w:history="1">
        <w:r w:rsidR="00EA324E" w:rsidRPr="00282D34">
          <w:rPr>
            <w:rStyle w:val="Hyperlink"/>
            <w:b/>
            <w:noProof/>
          </w:rPr>
          <w:t>Listing 36.</w:t>
        </w:r>
        <w:r w:rsidR="00EA324E" w:rsidRPr="00282D34">
          <w:rPr>
            <w:rStyle w:val="Hyperlink"/>
            <w:noProof/>
          </w:rPr>
          <w:t xml:space="preserve"> The general settings resource.</w:t>
        </w:r>
        <w:r w:rsidR="00EA324E">
          <w:rPr>
            <w:noProof/>
            <w:webHidden/>
          </w:rPr>
          <w:tab/>
        </w:r>
        <w:r w:rsidR="00EA324E">
          <w:rPr>
            <w:noProof/>
            <w:webHidden/>
          </w:rPr>
          <w:fldChar w:fldCharType="begin"/>
        </w:r>
        <w:r w:rsidR="00EA324E">
          <w:rPr>
            <w:noProof/>
            <w:webHidden/>
          </w:rPr>
          <w:instrText xml:space="preserve"> PAGEREF _Toc382771761 \h </w:instrText>
        </w:r>
        <w:r w:rsidR="00EA324E">
          <w:rPr>
            <w:noProof/>
            <w:webHidden/>
          </w:rPr>
        </w:r>
        <w:r w:rsidR="00EA324E">
          <w:rPr>
            <w:noProof/>
            <w:webHidden/>
          </w:rPr>
          <w:fldChar w:fldCharType="separate"/>
        </w:r>
        <w:r w:rsidR="00EA324E">
          <w:rPr>
            <w:noProof/>
            <w:webHidden/>
          </w:rPr>
          <w:t>85</w:t>
        </w:r>
        <w:r w:rsidR="00EA324E">
          <w:rPr>
            <w:noProof/>
            <w:webHidden/>
          </w:rPr>
          <w:fldChar w:fldCharType="end"/>
        </w:r>
      </w:hyperlink>
    </w:p>
    <w:p w14:paraId="63C2E6DA" w14:textId="77777777" w:rsidR="00EA324E" w:rsidRDefault="003F2A18">
      <w:pPr>
        <w:pStyle w:val="TableofFigures"/>
        <w:tabs>
          <w:tab w:val="right" w:leader="dot" w:pos="8494"/>
        </w:tabs>
        <w:rPr>
          <w:rFonts w:eastAsiaTheme="minorEastAsia"/>
          <w:noProof/>
          <w:sz w:val="22"/>
          <w:lang w:val="pt-BR" w:eastAsia="pt-BR"/>
        </w:rPr>
      </w:pPr>
      <w:hyperlink w:anchor="_Toc382771762" w:history="1">
        <w:r w:rsidR="00EA324E" w:rsidRPr="00282D34">
          <w:rPr>
            <w:rStyle w:val="Hyperlink"/>
            <w:b/>
            <w:noProof/>
          </w:rPr>
          <w:t>Listing 37.</w:t>
        </w:r>
        <w:r w:rsidR="00EA324E" w:rsidRPr="00282D34">
          <w:rPr>
            <w:rStyle w:val="Hyperlink"/>
            <w:noProof/>
          </w:rPr>
          <w:t xml:space="preserve"> Input mapping resource.</w:t>
        </w:r>
        <w:r w:rsidR="00EA324E">
          <w:rPr>
            <w:noProof/>
            <w:webHidden/>
          </w:rPr>
          <w:tab/>
        </w:r>
        <w:r w:rsidR="00EA324E">
          <w:rPr>
            <w:noProof/>
            <w:webHidden/>
          </w:rPr>
          <w:fldChar w:fldCharType="begin"/>
        </w:r>
        <w:r w:rsidR="00EA324E">
          <w:rPr>
            <w:noProof/>
            <w:webHidden/>
          </w:rPr>
          <w:instrText xml:space="preserve"> PAGEREF _Toc382771762 \h </w:instrText>
        </w:r>
        <w:r w:rsidR="00EA324E">
          <w:rPr>
            <w:noProof/>
            <w:webHidden/>
          </w:rPr>
        </w:r>
        <w:r w:rsidR="00EA324E">
          <w:rPr>
            <w:noProof/>
            <w:webHidden/>
          </w:rPr>
          <w:fldChar w:fldCharType="separate"/>
        </w:r>
        <w:r w:rsidR="00EA324E">
          <w:rPr>
            <w:noProof/>
            <w:webHidden/>
          </w:rPr>
          <w:t>85</w:t>
        </w:r>
        <w:r w:rsidR="00EA324E">
          <w:rPr>
            <w:noProof/>
            <w:webHidden/>
          </w:rPr>
          <w:fldChar w:fldCharType="end"/>
        </w:r>
      </w:hyperlink>
    </w:p>
    <w:p w14:paraId="471F15D8" w14:textId="77777777" w:rsidR="00EA324E" w:rsidRDefault="003F2A18">
      <w:pPr>
        <w:pStyle w:val="TableofFigures"/>
        <w:tabs>
          <w:tab w:val="right" w:leader="dot" w:pos="8494"/>
        </w:tabs>
        <w:rPr>
          <w:rFonts w:eastAsiaTheme="minorEastAsia"/>
          <w:noProof/>
          <w:sz w:val="22"/>
          <w:lang w:val="pt-BR" w:eastAsia="pt-BR"/>
        </w:rPr>
      </w:pPr>
      <w:hyperlink w:anchor="_Toc382771763" w:history="1">
        <w:r w:rsidR="00EA324E" w:rsidRPr="00282D34">
          <w:rPr>
            <w:rStyle w:val="Hyperlink"/>
            <w:b/>
            <w:noProof/>
          </w:rPr>
          <w:t>Listing 38.</w:t>
        </w:r>
        <w:r w:rsidR="00EA324E" w:rsidRPr="00282D34">
          <w:rPr>
            <w:rStyle w:val="Hyperlink"/>
            <w:noProof/>
          </w:rPr>
          <w:t xml:space="preserve"> The graphics subsystem configuration.</w:t>
        </w:r>
        <w:r w:rsidR="00EA324E">
          <w:rPr>
            <w:noProof/>
            <w:webHidden/>
          </w:rPr>
          <w:tab/>
        </w:r>
        <w:r w:rsidR="00EA324E">
          <w:rPr>
            <w:noProof/>
            <w:webHidden/>
          </w:rPr>
          <w:fldChar w:fldCharType="begin"/>
        </w:r>
        <w:r w:rsidR="00EA324E">
          <w:rPr>
            <w:noProof/>
            <w:webHidden/>
          </w:rPr>
          <w:instrText xml:space="preserve"> PAGEREF _Toc382771763 \h </w:instrText>
        </w:r>
        <w:r w:rsidR="00EA324E">
          <w:rPr>
            <w:noProof/>
            <w:webHidden/>
          </w:rPr>
        </w:r>
        <w:r w:rsidR="00EA324E">
          <w:rPr>
            <w:noProof/>
            <w:webHidden/>
          </w:rPr>
          <w:fldChar w:fldCharType="separate"/>
        </w:r>
        <w:r w:rsidR="00EA324E">
          <w:rPr>
            <w:noProof/>
            <w:webHidden/>
          </w:rPr>
          <w:t>86</w:t>
        </w:r>
        <w:r w:rsidR="00EA324E">
          <w:rPr>
            <w:noProof/>
            <w:webHidden/>
          </w:rPr>
          <w:fldChar w:fldCharType="end"/>
        </w:r>
      </w:hyperlink>
    </w:p>
    <w:p w14:paraId="0E95DD22" w14:textId="77777777" w:rsidR="00EA324E" w:rsidRDefault="003F2A18">
      <w:pPr>
        <w:pStyle w:val="TableofFigures"/>
        <w:tabs>
          <w:tab w:val="right" w:leader="dot" w:pos="8494"/>
        </w:tabs>
        <w:rPr>
          <w:rFonts w:eastAsiaTheme="minorEastAsia"/>
          <w:noProof/>
          <w:sz w:val="22"/>
          <w:lang w:val="pt-BR" w:eastAsia="pt-BR"/>
        </w:rPr>
      </w:pPr>
      <w:hyperlink w:anchor="_Toc382771764" w:history="1">
        <w:r w:rsidR="00EA324E" w:rsidRPr="00282D34">
          <w:rPr>
            <w:rStyle w:val="Hyperlink"/>
            <w:b/>
            <w:noProof/>
          </w:rPr>
          <w:t>Listing 39.</w:t>
        </w:r>
        <w:r w:rsidR="00EA324E" w:rsidRPr="00282D34">
          <w:rPr>
            <w:rStyle w:val="Hyperlink"/>
            <w:noProof/>
          </w:rPr>
          <w:t xml:space="preserve"> The audio subsystem configuration.</w:t>
        </w:r>
        <w:r w:rsidR="00EA324E">
          <w:rPr>
            <w:noProof/>
            <w:webHidden/>
          </w:rPr>
          <w:tab/>
        </w:r>
        <w:r w:rsidR="00EA324E">
          <w:rPr>
            <w:noProof/>
            <w:webHidden/>
          </w:rPr>
          <w:fldChar w:fldCharType="begin"/>
        </w:r>
        <w:r w:rsidR="00EA324E">
          <w:rPr>
            <w:noProof/>
            <w:webHidden/>
          </w:rPr>
          <w:instrText xml:space="preserve"> PAGEREF _Toc382771764 \h </w:instrText>
        </w:r>
        <w:r w:rsidR="00EA324E">
          <w:rPr>
            <w:noProof/>
            <w:webHidden/>
          </w:rPr>
        </w:r>
        <w:r w:rsidR="00EA324E">
          <w:rPr>
            <w:noProof/>
            <w:webHidden/>
          </w:rPr>
          <w:fldChar w:fldCharType="separate"/>
        </w:r>
        <w:r w:rsidR="00EA324E">
          <w:rPr>
            <w:noProof/>
            <w:webHidden/>
          </w:rPr>
          <w:t>87</w:t>
        </w:r>
        <w:r w:rsidR="00EA324E">
          <w:rPr>
            <w:noProof/>
            <w:webHidden/>
          </w:rPr>
          <w:fldChar w:fldCharType="end"/>
        </w:r>
      </w:hyperlink>
    </w:p>
    <w:p w14:paraId="265116C7" w14:textId="77777777" w:rsidR="00EA324E" w:rsidRDefault="003F2A18">
      <w:pPr>
        <w:pStyle w:val="TableofFigures"/>
        <w:tabs>
          <w:tab w:val="right" w:leader="dot" w:pos="8494"/>
        </w:tabs>
        <w:rPr>
          <w:rFonts w:eastAsiaTheme="minorEastAsia"/>
          <w:noProof/>
          <w:sz w:val="22"/>
          <w:lang w:val="pt-BR" w:eastAsia="pt-BR"/>
        </w:rPr>
      </w:pPr>
      <w:hyperlink w:anchor="_Toc382771765" w:history="1">
        <w:r w:rsidR="00EA324E" w:rsidRPr="00282D34">
          <w:rPr>
            <w:rStyle w:val="Hyperlink"/>
            <w:b/>
            <w:noProof/>
          </w:rPr>
          <w:t>Listing 40.</w:t>
        </w:r>
        <w:r w:rsidR="00EA324E" w:rsidRPr="00282D34">
          <w:rPr>
            <w:rStyle w:val="Hyperlink"/>
            <w:noProof/>
          </w:rPr>
          <w:t xml:space="preserve"> A list of game events.</w:t>
        </w:r>
        <w:r w:rsidR="00EA324E">
          <w:rPr>
            <w:noProof/>
            <w:webHidden/>
          </w:rPr>
          <w:tab/>
        </w:r>
        <w:r w:rsidR="00EA324E">
          <w:rPr>
            <w:noProof/>
            <w:webHidden/>
          </w:rPr>
          <w:fldChar w:fldCharType="begin"/>
        </w:r>
        <w:r w:rsidR="00EA324E">
          <w:rPr>
            <w:noProof/>
            <w:webHidden/>
          </w:rPr>
          <w:instrText xml:space="preserve"> PAGEREF _Toc382771765 \h </w:instrText>
        </w:r>
        <w:r w:rsidR="00EA324E">
          <w:rPr>
            <w:noProof/>
            <w:webHidden/>
          </w:rPr>
        </w:r>
        <w:r w:rsidR="00EA324E">
          <w:rPr>
            <w:noProof/>
            <w:webHidden/>
          </w:rPr>
          <w:fldChar w:fldCharType="separate"/>
        </w:r>
        <w:r w:rsidR="00EA324E">
          <w:rPr>
            <w:noProof/>
            <w:webHidden/>
          </w:rPr>
          <w:t>87</w:t>
        </w:r>
        <w:r w:rsidR="00EA324E">
          <w:rPr>
            <w:noProof/>
            <w:webHidden/>
          </w:rPr>
          <w:fldChar w:fldCharType="end"/>
        </w:r>
      </w:hyperlink>
    </w:p>
    <w:p w14:paraId="0FE39754" w14:textId="77777777" w:rsidR="00EA324E" w:rsidRDefault="003F2A18">
      <w:pPr>
        <w:pStyle w:val="TableofFigures"/>
        <w:tabs>
          <w:tab w:val="right" w:leader="dot" w:pos="8494"/>
        </w:tabs>
        <w:rPr>
          <w:rFonts w:eastAsiaTheme="minorEastAsia"/>
          <w:noProof/>
          <w:sz w:val="22"/>
          <w:lang w:val="pt-BR" w:eastAsia="pt-BR"/>
        </w:rPr>
      </w:pPr>
      <w:hyperlink w:anchor="_Toc382771766" w:history="1">
        <w:r w:rsidR="00EA324E" w:rsidRPr="00282D34">
          <w:rPr>
            <w:rStyle w:val="Hyperlink"/>
            <w:b/>
            <w:noProof/>
          </w:rPr>
          <w:t>Listing 41.</w:t>
        </w:r>
        <w:r w:rsidR="00EA324E" w:rsidRPr="00282D34">
          <w:rPr>
            <w:rStyle w:val="Hyperlink"/>
            <w:noProof/>
          </w:rPr>
          <w:t xml:space="preserve"> A list of entities to specialize in the profile.</w:t>
        </w:r>
        <w:r w:rsidR="00EA324E">
          <w:rPr>
            <w:noProof/>
            <w:webHidden/>
          </w:rPr>
          <w:tab/>
        </w:r>
        <w:r w:rsidR="00EA324E">
          <w:rPr>
            <w:noProof/>
            <w:webHidden/>
          </w:rPr>
          <w:fldChar w:fldCharType="begin"/>
        </w:r>
        <w:r w:rsidR="00EA324E">
          <w:rPr>
            <w:noProof/>
            <w:webHidden/>
          </w:rPr>
          <w:instrText xml:space="preserve"> PAGEREF _Toc382771766 \h </w:instrText>
        </w:r>
        <w:r w:rsidR="00EA324E">
          <w:rPr>
            <w:noProof/>
            <w:webHidden/>
          </w:rPr>
        </w:r>
        <w:r w:rsidR="00EA324E">
          <w:rPr>
            <w:noProof/>
            <w:webHidden/>
          </w:rPr>
          <w:fldChar w:fldCharType="separate"/>
        </w:r>
        <w:r w:rsidR="00EA324E">
          <w:rPr>
            <w:noProof/>
            <w:webHidden/>
          </w:rPr>
          <w:t>87</w:t>
        </w:r>
        <w:r w:rsidR="00EA324E">
          <w:rPr>
            <w:noProof/>
            <w:webHidden/>
          </w:rPr>
          <w:fldChar w:fldCharType="end"/>
        </w:r>
      </w:hyperlink>
    </w:p>
    <w:p w14:paraId="29312C7C" w14:textId="77777777" w:rsidR="00EA324E" w:rsidRDefault="003F2A18">
      <w:pPr>
        <w:pStyle w:val="TableofFigures"/>
        <w:tabs>
          <w:tab w:val="right" w:leader="dot" w:pos="8494"/>
        </w:tabs>
        <w:rPr>
          <w:rFonts w:eastAsiaTheme="minorEastAsia"/>
          <w:noProof/>
          <w:sz w:val="22"/>
          <w:lang w:val="pt-BR" w:eastAsia="pt-BR"/>
        </w:rPr>
      </w:pPr>
      <w:hyperlink w:anchor="_Toc382771767" w:history="1">
        <w:r w:rsidR="00EA324E" w:rsidRPr="00282D34">
          <w:rPr>
            <w:rStyle w:val="Hyperlink"/>
            <w:b/>
            <w:noProof/>
          </w:rPr>
          <w:t>Listing 42.</w:t>
        </w:r>
        <w:r w:rsidR="00EA324E" w:rsidRPr="00282D34">
          <w:rPr>
            <w:rStyle w:val="Hyperlink"/>
            <w:noProof/>
          </w:rPr>
          <w:t xml:space="preserve"> A specialized actor.</w:t>
        </w:r>
        <w:r w:rsidR="00EA324E">
          <w:rPr>
            <w:noProof/>
            <w:webHidden/>
          </w:rPr>
          <w:tab/>
        </w:r>
        <w:r w:rsidR="00EA324E">
          <w:rPr>
            <w:noProof/>
            <w:webHidden/>
          </w:rPr>
          <w:fldChar w:fldCharType="begin"/>
        </w:r>
        <w:r w:rsidR="00EA324E">
          <w:rPr>
            <w:noProof/>
            <w:webHidden/>
          </w:rPr>
          <w:instrText xml:space="preserve"> PAGEREF _Toc382771767 \h </w:instrText>
        </w:r>
        <w:r w:rsidR="00EA324E">
          <w:rPr>
            <w:noProof/>
            <w:webHidden/>
          </w:rPr>
        </w:r>
        <w:r w:rsidR="00EA324E">
          <w:rPr>
            <w:noProof/>
            <w:webHidden/>
          </w:rPr>
          <w:fldChar w:fldCharType="separate"/>
        </w:r>
        <w:r w:rsidR="00EA324E">
          <w:rPr>
            <w:noProof/>
            <w:webHidden/>
          </w:rPr>
          <w:t>88</w:t>
        </w:r>
        <w:r w:rsidR="00EA324E">
          <w:rPr>
            <w:noProof/>
            <w:webHidden/>
          </w:rPr>
          <w:fldChar w:fldCharType="end"/>
        </w:r>
      </w:hyperlink>
    </w:p>
    <w:p w14:paraId="5E846903" w14:textId="77777777" w:rsidR="00EA324E" w:rsidRDefault="003F2A18">
      <w:pPr>
        <w:pStyle w:val="TableofFigures"/>
        <w:tabs>
          <w:tab w:val="right" w:leader="dot" w:pos="8494"/>
        </w:tabs>
        <w:rPr>
          <w:rFonts w:eastAsiaTheme="minorEastAsia"/>
          <w:noProof/>
          <w:sz w:val="22"/>
          <w:lang w:val="pt-BR" w:eastAsia="pt-BR"/>
        </w:rPr>
      </w:pPr>
      <w:hyperlink w:anchor="_Toc382771768" w:history="1">
        <w:r w:rsidR="00EA324E" w:rsidRPr="00282D34">
          <w:rPr>
            <w:rStyle w:val="Hyperlink"/>
            <w:b/>
            <w:noProof/>
          </w:rPr>
          <w:t>Listing 43.</w:t>
        </w:r>
        <w:r w:rsidR="00EA324E" w:rsidRPr="00282D34">
          <w:rPr>
            <w:rStyle w:val="Hyperlink"/>
            <w:noProof/>
          </w:rPr>
          <w:t xml:space="preserve"> Loading the profile data into an application.</w:t>
        </w:r>
        <w:r w:rsidR="00EA324E">
          <w:rPr>
            <w:noProof/>
            <w:webHidden/>
          </w:rPr>
          <w:tab/>
        </w:r>
        <w:r w:rsidR="00EA324E">
          <w:rPr>
            <w:noProof/>
            <w:webHidden/>
          </w:rPr>
          <w:fldChar w:fldCharType="begin"/>
        </w:r>
        <w:r w:rsidR="00EA324E">
          <w:rPr>
            <w:noProof/>
            <w:webHidden/>
          </w:rPr>
          <w:instrText xml:space="preserve"> PAGEREF _Toc382771768 \h </w:instrText>
        </w:r>
        <w:r w:rsidR="00EA324E">
          <w:rPr>
            <w:noProof/>
            <w:webHidden/>
          </w:rPr>
        </w:r>
        <w:r w:rsidR="00EA324E">
          <w:rPr>
            <w:noProof/>
            <w:webHidden/>
          </w:rPr>
          <w:fldChar w:fldCharType="separate"/>
        </w:r>
        <w:r w:rsidR="00EA324E">
          <w:rPr>
            <w:noProof/>
            <w:webHidden/>
          </w:rPr>
          <w:t>89</w:t>
        </w:r>
        <w:r w:rsidR="00EA324E">
          <w:rPr>
            <w:noProof/>
            <w:webHidden/>
          </w:rPr>
          <w:fldChar w:fldCharType="end"/>
        </w:r>
      </w:hyperlink>
    </w:p>
    <w:p w14:paraId="18BD7B5F" w14:textId="77777777" w:rsidR="00EA324E" w:rsidRDefault="003F2A18">
      <w:pPr>
        <w:pStyle w:val="TableofFigures"/>
        <w:tabs>
          <w:tab w:val="right" w:leader="dot" w:pos="8494"/>
        </w:tabs>
        <w:rPr>
          <w:rFonts w:eastAsiaTheme="minorEastAsia"/>
          <w:noProof/>
          <w:sz w:val="22"/>
          <w:lang w:val="pt-BR" w:eastAsia="pt-BR"/>
        </w:rPr>
      </w:pPr>
      <w:hyperlink w:anchor="_Toc382771769" w:history="1">
        <w:r w:rsidR="00EA324E" w:rsidRPr="00282D34">
          <w:rPr>
            <w:rStyle w:val="Hyperlink"/>
            <w:b/>
            <w:noProof/>
          </w:rPr>
          <w:t>Listing 44.</w:t>
        </w:r>
        <w:r w:rsidR="00EA324E" w:rsidRPr="00282D34">
          <w:rPr>
            <w:rStyle w:val="Hyperlink"/>
            <w:noProof/>
          </w:rPr>
          <w:t xml:space="preserve"> The Spaceship game </w:t>
        </w:r>
        <w:r w:rsidR="00EA324E" w:rsidRPr="00282D34">
          <w:rPr>
            <w:rStyle w:val="Hyperlink"/>
            <w:rFonts w:ascii="Consolas" w:hAnsi="Consolas"/>
            <w:noProof/>
          </w:rPr>
          <w:t>GameApplication</w:t>
        </w:r>
        <w:r w:rsidR="00EA324E" w:rsidRPr="00282D34">
          <w:rPr>
            <w:rStyle w:val="Hyperlink"/>
            <w:noProof/>
          </w:rPr>
          <w:t>.</w:t>
        </w:r>
        <w:r w:rsidR="00EA324E">
          <w:rPr>
            <w:noProof/>
            <w:webHidden/>
          </w:rPr>
          <w:tab/>
        </w:r>
        <w:r w:rsidR="00EA324E">
          <w:rPr>
            <w:noProof/>
            <w:webHidden/>
          </w:rPr>
          <w:fldChar w:fldCharType="begin"/>
        </w:r>
        <w:r w:rsidR="00EA324E">
          <w:rPr>
            <w:noProof/>
            <w:webHidden/>
          </w:rPr>
          <w:instrText xml:space="preserve"> PAGEREF _Toc382771769 \h </w:instrText>
        </w:r>
        <w:r w:rsidR="00EA324E">
          <w:rPr>
            <w:noProof/>
            <w:webHidden/>
          </w:rPr>
        </w:r>
        <w:r w:rsidR="00EA324E">
          <w:rPr>
            <w:noProof/>
            <w:webHidden/>
          </w:rPr>
          <w:fldChar w:fldCharType="separate"/>
        </w:r>
        <w:r w:rsidR="00EA324E">
          <w:rPr>
            <w:noProof/>
            <w:webHidden/>
          </w:rPr>
          <w:t>145</w:t>
        </w:r>
        <w:r w:rsidR="00EA324E">
          <w:rPr>
            <w:noProof/>
            <w:webHidden/>
          </w:rPr>
          <w:fldChar w:fldCharType="end"/>
        </w:r>
      </w:hyperlink>
    </w:p>
    <w:p w14:paraId="3832B8D7" w14:textId="77777777" w:rsidR="00EA324E" w:rsidRDefault="003F2A18">
      <w:pPr>
        <w:pStyle w:val="TableofFigures"/>
        <w:tabs>
          <w:tab w:val="right" w:leader="dot" w:pos="8494"/>
        </w:tabs>
        <w:rPr>
          <w:rFonts w:eastAsiaTheme="minorEastAsia"/>
          <w:noProof/>
          <w:sz w:val="22"/>
          <w:lang w:val="pt-BR" w:eastAsia="pt-BR"/>
        </w:rPr>
      </w:pPr>
      <w:hyperlink w:anchor="_Toc382771770" w:history="1">
        <w:r w:rsidR="00EA324E" w:rsidRPr="00282D34">
          <w:rPr>
            <w:rStyle w:val="Hyperlink"/>
            <w:b/>
            <w:noProof/>
          </w:rPr>
          <w:t>Listing 45.</w:t>
        </w:r>
        <w:r w:rsidR="00EA324E" w:rsidRPr="00282D34">
          <w:rPr>
            <w:rStyle w:val="Hyperlink"/>
            <w:noProof/>
          </w:rPr>
          <w:t xml:space="preserve"> The Spaceship game </w:t>
        </w:r>
        <w:r w:rsidR="00EA324E" w:rsidRPr="00282D34">
          <w:rPr>
            <w:rStyle w:val="Hyperlink"/>
            <w:rFonts w:ascii="Consolas" w:hAnsi="Consolas"/>
            <w:noProof/>
          </w:rPr>
          <w:t>GameLogic</w:t>
        </w:r>
        <w:r w:rsidR="00EA324E" w:rsidRPr="00282D34">
          <w:rPr>
            <w:rStyle w:val="Hyperlink"/>
            <w:noProof/>
          </w:rPr>
          <w:t>.</w:t>
        </w:r>
        <w:r w:rsidR="00EA324E">
          <w:rPr>
            <w:noProof/>
            <w:webHidden/>
          </w:rPr>
          <w:tab/>
        </w:r>
        <w:r w:rsidR="00EA324E">
          <w:rPr>
            <w:noProof/>
            <w:webHidden/>
          </w:rPr>
          <w:fldChar w:fldCharType="begin"/>
        </w:r>
        <w:r w:rsidR="00EA324E">
          <w:rPr>
            <w:noProof/>
            <w:webHidden/>
          </w:rPr>
          <w:instrText xml:space="preserve"> PAGEREF _Toc382771770 \h </w:instrText>
        </w:r>
        <w:r w:rsidR="00EA324E">
          <w:rPr>
            <w:noProof/>
            <w:webHidden/>
          </w:rPr>
        </w:r>
        <w:r w:rsidR="00EA324E">
          <w:rPr>
            <w:noProof/>
            <w:webHidden/>
          </w:rPr>
          <w:fldChar w:fldCharType="separate"/>
        </w:r>
        <w:r w:rsidR="00EA324E">
          <w:rPr>
            <w:noProof/>
            <w:webHidden/>
          </w:rPr>
          <w:t>145</w:t>
        </w:r>
        <w:r w:rsidR="00EA324E">
          <w:rPr>
            <w:noProof/>
            <w:webHidden/>
          </w:rPr>
          <w:fldChar w:fldCharType="end"/>
        </w:r>
      </w:hyperlink>
    </w:p>
    <w:p w14:paraId="0CE9D4F8" w14:textId="77777777" w:rsidR="00EA324E" w:rsidRDefault="003F2A18">
      <w:pPr>
        <w:pStyle w:val="TableofFigures"/>
        <w:tabs>
          <w:tab w:val="right" w:leader="dot" w:pos="8494"/>
        </w:tabs>
        <w:rPr>
          <w:rFonts w:eastAsiaTheme="minorEastAsia"/>
          <w:noProof/>
          <w:sz w:val="22"/>
          <w:lang w:val="pt-BR" w:eastAsia="pt-BR"/>
        </w:rPr>
      </w:pPr>
      <w:hyperlink w:anchor="_Toc382771771" w:history="1">
        <w:r w:rsidR="00EA324E" w:rsidRPr="00282D34">
          <w:rPr>
            <w:rStyle w:val="Hyperlink"/>
            <w:b/>
            <w:noProof/>
          </w:rPr>
          <w:t>Listing 46.</w:t>
        </w:r>
        <w:r w:rsidR="00EA324E" w:rsidRPr="00282D34">
          <w:rPr>
            <w:rStyle w:val="Hyperlink"/>
            <w:noProof/>
          </w:rPr>
          <w:t xml:space="preserve"> The Spaceship game </w:t>
        </w:r>
        <w:r w:rsidR="00EA324E" w:rsidRPr="00282D34">
          <w:rPr>
            <w:rStyle w:val="Hyperlink"/>
            <w:rFonts w:ascii="Consolas" w:hAnsi="Consolas"/>
            <w:noProof/>
          </w:rPr>
          <w:t>GameView</w:t>
        </w:r>
        <w:r w:rsidR="00EA324E" w:rsidRPr="00282D34">
          <w:rPr>
            <w:rStyle w:val="Hyperlink"/>
            <w:noProof/>
          </w:rPr>
          <w:t>.</w:t>
        </w:r>
        <w:r w:rsidR="00EA324E">
          <w:rPr>
            <w:noProof/>
            <w:webHidden/>
          </w:rPr>
          <w:tab/>
        </w:r>
        <w:r w:rsidR="00EA324E">
          <w:rPr>
            <w:noProof/>
            <w:webHidden/>
          </w:rPr>
          <w:fldChar w:fldCharType="begin"/>
        </w:r>
        <w:r w:rsidR="00EA324E">
          <w:rPr>
            <w:noProof/>
            <w:webHidden/>
          </w:rPr>
          <w:instrText xml:space="preserve"> PAGEREF _Toc382771771 \h </w:instrText>
        </w:r>
        <w:r w:rsidR="00EA324E">
          <w:rPr>
            <w:noProof/>
            <w:webHidden/>
          </w:rPr>
        </w:r>
        <w:r w:rsidR="00EA324E">
          <w:rPr>
            <w:noProof/>
            <w:webHidden/>
          </w:rPr>
          <w:fldChar w:fldCharType="separate"/>
        </w:r>
        <w:r w:rsidR="00EA324E">
          <w:rPr>
            <w:noProof/>
            <w:webHidden/>
          </w:rPr>
          <w:t>146</w:t>
        </w:r>
        <w:r w:rsidR="00EA324E">
          <w:rPr>
            <w:noProof/>
            <w:webHidden/>
          </w:rPr>
          <w:fldChar w:fldCharType="end"/>
        </w:r>
      </w:hyperlink>
    </w:p>
    <w:p w14:paraId="019BDECD" w14:textId="77777777" w:rsidR="00EA324E" w:rsidRDefault="003F2A18">
      <w:pPr>
        <w:pStyle w:val="TableofFigures"/>
        <w:tabs>
          <w:tab w:val="right" w:leader="dot" w:pos="8494"/>
        </w:tabs>
        <w:rPr>
          <w:rFonts w:eastAsiaTheme="minorEastAsia"/>
          <w:noProof/>
          <w:sz w:val="22"/>
          <w:lang w:val="pt-BR" w:eastAsia="pt-BR"/>
        </w:rPr>
      </w:pPr>
      <w:hyperlink w:anchor="_Toc382771772" w:history="1">
        <w:r w:rsidR="00EA324E" w:rsidRPr="00282D34">
          <w:rPr>
            <w:rStyle w:val="Hyperlink"/>
            <w:b/>
            <w:noProof/>
          </w:rPr>
          <w:t>Listing 47.</w:t>
        </w:r>
        <w:r w:rsidR="00EA324E" w:rsidRPr="00282D34">
          <w:rPr>
            <w:rStyle w:val="Hyperlink"/>
            <w:noProof/>
          </w:rPr>
          <w:t xml:space="preserve"> The entry point of the tutorial game.</w:t>
        </w:r>
        <w:r w:rsidR="00EA324E">
          <w:rPr>
            <w:noProof/>
            <w:webHidden/>
          </w:rPr>
          <w:tab/>
        </w:r>
        <w:r w:rsidR="00EA324E">
          <w:rPr>
            <w:noProof/>
            <w:webHidden/>
          </w:rPr>
          <w:fldChar w:fldCharType="begin"/>
        </w:r>
        <w:r w:rsidR="00EA324E">
          <w:rPr>
            <w:noProof/>
            <w:webHidden/>
          </w:rPr>
          <w:instrText xml:space="preserve"> PAGEREF _Toc382771772 \h </w:instrText>
        </w:r>
        <w:r w:rsidR="00EA324E">
          <w:rPr>
            <w:noProof/>
            <w:webHidden/>
          </w:rPr>
        </w:r>
        <w:r w:rsidR="00EA324E">
          <w:rPr>
            <w:noProof/>
            <w:webHidden/>
          </w:rPr>
          <w:fldChar w:fldCharType="separate"/>
        </w:r>
        <w:r w:rsidR="00EA324E">
          <w:rPr>
            <w:noProof/>
            <w:webHidden/>
          </w:rPr>
          <w:t>148</w:t>
        </w:r>
        <w:r w:rsidR="00EA324E">
          <w:rPr>
            <w:noProof/>
            <w:webHidden/>
          </w:rPr>
          <w:fldChar w:fldCharType="end"/>
        </w:r>
      </w:hyperlink>
    </w:p>
    <w:p w14:paraId="53BF147F" w14:textId="77777777" w:rsidR="00EA324E" w:rsidRDefault="003F2A18">
      <w:pPr>
        <w:pStyle w:val="TableofFigures"/>
        <w:tabs>
          <w:tab w:val="right" w:leader="dot" w:pos="8494"/>
        </w:tabs>
        <w:rPr>
          <w:rFonts w:eastAsiaTheme="minorEastAsia"/>
          <w:noProof/>
          <w:sz w:val="22"/>
          <w:lang w:val="pt-BR" w:eastAsia="pt-BR"/>
        </w:rPr>
      </w:pPr>
      <w:hyperlink w:anchor="_Toc382771773" w:history="1">
        <w:r w:rsidR="00EA324E" w:rsidRPr="00282D34">
          <w:rPr>
            <w:rStyle w:val="Hyperlink"/>
            <w:b/>
            <w:noProof/>
          </w:rPr>
          <w:t>Listing 48.</w:t>
        </w:r>
        <w:r w:rsidR="00EA324E" w:rsidRPr="00282D34">
          <w:rPr>
            <w:rStyle w:val="Hyperlink"/>
            <w:noProof/>
          </w:rPr>
          <w:t xml:space="preserve"> An initial list of player profiles.</w:t>
        </w:r>
        <w:r w:rsidR="00EA324E">
          <w:rPr>
            <w:noProof/>
            <w:webHidden/>
          </w:rPr>
          <w:tab/>
        </w:r>
        <w:r w:rsidR="00EA324E">
          <w:rPr>
            <w:noProof/>
            <w:webHidden/>
          </w:rPr>
          <w:fldChar w:fldCharType="begin"/>
        </w:r>
        <w:r w:rsidR="00EA324E">
          <w:rPr>
            <w:noProof/>
            <w:webHidden/>
          </w:rPr>
          <w:instrText xml:space="preserve"> PAGEREF _Toc382771773 \h </w:instrText>
        </w:r>
        <w:r w:rsidR="00EA324E">
          <w:rPr>
            <w:noProof/>
            <w:webHidden/>
          </w:rPr>
        </w:r>
        <w:r w:rsidR="00EA324E">
          <w:rPr>
            <w:noProof/>
            <w:webHidden/>
          </w:rPr>
          <w:fldChar w:fldCharType="separate"/>
        </w:r>
        <w:r w:rsidR="00EA324E">
          <w:rPr>
            <w:noProof/>
            <w:webHidden/>
          </w:rPr>
          <w:t>150</w:t>
        </w:r>
        <w:r w:rsidR="00EA324E">
          <w:rPr>
            <w:noProof/>
            <w:webHidden/>
          </w:rPr>
          <w:fldChar w:fldCharType="end"/>
        </w:r>
      </w:hyperlink>
    </w:p>
    <w:p w14:paraId="6482248D" w14:textId="77777777" w:rsidR="00EA324E" w:rsidRDefault="003F2A18">
      <w:pPr>
        <w:pStyle w:val="TableofFigures"/>
        <w:tabs>
          <w:tab w:val="right" w:leader="dot" w:pos="8494"/>
        </w:tabs>
        <w:rPr>
          <w:rFonts w:eastAsiaTheme="minorEastAsia"/>
          <w:noProof/>
          <w:sz w:val="22"/>
          <w:lang w:val="pt-BR" w:eastAsia="pt-BR"/>
        </w:rPr>
      </w:pPr>
      <w:hyperlink w:anchor="_Toc382771774" w:history="1">
        <w:r w:rsidR="00EA324E" w:rsidRPr="00282D34">
          <w:rPr>
            <w:rStyle w:val="Hyperlink"/>
            <w:b/>
            <w:noProof/>
          </w:rPr>
          <w:t>Listing 49.</w:t>
        </w:r>
        <w:r w:rsidR="00EA324E" w:rsidRPr="00282D34">
          <w:rPr>
            <w:rStyle w:val="Hyperlink"/>
            <w:noProof/>
          </w:rPr>
          <w:t xml:space="preserve"> Several player profiles in the list.</w:t>
        </w:r>
        <w:r w:rsidR="00EA324E">
          <w:rPr>
            <w:noProof/>
            <w:webHidden/>
          </w:rPr>
          <w:tab/>
        </w:r>
        <w:r w:rsidR="00EA324E">
          <w:rPr>
            <w:noProof/>
            <w:webHidden/>
          </w:rPr>
          <w:fldChar w:fldCharType="begin"/>
        </w:r>
        <w:r w:rsidR="00EA324E">
          <w:rPr>
            <w:noProof/>
            <w:webHidden/>
          </w:rPr>
          <w:instrText xml:space="preserve"> PAGEREF _Toc382771774 \h </w:instrText>
        </w:r>
        <w:r w:rsidR="00EA324E">
          <w:rPr>
            <w:noProof/>
            <w:webHidden/>
          </w:rPr>
        </w:r>
        <w:r w:rsidR="00EA324E">
          <w:rPr>
            <w:noProof/>
            <w:webHidden/>
          </w:rPr>
          <w:fldChar w:fldCharType="separate"/>
        </w:r>
        <w:r w:rsidR="00EA324E">
          <w:rPr>
            <w:noProof/>
            <w:webHidden/>
          </w:rPr>
          <w:t>150</w:t>
        </w:r>
        <w:r w:rsidR="00EA324E">
          <w:rPr>
            <w:noProof/>
            <w:webHidden/>
          </w:rPr>
          <w:fldChar w:fldCharType="end"/>
        </w:r>
      </w:hyperlink>
    </w:p>
    <w:p w14:paraId="6FC12769" w14:textId="77777777" w:rsidR="00EA324E" w:rsidRDefault="003F2A18">
      <w:pPr>
        <w:pStyle w:val="TableofFigures"/>
        <w:tabs>
          <w:tab w:val="right" w:leader="dot" w:pos="8494"/>
        </w:tabs>
        <w:rPr>
          <w:rFonts w:eastAsiaTheme="minorEastAsia"/>
          <w:noProof/>
          <w:sz w:val="22"/>
          <w:lang w:val="pt-BR" w:eastAsia="pt-BR"/>
        </w:rPr>
      </w:pPr>
      <w:hyperlink w:anchor="_Toc382771775" w:history="1">
        <w:r w:rsidR="00EA324E" w:rsidRPr="00282D34">
          <w:rPr>
            <w:rStyle w:val="Hyperlink"/>
            <w:b/>
            <w:noProof/>
          </w:rPr>
          <w:t>Listing 50.</w:t>
        </w:r>
        <w:r w:rsidR="00EA324E" w:rsidRPr="00282D34">
          <w:rPr>
            <w:rStyle w:val="Hyperlink"/>
            <w:noProof/>
          </w:rPr>
          <w:t xml:space="preserve"> The player profile for average users.</w:t>
        </w:r>
        <w:r w:rsidR="00EA324E">
          <w:rPr>
            <w:noProof/>
            <w:webHidden/>
          </w:rPr>
          <w:tab/>
        </w:r>
        <w:r w:rsidR="00EA324E">
          <w:rPr>
            <w:noProof/>
            <w:webHidden/>
          </w:rPr>
          <w:fldChar w:fldCharType="begin"/>
        </w:r>
        <w:r w:rsidR="00EA324E">
          <w:rPr>
            <w:noProof/>
            <w:webHidden/>
          </w:rPr>
          <w:instrText xml:space="preserve"> PAGEREF _Toc382771775 \h </w:instrText>
        </w:r>
        <w:r w:rsidR="00EA324E">
          <w:rPr>
            <w:noProof/>
            <w:webHidden/>
          </w:rPr>
        </w:r>
        <w:r w:rsidR="00EA324E">
          <w:rPr>
            <w:noProof/>
            <w:webHidden/>
          </w:rPr>
          <w:fldChar w:fldCharType="separate"/>
        </w:r>
        <w:r w:rsidR="00EA324E">
          <w:rPr>
            <w:noProof/>
            <w:webHidden/>
          </w:rPr>
          <w:t>150</w:t>
        </w:r>
        <w:r w:rsidR="00EA324E">
          <w:rPr>
            <w:noProof/>
            <w:webHidden/>
          </w:rPr>
          <w:fldChar w:fldCharType="end"/>
        </w:r>
      </w:hyperlink>
    </w:p>
    <w:p w14:paraId="6011E074" w14:textId="77777777" w:rsidR="00EA324E" w:rsidRDefault="003F2A18">
      <w:pPr>
        <w:pStyle w:val="TableofFigures"/>
        <w:tabs>
          <w:tab w:val="right" w:leader="dot" w:pos="8494"/>
        </w:tabs>
        <w:rPr>
          <w:rFonts w:eastAsiaTheme="minorEastAsia"/>
          <w:noProof/>
          <w:sz w:val="22"/>
          <w:lang w:val="pt-BR" w:eastAsia="pt-BR"/>
        </w:rPr>
      </w:pPr>
      <w:hyperlink w:anchor="_Toc382771776" w:history="1">
        <w:r w:rsidR="00EA324E" w:rsidRPr="00282D34">
          <w:rPr>
            <w:rStyle w:val="Hyperlink"/>
            <w:b/>
            <w:noProof/>
          </w:rPr>
          <w:t>Listing 51.</w:t>
        </w:r>
        <w:r w:rsidR="00EA324E" w:rsidRPr="00282D34">
          <w:rPr>
            <w:rStyle w:val="Hyperlink"/>
            <w:noProof/>
          </w:rPr>
          <w:t xml:space="preserve"> The settings for the graphical renderer.</w:t>
        </w:r>
        <w:r w:rsidR="00EA324E">
          <w:rPr>
            <w:noProof/>
            <w:webHidden/>
          </w:rPr>
          <w:tab/>
        </w:r>
        <w:r w:rsidR="00EA324E">
          <w:rPr>
            <w:noProof/>
            <w:webHidden/>
          </w:rPr>
          <w:fldChar w:fldCharType="begin"/>
        </w:r>
        <w:r w:rsidR="00EA324E">
          <w:rPr>
            <w:noProof/>
            <w:webHidden/>
          </w:rPr>
          <w:instrText xml:space="preserve"> PAGEREF _Toc382771776 \h </w:instrText>
        </w:r>
        <w:r w:rsidR="00EA324E">
          <w:rPr>
            <w:noProof/>
            <w:webHidden/>
          </w:rPr>
        </w:r>
        <w:r w:rsidR="00EA324E">
          <w:rPr>
            <w:noProof/>
            <w:webHidden/>
          </w:rPr>
          <w:fldChar w:fldCharType="separate"/>
        </w:r>
        <w:r w:rsidR="00EA324E">
          <w:rPr>
            <w:noProof/>
            <w:webHidden/>
          </w:rPr>
          <w:t>151</w:t>
        </w:r>
        <w:r w:rsidR="00EA324E">
          <w:rPr>
            <w:noProof/>
            <w:webHidden/>
          </w:rPr>
          <w:fldChar w:fldCharType="end"/>
        </w:r>
      </w:hyperlink>
    </w:p>
    <w:p w14:paraId="28DC9EFB" w14:textId="77777777" w:rsidR="00EA324E" w:rsidRDefault="003F2A18">
      <w:pPr>
        <w:pStyle w:val="TableofFigures"/>
        <w:tabs>
          <w:tab w:val="right" w:leader="dot" w:pos="8494"/>
        </w:tabs>
        <w:rPr>
          <w:rFonts w:eastAsiaTheme="minorEastAsia"/>
          <w:noProof/>
          <w:sz w:val="22"/>
          <w:lang w:val="pt-BR" w:eastAsia="pt-BR"/>
        </w:rPr>
      </w:pPr>
      <w:hyperlink w:anchor="_Toc382771777" w:history="1">
        <w:r w:rsidR="00EA324E" w:rsidRPr="00282D34">
          <w:rPr>
            <w:rStyle w:val="Hyperlink"/>
            <w:b/>
            <w:noProof/>
          </w:rPr>
          <w:t>Listing 52.</w:t>
        </w:r>
        <w:r w:rsidR="00EA324E" w:rsidRPr="00282D34">
          <w:rPr>
            <w:rStyle w:val="Hyperlink"/>
            <w:noProof/>
          </w:rPr>
          <w:t xml:space="preserve"> The settings for audio playback.</w:t>
        </w:r>
        <w:r w:rsidR="00EA324E">
          <w:rPr>
            <w:noProof/>
            <w:webHidden/>
          </w:rPr>
          <w:tab/>
        </w:r>
        <w:r w:rsidR="00EA324E">
          <w:rPr>
            <w:noProof/>
            <w:webHidden/>
          </w:rPr>
          <w:fldChar w:fldCharType="begin"/>
        </w:r>
        <w:r w:rsidR="00EA324E">
          <w:rPr>
            <w:noProof/>
            <w:webHidden/>
          </w:rPr>
          <w:instrText xml:space="preserve"> PAGEREF _Toc382771777 \h </w:instrText>
        </w:r>
        <w:r w:rsidR="00EA324E">
          <w:rPr>
            <w:noProof/>
            <w:webHidden/>
          </w:rPr>
        </w:r>
        <w:r w:rsidR="00EA324E">
          <w:rPr>
            <w:noProof/>
            <w:webHidden/>
          </w:rPr>
          <w:fldChar w:fldCharType="separate"/>
        </w:r>
        <w:r w:rsidR="00EA324E">
          <w:rPr>
            <w:noProof/>
            <w:webHidden/>
          </w:rPr>
          <w:t>152</w:t>
        </w:r>
        <w:r w:rsidR="00EA324E">
          <w:rPr>
            <w:noProof/>
            <w:webHidden/>
          </w:rPr>
          <w:fldChar w:fldCharType="end"/>
        </w:r>
      </w:hyperlink>
    </w:p>
    <w:p w14:paraId="32CBB8AF" w14:textId="77777777" w:rsidR="00EA324E" w:rsidRDefault="003F2A18">
      <w:pPr>
        <w:pStyle w:val="TableofFigures"/>
        <w:tabs>
          <w:tab w:val="right" w:leader="dot" w:pos="8494"/>
        </w:tabs>
        <w:rPr>
          <w:rFonts w:eastAsiaTheme="minorEastAsia"/>
          <w:noProof/>
          <w:sz w:val="22"/>
          <w:lang w:val="pt-BR" w:eastAsia="pt-BR"/>
        </w:rPr>
      </w:pPr>
      <w:hyperlink w:anchor="_Toc382771778" w:history="1">
        <w:r w:rsidR="00EA324E" w:rsidRPr="00282D34">
          <w:rPr>
            <w:rStyle w:val="Hyperlink"/>
            <w:b/>
            <w:noProof/>
          </w:rPr>
          <w:t>Listing 53.</w:t>
        </w:r>
        <w:r w:rsidR="00EA324E" w:rsidRPr="00282D34">
          <w:rPr>
            <w:rStyle w:val="Hyperlink"/>
            <w:noProof/>
          </w:rPr>
          <w:t xml:space="preserve"> Creating the output subsystems for the </w:t>
        </w:r>
        <w:r w:rsidR="00EA324E" w:rsidRPr="00282D34">
          <w:rPr>
            <w:rStyle w:val="Hyperlink"/>
            <w:rFonts w:ascii="Consolas" w:hAnsi="Consolas"/>
            <w:noProof/>
          </w:rPr>
          <w:t>GameApplication</w:t>
        </w:r>
        <w:r w:rsidR="00EA324E" w:rsidRPr="00282D34">
          <w:rPr>
            <w:rStyle w:val="Hyperlink"/>
            <w:noProof/>
          </w:rPr>
          <w:t>.</w:t>
        </w:r>
        <w:r w:rsidR="00EA324E">
          <w:rPr>
            <w:noProof/>
            <w:webHidden/>
          </w:rPr>
          <w:tab/>
        </w:r>
        <w:r w:rsidR="00EA324E">
          <w:rPr>
            <w:noProof/>
            <w:webHidden/>
          </w:rPr>
          <w:fldChar w:fldCharType="begin"/>
        </w:r>
        <w:r w:rsidR="00EA324E">
          <w:rPr>
            <w:noProof/>
            <w:webHidden/>
          </w:rPr>
          <w:instrText xml:space="preserve"> PAGEREF _Toc382771778 \h </w:instrText>
        </w:r>
        <w:r w:rsidR="00EA324E">
          <w:rPr>
            <w:noProof/>
            <w:webHidden/>
          </w:rPr>
        </w:r>
        <w:r w:rsidR="00EA324E">
          <w:rPr>
            <w:noProof/>
            <w:webHidden/>
          </w:rPr>
          <w:fldChar w:fldCharType="separate"/>
        </w:r>
        <w:r w:rsidR="00EA324E">
          <w:rPr>
            <w:noProof/>
            <w:webHidden/>
          </w:rPr>
          <w:t>152</w:t>
        </w:r>
        <w:r w:rsidR="00EA324E">
          <w:rPr>
            <w:noProof/>
            <w:webHidden/>
          </w:rPr>
          <w:fldChar w:fldCharType="end"/>
        </w:r>
      </w:hyperlink>
    </w:p>
    <w:p w14:paraId="4C78DF93" w14:textId="77777777" w:rsidR="00EA324E" w:rsidRDefault="003F2A18">
      <w:pPr>
        <w:pStyle w:val="TableofFigures"/>
        <w:tabs>
          <w:tab w:val="right" w:leader="dot" w:pos="8494"/>
        </w:tabs>
        <w:rPr>
          <w:rFonts w:eastAsiaTheme="minorEastAsia"/>
          <w:noProof/>
          <w:sz w:val="22"/>
          <w:lang w:val="pt-BR" w:eastAsia="pt-BR"/>
        </w:rPr>
      </w:pPr>
      <w:hyperlink w:anchor="_Toc382771779" w:history="1">
        <w:r w:rsidR="00EA324E" w:rsidRPr="00282D34">
          <w:rPr>
            <w:rStyle w:val="Hyperlink"/>
            <w:b/>
            <w:noProof/>
          </w:rPr>
          <w:t>Listing 54.</w:t>
        </w:r>
        <w:r w:rsidR="00EA324E" w:rsidRPr="00282D34">
          <w:rPr>
            <w:rStyle w:val="Hyperlink"/>
            <w:noProof/>
          </w:rPr>
          <w:t xml:space="preserve"> Creating the game logic.</w:t>
        </w:r>
        <w:r w:rsidR="00EA324E">
          <w:rPr>
            <w:noProof/>
            <w:webHidden/>
          </w:rPr>
          <w:tab/>
        </w:r>
        <w:r w:rsidR="00EA324E">
          <w:rPr>
            <w:noProof/>
            <w:webHidden/>
          </w:rPr>
          <w:fldChar w:fldCharType="begin"/>
        </w:r>
        <w:r w:rsidR="00EA324E">
          <w:rPr>
            <w:noProof/>
            <w:webHidden/>
          </w:rPr>
          <w:instrText xml:space="preserve"> PAGEREF _Toc382771779 \h </w:instrText>
        </w:r>
        <w:r w:rsidR="00EA324E">
          <w:rPr>
            <w:noProof/>
            <w:webHidden/>
          </w:rPr>
        </w:r>
        <w:r w:rsidR="00EA324E">
          <w:rPr>
            <w:noProof/>
            <w:webHidden/>
          </w:rPr>
          <w:fldChar w:fldCharType="separate"/>
        </w:r>
        <w:r w:rsidR="00EA324E">
          <w:rPr>
            <w:noProof/>
            <w:webHidden/>
          </w:rPr>
          <w:t>153</w:t>
        </w:r>
        <w:r w:rsidR="00EA324E">
          <w:rPr>
            <w:noProof/>
            <w:webHidden/>
          </w:rPr>
          <w:fldChar w:fldCharType="end"/>
        </w:r>
      </w:hyperlink>
    </w:p>
    <w:p w14:paraId="5425E79D" w14:textId="77777777" w:rsidR="00EA324E" w:rsidRDefault="003F2A18">
      <w:pPr>
        <w:pStyle w:val="TableofFigures"/>
        <w:tabs>
          <w:tab w:val="right" w:leader="dot" w:pos="8494"/>
        </w:tabs>
        <w:rPr>
          <w:rFonts w:eastAsiaTheme="minorEastAsia"/>
          <w:noProof/>
          <w:sz w:val="22"/>
          <w:lang w:val="pt-BR" w:eastAsia="pt-BR"/>
        </w:rPr>
      </w:pPr>
      <w:hyperlink w:anchor="_Toc382771780" w:history="1">
        <w:r w:rsidR="00EA324E" w:rsidRPr="00282D34">
          <w:rPr>
            <w:rStyle w:val="Hyperlink"/>
            <w:b/>
            <w:noProof/>
          </w:rPr>
          <w:t>Listing 55.</w:t>
        </w:r>
        <w:r w:rsidR="00EA324E" w:rsidRPr="00282D34">
          <w:rPr>
            <w:rStyle w:val="Hyperlink"/>
            <w:noProof/>
          </w:rPr>
          <w:t xml:space="preserve"> Creating the game view.</w:t>
        </w:r>
        <w:r w:rsidR="00EA324E">
          <w:rPr>
            <w:noProof/>
            <w:webHidden/>
          </w:rPr>
          <w:tab/>
        </w:r>
        <w:r w:rsidR="00EA324E">
          <w:rPr>
            <w:noProof/>
            <w:webHidden/>
          </w:rPr>
          <w:fldChar w:fldCharType="begin"/>
        </w:r>
        <w:r w:rsidR="00EA324E">
          <w:rPr>
            <w:noProof/>
            <w:webHidden/>
          </w:rPr>
          <w:instrText xml:space="preserve"> PAGEREF _Toc382771780 \h </w:instrText>
        </w:r>
        <w:r w:rsidR="00EA324E">
          <w:rPr>
            <w:noProof/>
            <w:webHidden/>
          </w:rPr>
        </w:r>
        <w:r w:rsidR="00EA324E">
          <w:rPr>
            <w:noProof/>
            <w:webHidden/>
          </w:rPr>
          <w:fldChar w:fldCharType="separate"/>
        </w:r>
        <w:r w:rsidR="00EA324E">
          <w:rPr>
            <w:noProof/>
            <w:webHidden/>
          </w:rPr>
          <w:t>153</w:t>
        </w:r>
        <w:r w:rsidR="00EA324E">
          <w:rPr>
            <w:noProof/>
            <w:webHidden/>
          </w:rPr>
          <w:fldChar w:fldCharType="end"/>
        </w:r>
      </w:hyperlink>
    </w:p>
    <w:p w14:paraId="4D334A60" w14:textId="77777777" w:rsidR="00EA324E" w:rsidRDefault="003F2A18">
      <w:pPr>
        <w:pStyle w:val="TableofFigures"/>
        <w:tabs>
          <w:tab w:val="right" w:leader="dot" w:pos="8494"/>
        </w:tabs>
        <w:rPr>
          <w:rFonts w:eastAsiaTheme="minorEastAsia"/>
          <w:noProof/>
          <w:sz w:val="22"/>
          <w:lang w:val="pt-BR" w:eastAsia="pt-BR"/>
        </w:rPr>
      </w:pPr>
      <w:hyperlink w:anchor="_Toc382771781" w:history="1">
        <w:r w:rsidR="00EA324E" w:rsidRPr="00282D34">
          <w:rPr>
            <w:rStyle w:val="Hyperlink"/>
            <w:b/>
            <w:noProof/>
          </w:rPr>
          <w:t>Listing 56.</w:t>
        </w:r>
        <w:r w:rsidR="00EA324E" w:rsidRPr="00282D34">
          <w:rPr>
            <w:rStyle w:val="Hyperlink"/>
            <w:noProof/>
          </w:rPr>
          <w:t xml:space="preserve"> Creating and initializing a custom resource cache.</w:t>
        </w:r>
        <w:r w:rsidR="00EA324E">
          <w:rPr>
            <w:noProof/>
            <w:webHidden/>
          </w:rPr>
          <w:tab/>
        </w:r>
        <w:r w:rsidR="00EA324E">
          <w:rPr>
            <w:noProof/>
            <w:webHidden/>
          </w:rPr>
          <w:fldChar w:fldCharType="begin"/>
        </w:r>
        <w:r w:rsidR="00EA324E">
          <w:rPr>
            <w:noProof/>
            <w:webHidden/>
          </w:rPr>
          <w:instrText xml:space="preserve"> PAGEREF _Toc382771781 \h </w:instrText>
        </w:r>
        <w:r w:rsidR="00EA324E">
          <w:rPr>
            <w:noProof/>
            <w:webHidden/>
          </w:rPr>
        </w:r>
        <w:r w:rsidR="00EA324E">
          <w:rPr>
            <w:noProof/>
            <w:webHidden/>
          </w:rPr>
          <w:fldChar w:fldCharType="separate"/>
        </w:r>
        <w:r w:rsidR="00EA324E">
          <w:rPr>
            <w:noProof/>
            <w:webHidden/>
          </w:rPr>
          <w:t>154</w:t>
        </w:r>
        <w:r w:rsidR="00EA324E">
          <w:rPr>
            <w:noProof/>
            <w:webHidden/>
          </w:rPr>
          <w:fldChar w:fldCharType="end"/>
        </w:r>
      </w:hyperlink>
    </w:p>
    <w:p w14:paraId="43B924A2" w14:textId="77777777" w:rsidR="00EA324E" w:rsidRDefault="003F2A18">
      <w:pPr>
        <w:pStyle w:val="TableofFigures"/>
        <w:tabs>
          <w:tab w:val="right" w:leader="dot" w:pos="8494"/>
        </w:tabs>
        <w:rPr>
          <w:rFonts w:eastAsiaTheme="minorEastAsia"/>
          <w:noProof/>
          <w:sz w:val="22"/>
          <w:lang w:val="pt-BR" w:eastAsia="pt-BR"/>
        </w:rPr>
      </w:pPr>
      <w:hyperlink w:anchor="_Toc382771782" w:history="1">
        <w:r w:rsidR="00EA324E" w:rsidRPr="00282D34">
          <w:rPr>
            <w:rStyle w:val="Hyperlink"/>
            <w:b/>
            <w:noProof/>
          </w:rPr>
          <w:t>Listing 57.</w:t>
        </w:r>
        <w:r w:rsidR="00EA324E" w:rsidRPr="00282D34">
          <w:rPr>
            <w:rStyle w:val="Hyperlink"/>
            <w:noProof/>
          </w:rPr>
          <w:t xml:space="preserve"> Initializing the </w:t>
        </w:r>
        <w:r w:rsidR="00EA324E" w:rsidRPr="00282D34">
          <w:rPr>
            <w:rStyle w:val="Hyperlink"/>
            <w:rFonts w:ascii="Consolas" w:hAnsi="Consolas"/>
            <w:noProof/>
          </w:rPr>
          <w:t>Application</w:t>
        </w:r>
        <w:r w:rsidR="00EA324E" w:rsidRPr="00282D34">
          <w:rPr>
            <w:rStyle w:val="Hyperlink"/>
            <w:noProof/>
          </w:rPr>
          <w:t>.</w:t>
        </w:r>
        <w:r w:rsidR="00EA324E">
          <w:rPr>
            <w:noProof/>
            <w:webHidden/>
          </w:rPr>
          <w:tab/>
        </w:r>
        <w:r w:rsidR="00EA324E">
          <w:rPr>
            <w:noProof/>
            <w:webHidden/>
          </w:rPr>
          <w:fldChar w:fldCharType="begin"/>
        </w:r>
        <w:r w:rsidR="00EA324E">
          <w:rPr>
            <w:noProof/>
            <w:webHidden/>
          </w:rPr>
          <w:instrText xml:space="preserve"> PAGEREF _Toc382771782 \h </w:instrText>
        </w:r>
        <w:r w:rsidR="00EA324E">
          <w:rPr>
            <w:noProof/>
            <w:webHidden/>
          </w:rPr>
        </w:r>
        <w:r w:rsidR="00EA324E">
          <w:rPr>
            <w:noProof/>
            <w:webHidden/>
          </w:rPr>
          <w:fldChar w:fldCharType="separate"/>
        </w:r>
        <w:r w:rsidR="00EA324E">
          <w:rPr>
            <w:noProof/>
            <w:webHidden/>
          </w:rPr>
          <w:t>155</w:t>
        </w:r>
        <w:r w:rsidR="00EA324E">
          <w:rPr>
            <w:noProof/>
            <w:webHidden/>
          </w:rPr>
          <w:fldChar w:fldCharType="end"/>
        </w:r>
      </w:hyperlink>
    </w:p>
    <w:p w14:paraId="30BF39F0" w14:textId="77777777" w:rsidR="00EA324E" w:rsidRDefault="003F2A18">
      <w:pPr>
        <w:pStyle w:val="TableofFigures"/>
        <w:tabs>
          <w:tab w:val="right" w:leader="dot" w:pos="8494"/>
        </w:tabs>
        <w:rPr>
          <w:rFonts w:eastAsiaTheme="minorEastAsia"/>
          <w:noProof/>
          <w:sz w:val="22"/>
          <w:lang w:val="pt-BR" w:eastAsia="pt-BR"/>
        </w:rPr>
      </w:pPr>
      <w:hyperlink w:anchor="_Toc382771783" w:history="1">
        <w:r w:rsidR="00EA324E" w:rsidRPr="00282D34">
          <w:rPr>
            <w:rStyle w:val="Hyperlink"/>
            <w:b/>
            <w:noProof/>
          </w:rPr>
          <w:t>Listing 58.</w:t>
        </w:r>
        <w:r w:rsidR="00EA324E" w:rsidRPr="00282D34">
          <w:rPr>
            <w:rStyle w:val="Hyperlink"/>
            <w:noProof/>
          </w:rPr>
          <w:t xml:space="preserve"> Creating the game Physics.</w:t>
        </w:r>
        <w:r w:rsidR="00EA324E">
          <w:rPr>
            <w:noProof/>
            <w:webHidden/>
          </w:rPr>
          <w:tab/>
        </w:r>
        <w:r w:rsidR="00EA324E">
          <w:rPr>
            <w:noProof/>
            <w:webHidden/>
          </w:rPr>
          <w:fldChar w:fldCharType="begin"/>
        </w:r>
        <w:r w:rsidR="00EA324E">
          <w:rPr>
            <w:noProof/>
            <w:webHidden/>
          </w:rPr>
          <w:instrText xml:space="preserve"> PAGEREF _Toc382771783 \h </w:instrText>
        </w:r>
        <w:r w:rsidR="00EA324E">
          <w:rPr>
            <w:noProof/>
            <w:webHidden/>
          </w:rPr>
        </w:r>
        <w:r w:rsidR="00EA324E">
          <w:rPr>
            <w:noProof/>
            <w:webHidden/>
          </w:rPr>
          <w:fldChar w:fldCharType="separate"/>
        </w:r>
        <w:r w:rsidR="00EA324E">
          <w:rPr>
            <w:noProof/>
            <w:webHidden/>
          </w:rPr>
          <w:t>156</w:t>
        </w:r>
        <w:r w:rsidR="00EA324E">
          <w:rPr>
            <w:noProof/>
            <w:webHidden/>
          </w:rPr>
          <w:fldChar w:fldCharType="end"/>
        </w:r>
      </w:hyperlink>
    </w:p>
    <w:p w14:paraId="331E72EC" w14:textId="77777777" w:rsidR="00EA324E" w:rsidRDefault="003F2A18">
      <w:pPr>
        <w:pStyle w:val="TableofFigures"/>
        <w:tabs>
          <w:tab w:val="right" w:leader="dot" w:pos="8494"/>
        </w:tabs>
        <w:rPr>
          <w:rFonts w:eastAsiaTheme="minorEastAsia"/>
          <w:noProof/>
          <w:sz w:val="22"/>
          <w:lang w:val="pt-BR" w:eastAsia="pt-BR"/>
        </w:rPr>
      </w:pPr>
      <w:hyperlink w:anchor="_Toc382771784" w:history="1">
        <w:r w:rsidR="00EA324E" w:rsidRPr="00282D34">
          <w:rPr>
            <w:rStyle w:val="Hyperlink"/>
            <w:b/>
            <w:noProof/>
          </w:rPr>
          <w:t>Listing 59.</w:t>
        </w:r>
        <w:r w:rsidR="00EA324E" w:rsidRPr="00282D34">
          <w:rPr>
            <w:rStyle w:val="Hyperlink"/>
            <w:noProof/>
          </w:rPr>
          <w:t xml:space="preserve"> The game states header.</w:t>
        </w:r>
        <w:r w:rsidR="00EA324E">
          <w:rPr>
            <w:noProof/>
            <w:webHidden/>
          </w:rPr>
          <w:tab/>
        </w:r>
        <w:r w:rsidR="00EA324E">
          <w:rPr>
            <w:noProof/>
            <w:webHidden/>
          </w:rPr>
          <w:fldChar w:fldCharType="begin"/>
        </w:r>
        <w:r w:rsidR="00EA324E">
          <w:rPr>
            <w:noProof/>
            <w:webHidden/>
          </w:rPr>
          <w:instrText xml:space="preserve"> PAGEREF _Toc382771784 \h </w:instrText>
        </w:r>
        <w:r w:rsidR="00EA324E">
          <w:rPr>
            <w:noProof/>
            <w:webHidden/>
          </w:rPr>
        </w:r>
        <w:r w:rsidR="00EA324E">
          <w:rPr>
            <w:noProof/>
            <w:webHidden/>
          </w:rPr>
          <w:fldChar w:fldCharType="separate"/>
        </w:r>
        <w:r w:rsidR="00EA324E">
          <w:rPr>
            <w:noProof/>
            <w:webHidden/>
          </w:rPr>
          <w:t>157</w:t>
        </w:r>
        <w:r w:rsidR="00EA324E">
          <w:rPr>
            <w:noProof/>
            <w:webHidden/>
          </w:rPr>
          <w:fldChar w:fldCharType="end"/>
        </w:r>
      </w:hyperlink>
    </w:p>
    <w:p w14:paraId="322B8D32" w14:textId="77777777" w:rsidR="00EA324E" w:rsidRDefault="003F2A18">
      <w:pPr>
        <w:pStyle w:val="TableofFigures"/>
        <w:tabs>
          <w:tab w:val="right" w:leader="dot" w:pos="8494"/>
        </w:tabs>
        <w:rPr>
          <w:rFonts w:eastAsiaTheme="minorEastAsia"/>
          <w:noProof/>
          <w:sz w:val="22"/>
          <w:lang w:val="pt-BR" w:eastAsia="pt-BR"/>
        </w:rPr>
      </w:pPr>
      <w:hyperlink w:anchor="_Toc382771785" w:history="1">
        <w:r w:rsidR="00EA324E" w:rsidRPr="00282D34">
          <w:rPr>
            <w:rStyle w:val="Hyperlink"/>
            <w:b/>
            <w:noProof/>
          </w:rPr>
          <w:t>Listing 60.</w:t>
        </w:r>
        <w:r w:rsidR="00EA324E" w:rsidRPr="00282D34">
          <w:rPr>
            <w:rStyle w:val="Hyperlink"/>
            <w:noProof/>
          </w:rPr>
          <w:t xml:space="preserve"> The initialization game state.</w:t>
        </w:r>
        <w:r w:rsidR="00EA324E">
          <w:rPr>
            <w:noProof/>
            <w:webHidden/>
          </w:rPr>
          <w:tab/>
        </w:r>
        <w:r w:rsidR="00EA324E">
          <w:rPr>
            <w:noProof/>
            <w:webHidden/>
          </w:rPr>
          <w:fldChar w:fldCharType="begin"/>
        </w:r>
        <w:r w:rsidR="00EA324E">
          <w:rPr>
            <w:noProof/>
            <w:webHidden/>
          </w:rPr>
          <w:instrText xml:space="preserve"> PAGEREF _Toc382771785 \h </w:instrText>
        </w:r>
        <w:r w:rsidR="00EA324E">
          <w:rPr>
            <w:noProof/>
            <w:webHidden/>
          </w:rPr>
        </w:r>
        <w:r w:rsidR="00EA324E">
          <w:rPr>
            <w:noProof/>
            <w:webHidden/>
          </w:rPr>
          <w:fldChar w:fldCharType="separate"/>
        </w:r>
        <w:r w:rsidR="00EA324E">
          <w:rPr>
            <w:noProof/>
            <w:webHidden/>
          </w:rPr>
          <w:t>162</w:t>
        </w:r>
        <w:r w:rsidR="00EA324E">
          <w:rPr>
            <w:noProof/>
            <w:webHidden/>
          </w:rPr>
          <w:fldChar w:fldCharType="end"/>
        </w:r>
      </w:hyperlink>
    </w:p>
    <w:p w14:paraId="4BD47940" w14:textId="77777777" w:rsidR="00EA324E" w:rsidRDefault="003F2A18">
      <w:pPr>
        <w:pStyle w:val="TableofFigures"/>
        <w:tabs>
          <w:tab w:val="right" w:leader="dot" w:pos="8494"/>
        </w:tabs>
        <w:rPr>
          <w:rFonts w:eastAsiaTheme="minorEastAsia"/>
          <w:noProof/>
          <w:sz w:val="22"/>
          <w:lang w:val="pt-BR" w:eastAsia="pt-BR"/>
        </w:rPr>
      </w:pPr>
      <w:hyperlink w:anchor="_Toc382771786" w:history="1">
        <w:r w:rsidR="00EA324E" w:rsidRPr="00282D34">
          <w:rPr>
            <w:rStyle w:val="Hyperlink"/>
            <w:b/>
            <w:noProof/>
          </w:rPr>
          <w:t>Listing 61.</w:t>
        </w:r>
        <w:r w:rsidR="00EA324E" w:rsidRPr="00282D34">
          <w:rPr>
            <w:rStyle w:val="Hyperlink"/>
            <w:noProof/>
          </w:rPr>
          <w:t xml:space="preserve"> A </w:t>
        </w:r>
        <w:r w:rsidR="00EA324E" w:rsidRPr="00282D34">
          <w:rPr>
            <w:rStyle w:val="Hyperlink"/>
            <w:rFonts w:ascii="Consolas" w:hAnsi="Consolas"/>
            <w:noProof/>
          </w:rPr>
          <w:t>GameStateFactory</w:t>
        </w:r>
        <w:r w:rsidR="00EA324E" w:rsidRPr="00282D34">
          <w:rPr>
            <w:rStyle w:val="Hyperlink"/>
            <w:noProof/>
          </w:rPr>
          <w:t xml:space="preserve"> for the tutorial game.</w:t>
        </w:r>
        <w:r w:rsidR="00EA324E">
          <w:rPr>
            <w:noProof/>
            <w:webHidden/>
          </w:rPr>
          <w:tab/>
        </w:r>
        <w:r w:rsidR="00EA324E">
          <w:rPr>
            <w:noProof/>
            <w:webHidden/>
          </w:rPr>
          <w:fldChar w:fldCharType="begin"/>
        </w:r>
        <w:r w:rsidR="00EA324E">
          <w:rPr>
            <w:noProof/>
            <w:webHidden/>
          </w:rPr>
          <w:instrText xml:space="preserve"> PAGEREF _Toc382771786 \h </w:instrText>
        </w:r>
        <w:r w:rsidR="00EA324E">
          <w:rPr>
            <w:noProof/>
            <w:webHidden/>
          </w:rPr>
        </w:r>
        <w:r w:rsidR="00EA324E">
          <w:rPr>
            <w:noProof/>
            <w:webHidden/>
          </w:rPr>
          <w:fldChar w:fldCharType="separate"/>
        </w:r>
        <w:r w:rsidR="00EA324E">
          <w:rPr>
            <w:noProof/>
            <w:webHidden/>
          </w:rPr>
          <w:t>163</w:t>
        </w:r>
        <w:r w:rsidR="00EA324E">
          <w:rPr>
            <w:noProof/>
            <w:webHidden/>
          </w:rPr>
          <w:fldChar w:fldCharType="end"/>
        </w:r>
      </w:hyperlink>
    </w:p>
    <w:p w14:paraId="313C6E08" w14:textId="77777777" w:rsidR="00EA324E" w:rsidRDefault="003F2A18">
      <w:pPr>
        <w:pStyle w:val="TableofFigures"/>
        <w:tabs>
          <w:tab w:val="right" w:leader="dot" w:pos="8494"/>
        </w:tabs>
        <w:rPr>
          <w:rFonts w:eastAsiaTheme="minorEastAsia"/>
          <w:noProof/>
          <w:sz w:val="22"/>
          <w:lang w:val="pt-BR" w:eastAsia="pt-BR"/>
        </w:rPr>
      </w:pPr>
      <w:hyperlink w:anchor="_Toc382771787" w:history="1">
        <w:r w:rsidR="00EA324E" w:rsidRPr="00282D34">
          <w:rPr>
            <w:rStyle w:val="Hyperlink"/>
            <w:b/>
            <w:noProof/>
          </w:rPr>
          <w:t>Listing 62.</w:t>
        </w:r>
        <w:r w:rsidR="00EA324E" w:rsidRPr="00282D34">
          <w:rPr>
            <w:rStyle w:val="Hyperlink"/>
            <w:noProof/>
          </w:rPr>
          <w:t xml:space="preserve"> Defining the GameStateFactory for the Game Logic layer.</w:t>
        </w:r>
        <w:r w:rsidR="00EA324E">
          <w:rPr>
            <w:noProof/>
            <w:webHidden/>
          </w:rPr>
          <w:tab/>
        </w:r>
        <w:r w:rsidR="00EA324E">
          <w:rPr>
            <w:noProof/>
            <w:webHidden/>
          </w:rPr>
          <w:fldChar w:fldCharType="begin"/>
        </w:r>
        <w:r w:rsidR="00EA324E">
          <w:rPr>
            <w:noProof/>
            <w:webHidden/>
          </w:rPr>
          <w:instrText xml:space="preserve"> PAGEREF _Toc382771787 \h </w:instrText>
        </w:r>
        <w:r w:rsidR="00EA324E">
          <w:rPr>
            <w:noProof/>
            <w:webHidden/>
          </w:rPr>
        </w:r>
        <w:r w:rsidR="00EA324E">
          <w:rPr>
            <w:noProof/>
            <w:webHidden/>
          </w:rPr>
          <w:fldChar w:fldCharType="separate"/>
        </w:r>
        <w:r w:rsidR="00EA324E">
          <w:rPr>
            <w:noProof/>
            <w:webHidden/>
          </w:rPr>
          <w:t>164</w:t>
        </w:r>
        <w:r w:rsidR="00EA324E">
          <w:rPr>
            <w:noProof/>
            <w:webHidden/>
          </w:rPr>
          <w:fldChar w:fldCharType="end"/>
        </w:r>
      </w:hyperlink>
    </w:p>
    <w:p w14:paraId="76560451" w14:textId="77777777" w:rsidR="00EA324E" w:rsidRDefault="003F2A18">
      <w:pPr>
        <w:pStyle w:val="TableofFigures"/>
        <w:tabs>
          <w:tab w:val="right" w:leader="dot" w:pos="8494"/>
        </w:tabs>
        <w:rPr>
          <w:rFonts w:eastAsiaTheme="minorEastAsia"/>
          <w:noProof/>
          <w:sz w:val="22"/>
          <w:lang w:val="pt-BR" w:eastAsia="pt-BR"/>
        </w:rPr>
      </w:pPr>
      <w:hyperlink w:anchor="_Toc382771788" w:history="1">
        <w:r w:rsidR="00EA324E" w:rsidRPr="00282D34">
          <w:rPr>
            <w:rStyle w:val="Hyperlink"/>
            <w:b/>
            <w:noProof/>
          </w:rPr>
          <w:t>Listing 63.</w:t>
        </w:r>
        <w:r w:rsidR="00EA324E" w:rsidRPr="00282D34">
          <w:rPr>
            <w:rStyle w:val="Hyperlink"/>
            <w:noProof/>
          </w:rPr>
          <w:t xml:space="preserve"> Brainstorming the components data-driven layout.</w:t>
        </w:r>
        <w:r w:rsidR="00EA324E">
          <w:rPr>
            <w:noProof/>
            <w:webHidden/>
          </w:rPr>
          <w:tab/>
        </w:r>
        <w:r w:rsidR="00EA324E">
          <w:rPr>
            <w:noProof/>
            <w:webHidden/>
          </w:rPr>
          <w:fldChar w:fldCharType="begin"/>
        </w:r>
        <w:r w:rsidR="00EA324E">
          <w:rPr>
            <w:noProof/>
            <w:webHidden/>
          </w:rPr>
          <w:instrText xml:space="preserve"> PAGEREF _Toc382771788 \h </w:instrText>
        </w:r>
        <w:r w:rsidR="00EA324E">
          <w:rPr>
            <w:noProof/>
            <w:webHidden/>
          </w:rPr>
        </w:r>
        <w:r w:rsidR="00EA324E">
          <w:rPr>
            <w:noProof/>
            <w:webHidden/>
          </w:rPr>
          <w:fldChar w:fldCharType="separate"/>
        </w:r>
        <w:r w:rsidR="00EA324E">
          <w:rPr>
            <w:noProof/>
            <w:webHidden/>
          </w:rPr>
          <w:t>165</w:t>
        </w:r>
        <w:r w:rsidR="00EA324E">
          <w:rPr>
            <w:noProof/>
            <w:webHidden/>
          </w:rPr>
          <w:fldChar w:fldCharType="end"/>
        </w:r>
      </w:hyperlink>
    </w:p>
    <w:p w14:paraId="5CF08857" w14:textId="77777777" w:rsidR="00EA324E" w:rsidRDefault="003F2A18">
      <w:pPr>
        <w:pStyle w:val="TableofFigures"/>
        <w:tabs>
          <w:tab w:val="right" w:leader="dot" w:pos="8494"/>
        </w:tabs>
        <w:rPr>
          <w:rFonts w:eastAsiaTheme="minorEastAsia"/>
          <w:noProof/>
          <w:sz w:val="22"/>
          <w:lang w:val="pt-BR" w:eastAsia="pt-BR"/>
        </w:rPr>
      </w:pPr>
      <w:hyperlink w:anchor="_Toc382771789" w:history="1">
        <w:r w:rsidR="00EA324E" w:rsidRPr="00282D34">
          <w:rPr>
            <w:rStyle w:val="Hyperlink"/>
            <w:b/>
            <w:noProof/>
          </w:rPr>
          <w:t>Listing 64.</w:t>
        </w:r>
        <w:r w:rsidR="00EA324E" w:rsidRPr="00282D34">
          <w:rPr>
            <w:rStyle w:val="Hyperlink"/>
            <w:noProof/>
          </w:rPr>
          <w:t xml:space="preserve"> Defining the </w:t>
        </w:r>
        <w:r w:rsidR="00EA324E" w:rsidRPr="00282D34">
          <w:rPr>
            <w:rStyle w:val="Hyperlink"/>
            <w:rFonts w:ascii="Consolas" w:hAnsi="Consolas"/>
            <w:noProof/>
          </w:rPr>
          <w:t>HealthComponent</w:t>
        </w:r>
        <w:r w:rsidR="00EA324E" w:rsidRPr="00282D34">
          <w:rPr>
            <w:rStyle w:val="Hyperlink"/>
            <w:noProof/>
          </w:rPr>
          <w:t>.</w:t>
        </w:r>
        <w:r w:rsidR="00EA324E">
          <w:rPr>
            <w:noProof/>
            <w:webHidden/>
          </w:rPr>
          <w:tab/>
        </w:r>
        <w:r w:rsidR="00EA324E">
          <w:rPr>
            <w:noProof/>
            <w:webHidden/>
          </w:rPr>
          <w:fldChar w:fldCharType="begin"/>
        </w:r>
        <w:r w:rsidR="00EA324E">
          <w:rPr>
            <w:noProof/>
            <w:webHidden/>
          </w:rPr>
          <w:instrText xml:space="preserve"> PAGEREF _Toc382771789 \h </w:instrText>
        </w:r>
        <w:r w:rsidR="00EA324E">
          <w:rPr>
            <w:noProof/>
            <w:webHidden/>
          </w:rPr>
        </w:r>
        <w:r w:rsidR="00EA324E">
          <w:rPr>
            <w:noProof/>
            <w:webHidden/>
          </w:rPr>
          <w:fldChar w:fldCharType="separate"/>
        </w:r>
        <w:r w:rsidR="00EA324E">
          <w:rPr>
            <w:noProof/>
            <w:webHidden/>
          </w:rPr>
          <w:t>166</w:t>
        </w:r>
        <w:r w:rsidR="00EA324E">
          <w:rPr>
            <w:noProof/>
            <w:webHidden/>
          </w:rPr>
          <w:fldChar w:fldCharType="end"/>
        </w:r>
      </w:hyperlink>
    </w:p>
    <w:p w14:paraId="12AB679F" w14:textId="77777777" w:rsidR="00EA324E" w:rsidRDefault="003F2A18">
      <w:pPr>
        <w:pStyle w:val="TableofFigures"/>
        <w:tabs>
          <w:tab w:val="right" w:leader="dot" w:pos="8494"/>
        </w:tabs>
        <w:rPr>
          <w:rFonts w:eastAsiaTheme="minorEastAsia"/>
          <w:noProof/>
          <w:sz w:val="22"/>
          <w:lang w:val="pt-BR" w:eastAsia="pt-BR"/>
        </w:rPr>
      </w:pPr>
      <w:hyperlink w:anchor="_Toc382771790" w:history="1">
        <w:r w:rsidR="00EA324E" w:rsidRPr="00282D34">
          <w:rPr>
            <w:rStyle w:val="Hyperlink"/>
            <w:b/>
            <w:noProof/>
          </w:rPr>
          <w:t>Listing 65.</w:t>
        </w:r>
        <w:r w:rsidR="00EA324E" w:rsidRPr="00282D34">
          <w:rPr>
            <w:rStyle w:val="Hyperlink"/>
            <w:noProof/>
          </w:rPr>
          <w:t xml:space="preserve"> Implementing the data-driven </w:t>
        </w:r>
        <w:r w:rsidR="00EA324E" w:rsidRPr="00282D34">
          <w:rPr>
            <w:rStyle w:val="Hyperlink"/>
            <w:rFonts w:ascii="Consolas" w:hAnsi="Consolas"/>
            <w:noProof/>
          </w:rPr>
          <w:t>HealthComponent</w:t>
        </w:r>
        <w:r w:rsidR="00EA324E" w:rsidRPr="00282D34">
          <w:rPr>
            <w:rStyle w:val="Hyperlink"/>
            <w:noProof/>
          </w:rPr>
          <w:t>.</w:t>
        </w:r>
        <w:r w:rsidR="00EA324E">
          <w:rPr>
            <w:noProof/>
            <w:webHidden/>
          </w:rPr>
          <w:tab/>
        </w:r>
        <w:r w:rsidR="00EA324E">
          <w:rPr>
            <w:noProof/>
            <w:webHidden/>
          </w:rPr>
          <w:fldChar w:fldCharType="begin"/>
        </w:r>
        <w:r w:rsidR="00EA324E">
          <w:rPr>
            <w:noProof/>
            <w:webHidden/>
          </w:rPr>
          <w:instrText xml:space="preserve"> PAGEREF _Toc382771790 \h </w:instrText>
        </w:r>
        <w:r w:rsidR="00EA324E">
          <w:rPr>
            <w:noProof/>
            <w:webHidden/>
          </w:rPr>
        </w:r>
        <w:r w:rsidR="00EA324E">
          <w:rPr>
            <w:noProof/>
            <w:webHidden/>
          </w:rPr>
          <w:fldChar w:fldCharType="separate"/>
        </w:r>
        <w:r w:rsidR="00EA324E">
          <w:rPr>
            <w:noProof/>
            <w:webHidden/>
          </w:rPr>
          <w:t>167</w:t>
        </w:r>
        <w:r w:rsidR="00EA324E">
          <w:rPr>
            <w:noProof/>
            <w:webHidden/>
          </w:rPr>
          <w:fldChar w:fldCharType="end"/>
        </w:r>
      </w:hyperlink>
    </w:p>
    <w:p w14:paraId="54B2F575" w14:textId="77777777" w:rsidR="00EA324E" w:rsidRDefault="003F2A18">
      <w:pPr>
        <w:pStyle w:val="TableofFigures"/>
        <w:tabs>
          <w:tab w:val="right" w:leader="dot" w:pos="8494"/>
        </w:tabs>
        <w:rPr>
          <w:rFonts w:eastAsiaTheme="minorEastAsia"/>
          <w:noProof/>
          <w:sz w:val="22"/>
          <w:lang w:val="pt-BR" w:eastAsia="pt-BR"/>
        </w:rPr>
      </w:pPr>
      <w:hyperlink w:anchor="_Toc382771791" w:history="1">
        <w:r w:rsidR="00EA324E" w:rsidRPr="00282D34">
          <w:rPr>
            <w:rStyle w:val="Hyperlink"/>
            <w:b/>
            <w:noProof/>
          </w:rPr>
          <w:t>Listing 66.</w:t>
        </w:r>
        <w:r w:rsidR="00EA324E" w:rsidRPr="00282D34">
          <w:rPr>
            <w:rStyle w:val="Hyperlink"/>
            <w:noProof/>
          </w:rPr>
          <w:t xml:space="preserve"> The tutorial game's </w:t>
        </w:r>
        <w:r w:rsidR="00EA324E" w:rsidRPr="00282D34">
          <w:rPr>
            <w:rStyle w:val="Hyperlink"/>
            <w:rFonts w:ascii="Consolas" w:hAnsi="Consolas"/>
            <w:noProof/>
          </w:rPr>
          <w:t>ActorFactory</w:t>
        </w:r>
        <w:r w:rsidR="00EA324E" w:rsidRPr="00282D34">
          <w:rPr>
            <w:rStyle w:val="Hyperlink"/>
            <w:noProof/>
          </w:rPr>
          <w:t>.</w:t>
        </w:r>
        <w:r w:rsidR="00EA324E">
          <w:rPr>
            <w:noProof/>
            <w:webHidden/>
          </w:rPr>
          <w:tab/>
        </w:r>
        <w:r w:rsidR="00EA324E">
          <w:rPr>
            <w:noProof/>
            <w:webHidden/>
          </w:rPr>
          <w:fldChar w:fldCharType="begin"/>
        </w:r>
        <w:r w:rsidR="00EA324E">
          <w:rPr>
            <w:noProof/>
            <w:webHidden/>
          </w:rPr>
          <w:instrText xml:space="preserve"> PAGEREF _Toc382771791 \h </w:instrText>
        </w:r>
        <w:r w:rsidR="00EA324E">
          <w:rPr>
            <w:noProof/>
            <w:webHidden/>
          </w:rPr>
        </w:r>
        <w:r w:rsidR="00EA324E">
          <w:rPr>
            <w:noProof/>
            <w:webHidden/>
          </w:rPr>
          <w:fldChar w:fldCharType="separate"/>
        </w:r>
        <w:r w:rsidR="00EA324E">
          <w:rPr>
            <w:noProof/>
            <w:webHidden/>
          </w:rPr>
          <w:t>169</w:t>
        </w:r>
        <w:r w:rsidR="00EA324E">
          <w:rPr>
            <w:noProof/>
            <w:webHidden/>
          </w:rPr>
          <w:fldChar w:fldCharType="end"/>
        </w:r>
      </w:hyperlink>
    </w:p>
    <w:p w14:paraId="707F7A45" w14:textId="77777777" w:rsidR="00EA324E" w:rsidRDefault="003F2A18">
      <w:pPr>
        <w:pStyle w:val="TableofFigures"/>
        <w:tabs>
          <w:tab w:val="right" w:leader="dot" w:pos="8494"/>
        </w:tabs>
        <w:rPr>
          <w:rFonts w:eastAsiaTheme="minorEastAsia"/>
          <w:noProof/>
          <w:sz w:val="22"/>
          <w:lang w:val="pt-BR" w:eastAsia="pt-BR"/>
        </w:rPr>
      </w:pPr>
      <w:hyperlink w:anchor="_Toc382771792" w:history="1">
        <w:r w:rsidR="00EA324E" w:rsidRPr="00282D34">
          <w:rPr>
            <w:rStyle w:val="Hyperlink"/>
            <w:b/>
            <w:noProof/>
          </w:rPr>
          <w:t>Listing 67.</w:t>
        </w:r>
        <w:r w:rsidR="00EA324E" w:rsidRPr="00282D34">
          <w:rPr>
            <w:rStyle w:val="Hyperlink"/>
            <w:noProof/>
          </w:rPr>
          <w:t xml:space="preserve"> Registering the components to the </w:t>
        </w:r>
        <w:r w:rsidR="00EA324E" w:rsidRPr="00282D34">
          <w:rPr>
            <w:rStyle w:val="Hyperlink"/>
            <w:rFonts w:ascii="Consolas" w:hAnsi="Consolas"/>
            <w:noProof/>
          </w:rPr>
          <w:t>ActorFactory</w:t>
        </w:r>
        <w:r w:rsidR="00EA324E" w:rsidRPr="00282D34">
          <w:rPr>
            <w:rStyle w:val="Hyperlink"/>
            <w:noProof/>
          </w:rPr>
          <w:t>.</w:t>
        </w:r>
        <w:r w:rsidR="00EA324E">
          <w:rPr>
            <w:noProof/>
            <w:webHidden/>
          </w:rPr>
          <w:tab/>
        </w:r>
        <w:r w:rsidR="00EA324E">
          <w:rPr>
            <w:noProof/>
            <w:webHidden/>
          </w:rPr>
          <w:fldChar w:fldCharType="begin"/>
        </w:r>
        <w:r w:rsidR="00EA324E">
          <w:rPr>
            <w:noProof/>
            <w:webHidden/>
          </w:rPr>
          <w:instrText xml:space="preserve"> PAGEREF _Toc382771792 \h </w:instrText>
        </w:r>
        <w:r w:rsidR="00EA324E">
          <w:rPr>
            <w:noProof/>
            <w:webHidden/>
          </w:rPr>
        </w:r>
        <w:r w:rsidR="00EA324E">
          <w:rPr>
            <w:noProof/>
            <w:webHidden/>
          </w:rPr>
          <w:fldChar w:fldCharType="separate"/>
        </w:r>
        <w:r w:rsidR="00EA324E">
          <w:rPr>
            <w:noProof/>
            <w:webHidden/>
          </w:rPr>
          <w:t>169</w:t>
        </w:r>
        <w:r w:rsidR="00EA324E">
          <w:rPr>
            <w:noProof/>
            <w:webHidden/>
          </w:rPr>
          <w:fldChar w:fldCharType="end"/>
        </w:r>
      </w:hyperlink>
    </w:p>
    <w:p w14:paraId="65829111" w14:textId="77777777" w:rsidR="00EA324E" w:rsidRDefault="003F2A18">
      <w:pPr>
        <w:pStyle w:val="TableofFigures"/>
        <w:tabs>
          <w:tab w:val="right" w:leader="dot" w:pos="8494"/>
        </w:tabs>
        <w:rPr>
          <w:rFonts w:eastAsiaTheme="minorEastAsia"/>
          <w:noProof/>
          <w:sz w:val="22"/>
          <w:lang w:val="pt-BR" w:eastAsia="pt-BR"/>
        </w:rPr>
      </w:pPr>
      <w:hyperlink w:anchor="_Toc382771793" w:history="1">
        <w:r w:rsidR="00EA324E" w:rsidRPr="00282D34">
          <w:rPr>
            <w:rStyle w:val="Hyperlink"/>
            <w:b/>
            <w:noProof/>
          </w:rPr>
          <w:t>Listing 68.</w:t>
        </w:r>
        <w:r w:rsidR="00EA324E" w:rsidRPr="00282D34">
          <w:rPr>
            <w:rStyle w:val="Hyperlink"/>
            <w:noProof/>
          </w:rPr>
          <w:t xml:space="preserve"> Creating the custom factory in the tutorial’s game logic.</w:t>
        </w:r>
        <w:r w:rsidR="00EA324E">
          <w:rPr>
            <w:noProof/>
            <w:webHidden/>
          </w:rPr>
          <w:tab/>
        </w:r>
        <w:r w:rsidR="00EA324E">
          <w:rPr>
            <w:noProof/>
            <w:webHidden/>
          </w:rPr>
          <w:fldChar w:fldCharType="begin"/>
        </w:r>
        <w:r w:rsidR="00EA324E">
          <w:rPr>
            <w:noProof/>
            <w:webHidden/>
          </w:rPr>
          <w:instrText xml:space="preserve"> PAGEREF _Toc382771793 \h </w:instrText>
        </w:r>
        <w:r w:rsidR="00EA324E">
          <w:rPr>
            <w:noProof/>
            <w:webHidden/>
          </w:rPr>
        </w:r>
        <w:r w:rsidR="00EA324E">
          <w:rPr>
            <w:noProof/>
            <w:webHidden/>
          </w:rPr>
          <w:fldChar w:fldCharType="separate"/>
        </w:r>
        <w:r w:rsidR="00EA324E">
          <w:rPr>
            <w:noProof/>
            <w:webHidden/>
          </w:rPr>
          <w:t>170</w:t>
        </w:r>
        <w:r w:rsidR="00EA324E">
          <w:rPr>
            <w:noProof/>
            <w:webHidden/>
          </w:rPr>
          <w:fldChar w:fldCharType="end"/>
        </w:r>
      </w:hyperlink>
    </w:p>
    <w:p w14:paraId="5D041782" w14:textId="77777777" w:rsidR="00EA324E" w:rsidRDefault="003F2A18">
      <w:pPr>
        <w:pStyle w:val="TableofFigures"/>
        <w:tabs>
          <w:tab w:val="right" w:leader="dot" w:pos="8494"/>
        </w:tabs>
        <w:rPr>
          <w:rFonts w:eastAsiaTheme="minorEastAsia"/>
          <w:noProof/>
          <w:sz w:val="22"/>
          <w:lang w:val="pt-BR" w:eastAsia="pt-BR"/>
        </w:rPr>
      </w:pPr>
      <w:hyperlink w:anchor="_Toc382771794" w:history="1">
        <w:r w:rsidR="00EA324E" w:rsidRPr="00282D34">
          <w:rPr>
            <w:rStyle w:val="Hyperlink"/>
            <w:b/>
            <w:noProof/>
          </w:rPr>
          <w:t>Listing 69.</w:t>
        </w:r>
        <w:r w:rsidR="00EA324E" w:rsidRPr="00282D34">
          <w:rPr>
            <w:rStyle w:val="Hyperlink"/>
            <w:noProof/>
          </w:rPr>
          <w:t xml:space="preserve"> Creating the first actors.</w:t>
        </w:r>
        <w:r w:rsidR="00EA324E">
          <w:rPr>
            <w:noProof/>
            <w:webHidden/>
          </w:rPr>
          <w:tab/>
        </w:r>
        <w:r w:rsidR="00EA324E">
          <w:rPr>
            <w:noProof/>
            <w:webHidden/>
          </w:rPr>
          <w:fldChar w:fldCharType="begin"/>
        </w:r>
        <w:r w:rsidR="00EA324E">
          <w:rPr>
            <w:noProof/>
            <w:webHidden/>
          </w:rPr>
          <w:instrText xml:space="preserve"> PAGEREF _Toc382771794 \h </w:instrText>
        </w:r>
        <w:r w:rsidR="00EA324E">
          <w:rPr>
            <w:noProof/>
            <w:webHidden/>
          </w:rPr>
        </w:r>
        <w:r w:rsidR="00EA324E">
          <w:rPr>
            <w:noProof/>
            <w:webHidden/>
          </w:rPr>
          <w:fldChar w:fldCharType="separate"/>
        </w:r>
        <w:r w:rsidR="00EA324E">
          <w:rPr>
            <w:noProof/>
            <w:webHidden/>
          </w:rPr>
          <w:t>170</w:t>
        </w:r>
        <w:r w:rsidR="00EA324E">
          <w:rPr>
            <w:noProof/>
            <w:webHidden/>
          </w:rPr>
          <w:fldChar w:fldCharType="end"/>
        </w:r>
      </w:hyperlink>
    </w:p>
    <w:p w14:paraId="0106CA5F" w14:textId="77777777" w:rsidR="00EA324E" w:rsidRDefault="003F2A18">
      <w:pPr>
        <w:pStyle w:val="TableofFigures"/>
        <w:tabs>
          <w:tab w:val="right" w:leader="dot" w:pos="8494"/>
        </w:tabs>
        <w:rPr>
          <w:rFonts w:eastAsiaTheme="minorEastAsia"/>
          <w:noProof/>
          <w:sz w:val="22"/>
          <w:lang w:val="pt-BR" w:eastAsia="pt-BR"/>
        </w:rPr>
      </w:pPr>
      <w:hyperlink w:anchor="_Toc382771795" w:history="1">
        <w:r w:rsidR="00EA324E" w:rsidRPr="00282D34">
          <w:rPr>
            <w:rStyle w:val="Hyperlink"/>
            <w:b/>
            <w:noProof/>
          </w:rPr>
          <w:t>Listing 70.</w:t>
        </w:r>
        <w:r w:rsidR="00EA324E" w:rsidRPr="00282D34">
          <w:rPr>
            <w:rStyle w:val="Hyperlink"/>
            <w:noProof/>
          </w:rPr>
          <w:t xml:space="preserve"> Initializing the game actors.</w:t>
        </w:r>
        <w:r w:rsidR="00EA324E">
          <w:rPr>
            <w:noProof/>
            <w:webHidden/>
          </w:rPr>
          <w:tab/>
        </w:r>
        <w:r w:rsidR="00EA324E">
          <w:rPr>
            <w:noProof/>
            <w:webHidden/>
          </w:rPr>
          <w:fldChar w:fldCharType="begin"/>
        </w:r>
        <w:r w:rsidR="00EA324E">
          <w:rPr>
            <w:noProof/>
            <w:webHidden/>
          </w:rPr>
          <w:instrText xml:space="preserve"> PAGEREF _Toc382771795 \h </w:instrText>
        </w:r>
        <w:r w:rsidR="00EA324E">
          <w:rPr>
            <w:noProof/>
            <w:webHidden/>
          </w:rPr>
        </w:r>
        <w:r w:rsidR="00EA324E">
          <w:rPr>
            <w:noProof/>
            <w:webHidden/>
          </w:rPr>
          <w:fldChar w:fldCharType="separate"/>
        </w:r>
        <w:r w:rsidR="00EA324E">
          <w:rPr>
            <w:noProof/>
            <w:webHidden/>
          </w:rPr>
          <w:t>171</w:t>
        </w:r>
        <w:r w:rsidR="00EA324E">
          <w:rPr>
            <w:noProof/>
            <w:webHidden/>
          </w:rPr>
          <w:fldChar w:fldCharType="end"/>
        </w:r>
      </w:hyperlink>
    </w:p>
    <w:p w14:paraId="7C8E4073" w14:textId="77777777" w:rsidR="00EA324E" w:rsidRDefault="003F2A18">
      <w:pPr>
        <w:pStyle w:val="TableofFigures"/>
        <w:tabs>
          <w:tab w:val="right" w:leader="dot" w:pos="8494"/>
        </w:tabs>
        <w:rPr>
          <w:rFonts w:eastAsiaTheme="minorEastAsia"/>
          <w:noProof/>
          <w:sz w:val="22"/>
          <w:lang w:val="pt-BR" w:eastAsia="pt-BR"/>
        </w:rPr>
      </w:pPr>
      <w:hyperlink w:anchor="_Toc382771796" w:history="1">
        <w:r w:rsidR="00EA324E" w:rsidRPr="00282D34">
          <w:rPr>
            <w:rStyle w:val="Hyperlink"/>
            <w:b/>
            <w:noProof/>
          </w:rPr>
          <w:t>Listing 71.</w:t>
        </w:r>
        <w:r w:rsidR="00EA324E" w:rsidRPr="00282D34">
          <w:rPr>
            <w:rStyle w:val="Hyperlink"/>
            <w:noProof/>
          </w:rPr>
          <w:t xml:space="preserve"> A draft for the first game actor.</w:t>
        </w:r>
        <w:r w:rsidR="00EA324E">
          <w:rPr>
            <w:noProof/>
            <w:webHidden/>
          </w:rPr>
          <w:tab/>
        </w:r>
        <w:r w:rsidR="00EA324E">
          <w:rPr>
            <w:noProof/>
            <w:webHidden/>
          </w:rPr>
          <w:fldChar w:fldCharType="begin"/>
        </w:r>
        <w:r w:rsidR="00EA324E">
          <w:rPr>
            <w:noProof/>
            <w:webHidden/>
          </w:rPr>
          <w:instrText xml:space="preserve"> PAGEREF _Toc382771796 \h </w:instrText>
        </w:r>
        <w:r w:rsidR="00EA324E">
          <w:rPr>
            <w:noProof/>
            <w:webHidden/>
          </w:rPr>
        </w:r>
        <w:r w:rsidR="00EA324E">
          <w:rPr>
            <w:noProof/>
            <w:webHidden/>
          </w:rPr>
          <w:fldChar w:fldCharType="separate"/>
        </w:r>
        <w:r w:rsidR="00EA324E">
          <w:rPr>
            <w:noProof/>
            <w:webHidden/>
          </w:rPr>
          <w:t>171</w:t>
        </w:r>
        <w:r w:rsidR="00EA324E">
          <w:rPr>
            <w:noProof/>
            <w:webHidden/>
          </w:rPr>
          <w:fldChar w:fldCharType="end"/>
        </w:r>
      </w:hyperlink>
    </w:p>
    <w:p w14:paraId="784B86D8" w14:textId="77777777" w:rsidR="00EA324E" w:rsidRDefault="003F2A18">
      <w:pPr>
        <w:pStyle w:val="TableofFigures"/>
        <w:tabs>
          <w:tab w:val="right" w:leader="dot" w:pos="8494"/>
        </w:tabs>
        <w:rPr>
          <w:rFonts w:eastAsiaTheme="minorEastAsia"/>
          <w:noProof/>
          <w:sz w:val="22"/>
          <w:lang w:val="pt-BR" w:eastAsia="pt-BR"/>
        </w:rPr>
      </w:pPr>
      <w:hyperlink w:anchor="_Toc382771797" w:history="1">
        <w:r w:rsidR="00EA324E" w:rsidRPr="00282D34">
          <w:rPr>
            <w:rStyle w:val="Hyperlink"/>
            <w:b/>
            <w:noProof/>
          </w:rPr>
          <w:t>Listing 72.</w:t>
        </w:r>
        <w:r w:rsidR="00EA324E" w:rsidRPr="00282D34">
          <w:rPr>
            <w:rStyle w:val="Hyperlink"/>
            <w:noProof/>
          </w:rPr>
          <w:t xml:space="preserve"> Creating and adding the actor to the game logic.</w:t>
        </w:r>
        <w:r w:rsidR="00EA324E">
          <w:rPr>
            <w:noProof/>
            <w:webHidden/>
          </w:rPr>
          <w:tab/>
        </w:r>
        <w:r w:rsidR="00EA324E">
          <w:rPr>
            <w:noProof/>
            <w:webHidden/>
          </w:rPr>
          <w:fldChar w:fldCharType="begin"/>
        </w:r>
        <w:r w:rsidR="00EA324E">
          <w:rPr>
            <w:noProof/>
            <w:webHidden/>
          </w:rPr>
          <w:instrText xml:space="preserve"> PAGEREF _Toc382771797 \h </w:instrText>
        </w:r>
        <w:r w:rsidR="00EA324E">
          <w:rPr>
            <w:noProof/>
            <w:webHidden/>
          </w:rPr>
        </w:r>
        <w:r w:rsidR="00EA324E">
          <w:rPr>
            <w:noProof/>
            <w:webHidden/>
          </w:rPr>
          <w:fldChar w:fldCharType="separate"/>
        </w:r>
        <w:r w:rsidR="00EA324E">
          <w:rPr>
            <w:noProof/>
            <w:webHidden/>
          </w:rPr>
          <w:t>172</w:t>
        </w:r>
        <w:r w:rsidR="00EA324E">
          <w:rPr>
            <w:noProof/>
            <w:webHidden/>
          </w:rPr>
          <w:fldChar w:fldCharType="end"/>
        </w:r>
      </w:hyperlink>
    </w:p>
    <w:p w14:paraId="0480F6A5" w14:textId="77777777" w:rsidR="00EA324E" w:rsidRDefault="003F2A18">
      <w:pPr>
        <w:pStyle w:val="TableofFigures"/>
        <w:tabs>
          <w:tab w:val="right" w:leader="dot" w:pos="8494"/>
        </w:tabs>
        <w:rPr>
          <w:rFonts w:eastAsiaTheme="minorEastAsia"/>
          <w:noProof/>
          <w:sz w:val="22"/>
          <w:lang w:val="pt-BR" w:eastAsia="pt-BR"/>
        </w:rPr>
      </w:pPr>
      <w:hyperlink w:anchor="_Toc382771798" w:history="1">
        <w:r w:rsidR="00EA324E" w:rsidRPr="00282D34">
          <w:rPr>
            <w:rStyle w:val="Hyperlink"/>
            <w:b/>
            <w:noProof/>
          </w:rPr>
          <w:t>Listing 73.</w:t>
        </w:r>
        <w:r w:rsidR="00EA324E" w:rsidRPr="00282D34">
          <w:rPr>
            <w:rStyle w:val="Hyperlink"/>
            <w:noProof/>
          </w:rPr>
          <w:t xml:space="preserve"> Attaching a few more components into the actor.</w:t>
        </w:r>
        <w:r w:rsidR="00EA324E">
          <w:rPr>
            <w:noProof/>
            <w:webHidden/>
          </w:rPr>
          <w:tab/>
        </w:r>
        <w:r w:rsidR="00EA324E">
          <w:rPr>
            <w:noProof/>
            <w:webHidden/>
          </w:rPr>
          <w:fldChar w:fldCharType="begin"/>
        </w:r>
        <w:r w:rsidR="00EA324E">
          <w:rPr>
            <w:noProof/>
            <w:webHidden/>
          </w:rPr>
          <w:instrText xml:space="preserve"> PAGEREF _Toc382771798 \h </w:instrText>
        </w:r>
        <w:r w:rsidR="00EA324E">
          <w:rPr>
            <w:noProof/>
            <w:webHidden/>
          </w:rPr>
        </w:r>
        <w:r w:rsidR="00EA324E">
          <w:rPr>
            <w:noProof/>
            <w:webHidden/>
          </w:rPr>
          <w:fldChar w:fldCharType="separate"/>
        </w:r>
        <w:r w:rsidR="00EA324E">
          <w:rPr>
            <w:noProof/>
            <w:webHidden/>
          </w:rPr>
          <w:t>172</w:t>
        </w:r>
        <w:r w:rsidR="00EA324E">
          <w:rPr>
            <w:noProof/>
            <w:webHidden/>
          </w:rPr>
          <w:fldChar w:fldCharType="end"/>
        </w:r>
      </w:hyperlink>
    </w:p>
    <w:p w14:paraId="6282DA40" w14:textId="77777777" w:rsidR="00EA324E" w:rsidRDefault="003F2A18">
      <w:pPr>
        <w:pStyle w:val="TableofFigures"/>
        <w:tabs>
          <w:tab w:val="right" w:leader="dot" w:pos="8494"/>
        </w:tabs>
        <w:rPr>
          <w:rFonts w:eastAsiaTheme="minorEastAsia"/>
          <w:noProof/>
          <w:sz w:val="22"/>
          <w:lang w:val="pt-BR" w:eastAsia="pt-BR"/>
        </w:rPr>
      </w:pPr>
      <w:hyperlink w:anchor="_Toc382771799" w:history="1">
        <w:r w:rsidR="00EA324E" w:rsidRPr="00282D34">
          <w:rPr>
            <w:rStyle w:val="Hyperlink"/>
            <w:b/>
            <w:noProof/>
          </w:rPr>
          <w:t>Listing 74.</w:t>
        </w:r>
        <w:r w:rsidR="00EA324E" w:rsidRPr="00282D34">
          <w:rPr>
            <w:rStyle w:val="Hyperlink"/>
            <w:noProof/>
          </w:rPr>
          <w:t xml:space="preserve"> Adding the actor the Physics subsystem.</w:t>
        </w:r>
        <w:r w:rsidR="00EA324E">
          <w:rPr>
            <w:noProof/>
            <w:webHidden/>
          </w:rPr>
          <w:tab/>
        </w:r>
        <w:r w:rsidR="00EA324E">
          <w:rPr>
            <w:noProof/>
            <w:webHidden/>
          </w:rPr>
          <w:fldChar w:fldCharType="begin"/>
        </w:r>
        <w:r w:rsidR="00EA324E">
          <w:rPr>
            <w:noProof/>
            <w:webHidden/>
          </w:rPr>
          <w:instrText xml:space="preserve"> PAGEREF _Toc382771799 \h </w:instrText>
        </w:r>
        <w:r w:rsidR="00EA324E">
          <w:rPr>
            <w:noProof/>
            <w:webHidden/>
          </w:rPr>
        </w:r>
        <w:r w:rsidR="00EA324E">
          <w:rPr>
            <w:noProof/>
            <w:webHidden/>
          </w:rPr>
          <w:fldChar w:fldCharType="separate"/>
        </w:r>
        <w:r w:rsidR="00EA324E">
          <w:rPr>
            <w:noProof/>
            <w:webHidden/>
          </w:rPr>
          <w:t>174</w:t>
        </w:r>
        <w:r w:rsidR="00EA324E">
          <w:rPr>
            <w:noProof/>
            <w:webHidden/>
          </w:rPr>
          <w:fldChar w:fldCharType="end"/>
        </w:r>
      </w:hyperlink>
    </w:p>
    <w:p w14:paraId="50FBBFF0" w14:textId="77777777" w:rsidR="00EA324E" w:rsidRDefault="003F2A18">
      <w:pPr>
        <w:pStyle w:val="TableofFigures"/>
        <w:tabs>
          <w:tab w:val="right" w:leader="dot" w:pos="8494"/>
        </w:tabs>
        <w:rPr>
          <w:rFonts w:eastAsiaTheme="minorEastAsia"/>
          <w:noProof/>
          <w:sz w:val="22"/>
          <w:lang w:val="pt-BR" w:eastAsia="pt-BR"/>
        </w:rPr>
      </w:pPr>
      <w:hyperlink w:anchor="_Toc382771800" w:history="1">
        <w:r w:rsidR="00EA324E" w:rsidRPr="00282D34">
          <w:rPr>
            <w:rStyle w:val="Hyperlink"/>
            <w:b/>
            <w:noProof/>
          </w:rPr>
          <w:t>Listing 75.</w:t>
        </w:r>
        <w:r w:rsidR="00EA324E" w:rsidRPr="00282D34">
          <w:rPr>
            <w:rStyle w:val="Hyperlink"/>
            <w:noProof/>
          </w:rPr>
          <w:t xml:space="preserve"> Changing the collision shape to a box.</w:t>
        </w:r>
        <w:r w:rsidR="00EA324E">
          <w:rPr>
            <w:noProof/>
            <w:webHidden/>
          </w:rPr>
          <w:tab/>
        </w:r>
        <w:r w:rsidR="00EA324E">
          <w:rPr>
            <w:noProof/>
            <w:webHidden/>
          </w:rPr>
          <w:fldChar w:fldCharType="begin"/>
        </w:r>
        <w:r w:rsidR="00EA324E">
          <w:rPr>
            <w:noProof/>
            <w:webHidden/>
          </w:rPr>
          <w:instrText xml:space="preserve"> PAGEREF _Toc382771800 \h </w:instrText>
        </w:r>
        <w:r w:rsidR="00EA324E">
          <w:rPr>
            <w:noProof/>
            <w:webHidden/>
          </w:rPr>
        </w:r>
        <w:r w:rsidR="00EA324E">
          <w:rPr>
            <w:noProof/>
            <w:webHidden/>
          </w:rPr>
          <w:fldChar w:fldCharType="separate"/>
        </w:r>
        <w:r w:rsidR="00EA324E">
          <w:rPr>
            <w:noProof/>
            <w:webHidden/>
          </w:rPr>
          <w:t>175</w:t>
        </w:r>
        <w:r w:rsidR="00EA324E">
          <w:rPr>
            <w:noProof/>
            <w:webHidden/>
          </w:rPr>
          <w:fldChar w:fldCharType="end"/>
        </w:r>
      </w:hyperlink>
    </w:p>
    <w:p w14:paraId="64FF293C" w14:textId="77777777" w:rsidR="00EA324E" w:rsidRDefault="003F2A18">
      <w:pPr>
        <w:pStyle w:val="TableofFigures"/>
        <w:tabs>
          <w:tab w:val="right" w:leader="dot" w:pos="8494"/>
        </w:tabs>
        <w:rPr>
          <w:rFonts w:eastAsiaTheme="minorEastAsia"/>
          <w:noProof/>
          <w:sz w:val="22"/>
          <w:lang w:val="pt-BR" w:eastAsia="pt-BR"/>
        </w:rPr>
      </w:pPr>
      <w:hyperlink w:anchor="_Toc382771801" w:history="1">
        <w:r w:rsidR="00EA324E" w:rsidRPr="00282D34">
          <w:rPr>
            <w:rStyle w:val="Hyperlink"/>
            <w:b/>
            <w:noProof/>
          </w:rPr>
          <w:t>Listing 76.</w:t>
        </w:r>
        <w:r w:rsidR="00EA324E" w:rsidRPr="00282D34">
          <w:rPr>
            <w:rStyle w:val="Hyperlink"/>
            <w:noProof/>
          </w:rPr>
          <w:t xml:space="preserve"> The XML resource for enemy actors.</w:t>
        </w:r>
        <w:r w:rsidR="00EA324E">
          <w:rPr>
            <w:noProof/>
            <w:webHidden/>
          </w:rPr>
          <w:tab/>
        </w:r>
        <w:r w:rsidR="00EA324E">
          <w:rPr>
            <w:noProof/>
            <w:webHidden/>
          </w:rPr>
          <w:fldChar w:fldCharType="begin"/>
        </w:r>
        <w:r w:rsidR="00EA324E">
          <w:rPr>
            <w:noProof/>
            <w:webHidden/>
          </w:rPr>
          <w:instrText xml:space="preserve"> PAGEREF _Toc382771801 \h </w:instrText>
        </w:r>
        <w:r w:rsidR="00EA324E">
          <w:rPr>
            <w:noProof/>
            <w:webHidden/>
          </w:rPr>
        </w:r>
        <w:r w:rsidR="00EA324E">
          <w:rPr>
            <w:noProof/>
            <w:webHidden/>
          </w:rPr>
          <w:fldChar w:fldCharType="separate"/>
        </w:r>
        <w:r w:rsidR="00EA324E">
          <w:rPr>
            <w:noProof/>
            <w:webHidden/>
          </w:rPr>
          <w:t>177</w:t>
        </w:r>
        <w:r w:rsidR="00EA324E">
          <w:rPr>
            <w:noProof/>
            <w:webHidden/>
          </w:rPr>
          <w:fldChar w:fldCharType="end"/>
        </w:r>
      </w:hyperlink>
    </w:p>
    <w:p w14:paraId="2BDDD4D7" w14:textId="77777777" w:rsidR="00EA324E" w:rsidRDefault="003F2A18">
      <w:pPr>
        <w:pStyle w:val="TableofFigures"/>
        <w:tabs>
          <w:tab w:val="right" w:leader="dot" w:pos="8494"/>
        </w:tabs>
        <w:rPr>
          <w:rFonts w:eastAsiaTheme="minorEastAsia"/>
          <w:noProof/>
          <w:sz w:val="22"/>
          <w:lang w:val="pt-BR" w:eastAsia="pt-BR"/>
        </w:rPr>
      </w:pPr>
      <w:hyperlink w:anchor="_Toc382771802" w:history="1">
        <w:r w:rsidR="00EA324E" w:rsidRPr="00282D34">
          <w:rPr>
            <w:rStyle w:val="Hyperlink"/>
            <w:b/>
            <w:noProof/>
          </w:rPr>
          <w:t>Listing 77.</w:t>
        </w:r>
        <w:r w:rsidR="00EA324E" w:rsidRPr="00282D34">
          <w:rPr>
            <w:rStyle w:val="Hyperlink"/>
            <w:noProof/>
          </w:rPr>
          <w:t xml:space="preserve"> The XML resource for bullet actors.</w:t>
        </w:r>
        <w:r w:rsidR="00EA324E">
          <w:rPr>
            <w:noProof/>
            <w:webHidden/>
          </w:rPr>
          <w:tab/>
        </w:r>
        <w:r w:rsidR="00EA324E">
          <w:rPr>
            <w:noProof/>
            <w:webHidden/>
          </w:rPr>
          <w:fldChar w:fldCharType="begin"/>
        </w:r>
        <w:r w:rsidR="00EA324E">
          <w:rPr>
            <w:noProof/>
            <w:webHidden/>
          </w:rPr>
          <w:instrText xml:space="preserve"> PAGEREF _Toc382771802 \h </w:instrText>
        </w:r>
        <w:r w:rsidR="00EA324E">
          <w:rPr>
            <w:noProof/>
            <w:webHidden/>
          </w:rPr>
        </w:r>
        <w:r w:rsidR="00EA324E">
          <w:rPr>
            <w:noProof/>
            <w:webHidden/>
          </w:rPr>
          <w:fldChar w:fldCharType="separate"/>
        </w:r>
        <w:r w:rsidR="00EA324E">
          <w:rPr>
            <w:noProof/>
            <w:webHidden/>
          </w:rPr>
          <w:t>178</w:t>
        </w:r>
        <w:r w:rsidR="00EA324E">
          <w:rPr>
            <w:noProof/>
            <w:webHidden/>
          </w:rPr>
          <w:fldChar w:fldCharType="end"/>
        </w:r>
      </w:hyperlink>
    </w:p>
    <w:p w14:paraId="783B011C" w14:textId="77777777" w:rsidR="00EA324E" w:rsidRDefault="003F2A18">
      <w:pPr>
        <w:pStyle w:val="TableofFigures"/>
        <w:tabs>
          <w:tab w:val="right" w:leader="dot" w:pos="8494"/>
        </w:tabs>
        <w:rPr>
          <w:rFonts w:eastAsiaTheme="minorEastAsia"/>
          <w:noProof/>
          <w:sz w:val="22"/>
          <w:lang w:val="pt-BR" w:eastAsia="pt-BR"/>
        </w:rPr>
      </w:pPr>
      <w:hyperlink w:anchor="_Toc382771803" w:history="1">
        <w:r w:rsidR="00EA324E" w:rsidRPr="00282D34">
          <w:rPr>
            <w:rStyle w:val="Hyperlink"/>
            <w:b/>
            <w:noProof/>
          </w:rPr>
          <w:t>Listing 78.</w:t>
        </w:r>
        <w:r w:rsidR="00EA324E" w:rsidRPr="00282D34">
          <w:rPr>
            <w:rStyle w:val="Hyperlink"/>
            <w:noProof/>
          </w:rPr>
          <w:t xml:space="preserve"> The XML resource for bomb actors.</w:t>
        </w:r>
        <w:r w:rsidR="00EA324E">
          <w:rPr>
            <w:noProof/>
            <w:webHidden/>
          </w:rPr>
          <w:tab/>
        </w:r>
        <w:r w:rsidR="00EA324E">
          <w:rPr>
            <w:noProof/>
            <w:webHidden/>
          </w:rPr>
          <w:fldChar w:fldCharType="begin"/>
        </w:r>
        <w:r w:rsidR="00EA324E">
          <w:rPr>
            <w:noProof/>
            <w:webHidden/>
          </w:rPr>
          <w:instrText xml:space="preserve"> PAGEREF _Toc382771803 \h </w:instrText>
        </w:r>
        <w:r w:rsidR="00EA324E">
          <w:rPr>
            <w:noProof/>
            <w:webHidden/>
          </w:rPr>
        </w:r>
        <w:r w:rsidR="00EA324E">
          <w:rPr>
            <w:noProof/>
            <w:webHidden/>
          </w:rPr>
          <w:fldChar w:fldCharType="separate"/>
        </w:r>
        <w:r w:rsidR="00EA324E">
          <w:rPr>
            <w:noProof/>
            <w:webHidden/>
          </w:rPr>
          <w:t>179</w:t>
        </w:r>
        <w:r w:rsidR="00EA324E">
          <w:rPr>
            <w:noProof/>
            <w:webHidden/>
          </w:rPr>
          <w:fldChar w:fldCharType="end"/>
        </w:r>
      </w:hyperlink>
    </w:p>
    <w:p w14:paraId="0AA69A8B" w14:textId="77777777" w:rsidR="00EA324E" w:rsidRDefault="003F2A18">
      <w:pPr>
        <w:pStyle w:val="TableofFigures"/>
        <w:tabs>
          <w:tab w:val="right" w:leader="dot" w:pos="8494"/>
        </w:tabs>
        <w:rPr>
          <w:rFonts w:eastAsiaTheme="minorEastAsia"/>
          <w:noProof/>
          <w:sz w:val="22"/>
          <w:lang w:val="pt-BR" w:eastAsia="pt-BR"/>
        </w:rPr>
      </w:pPr>
      <w:hyperlink w:anchor="_Toc382771804" w:history="1">
        <w:r w:rsidR="00EA324E" w:rsidRPr="00282D34">
          <w:rPr>
            <w:rStyle w:val="Hyperlink"/>
            <w:b/>
            <w:noProof/>
          </w:rPr>
          <w:t>Listing 79.</w:t>
        </w:r>
        <w:r w:rsidR="00EA324E" w:rsidRPr="00282D34">
          <w:rPr>
            <w:rStyle w:val="Hyperlink"/>
            <w:noProof/>
          </w:rPr>
          <w:t xml:space="preserve"> Refactoring the Running game state.</w:t>
        </w:r>
        <w:r w:rsidR="00EA324E">
          <w:rPr>
            <w:noProof/>
            <w:webHidden/>
          </w:rPr>
          <w:tab/>
        </w:r>
        <w:r w:rsidR="00EA324E">
          <w:rPr>
            <w:noProof/>
            <w:webHidden/>
          </w:rPr>
          <w:fldChar w:fldCharType="begin"/>
        </w:r>
        <w:r w:rsidR="00EA324E">
          <w:rPr>
            <w:noProof/>
            <w:webHidden/>
          </w:rPr>
          <w:instrText xml:space="preserve"> PAGEREF _Toc382771804 \h </w:instrText>
        </w:r>
        <w:r w:rsidR="00EA324E">
          <w:rPr>
            <w:noProof/>
            <w:webHidden/>
          </w:rPr>
        </w:r>
        <w:r w:rsidR="00EA324E">
          <w:rPr>
            <w:noProof/>
            <w:webHidden/>
          </w:rPr>
          <w:fldChar w:fldCharType="separate"/>
        </w:r>
        <w:r w:rsidR="00EA324E">
          <w:rPr>
            <w:noProof/>
            <w:webHidden/>
          </w:rPr>
          <w:t>180</w:t>
        </w:r>
        <w:r w:rsidR="00EA324E">
          <w:rPr>
            <w:noProof/>
            <w:webHidden/>
          </w:rPr>
          <w:fldChar w:fldCharType="end"/>
        </w:r>
      </w:hyperlink>
    </w:p>
    <w:p w14:paraId="34837447" w14:textId="77777777" w:rsidR="00EA324E" w:rsidRDefault="003F2A18">
      <w:pPr>
        <w:pStyle w:val="TableofFigures"/>
        <w:tabs>
          <w:tab w:val="right" w:leader="dot" w:pos="8494"/>
        </w:tabs>
        <w:rPr>
          <w:rFonts w:eastAsiaTheme="minorEastAsia"/>
          <w:noProof/>
          <w:sz w:val="22"/>
          <w:lang w:val="pt-BR" w:eastAsia="pt-BR"/>
        </w:rPr>
      </w:pPr>
      <w:hyperlink w:anchor="_Toc382771805" w:history="1">
        <w:r w:rsidR="00EA324E" w:rsidRPr="00282D34">
          <w:rPr>
            <w:rStyle w:val="Hyperlink"/>
            <w:b/>
            <w:noProof/>
          </w:rPr>
          <w:t>Listing 80.</w:t>
        </w:r>
        <w:r w:rsidR="00EA324E" w:rsidRPr="00282D34">
          <w:rPr>
            <w:rStyle w:val="Hyperlink"/>
            <w:noProof/>
          </w:rPr>
          <w:t xml:space="preserve"> Implementing the new methods of the refactor.</w:t>
        </w:r>
        <w:r w:rsidR="00EA324E">
          <w:rPr>
            <w:noProof/>
            <w:webHidden/>
          </w:rPr>
          <w:tab/>
        </w:r>
        <w:r w:rsidR="00EA324E">
          <w:rPr>
            <w:noProof/>
            <w:webHidden/>
          </w:rPr>
          <w:fldChar w:fldCharType="begin"/>
        </w:r>
        <w:r w:rsidR="00EA324E">
          <w:rPr>
            <w:noProof/>
            <w:webHidden/>
          </w:rPr>
          <w:instrText xml:space="preserve"> PAGEREF _Toc382771805 \h </w:instrText>
        </w:r>
        <w:r w:rsidR="00EA324E">
          <w:rPr>
            <w:noProof/>
            <w:webHidden/>
          </w:rPr>
        </w:r>
        <w:r w:rsidR="00EA324E">
          <w:rPr>
            <w:noProof/>
            <w:webHidden/>
          </w:rPr>
          <w:fldChar w:fldCharType="separate"/>
        </w:r>
        <w:r w:rsidR="00EA324E">
          <w:rPr>
            <w:noProof/>
            <w:webHidden/>
          </w:rPr>
          <w:t>181</w:t>
        </w:r>
        <w:r w:rsidR="00EA324E">
          <w:rPr>
            <w:noProof/>
            <w:webHidden/>
          </w:rPr>
          <w:fldChar w:fldCharType="end"/>
        </w:r>
      </w:hyperlink>
    </w:p>
    <w:p w14:paraId="3210A0F5" w14:textId="77777777" w:rsidR="00EA324E" w:rsidRDefault="003F2A18">
      <w:pPr>
        <w:pStyle w:val="TableofFigures"/>
        <w:tabs>
          <w:tab w:val="right" w:leader="dot" w:pos="8494"/>
        </w:tabs>
        <w:rPr>
          <w:rFonts w:eastAsiaTheme="minorEastAsia"/>
          <w:noProof/>
          <w:sz w:val="22"/>
          <w:lang w:val="pt-BR" w:eastAsia="pt-BR"/>
        </w:rPr>
      </w:pPr>
      <w:hyperlink w:anchor="_Toc382771806" w:history="1">
        <w:r w:rsidR="00EA324E" w:rsidRPr="00282D34">
          <w:rPr>
            <w:rStyle w:val="Hyperlink"/>
            <w:b/>
            <w:noProof/>
          </w:rPr>
          <w:t>Listing 81.</w:t>
        </w:r>
        <w:r w:rsidR="00EA324E" w:rsidRPr="00282D34">
          <w:rPr>
            <w:rStyle w:val="Hyperlink"/>
            <w:noProof/>
          </w:rPr>
          <w:t xml:space="preserve"> Defining many enemies at once using the alien actor archetype.</w:t>
        </w:r>
        <w:r w:rsidR="00EA324E">
          <w:rPr>
            <w:noProof/>
            <w:webHidden/>
          </w:rPr>
          <w:tab/>
        </w:r>
        <w:r w:rsidR="00EA324E">
          <w:rPr>
            <w:noProof/>
            <w:webHidden/>
          </w:rPr>
          <w:fldChar w:fldCharType="begin"/>
        </w:r>
        <w:r w:rsidR="00EA324E">
          <w:rPr>
            <w:noProof/>
            <w:webHidden/>
          </w:rPr>
          <w:instrText xml:space="preserve"> PAGEREF _Toc382771806 \h </w:instrText>
        </w:r>
        <w:r w:rsidR="00EA324E">
          <w:rPr>
            <w:noProof/>
            <w:webHidden/>
          </w:rPr>
        </w:r>
        <w:r w:rsidR="00EA324E">
          <w:rPr>
            <w:noProof/>
            <w:webHidden/>
          </w:rPr>
          <w:fldChar w:fldCharType="separate"/>
        </w:r>
        <w:r w:rsidR="00EA324E">
          <w:rPr>
            <w:noProof/>
            <w:webHidden/>
          </w:rPr>
          <w:t>183</w:t>
        </w:r>
        <w:r w:rsidR="00EA324E">
          <w:rPr>
            <w:noProof/>
            <w:webHidden/>
          </w:rPr>
          <w:fldChar w:fldCharType="end"/>
        </w:r>
      </w:hyperlink>
    </w:p>
    <w:p w14:paraId="42FBB6B0" w14:textId="77777777" w:rsidR="00EA324E" w:rsidRDefault="003F2A18">
      <w:pPr>
        <w:pStyle w:val="TableofFigures"/>
        <w:tabs>
          <w:tab w:val="right" w:leader="dot" w:pos="8494"/>
        </w:tabs>
        <w:rPr>
          <w:rFonts w:eastAsiaTheme="minorEastAsia"/>
          <w:noProof/>
          <w:sz w:val="22"/>
          <w:lang w:val="pt-BR" w:eastAsia="pt-BR"/>
        </w:rPr>
      </w:pPr>
      <w:hyperlink w:anchor="_Toc382771807" w:history="1">
        <w:r w:rsidR="00EA324E" w:rsidRPr="00282D34">
          <w:rPr>
            <w:rStyle w:val="Hyperlink"/>
            <w:b/>
            <w:noProof/>
          </w:rPr>
          <w:t>Listing 82.</w:t>
        </w:r>
        <w:r w:rsidR="00EA324E" w:rsidRPr="00282D34">
          <w:rPr>
            <w:rStyle w:val="Hyperlink"/>
            <w:noProof/>
          </w:rPr>
          <w:t xml:space="preserve"> Creating many enemies at once using the alien actor archetype.</w:t>
        </w:r>
        <w:r w:rsidR="00EA324E">
          <w:rPr>
            <w:noProof/>
            <w:webHidden/>
          </w:rPr>
          <w:tab/>
        </w:r>
        <w:r w:rsidR="00EA324E">
          <w:rPr>
            <w:noProof/>
            <w:webHidden/>
          </w:rPr>
          <w:fldChar w:fldCharType="begin"/>
        </w:r>
        <w:r w:rsidR="00EA324E">
          <w:rPr>
            <w:noProof/>
            <w:webHidden/>
          </w:rPr>
          <w:instrText xml:space="preserve"> PAGEREF _Toc382771807 \h </w:instrText>
        </w:r>
        <w:r w:rsidR="00EA324E">
          <w:rPr>
            <w:noProof/>
            <w:webHidden/>
          </w:rPr>
        </w:r>
        <w:r w:rsidR="00EA324E">
          <w:rPr>
            <w:noProof/>
            <w:webHidden/>
          </w:rPr>
          <w:fldChar w:fldCharType="separate"/>
        </w:r>
        <w:r w:rsidR="00EA324E">
          <w:rPr>
            <w:noProof/>
            <w:webHidden/>
          </w:rPr>
          <w:t>184</w:t>
        </w:r>
        <w:r w:rsidR="00EA324E">
          <w:rPr>
            <w:noProof/>
            <w:webHidden/>
          </w:rPr>
          <w:fldChar w:fldCharType="end"/>
        </w:r>
      </w:hyperlink>
    </w:p>
    <w:p w14:paraId="4D9C560D" w14:textId="77777777" w:rsidR="00EA324E" w:rsidRDefault="003F2A18">
      <w:pPr>
        <w:pStyle w:val="TableofFigures"/>
        <w:tabs>
          <w:tab w:val="right" w:leader="dot" w:pos="8494"/>
        </w:tabs>
        <w:rPr>
          <w:rFonts w:eastAsiaTheme="minorEastAsia"/>
          <w:noProof/>
          <w:sz w:val="22"/>
          <w:lang w:val="pt-BR" w:eastAsia="pt-BR"/>
        </w:rPr>
      </w:pPr>
      <w:hyperlink w:anchor="_Toc382771808" w:history="1">
        <w:r w:rsidR="00EA324E" w:rsidRPr="00282D34">
          <w:rPr>
            <w:rStyle w:val="Hyperlink"/>
            <w:b/>
            <w:noProof/>
          </w:rPr>
          <w:t>Listing 83.</w:t>
        </w:r>
        <w:r w:rsidR="00EA324E" w:rsidRPr="00282D34">
          <w:rPr>
            <w:rStyle w:val="Hyperlink"/>
            <w:noProof/>
          </w:rPr>
          <w:t xml:space="preserve"> A sample event to communicate the destruction of aliens.</w:t>
        </w:r>
        <w:r w:rsidR="00EA324E">
          <w:rPr>
            <w:noProof/>
            <w:webHidden/>
          </w:rPr>
          <w:tab/>
        </w:r>
        <w:r w:rsidR="00EA324E">
          <w:rPr>
            <w:noProof/>
            <w:webHidden/>
          </w:rPr>
          <w:fldChar w:fldCharType="begin"/>
        </w:r>
        <w:r w:rsidR="00EA324E">
          <w:rPr>
            <w:noProof/>
            <w:webHidden/>
          </w:rPr>
          <w:instrText xml:space="preserve"> PAGEREF _Toc382771808 \h </w:instrText>
        </w:r>
        <w:r w:rsidR="00EA324E">
          <w:rPr>
            <w:noProof/>
            <w:webHidden/>
          </w:rPr>
        </w:r>
        <w:r w:rsidR="00EA324E">
          <w:rPr>
            <w:noProof/>
            <w:webHidden/>
          </w:rPr>
          <w:fldChar w:fldCharType="separate"/>
        </w:r>
        <w:r w:rsidR="00EA324E">
          <w:rPr>
            <w:noProof/>
            <w:webHidden/>
          </w:rPr>
          <w:t>187</w:t>
        </w:r>
        <w:r w:rsidR="00EA324E">
          <w:rPr>
            <w:noProof/>
            <w:webHidden/>
          </w:rPr>
          <w:fldChar w:fldCharType="end"/>
        </w:r>
      </w:hyperlink>
    </w:p>
    <w:p w14:paraId="019E21F2" w14:textId="77777777" w:rsidR="00EA324E" w:rsidRDefault="003F2A18">
      <w:pPr>
        <w:pStyle w:val="TableofFigures"/>
        <w:tabs>
          <w:tab w:val="right" w:leader="dot" w:pos="8494"/>
        </w:tabs>
        <w:rPr>
          <w:rFonts w:eastAsiaTheme="minorEastAsia"/>
          <w:noProof/>
          <w:sz w:val="22"/>
          <w:lang w:val="pt-BR" w:eastAsia="pt-BR"/>
        </w:rPr>
      </w:pPr>
      <w:hyperlink w:anchor="_Toc382771809" w:history="1">
        <w:r w:rsidR="00EA324E" w:rsidRPr="00282D34">
          <w:rPr>
            <w:rStyle w:val="Hyperlink"/>
            <w:b/>
            <w:noProof/>
          </w:rPr>
          <w:t>Listing 84.</w:t>
        </w:r>
        <w:r w:rsidR="00EA324E" w:rsidRPr="00282D34">
          <w:rPr>
            <w:rStyle w:val="Hyperlink"/>
            <w:noProof/>
          </w:rPr>
          <w:t xml:space="preserve"> Registering game events handlers.</w:t>
        </w:r>
        <w:r w:rsidR="00EA324E">
          <w:rPr>
            <w:noProof/>
            <w:webHidden/>
          </w:rPr>
          <w:tab/>
        </w:r>
        <w:r w:rsidR="00EA324E">
          <w:rPr>
            <w:noProof/>
            <w:webHidden/>
          </w:rPr>
          <w:fldChar w:fldCharType="begin"/>
        </w:r>
        <w:r w:rsidR="00EA324E">
          <w:rPr>
            <w:noProof/>
            <w:webHidden/>
          </w:rPr>
          <w:instrText xml:space="preserve"> PAGEREF _Toc382771809 \h </w:instrText>
        </w:r>
        <w:r w:rsidR="00EA324E">
          <w:rPr>
            <w:noProof/>
            <w:webHidden/>
          </w:rPr>
        </w:r>
        <w:r w:rsidR="00EA324E">
          <w:rPr>
            <w:noProof/>
            <w:webHidden/>
          </w:rPr>
          <w:fldChar w:fldCharType="separate"/>
        </w:r>
        <w:r w:rsidR="00EA324E">
          <w:rPr>
            <w:noProof/>
            <w:webHidden/>
          </w:rPr>
          <w:t>188</w:t>
        </w:r>
        <w:r w:rsidR="00EA324E">
          <w:rPr>
            <w:noProof/>
            <w:webHidden/>
          </w:rPr>
          <w:fldChar w:fldCharType="end"/>
        </w:r>
      </w:hyperlink>
    </w:p>
    <w:p w14:paraId="2A88DFA3" w14:textId="77777777" w:rsidR="00EA324E" w:rsidRDefault="003F2A18">
      <w:pPr>
        <w:pStyle w:val="TableofFigures"/>
        <w:tabs>
          <w:tab w:val="right" w:leader="dot" w:pos="8494"/>
        </w:tabs>
        <w:rPr>
          <w:rFonts w:eastAsiaTheme="minorEastAsia"/>
          <w:noProof/>
          <w:sz w:val="22"/>
          <w:lang w:val="pt-BR" w:eastAsia="pt-BR"/>
        </w:rPr>
      </w:pPr>
      <w:hyperlink w:anchor="_Toc382771810" w:history="1">
        <w:r w:rsidR="00EA324E" w:rsidRPr="00282D34">
          <w:rPr>
            <w:rStyle w:val="Hyperlink"/>
            <w:b/>
            <w:noProof/>
          </w:rPr>
          <w:t>Listing 85.</w:t>
        </w:r>
        <w:r w:rsidR="00EA324E" w:rsidRPr="00282D34">
          <w:rPr>
            <w:rStyle w:val="Hyperlink"/>
            <w:noProof/>
          </w:rPr>
          <w:t xml:space="preserve"> Removing destroyed actors from the game.</w:t>
        </w:r>
        <w:r w:rsidR="00EA324E">
          <w:rPr>
            <w:noProof/>
            <w:webHidden/>
          </w:rPr>
          <w:tab/>
        </w:r>
        <w:r w:rsidR="00EA324E">
          <w:rPr>
            <w:noProof/>
            <w:webHidden/>
          </w:rPr>
          <w:fldChar w:fldCharType="begin"/>
        </w:r>
        <w:r w:rsidR="00EA324E">
          <w:rPr>
            <w:noProof/>
            <w:webHidden/>
          </w:rPr>
          <w:instrText xml:space="preserve"> PAGEREF _Toc382771810 \h </w:instrText>
        </w:r>
        <w:r w:rsidR="00EA324E">
          <w:rPr>
            <w:noProof/>
            <w:webHidden/>
          </w:rPr>
        </w:r>
        <w:r w:rsidR="00EA324E">
          <w:rPr>
            <w:noProof/>
            <w:webHidden/>
          </w:rPr>
          <w:fldChar w:fldCharType="separate"/>
        </w:r>
        <w:r w:rsidR="00EA324E">
          <w:rPr>
            <w:noProof/>
            <w:webHidden/>
          </w:rPr>
          <w:t>190</w:t>
        </w:r>
        <w:r w:rsidR="00EA324E">
          <w:rPr>
            <w:noProof/>
            <w:webHidden/>
          </w:rPr>
          <w:fldChar w:fldCharType="end"/>
        </w:r>
      </w:hyperlink>
    </w:p>
    <w:p w14:paraId="5FF835D3" w14:textId="77777777" w:rsidR="00EA324E" w:rsidRDefault="003F2A18">
      <w:pPr>
        <w:pStyle w:val="TableofFigures"/>
        <w:tabs>
          <w:tab w:val="right" w:leader="dot" w:pos="8494"/>
        </w:tabs>
        <w:rPr>
          <w:rFonts w:eastAsiaTheme="minorEastAsia"/>
          <w:noProof/>
          <w:sz w:val="22"/>
          <w:lang w:val="pt-BR" w:eastAsia="pt-BR"/>
        </w:rPr>
      </w:pPr>
      <w:hyperlink w:anchor="_Toc382771811" w:history="1">
        <w:r w:rsidR="00EA324E" w:rsidRPr="00282D34">
          <w:rPr>
            <w:rStyle w:val="Hyperlink"/>
            <w:b/>
            <w:noProof/>
          </w:rPr>
          <w:t>Listing 86.</w:t>
        </w:r>
        <w:r w:rsidR="00EA324E" w:rsidRPr="00282D34">
          <w:rPr>
            <w:rStyle w:val="Hyperlink"/>
            <w:noProof/>
          </w:rPr>
          <w:t xml:space="preserve"> Adding a destroyed alien to test the event.</w:t>
        </w:r>
        <w:r w:rsidR="00EA324E">
          <w:rPr>
            <w:noProof/>
            <w:webHidden/>
          </w:rPr>
          <w:tab/>
        </w:r>
        <w:r w:rsidR="00EA324E">
          <w:rPr>
            <w:noProof/>
            <w:webHidden/>
          </w:rPr>
          <w:fldChar w:fldCharType="begin"/>
        </w:r>
        <w:r w:rsidR="00EA324E">
          <w:rPr>
            <w:noProof/>
            <w:webHidden/>
          </w:rPr>
          <w:instrText xml:space="preserve"> PAGEREF _Toc382771811 \h </w:instrText>
        </w:r>
        <w:r w:rsidR="00EA324E">
          <w:rPr>
            <w:noProof/>
            <w:webHidden/>
          </w:rPr>
        </w:r>
        <w:r w:rsidR="00EA324E">
          <w:rPr>
            <w:noProof/>
            <w:webHidden/>
          </w:rPr>
          <w:fldChar w:fldCharType="separate"/>
        </w:r>
        <w:r w:rsidR="00EA324E">
          <w:rPr>
            <w:noProof/>
            <w:webHidden/>
          </w:rPr>
          <w:t>191</w:t>
        </w:r>
        <w:r w:rsidR="00EA324E">
          <w:rPr>
            <w:noProof/>
            <w:webHidden/>
          </w:rPr>
          <w:fldChar w:fldCharType="end"/>
        </w:r>
      </w:hyperlink>
    </w:p>
    <w:p w14:paraId="5035BB2D" w14:textId="77777777" w:rsidR="00EA324E" w:rsidRDefault="003F2A18">
      <w:pPr>
        <w:pStyle w:val="TableofFigures"/>
        <w:tabs>
          <w:tab w:val="right" w:leader="dot" w:pos="8494"/>
        </w:tabs>
        <w:rPr>
          <w:rFonts w:eastAsiaTheme="minorEastAsia"/>
          <w:noProof/>
          <w:sz w:val="22"/>
          <w:lang w:val="pt-BR" w:eastAsia="pt-BR"/>
        </w:rPr>
      </w:pPr>
      <w:hyperlink w:anchor="_Toc382771812" w:history="1">
        <w:r w:rsidR="00EA324E" w:rsidRPr="00282D34">
          <w:rPr>
            <w:rStyle w:val="Hyperlink"/>
            <w:b/>
            <w:noProof/>
          </w:rPr>
          <w:t>Listing 87.</w:t>
        </w:r>
        <w:r w:rsidR="00EA324E" w:rsidRPr="00282D34">
          <w:rPr>
            <w:rStyle w:val="Hyperlink"/>
            <w:noProof/>
          </w:rPr>
          <w:t xml:space="preserve"> Defining a game command to move actors.</w:t>
        </w:r>
        <w:r w:rsidR="00EA324E">
          <w:rPr>
            <w:noProof/>
            <w:webHidden/>
          </w:rPr>
          <w:tab/>
        </w:r>
        <w:r w:rsidR="00EA324E">
          <w:rPr>
            <w:noProof/>
            <w:webHidden/>
          </w:rPr>
          <w:fldChar w:fldCharType="begin"/>
        </w:r>
        <w:r w:rsidR="00EA324E">
          <w:rPr>
            <w:noProof/>
            <w:webHidden/>
          </w:rPr>
          <w:instrText xml:space="preserve"> PAGEREF _Toc382771812 \h </w:instrText>
        </w:r>
        <w:r w:rsidR="00EA324E">
          <w:rPr>
            <w:noProof/>
            <w:webHidden/>
          </w:rPr>
        </w:r>
        <w:r w:rsidR="00EA324E">
          <w:rPr>
            <w:noProof/>
            <w:webHidden/>
          </w:rPr>
          <w:fldChar w:fldCharType="separate"/>
        </w:r>
        <w:r w:rsidR="00EA324E">
          <w:rPr>
            <w:noProof/>
            <w:webHidden/>
          </w:rPr>
          <w:t>194</w:t>
        </w:r>
        <w:r w:rsidR="00EA324E">
          <w:rPr>
            <w:noProof/>
            <w:webHidden/>
          </w:rPr>
          <w:fldChar w:fldCharType="end"/>
        </w:r>
      </w:hyperlink>
    </w:p>
    <w:p w14:paraId="385A9580" w14:textId="77777777" w:rsidR="00EA324E" w:rsidRDefault="003F2A18">
      <w:pPr>
        <w:pStyle w:val="TableofFigures"/>
        <w:tabs>
          <w:tab w:val="right" w:leader="dot" w:pos="8494"/>
        </w:tabs>
        <w:rPr>
          <w:rFonts w:eastAsiaTheme="minorEastAsia"/>
          <w:noProof/>
          <w:sz w:val="22"/>
          <w:lang w:val="pt-BR" w:eastAsia="pt-BR"/>
        </w:rPr>
      </w:pPr>
      <w:hyperlink w:anchor="_Toc382771813" w:history="1">
        <w:r w:rsidR="00EA324E" w:rsidRPr="00282D34">
          <w:rPr>
            <w:rStyle w:val="Hyperlink"/>
            <w:b/>
            <w:noProof/>
          </w:rPr>
          <w:t>Listing 88.</w:t>
        </w:r>
        <w:r w:rsidR="00EA324E" w:rsidRPr="00282D34">
          <w:rPr>
            <w:rStyle w:val="Hyperlink"/>
            <w:noProof/>
          </w:rPr>
          <w:t xml:space="preserve"> Handling a game command.</w:t>
        </w:r>
        <w:r w:rsidR="00EA324E">
          <w:rPr>
            <w:noProof/>
            <w:webHidden/>
          </w:rPr>
          <w:tab/>
        </w:r>
        <w:r w:rsidR="00EA324E">
          <w:rPr>
            <w:noProof/>
            <w:webHidden/>
          </w:rPr>
          <w:fldChar w:fldCharType="begin"/>
        </w:r>
        <w:r w:rsidR="00EA324E">
          <w:rPr>
            <w:noProof/>
            <w:webHidden/>
          </w:rPr>
          <w:instrText xml:space="preserve"> PAGEREF _Toc382771813 \h </w:instrText>
        </w:r>
        <w:r w:rsidR="00EA324E">
          <w:rPr>
            <w:noProof/>
            <w:webHidden/>
          </w:rPr>
        </w:r>
        <w:r w:rsidR="00EA324E">
          <w:rPr>
            <w:noProof/>
            <w:webHidden/>
          </w:rPr>
          <w:fldChar w:fldCharType="separate"/>
        </w:r>
        <w:r w:rsidR="00EA324E">
          <w:rPr>
            <w:noProof/>
            <w:webHidden/>
          </w:rPr>
          <w:t>195</w:t>
        </w:r>
        <w:r w:rsidR="00EA324E">
          <w:rPr>
            <w:noProof/>
            <w:webHidden/>
          </w:rPr>
          <w:fldChar w:fldCharType="end"/>
        </w:r>
      </w:hyperlink>
    </w:p>
    <w:p w14:paraId="06261569" w14:textId="77777777" w:rsidR="00EA324E" w:rsidRDefault="003F2A18">
      <w:pPr>
        <w:pStyle w:val="TableofFigures"/>
        <w:tabs>
          <w:tab w:val="right" w:leader="dot" w:pos="8494"/>
        </w:tabs>
        <w:rPr>
          <w:rFonts w:eastAsiaTheme="minorEastAsia"/>
          <w:noProof/>
          <w:sz w:val="22"/>
          <w:lang w:val="pt-BR" w:eastAsia="pt-BR"/>
        </w:rPr>
      </w:pPr>
      <w:hyperlink w:anchor="_Toc382771814" w:history="1">
        <w:r w:rsidR="00EA324E" w:rsidRPr="00282D34">
          <w:rPr>
            <w:rStyle w:val="Hyperlink"/>
            <w:b/>
            <w:noProof/>
          </w:rPr>
          <w:t>Listing 89.</w:t>
        </w:r>
        <w:r w:rsidR="00EA324E" w:rsidRPr="00282D34">
          <w:rPr>
            <w:rStyle w:val="Hyperlink"/>
            <w:noProof/>
          </w:rPr>
          <w:t xml:space="preserve"> Dispatching a game command with a random direction.</w:t>
        </w:r>
        <w:r w:rsidR="00EA324E">
          <w:rPr>
            <w:noProof/>
            <w:webHidden/>
          </w:rPr>
          <w:tab/>
        </w:r>
        <w:r w:rsidR="00EA324E">
          <w:rPr>
            <w:noProof/>
            <w:webHidden/>
          </w:rPr>
          <w:fldChar w:fldCharType="begin"/>
        </w:r>
        <w:r w:rsidR="00EA324E">
          <w:rPr>
            <w:noProof/>
            <w:webHidden/>
          </w:rPr>
          <w:instrText xml:space="preserve"> PAGEREF _Toc382771814 \h </w:instrText>
        </w:r>
        <w:r w:rsidR="00EA324E">
          <w:rPr>
            <w:noProof/>
            <w:webHidden/>
          </w:rPr>
        </w:r>
        <w:r w:rsidR="00EA324E">
          <w:rPr>
            <w:noProof/>
            <w:webHidden/>
          </w:rPr>
          <w:fldChar w:fldCharType="separate"/>
        </w:r>
        <w:r w:rsidR="00EA324E">
          <w:rPr>
            <w:noProof/>
            <w:webHidden/>
          </w:rPr>
          <w:t>196</w:t>
        </w:r>
        <w:r w:rsidR="00EA324E">
          <w:rPr>
            <w:noProof/>
            <w:webHidden/>
          </w:rPr>
          <w:fldChar w:fldCharType="end"/>
        </w:r>
      </w:hyperlink>
    </w:p>
    <w:p w14:paraId="7E1022AD" w14:textId="77777777" w:rsidR="00EA324E" w:rsidRDefault="003F2A18">
      <w:pPr>
        <w:pStyle w:val="TableofFigures"/>
        <w:tabs>
          <w:tab w:val="right" w:leader="dot" w:pos="8494"/>
        </w:tabs>
        <w:rPr>
          <w:rFonts w:eastAsiaTheme="minorEastAsia"/>
          <w:noProof/>
          <w:sz w:val="22"/>
          <w:lang w:val="pt-BR" w:eastAsia="pt-BR"/>
        </w:rPr>
      </w:pPr>
      <w:hyperlink w:anchor="_Toc382771815" w:history="1">
        <w:r w:rsidR="00EA324E" w:rsidRPr="00282D34">
          <w:rPr>
            <w:rStyle w:val="Hyperlink"/>
            <w:b/>
            <w:noProof/>
          </w:rPr>
          <w:t>Listing 90.</w:t>
        </w:r>
        <w:r w:rsidR="00EA324E" w:rsidRPr="00282D34">
          <w:rPr>
            <w:rStyle w:val="Hyperlink"/>
            <w:noProof/>
          </w:rPr>
          <w:t xml:space="preserve"> Setting a constant speed to the actor.</w:t>
        </w:r>
        <w:r w:rsidR="00EA324E">
          <w:rPr>
            <w:noProof/>
            <w:webHidden/>
          </w:rPr>
          <w:tab/>
        </w:r>
        <w:r w:rsidR="00EA324E">
          <w:rPr>
            <w:noProof/>
            <w:webHidden/>
          </w:rPr>
          <w:fldChar w:fldCharType="begin"/>
        </w:r>
        <w:r w:rsidR="00EA324E">
          <w:rPr>
            <w:noProof/>
            <w:webHidden/>
          </w:rPr>
          <w:instrText xml:space="preserve"> PAGEREF _Toc382771815 \h </w:instrText>
        </w:r>
        <w:r w:rsidR="00EA324E">
          <w:rPr>
            <w:noProof/>
            <w:webHidden/>
          </w:rPr>
        </w:r>
        <w:r w:rsidR="00EA324E">
          <w:rPr>
            <w:noProof/>
            <w:webHidden/>
          </w:rPr>
          <w:fldChar w:fldCharType="separate"/>
        </w:r>
        <w:r w:rsidR="00EA324E">
          <w:rPr>
            <w:noProof/>
            <w:webHidden/>
          </w:rPr>
          <w:t>197</w:t>
        </w:r>
        <w:r w:rsidR="00EA324E">
          <w:rPr>
            <w:noProof/>
            <w:webHidden/>
          </w:rPr>
          <w:fldChar w:fldCharType="end"/>
        </w:r>
      </w:hyperlink>
    </w:p>
    <w:p w14:paraId="4C0F3644" w14:textId="77777777" w:rsidR="00EA324E" w:rsidRDefault="003F2A18">
      <w:pPr>
        <w:pStyle w:val="TableofFigures"/>
        <w:tabs>
          <w:tab w:val="right" w:leader="dot" w:pos="8494"/>
        </w:tabs>
        <w:rPr>
          <w:rFonts w:eastAsiaTheme="minorEastAsia"/>
          <w:noProof/>
          <w:sz w:val="22"/>
          <w:lang w:val="pt-BR" w:eastAsia="pt-BR"/>
        </w:rPr>
      </w:pPr>
      <w:hyperlink w:anchor="_Toc382771816" w:history="1">
        <w:r w:rsidR="00EA324E" w:rsidRPr="00282D34">
          <w:rPr>
            <w:rStyle w:val="Hyperlink"/>
            <w:b/>
            <w:noProof/>
          </w:rPr>
          <w:t>Listing 91.</w:t>
        </w:r>
        <w:r w:rsidR="00EA324E" w:rsidRPr="00282D34">
          <w:rPr>
            <w:rStyle w:val="Hyperlink"/>
            <w:noProof/>
          </w:rPr>
          <w:t xml:space="preserve"> Implementing player profile support to the game logic.</w:t>
        </w:r>
        <w:r w:rsidR="00EA324E">
          <w:rPr>
            <w:noProof/>
            <w:webHidden/>
          </w:rPr>
          <w:tab/>
        </w:r>
        <w:r w:rsidR="00EA324E">
          <w:rPr>
            <w:noProof/>
            <w:webHidden/>
          </w:rPr>
          <w:fldChar w:fldCharType="begin"/>
        </w:r>
        <w:r w:rsidR="00EA324E">
          <w:rPr>
            <w:noProof/>
            <w:webHidden/>
          </w:rPr>
          <w:instrText xml:space="preserve"> PAGEREF _Toc382771816 \h </w:instrText>
        </w:r>
        <w:r w:rsidR="00EA324E">
          <w:rPr>
            <w:noProof/>
            <w:webHidden/>
          </w:rPr>
        </w:r>
        <w:r w:rsidR="00EA324E">
          <w:rPr>
            <w:noProof/>
            <w:webHidden/>
          </w:rPr>
          <w:fldChar w:fldCharType="separate"/>
        </w:r>
        <w:r w:rsidR="00EA324E">
          <w:rPr>
            <w:noProof/>
            <w:webHidden/>
          </w:rPr>
          <w:t>198</w:t>
        </w:r>
        <w:r w:rsidR="00EA324E">
          <w:rPr>
            <w:noProof/>
            <w:webHidden/>
          </w:rPr>
          <w:fldChar w:fldCharType="end"/>
        </w:r>
      </w:hyperlink>
    </w:p>
    <w:p w14:paraId="7EA1AC6F" w14:textId="77777777" w:rsidR="00EA324E" w:rsidRDefault="003F2A18">
      <w:pPr>
        <w:pStyle w:val="TableofFigures"/>
        <w:tabs>
          <w:tab w:val="right" w:leader="dot" w:pos="8494"/>
        </w:tabs>
        <w:rPr>
          <w:rFonts w:eastAsiaTheme="minorEastAsia"/>
          <w:noProof/>
          <w:sz w:val="22"/>
          <w:lang w:val="pt-BR" w:eastAsia="pt-BR"/>
        </w:rPr>
      </w:pPr>
      <w:hyperlink w:anchor="_Toc382771817" w:history="1">
        <w:r w:rsidR="00EA324E" w:rsidRPr="00282D34">
          <w:rPr>
            <w:rStyle w:val="Hyperlink"/>
            <w:b/>
            <w:noProof/>
          </w:rPr>
          <w:t>Listing 92.</w:t>
        </w:r>
        <w:r w:rsidR="00EA324E" w:rsidRPr="00282D34">
          <w:rPr>
            <w:rStyle w:val="Hyperlink"/>
            <w:noProof/>
          </w:rPr>
          <w:t xml:space="preserve"> Tailoring the entities.</w:t>
        </w:r>
        <w:r w:rsidR="00EA324E">
          <w:rPr>
            <w:noProof/>
            <w:webHidden/>
          </w:rPr>
          <w:tab/>
        </w:r>
        <w:r w:rsidR="00EA324E">
          <w:rPr>
            <w:noProof/>
            <w:webHidden/>
          </w:rPr>
          <w:fldChar w:fldCharType="begin"/>
        </w:r>
        <w:r w:rsidR="00EA324E">
          <w:rPr>
            <w:noProof/>
            <w:webHidden/>
          </w:rPr>
          <w:instrText xml:space="preserve"> PAGEREF _Toc382771817 \h </w:instrText>
        </w:r>
        <w:r w:rsidR="00EA324E">
          <w:rPr>
            <w:noProof/>
            <w:webHidden/>
          </w:rPr>
        </w:r>
        <w:r w:rsidR="00EA324E">
          <w:rPr>
            <w:noProof/>
            <w:webHidden/>
          </w:rPr>
          <w:fldChar w:fldCharType="separate"/>
        </w:r>
        <w:r w:rsidR="00EA324E">
          <w:rPr>
            <w:noProof/>
            <w:webHidden/>
          </w:rPr>
          <w:t>200</w:t>
        </w:r>
        <w:r w:rsidR="00EA324E">
          <w:rPr>
            <w:noProof/>
            <w:webHidden/>
          </w:rPr>
          <w:fldChar w:fldCharType="end"/>
        </w:r>
      </w:hyperlink>
    </w:p>
    <w:p w14:paraId="1B612772" w14:textId="77777777" w:rsidR="00EA324E" w:rsidRDefault="003F2A18">
      <w:pPr>
        <w:pStyle w:val="TableofFigures"/>
        <w:tabs>
          <w:tab w:val="right" w:leader="dot" w:pos="8494"/>
        </w:tabs>
        <w:rPr>
          <w:rFonts w:eastAsiaTheme="minorEastAsia"/>
          <w:noProof/>
          <w:sz w:val="22"/>
          <w:lang w:val="pt-BR" w:eastAsia="pt-BR"/>
        </w:rPr>
      </w:pPr>
      <w:hyperlink w:anchor="_Toc382771818" w:history="1">
        <w:r w:rsidR="00EA324E" w:rsidRPr="00282D34">
          <w:rPr>
            <w:rStyle w:val="Hyperlink"/>
            <w:b/>
            <w:noProof/>
          </w:rPr>
          <w:t>Listing 93.</w:t>
        </w:r>
        <w:r w:rsidR="00EA324E" w:rsidRPr="00282D34">
          <w:rPr>
            <w:rStyle w:val="Hyperlink"/>
            <w:noProof/>
          </w:rPr>
          <w:t xml:space="preserve"> The </w:t>
        </w:r>
        <w:r w:rsidR="00EA324E" w:rsidRPr="00282D34">
          <w:rPr>
            <w:rStyle w:val="Hyperlink"/>
            <w:rFonts w:ascii="Consolas" w:hAnsi="Consolas"/>
            <w:noProof/>
          </w:rPr>
          <w:t>PlayerPreferences</w:t>
        </w:r>
        <w:r w:rsidR="00EA324E" w:rsidRPr="00282D34">
          <w:rPr>
            <w:rStyle w:val="Hyperlink"/>
            <w:noProof/>
          </w:rPr>
          <w:t xml:space="preserve"> section of the player profile, describing general settings.</w:t>
        </w:r>
        <w:r w:rsidR="00EA324E">
          <w:rPr>
            <w:noProof/>
            <w:webHidden/>
          </w:rPr>
          <w:tab/>
        </w:r>
        <w:r w:rsidR="00EA324E">
          <w:rPr>
            <w:noProof/>
            <w:webHidden/>
          </w:rPr>
          <w:fldChar w:fldCharType="begin"/>
        </w:r>
        <w:r w:rsidR="00EA324E">
          <w:rPr>
            <w:noProof/>
            <w:webHidden/>
          </w:rPr>
          <w:instrText xml:space="preserve"> PAGEREF _Toc382771818 \h </w:instrText>
        </w:r>
        <w:r w:rsidR="00EA324E">
          <w:rPr>
            <w:noProof/>
            <w:webHidden/>
          </w:rPr>
        </w:r>
        <w:r w:rsidR="00EA324E">
          <w:rPr>
            <w:noProof/>
            <w:webHidden/>
          </w:rPr>
          <w:fldChar w:fldCharType="separate"/>
        </w:r>
        <w:r w:rsidR="00EA324E">
          <w:rPr>
            <w:noProof/>
            <w:webHidden/>
          </w:rPr>
          <w:t>202</w:t>
        </w:r>
        <w:r w:rsidR="00EA324E">
          <w:rPr>
            <w:noProof/>
            <w:webHidden/>
          </w:rPr>
          <w:fldChar w:fldCharType="end"/>
        </w:r>
      </w:hyperlink>
    </w:p>
    <w:p w14:paraId="79330379" w14:textId="77777777" w:rsidR="00EA324E" w:rsidRDefault="003F2A18">
      <w:pPr>
        <w:pStyle w:val="TableofFigures"/>
        <w:tabs>
          <w:tab w:val="right" w:leader="dot" w:pos="8494"/>
        </w:tabs>
        <w:rPr>
          <w:rFonts w:eastAsiaTheme="minorEastAsia"/>
          <w:noProof/>
          <w:sz w:val="22"/>
          <w:lang w:val="pt-BR" w:eastAsia="pt-BR"/>
        </w:rPr>
      </w:pPr>
      <w:hyperlink w:anchor="_Toc382771819" w:history="1">
        <w:r w:rsidR="00EA324E" w:rsidRPr="00282D34">
          <w:rPr>
            <w:rStyle w:val="Hyperlink"/>
            <w:b/>
            <w:noProof/>
          </w:rPr>
          <w:t>Listing 94.</w:t>
        </w:r>
        <w:r w:rsidR="00EA324E" w:rsidRPr="00282D34">
          <w:rPr>
            <w:rStyle w:val="Hyperlink"/>
            <w:noProof/>
          </w:rPr>
          <w:t xml:space="preserve"> Adding actors to the game scene.</w:t>
        </w:r>
        <w:r w:rsidR="00EA324E">
          <w:rPr>
            <w:noProof/>
            <w:webHidden/>
          </w:rPr>
          <w:tab/>
        </w:r>
        <w:r w:rsidR="00EA324E">
          <w:rPr>
            <w:noProof/>
            <w:webHidden/>
          </w:rPr>
          <w:fldChar w:fldCharType="begin"/>
        </w:r>
        <w:r w:rsidR="00EA324E">
          <w:rPr>
            <w:noProof/>
            <w:webHidden/>
          </w:rPr>
          <w:instrText xml:space="preserve"> PAGEREF _Toc382771819 \h </w:instrText>
        </w:r>
        <w:r w:rsidR="00EA324E">
          <w:rPr>
            <w:noProof/>
            <w:webHidden/>
          </w:rPr>
        </w:r>
        <w:r w:rsidR="00EA324E">
          <w:rPr>
            <w:noProof/>
            <w:webHidden/>
          </w:rPr>
          <w:fldChar w:fldCharType="separate"/>
        </w:r>
        <w:r w:rsidR="00EA324E">
          <w:rPr>
            <w:noProof/>
            <w:webHidden/>
          </w:rPr>
          <w:t>203</w:t>
        </w:r>
        <w:r w:rsidR="00EA324E">
          <w:rPr>
            <w:noProof/>
            <w:webHidden/>
          </w:rPr>
          <w:fldChar w:fldCharType="end"/>
        </w:r>
      </w:hyperlink>
    </w:p>
    <w:p w14:paraId="3519289A" w14:textId="77777777" w:rsidR="00EA324E" w:rsidRDefault="003F2A18">
      <w:pPr>
        <w:pStyle w:val="TableofFigures"/>
        <w:tabs>
          <w:tab w:val="right" w:leader="dot" w:pos="8494"/>
        </w:tabs>
        <w:rPr>
          <w:rFonts w:eastAsiaTheme="minorEastAsia"/>
          <w:noProof/>
          <w:sz w:val="22"/>
          <w:lang w:val="pt-BR" w:eastAsia="pt-BR"/>
        </w:rPr>
      </w:pPr>
      <w:hyperlink w:anchor="_Toc382771820" w:history="1">
        <w:r w:rsidR="00EA324E" w:rsidRPr="00282D34">
          <w:rPr>
            <w:rStyle w:val="Hyperlink"/>
            <w:b/>
            <w:noProof/>
          </w:rPr>
          <w:t>Listing 95.</w:t>
        </w:r>
        <w:r w:rsidR="00EA324E" w:rsidRPr="00282D34">
          <w:rPr>
            <w:rStyle w:val="Hyperlink"/>
            <w:noProof/>
          </w:rPr>
          <w:t xml:space="preserve"> Adding an output component to the actor.</w:t>
        </w:r>
        <w:r w:rsidR="00EA324E">
          <w:rPr>
            <w:noProof/>
            <w:webHidden/>
          </w:rPr>
          <w:tab/>
        </w:r>
        <w:r w:rsidR="00EA324E">
          <w:rPr>
            <w:noProof/>
            <w:webHidden/>
          </w:rPr>
          <w:fldChar w:fldCharType="begin"/>
        </w:r>
        <w:r w:rsidR="00EA324E">
          <w:rPr>
            <w:noProof/>
            <w:webHidden/>
          </w:rPr>
          <w:instrText xml:space="preserve"> PAGEREF _Toc382771820 \h </w:instrText>
        </w:r>
        <w:r w:rsidR="00EA324E">
          <w:rPr>
            <w:noProof/>
            <w:webHidden/>
          </w:rPr>
        </w:r>
        <w:r w:rsidR="00EA324E">
          <w:rPr>
            <w:noProof/>
            <w:webHidden/>
          </w:rPr>
          <w:fldChar w:fldCharType="separate"/>
        </w:r>
        <w:r w:rsidR="00EA324E">
          <w:rPr>
            <w:noProof/>
            <w:webHidden/>
          </w:rPr>
          <w:t>203</w:t>
        </w:r>
        <w:r w:rsidR="00EA324E">
          <w:rPr>
            <w:noProof/>
            <w:webHidden/>
          </w:rPr>
          <w:fldChar w:fldCharType="end"/>
        </w:r>
      </w:hyperlink>
    </w:p>
    <w:p w14:paraId="2137684D" w14:textId="77777777" w:rsidR="00EA324E" w:rsidRDefault="003F2A18">
      <w:pPr>
        <w:pStyle w:val="TableofFigures"/>
        <w:tabs>
          <w:tab w:val="right" w:leader="dot" w:pos="8494"/>
        </w:tabs>
        <w:rPr>
          <w:rFonts w:eastAsiaTheme="minorEastAsia"/>
          <w:noProof/>
          <w:sz w:val="22"/>
          <w:lang w:val="pt-BR" w:eastAsia="pt-BR"/>
        </w:rPr>
      </w:pPr>
      <w:hyperlink w:anchor="_Toc382771821" w:history="1">
        <w:r w:rsidR="00EA324E" w:rsidRPr="00282D34">
          <w:rPr>
            <w:rStyle w:val="Hyperlink"/>
            <w:b/>
            <w:noProof/>
          </w:rPr>
          <w:t>Listing 96.</w:t>
        </w:r>
        <w:r w:rsidR="00EA324E" w:rsidRPr="00282D34">
          <w:rPr>
            <w:rStyle w:val="Hyperlink"/>
            <w:noProof/>
          </w:rPr>
          <w:t xml:space="preserve"> The default camera used in the tutorial.</w:t>
        </w:r>
        <w:r w:rsidR="00EA324E">
          <w:rPr>
            <w:noProof/>
            <w:webHidden/>
          </w:rPr>
          <w:tab/>
        </w:r>
        <w:r w:rsidR="00EA324E">
          <w:rPr>
            <w:noProof/>
            <w:webHidden/>
          </w:rPr>
          <w:fldChar w:fldCharType="begin"/>
        </w:r>
        <w:r w:rsidR="00EA324E">
          <w:rPr>
            <w:noProof/>
            <w:webHidden/>
          </w:rPr>
          <w:instrText xml:space="preserve"> PAGEREF _Toc382771821 \h </w:instrText>
        </w:r>
        <w:r w:rsidR="00EA324E">
          <w:rPr>
            <w:noProof/>
            <w:webHidden/>
          </w:rPr>
        </w:r>
        <w:r w:rsidR="00EA324E">
          <w:rPr>
            <w:noProof/>
            <w:webHidden/>
          </w:rPr>
          <w:fldChar w:fldCharType="separate"/>
        </w:r>
        <w:r w:rsidR="00EA324E">
          <w:rPr>
            <w:noProof/>
            <w:webHidden/>
          </w:rPr>
          <w:t>205</w:t>
        </w:r>
        <w:r w:rsidR="00EA324E">
          <w:rPr>
            <w:noProof/>
            <w:webHidden/>
          </w:rPr>
          <w:fldChar w:fldCharType="end"/>
        </w:r>
      </w:hyperlink>
    </w:p>
    <w:p w14:paraId="65A908F8" w14:textId="77777777" w:rsidR="00EA324E" w:rsidRDefault="003F2A18">
      <w:pPr>
        <w:pStyle w:val="TableofFigures"/>
        <w:tabs>
          <w:tab w:val="right" w:leader="dot" w:pos="8494"/>
        </w:tabs>
        <w:rPr>
          <w:rFonts w:eastAsiaTheme="minorEastAsia"/>
          <w:noProof/>
          <w:sz w:val="22"/>
          <w:lang w:val="pt-BR" w:eastAsia="pt-BR"/>
        </w:rPr>
      </w:pPr>
      <w:hyperlink w:anchor="_Toc382771822" w:history="1">
        <w:r w:rsidR="00EA324E" w:rsidRPr="00282D34">
          <w:rPr>
            <w:rStyle w:val="Hyperlink"/>
            <w:b/>
            <w:noProof/>
          </w:rPr>
          <w:t>Listing 97.</w:t>
        </w:r>
        <w:r w:rsidR="00EA324E" w:rsidRPr="00282D34">
          <w:rPr>
            <w:rStyle w:val="Hyperlink"/>
            <w:noProof/>
          </w:rPr>
          <w:t xml:space="preserve"> Defining a follow-up camera.</w:t>
        </w:r>
        <w:r w:rsidR="00EA324E">
          <w:rPr>
            <w:noProof/>
            <w:webHidden/>
          </w:rPr>
          <w:tab/>
        </w:r>
        <w:r w:rsidR="00EA324E">
          <w:rPr>
            <w:noProof/>
            <w:webHidden/>
          </w:rPr>
          <w:fldChar w:fldCharType="begin"/>
        </w:r>
        <w:r w:rsidR="00EA324E">
          <w:rPr>
            <w:noProof/>
            <w:webHidden/>
          </w:rPr>
          <w:instrText xml:space="preserve"> PAGEREF _Toc382771822 \h </w:instrText>
        </w:r>
        <w:r w:rsidR="00EA324E">
          <w:rPr>
            <w:noProof/>
            <w:webHidden/>
          </w:rPr>
        </w:r>
        <w:r w:rsidR="00EA324E">
          <w:rPr>
            <w:noProof/>
            <w:webHidden/>
          </w:rPr>
          <w:fldChar w:fldCharType="separate"/>
        </w:r>
        <w:r w:rsidR="00EA324E">
          <w:rPr>
            <w:noProof/>
            <w:webHidden/>
          </w:rPr>
          <w:t>205</w:t>
        </w:r>
        <w:r w:rsidR="00EA324E">
          <w:rPr>
            <w:noProof/>
            <w:webHidden/>
          </w:rPr>
          <w:fldChar w:fldCharType="end"/>
        </w:r>
      </w:hyperlink>
    </w:p>
    <w:p w14:paraId="20C9F860" w14:textId="77777777" w:rsidR="00EA324E" w:rsidRDefault="003F2A18">
      <w:pPr>
        <w:pStyle w:val="TableofFigures"/>
        <w:tabs>
          <w:tab w:val="right" w:leader="dot" w:pos="8494"/>
        </w:tabs>
        <w:rPr>
          <w:rFonts w:eastAsiaTheme="minorEastAsia"/>
          <w:noProof/>
          <w:sz w:val="22"/>
          <w:lang w:val="pt-BR" w:eastAsia="pt-BR"/>
        </w:rPr>
      </w:pPr>
      <w:hyperlink w:anchor="_Toc382771823" w:history="1">
        <w:r w:rsidR="00EA324E" w:rsidRPr="00282D34">
          <w:rPr>
            <w:rStyle w:val="Hyperlink"/>
            <w:b/>
            <w:noProof/>
          </w:rPr>
          <w:t>Listing 98.</w:t>
        </w:r>
        <w:r w:rsidR="00EA324E" w:rsidRPr="00282D34">
          <w:rPr>
            <w:rStyle w:val="Hyperlink"/>
            <w:noProof/>
          </w:rPr>
          <w:t xml:space="preserve"> A </w:t>
        </w:r>
        <w:r w:rsidR="00EA324E" w:rsidRPr="00282D34">
          <w:rPr>
            <w:rStyle w:val="Hyperlink"/>
            <w:rFonts w:ascii="Consolas" w:hAnsi="Consolas"/>
            <w:noProof/>
          </w:rPr>
          <w:t>GameController</w:t>
        </w:r>
        <w:r w:rsidR="00EA324E" w:rsidRPr="00282D34">
          <w:rPr>
            <w:rStyle w:val="Hyperlink"/>
            <w:noProof/>
          </w:rPr>
          <w:t xml:space="preserve"> using mouse and keyboard.</w:t>
        </w:r>
        <w:r w:rsidR="00EA324E">
          <w:rPr>
            <w:noProof/>
            <w:webHidden/>
          </w:rPr>
          <w:tab/>
        </w:r>
        <w:r w:rsidR="00EA324E">
          <w:rPr>
            <w:noProof/>
            <w:webHidden/>
          </w:rPr>
          <w:fldChar w:fldCharType="begin"/>
        </w:r>
        <w:r w:rsidR="00EA324E">
          <w:rPr>
            <w:noProof/>
            <w:webHidden/>
          </w:rPr>
          <w:instrText xml:space="preserve"> PAGEREF _Toc382771823 \h </w:instrText>
        </w:r>
        <w:r w:rsidR="00EA324E">
          <w:rPr>
            <w:noProof/>
            <w:webHidden/>
          </w:rPr>
        </w:r>
        <w:r w:rsidR="00EA324E">
          <w:rPr>
            <w:noProof/>
            <w:webHidden/>
          </w:rPr>
          <w:fldChar w:fldCharType="separate"/>
        </w:r>
        <w:r w:rsidR="00EA324E">
          <w:rPr>
            <w:noProof/>
            <w:webHidden/>
          </w:rPr>
          <w:t>206</w:t>
        </w:r>
        <w:r w:rsidR="00EA324E">
          <w:rPr>
            <w:noProof/>
            <w:webHidden/>
          </w:rPr>
          <w:fldChar w:fldCharType="end"/>
        </w:r>
      </w:hyperlink>
    </w:p>
    <w:p w14:paraId="7F4A2C06" w14:textId="77777777" w:rsidR="00EA324E" w:rsidRDefault="003F2A18">
      <w:pPr>
        <w:pStyle w:val="TableofFigures"/>
        <w:tabs>
          <w:tab w:val="right" w:leader="dot" w:pos="8494"/>
        </w:tabs>
        <w:rPr>
          <w:rFonts w:eastAsiaTheme="minorEastAsia"/>
          <w:noProof/>
          <w:sz w:val="22"/>
          <w:lang w:val="pt-BR" w:eastAsia="pt-BR"/>
        </w:rPr>
      </w:pPr>
      <w:hyperlink w:anchor="_Toc382771824" w:history="1">
        <w:r w:rsidR="00EA324E" w:rsidRPr="00282D34">
          <w:rPr>
            <w:rStyle w:val="Hyperlink"/>
            <w:b/>
            <w:noProof/>
          </w:rPr>
          <w:t>Listing 99.</w:t>
        </w:r>
        <w:r w:rsidR="00EA324E" w:rsidRPr="00282D34">
          <w:rPr>
            <w:rStyle w:val="Hyperlink"/>
            <w:noProof/>
          </w:rPr>
          <w:t xml:space="preserve"> A sample implementation of the </w:t>
        </w:r>
        <w:r w:rsidR="00EA324E" w:rsidRPr="00282D34">
          <w:rPr>
            <w:rStyle w:val="Hyperlink"/>
            <w:rFonts w:ascii="Consolas" w:hAnsi="Consolas"/>
            <w:noProof/>
          </w:rPr>
          <w:t>InputCallback()</w:t>
        </w:r>
        <w:r w:rsidR="00EA324E" w:rsidRPr="00282D34">
          <w:rPr>
            <w:rStyle w:val="Hyperlink"/>
            <w:noProof/>
          </w:rPr>
          <w:t xml:space="preserve"> method.</w:t>
        </w:r>
        <w:r w:rsidR="00EA324E">
          <w:rPr>
            <w:noProof/>
            <w:webHidden/>
          </w:rPr>
          <w:tab/>
        </w:r>
        <w:r w:rsidR="00EA324E">
          <w:rPr>
            <w:noProof/>
            <w:webHidden/>
          </w:rPr>
          <w:fldChar w:fldCharType="begin"/>
        </w:r>
        <w:r w:rsidR="00EA324E">
          <w:rPr>
            <w:noProof/>
            <w:webHidden/>
          </w:rPr>
          <w:instrText xml:space="preserve"> PAGEREF _Toc382771824 \h </w:instrText>
        </w:r>
        <w:r w:rsidR="00EA324E">
          <w:rPr>
            <w:noProof/>
            <w:webHidden/>
          </w:rPr>
        </w:r>
        <w:r w:rsidR="00EA324E">
          <w:rPr>
            <w:noProof/>
            <w:webHidden/>
          </w:rPr>
          <w:fldChar w:fldCharType="separate"/>
        </w:r>
        <w:r w:rsidR="00EA324E">
          <w:rPr>
            <w:noProof/>
            <w:webHidden/>
          </w:rPr>
          <w:t>207</w:t>
        </w:r>
        <w:r w:rsidR="00EA324E">
          <w:rPr>
            <w:noProof/>
            <w:webHidden/>
          </w:rPr>
          <w:fldChar w:fldCharType="end"/>
        </w:r>
      </w:hyperlink>
    </w:p>
    <w:p w14:paraId="5B87E860" w14:textId="77777777" w:rsidR="00EA324E" w:rsidRDefault="003F2A18">
      <w:pPr>
        <w:pStyle w:val="TableofFigures"/>
        <w:tabs>
          <w:tab w:val="right" w:leader="dot" w:pos="8494"/>
        </w:tabs>
        <w:rPr>
          <w:rFonts w:eastAsiaTheme="minorEastAsia"/>
          <w:noProof/>
          <w:sz w:val="22"/>
          <w:lang w:val="pt-BR" w:eastAsia="pt-BR"/>
        </w:rPr>
      </w:pPr>
      <w:hyperlink w:anchor="_Toc382771825" w:history="1">
        <w:r w:rsidR="00EA324E" w:rsidRPr="00282D34">
          <w:rPr>
            <w:rStyle w:val="Hyperlink"/>
            <w:b/>
            <w:noProof/>
          </w:rPr>
          <w:t>Listing 100.</w:t>
        </w:r>
        <w:r w:rsidR="00EA324E" w:rsidRPr="00282D34">
          <w:rPr>
            <w:rStyle w:val="Hyperlink"/>
            <w:noProof/>
          </w:rPr>
          <w:t xml:space="preserve"> Low-level game commands: actions, states and ranges.</w:t>
        </w:r>
        <w:r w:rsidR="00EA324E">
          <w:rPr>
            <w:noProof/>
            <w:webHidden/>
          </w:rPr>
          <w:tab/>
        </w:r>
        <w:r w:rsidR="00EA324E">
          <w:rPr>
            <w:noProof/>
            <w:webHidden/>
          </w:rPr>
          <w:fldChar w:fldCharType="begin"/>
        </w:r>
        <w:r w:rsidR="00EA324E">
          <w:rPr>
            <w:noProof/>
            <w:webHidden/>
          </w:rPr>
          <w:instrText xml:space="preserve"> PAGEREF _Toc382771825 \h </w:instrText>
        </w:r>
        <w:r w:rsidR="00EA324E">
          <w:rPr>
            <w:noProof/>
            <w:webHidden/>
          </w:rPr>
        </w:r>
        <w:r w:rsidR="00EA324E">
          <w:rPr>
            <w:noProof/>
            <w:webHidden/>
          </w:rPr>
          <w:fldChar w:fldCharType="separate"/>
        </w:r>
        <w:r w:rsidR="00EA324E">
          <w:rPr>
            <w:noProof/>
            <w:webHidden/>
          </w:rPr>
          <w:t>208</w:t>
        </w:r>
        <w:r w:rsidR="00EA324E">
          <w:rPr>
            <w:noProof/>
            <w:webHidden/>
          </w:rPr>
          <w:fldChar w:fldCharType="end"/>
        </w:r>
      </w:hyperlink>
    </w:p>
    <w:p w14:paraId="07EA9102" w14:textId="77777777" w:rsidR="00EA324E" w:rsidRDefault="003F2A18">
      <w:pPr>
        <w:pStyle w:val="TableofFigures"/>
        <w:tabs>
          <w:tab w:val="right" w:leader="dot" w:pos="8494"/>
        </w:tabs>
        <w:rPr>
          <w:rFonts w:eastAsiaTheme="minorEastAsia"/>
          <w:noProof/>
          <w:sz w:val="22"/>
          <w:lang w:val="pt-BR" w:eastAsia="pt-BR"/>
        </w:rPr>
      </w:pPr>
      <w:hyperlink w:anchor="_Toc382771826" w:history="1">
        <w:r w:rsidR="00EA324E" w:rsidRPr="00282D34">
          <w:rPr>
            <w:rStyle w:val="Hyperlink"/>
            <w:b/>
            <w:noProof/>
          </w:rPr>
          <w:t>Listing 101.</w:t>
        </w:r>
        <w:r w:rsidR="00EA324E" w:rsidRPr="00282D34">
          <w:rPr>
            <w:rStyle w:val="Hyperlink"/>
            <w:noProof/>
          </w:rPr>
          <w:t xml:space="preserve"> A list of input contexts.</w:t>
        </w:r>
        <w:r w:rsidR="00EA324E">
          <w:rPr>
            <w:noProof/>
            <w:webHidden/>
          </w:rPr>
          <w:tab/>
        </w:r>
        <w:r w:rsidR="00EA324E">
          <w:rPr>
            <w:noProof/>
            <w:webHidden/>
          </w:rPr>
          <w:fldChar w:fldCharType="begin"/>
        </w:r>
        <w:r w:rsidR="00EA324E">
          <w:rPr>
            <w:noProof/>
            <w:webHidden/>
          </w:rPr>
          <w:instrText xml:space="preserve"> PAGEREF _Toc382771826 \h </w:instrText>
        </w:r>
        <w:r w:rsidR="00EA324E">
          <w:rPr>
            <w:noProof/>
            <w:webHidden/>
          </w:rPr>
        </w:r>
        <w:r w:rsidR="00EA324E">
          <w:rPr>
            <w:noProof/>
            <w:webHidden/>
          </w:rPr>
          <w:fldChar w:fldCharType="separate"/>
        </w:r>
        <w:r w:rsidR="00EA324E">
          <w:rPr>
            <w:noProof/>
            <w:webHidden/>
          </w:rPr>
          <w:t>209</w:t>
        </w:r>
        <w:r w:rsidR="00EA324E">
          <w:rPr>
            <w:noProof/>
            <w:webHidden/>
          </w:rPr>
          <w:fldChar w:fldCharType="end"/>
        </w:r>
      </w:hyperlink>
    </w:p>
    <w:p w14:paraId="4CC99CF1" w14:textId="77777777" w:rsidR="00EA324E" w:rsidRDefault="003F2A18">
      <w:pPr>
        <w:pStyle w:val="TableofFigures"/>
        <w:tabs>
          <w:tab w:val="right" w:leader="dot" w:pos="8494"/>
        </w:tabs>
        <w:rPr>
          <w:rFonts w:eastAsiaTheme="minorEastAsia"/>
          <w:noProof/>
          <w:sz w:val="22"/>
          <w:lang w:val="pt-BR" w:eastAsia="pt-BR"/>
        </w:rPr>
      </w:pPr>
      <w:hyperlink w:anchor="_Toc382771827" w:history="1">
        <w:r w:rsidR="00EA324E" w:rsidRPr="00282D34">
          <w:rPr>
            <w:rStyle w:val="Hyperlink"/>
            <w:b/>
            <w:noProof/>
          </w:rPr>
          <w:t>Listing 102.</w:t>
        </w:r>
        <w:r w:rsidR="00EA324E" w:rsidRPr="00282D34">
          <w:rPr>
            <w:rStyle w:val="Hyperlink"/>
            <w:noProof/>
          </w:rPr>
          <w:t xml:space="preserve"> All the low-level game commands for a context.</w:t>
        </w:r>
        <w:r w:rsidR="00EA324E">
          <w:rPr>
            <w:noProof/>
            <w:webHidden/>
          </w:rPr>
          <w:tab/>
        </w:r>
        <w:r w:rsidR="00EA324E">
          <w:rPr>
            <w:noProof/>
            <w:webHidden/>
          </w:rPr>
          <w:fldChar w:fldCharType="begin"/>
        </w:r>
        <w:r w:rsidR="00EA324E">
          <w:rPr>
            <w:noProof/>
            <w:webHidden/>
          </w:rPr>
          <w:instrText xml:space="preserve"> PAGEREF _Toc382771827 \h </w:instrText>
        </w:r>
        <w:r w:rsidR="00EA324E">
          <w:rPr>
            <w:noProof/>
            <w:webHidden/>
          </w:rPr>
        </w:r>
        <w:r w:rsidR="00EA324E">
          <w:rPr>
            <w:noProof/>
            <w:webHidden/>
          </w:rPr>
          <w:fldChar w:fldCharType="separate"/>
        </w:r>
        <w:r w:rsidR="00EA324E">
          <w:rPr>
            <w:noProof/>
            <w:webHidden/>
          </w:rPr>
          <w:t>209</w:t>
        </w:r>
        <w:r w:rsidR="00EA324E">
          <w:rPr>
            <w:noProof/>
            <w:webHidden/>
          </w:rPr>
          <w:fldChar w:fldCharType="end"/>
        </w:r>
      </w:hyperlink>
    </w:p>
    <w:p w14:paraId="6D96B1A0" w14:textId="77777777" w:rsidR="00EA324E" w:rsidRDefault="003F2A18">
      <w:pPr>
        <w:pStyle w:val="TableofFigures"/>
        <w:tabs>
          <w:tab w:val="right" w:leader="dot" w:pos="8494"/>
        </w:tabs>
        <w:rPr>
          <w:rFonts w:eastAsiaTheme="minorEastAsia"/>
          <w:noProof/>
          <w:sz w:val="22"/>
          <w:lang w:val="pt-BR" w:eastAsia="pt-BR"/>
        </w:rPr>
      </w:pPr>
      <w:hyperlink w:anchor="_Toc382771828" w:history="1">
        <w:r w:rsidR="00EA324E" w:rsidRPr="00282D34">
          <w:rPr>
            <w:rStyle w:val="Hyperlink"/>
            <w:b/>
            <w:noProof/>
          </w:rPr>
          <w:t>Listing 103.</w:t>
        </w:r>
        <w:r w:rsidR="00EA324E" w:rsidRPr="00282D34">
          <w:rPr>
            <w:rStyle w:val="Hyperlink"/>
            <w:noProof/>
          </w:rPr>
          <w:t xml:space="preserve"> The input mapping for the low-level game commands.</w:t>
        </w:r>
        <w:r w:rsidR="00EA324E">
          <w:rPr>
            <w:noProof/>
            <w:webHidden/>
          </w:rPr>
          <w:tab/>
        </w:r>
        <w:r w:rsidR="00EA324E">
          <w:rPr>
            <w:noProof/>
            <w:webHidden/>
          </w:rPr>
          <w:fldChar w:fldCharType="begin"/>
        </w:r>
        <w:r w:rsidR="00EA324E">
          <w:rPr>
            <w:noProof/>
            <w:webHidden/>
          </w:rPr>
          <w:instrText xml:space="preserve"> PAGEREF _Toc382771828 \h </w:instrText>
        </w:r>
        <w:r w:rsidR="00EA324E">
          <w:rPr>
            <w:noProof/>
            <w:webHidden/>
          </w:rPr>
        </w:r>
        <w:r w:rsidR="00EA324E">
          <w:rPr>
            <w:noProof/>
            <w:webHidden/>
          </w:rPr>
          <w:fldChar w:fldCharType="separate"/>
        </w:r>
        <w:r w:rsidR="00EA324E">
          <w:rPr>
            <w:noProof/>
            <w:webHidden/>
          </w:rPr>
          <w:t>210</w:t>
        </w:r>
        <w:r w:rsidR="00EA324E">
          <w:rPr>
            <w:noProof/>
            <w:webHidden/>
          </w:rPr>
          <w:fldChar w:fldCharType="end"/>
        </w:r>
      </w:hyperlink>
    </w:p>
    <w:p w14:paraId="49292C6E" w14:textId="77777777" w:rsidR="00EA324E" w:rsidRDefault="003F2A18">
      <w:pPr>
        <w:pStyle w:val="TableofFigures"/>
        <w:tabs>
          <w:tab w:val="right" w:leader="dot" w:pos="8494"/>
        </w:tabs>
        <w:rPr>
          <w:rFonts w:eastAsiaTheme="minorEastAsia"/>
          <w:noProof/>
          <w:sz w:val="22"/>
          <w:lang w:val="pt-BR" w:eastAsia="pt-BR"/>
        </w:rPr>
      </w:pPr>
      <w:hyperlink w:anchor="_Toc382771829" w:history="1">
        <w:r w:rsidR="00EA324E" w:rsidRPr="00282D34">
          <w:rPr>
            <w:rStyle w:val="Hyperlink"/>
            <w:b/>
            <w:noProof/>
          </w:rPr>
          <w:t>Listing 104.</w:t>
        </w:r>
        <w:r w:rsidR="00EA324E" w:rsidRPr="00282D34">
          <w:rPr>
            <w:rStyle w:val="Hyperlink"/>
            <w:noProof/>
          </w:rPr>
          <w:t xml:space="preserve"> User specific input mapping.</w:t>
        </w:r>
        <w:r w:rsidR="00EA324E">
          <w:rPr>
            <w:noProof/>
            <w:webHidden/>
          </w:rPr>
          <w:tab/>
        </w:r>
        <w:r w:rsidR="00EA324E">
          <w:rPr>
            <w:noProof/>
            <w:webHidden/>
          </w:rPr>
          <w:fldChar w:fldCharType="begin"/>
        </w:r>
        <w:r w:rsidR="00EA324E">
          <w:rPr>
            <w:noProof/>
            <w:webHidden/>
          </w:rPr>
          <w:instrText xml:space="preserve"> PAGEREF _Toc382771829 \h </w:instrText>
        </w:r>
        <w:r w:rsidR="00EA324E">
          <w:rPr>
            <w:noProof/>
            <w:webHidden/>
          </w:rPr>
        </w:r>
        <w:r w:rsidR="00EA324E">
          <w:rPr>
            <w:noProof/>
            <w:webHidden/>
          </w:rPr>
          <w:fldChar w:fldCharType="separate"/>
        </w:r>
        <w:r w:rsidR="00EA324E">
          <w:rPr>
            <w:noProof/>
            <w:webHidden/>
          </w:rPr>
          <w:t>210</w:t>
        </w:r>
        <w:r w:rsidR="00EA324E">
          <w:rPr>
            <w:noProof/>
            <w:webHidden/>
          </w:rPr>
          <w:fldChar w:fldCharType="end"/>
        </w:r>
      </w:hyperlink>
    </w:p>
    <w:p w14:paraId="4B9A419D" w14:textId="77777777" w:rsidR="00EA324E" w:rsidRDefault="003F2A18">
      <w:pPr>
        <w:pStyle w:val="TableofFigures"/>
        <w:tabs>
          <w:tab w:val="right" w:leader="dot" w:pos="8494"/>
        </w:tabs>
        <w:rPr>
          <w:rFonts w:eastAsiaTheme="minorEastAsia"/>
          <w:noProof/>
          <w:sz w:val="22"/>
          <w:lang w:val="pt-BR" w:eastAsia="pt-BR"/>
        </w:rPr>
      </w:pPr>
      <w:hyperlink w:anchor="_Toc382771830" w:history="1">
        <w:r w:rsidR="00EA324E" w:rsidRPr="00282D34">
          <w:rPr>
            <w:rStyle w:val="Hyperlink"/>
            <w:b/>
            <w:noProof/>
          </w:rPr>
          <w:t>Listing 105.</w:t>
        </w:r>
        <w:r w:rsidR="00EA324E" w:rsidRPr="00282D34">
          <w:rPr>
            <w:rStyle w:val="Hyperlink"/>
            <w:noProof/>
          </w:rPr>
          <w:t xml:space="preserve"> A class to provide aural feedback.</w:t>
        </w:r>
        <w:r w:rsidR="00EA324E">
          <w:rPr>
            <w:noProof/>
            <w:webHidden/>
          </w:rPr>
          <w:tab/>
        </w:r>
        <w:r w:rsidR="00EA324E">
          <w:rPr>
            <w:noProof/>
            <w:webHidden/>
          </w:rPr>
          <w:fldChar w:fldCharType="begin"/>
        </w:r>
        <w:r w:rsidR="00EA324E">
          <w:rPr>
            <w:noProof/>
            <w:webHidden/>
          </w:rPr>
          <w:instrText xml:space="preserve"> PAGEREF _Toc382771830 \h </w:instrText>
        </w:r>
        <w:r w:rsidR="00EA324E">
          <w:rPr>
            <w:noProof/>
            <w:webHidden/>
          </w:rPr>
        </w:r>
        <w:r w:rsidR="00EA324E">
          <w:rPr>
            <w:noProof/>
            <w:webHidden/>
          </w:rPr>
          <w:fldChar w:fldCharType="separate"/>
        </w:r>
        <w:r w:rsidR="00EA324E">
          <w:rPr>
            <w:noProof/>
            <w:webHidden/>
          </w:rPr>
          <w:t>211</w:t>
        </w:r>
        <w:r w:rsidR="00EA324E">
          <w:rPr>
            <w:noProof/>
            <w:webHidden/>
          </w:rPr>
          <w:fldChar w:fldCharType="end"/>
        </w:r>
      </w:hyperlink>
    </w:p>
    <w:p w14:paraId="77D41313" w14:textId="77777777" w:rsidR="00EA324E" w:rsidRDefault="003F2A18">
      <w:pPr>
        <w:pStyle w:val="TableofFigures"/>
        <w:tabs>
          <w:tab w:val="right" w:leader="dot" w:pos="8494"/>
        </w:tabs>
        <w:rPr>
          <w:rFonts w:eastAsiaTheme="minorEastAsia"/>
          <w:noProof/>
          <w:sz w:val="22"/>
          <w:lang w:val="pt-BR" w:eastAsia="pt-BR"/>
        </w:rPr>
      </w:pPr>
      <w:hyperlink w:anchor="_Toc382771831" w:history="1">
        <w:r w:rsidR="00EA324E" w:rsidRPr="00282D34">
          <w:rPr>
            <w:rStyle w:val="Hyperlink"/>
            <w:b/>
            <w:noProof/>
          </w:rPr>
          <w:t>Listing 106.</w:t>
        </w:r>
        <w:r w:rsidR="00EA324E" w:rsidRPr="00282D34">
          <w:rPr>
            <w:rStyle w:val="Hyperlink"/>
            <w:noProof/>
          </w:rPr>
          <w:t xml:space="preserve"> A factory for providing event feedback.</w:t>
        </w:r>
        <w:r w:rsidR="00EA324E">
          <w:rPr>
            <w:noProof/>
            <w:webHidden/>
          </w:rPr>
          <w:tab/>
        </w:r>
        <w:r w:rsidR="00EA324E">
          <w:rPr>
            <w:noProof/>
            <w:webHidden/>
          </w:rPr>
          <w:fldChar w:fldCharType="begin"/>
        </w:r>
        <w:r w:rsidR="00EA324E">
          <w:rPr>
            <w:noProof/>
            <w:webHidden/>
          </w:rPr>
          <w:instrText xml:space="preserve"> PAGEREF _Toc382771831 \h </w:instrText>
        </w:r>
        <w:r w:rsidR="00EA324E">
          <w:rPr>
            <w:noProof/>
            <w:webHidden/>
          </w:rPr>
        </w:r>
        <w:r w:rsidR="00EA324E">
          <w:rPr>
            <w:noProof/>
            <w:webHidden/>
          </w:rPr>
          <w:fldChar w:fldCharType="separate"/>
        </w:r>
        <w:r w:rsidR="00EA324E">
          <w:rPr>
            <w:noProof/>
            <w:webHidden/>
          </w:rPr>
          <w:t>215</w:t>
        </w:r>
        <w:r w:rsidR="00EA324E">
          <w:rPr>
            <w:noProof/>
            <w:webHidden/>
          </w:rPr>
          <w:fldChar w:fldCharType="end"/>
        </w:r>
      </w:hyperlink>
    </w:p>
    <w:p w14:paraId="1DECC773" w14:textId="77777777" w:rsidR="00EA324E" w:rsidRDefault="003F2A18">
      <w:pPr>
        <w:pStyle w:val="TableofFigures"/>
        <w:tabs>
          <w:tab w:val="right" w:leader="dot" w:pos="8494"/>
        </w:tabs>
        <w:rPr>
          <w:rFonts w:eastAsiaTheme="minorEastAsia"/>
          <w:noProof/>
          <w:sz w:val="22"/>
          <w:lang w:val="pt-BR" w:eastAsia="pt-BR"/>
        </w:rPr>
      </w:pPr>
      <w:hyperlink w:anchor="_Toc382771832" w:history="1">
        <w:r w:rsidR="00EA324E" w:rsidRPr="00282D34">
          <w:rPr>
            <w:rStyle w:val="Hyperlink"/>
            <w:b/>
            <w:noProof/>
          </w:rPr>
          <w:t>Listing 107.</w:t>
        </w:r>
        <w:r w:rsidR="00EA324E" w:rsidRPr="00282D34">
          <w:rPr>
            <w:rStyle w:val="Hyperlink"/>
            <w:noProof/>
          </w:rPr>
          <w:t xml:space="preserve"> Initializing the aural feedback.</w:t>
        </w:r>
        <w:r w:rsidR="00EA324E">
          <w:rPr>
            <w:noProof/>
            <w:webHidden/>
          </w:rPr>
          <w:tab/>
        </w:r>
        <w:r w:rsidR="00EA324E">
          <w:rPr>
            <w:noProof/>
            <w:webHidden/>
          </w:rPr>
          <w:fldChar w:fldCharType="begin"/>
        </w:r>
        <w:r w:rsidR="00EA324E">
          <w:rPr>
            <w:noProof/>
            <w:webHidden/>
          </w:rPr>
          <w:instrText xml:space="preserve"> PAGEREF _Toc382771832 \h </w:instrText>
        </w:r>
        <w:r w:rsidR="00EA324E">
          <w:rPr>
            <w:noProof/>
            <w:webHidden/>
          </w:rPr>
        </w:r>
        <w:r w:rsidR="00EA324E">
          <w:rPr>
            <w:noProof/>
            <w:webHidden/>
          </w:rPr>
          <w:fldChar w:fldCharType="separate"/>
        </w:r>
        <w:r w:rsidR="00EA324E">
          <w:rPr>
            <w:noProof/>
            <w:webHidden/>
          </w:rPr>
          <w:t>215</w:t>
        </w:r>
        <w:r w:rsidR="00EA324E">
          <w:rPr>
            <w:noProof/>
            <w:webHidden/>
          </w:rPr>
          <w:fldChar w:fldCharType="end"/>
        </w:r>
      </w:hyperlink>
    </w:p>
    <w:p w14:paraId="1FAC50E2" w14:textId="77777777" w:rsidR="00EA324E" w:rsidRDefault="003F2A18">
      <w:pPr>
        <w:pStyle w:val="TableofFigures"/>
        <w:tabs>
          <w:tab w:val="right" w:leader="dot" w:pos="8494"/>
        </w:tabs>
        <w:rPr>
          <w:rFonts w:eastAsiaTheme="minorEastAsia"/>
          <w:noProof/>
          <w:sz w:val="22"/>
          <w:lang w:val="pt-BR" w:eastAsia="pt-BR"/>
        </w:rPr>
      </w:pPr>
      <w:hyperlink w:anchor="_Toc382771833" w:history="1">
        <w:r w:rsidR="00EA324E" w:rsidRPr="00282D34">
          <w:rPr>
            <w:rStyle w:val="Hyperlink"/>
            <w:b/>
            <w:noProof/>
          </w:rPr>
          <w:t>Listing 108.</w:t>
        </w:r>
        <w:r w:rsidR="00EA324E" w:rsidRPr="00282D34">
          <w:rPr>
            <w:rStyle w:val="Hyperlink"/>
            <w:noProof/>
          </w:rPr>
          <w:t xml:space="preserve"> A list of event feedback resources.</w:t>
        </w:r>
        <w:r w:rsidR="00EA324E">
          <w:rPr>
            <w:noProof/>
            <w:webHidden/>
          </w:rPr>
          <w:tab/>
        </w:r>
        <w:r w:rsidR="00EA324E">
          <w:rPr>
            <w:noProof/>
            <w:webHidden/>
          </w:rPr>
          <w:fldChar w:fldCharType="begin"/>
        </w:r>
        <w:r w:rsidR="00EA324E">
          <w:rPr>
            <w:noProof/>
            <w:webHidden/>
          </w:rPr>
          <w:instrText xml:space="preserve"> PAGEREF _Toc382771833 \h </w:instrText>
        </w:r>
        <w:r w:rsidR="00EA324E">
          <w:rPr>
            <w:noProof/>
            <w:webHidden/>
          </w:rPr>
        </w:r>
        <w:r w:rsidR="00EA324E">
          <w:rPr>
            <w:noProof/>
            <w:webHidden/>
          </w:rPr>
          <w:fldChar w:fldCharType="separate"/>
        </w:r>
        <w:r w:rsidR="00EA324E">
          <w:rPr>
            <w:noProof/>
            <w:webHidden/>
          </w:rPr>
          <w:t>217</w:t>
        </w:r>
        <w:r w:rsidR="00EA324E">
          <w:rPr>
            <w:noProof/>
            <w:webHidden/>
          </w:rPr>
          <w:fldChar w:fldCharType="end"/>
        </w:r>
      </w:hyperlink>
    </w:p>
    <w:p w14:paraId="30A7BA3B" w14:textId="77777777" w:rsidR="00EA324E" w:rsidRDefault="003F2A18">
      <w:pPr>
        <w:pStyle w:val="TableofFigures"/>
        <w:tabs>
          <w:tab w:val="right" w:leader="dot" w:pos="8494"/>
        </w:tabs>
        <w:rPr>
          <w:rFonts w:eastAsiaTheme="minorEastAsia"/>
          <w:noProof/>
          <w:sz w:val="22"/>
          <w:lang w:val="pt-BR" w:eastAsia="pt-BR"/>
        </w:rPr>
      </w:pPr>
      <w:hyperlink w:anchor="_Toc382771834" w:history="1">
        <w:r w:rsidR="00EA324E" w:rsidRPr="00282D34">
          <w:rPr>
            <w:rStyle w:val="Hyperlink"/>
            <w:b/>
            <w:noProof/>
          </w:rPr>
          <w:t>Listing 109</w:t>
        </w:r>
        <w:r w:rsidR="00EA324E" w:rsidRPr="00282D34">
          <w:rPr>
            <w:rStyle w:val="Hyperlink"/>
            <w:noProof/>
          </w:rPr>
          <w:t>. A sample configuration file for event feedback.</w:t>
        </w:r>
        <w:r w:rsidR="00EA324E">
          <w:rPr>
            <w:noProof/>
            <w:webHidden/>
          </w:rPr>
          <w:tab/>
        </w:r>
        <w:r w:rsidR="00EA324E">
          <w:rPr>
            <w:noProof/>
            <w:webHidden/>
          </w:rPr>
          <w:fldChar w:fldCharType="begin"/>
        </w:r>
        <w:r w:rsidR="00EA324E">
          <w:rPr>
            <w:noProof/>
            <w:webHidden/>
          </w:rPr>
          <w:instrText xml:space="preserve"> PAGEREF _Toc382771834 \h </w:instrText>
        </w:r>
        <w:r w:rsidR="00EA324E">
          <w:rPr>
            <w:noProof/>
            <w:webHidden/>
          </w:rPr>
        </w:r>
        <w:r w:rsidR="00EA324E">
          <w:rPr>
            <w:noProof/>
            <w:webHidden/>
          </w:rPr>
          <w:fldChar w:fldCharType="separate"/>
        </w:r>
        <w:r w:rsidR="00EA324E">
          <w:rPr>
            <w:noProof/>
            <w:webHidden/>
          </w:rPr>
          <w:t>217</w:t>
        </w:r>
        <w:r w:rsidR="00EA324E">
          <w:rPr>
            <w:noProof/>
            <w:webHidden/>
          </w:rPr>
          <w:fldChar w:fldCharType="end"/>
        </w:r>
      </w:hyperlink>
    </w:p>
    <w:p w14:paraId="00AF54FF" w14:textId="3F8D208B" w:rsidR="0001200E" w:rsidRDefault="003D6C0D" w:rsidP="007E3CA6">
      <w:r>
        <w:fldChar w:fldCharType="end"/>
      </w:r>
    </w:p>
    <w:p w14:paraId="12A0D80A" w14:textId="77777777" w:rsidR="0001200E" w:rsidRPr="00CA1545" w:rsidRDefault="0001200E" w:rsidP="007E3CA6">
      <w:pPr>
        <w:sectPr w:rsidR="0001200E" w:rsidRPr="00CA1545" w:rsidSect="003D6C0D">
          <w:pgSz w:w="11906" w:h="16838"/>
          <w:pgMar w:top="1417" w:right="1701" w:bottom="1417" w:left="1701" w:header="708" w:footer="708" w:gutter="0"/>
          <w:cols w:space="708"/>
          <w:titlePg/>
          <w:docGrid w:linePitch="360"/>
        </w:sectPr>
      </w:pPr>
    </w:p>
    <w:p w14:paraId="54B21DDF" w14:textId="1A5BCCAD" w:rsidR="00CC4FF0" w:rsidRPr="00CA1545" w:rsidRDefault="00CC4FF0" w:rsidP="00471179">
      <w:pPr>
        <w:pStyle w:val="Heading1"/>
      </w:pPr>
      <w:bookmarkStart w:id="4" w:name="_Toc382771580"/>
      <w:r w:rsidRPr="00CA1545">
        <w:lastRenderedPageBreak/>
        <w:t>Introduction</w:t>
      </w:r>
      <w:bookmarkEnd w:id="4"/>
    </w:p>
    <w:p w14:paraId="5030DF62" w14:textId="3D159239" w:rsidR="00CC4FF0" w:rsidRPr="00CA1545" w:rsidRDefault="00BE719C" w:rsidP="00CC4FF0">
      <w:pPr>
        <w:pStyle w:val="Heading2"/>
      </w:pPr>
      <w:bookmarkStart w:id="5" w:name="_Toc382771581"/>
      <w:r>
        <w:t>Introduction</w:t>
      </w:r>
      <w:bookmarkEnd w:id="5"/>
    </w:p>
    <w:p w14:paraId="7DAB9800" w14:textId="409A0AE1" w:rsidR="00CE3A80" w:rsidRPr="00CE3A80" w:rsidRDefault="00074516" w:rsidP="00CC4FF0">
      <w:r>
        <w:t>This document briefly describes UGE, an open-source game engine to develop</w:t>
      </w:r>
      <w:r w:rsidR="00CE3A80">
        <w:t xml:space="preserve"> accessible games, targeting especially</w:t>
      </w:r>
      <w:r>
        <w:t xml:space="preserve"> Universally-Accessible games</w:t>
      </w:r>
      <w:r w:rsidR="00520B8E">
        <w:t xml:space="preserve"> (UA-Games)</w:t>
      </w:r>
      <w:r w:rsidR="00CE3A80">
        <w:t xml:space="preserve"> </w:t>
      </w:r>
      <w:r w:rsidR="00CE3A80" w:rsidRPr="00C91B3B">
        <w:fldChar w:fldCharType="begin"/>
      </w:r>
      <w:r w:rsidR="006064EC">
        <w:instrText xml:space="preserve"> ADDIN ZOTERO_ITEM CSL_CITATION {"citationID":"KvTjhPeA","properties":{"formattedCitation":"[9,10]","plainCitation":"[9,10]"},"citationItems":[{"id":38,"uris":["http://zotero.org/users/840084/items/7PAJIXP5"],"uri":["http://zotero.org/users/840084/items/7PAJIXP5"],"itemData":{"id":38,"type":"article-journal","title":"Designing universally accessible games","container-title":"Magazine Computers in Entertainment (CIE) - SPECIAL ISSUE: Media Arts and Games","page":"29","volume":"7","source":"CrossRef","URL":"http://dl.acm.org/citation.cfm?id=1486516","DOI":"10.1145/1486508.1486516","ISSN":"15443574","author":[{"family":"Grammenos","given":"Dimitris"},{"family":"Savidis","given":"Anthony"},{"family":"Stephanidis","given":"Constantine"}],"issued":{"date-parts":[["2009",2,1]]},"accessed":{"date-parts":[["2011",9,5]]}}},{"id":64,"uris":["http://zotero.org/users/840084/items/I89VD56Z"],"uri":["http://zotero.org/users/840084/items/I89VD56Z"],"itemData":{"id":64,"type":"chapter","title":"Unified Design of Universally Accessible Games","container-title":"Universal Access in Human-Computer Interaction. Applications and Services","publisher":"Springer Berlin Heidelberg","publisher-place":"Berlin, Heidelberg","page":"607-616","volume":"4556","source":"CrossRef","event-place":"Berlin, Heidelberg","URL":"http://www.springerlink.com/content/72857x7023420848/","ISBN":"978-3-540-73282-2","author":[{"family":"Grammenos","given":"Dimitris"},{"family":"Savidis","given":"Anthony"},{"family":"Stephanidis","given":"Constantine"}],"editor":[{"family":"Stephanidis","given":"Constantine"}],"issued":{"date-parts":[["2011",9,5]]},"accessed":{"date-parts":[["2011",9,5]]}}}],"schema":"https://github.com/citation-style-language/schema/raw/master/csl-citation.json"} </w:instrText>
      </w:r>
      <w:r w:rsidR="00CE3A80" w:rsidRPr="00C91B3B">
        <w:fldChar w:fldCharType="separate"/>
      </w:r>
      <w:r w:rsidR="006064EC" w:rsidRPr="006064EC">
        <w:rPr>
          <w:rFonts w:ascii="Calibri" w:hAnsi="Calibri"/>
        </w:rPr>
        <w:t>[9,10]</w:t>
      </w:r>
      <w:r w:rsidR="00CE3A80" w:rsidRPr="00C91B3B">
        <w:fldChar w:fldCharType="end"/>
      </w:r>
      <w:r w:rsidR="00CE3A80">
        <w:t xml:space="preserve"> – games that</w:t>
      </w:r>
      <w:r w:rsidR="00CE3A80" w:rsidRPr="00CE3A80">
        <w:t xml:space="preserve"> follow the principles of the Design for All </w:t>
      </w:r>
      <w:r w:rsidR="00CE3A80" w:rsidRPr="00C91B3B">
        <w:fldChar w:fldCharType="begin"/>
      </w:r>
      <w:r w:rsidR="006064EC">
        <w:instrText xml:space="preserve"> ADDIN ZOTERO_ITEM CSL_CITATION {"citationID":"J963RyA9","properties":{"formattedCitation":"[17]","plainCitation":"[17]"},"citationItems":[{"id":614,"uris":["http://zotero.org/users/840084/items/2SF2STK3"],"uri":["http://zotero.org/users/840084/items/2SF2STK3"],"itemData":{"id":614,"type":"book","title":"The Universal Design File: Designing for People of All Ages and Abilities. Revised Edition.","number-of-pages":"170","source":"ERIC","abstract":"This book presents a guide to the concept of universal design, the design of products and environments to be usable to the greatest extent possible by people of all ages and abilities/disabilities. Chapters 1 and 2 present a brief history of universal design and examine the spectrum of human abilities. Chapter 3 addresses the seven principles of universal design: (1) equitable use; (2) flexibility in use; (3) simple and intuitive use; (4) perceptible information; (5) tolerance for error; (6) low physical effort; and (7) size and space for approach and use. Chapter 4 offers case studies to illustrate each of the seven principles including: (1) promoting equality while preserving history at the University of Virginia; (2) consideration by the Fiskars company of various customer  ages and abilities in design of tools such as scissors; (3) the IKEA company's commitment to simplicity in product assembly; (4) designing for the senses at the Lighthouse, Inc.; (5) McKechne Plastics' elimination of measuring tasks in its \"squeeze-meter\" dispenser; (6) redesign of classic Tupperware by that company; and (7) Steelcase, Inc.'s commitment to a new approach to workplace design. A resource list is appended. (Contains approximately 300 references.) (DB)","URL":"http://www.eric.ed.gov/ERICWebPortal/contentdelivery/servlet/ERICServlet?accno=ED460554","shortTitle":"The Universal Design File","author":[{"family":"Story","given":"Molly Follette"},{"family":"Mueller","given":"James L."},{"family":"Mace","given":"Ronald L."}],"issued":{"date-parts":[["1998"]]},"accessed":{"date-parts":[["2011",12,2]]}}}],"schema":"https://github.com/citation-style-language/schema/raw/master/csl-citation.json"} </w:instrText>
      </w:r>
      <w:r w:rsidR="00CE3A80" w:rsidRPr="00C91B3B">
        <w:fldChar w:fldCharType="separate"/>
      </w:r>
      <w:r w:rsidR="006064EC" w:rsidRPr="006064EC">
        <w:rPr>
          <w:rFonts w:ascii="Calibri" w:hAnsi="Calibri"/>
        </w:rPr>
        <w:t>[17]</w:t>
      </w:r>
      <w:r w:rsidR="00CE3A80" w:rsidRPr="00C91B3B">
        <w:fldChar w:fldCharType="end"/>
      </w:r>
      <w:r w:rsidR="00CE3A80" w:rsidRPr="00CE3A80">
        <w:t xml:space="preserve">, aiming to enable as many users as possible, regardless of their (dis)abilities, to </w:t>
      </w:r>
      <w:r w:rsidR="00CE3A80">
        <w:t>play</w:t>
      </w:r>
      <w:r w:rsidR="00CE3A80" w:rsidRPr="00CE3A80">
        <w:t>.</w:t>
      </w:r>
    </w:p>
    <w:p w14:paraId="7822E973" w14:textId="52319795" w:rsidR="008B1A76" w:rsidRDefault="00074516" w:rsidP="00CC4FF0">
      <w:r>
        <w:t xml:space="preserve">UGE combines </w:t>
      </w:r>
      <w:r w:rsidR="00520B8E">
        <w:t>different approaches to aid game designers and programmers to develop flexible UA-Games, allowing them to tailor the game stimulus to match the users’ interaction needs</w:t>
      </w:r>
      <w:r w:rsidR="003406A9">
        <w:t xml:space="preserve"> and abilities</w:t>
      </w:r>
      <w:r w:rsidR="00520B8E">
        <w:t>.</w:t>
      </w:r>
      <w:r w:rsidR="00CE3A80">
        <w:t xml:space="preserve"> </w:t>
      </w:r>
      <w:r w:rsidR="008B1A76">
        <w:t>This is possible due to design and architectures choices for the engine. For instance, UGE uses a data-driven architecture</w:t>
      </w:r>
      <w:r w:rsidR="00CE3A80">
        <w:t xml:space="preserve"> with an entity-component approach</w:t>
      </w:r>
      <w:r w:rsidR="008B1A76">
        <w:t xml:space="preserve"> – thus, in a UGE game, everything is data, including game entities. As such, it is possible to change</w:t>
      </w:r>
      <w:r w:rsidR="00CE3A80">
        <w:t>,</w:t>
      </w:r>
      <w:r w:rsidR="008B1A76">
        <w:t xml:space="preserve"> tweak </w:t>
      </w:r>
      <w:r w:rsidR="00CE3A80">
        <w:t xml:space="preserve">and specialize </w:t>
      </w:r>
      <w:r w:rsidR="008B1A76">
        <w:t>many features of the game without requiring recompilations of the code</w:t>
      </w:r>
      <w:r w:rsidR="00CE3A80">
        <w:t xml:space="preserve"> </w:t>
      </w:r>
      <w:r w:rsidR="008B1A76">
        <w:t>base.</w:t>
      </w:r>
    </w:p>
    <w:p w14:paraId="6E62E061" w14:textId="77777777" w:rsidR="00187D16" w:rsidRDefault="008B1A76" w:rsidP="00CC4FF0">
      <w:r>
        <w:t>In UGE</w:t>
      </w:r>
      <w:r w:rsidR="00187D16">
        <w:t xml:space="preserve">, it is possible to define various player profiles to customize the game settings. However, </w:t>
      </w:r>
      <w:r>
        <w:t>these</w:t>
      </w:r>
      <w:r w:rsidR="00187D16">
        <w:t xml:space="preserve"> profiles are not just regular configuration files: they even allow</w:t>
      </w:r>
      <w:r w:rsidR="00F41984">
        <w:t xml:space="preserve"> overriding</w:t>
      </w:r>
      <w:r w:rsidR="00187D16">
        <w:t xml:space="preserve"> the input and output of the game</w:t>
      </w:r>
      <w:r w:rsidR="00F41984">
        <w:t xml:space="preserve"> completely</w:t>
      </w:r>
      <w:r w:rsidR="00187D16">
        <w:t xml:space="preserve">. Thus, it is possible to implement the game logic once, with all its rules and mechanics, and create as many physical-level specializations </w:t>
      </w:r>
      <w:r>
        <w:t>as desired.</w:t>
      </w:r>
    </w:p>
    <w:p w14:paraId="6246CFF7" w14:textId="376DDFE5" w:rsidR="00395754" w:rsidRDefault="00395754" w:rsidP="00CC4FF0">
      <w:r>
        <w:t>UGE is implemented in C++</w:t>
      </w:r>
      <w:r w:rsidR="00D63CB2">
        <w:t xml:space="preserve">, using </w:t>
      </w:r>
      <w:r w:rsidR="00CE3A80">
        <w:t>several</w:t>
      </w:r>
      <w:r w:rsidR="00D63CB2">
        <w:t xml:space="preserve"> of the C++11 standard features</w:t>
      </w:r>
      <w:r w:rsidR="00CE3A80">
        <w:t>.</w:t>
      </w:r>
      <w:r w:rsidR="00C97B63">
        <w:t xml:space="preserve"> By default, developers can </w:t>
      </w:r>
      <w:r w:rsidR="008B1A76">
        <w:t xml:space="preserve">implement games </w:t>
      </w:r>
      <w:r>
        <w:t>in</w:t>
      </w:r>
      <w:r w:rsidR="00C97B63">
        <w:t xml:space="preserve"> the</w:t>
      </w:r>
      <w:r>
        <w:t xml:space="preserve"> C++ and/or Lua</w:t>
      </w:r>
      <w:r w:rsidR="00C97B63">
        <w:t xml:space="preserve"> programming languages – </w:t>
      </w:r>
      <w:r w:rsidR="008B1A76">
        <w:t>i</w:t>
      </w:r>
      <w:r>
        <w:t>t</w:t>
      </w:r>
      <w:r w:rsidR="00C97B63">
        <w:t xml:space="preserve"> also</w:t>
      </w:r>
      <w:r>
        <w:t xml:space="preserve"> is</w:t>
      </w:r>
      <w:r w:rsidR="008B1A76">
        <w:t xml:space="preserve"> </w:t>
      </w:r>
      <w:r>
        <w:t>possible to bind new scripting languages to the engine.</w:t>
      </w:r>
      <w:r w:rsidR="00CE3A80">
        <w:t xml:space="preserve"> Although currently Windows only, most of the dependencies are cross-platform, which </w:t>
      </w:r>
      <w:r w:rsidR="00BE719C">
        <w:t xml:space="preserve">eases </w:t>
      </w:r>
      <w:r w:rsidR="00C97B63">
        <w:t xml:space="preserve">ports to </w:t>
      </w:r>
      <w:r w:rsidR="00BE719C">
        <w:t>different</w:t>
      </w:r>
      <w:r w:rsidR="00C97B63">
        <w:t xml:space="preserve"> platforms in the future</w:t>
      </w:r>
      <w:r w:rsidR="00CE3A80">
        <w:t>.</w:t>
      </w:r>
    </w:p>
    <w:p w14:paraId="51A511C5" w14:textId="77777777" w:rsidR="00FC1AEA" w:rsidRDefault="00FC1AEA" w:rsidP="00CC4FF0">
      <w:commentRangeStart w:id="6"/>
      <w:r>
        <w:t>This section is organized as follows: …</w:t>
      </w:r>
      <w:commentRangeEnd w:id="6"/>
      <w:r>
        <w:rPr>
          <w:rStyle w:val="CommentReference"/>
        </w:rPr>
        <w:commentReference w:id="6"/>
      </w:r>
    </w:p>
    <w:p w14:paraId="44A780A4" w14:textId="607B42DA" w:rsidR="00CC4FF0" w:rsidRPr="00CA1545" w:rsidRDefault="007C375E" w:rsidP="00CC4FF0">
      <w:pPr>
        <w:pStyle w:val="Heading2"/>
      </w:pPr>
      <w:bookmarkStart w:id="7" w:name="_Toc382771582"/>
      <w:r>
        <w:t xml:space="preserve">Context and </w:t>
      </w:r>
      <w:r w:rsidR="00CC4FF0" w:rsidRPr="00CA1545">
        <w:t>Motivation</w:t>
      </w:r>
      <w:bookmarkEnd w:id="7"/>
    </w:p>
    <w:p w14:paraId="68FEF7C1" w14:textId="77777777" w:rsidR="00CC4FF0" w:rsidRDefault="007C375E" w:rsidP="00CC4FF0">
      <w:r>
        <w:t>Game accessibility importance is increasing…</w:t>
      </w:r>
    </w:p>
    <w:p w14:paraId="7E72986D" w14:textId="15750B2F" w:rsidR="00CE3A80" w:rsidRDefault="00CE3A80" w:rsidP="00CE3A80">
      <w:pPr>
        <w:pStyle w:val="Heading3"/>
      </w:pPr>
      <w:bookmarkStart w:id="8" w:name="_Toc382771583"/>
      <w:r>
        <w:t>Game Accessibility</w:t>
      </w:r>
      <w:r w:rsidR="00C97B63">
        <w:t xml:space="preserve"> Guidelines and Best Practices</w:t>
      </w:r>
      <w:bookmarkEnd w:id="8"/>
    </w:p>
    <w:p w14:paraId="6CF69E32" w14:textId="1C17CBF6" w:rsidR="00CE3A80" w:rsidRPr="00CE3A80" w:rsidRDefault="00170A4B" w:rsidP="00CE3A80">
      <w:r>
        <w:t>Average user.</w:t>
      </w:r>
    </w:p>
    <w:p w14:paraId="0FE78AB9" w14:textId="35DAE3C0" w:rsidR="00CE3A80" w:rsidRDefault="00CE3A80" w:rsidP="00CE3A80">
      <w:pPr>
        <w:pStyle w:val="Heading3"/>
      </w:pPr>
      <w:bookmarkStart w:id="9" w:name="_Toc382771584"/>
      <w:r>
        <w:t>Universally-Accessible Games (UA-Games)</w:t>
      </w:r>
      <w:bookmarkEnd w:id="9"/>
    </w:p>
    <w:p w14:paraId="7DF5E5EC" w14:textId="77777777" w:rsidR="00CE3A80" w:rsidRDefault="00CE3A80" w:rsidP="00CE3A80"/>
    <w:p w14:paraId="716B04B2" w14:textId="188153BD" w:rsidR="00CE3A80" w:rsidRDefault="00CE3A80" w:rsidP="00CE3A80">
      <w:pPr>
        <w:pStyle w:val="Heading3"/>
      </w:pPr>
      <w:bookmarkStart w:id="10" w:name="_Toc382771585"/>
      <w:r>
        <w:t>Designing UA-Games: The Unified Design</w:t>
      </w:r>
      <w:bookmarkEnd w:id="10"/>
    </w:p>
    <w:p w14:paraId="2A1C75F1" w14:textId="77777777" w:rsidR="00CE3A80" w:rsidRPr="00CE3A80" w:rsidRDefault="00CE3A80" w:rsidP="00CE3A80"/>
    <w:p w14:paraId="1873A1B3" w14:textId="1C4BB5B6" w:rsidR="007E3CA6" w:rsidRDefault="00CC4FF0" w:rsidP="00CC4FF0">
      <w:pPr>
        <w:pStyle w:val="Heading2"/>
      </w:pPr>
      <w:bookmarkStart w:id="11" w:name="_Toc382771586"/>
      <w:r w:rsidRPr="00CA1545">
        <w:t>Goals</w:t>
      </w:r>
      <w:bookmarkEnd w:id="11"/>
    </w:p>
    <w:p w14:paraId="270F09CD" w14:textId="498021FE" w:rsidR="007C375E" w:rsidRDefault="005658AB" w:rsidP="00CA1545">
      <w:r>
        <w:t>As mentioned in the previous section, various papers and resources discuss t</w:t>
      </w:r>
      <w:r w:rsidR="007C375E">
        <w:t xml:space="preserve">he design and implementation of accessible </w:t>
      </w:r>
      <w:r>
        <w:t>games</w:t>
      </w:r>
      <w:r w:rsidR="007C375E">
        <w:t>.</w:t>
      </w:r>
      <w:r>
        <w:t xml:space="preserve"> However</w:t>
      </w:r>
      <w:r w:rsidR="007C375E">
        <w:t>, there are only a few frameworks and game engines created to ease the development of accessible games</w:t>
      </w:r>
      <w:r>
        <w:t xml:space="preserve"> – many of which discontinued or not publicly available</w:t>
      </w:r>
      <w:r w:rsidR="007C375E">
        <w:t>.</w:t>
      </w:r>
    </w:p>
    <w:p w14:paraId="06F7B2AD" w14:textId="1F56E84E" w:rsidR="00354033" w:rsidRDefault="00354033" w:rsidP="00CA1545">
      <w:r>
        <w:lastRenderedPageBreak/>
        <w:t xml:space="preserve">As </w:t>
      </w:r>
      <w:r w:rsidR="003D12D5">
        <w:t>play testing</w:t>
      </w:r>
      <w:r>
        <w:t xml:space="preserve"> is very important for the development of accessible games, quick iterations is a key aspect in the development cycle. Thus, </w:t>
      </w:r>
      <w:r w:rsidR="007C375E">
        <w:t>UGE tries to fill this void. Developers are full of nice</w:t>
      </w:r>
      <w:r>
        <w:t xml:space="preserve"> ideas to design games; UGE offers a foundation to prototype and implement the design.</w:t>
      </w:r>
    </w:p>
    <w:p w14:paraId="678E48F9" w14:textId="77777777" w:rsidR="00354033" w:rsidRDefault="00354033" w:rsidP="00CA1545">
      <w:r>
        <w:t xml:space="preserve">Besides, UA-Games must be flexible from the design to the implementation to support the wide difference in interaction needs. UGE </w:t>
      </w:r>
      <w:r w:rsidR="003406A9">
        <w:t>offers the developers an input-output free approach to implement the game logic. This allow the developers to choose, define and even change the input and output of the game to adapt the game commands and presentation and suit them to the user abilities.</w:t>
      </w:r>
    </w:p>
    <w:p w14:paraId="58926627" w14:textId="2CF47C80" w:rsidR="00CA1545" w:rsidRDefault="00CA1545" w:rsidP="00CA1545">
      <w:pPr>
        <w:pStyle w:val="Heading2"/>
      </w:pPr>
      <w:bookmarkStart w:id="12" w:name="_Ref380312127"/>
      <w:bookmarkStart w:id="13" w:name="_Toc382771587"/>
      <w:r w:rsidRPr="00CA1545">
        <w:t xml:space="preserve">Design </w:t>
      </w:r>
      <w:r w:rsidR="007C375E">
        <w:t xml:space="preserve">and </w:t>
      </w:r>
      <w:r w:rsidRPr="00CA1545">
        <w:t>Architecture Considerations</w:t>
      </w:r>
      <w:bookmarkEnd w:id="12"/>
      <w:bookmarkEnd w:id="13"/>
    </w:p>
    <w:p w14:paraId="0365BD04" w14:textId="74837C86" w:rsidR="007B3714" w:rsidRDefault="007B3714" w:rsidP="00A913B9">
      <w:r>
        <w:t xml:space="preserve">The design and architecture of UGE aims to offer flexibility to tailor the game </w:t>
      </w:r>
      <w:r w:rsidR="000C0040">
        <w:t>interaction</w:t>
      </w:r>
      <w:r>
        <w:t xml:space="preserve"> </w:t>
      </w:r>
      <w:r w:rsidR="00395754">
        <w:t>during run-time. Thus, many design choices fav</w:t>
      </w:r>
      <w:r w:rsidR="001F13CB">
        <w:t>or flexibility over performance;</w:t>
      </w:r>
      <w:r w:rsidR="00395754">
        <w:t xml:space="preserve"> customization and fast iterations over rigid definitions or immutable data.</w:t>
      </w:r>
    </w:p>
    <w:p w14:paraId="272FC2F1" w14:textId="08E2D548" w:rsidR="00571143" w:rsidRDefault="00571143" w:rsidP="00A913B9">
      <w:r>
        <w:t xml:space="preserve">The main inspirations for </w:t>
      </w:r>
      <w:r w:rsidR="00FB3DC0">
        <w:t>UGE</w:t>
      </w:r>
      <w:r>
        <w:t xml:space="preserve"> are Unity</w:t>
      </w:r>
      <w:r w:rsidR="00775C6F">
        <w:rPr>
          <w:rStyle w:val="FootnoteReference"/>
        </w:rPr>
        <w:footnoteReference w:id="1"/>
      </w:r>
      <w:r>
        <w:t>, Gameplay</w:t>
      </w:r>
      <w:r w:rsidR="00775C6F">
        <w:rPr>
          <w:rStyle w:val="FootnoteReference"/>
        </w:rPr>
        <w:footnoteReference w:id="2"/>
      </w:r>
      <w:r>
        <w:t xml:space="preserve"> and the Game Coding Complete</w:t>
      </w:r>
      <w:r w:rsidR="00775C6F">
        <w:rPr>
          <w:rStyle w:val="FootnoteReference"/>
        </w:rPr>
        <w:footnoteReference w:id="3"/>
      </w:r>
      <w:r>
        <w:t xml:space="preserve"> </w:t>
      </w:r>
      <w:r>
        <w:fldChar w:fldCharType="begin"/>
      </w:r>
      <w:r w:rsidR="006064EC">
        <w:instrText xml:space="preserve"> ADDIN ZOTERO_ITEM CSL_CITATION {"citationID":"1rklsiiig0","properties":{"formattedCitation":"[12,13]","plainCitation":"[12,13]"},"citationItems":[{"id":669,"uris":["http://zotero.org/users/840084/items/TCDIJPJ8"],"uri":["http://zotero.org/users/840084/items/TCDIJPJ8"],"itemData":{"id":669,"type":"book","title":"Game Coding Complete, Fourth Edition","publisher":"Course Technology PTR","number-of-pages":"940","edition":"4","source":"Amazon.com","ISBN":"1133776574","author":[{"family":"McShaffry","given":"Mike"},{"family":"Graham","given":"David"}],"issued":{"date-parts":[["2012",3,13]]}}},{"id":667,"uris":["http://zotero.org/users/840084/items/PTUARW52"],"uri":["http://zotero.org/users/840084/items/PTUARW52"],"itemData":{"id":667,"type":"book","title":"Game Coding Complete, Third Edition","publisher":"Charles River Media","number-of-pages":"908","edition":"3","source":"Amazon.com","ISBN":"1584506806","author":[{"family":"McShaffry","given":"Mike"}],"issued":{"date-parts":[["2009",3,5]]}}}],"schema":"https://github.com/citation-style-language/schema/raw/master/csl-citation.json"} </w:instrText>
      </w:r>
      <w:r>
        <w:fldChar w:fldCharType="separate"/>
      </w:r>
      <w:r w:rsidR="006064EC" w:rsidRPr="006064EC">
        <w:rPr>
          <w:rFonts w:ascii="Calibri" w:hAnsi="Calibri"/>
        </w:rPr>
        <w:t>[12,13]</w:t>
      </w:r>
      <w:r>
        <w:fldChar w:fldCharType="end"/>
      </w:r>
      <w:r>
        <w:t xml:space="preserve"> engines. UGE uses the Game Coding Complete</w:t>
      </w:r>
      <w:r w:rsidR="005546E6">
        <w:t xml:space="preserve"> 4</w:t>
      </w:r>
      <w:r w:rsidR="008913B9">
        <w:t xml:space="preserve"> (GCC4)</w:t>
      </w:r>
      <w:r>
        <w:t xml:space="preserve"> </w:t>
      </w:r>
      <w:r>
        <w:fldChar w:fldCharType="begin"/>
      </w:r>
      <w:r w:rsidR="006064EC">
        <w:instrText xml:space="preserve"> ADDIN ZOTERO_ITEM CSL_CITATION {"citationID":"6m7rs3d86","properties":{"formattedCitation":"[12]","plainCitation":"[12]"},"citationItems":[{"id":669,"uris":["http://zotero.org/users/840084/items/TCDIJPJ8"],"uri":["http://zotero.org/users/840084/items/TCDIJPJ8"],"itemData":{"id":669,"type":"book","title":"Game Coding Complete, Fourth Edition","publisher":"Course Technology PTR","number-of-pages":"940","edition":"4","source":"Amazon.com","ISBN":"1133776574","author":[{"family":"McShaffry","given":"Mike"},{"family":"Graham","given":"David"}],"issued":{"date-parts":[["2012",3,13]]}}}],"schema":"https://github.com/citation-style-language/schema/raw/master/csl-citation.json"} </w:instrText>
      </w:r>
      <w:r>
        <w:fldChar w:fldCharType="separate"/>
      </w:r>
      <w:r w:rsidR="006064EC" w:rsidRPr="006064EC">
        <w:rPr>
          <w:rFonts w:ascii="Calibri" w:hAnsi="Calibri"/>
        </w:rPr>
        <w:t>[12]</w:t>
      </w:r>
      <w:r>
        <w:fldChar w:fldCharType="end"/>
      </w:r>
      <w:r w:rsidR="000B3AF7">
        <w:t xml:space="preserve"> engine as its </w:t>
      </w:r>
      <w:r w:rsidR="00C07A7A">
        <w:t>foundation</w:t>
      </w:r>
      <w:r w:rsidR="000B3AF7">
        <w:t>, extending and improving</w:t>
      </w:r>
      <w:r>
        <w:t xml:space="preserve"> its fun</w:t>
      </w:r>
      <w:r w:rsidR="000B3AF7">
        <w:t>ctionality and flexibility to a game</w:t>
      </w:r>
      <w:r>
        <w:t xml:space="preserve"> accessibility context.</w:t>
      </w:r>
    </w:p>
    <w:p w14:paraId="7110E392" w14:textId="1F1B0164" w:rsidR="00595B96" w:rsidRDefault="008E5B5F" w:rsidP="00A913B9">
      <w:r>
        <w:t>UGE</w:t>
      </w:r>
      <w:r w:rsidR="00595B96">
        <w:t xml:space="preserve"> combines data-driven and event-based architectures to entity-component and game command approaches to decouple the game’s logic from its presentation. Thus, it is possible to implement different presentations and input schemes to the game – users are free to choose the combinations that best suit their interaction needs during run-time. This way, the</w:t>
      </w:r>
      <w:r>
        <w:t xml:space="preserve"> developers are able to offer an accessible and adequate playing experience to user: the engine matches the game logic to the user’s chosen combination and presents the game accordingly</w:t>
      </w:r>
      <w:r w:rsidR="00595B96">
        <w:t>.</w:t>
      </w:r>
    </w:p>
    <w:p w14:paraId="0E2351AF" w14:textId="28554A62" w:rsidR="008E5B5F" w:rsidRDefault="007B3714" w:rsidP="00A913B9">
      <w:r>
        <w:t>Contrarily to most game engines</w:t>
      </w:r>
      <w:r w:rsidR="008913B9">
        <w:t xml:space="preserve"> </w:t>
      </w:r>
      <w:r w:rsidR="003D12D5">
        <w:t>available</w:t>
      </w:r>
      <w:r>
        <w:t>, UGE does not aim to excel in the presentation. In fact,</w:t>
      </w:r>
      <w:r w:rsidR="00395754">
        <w:t xml:space="preserve"> the </w:t>
      </w:r>
      <w:r w:rsidR="00595B96">
        <w:t xml:space="preserve">input and </w:t>
      </w:r>
      <w:r w:rsidR="00395754">
        <w:t xml:space="preserve">output </w:t>
      </w:r>
      <w:r w:rsidR="00E10B90">
        <w:t>sub</w:t>
      </w:r>
      <w:r w:rsidR="00395754">
        <w:t>systems are</w:t>
      </w:r>
      <w:r w:rsidR="00595B96">
        <w:t xml:space="preserve"> fully</w:t>
      </w:r>
      <w:r w:rsidR="00395754">
        <w:t xml:space="preserve"> abstract in UGE.</w:t>
      </w:r>
      <w:r>
        <w:t xml:space="preserve"> </w:t>
      </w:r>
      <w:r w:rsidR="00395754">
        <w:t>We believe it is more important to let the developers to decide which technology</w:t>
      </w:r>
      <w:r w:rsidR="00595B96">
        <w:t xml:space="preserve"> is the most adequate to the target users. The developers implement the engine’s interfaces and choose which renderer the game will use.</w:t>
      </w:r>
    </w:p>
    <w:p w14:paraId="2FF73CD2" w14:textId="12A614FE" w:rsidR="00A913B9" w:rsidRPr="00A913B9" w:rsidRDefault="00FC1AEA" w:rsidP="00A913B9">
      <w:r>
        <w:t>By default, UGE uses</w:t>
      </w:r>
      <w:r w:rsidR="00FC49D2">
        <w:t xml:space="preserve"> Object-Oriented Graphics Rendering Engine</w:t>
      </w:r>
      <w:r w:rsidR="00FC49D2">
        <w:rPr>
          <w:rStyle w:val="FootnoteReference"/>
        </w:rPr>
        <w:footnoteReference w:id="4"/>
      </w:r>
      <w:r>
        <w:t xml:space="preserve"> </w:t>
      </w:r>
      <w:r w:rsidR="00FC49D2">
        <w:t>(</w:t>
      </w:r>
      <w:r w:rsidR="008E5B5F">
        <w:t>OGRE</w:t>
      </w:r>
      <w:r w:rsidR="00FC49D2">
        <w:t>)</w:t>
      </w:r>
      <w:r w:rsidR="008E5B5F">
        <w:t xml:space="preserve"> as</w:t>
      </w:r>
      <w:r>
        <w:t xml:space="preserve"> the graphical rendering </w:t>
      </w:r>
      <w:r w:rsidR="00E10B90">
        <w:t>sub</w:t>
      </w:r>
      <w:r>
        <w:t>system (covering OpenGL and DirectX)</w:t>
      </w:r>
      <w:r w:rsidR="00FC49D2">
        <w:t>;</w:t>
      </w:r>
      <w:r>
        <w:t xml:space="preserve"> YSE</w:t>
      </w:r>
      <w:r w:rsidR="00FC49D2">
        <w:rPr>
          <w:rStyle w:val="FootnoteReference"/>
        </w:rPr>
        <w:footnoteReference w:id="5"/>
      </w:r>
      <w:r>
        <w:t xml:space="preserve"> and TinyOAL</w:t>
      </w:r>
      <w:r w:rsidR="00FC49D2">
        <w:rPr>
          <w:rStyle w:val="FootnoteReference"/>
        </w:rPr>
        <w:footnoteReference w:id="6"/>
      </w:r>
      <w:r>
        <w:t xml:space="preserve"> as options for the audio </w:t>
      </w:r>
      <w:r w:rsidR="00E10B90">
        <w:t>sub</w:t>
      </w:r>
      <w:r>
        <w:t>system (both using OpenAL)</w:t>
      </w:r>
      <w:r w:rsidR="00FC49D2">
        <w:t>;</w:t>
      </w:r>
      <w:r w:rsidR="008E5B5F">
        <w:t xml:space="preserve"> and </w:t>
      </w:r>
      <w:r w:rsidR="00FC49D2">
        <w:t>Object Oriented Input System</w:t>
      </w:r>
      <w:r w:rsidR="00FC49D2">
        <w:rPr>
          <w:rStyle w:val="FootnoteReference"/>
        </w:rPr>
        <w:footnoteReference w:id="7"/>
      </w:r>
      <w:r w:rsidR="00FC49D2">
        <w:t xml:space="preserve"> (</w:t>
      </w:r>
      <w:r w:rsidR="008E5B5F">
        <w:t>OIS</w:t>
      </w:r>
      <w:r w:rsidR="00FC49D2">
        <w:t>)</w:t>
      </w:r>
      <w:r w:rsidR="008E5B5F">
        <w:t xml:space="preserve"> for the input subsystem</w:t>
      </w:r>
      <w:r>
        <w:t>.</w:t>
      </w:r>
      <w:r w:rsidR="008E5B5F">
        <w:t xml:space="preserve"> It is possible to add new subsystems by extending the corresponding programming interfaces and choose the desired ones in run-time.</w:t>
      </w:r>
    </w:p>
    <w:p w14:paraId="3AE5039B" w14:textId="6D721D3F" w:rsidR="007C375E" w:rsidRPr="00CA1545" w:rsidRDefault="007C375E" w:rsidP="007C375E">
      <w:r>
        <w:lastRenderedPageBreak/>
        <w:t>UGE is designed and implemented as a game engine. However,</w:t>
      </w:r>
      <w:r w:rsidR="00041DE7">
        <w:t xml:space="preserve"> due to the three-tier architecture employed,</w:t>
      </w:r>
      <w:r>
        <w:t xml:space="preserve"> </w:t>
      </w:r>
      <w:r w:rsidR="008E5B5F">
        <w:t xml:space="preserve">it is possible to use </w:t>
      </w:r>
      <w:r>
        <w:t xml:space="preserve">many </w:t>
      </w:r>
      <w:r w:rsidR="00D63CB2">
        <w:t>features</w:t>
      </w:r>
      <w:r>
        <w:t xml:space="preserve"> independently. Thus, UGE can also be seen as a game framework to develop UA-Games</w:t>
      </w:r>
      <w:r w:rsidR="00041DE7">
        <w:t xml:space="preserve"> – its core components can be the foundations for other engines</w:t>
      </w:r>
      <w:r>
        <w:t>.</w:t>
      </w:r>
    </w:p>
    <w:p w14:paraId="7EC81770" w14:textId="77777777" w:rsidR="00595B96" w:rsidRDefault="00595B96" w:rsidP="00CC4FF0"/>
    <w:p w14:paraId="5D38247D" w14:textId="77777777" w:rsidR="00595B96" w:rsidRPr="00CA1545" w:rsidRDefault="00595B96" w:rsidP="00CC4FF0">
      <w:pPr>
        <w:sectPr w:rsidR="00595B96" w:rsidRPr="00CA1545" w:rsidSect="00CC4FF0">
          <w:headerReference w:type="first" r:id="rId15"/>
          <w:pgSz w:w="11906" w:h="16838"/>
          <w:pgMar w:top="1417" w:right="1701" w:bottom="1417" w:left="1701" w:header="708" w:footer="708" w:gutter="0"/>
          <w:cols w:space="708"/>
          <w:titlePg/>
          <w:docGrid w:linePitch="360"/>
        </w:sectPr>
      </w:pPr>
    </w:p>
    <w:p w14:paraId="4DDCB28A" w14:textId="13D79DE4" w:rsidR="00CC4FF0" w:rsidRPr="00CA1545" w:rsidRDefault="00CC4FF0" w:rsidP="00CC4FF0">
      <w:pPr>
        <w:pStyle w:val="Heading1"/>
      </w:pPr>
      <w:bookmarkStart w:id="14" w:name="_Ref381775766"/>
      <w:bookmarkStart w:id="15" w:name="_Toc382771588"/>
      <w:r w:rsidRPr="00CA1545">
        <w:lastRenderedPageBreak/>
        <w:t>UGE</w:t>
      </w:r>
      <w:r w:rsidR="00BE719C">
        <w:t xml:space="preserve"> Overview</w:t>
      </w:r>
      <w:bookmarkEnd w:id="14"/>
      <w:bookmarkEnd w:id="15"/>
    </w:p>
    <w:p w14:paraId="26BA3DE3" w14:textId="0EB3B163" w:rsidR="00CC4FF0" w:rsidRPr="00CA1545" w:rsidRDefault="00BE719C" w:rsidP="00CC4FF0">
      <w:pPr>
        <w:pStyle w:val="Heading2"/>
      </w:pPr>
      <w:bookmarkStart w:id="16" w:name="_Toc382771589"/>
      <w:r>
        <w:t>Introduction</w:t>
      </w:r>
      <w:bookmarkEnd w:id="16"/>
    </w:p>
    <w:p w14:paraId="21ED1A13" w14:textId="6FC8C53C" w:rsidR="00C8422F" w:rsidRDefault="00FC1AEA" w:rsidP="00CC4FF0">
      <w:r>
        <w:t>This section describes the structure</w:t>
      </w:r>
      <w:r w:rsidR="00C1169B">
        <w:t xml:space="preserve"> and architecture</w:t>
      </w:r>
      <w:r>
        <w:t xml:space="preserve"> of UGE.</w:t>
      </w:r>
      <w:r w:rsidR="0099165A">
        <w:t xml:space="preserve"> The subsections are organized by </w:t>
      </w:r>
      <w:commentRangeStart w:id="17"/>
      <w:r w:rsidR="00210213">
        <w:t xml:space="preserve">module </w:t>
      </w:r>
      <w:r w:rsidR="0099165A">
        <w:t>abstraction level</w:t>
      </w:r>
      <w:commentRangeEnd w:id="17"/>
      <w:r w:rsidR="00AF2CE6">
        <w:rPr>
          <w:rStyle w:val="CommentReference"/>
        </w:rPr>
        <w:commentReference w:id="17"/>
      </w:r>
      <w:r w:rsidR="0099165A">
        <w:t xml:space="preserve">, in a descending order. Using a top-down approach, we start discussing the engine and its layers. This will provide insights on how the remaining </w:t>
      </w:r>
      <w:r w:rsidR="00D63CB2">
        <w:t>subsections and their features fit in the engine.</w:t>
      </w:r>
    </w:p>
    <w:p w14:paraId="51E4FA91" w14:textId="1A0FC536" w:rsidR="00CC4FF0" w:rsidRPr="0099165A" w:rsidRDefault="00C8422F" w:rsidP="00CC4FF0">
      <w:r>
        <w:t xml:space="preserve">A more detailed description for each abstraction level is available with more detail in its specific section – Section </w:t>
      </w:r>
      <w:r>
        <w:fldChar w:fldCharType="begin"/>
      </w:r>
      <w:r>
        <w:instrText xml:space="preserve"> REF _Ref380313737 \r \h </w:instrText>
      </w:r>
      <w:r>
        <w:fldChar w:fldCharType="separate"/>
      </w:r>
      <w:r w:rsidR="00EA324E">
        <w:t>3</w:t>
      </w:r>
      <w:r>
        <w:fldChar w:fldCharType="end"/>
      </w:r>
      <w:r>
        <w:t xml:space="preserve"> for the Engine, Section </w:t>
      </w:r>
      <w:r>
        <w:fldChar w:fldCharType="begin"/>
      </w:r>
      <w:r>
        <w:instrText xml:space="preserve"> REF _Ref380313759 \r \h </w:instrText>
      </w:r>
      <w:r>
        <w:fldChar w:fldCharType="separate"/>
      </w:r>
      <w:r w:rsidR="00EA324E">
        <w:t>4</w:t>
      </w:r>
      <w:r>
        <w:fldChar w:fldCharType="end"/>
      </w:r>
      <w:r>
        <w:t xml:space="preserve"> for the Core, Section </w:t>
      </w:r>
      <w:r>
        <w:fldChar w:fldCharType="begin"/>
      </w:r>
      <w:r>
        <w:instrText xml:space="preserve"> REF _Ref380313772 \r \h </w:instrText>
      </w:r>
      <w:r>
        <w:fldChar w:fldCharType="separate"/>
      </w:r>
      <w:r w:rsidR="00EA324E">
        <w:t>5</w:t>
      </w:r>
      <w:r>
        <w:fldChar w:fldCharType="end"/>
      </w:r>
      <w:r>
        <w:t xml:space="preserve"> for Input-Output (IO) and Section </w:t>
      </w:r>
      <w:r>
        <w:fldChar w:fldCharType="begin"/>
      </w:r>
      <w:r>
        <w:instrText xml:space="preserve"> REF _Ref380313786 \r \h </w:instrText>
      </w:r>
      <w:r>
        <w:fldChar w:fldCharType="separate"/>
      </w:r>
      <w:r w:rsidR="00EA324E">
        <w:t>6</w:t>
      </w:r>
      <w:r>
        <w:fldChar w:fldCharType="end"/>
      </w:r>
      <w:r>
        <w:t xml:space="preserve"> for Utilities.</w:t>
      </w:r>
    </w:p>
    <w:p w14:paraId="586D62FE" w14:textId="49FA696F" w:rsidR="00CC4FF0" w:rsidRPr="00CA1545" w:rsidRDefault="00CC4FF0" w:rsidP="00CC4FF0">
      <w:pPr>
        <w:pStyle w:val="Heading2"/>
      </w:pPr>
      <w:bookmarkStart w:id="18" w:name="_Ref380312389"/>
      <w:bookmarkStart w:id="19" w:name="_Ref380315250"/>
      <w:bookmarkStart w:id="20" w:name="_Toc382771590"/>
      <w:r w:rsidRPr="00CA1545">
        <w:t xml:space="preserve">UGE </w:t>
      </w:r>
      <w:r w:rsidR="00FC1AEA">
        <w:t>Engine</w:t>
      </w:r>
      <w:bookmarkEnd w:id="18"/>
      <w:bookmarkEnd w:id="19"/>
      <w:bookmarkEnd w:id="20"/>
    </w:p>
    <w:p w14:paraId="777B8DB3" w14:textId="158DD439" w:rsidR="00D63CB2" w:rsidRDefault="00D63CB2" w:rsidP="00CC4FF0">
      <w:r>
        <w:t>The highest abstraction level structure of UGE is the engine itself. The engine groups all the codebase features in a few classes, abstracting and easing many of the complexities of the development in a cohesive way.</w:t>
      </w:r>
      <w:r w:rsidR="00315768">
        <w:t xml:space="preserve"> The engine manages and orchestrate the execution of the game – including its events, physics</w:t>
      </w:r>
      <w:r w:rsidR="00DB3F05">
        <w:t>, logic and presentation</w:t>
      </w:r>
      <w:r w:rsidR="00315768">
        <w:t>.</w:t>
      </w:r>
      <w:r w:rsidR="00571143">
        <w:t xml:space="preserve"> To implement a game, developers extend the engines classes and implement the game logic and presentation.</w:t>
      </w:r>
    </w:p>
    <w:p w14:paraId="59F80DA7" w14:textId="2FB3203C" w:rsidR="00CC4FF0" w:rsidRDefault="008433F3" w:rsidP="00CC4FF0">
      <w:r>
        <w:t xml:space="preserve">As illustrated in </w:t>
      </w:r>
      <w:r w:rsidR="00DF5002">
        <w:fldChar w:fldCharType="begin"/>
      </w:r>
      <w:r w:rsidR="00DF5002">
        <w:instrText xml:space="preserve"> REF _Ref381715934 \h </w:instrText>
      </w:r>
      <w:r w:rsidR="00DF5002">
        <w:fldChar w:fldCharType="separate"/>
      </w:r>
      <w:r w:rsidR="00EA324E" w:rsidRPr="008433F3">
        <w:rPr>
          <w:b/>
        </w:rPr>
        <w:t xml:space="preserve">Figure </w:t>
      </w:r>
      <w:r w:rsidR="00EA324E">
        <w:rPr>
          <w:b/>
          <w:noProof/>
        </w:rPr>
        <w:t>1</w:t>
      </w:r>
      <w:r w:rsidR="00DF5002">
        <w:fldChar w:fldCharType="end"/>
      </w:r>
      <w:r>
        <w:t>, t</w:t>
      </w:r>
      <w:r w:rsidR="00DB3F05">
        <w:t>he engine has three layers (</w:t>
      </w:r>
      <w:r w:rsidR="00144E6E" w:rsidRPr="003D12D5">
        <w:rPr>
          <w:rStyle w:val="ComputerCode"/>
        </w:rPr>
        <w:t>GameApplication</w:t>
      </w:r>
      <w:r w:rsidR="00D63CB2">
        <w:t xml:space="preserve">, </w:t>
      </w:r>
      <w:r w:rsidR="006573E9">
        <w:rPr>
          <w:rStyle w:val="ComputerCode"/>
        </w:rPr>
        <w:t>GameLogic</w:t>
      </w:r>
      <w:r w:rsidR="00D63CB2">
        <w:t xml:space="preserve"> and </w:t>
      </w:r>
      <w:r w:rsidR="00144E6E" w:rsidRPr="00144E6E">
        <w:rPr>
          <w:rStyle w:val="ComputerCode"/>
        </w:rPr>
        <w:t>GameView</w:t>
      </w:r>
      <w:r w:rsidR="00DB3F05">
        <w:t>)</w:t>
      </w:r>
      <w:r w:rsidR="00E10B90">
        <w:t>.</w:t>
      </w:r>
      <w:r w:rsidR="00DB3F05">
        <w:t xml:space="preserve"> As the layer names suggests, the engine uses a three-tier architecture</w:t>
      </w:r>
      <w:r w:rsidR="00F41984">
        <w:t xml:space="preserve"> to isolate</w:t>
      </w:r>
      <w:r w:rsidR="00DB3F05">
        <w:t xml:space="preserve"> the game logic (</w:t>
      </w:r>
      <w:r w:rsidR="006573E9">
        <w:rPr>
          <w:rStyle w:val="ComputerCode"/>
        </w:rPr>
        <w:t>GameLogic</w:t>
      </w:r>
      <w:r w:rsidR="00DB3F05">
        <w:t>) from the presentation (</w:t>
      </w:r>
      <w:r w:rsidR="00144E6E" w:rsidRPr="00144E6E">
        <w:rPr>
          <w:rStyle w:val="ComputerCode"/>
        </w:rPr>
        <w:t>GameView</w:t>
      </w:r>
      <w:r w:rsidR="00DB3F05">
        <w:t>).</w:t>
      </w:r>
      <w:r w:rsidR="00187D16">
        <w:t xml:space="preserve"> This way, it is possible to change the presentation data without changing the logic.</w:t>
      </w:r>
    </w:p>
    <w:p w14:paraId="2845B0E8" w14:textId="77777777" w:rsidR="008433F3" w:rsidRDefault="008433F3" w:rsidP="008433F3">
      <w:pPr>
        <w:keepNext/>
        <w:jc w:val="center"/>
      </w:pPr>
      <w:r>
        <w:rPr>
          <w:noProof/>
          <w:lang w:val="pt-BR" w:eastAsia="pt-BR"/>
        </w:rPr>
        <w:drawing>
          <wp:inline distT="0" distB="0" distL="0" distR="0" wp14:anchorId="1456FCD9" wp14:editId="0D12231A">
            <wp:extent cx="5410200" cy="233338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43216" cy="2347628"/>
                    </a:xfrm>
                    <a:prstGeom prst="rect">
                      <a:avLst/>
                    </a:prstGeom>
                    <a:noFill/>
                  </pic:spPr>
                </pic:pic>
              </a:graphicData>
            </a:graphic>
          </wp:inline>
        </w:drawing>
      </w:r>
    </w:p>
    <w:p w14:paraId="17B4D0D6" w14:textId="61807024" w:rsidR="008433F3" w:rsidRDefault="008433F3" w:rsidP="008433F3">
      <w:pPr>
        <w:pStyle w:val="Caption"/>
        <w:jc w:val="center"/>
      </w:pPr>
      <w:bookmarkStart w:id="21" w:name="_Ref381715934"/>
      <w:bookmarkStart w:id="22" w:name="_Toc382771686"/>
      <w:r w:rsidRPr="008433F3">
        <w:rPr>
          <w:b/>
        </w:rPr>
        <w:t xml:space="preserve">Figure </w:t>
      </w:r>
      <w:r w:rsidRPr="008433F3">
        <w:rPr>
          <w:b/>
        </w:rPr>
        <w:fldChar w:fldCharType="begin"/>
      </w:r>
      <w:r w:rsidRPr="008433F3">
        <w:rPr>
          <w:b/>
        </w:rPr>
        <w:instrText xml:space="preserve"> SEQ Figure \* ARABIC </w:instrText>
      </w:r>
      <w:r w:rsidRPr="008433F3">
        <w:rPr>
          <w:b/>
        </w:rPr>
        <w:fldChar w:fldCharType="separate"/>
      </w:r>
      <w:r w:rsidR="00EA324E">
        <w:rPr>
          <w:b/>
          <w:noProof/>
        </w:rPr>
        <w:t>1</w:t>
      </w:r>
      <w:r w:rsidRPr="008433F3">
        <w:rPr>
          <w:b/>
        </w:rPr>
        <w:fldChar w:fldCharType="end"/>
      </w:r>
      <w:bookmarkEnd w:id="21"/>
      <w:r w:rsidRPr="008433F3">
        <w:rPr>
          <w:b/>
        </w:rPr>
        <w:t>.</w:t>
      </w:r>
      <w:r w:rsidR="00DF5002">
        <w:t xml:space="preserve"> UGE’s layers: </w:t>
      </w:r>
      <w:r w:rsidR="00DF5002" w:rsidRPr="00DF5002">
        <w:rPr>
          <w:rStyle w:val="ComputerCode"/>
        </w:rPr>
        <w:t>GameApplication</w:t>
      </w:r>
      <w:r w:rsidR="00DF5002">
        <w:t xml:space="preserve">, </w:t>
      </w:r>
      <w:r w:rsidR="00DF5002" w:rsidRPr="00DF5002">
        <w:rPr>
          <w:rStyle w:val="ComputerCode"/>
        </w:rPr>
        <w:t>GameLogic</w:t>
      </w:r>
      <w:r w:rsidR="00DF5002">
        <w:t xml:space="preserve"> and </w:t>
      </w:r>
      <w:r w:rsidR="00DF5002" w:rsidRPr="00DF5002">
        <w:rPr>
          <w:rStyle w:val="ComputerCode"/>
        </w:rPr>
        <w:t>GameView</w:t>
      </w:r>
      <w:r w:rsidR="00DF5002">
        <w:t>.</w:t>
      </w:r>
      <w:bookmarkEnd w:id="22"/>
    </w:p>
    <w:p w14:paraId="471A6009" w14:textId="71467FDA" w:rsidR="00E10B90" w:rsidRDefault="00E10B90" w:rsidP="00CC4FF0">
      <w:r>
        <w:t xml:space="preserve">The </w:t>
      </w:r>
      <w:r w:rsidR="00144E6E" w:rsidRPr="00144E6E">
        <w:rPr>
          <w:rStyle w:val="ComputerCode"/>
        </w:rPr>
        <w:t>GameApplication</w:t>
      </w:r>
      <w:r>
        <w:t xml:space="preserve"> provides an abstraction layer between the game and the user’s operating system. It creates and manages the game input and output subsystems</w:t>
      </w:r>
      <w:r w:rsidR="00C07A7A">
        <w:t>, game resources</w:t>
      </w:r>
      <w:r>
        <w:t xml:space="preserve">, player profiles and both the </w:t>
      </w:r>
      <w:r w:rsidR="00144E6E">
        <w:rPr>
          <w:rStyle w:val="ComputerCode"/>
        </w:rPr>
        <w:t>GameLogic</w:t>
      </w:r>
      <w:r>
        <w:t xml:space="preserve"> and </w:t>
      </w:r>
      <w:r w:rsidR="00144E6E" w:rsidRPr="00144E6E">
        <w:rPr>
          <w:rStyle w:val="ComputerCode"/>
        </w:rPr>
        <w:t>GameView</w:t>
      </w:r>
      <w:r>
        <w:t>. The application also handles the game loop, updating and rendering the game and all subsystems in an appropriate order.</w:t>
      </w:r>
    </w:p>
    <w:p w14:paraId="117DDD52" w14:textId="305E5139" w:rsidR="00C07A7A" w:rsidRDefault="00C07A7A" w:rsidP="00CC4FF0">
      <w:r>
        <w:t xml:space="preserve">The </w:t>
      </w:r>
      <w:r w:rsidR="00144E6E">
        <w:rPr>
          <w:rStyle w:val="ComputerCode"/>
        </w:rPr>
        <w:t>GameLogic</w:t>
      </w:r>
      <w:r>
        <w:t xml:space="preserve"> provides an abstraction the game implementation. This is where the game world is simulated with all its rules, logic and behaviors. The </w:t>
      </w:r>
      <w:r w:rsidR="00144E6E">
        <w:rPr>
          <w:rStyle w:val="ComputerCode"/>
        </w:rPr>
        <w:t>GameLogic</w:t>
      </w:r>
      <w:r>
        <w:t xml:space="preserve"> handles </w:t>
      </w:r>
      <w:r>
        <w:lastRenderedPageBreak/>
        <w:t>the</w:t>
      </w:r>
      <w:r w:rsidR="006A0A6A">
        <w:t xml:space="preserve"> life cycle</w:t>
      </w:r>
      <w:r>
        <w:t xml:space="preserve"> </w:t>
      </w:r>
      <w:r w:rsidR="006A0A6A">
        <w:t>(</w:t>
      </w:r>
      <w:r>
        <w:t xml:space="preserve">creation, </w:t>
      </w:r>
      <w:r w:rsidR="006A0A6A">
        <w:t>update</w:t>
      </w:r>
      <w:r>
        <w:t xml:space="preserve"> and removal</w:t>
      </w:r>
      <w:r w:rsidR="006A0A6A">
        <w:t>)</w:t>
      </w:r>
      <w:r>
        <w:t xml:space="preserve"> of game entities</w:t>
      </w:r>
      <w:r w:rsidR="006A0A6A">
        <w:t xml:space="preserve"> during every tick of the game. It also has an </w:t>
      </w:r>
      <w:r w:rsidR="00170A4B">
        <w:t>IO</w:t>
      </w:r>
      <w:r w:rsidR="006A0A6A">
        <w:t xml:space="preserve"> free scene manager, allowing the use of hierarchical entities. A </w:t>
      </w:r>
      <w:r w:rsidR="00BF62B9">
        <w:t>new</w:t>
      </w:r>
      <w:r w:rsidR="006A0A6A">
        <w:t xml:space="preserve"> game</w:t>
      </w:r>
      <w:r w:rsidR="00BF62B9">
        <w:t xml:space="preserve"> project</w:t>
      </w:r>
      <w:r w:rsidR="006A0A6A">
        <w:t xml:space="preserve"> has an empty, blank scene; when an entity is attached to the scene, its components will define its behaviors in the game</w:t>
      </w:r>
      <w:r w:rsidR="00AF2CE6">
        <w:t xml:space="preserve"> world</w:t>
      </w:r>
      <w:r w:rsidR="006A0A6A">
        <w:t xml:space="preserve"> simulation.</w:t>
      </w:r>
      <w:r w:rsidR="00534622">
        <w:t xml:space="preserve"> The </w:t>
      </w:r>
      <w:r w:rsidR="00144E6E">
        <w:rPr>
          <w:rStyle w:val="ComputerCode"/>
        </w:rPr>
        <w:t>GameLogic</w:t>
      </w:r>
      <w:r w:rsidR="00534622">
        <w:t xml:space="preserve"> is defined by the subclass implementation and event handlers.</w:t>
      </w:r>
    </w:p>
    <w:p w14:paraId="0A0F1A29" w14:textId="449DD032" w:rsidR="006A0A6A" w:rsidRDefault="006A0A6A" w:rsidP="00CC4FF0">
      <w:r>
        <w:t xml:space="preserve">The </w:t>
      </w:r>
      <w:r w:rsidR="006573E9">
        <w:rPr>
          <w:rStyle w:val="ComputerCode"/>
        </w:rPr>
        <w:t>GameLogic</w:t>
      </w:r>
      <w:r>
        <w:t xml:space="preserve"> does not handle any input-output data for the game entities. This is the role of the </w:t>
      </w:r>
      <w:r w:rsidR="00144E6E" w:rsidRPr="00144E6E">
        <w:rPr>
          <w:rStyle w:val="ComputerCode"/>
        </w:rPr>
        <w:t>GameView</w:t>
      </w:r>
      <w:r>
        <w:t xml:space="preserve">. The </w:t>
      </w:r>
      <w:r w:rsidR="00144E6E" w:rsidRPr="00144E6E">
        <w:rPr>
          <w:rStyle w:val="ComputerCode"/>
        </w:rPr>
        <w:t>GameView</w:t>
      </w:r>
      <w:r>
        <w:t xml:space="preserve"> abstracts the </w:t>
      </w:r>
      <w:r w:rsidR="00534622">
        <w:t xml:space="preserve">human </w:t>
      </w:r>
      <w:r>
        <w:t>interaction</w:t>
      </w:r>
      <w:r w:rsidR="00534622">
        <w:t xml:space="preserve"> with the game</w:t>
      </w:r>
      <w:r>
        <w:t xml:space="preserve">. It defines how the user perceive and interact with the game – thus, controllers, cameras and output devices </w:t>
      </w:r>
      <w:r w:rsidR="00534622">
        <w:t xml:space="preserve">are created and chosen in the </w:t>
      </w:r>
      <w:r w:rsidR="00144E6E" w:rsidRPr="00144E6E">
        <w:rPr>
          <w:rStyle w:val="ComputerCode"/>
        </w:rPr>
        <w:t>GameView</w:t>
      </w:r>
      <w:r w:rsidR="00534622">
        <w:t>.</w:t>
      </w:r>
    </w:p>
    <w:p w14:paraId="5D105B86" w14:textId="649737B1" w:rsidR="002F529F" w:rsidRDefault="006573E9" w:rsidP="00CC4FF0">
      <w:r>
        <w:t xml:space="preserve">It depends on all the other levels of the engine – most notably on the core functionality. </w:t>
      </w:r>
      <w:r w:rsidR="002F529F">
        <w:t xml:space="preserve">The Engine is discussed with more details in Section </w:t>
      </w:r>
      <w:r w:rsidR="002F529F">
        <w:fldChar w:fldCharType="begin"/>
      </w:r>
      <w:r w:rsidR="002F529F">
        <w:instrText xml:space="preserve"> REF _Ref380313603 \r \h </w:instrText>
      </w:r>
      <w:r w:rsidR="002F529F">
        <w:fldChar w:fldCharType="separate"/>
      </w:r>
      <w:r w:rsidR="00EA324E">
        <w:t>3</w:t>
      </w:r>
      <w:r w:rsidR="002F529F">
        <w:fldChar w:fldCharType="end"/>
      </w:r>
      <w:r w:rsidR="002F529F">
        <w:t>.</w:t>
      </w:r>
    </w:p>
    <w:p w14:paraId="663D5678" w14:textId="52F5F989" w:rsidR="00265A06" w:rsidRPr="00CA1545" w:rsidRDefault="00265A06" w:rsidP="00265A06">
      <w:pPr>
        <w:pStyle w:val="Heading2"/>
      </w:pPr>
      <w:bookmarkStart w:id="23" w:name="_Toc382771591"/>
      <w:r w:rsidRPr="00CA1545">
        <w:t>UGE IO</w:t>
      </w:r>
      <w:bookmarkEnd w:id="23"/>
    </w:p>
    <w:p w14:paraId="732320FD" w14:textId="19AABB11" w:rsidR="00170A4B" w:rsidRDefault="00170A4B" w:rsidP="00265A06">
      <w:r>
        <w:t xml:space="preserve">The </w:t>
      </w:r>
      <w:r w:rsidR="00144E6E" w:rsidRPr="00144E6E">
        <w:rPr>
          <w:rStyle w:val="ComputerCode"/>
        </w:rPr>
        <w:t>GameView</w:t>
      </w:r>
      <w:r>
        <w:t xml:space="preserve"> provides the IO specialization for the </w:t>
      </w:r>
      <w:r w:rsidR="006573E9">
        <w:rPr>
          <w:rStyle w:val="ComputerCode"/>
        </w:rPr>
        <w:t>GameLogic</w:t>
      </w:r>
      <w:r>
        <w:t>. In a UA-Game, the interaction needs may vary greatly – from a graphical user interface with mouse and keyboard to an average user to an aural user interface with one-button controllers to a visually and motor impaired user. Therefore, it is very important to allow the use many different IO devices in a UA-Game.</w:t>
      </w:r>
      <w:r w:rsidR="001054E1">
        <w:t xml:space="preserve"> </w:t>
      </w:r>
      <w:r>
        <w:t xml:space="preserve">As stated in Section </w:t>
      </w:r>
      <w:r>
        <w:fldChar w:fldCharType="begin"/>
      </w:r>
      <w:r>
        <w:instrText xml:space="preserve"> REF _Ref380315250 \r \h </w:instrText>
      </w:r>
      <w:r>
        <w:fldChar w:fldCharType="separate"/>
      </w:r>
      <w:r w:rsidR="00EA324E">
        <w:t>2.2</w:t>
      </w:r>
      <w:r>
        <w:fldChar w:fldCharType="end"/>
      </w:r>
      <w:r>
        <w:t xml:space="preserve"> (and detailed </w:t>
      </w:r>
      <w:r>
        <w:fldChar w:fldCharType="begin"/>
      </w:r>
      <w:r>
        <w:instrText xml:space="preserve"> REF _Ref380315269 \p \h </w:instrText>
      </w:r>
      <w:r>
        <w:fldChar w:fldCharType="separate"/>
      </w:r>
      <w:r w:rsidR="00EA324E">
        <w:t>below</w:t>
      </w:r>
      <w:r>
        <w:fldChar w:fldCharType="end"/>
      </w:r>
      <w:r>
        <w:t xml:space="preserve"> in Section </w:t>
      </w:r>
      <w:r>
        <w:fldChar w:fldCharType="begin"/>
      </w:r>
      <w:r>
        <w:instrText xml:space="preserve"> REF _Ref380315269 \r \h </w:instrText>
      </w:r>
      <w:r>
        <w:fldChar w:fldCharType="separate"/>
      </w:r>
      <w:r w:rsidR="00EA324E">
        <w:t>2.4</w:t>
      </w:r>
      <w:r>
        <w:fldChar w:fldCharType="end"/>
      </w:r>
      <w:r>
        <w:t xml:space="preserve">), the </w:t>
      </w:r>
      <w:r w:rsidR="006573E9">
        <w:rPr>
          <w:rStyle w:val="ComputerCode"/>
        </w:rPr>
        <w:t>GameLogic</w:t>
      </w:r>
      <w:r>
        <w:t xml:space="preserve"> has an IO free scene manager.</w:t>
      </w:r>
      <w:r w:rsidR="001054E1">
        <w:t xml:space="preserve"> </w:t>
      </w:r>
      <w:r w:rsidR="004A0567">
        <w:t>Thus, it must be specialized to offer appropriate IO to the player</w:t>
      </w:r>
      <w:r w:rsidR="001054E1">
        <w:t>.</w:t>
      </w:r>
    </w:p>
    <w:p w14:paraId="1D86B977" w14:textId="40C85461" w:rsidR="001054E1" w:rsidRDefault="001054E1" w:rsidP="00265A06">
      <w:r>
        <w:t xml:space="preserve">This is the goal of the IO level. This level provides abstraction for Input and Output subsystem for the engine. By overriding the available interfaces (for instance, </w:t>
      </w:r>
      <w:r w:rsidRPr="00144E6E">
        <w:rPr>
          <w:rStyle w:val="ComputerCode"/>
        </w:rPr>
        <w:t>IAudio</w:t>
      </w:r>
      <w:r>
        <w:t xml:space="preserve"> and </w:t>
      </w:r>
      <w:r w:rsidRPr="00144E6E">
        <w:rPr>
          <w:rStyle w:val="ComputerCode"/>
        </w:rPr>
        <w:t>IGraphics</w:t>
      </w:r>
      <w:r>
        <w:t xml:space="preserve"> for audio and graphics output subsystems, respectively), it is possible to define new subsystems for the engine.</w:t>
      </w:r>
    </w:p>
    <w:p w14:paraId="6059EC65" w14:textId="1FF7CF2F" w:rsidR="001054E1" w:rsidRDefault="001054E1" w:rsidP="00265A06">
      <w:r>
        <w:t xml:space="preserve">The engine loads the </w:t>
      </w:r>
      <w:r w:rsidR="00AF2CE6">
        <w:t>sub</w:t>
      </w:r>
      <w:r>
        <w:t xml:space="preserve">systems during run-time; thus, it is possible to choose and change a </w:t>
      </w:r>
      <w:r w:rsidR="00AF2CE6">
        <w:t>sub</w:t>
      </w:r>
      <w:r>
        <w:t>system when the user starts playing the game. In combination with player profiles, adequate events and components, this allows the game to adapt itself to suit the interaction needs of the user.</w:t>
      </w:r>
    </w:p>
    <w:p w14:paraId="5A2B2D48" w14:textId="5FA3C6A8" w:rsidR="00265A06" w:rsidRPr="00CA1545" w:rsidRDefault="006573E9" w:rsidP="00265A06">
      <w:r>
        <w:t>The IO functionality</w:t>
      </w:r>
      <w:r w:rsidR="0051073D">
        <w:t xml:space="preserve"> depends on</w:t>
      </w:r>
      <w:r w:rsidR="00144E6E">
        <w:t xml:space="preserve"> the utilities and core </w:t>
      </w:r>
      <w:r w:rsidR="0051073D">
        <w:t>levels of the engine</w:t>
      </w:r>
      <w:r w:rsidR="00144E6E">
        <w:t xml:space="preserve"> – and on whatever other chosen APIs or frameworks for IO specialization</w:t>
      </w:r>
      <w:r w:rsidR="0051073D">
        <w:t>.</w:t>
      </w:r>
      <w:r>
        <w:t xml:space="preserve"> It is discussed with more details in Section </w:t>
      </w:r>
      <w:r>
        <w:fldChar w:fldCharType="begin"/>
      </w:r>
      <w:r>
        <w:instrText xml:space="preserve"> REF _Ref380313636 \r \h </w:instrText>
      </w:r>
      <w:r>
        <w:fldChar w:fldCharType="separate"/>
      </w:r>
      <w:r w:rsidR="00EA324E">
        <w:t>5</w:t>
      </w:r>
      <w:r>
        <w:fldChar w:fldCharType="end"/>
      </w:r>
      <w:r>
        <w:t>.</w:t>
      </w:r>
    </w:p>
    <w:p w14:paraId="5FE2B918" w14:textId="0306709F" w:rsidR="00CC4FF0" w:rsidRPr="00CA1545" w:rsidRDefault="00CC4FF0" w:rsidP="00CC4FF0">
      <w:pPr>
        <w:pStyle w:val="Heading2"/>
      </w:pPr>
      <w:bookmarkStart w:id="24" w:name="_Ref380315269"/>
      <w:bookmarkStart w:id="25" w:name="_Toc382771592"/>
      <w:r w:rsidRPr="00CA1545">
        <w:t>UGE Core</w:t>
      </w:r>
      <w:bookmarkEnd w:id="24"/>
      <w:bookmarkEnd w:id="25"/>
    </w:p>
    <w:p w14:paraId="17E3A58A" w14:textId="26D8A40F" w:rsidR="00CC4FF0" w:rsidRDefault="008D0772" w:rsidP="00CC4FF0">
      <w:r>
        <w:t xml:space="preserve">As stated in Section </w:t>
      </w:r>
      <w:r>
        <w:fldChar w:fldCharType="begin"/>
      </w:r>
      <w:r>
        <w:instrText xml:space="preserve"> REF _Ref380312127 \r \h </w:instrText>
      </w:r>
      <w:r>
        <w:fldChar w:fldCharType="separate"/>
      </w:r>
      <w:r w:rsidR="00EA324E">
        <w:t>1.4</w:t>
      </w:r>
      <w:r>
        <w:fldChar w:fldCharType="end"/>
      </w:r>
      <w:r>
        <w:t>, although UGE is envisioned as an engine, it is also possible to use it as a framework. This is possible due to the UGE core, the level</w:t>
      </w:r>
      <w:r w:rsidR="00413DDE">
        <w:t xml:space="preserve"> that</w:t>
      </w:r>
      <w:r>
        <w:t xml:space="preserve"> implements most of the engine basic functionality.</w:t>
      </w:r>
      <w:r w:rsidR="00413DDE">
        <w:t xml:space="preserve"> With the exception of the three-tier architecture mentioned in Section </w:t>
      </w:r>
      <w:r w:rsidR="00413DDE">
        <w:fldChar w:fldCharType="begin"/>
      </w:r>
      <w:r w:rsidR="00413DDE">
        <w:instrText xml:space="preserve"> REF _Ref380312389 \r \h </w:instrText>
      </w:r>
      <w:r w:rsidR="00413DDE">
        <w:fldChar w:fldCharType="separate"/>
      </w:r>
      <w:r w:rsidR="00EA324E">
        <w:t>2.2</w:t>
      </w:r>
      <w:r w:rsidR="00413DDE">
        <w:fldChar w:fldCharType="end"/>
      </w:r>
      <w:r w:rsidR="00413DDE">
        <w:t>, all other design and architectural choices are implemented here.</w:t>
      </w:r>
    </w:p>
    <w:p w14:paraId="1D71F956" w14:textId="22FA62E0" w:rsidR="00413DDE" w:rsidRDefault="00413DDE" w:rsidP="00CC4FF0">
      <w:r>
        <w:t>The core consists of the following game features:</w:t>
      </w:r>
    </w:p>
    <w:p w14:paraId="74058D96" w14:textId="1A95216E" w:rsidR="00413DDE" w:rsidRDefault="00413DDE" w:rsidP="00413DDE">
      <w:pPr>
        <w:pStyle w:val="ListParagraph"/>
        <w:numPr>
          <w:ilvl w:val="0"/>
          <w:numId w:val="2"/>
        </w:numPr>
      </w:pPr>
      <w:r>
        <w:t>Commands;</w:t>
      </w:r>
    </w:p>
    <w:p w14:paraId="75972501" w14:textId="036A6421" w:rsidR="00413DDE" w:rsidRDefault="00413DDE" w:rsidP="00413DDE">
      <w:pPr>
        <w:pStyle w:val="ListParagraph"/>
        <w:numPr>
          <w:ilvl w:val="0"/>
          <w:numId w:val="2"/>
        </w:numPr>
      </w:pPr>
      <w:r>
        <w:t>Entities and components;</w:t>
      </w:r>
    </w:p>
    <w:p w14:paraId="58A7579A" w14:textId="589CE2B0" w:rsidR="00413DDE" w:rsidRDefault="00413DDE" w:rsidP="00413DDE">
      <w:pPr>
        <w:pStyle w:val="ListParagraph"/>
        <w:numPr>
          <w:ilvl w:val="0"/>
          <w:numId w:val="2"/>
        </w:numPr>
      </w:pPr>
      <w:r>
        <w:lastRenderedPageBreak/>
        <w:t>Events;</w:t>
      </w:r>
    </w:p>
    <w:p w14:paraId="2E9775B8" w14:textId="0CB6D600" w:rsidR="00413DDE" w:rsidRDefault="00413DDE" w:rsidP="00413DDE">
      <w:pPr>
        <w:pStyle w:val="ListParagraph"/>
        <w:numPr>
          <w:ilvl w:val="0"/>
          <w:numId w:val="2"/>
        </w:numPr>
      </w:pPr>
      <w:r>
        <w:t>Physics;</w:t>
      </w:r>
    </w:p>
    <w:p w14:paraId="737C1313" w14:textId="2DFA19C4" w:rsidR="00413DDE" w:rsidRDefault="00413DDE" w:rsidP="00413DDE">
      <w:pPr>
        <w:pStyle w:val="ListParagraph"/>
        <w:numPr>
          <w:ilvl w:val="0"/>
          <w:numId w:val="2"/>
        </w:numPr>
      </w:pPr>
      <w:r>
        <w:t>Player profiles;</w:t>
      </w:r>
    </w:p>
    <w:p w14:paraId="3C94A7E7" w14:textId="74C5823D" w:rsidR="00413DDE" w:rsidRDefault="00413DDE" w:rsidP="00413DDE">
      <w:pPr>
        <w:pStyle w:val="ListParagraph"/>
        <w:numPr>
          <w:ilvl w:val="0"/>
          <w:numId w:val="2"/>
        </w:numPr>
      </w:pPr>
      <w:r>
        <w:t>Resources;</w:t>
      </w:r>
    </w:p>
    <w:p w14:paraId="6EBB4DAA" w14:textId="6CF283B6" w:rsidR="00413DDE" w:rsidRDefault="00413DDE" w:rsidP="00413DDE">
      <w:pPr>
        <w:pStyle w:val="ListParagraph"/>
        <w:numPr>
          <w:ilvl w:val="0"/>
          <w:numId w:val="2"/>
        </w:numPr>
      </w:pPr>
      <w:r>
        <w:t>Scene;</w:t>
      </w:r>
    </w:p>
    <w:p w14:paraId="5957E122" w14:textId="717B8C7B" w:rsidR="00413DDE" w:rsidRDefault="00413DDE" w:rsidP="00413DDE">
      <w:pPr>
        <w:pStyle w:val="ListParagraph"/>
        <w:numPr>
          <w:ilvl w:val="0"/>
          <w:numId w:val="2"/>
        </w:numPr>
      </w:pPr>
      <w:r>
        <w:t>Scripting;</w:t>
      </w:r>
    </w:p>
    <w:p w14:paraId="7FA7A7B8" w14:textId="6031862E" w:rsidR="00413DDE" w:rsidRDefault="00413DDE" w:rsidP="00413DDE">
      <w:pPr>
        <w:pStyle w:val="ListParagraph"/>
        <w:numPr>
          <w:ilvl w:val="0"/>
          <w:numId w:val="2"/>
        </w:numPr>
      </w:pPr>
      <w:r>
        <w:t>Tasks.</w:t>
      </w:r>
    </w:p>
    <w:p w14:paraId="2BC94D23" w14:textId="0F929F6C" w:rsidR="00413DDE" w:rsidRDefault="00413DDE" w:rsidP="00413DDE">
      <w:r>
        <w:t>Each of these features abstracts and manages the game behavior and specialization in constricted, defined ways.</w:t>
      </w:r>
      <w:r w:rsidR="00265A06">
        <w:t xml:space="preserve"> The features allow a high-level abstraction of the game implementation – as </w:t>
      </w:r>
      <w:r w:rsidR="00C50CE7">
        <w:t>one can note</w:t>
      </w:r>
      <w:r w:rsidR="00265A06">
        <w:t xml:space="preserve">, there is no references to physical-level interaction in this level. Thus, </w:t>
      </w:r>
      <w:r w:rsidR="00C50CE7">
        <w:t xml:space="preserve">the definition of </w:t>
      </w:r>
      <w:r w:rsidR="00265A06">
        <w:t xml:space="preserve">every game interaction </w:t>
      </w:r>
      <w:r w:rsidR="00C50CE7">
        <w:t>uses</w:t>
      </w:r>
      <w:r w:rsidR="00265A06">
        <w:t xml:space="preserve"> one or more of </w:t>
      </w:r>
      <w:r w:rsidR="00C50CE7">
        <w:t>the available features.</w:t>
      </w:r>
    </w:p>
    <w:p w14:paraId="06FAB67F" w14:textId="3716117B" w:rsidR="00C50CE7" w:rsidRDefault="00C50CE7" w:rsidP="00413DDE">
      <w:r>
        <w:t xml:space="preserve">For instance, moving an entity requires the combination of components, events and physics. Let us consider a </w:t>
      </w:r>
      <w:r w:rsidRPr="00144E6E">
        <w:rPr>
          <w:rStyle w:val="ComputerCode"/>
        </w:rPr>
        <w:t>MoveEntity</w:t>
      </w:r>
      <w:r>
        <w:t xml:space="preserve"> event. When the event is triggered, </w:t>
      </w:r>
      <w:r w:rsidR="00AF1AFE">
        <w:t xml:space="preserve">the </w:t>
      </w:r>
      <w:r w:rsidR="00AF1AFE" w:rsidRPr="00AF1AFE">
        <w:rPr>
          <w:rStyle w:val="ComputerCode"/>
        </w:rPr>
        <w:t>GameLogic</w:t>
      </w:r>
      <w:r w:rsidR="00AF1AFE">
        <w:t xml:space="preserve"> might issue a request to </w:t>
      </w:r>
      <w:r>
        <w:t xml:space="preserve">the physics </w:t>
      </w:r>
      <w:r w:rsidR="00AF1AFE">
        <w:t>subsystem</w:t>
      </w:r>
      <w:r>
        <w:t xml:space="preserve"> to move the entity in the chosen direction with the chosen velocity and acceleration. The physics </w:t>
      </w:r>
      <w:r w:rsidR="00AF1AFE">
        <w:t>sub</w:t>
      </w:r>
      <w:r>
        <w:t>system does not care (or even know</w:t>
      </w:r>
      <w:r w:rsidR="00844FFE">
        <w:t>s</w:t>
      </w:r>
      <w:r>
        <w:t>) what generated the event – it could be a user key press or speech command or even a non-playable character (NPC) request from the game artificial intelligence (AI) – it only updates the position and rotation data.</w:t>
      </w:r>
      <w:r w:rsidR="00F16344">
        <w:t xml:space="preserve"> Thus, the </w:t>
      </w:r>
      <w:r w:rsidR="00144E6E" w:rsidRPr="00144E6E">
        <w:rPr>
          <w:rStyle w:val="ComputerCode"/>
        </w:rPr>
        <w:t>GameView</w:t>
      </w:r>
      <w:r w:rsidR="00F16344">
        <w:t xml:space="preserve"> is free to read the request from the most appropriate input device and just dispatch the</w:t>
      </w:r>
      <w:r w:rsidR="00653852">
        <w:t xml:space="preserve"> </w:t>
      </w:r>
      <w:r w:rsidR="00653852" w:rsidRPr="00144E6E">
        <w:rPr>
          <w:rStyle w:val="ComputerCode"/>
        </w:rPr>
        <w:t>MoveEntity</w:t>
      </w:r>
      <w:r w:rsidR="00F16344">
        <w:t xml:space="preserve"> event when necessary.</w:t>
      </w:r>
    </w:p>
    <w:p w14:paraId="38E28E7B" w14:textId="2E46FB98" w:rsidR="002F529F" w:rsidRPr="00413DDE" w:rsidRDefault="006573E9" w:rsidP="00413DDE">
      <w:r>
        <w:t>The core functionality</w:t>
      </w:r>
      <w:r w:rsidR="00144E6E">
        <w:t xml:space="preserve"> only depends on the utilities level of the engine.</w:t>
      </w:r>
      <w:r>
        <w:t xml:space="preserve"> It is discussed with more details in Section </w:t>
      </w:r>
      <w:r>
        <w:fldChar w:fldCharType="begin"/>
      </w:r>
      <w:r>
        <w:instrText xml:space="preserve"> REF _Ref380313645 \r \h </w:instrText>
      </w:r>
      <w:r>
        <w:fldChar w:fldCharType="separate"/>
      </w:r>
      <w:r w:rsidR="00EA324E">
        <w:t>4</w:t>
      </w:r>
      <w:r>
        <w:fldChar w:fldCharType="end"/>
      </w:r>
      <w:r>
        <w:t>.</w:t>
      </w:r>
    </w:p>
    <w:p w14:paraId="1E57C3EC" w14:textId="1610043B" w:rsidR="00CC4FF0" w:rsidRPr="00CA1545" w:rsidRDefault="00CC4FF0" w:rsidP="00CC4FF0">
      <w:pPr>
        <w:pStyle w:val="Heading2"/>
      </w:pPr>
      <w:bookmarkStart w:id="26" w:name="_Toc382771593"/>
      <w:r w:rsidRPr="00CA1545">
        <w:t xml:space="preserve">UGE </w:t>
      </w:r>
      <w:r w:rsidR="00FC1AEA">
        <w:t>Utilities</w:t>
      </w:r>
      <w:bookmarkEnd w:id="26"/>
    </w:p>
    <w:p w14:paraId="2803EC7C" w14:textId="203F7F3A" w:rsidR="00CC4FF0" w:rsidRDefault="0051073D" w:rsidP="00CC4FF0">
      <w:r>
        <w:t>Finally,</w:t>
      </w:r>
      <w:r w:rsidR="00B22303">
        <w:t xml:space="preserve"> the last level</w:t>
      </w:r>
      <w:r>
        <w:t xml:space="preserve"> </w:t>
      </w:r>
      <w:r w:rsidR="00B22303">
        <w:t>provide</w:t>
      </w:r>
      <w:r>
        <w:t xml:space="preserve"> framework and platform-independent utility functions. The utilities level is a general use toolbox, offering abstraction for commonly needed functionalities such as types, debug macros and logging, file handling, string manipulation, mathematics and system information.</w:t>
      </w:r>
    </w:p>
    <w:p w14:paraId="0866FB5C" w14:textId="4C755535" w:rsidR="002F529F" w:rsidRPr="00CA1545" w:rsidRDefault="002F529F" w:rsidP="00CC4FF0">
      <w:r>
        <w:t xml:space="preserve">The </w:t>
      </w:r>
      <w:r w:rsidR="00170A4B">
        <w:t>Utilities</w:t>
      </w:r>
      <w:r>
        <w:t xml:space="preserve"> is discussed with more details in Section </w:t>
      </w:r>
      <w:r>
        <w:fldChar w:fldCharType="begin"/>
      </w:r>
      <w:r>
        <w:instrText xml:space="preserve"> REF _Ref380313660 \r \h </w:instrText>
      </w:r>
      <w:r>
        <w:fldChar w:fldCharType="separate"/>
      </w:r>
      <w:r w:rsidR="00EA324E">
        <w:t>6</w:t>
      </w:r>
      <w:r>
        <w:fldChar w:fldCharType="end"/>
      </w:r>
      <w:r>
        <w:t>.</w:t>
      </w:r>
    </w:p>
    <w:p w14:paraId="399409EB" w14:textId="77777777" w:rsidR="00CA1545" w:rsidRDefault="00CA1545" w:rsidP="00CC4FF0"/>
    <w:p w14:paraId="7F4D5109" w14:textId="77777777" w:rsidR="00FC1AEA" w:rsidRDefault="00FC1AEA" w:rsidP="00CC4FF0">
      <w:pPr>
        <w:sectPr w:rsidR="00FC1AEA" w:rsidSect="00CC4FF0">
          <w:pgSz w:w="11906" w:h="16838"/>
          <w:pgMar w:top="1417" w:right="1701" w:bottom="1417" w:left="1701" w:header="708" w:footer="708" w:gutter="0"/>
          <w:cols w:space="708"/>
          <w:titlePg/>
          <w:docGrid w:linePitch="360"/>
        </w:sectPr>
      </w:pPr>
    </w:p>
    <w:p w14:paraId="542AD036" w14:textId="737E08FB" w:rsidR="00FC1AEA" w:rsidRDefault="00FC1AEA" w:rsidP="00FC1AEA">
      <w:pPr>
        <w:pStyle w:val="Heading1"/>
      </w:pPr>
      <w:bookmarkStart w:id="27" w:name="_Ref380313603"/>
      <w:bookmarkStart w:id="28" w:name="_Ref380313737"/>
      <w:bookmarkStart w:id="29" w:name="_Toc382771594"/>
      <w:r>
        <w:lastRenderedPageBreak/>
        <w:t>UGE Engine</w:t>
      </w:r>
      <w:bookmarkEnd w:id="27"/>
      <w:bookmarkEnd w:id="28"/>
      <w:bookmarkEnd w:id="29"/>
    </w:p>
    <w:p w14:paraId="098290E5" w14:textId="2084C6DD" w:rsidR="00FC1AEA" w:rsidRDefault="00BE719C" w:rsidP="00FC1AEA">
      <w:pPr>
        <w:pStyle w:val="Heading2"/>
      </w:pPr>
      <w:bookmarkStart w:id="30" w:name="_Toc382771595"/>
      <w:r>
        <w:t>Introduction</w:t>
      </w:r>
      <w:bookmarkEnd w:id="30"/>
    </w:p>
    <w:p w14:paraId="51B4B4BB" w14:textId="0A75F60B" w:rsidR="00FC1AEA" w:rsidRDefault="006573E9" w:rsidP="00FC1AEA">
      <w:r>
        <w:t xml:space="preserve">Section </w:t>
      </w:r>
      <w:r>
        <w:fldChar w:fldCharType="begin"/>
      </w:r>
      <w:r>
        <w:instrText xml:space="preserve"> REF _Ref380312389 \r \h </w:instrText>
      </w:r>
      <w:r>
        <w:fldChar w:fldCharType="separate"/>
      </w:r>
      <w:r w:rsidR="00EA324E">
        <w:t>2.2</w:t>
      </w:r>
      <w:r>
        <w:fldChar w:fldCharType="end"/>
      </w:r>
      <w:r>
        <w:t xml:space="preserve"> presented an overview of the engine architecture and its layers: </w:t>
      </w:r>
      <w:r w:rsidRPr="00144E6E">
        <w:rPr>
          <w:rStyle w:val="ComputerCode"/>
        </w:rPr>
        <w:t>GameApplication</w:t>
      </w:r>
      <w:r>
        <w:t xml:space="preserve">, </w:t>
      </w:r>
      <w:r>
        <w:rPr>
          <w:rStyle w:val="ComputerCode"/>
        </w:rPr>
        <w:t>GameLogic</w:t>
      </w:r>
      <w:r>
        <w:t xml:space="preserve"> and </w:t>
      </w:r>
      <w:r w:rsidRPr="00144E6E">
        <w:rPr>
          <w:rStyle w:val="ComputerCode"/>
        </w:rPr>
        <w:t>GameView</w:t>
      </w:r>
      <w:r>
        <w:t>. This section presents the UGE engine layers in-depth, discussing its usage and functionality. It also outlines the most relevant methods from each layer and important implementation details.</w:t>
      </w:r>
    </w:p>
    <w:p w14:paraId="1C86401B" w14:textId="4286D1FA" w:rsidR="00FC1AEA" w:rsidRDefault="00FC1AEA" w:rsidP="00FC1AEA">
      <w:pPr>
        <w:pStyle w:val="Heading2"/>
      </w:pPr>
      <w:bookmarkStart w:id="31" w:name="_Ref380337772"/>
      <w:bookmarkStart w:id="32" w:name="_Toc382771596"/>
      <w:r>
        <w:t>Game Application Layer</w:t>
      </w:r>
      <w:bookmarkEnd w:id="31"/>
      <w:bookmarkEnd w:id="32"/>
    </w:p>
    <w:p w14:paraId="50C7E2D6" w14:textId="7D10EDFD" w:rsidR="007F05AF" w:rsidRPr="003D6C0D" w:rsidRDefault="006573E9" w:rsidP="007F05AF">
      <w:r>
        <w:t xml:space="preserve">As stated in Section </w:t>
      </w:r>
      <w:r>
        <w:fldChar w:fldCharType="begin"/>
      </w:r>
      <w:r>
        <w:instrText xml:space="preserve"> REF _Ref380312389 \r \h </w:instrText>
      </w:r>
      <w:r>
        <w:fldChar w:fldCharType="separate"/>
      </w:r>
      <w:r w:rsidR="00EA324E">
        <w:t>2.2</w:t>
      </w:r>
      <w:r>
        <w:fldChar w:fldCharType="end"/>
      </w:r>
      <w:r>
        <w:t xml:space="preserve">, the </w:t>
      </w:r>
      <w:r w:rsidRPr="00144E6E">
        <w:rPr>
          <w:rStyle w:val="ComputerCode"/>
        </w:rPr>
        <w:t>GameApplication</w:t>
      </w:r>
      <w:r>
        <w:t xml:space="preserve"> provides an abstraction layer between the game and the user’s operating system.</w:t>
      </w:r>
      <w:r w:rsidR="007F05AF">
        <w:t xml:space="preserve"> </w:t>
      </w:r>
      <w:r w:rsidR="00CE392E">
        <w:t>The following subsections discusses some aspects with the layer with more depth.</w:t>
      </w:r>
    </w:p>
    <w:p w14:paraId="7AFC96E1" w14:textId="77777777" w:rsidR="007F05AF" w:rsidRDefault="007F05AF" w:rsidP="007F05AF">
      <w:pPr>
        <w:pStyle w:val="Heading3"/>
      </w:pPr>
      <w:bookmarkStart w:id="33" w:name="_Toc382771597"/>
      <w:commentRangeStart w:id="34"/>
      <w:r>
        <w:t>Game Application Functionality</w:t>
      </w:r>
      <w:bookmarkEnd w:id="33"/>
      <w:commentRangeEnd w:id="34"/>
      <w:r w:rsidR="0012468C">
        <w:rPr>
          <w:rStyle w:val="CommentReference"/>
          <w:rFonts w:asciiTheme="minorHAnsi" w:eastAsiaTheme="minorHAnsi" w:hAnsiTheme="minorHAnsi" w:cstheme="minorBidi"/>
          <w:b w:val="0"/>
          <w:color w:val="auto"/>
        </w:rPr>
        <w:commentReference w:id="34"/>
      </w:r>
    </w:p>
    <w:p w14:paraId="27CDF42E" w14:textId="39DBF516" w:rsidR="00E672BA" w:rsidRDefault="007F05AF" w:rsidP="007F05AF">
      <w:r>
        <w:t xml:space="preserve">The </w:t>
      </w:r>
      <w:r w:rsidRPr="00144E6E">
        <w:rPr>
          <w:rStyle w:val="ComputerCode"/>
        </w:rPr>
        <w:t>GameApplication</w:t>
      </w:r>
      <w:r>
        <w:t xml:space="preserve"> class</w:t>
      </w:r>
      <w:r w:rsidR="00E672BA">
        <w:t xml:space="preserve"> provides the basic functionality that enables a game to run. It brings together all the core functionality into a single class.</w:t>
      </w:r>
      <w:r w:rsidR="00CE392E" w:rsidRPr="00CE392E">
        <w:t xml:space="preserve"> </w:t>
      </w:r>
      <w:r w:rsidR="00CE392E">
        <w:t xml:space="preserve">For convenience, it also manages the both the </w:t>
      </w:r>
      <w:r w:rsidR="00CE392E">
        <w:rPr>
          <w:rStyle w:val="ComputerCode"/>
        </w:rPr>
        <w:t>GameLogic</w:t>
      </w:r>
      <w:r w:rsidR="00CE392E">
        <w:t xml:space="preserve"> and </w:t>
      </w:r>
      <w:r w:rsidR="00CE392E" w:rsidRPr="00144E6E">
        <w:rPr>
          <w:rStyle w:val="ComputerCode"/>
        </w:rPr>
        <w:t>GameView</w:t>
      </w:r>
      <w:r w:rsidR="00CE392E" w:rsidRPr="003D6C0D">
        <w:t>.</w:t>
      </w:r>
      <w:r w:rsidR="00CE392E">
        <w:t xml:space="preserve"> </w:t>
      </w:r>
      <w:r w:rsidR="00E672BA">
        <w:t xml:space="preserve">Thus, it manages the lifecycle of the </w:t>
      </w:r>
      <w:r w:rsidR="00E672BA">
        <w:rPr>
          <w:rStyle w:val="ComputerCode"/>
        </w:rPr>
        <w:t>GameLogic</w:t>
      </w:r>
      <w:r w:rsidR="00E672BA">
        <w:t xml:space="preserve">, the </w:t>
      </w:r>
      <w:r w:rsidR="00E672BA" w:rsidRPr="00E672BA">
        <w:rPr>
          <w:rStyle w:val="ComputerCode"/>
        </w:rPr>
        <w:t>GameView</w:t>
      </w:r>
      <w:r w:rsidR="00E672BA">
        <w:t>(s), of game resources and events and of the output systems</w:t>
      </w:r>
      <w:r w:rsidR="00B74BBC">
        <w:t xml:space="preserve"> during run-time</w:t>
      </w:r>
      <w:r w:rsidR="002B1903">
        <w:t xml:space="preserve"> – the game loop itself.</w:t>
      </w:r>
    </w:p>
    <w:p w14:paraId="0FC82F8F" w14:textId="716AC162" w:rsidR="00E672BA" w:rsidRDefault="002B1903" w:rsidP="007F05AF">
      <w:r>
        <w:t xml:space="preserve">UGE provides two different classes for creating a game application: the </w:t>
      </w:r>
      <w:r w:rsidRPr="00144E6E">
        <w:rPr>
          <w:rStyle w:val="ComputerCode"/>
        </w:rPr>
        <w:t>GameApplication</w:t>
      </w:r>
      <w:r>
        <w:t xml:space="preserve"> itself and the </w:t>
      </w:r>
      <w:r w:rsidRPr="00E672BA">
        <w:rPr>
          <w:rStyle w:val="ComputerCode"/>
        </w:rPr>
        <w:t>BaseGameApplication</w:t>
      </w:r>
      <w:r>
        <w:t xml:space="preserve">. </w:t>
      </w:r>
      <w:r w:rsidR="00E672BA">
        <w:t xml:space="preserve">The </w:t>
      </w:r>
      <w:r w:rsidR="00E672BA" w:rsidRPr="00144E6E">
        <w:rPr>
          <w:rStyle w:val="ComputerCode"/>
        </w:rPr>
        <w:t>GameApplication</w:t>
      </w:r>
      <w:r w:rsidR="00E672BA">
        <w:t xml:space="preserve"> is the lowest level class for managing a game, offering the minimal functionality required and outlining the required implementations with pure virtual functions.</w:t>
      </w:r>
      <w:r>
        <w:t xml:space="preserve"> This eases the development of a new application case the developers find the default one unsuitable for their needs.</w:t>
      </w:r>
    </w:p>
    <w:p w14:paraId="7AA65A00" w14:textId="77777777" w:rsidR="00B74BBC" w:rsidRDefault="002B1903" w:rsidP="002B1903">
      <w:r>
        <w:t xml:space="preserve">In the general case, however, UGE games implements the </w:t>
      </w:r>
      <w:r w:rsidRPr="00E672BA">
        <w:rPr>
          <w:rStyle w:val="ComputerCode"/>
        </w:rPr>
        <w:t>BaseGameApplication</w:t>
      </w:r>
      <w:r>
        <w:t xml:space="preserve">. It provides a high level framework for developing games, offering support for resource management, output systems, game views and player profiles out of the box. The </w:t>
      </w:r>
      <w:r w:rsidRPr="00E672BA">
        <w:rPr>
          <w:rStyle w:val="ComputerCode"/>
        </w:rPr>
        <w:t>BaseGameApplication</w:t>
      </w:r>
      <w:r>
        <w:t xml:space="preserve"> defines a default game loop, creating, updating and destroying all the core functionality in a defined and appropriate way. It provides several helper methods to ease the creation of the game – all with </w:t>
      </w:r>
      <w:r w:rsidR="00B74BBC">
        <w:t>very simple implementation.</w:t>
      </w:r>
    </w:p>
    <w:p w14:paraId="47353EC8" w14:textId="3E6E29EB" w:rsidR="007F05AF" w:rsidRDefault="00B74BBC" w:rsidP="002B1903">
      <w:r>
        <w:t>Thus, t</w:t>
      </w:r>
      <w:r w:rsidR="002B1903">
        <w:t>he default settings</w:t>
      </w:r>
      <w:r>
        <w:t xml:space="preserve"> of the </w:t>
      </w:r>
      <w:r w:rsidRPr="00E672BA">
        <w:rPr>
          <w:rStyle w:val="ComputerCode"/>
        </w:rPr>
        <w:t>BaseGameApplication</w:t>
      </w:r>
      <w:r w:rsidR="002B1903">
        <w:t xml:space="preserve"> allows the creation of a game only by defining the </w:t>
      </w:r>
      <w:r w:rsidR="002B1903">
        <w:rPr>
          <w:rStyle w:val="ComputerCode"/>
        </w:rPr>
        <w:t>GameLogic</w:t>
      </w:r>
      <w:r w:rsidR="002B1903">
        <w:t xml:space="preserve"> and the desired </w:t>
      </w:r>
      <w:r w:rsidR="002B1903" w:rsidRPr="00144E6E">
        <w:rPr>
          <w:rStyle w:val="ComputerCode"/>
        </w:rPr>
        <w:t>GameView</w:t>
      </w:r>
      <w:r w:rsidR="002B1903">
        <w:t>(s).</w:t>
      </w:r>
    </w:p>
    <w:p w14:paraId="7B0F0205" w14:textId="00D4D4C1" w:rsidR="00855DC8" w:rsidRDefault="00855DC8" w:rsidP="00855DC8">
      <w:pPr>
        <w:pStyle w:val="Heading4"/>
      </w:pPr>
      <w:bookmarkStart w:id="35" w:name="_Ref381190059"/>
      <w:r>
        <w:t>Game Application Input-Output Subsystems</w:t>
      </w:r>
      <w:bookmarkEnd w:id="35"/>
    </w:p>
    <w:p w14:paraId="09CD7FF1" w14:textId="167D7481" w:rsidR="00855DC8" w:rsidRDefault="00855DC8" w:rsidP="00855DC8">
      <w:r>
        <w:t xml:space="preserve">The Game Application layer manages the IO subsystems. For convenience, it can use some high-level subsystems’ managers: the </w:t>
      </w:r>
      <w:r w:rsidRPr="005C4771">
        <w:rPr>
          <w:rStyle w:val="ComputerCode"/>
        </w:rPr>
        <w:t>OutputSystem</w:t>
      </w:r>
      <w:r>
        <w:t xml:space="preserve"> and the </w:t>
      </w:r>
      <w:r w:rsidRPr="005C4771">
        <w:rPr>
          <w:rStyle w:val="ComputerCode"/>
        </w:rPr>
        <w:t>ResourceSystem</w:t>
      </w:r>
      <w:r>
        <w:t xml:space="preserve">. The </w:t>
      </w:r>
      <w:r w:rsidRPr="005C4771">
        <w:rPr>
          <w:rStyle w:val="ComputerCode"/>
        </w:rPr>
        <w:t>OutputSystem</w:t>
      </w:r>
      <w:r>
        <w:t xml:space="preserve"> manages the run-time lifecycle of the output subsystems after their initialization, </w:t>
      </w:r>
      <w:r w:rsidR="00FB15A2">
        <w:t xml:space="preserve">handling </w:t>
      </w:r>
      <w:r>
        <w:t>graphical</w:t>
      </w:r>
      <w:r w:rsidR="00FB15A2">
        <w:t xml:space="preserve"> (</w:t>
      </w:r>
      <w:r w:rsidR="009637FF" w:rsidRPr="009637FF">
        <w:rPr>
          <w:rStyle w:val="ComputerCode"/>
        </w:rPr>
        <w:t>I</w:t>
      </w:r>
      <w:r w:rsidR="00FB15A2" w:rsidRPr="009637FF">
        <w:rPr>
          <w:rStyle w:val="ComputerCode"/>
        </w:rPr>
        <w:t>Graphics</w:t>
      </w:r>
      <w:r w:rsidR="00FB15A2">
        <w:t xml:space="preserve"> subsystem)</w:t>
      </w:r>
      <w:r>
        <w:t>, aural</w:t>
      </w:r>
      <w:r w:rsidR="00FB15A2">
        <w:t xml:space="preserve"> (</w:t>
      </w:r>
      <w:r w:rsidR="009637FF" w:rsidRPr="009637FF">
        <w:rPr>
          <w:rStyle w:val="ComputerCode"/>
        </w:rPr>
        <w:t>IAudio</w:t>
      </w:r>
      <w:r w:rsidR="009637FF">
        <w:t xml:space="preserve"> subsystem</w:t>
      </w:r>
      <w:r w:rsidR="00FB15A2">
        <w:t>)</w:t>
      </w:r>
      <w:r>
        <w:t xml:space="preserve"> and other stimuli for the output of the game</w:t>
      </w:r>
      <w:r w:rsidR="00FB15A2">
        <w:t xml:space="preserve"> (haptic, for instance)</w:t>
      </w:r>
      <w:r>
        <w:t>.</w:t>
      </w:r>
      <w:r w:rsidR="00FB15A2">
        <w:t xml:space="preserve"> The output functionalities are further discussed in Section </w:t>
      </w:r>
      <w:r w:rsidR="00FB15A2">
        <w:fldChar w:fldCharType="begin"/>
      </w:r>
      <w:r w:rsidR="00FB15A2">
        <w:instrText xml:space="preserve"> REF _Ref380395511 \r \h </w:instrText>
      </w:r>
      <w:r w:rsidR="00FB15A2">
        <w:fldChar w:fldCharType="separate"/>
      </w:r>
      <w:r w:rsidR="00EA324E">
        <w:t>5.3</w:t>
      </w:r>
      <w:r w:rsidR="00FB15A2">
        <w:fldChar w:fldCharType="end"/>
      </w:r>
      <w:r w:rsidR="00FB15A2">
        <w:t>. As the name implies, these subsystems are output-only and, thus, do not interfere with the game logic – only convey its data to the user.</w:t>
      </w:r>
    </w:p>
    <w:p w14:paraId="2BB1F96C" w14:textId="592C8C62" w:rsidR="00855DC8" w:rsidRDefault="00855DC8" w:rsidP="00855DC8">
      <w:r>
        <w:lastRenderedPageBreak/>
        <w:t xml:space="preserve">The </w:t>
      </w:r>
      <w:r w:rsidRPr="005C4771">
        <w:rPr>
          <w:rStyle w:val="ComputerCode"/>
        </w:rPr>
        <w:t>ResourceSystem</w:t>
      </w:r>
      <w:r>
        <w:t xml:space="preserve"> is the </w:t>
      </w:r>
      <w:r w:rsidRPr="005C4771">
        <w:rPr>
          <w:rStyle w:val="ComputerCode"/>
        </w:rPr>
        <w:t>OutputSystem</w:t>
      </w:r>
      <w:r>
        <w:t xml:space="preserve">’s equivalent to manage game resources, such as assets. It offers a higher-level API to the core’s level </w:t>
      </w:r>
      <w:r w:rsidRPr="005C4771">
        <w:rPr>
          <w:rStyle w:val="ComputerCode"/>
        </w:rPr>
        <w:t>Resource</w:t>
      </w:r>
      <w:r>
        <w:t xml:space="preserve"> and </w:t>
      </w:r>
      <w:r w:rsidRPr="005C4771">
        <w:rPr>
          <w:rStyle w:val="ComputerCode"/>
        </w:rPr>
        <w:t>ResourceCache</w:t>
      </w:r>
      <w:r>
        <w:t xml:space="preserve">. These features </w:t>
      </w:r>
      <w:r w:rsidR="00FB15A2">
        <w:t>are</w:t>
      </w:r>
      <w:r>
        <w:t xml:space="preserve"> discussed in Section </w:t>
      </w:r>
      <w:r>
        <w:fldChar w:fldCharType="begin"/>
      </w:r>
      <w:r>
        <w:instrText xml:space="preserve"> REF _Ref380342955 \r \h </w:instrText>
      </w:r>
      <w:r>
        <w:fldChar w:fldCharType="separate"/>
      </w:r>
      <w:r w:rsidR="00EA324E">
        <w:t>4.7</w:t>
      </w:r>
      <w:r>
        <w:fldChar w:fldCharType="end"/>
      </w:r>
      <w:r>
        <w:t>.</w:t>
      </w:r>
    </w:p>
    <w:p w14:paraId="0BFF824C" w14:textId="3C84DDD0" w:rsidR="007F05AF" w:rsidRDefault="007F05AF" w:rsidP="007F05AF">
      <w:pPr>
        <w:pStyle w:val="Heading3"/>
      </w:pPr>
      <w:bookmarkStart w:id="36" w:name="_Toc382771598"/>
      <w:r>
        <w:t>Game Application Architecture</w:t>
      </w:r>
      <w:bookmarkEnd w:id="36"/>
    </w:p>
    <w:p w14:paraId="15A02A56" w14:textId="7742F164" w:rsidR="007F05AF" w:rsidRDefault="00B74BBC" w:rsidP="00B74BBC">
      <w:r>
        <w:t>The architecture of the UGE Game Application layer is illustrated in</w:t>
      </w:r>
      <w:r w:rsidR="00AF7901">
        <w:t xml:space="preserve"> </w:t>
      </w:r>
      <w:r w:rsidR="00AF7901">
        <w:fldChar w:fldCharType="begin"/>
      </w:r>
      <w:r w:rsidR="00AF7901">
        <w:instrText xml:space="preserve"> REF _Ref380334784 \h </w:instrText>
      </w:r>
      <w:r w:rsidR="00AF7901">
        <w:fldChar w:fldCharType="separate"/>
      </w:r>
      <w:r w:rsidR="00EA324E" w:rsidRPr="003D6C0D">
        <w:rPr>
          <w:b/>
        </w:rPr>
        <w:t xml:space="preserve">Figure </w:t>
      </w:r>
      <w:r w:rsidR="00EA324E">
        <w:rPr>
          <w:b/>
          <w:noProof/>
        </w:rPr>
        <w:t>2</w:t>
      </w:r>
      <w:r w:rsidR="00AF7901">
        <w:fldChar w:fldCharType="end"/>
      </w:r>
      <w:r>
        <w:t xml:space="preserve">. It combines all the core functionality with the engine together with the high-level </w:t>
      </w:r>
      <w:r>
        <w:rPr>
          <w:rStyle w:val="ComputerCode"/>
        </w:rPr>
        <w:t>GameLogic</w:t>
      </w:r>
      <w:r>
        <w:t xml:space="preserve"> and </w:t>
      </w:r>
      <w:r w:rsidRPr="00144E6E">
        <w:rPr>
          <w:rStyle w:val="ComputerCode"/>
        </w:rPr>
        <w:t>GameView</w:t>
      </w:r>
      <w:r w:rsidRPr="00B74BBC">
        <w:t xml:space="preserve"> layers</w:t>
      </w:r>
      <w:r>
        <w:t>.</w:t>
      </w:r>
      <w:r w:rsidR="00AF7901">
        <w:t xml:space="preserve"> By analyzing their data members, it is possible to see the </w:t>
      </w:r>
      <w:r w:rsidR="00AF7901" w:rsidRPr="00144E6E">
        <w:rPr>
          <w:rStyle w:val="ComputerCode"/>
        </w:rPr>
        <w:t>GameApplication</w:t>
      </w:r>
      <w:r w:rsidR="00AF7901">
        <w:t xml:space="preserve"> depends on the Game Logic layer and on the Event Manager. On the other hand, being higher-level, the </w:t>
      </w:r>
      <w:r w:rsidR="00AF7901" w:rsidRPr="00144E6E">
        <w:rPr>
          <w:rStyle w:val="ComputerCode"/>
        </w:rPr>
        <w:t>GameApplication</w:t>
      </w:r>
      <w:r w:rsidR="00AF7901">
        <w:t xml:space="preserve"> also depends on</w:t>
      </w:r>
      <w:r w:rsidR="00247F02">
        <w:t xml:space="preserve"> the Game View layer and on</w:t>
      </w:r>
      <w:r w:rsidR="00AF7901">
        <w:t xml:space="preserve"> the output</w:t>
      </w:r>
      <w:r w:rsidR="00247F02">
        <w:t xml:space="preserve"> and resource</w:t>
      </w:r>
      <w:r w:rsidR="00AF7901">
        <w:t xml:space="preserve"> </w:t>
      </w:r>
      <w:r w:rsidR="00247F02">
        <w:t>sub</w:t>
      </w:r>
      <w:r w:rsidR="00AF7901">
        <w:t>system</w:t>
      </w:r>
      <w:r w:rsidR="00247F02">
        <w:t xml:space="preserve">s. It also provides out of the box support for </w:t>
      </w:r>
      <w:r w:rsidR="004A4F54">
        <w:t>player profile</w:t>
      </w:r>
      <w:r w:rsidR="00247F02">
        <w:t>s.</w:t>
      </w:r>
    </w:p>
    <w:p w14:paraId="741D89B4" w14:textId="77777777" w:rsidR="00AF7901" w:rsidRDefault="00AF7901" w:rsidP="00AF7901">
      <w:pPr>
        <w:keepNext/>
        <w:jc w:val="center"/>
      </w:pPr>
      <w:r>
        <w:rPr>
          <w:noProof/>
          <w:lang w:val="pt-BR" w:eastAsia="pt-BR"/>
        </w:rPr>
        <w:drawing>
          <wp:inline distT="0" distB="0" distL="0" distR="0" wp14:anchorId="29593EFA" wp14:editId="283B890D">
            <wp:extent cx="5400040" cy="57023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00040" cy="5702300"/>
                    </a:xfrm>
                    <a:prstGeom prst="rect">
                      <a:avLst/>
                    </a:prstGeom>
                  </pic:spPr>
                </pic:pic>
              </a:graphicData>
            </a:graphic>
          </wp:inline>
        </w:drawing>
      </w:r>
    </w:p>
    <w:p w14:paraId="439BFE1B" w14:textId="147176F2" w:rsidR="00AD7875" w:rsidRPr="00005071" w:rsidRDefault="00AF7901" w:rsidP="00AF7901">
      <w:pPr>
        <w:pStyle w:val="Caption"/>
        <w:jc w:val="center"/>
      </w:pPr>
      <w:bookmarkStart w:id="37" w:name="_Ref380334784"/>
      <w:bookmarkStart w:id="38" w:name="_Toc382771687"/>
      <w:r w:rsidRPr="003D6C0D">
        <w:rPr>
          <w:b/>
        </w:rPr>
        <w:t xml:space="preserve">Figure </w:t>
      </w:r>
      <w:r w:rsidRPr="003D6C0D">
        <w:rPr>
          <w:b/>
        </w:rPr>
        <w:fldChar w:fldCharType="begin"/>
      </w:r>
      <w:r w:rsidRPr="003D6C0D">
        <w:rPr>
          <w:b/>
        </w:rPr>
        <w:instrText xml:space="preserve"> SEQ Figure \* ARABIC </w:instrText>
      </w:r>
      <w:r w:rsidRPr="003D6C0D">
        <w:rPr>
          <w:b/>
        </w:rPr>
        <w:fldChar w:fldCharType="separate"/>
      </w:r>
      <w:r w:rsidR="00EA324E">
        <w:rPr>
          <w:b/>
          <w:noProof/>
        </w:rPr>
        <w:t>2</w:t>
      </w:r>
      <w:r w:rsidRPr="003D6C0D">
        <w:rPr>
          <w:b/>
        </w:rPr>
        <w:fldChar w:fldCharType="end"/>
      </w:r>
      <w:bookmarkEnd w:id="37"/>
      <w:r w:rsidRPr="003D6C0D">
        <w:rPr>
          <w:b/>
        </w:rPr>
        <w:t>.</w:t>
      </w:r>
      <w:r w:rsidRPr="00AF7901">
        <w:t xml:space="preserve"> </w:t>
      </w:r>
      <w:r w:rsidRPr="00005071">
        <w:t>The Game Application Layer.</w:t>
      </w:r>
      <w:bookmarkEnd w:id="38"/>
    </w:p>
    <w:p w14:paraId="5FFC0316" w14:textId="2BB2866C" w:rsidR="00AD7875" w:rsidRPr="00B74BBC" w:rsidRDefault="00AF7901" w:rsidP="00B74BBC">
      <w:r>
        <w:lastRenderedPageBreak/>
        <w:t xml:space="preserve">In </w:t>
      </w:r>
      <w:r>
        <w:fldChar w:fldCharType="begin"/>
      </w:r>
      <w:r>
        <w:instrText xml:space="preserve"> REF _Ref380334784 \h </w:instrText>
      </w:r>
      <w:r>
        <w:fldChar w:fldCharType="separate"/>
      </w:r>
      <w:r w:rsidR="00EA324E" w:rsidRPr="003D6C0D">
        <w:rPr>
          <w:b/>
        </w:rPr>
        <w:t xml:space="preserve">Figure </w:t>
      </w:r>
      <w:r w:rsidR="00EA324E">
        <w:rPr>
          <w:b/>
          <w:noProof/>
        </w:rPr>
        <w:t>2</w:t>
      </w:r>
      <w:r>
        <w:fldChar w:fldCharType="end"/>
      </w:r>
      <w:r w:rsidR="00AD7875">
        <w:t>,</w:t>
      </w:r>
      <w:r w:rsidR="009C3220">
        <w:t xml:space="preserve"> all methods preceded by the letter ‘v’ are virtual.</w:t>
      </w:r>
      <w:r w:rsidR="00AD7875">
        <w:t xml:space="preserve"> </w:t>
      </w:r>
      <w:r w:rsidR="009C3220">
        <w:t>Thus, e</w:t>
      </w:r>
      <w:r w:rsidR="00AD7875">
        <w:t xml:space="preserve">specially for the </w:t>
      </w:r>
      <w:r w:rsidR="00AD7875" w:rsidRPr="00E672BA">
        <w:rPr>
          <w:rStyle w:val="ComputerCode"/>
        </w:rPr>
        <w:t>BaseGameApplication</w:t>
      </w:r>
      <w:r w:rsidR="00AD7875">
        <w:t>,</w:t>
      </w:r>
      <w:r>
        <w:t xml:space="preserve"> </w:t>
      </w:r>
      <w:r w:rsidR="009C3220">
        <w:t>it is possible to see how the methods guide the setup of the application: it is possible to override the methods to create the implementation for the game.</w:t>
      </w:r>
    </w:p>
    <w:p w14:paraId="0FE1F28A" w14:textId="06E70E13" w:rsidR="007F05AF" w:rsidRPr="007F05AF" w:rsidRDefault="007F05AF" w:rsidP="007F05AF">
      <w:pPr>
        <w:pStyle w:val="Heading3"/>
      </w:pPr>
      <w:bookmarkStart w:id="39" w:name="_Ref381635152"/>
      <w:bookmarkStart w:id="40" w:name="_Toc382771599"/>
      <w:r>
        <w:t>Game Application</w:t>
      </w:r>
      <w:r w:rsidR="00B74BBC">
        <w:t xml:space="preserve"> Run-Time</w:t>
      </w:r>
      <w:bookmarkEnd w:id="39"/>
      <w:bookmarkEnd w:id="40"/>
    </w:p>
    <w:p w14:paraId="0C6504DB" w14:textId="409A85F4" w:rsidR="009C3220" w:rsidRDefault="009C3220" w:rsidP="006573E9">
      <w:r>
        <w:t xml:space="preserve">The </w:t>
      </w:r>
      <w:r w:rsidRPr="00144E6E">
        <w:rPr>
          <w:rStyle w:val="ComputerCode"/>
        </w:rPr>
        <w:t>GameApplication</w:t>
      </w:r>
      <w:r>
        <w:t xml:space="preserve"> is a straightforward class, leaving most of the implementation to the subclass. </w:t>
      </w:r>
      <w:r w:rsidR="00290138">
        <w:t xml:space="preserve">Its initialization is defined in the </w:t>
      </w:r>
      <w:r w:rsidR="00290138" w:rsidRPr="00290138">
        <w:rPr>
          <w:rStyle w:val="ComputerCode"/>
        </w:rPr>
        <w:t>vInit()</w:t>
      </w:r>
      <w:r w:rsidR="00290138">
        <w:t xml:space="preserve"> method and its de-initialization, in the </w:t>
      </w:r>
      <w:r w:rsidR="00290138" w:rsidRPr="00290138">
        <w:rPr>
          <w:rStyle w:val="ComputerCode"/>
        </w:rPr>
        <w:t>vDestroy()</w:t>
      </w:r>
      <w:r w:rsidR="00290138">
        <w:t>. As the class only have basic data types (primitive types and pointers), both methods are simple – just setting the data to the default values.</w:t>
      </w:r>
    </w:p>
    <w:p w14:paraId="0971F530" w14:textId="5FF2CBCF" w:rsidR="00290138" w:rsidRDefault="00290138" w:rsidP="006573E9">
      <w:r>
        <w:t xml:space="preserve">The most important method is </w:t>
      </w:r>
      <w:r w:rsidRPr="00290138">
        <w:rPr>
          <w:rStyle w:val="ComputerCode"/>
        </w:rPr>
        <w:t>vRun()</w:t>
      </w:r>
      <w:r>
        <w:t xml:space="preserve">. It is a pure virtual method, which should be overridden in the subclass. This method should implement the game loop, calling the adequate </w:t>
      </w:r>
      <w:r w:rsidRPr="00290138">
        <w:rPr>
          <w:rStyle w:val="ComputerCode"/>
        </w:rPr>
        <w:t>Update()</w:t>
      </w:r>
      <w:r>
        <w:t xml:space="preserve"> functions of the core level.</w:t>
      </w:r>
    </w:p>
    <w:p w14:paraId="0081B62B" w14:textId="622F7C7A" w:rsidR="00290138" w:rsidRDefault="00290138" w:rsidP="006573E9">
      <w:r>
        <w:t xml:space="preserve">The </w:t>
      </w:r>
      <w:r w:rsidRPr="00290138">
        <w:rPr>
          <w:rStyle w:val="ComputerCode"/>
        </w:rPr>
        <w:t>BaseGameApplication</w:t>
      </w:r>
      <w:r>
        <w:t xml:space="preserve"> subclass offers a default implementation for the </w:t>
      </w:r>
      <w:r w:rsidRPr="00290138">
        <w:rPr>
          <w:rStyle w:val="ComputerCode"/>
        </w:rPr>
        <w:t>GameApplication</w:t>
      </w:r>
      <w:r>
        <w:t xml:space="preserve">. Most of its complexity is hidden </w:t>
      </w:r>
      <w:r w:rsidR="009F4C7E">
        <w:t xml:space="preserve">in the View layer </w:t>
      </w:r>
      <w:r w:rsidR="009F4C7E" w:rsidRPr="009F4C7E">
        <w:rPr>
          <w:rStyle w:val="ComputerCode"/>
        </w:rPr>
        <w:t>GameView</w:t>
      </w:r>
      <w:r w:rsidR="009F4C7E">
        <w:t xml:space="preserve">, IO level </w:t>
      </w:r>
      <w:r w:rsidR="009F4C7E" w:rsidRPr="009F4C7E">
        <w:rPr>
          <w:rStyle w:val="ComputerCode"/>
        </w:rPr>
        <w:t>OutputSystem</w:t>
      </w:r>
      <w:r w:rsidR="009F4C7E">
        <w:t xml:space="preserve"> and in the core level </w:t>
      </w:r>
      <w:r w:rsidR="009F4C7E" w:rsidRPr="009F4C7E">
        <w:rPr>
          <w:rStyle w:val="ComputerCode"/>
        </w:rPr>
        <w:t>ResourceSystem</w:t>
      </w:r>
      <w:r w:rsidR="009F4C7E">
        <w:t xml:space="preserve"> and </w:t>
      </w:r>
      <w:r w:rsidR="009F4C7E" w:rsidRPr="009F4C7E">
        <w:rPr>
          <w:rStyle w:val="ComputerCode"/>
        </w:rPr>
        <w:t>PlayerProfile</w:t>
      </w:r>
      <w:r w:rsidR="009F4C7E">
        <w:t>.</w:t>
      </w:r>
      <w:r w:rsidR="0001200E">
        <w:t xml:space="preserve"> As the implementation for all these subsystems may vary according to the chose </w:t>
      </w:r>
      <w:r w:rsidR="0001200E" w:rsidRPr="0001200E">
        <w:rPr>
          <w:rStyle w:val="ComputerCode"/>
        </w:rPr>
        <w:t>GameView</w:t>
      </w:r>
      <w:r w:rsidR="0001200E">
        <w:t xml:space="preserve">, the </w:t>
      </w:r>
      <w:r w:rsidR="0001200E" w:rsidRPr="00290138">
        <w:rPr>
          <w:rStyle w:val="ComputerCode"/>
        </w:rPr>
        <w:t>BaseGameApplication</w:t>
      </w:r>
      <w:r w:rsidR="0001200E">
        <w:t xml:space="preserve"> offers initialization methods for them. These methods are called in the appropriate time and order, allowing the game to be tailored accordingly the profile definition.</w:t>
      </w:r>
    </w:p>
    <w:p w14:paraId="717630E3" w14:textId="06CF9E34" w:rsidR="0001200E" w:rsidRDefault="0001200E" w:rsidP="0001200E">
      <w:r>
        <w:t xml:space="preserve">As </w:t>
      </w:r>
      <w:r w:rsidR="009E3E20" w:rsidRPr="009E3E20">
        <w:rPr>
          <w:rStyle w:val="ComputerCode"/>
        </w:rPr>
        <w:t>vInit()</w:t>
      </w:r>
      <w:r w:rsidR="009E3E20">
        <w:t xml:space="preserve"> </w:t>
      </w:r>
      <w:r>
        <w:t>method shows a possible sequence for the initialization, its execution is outlined in</w:t>
      </w:r>
      <w:r w:rsidR="003D6C0D">
        <w:t xml:space="preserve"> </w:t>
      </w:r>
      <w:r w:rsidR="003D6C0D">
        <w:fldChar w:fldCharType="begin"/>
      </w:r>
      <w:r w:rsidR="003D6C0D">
        <w:instrText xml:space="preserve"> REF _Ref380337599 \h </w:instrText>
      </w:r>
      <w:r w:rsidR="003D6C0D">
        <w:fldChar w:fldCharType="separate"/>
      </w:r>
      <w:r w:rsidR="00EA324E" w:rsidRPr="003D6C0D">
        <w:rPr>
          <w:b/>
        </w:rPr>
        <w:t xml:space="preserve">Listing </w:t>
      </w:r>
      <w:r w:rsidR="00EA324E">
        <w:rPr>
          <w:b/>
          <w:noProof/>
        </w:rPr>
        <w:t>1</w:t>
      </w:r>
      <w:r w:rsidR="003D6C0D">
        <w:fldChar w:fldCharType="end"/>
      </w:r>
      <w:r>
        <w:t xml:space="preserve"> below.</w:t>
      </w:r>
    </w:p>
    <w:p w14:paraId="11128611" w14:textId="2334FA43" w:rsidR="0001200E" w:rsidRPr="0001200E" w:rsidRDefault="0001200E" w:rsidP="00314533">
      <w:pPr>
        <w:pStyle w:val="Caption"/>
        <w:keepNext/>
        <w:jc w:val="center"/>
      </w:pPr>
      <w:bookmarkStart w:id="41" w:name="_Ref380337599"/>
      <w:bookmarkStart w:id="42" w:name="_Toc382771726"/>
      <w:r w:rsidRPr="003D6C0D">
        <w:rPr>
          <w:b/>
        </w:rPr>
        <w:t xml:space="preserve">Listing </w:t>
      </w:r>
      <w:r w:rsidRPr="003D6C0D">
        <w:rPr>
          <w:b/>
        </w:rPr>
        <w:fldChar w:fldCharType="begin"/>
      </w:r>
      <w:r w:rsidRPr="003D6C0D">
        <w:rPr>
          <w:b/>
        </w:rPr>
        <w:instrText xml:space="preserve"> SEQ Listing \* ARABIC </w:instrText>
      </w:r>
      <w:r w:rsidRPr="003D6C0D">
        <w:rPr>
          <w:b/>
        </w:rPr>
        <w:fldChar w:fldCharType="separate"/>
      </w:r>
      <w:r w:rsidR="00EA324E">
        <w:rPr>
          <w:b/>
          <w:noProof/>
        </w:rPr>
        <w:t>1</w:t>
      </w:r>
      <w:r w:rsidRPr="003D6C0D">
        <w:rPr>
          <w:b/>
        </w:rPr>
        <w:fldChar w:fldCharType="end"/>
      </w:r>
      <w:bookmarkEnd w:id="41"/>
      <w:r w:rsidRPr="003D6C0D">
        <w:rPr>
          <w:b/>
        </w:rPr>
        <w:t>.</w:t>
      </w:r>
      <w:r w:rsidRPr="0001200E">
        <w:t xml:space="preserve"> </w:t>
      </w:r>
      <w:r w:rsidR="009E3E20">
        <w:t xml:space="preserve">The </w:t>
      </w:r>
      <w:r w:rsidR="009E3E20" w:rsidRPr="00314533">
        <w:rPr>
          <w:rStyle w:val="ComputerCode"/>
        </w:rPr>
        <w:t>BaseGameApplication</w:t>
      </w:r>
      <w:r w:rsidR="009E3E20">
        <w:t>’s initialization</w:t>
      </w:r>
      <w:r>
        <w:t>.</w:t>
      </w:r>
      <w:bookmarkEnd w:id="42"/>
    </w:p>
    <w:tbl>
      <w:tblPr>
        <w:tblStyle w:val="TableGrid"/>
        <w:tblW w:w="0" w:type="auto"/>
        <w:tblLook w:val="04A0" w:firstRow="1" w:lastRow="0" w:firstColumn="1" w:lastColumn="0" w:noHBand="0" w:noVBand="1"/>
      </w:tblPr>
      <w:tblGrid>
        <w:gridCol w:w="8494"/>
      </w:tblGrid>
      <w:tr w:rsidR="0001200E" w14:paraId="65E4B7E9" w14:textId="77777777" w:rsidTr="0001200E">
        <w:tc>
          <w:tcPr>
            <w:tcW w:w="8494" w:type="dxa"/>
          </w:tcPr>
          <w:p w14:paraId="28A29DB1" w14:textId="5765605E" w:rsidR="0001200E" w:rsidRPr="009E0CB3" w:rsidRDefault="0001200E" w:rsidP="0001200E">
            <w:pPr>
              <w:rPr>
                <w:rStyle w:val="ComputerCode"/>
              </w:rPr>
            </w:pPr>
            <w:r w:rsidRPr="009E0CB3">
              <w:rPr>
                <w:rStyle w:val="ComputerCode"/>
              </w:rPr>
              <w:t>bool BaseGameApplication::vInit()</w:t>
            </w:r>
          </w:p>
          <w:p w14:paraId="01886519" w14:textId="77777777" w:rsidR="0001200E" w:rsidRDefault="0001200E" w:rsidP="0001200E">
            <w:pPr>
              <w:rPr>
                <w:rStyle w:val="ComputerCode"/>
              </w:rPr>
            </w:pPr>
            <w:r w:rsidRPr="009E0CB3">
              <w:rPr>
                <w:rStyle w:val="ComputerCode"/>
              </w:rPr>
              <w:t>{</w:t>
            </w:r>
          </w:p>
          <w:p w14:paraId="61F765DD" w14:textId="01636AF1" w:rsidR="009E0CB3" w:rsidRPr="009E0CB3" w:rsidRDefault="009E0CB3" w:rsidP="0001200E">
            <w:pPr>
              <w:rPr>
                <w:rStyle w:val="ComputerCode"/>
              </w:rPr>
            </w:pPr>
            <w:r>
              <w:rPr>
                <w:rStyle w:val="ComputerCode"/>
              </w:rPr>
              <w:t xml:space="preserve">    // Initializes the super class data.</w:t>
            </w:r>
          </w:p>
          <w:p w14:paraId="689B22BB" w14:textId="77777777" w:rsidR="0001200E" w:rsidRPr="009E0CB3" w:rsidRDefault="0001200E" w:rsidP="0001200E">
            <w:pPr>
              <w:rPr>
                <w:rStyle w:val="ComputerCode"/>
              </w:rPr>
            </w:pPr>
            <w:r w:rsidRPr="009E0CB3">
              <w:rPr>
                <w:rStyle w:val="ComputerCode"/>
              </w:rPr>
              <w:t xml:space="preserve">    if (!GameApplication::vInit())</w:t>
            </w:r>
          </w:p>
          <w:p w14:paraId="2290580C" w14:textId="77777777" w:rsidR="0001200E" w:rsidRPr="009E0CB3" w:rsidRDefault="0001200E" w:rsidP="0001200E">
            <w:pPr>
              <w:rPr>
                <w:rStyle w:val="ComputerCode"/>
              </w:rPr>
            </w:pPr>
            <w:r w:rsidRPr="009E0CB3">
              <w:rPr>
                <w:rStyle w:val="ComputerCode"/>
              </w:rPr>
              <w:t xml:space="preserve">    {</w:t>
            </w:r>
          </w:p>
          <w:p w14:paraId="168E89D2" w14:textId="77777777" w:rsidR="0001200E" w:rsidRPr="009E0CB3" w:rsidRDefault="0001200E" w:rsidP="0001200E">
            <w:pPr>
              <w:rPr>
                <w:rStyle w:val="ComputerCode"/>
              </w:rPr>
            </w:pPr>
            <w:r w:rsidRPr="009E0CB3">
              <w:rPr>
                <w:rStyle w:val="ComputerCode"/>
              </w:rPr>
              <w:t xml:space="preserve">        return false;</w:t>
            </w:r>
          </w:p>
          <w:p w14:paraId="7549FF5F" w14:textId="77777777" w:rsidR="0001200E" w:rsidRPr="009E0CB3" w:rsidRDefault="0001200E" w:rsidP="0001200E">
            <w:pPr>
              <w:rPr>
                <w:rStyle w:val="ComputerCode"/>
              </w:rPr>
            </w:pPr>
            <w:r w:rsidRPr="009E0CB3">
              <w:rPr>
                <w:rStyle w:val="ComputerCode"/>
              </w:rPr>
              <w:t xml:space="preserve">    }</w:t>
            </w:r>
          </w:p>
          <w:p w14:paraId="32D6E7A8" w14:textId="77777777" w:rsidR="0001200E" w:rsidRPr="009E0CB3" w:rsidRDefault="0001200E" w:rsidP="0001200E">
            <w:pPr>
              <w:rPr>
                <w:rStyle w:val="ComputerCode"/>
              </w:rPr>
            </w:pPr>
          </w:p>
          <w:p w14:paraId="7981F384" w14:textId="77777777" w:rsidR="0001200E" w:rsidRPr="009E0CB3" w:rsidRDefault="0001200E" w:rsidP="0001200E">
            <w:pPr>
              <w:rPr>
                <w:rStyle w:val="ComputerCode"/>
              </w:rPr>
            </w:pPr>
            <w:r w:rsidRPr="009E0CB3">
              <w:rPr>
                <w:rStyle w:val="ComputerCode"/>
              </w:rPr>
              <w:t xml:space="preserve">    ClearRunningData();</w:t>
            </w:r>
          </w:p>
          <w:p w14:paraId="096806D8" w14:textId="77777777" w:rsidR="0001200E" w:rsidRDefault="0001200E" w:rsidP="0001200E">
            <w:pPr>
              <w:rPr>
                <w:rStyle w:val="ComputerCode"/>
              </w:rPr>
            </w:pPr>
          </w:p>
          <w:p w14:paraId="1509BF3A" w14:textId="5E0A5E6A" w:rsidR="009E0CB3" w:rsidRPr="009E0CB3" w:rsidRDefault="009E0CB3" w:rsidP="0001200E">
            <w:pPr>
              <w:rPr>
                <w:rStyle w:val="ComputerCode"/>
              </w:rPr>
            </w:pPr>
            <w:r>
              <w:rPr>
                <w:rStyle w:val="ComputerCode"/>
              </w:rPr>
              <w:t xml:space="preserve">    // Loads the player profiles.</w:t>
            </w:r>
          </w:p>
          <w:p w14:paraId="76DB318E" w14:textId="77777777" w:rsidR="0001200E" w:rsidRPr="009E0CB3" w:rsidRDefault="0001200E" w:rsidP="0001200E">
            <w:pPr>
              <w:rPr>
                <w:rStyle w:val="ComputerCode"/>
              </w:rPr>
            </w:pPr>
            <w:r w:rsidRPr="009E0CB3">
              <w:rPr>
                <w:rStyle w:val="ComputerCode"/>
              </w:rPr>
              <w:t xml:space="preserve">    if (!vInitPlayerProfiles())</w:t>
            </w:r>
          </w:p>
          <w:p w14:paraId="5209116A" w14:textId="77777777" w:rsidR="0001200E" w:rsidRPr="009E0CB3" w:rsidRDefault="0001200E" w:rsidP="0001200E">
            <w:pPr>
              <w:rPr>
                <w:rStyle w:val="ComputerCode"/>
              </w:rPr>
            </w:pPr>
            <w:r w:rsidRPr="009E0CB3">
              <w:rPr>
                <w:rStyle w:val="ComputerCode"/>
              </w:rPr>
              <w:t xml:space="preserve">    {</w:t>
            </w:r>
          </w:p>
          <w:p w14:paraId="40EE0106" w14:textId="77777777" w:rsidR="0001200E" w:rsidRPr="009E0CB3" w:rsidRDefault="0001200E" w:rsidP="0001200E">
            <w:pPr>
              <w:rPr>
                <w:rStyle w:val="ComputerCode"/>
              </w:rPr>
            </w:pPr>
            <w:r w:rsidRPr="009E0CB3">
              <w:rPr>
                <w:rStyle w:val="ComputerCode"/>
              </w:rPr>
              <w:t xml:space="preserve">        return false;</w:t>
            </w:r>
          </w:p>
          <w:p w14:paraId="05AA2424" w14:textId="77777777" w:rsidR="0001200E" w:rsidRPr="009E0CB3" w:rsidRDefault="0001200E" w:rsidP="0001200E">
            <w:pPr>
              <w:rPr>
                <w:rStyle w:val="ComputerCode"/>
              </w:rPr>
            </w:pPr>
            <w:r w:rsidRPr="009E0CB3">
              <w:rPr>
                <w:rStyle w:val="ComputerCode"/>
              </w:rPr>
              <w:t xml:space="preserve">    }</w:t>
            </w:r>
          </w:p>
          <w:p w14:paraId="6B392E33" w14:textId="77777777" w:rsidR="0001200E" w:rsidRPr="009E0CB3" w:rsidRDefault="0001200E" w:rsidP="0001200E">
            <w:pPr>
              <w:rPr>
                <w:rStyle w:val="ComputerCode"/>
              </w:rPr>
            </w:pPr>
          </w:p>
          <w:p w14:paraId="0BAE526B" w14:textId="77777777" w:rsidR="0001200E" w:rsidRPr="009E0CB3" w:rsidRDefault="0001200E" w:rsidP="0001200E">
            <w:pPr>
              <w:rPr>
                <w:rStyle w:val="ComputerCode"/>
              </w:rPr>
            </w:pPr>
            <w:r w:rsidRPr="009E0CB3">
              <w:rPr>
                <w:rStyle w:val="ComputerCode"/>
              </w:rPr>
              <w:t xml:space="preserve">    SetGameDirectories();</w:t>
            </w:r>
          </w:p>
          <w:p w14:paraId="399C77F6" w14:textId="77777777" w:rsidR="0001200E" w:rsidRDefault="0001200E" w:rsidP="0001200E">
            <w:pPr>
              <w:rPr>
                <w:rStyle w:val="ComputerCode"/>
              </w:rPr>
            </w:pPr>
          </w:p>
          <w:p w14:paraId="0352BED4" w14:textId="5A43D337" w:rsidR="009E0CB3" w:rsidRDefault="009E0CB3" w:rsidP="0001200E">
            <w:pPr>
              <w:rPr>
                <w:rStyle w:val="ComputerCode"/>
              </w:rPr>
            </w:pPr>
            <w:r>
              <w:rPr>
                <w:rStyle w:val="ComputerCode"/>
              </w:rPr>
              <w:t xml:space="preserve">    // Initializes the Event Manager, used for dispatching events</w:t>
            </w:r>
          </w:p>
          <w:p w14:paraId="770ABDC4" w14:textId="2CF99F4A" w:rsidR="009E0CB3" w:rsidRPr="009E0CB3" w:rsidRDefault="009E0CB3" w:rsidP="0001200E">
            <w:pPr>
              <w:rPr>
                <w:rStyle w:val="ComputerCode"/>
              </w:rPr>
            </w:pPr>
            <w:r>
              <w:rPr>
                <w:rStyle w:val="ComputerCode"/>
              </w:rPr>
              <w:t xml:space="preserve">    // for the engine and the game.</w:t>
            </w:r>
          </w:p>
          <w:p w14:paraId="42B2EED6" w14:textId="77777777" w:rsidR="0001200E" w:rsidRPr="009E0CB3" w:rsidRDefault="0001200E" w:rsidP="0001200E">
            <w:pPr>
              <w:rPr>
                <w:rStyle w:val="ComputerCode"/>
              </w:rPr>
            </w:pPr>
            <w:r w:rsidRPr="009E0CB3">
              <w:rPr>
                <w:rStyle w:val="ComputerCode"/>
              </w:rPr>
              <w:t xml:space="preserve">    if (!vInitEventManager())</w:t>
            </w:r>
          </w:p>
          <w:p w14:paraId="658152BE" w14:textId="77777777" w:rsidR="0001200E" w:rsidRPr="009E0CB3" w:rsidRDefault="0001200E" w:rsidP="0001200E">
            <w:pPr>
              <w:rPr>
                <w:rStyle w:val="ComputerCode"/>
              </w:rPr>
            </w:pPr>
            <w:r w:rsidRPr="009E0CB3">
              <w:rPr>
                <w:rStyle w:val="ComputerCode"/>
              </w:rPr>
              <w:t xml:space="preserve">    {</w:t>
            </w:r>
          </w:p>
          <w:p w14:paraId="2D503C69" w14:textId="77777777" w:rsidR="0001200E" w:rsidRPr="009E0CB3" w:rsidRDefault="0001200E" w:rsidP="0001200E">
            <w:pPr>
              <w:rPr>
                <w:rStyle w:val="ComputerCode"/>
              </w:rPr>
            </w:pPr>
            <w:r w:rsidRPr="009E0CB3">
              <w:rPr>
                <w:rStyle w:val="ComputerCode"/>
              </w:rPr>
              <w:t xml:space="preserve">        return false;</w:t>
            </w:r>
          </w:p>
          <w:p w14:paraId="7A2A4582" w14:textId="77777777" w:rsidR="0001200E" w:rsidRPr="009E0CB3" w:rsidRDefault="0001200E" w:rsidP="0001200E">
            <w:pPr>
              <w:rPr>
                <w:rStyle w:val="ComputerCode"/>
              </w:rPr>
            </w:pPr>
            <w:r w:rsidRPr="009E0CB3">
              <w:rPr>
                <w:rStyle w:val="ComputerCode"/>
              </w:rPr>
              <w:lastRenderedPageBreak/>
              <w:t xml:space="preserve">    }</w:t>
            </w:r>
          </w:p>
          <w:p w14:paraId="42B9835D" w14:textId="77777777" w:rsidR="0001200E" w:rsidRDefault="0001200E" w:rsidP="0001200E">
            <w:pPr>
              <w:rPr>
                <w:rStyle w:val="ComputerCode"/>
              </w:rPr>
            </w:pPr>
          </w:p>
          <w:p w14:paraId="7F60A2EF" w14:textId="4A33D889" w:rsidR="009E0CB3" w:rsidRDefault="009E0CB3" w:rsidP="0001200E">
            <w:pPr>
              <w:rPr>
                <w:rStyle w:val="ComputerCode"/>
              </w:rPr>
            </w:pPr>
            <w:r>
              <w:rPr>
                <w:rStyle w:val="ComputerCode"/>
              </w:rPr>
              <w:t xml:space="preserve">    // Initializes the resource cache – a structure which hold the</w:t>
            </w:r>
          </w:p>
          <w:p w14:paraId="4206D902" w14:textId="310E453C" w:rsidR="009E0CB3" w:rsidRPr="009E0CB3" w:rsidRDefault="009E0CB3" w:rsidP="0001200E">
            <w:pPr>
              <w:rPr>
                <w:rStyle w:val="ComputerCode"/>
              </w:rPr>
            </w:pPr>
            <w:r>
              <w:rPr>
                <w:rStyle w:val="ComputerCode"/>
              </w:rPr>
              <w:t xml:space="preserve">    // assets and configuration files which will be used by the game.</w:t>
            </w:r>
          </w:p>
          <w:p w14:paraId="61F1596E" w14:textId="77777777" w:rsidR="0001200E" w:rsidRPr="009E0CB3" w:rsidRDefault="0001200E" w:rsidP="0001200E">
            <w:pPr>
              <w:rPr>
                <w:rStyle w:val="ComputerCode"/>
              </w:rPr>
            </w:pPr>
            <w:r w:rsidRPr="009E0CB3">
              <w:rPr>
                <w:rStyle w:val="ComputerCode"/>
              </w:rPr>
              <w:t xml:space="preserve">    if (!vInitResourceCache())</w:t>
            </w:r>
          </w:p>
          <w:p w14:paraId="0300B837" w14:textId="77777777" w:rsidR="0001200E" w:rsidRPr="009E0CB3" w:rsidRDefault="0001200E" w:rsidP="0001200E">
            <w:pPr>
              <w:rPr>
                <w:rStyle w:val="ComputerCode"/>
              </w:rPr>
            </w:pPr>
            <w:r w:rsidRPr="009E0CB3">
              <w:rPr>
                <w:rStyle w:val="ComputerCode"/>
              </w:rPr>
              <w:t xml:space="preserve">    {</w:t>
            </w:r>
          </w:p>
          <w:p w14:paraId="4DA7D4FF" w14:textId="77777777" w:rsidR="0001200E" w:rsidRPr="009E0CB3" w:rsidRDefault="0001200E" w:rsidP="0001200E">
            <w:pPr>
              <w:rPr>
                <w:rStyle w:val="ComputerCode"/>
              </w:rPr>
            </w:pPr>
            <w:r w:rsidRPr="009E0CB3">
              <w:rPr>
                <w:rStyle w:val="ComputerCode"/>
              </w:rPr>
              <w:t xml:space="preserve">        return false;</w:t>
            </w:r>
          </w:p>
          <w:p w14:paraId="3AA30B43" w14:textId="77777777" w:rsidR="0001200E" w:rsidRPr="009E0CB3" w:rsidRDefault="0001200E" w:rsidP="0001200E">
            <w:pPr>
              <w:rPr>
                <w:rStyle w:val="ComputerCode"/>
              </w:rPr>
            </w:pPr>
            <w:r w:rsidRPr="009E0CB3">
              <w:rPr>
                <w:rStyle w:val="ComputerCode"/>
              </w:rPr>
              <w:t xml:space="preserve">    }</w:t>
            </w:r>
          </w:p>
          <w:p w14:paraId="1BF3E4E8" w14:textId="77777777" w:rsidR="0001200E" w:rsidRDefault="0001200E" w:rsidP="0001200E">
            <w:pPr>
              <w:rPr>
                <w:rStyle w:val="ComputerCode"/>
              </w:rPr>
            </w:pPr>
          </w:p>
          <w:p w14:paraId="55D49502" w14:textId="77777777" w:rsidR="00592F3D" w:rsidRDefault="009E0CB3" w:rsidP="0001200E">
            <w:pPr>
              <w:rPr>
                <w:rStyle w:val="ComputerCode"/>
              </w:rPr>
            </w:pPr>
            <w:r>
              <w:rPr>
                <w:rStyle w:val="ComputerCode"/>
              </w:rPr>
              <w:t xml:space="preserve">    //</w:t>
            </w:r>
            <w:r w:rsidR="00592F3D">
              <w:rPr>
                <w:rStyle w:val="ComputerCode"/>
              </w:rPr>
              <w:t xml:space="preserve"> Initializes the output systems</w:t>
            </w:r>
          </w:p>
          <w:p w14:paraId="0B82DA07" w14:textId="672ECC8A" w:rsidR="009E0CB3" w:rsidRPr="009E0CB3" w:rsidRDefault="00592F3D" w:rsidP="0001200E">
            <w:pPr>
              <w:rPr>
                <w:rStyle w:val="ComputerCode"/>
              </w:rPr>
            </w:pPr>
            <w:r>
              <w:rPr>
                <w:rStyle w:val="ComputerCode"/>
              </w:rPr>
              <w:t xml:space="preserve">    // </w:t>
            </w:r>
            <w:r w:rsidR="009E0CB3">
              <w:rPr>
                <w:rStyle w:val="ComputerCode"/>
              </w:rPr>
              <w:t>(for instance, Graphics and Audio).</w:t>
            </w:r>
          </w:p>
          <w:p w14:paraId="76A14A68" w14:textId="77777777" w:rsidR="0001200E" w:rsidRPr="009E0CB3" w:rsidRDefault="0001200E" w:rsidP="0001200E">
            <w:pPr>
              <w:rPr>
                <w:rStyle w:val="ComputerCode"/>
              </w:rPr>
            </w:pPr>
            <w:r w:rsidRPr="009E0CB3">
              <w:rPr>
                <w:rStyle w:val="ComputerCode"/>
              </w:rPr>
              <w:t xml:space="preserve">    if (!vInitOutputSystems())</w:t>
            </w:r>
          </w:p>
          <w:p w14:paraId="24B0657A" w14:textId="77777777" w:rsidR="0001200E" w:rsidRPr="009E0CB3" w:rsidRDefault="0001200E" w:rsidP="0001200E">
            <w:pPr>
              <w:rPr>
                <w:rStyle w:val="ComputerCode"/>
              </w:rPr>
            </w:pPr>
            <w:r w:rsidRPr="009E0CB3">
              <w:rPr>
                <w:rStyle w:val="ComputerCode"/>
              </w:rPr>
              <w:t xml:space="preserve">    {</w:t>
            </w:r>
          </w:p>
          <w:p w14:paraId="1E31D02A" w14:textId="77777777" w:rsidR="0001200E" w:rsidRPr="009E0CB3" w:rsidRDefault="0001200E" w:rsidP="0001200E">
            <w:pPr>
              <w:rPr>
                <w:rStyle w:val="ComputerCode"/>
              </w:rPr>
            </w:pPr>
            <w:r w:rsidRPr="009E0CB3">
              <w:rPr>
                <w:rStyle w:val="ComputerCode"/>
              </w:rPr>
              <w:t xml:space="preserve">        return false;</w:t>
            </w:r>
          </w:p>
          <w:p w14:paraId="780BA2BC" w14:textId="77777777" w:rsidR="0001200E" w:rsidRPr="009E0CB3" w:rsidRDefault="0001200E" w:rsidP="0001200E">
            <w:pPr>
              <w:rPr>
                <w:rStyle w:val="ComputerCode"/>
              </w:rPr>
            </w:pPr>
            <w:r w:rsidRPr="009E0CB3">
              <w:rPr>
                <w:rStyle w:val="ComputerCode"/>
              </w:rPr>
              <w:t xml:space="preserve">    }</w:t>
            </w:r>
          </w:p>
          <w:p w14:paraId="716F1170" w14:textId="77777777" w:rsidR="0001200E" w:rsidRDefault="0001200E" w:rsidP="0001200E">
            <w:pPr>
              <w:rPr>
                <w:rStyle w:val="ComputerCode"/>
              </w:rPr>
            </w:pPr>
          </w:p>
          <w:p w14:paraId="4657E32D" w14:textId="34B3073F" w:rsidR="009E0CB3" w:rsidRPr="009E0CB3" w:rsidRDefault="009E0CB3" w:rsidP="0001200E">
            <w:pPr>
              <w:rPr>
                <w:rStyle w:val="ComputerCode"/>
              </w:rPr>
            </w:pPr>
            <w:r>
              <w:rPr>
                <w:rStyle w:val="ComputerCode"/>
              </w:rPr>
              <w:t xml:space="preserve">    // Initializes the game logic (the game implementation itself).</w:t>
            </w:r>
          </w:p>
          <w:p w14:paraId="4CFCDB5D" w14:textId="77777777" w:rsidR="0001200E" w:rsidRPr="009E0CB3" w:rsidRDefault="0001200E" w:rsidP="0001200E">
            <w:pPr>
              <w:rPr>
                <w:rStyle w:val="ComputerCode"/>
              </w:rPr>
            </w:pPr>
            <w:r w:rsidRPr="009E0CB3">
              <w:rPr>
                <w:rStyle w:val="ComputerCode"/>
              </w:rPr>
              <w:t xml:space="preserve">    if (!vInitGameLogic())</w:t>
            </w:r>
          </w:p>
          <w:p w14:paraId="1B786B5C" w14:textId="77777777" w:rsidR="0001200E" w:rsidRPr="009E0CB3" w:rsidRDefault="0001200E" w:rsidP="0001200E">
            <w:pPr>
              <w:rPr>
                <w:rStyle w:val="ComputerCode"/>
              </w:rPr>
            </w:pPr>
            <w:r w:rsidRPr="009E0CB3">
              <w:rPr>
                <w:rStyle w:val="ComputerCode"/>
              </w:rPr>
              <w:t xml:space="preserve">    {</w:t>
            </w:r>
          </w:p>
          <w:p w14:paraId="75BB6376" w14:textId="77777777" w:rsidR="0001200E" w:rsidRPr="009E0CB3" w:rsidRDefault="0001200E" w:rsidP="0001200E">
            <w:pPr>
              <w:rPr>
                <w:rStyle w:val="ComputerCode"/>
              </w:rPr>
            </w:pPr>
            <w:r w:rsidRPr="009E0CB3">
              <w:rPr>
                <w:rStyle w:val="ComputerCode"/>
              </w:rPr>
              <w:t xml:space="preserve">        return false;</w:t>
            </w:r>
          </w:p>
          <w:p w14:paraId="30E3AB2A" w14:textId="77777777" w:rsidR="0001200E" w:rsidRPr="009E0CB3" w:rsidRDefault="0001200E" w:rsidP="0001200E">
            <w:pPr>
              <w:rPr>
                <w:rStyle w:val="ComputerCode"/>
              </w:rPr>
            </w:pPr>
            <w:r w:rsidRPr="009E0CB3">
              <w:rPr>
                <w:rStyle w:val="ComputerCode"/>
              </w:rPr>
              <w:t xml:space="preserve">    }</w:t>
            </w:r>
          </w:p>
          <w:p w14:paraId="292A497E" w14:textId="77777777" w:rsidR="0001200E" w:rsidRDefault="0001200E" w:rsidP="0001200E">
            <w:pPr>
              <w:rPr>
                <w:rStyle w:val="ComputerCode"/>
              </w:rPr>
            </w:pPr>
          </w:p>
          <w:p w14:paraId="5329C3D1" w14:textId="2E90905C" w:rsidR="009E0CB3" w:rsidRPr="009E0CB3" w:rsidRDefault="009E0CB3" w:rsidP="0001200E">
            <w:pPr>
              <w:rPr>
                <w:rStyle w:val="ComputerCode"/>
              </w:rPr>
            </w:pPr>
            <w:r>
              <w:rPr>
                <w:rStyle w:val="ComputerCode"/>
              </w:rPr>
              <w:t xml:space="preserve">    // Initializes the scripting bindings. The default one is Lua.</w:t>
            </w:r>
          </w:p>
          <w:p w14:paraId="56523B71" w14:textId="77777777" w:rsidR="0001200E" w:rsidRPr="009E0CB3" w:rsidRDefault="0001200E" w:rsidP="0001200E">
            <w:pPr>
              <w:rPr>
                <w:rStyle w:val="ComputerCode"/>
              </w:rPr>
            </w:pPr>
            <w:r w:rsidRPr="009E0CB3">
              <w:rPr>
                <w:rStyle w:val="ComputerCode"/>
              </w:rPr>
              <w:t xml:space="preserve">    if (!vInitLuaScripting())</w:t>
            </w:r>
          </w:p>
          <w:p w14:paraId="2BBF41A2" w14:textId="77777777" w:rsidR="0001200E" w:rsidRPr="009E0CB3" w:rsidRDefault="0001200E" w:rsidP="0001200E">
            <w:pPr>
              <w:rPr>
                <w:rStyle w:val="ComputerCode"/>
              </w:rPr>
            </w:pPr>
            <w:r w:rsidRPr="009E0CB3">
              <w:rPr>
                <w:rStyle w:val="ComputerCode"/>
              </w:rPr>
              <w:t xml:space="preserve">    {</w:t>
            </w:r>
          </w:p>
          <w:p w14:paraId="6345A6B0" w14:textId="77777777" w:rsidR="0001200E" w:rsidRPr="009E0CB3" w:rsidRDefault="0001200E" w:rsidP="0001200E">
            <w:pPr>
              <w:rPr>
                <w:rStyle w:val="ComputerCode"/>
              </w:rPr>
            </w:pPr>
            <w:r w:rsidRPr="009E0CB3">
              <w:rPr>
                <w:rStyle w:val="ComputerCode"/>
              </w:rPr>
              <w:t xml:space="preserve">        return false;</w:t>
            </w:r>
          </w:p>
          <w:p w14:paraId="021888AE" w14:textId="77777777" w:rsidR="0001200E" w:rsidRPr="009E0CB3" w:rsidRDefault="0001200E" w:rsidP="0001200E">
            <w:pPr>
              <w:rPr>
                <w:rStyle w:val="ComputerCode"/>
              </w:rPr>
            </w:pPr>
            <w:r w:rsidRPr="009E0CB3">
              <w:rPr>
                <w:rStyle w:val="ComputerCode"/>
              </w:rPr>
              <w:t xml:space="preserve">    }</w:t>
            </w:r>
          </w:p>
          <w:p w14:paraId="02402D6B" w14:textId="77777777" w:rsidR="0001200E" w:rsidRDefault="0001200E" w:rsidP="0001200E">
            <w:pPr>
              <w:rPr>
                <w:rStyle w:val="ComputerCode"/>
              </w:rPr>
            </w:pPr>
          </w:p>
          <w:p w14:paraId="582688BD" w14:textId="5958A44F" w:rsidR="00B56423" w:rsidRPr="009E0CB3" w:rsidRDefault="00B56423" w:rsidP="0001200E">
            <w:pPr>
              <w:rPr>
                <w:rStyle w:val="ComputerCode"/>
              </w:rPr>
            </w:pPr>
            <w:r>
              <w:rPr>
                <w:rStyle w:val="ComputerCode"/>
              </w:rPr>
              <w:t xml:space="preserve">    // Register events required by the game logic.</w:t>
            </w:r>
          </w:p>
          <w:p w14:paraId="731B09CF" w14:textId="77777777" w:rsidR="0001200E" w:rsidRDefault="0001200E" w:rsidP="0001200E">
            <w:pPr>
              <w:rPr>
                <w:rStyle w:val="ComputerCode"/>
              </w:rPr>
            </w:pPr>
            <w:r w:rsidRPr="009E0CB3">
              <w:rPr>
                <w:rStyle w:val="ComputerCode"/>
              </w:rPr>
              <w:t xml:space="preserve">    vRegisterGameEvents();</w:t>
            </w:r>
          </w:p>
          <w:p w14:paraId="7F63FA27" w14:textId="77777777" w:rsidR="00B56423" w:rsidRPr="00C701DB" w:rsidRDefault="00B56423" w:rsidP="0001200E">
            <w:pPr>
              <w:rPr>
                <w:rStyle w:val="ComputerCode"/>
              </w:rPr>
            </w:pPr>
          </w:p>
          <w:p w14:paraId="3CB494C4" w14:textId="77777777" w:rsidR="00B56423" w:rsidRDefault="00B56423" w:rsidP="0001200E">
            <w:pPr>
              <w:rPr>
                <w:rStyle w:val="ComputerCode"/>
              </w:rPr>
            </w:pPr>
            <w:r>
              <w:rPr>
                <w:rStyle w:val="ComputerCode"/>
              </w:rPr>
              <w:t xml:space="preserve">    // Preload engine and game resources, such as assets</w:t>
            </w:r>
          </w:p>
          <w:p w14:paraId="38A448E3" w14:textId="21F6428E" w:rsidR="00B56423" w:rsidRPr="009E0CB3" w:rsidRDefault="00B56423" w:rsidP="0001200E">
            <w:pPr>
              <w:rPr>
                <w:rStyle w:val="ComputerCode"/>
              </w:rPr>
            </w:pPr>
            <w:r>
              <w:rPr>
                <w:rStyle w:val="ComputerCode"/>
              </w:rPr>
              <w:t xml:space="preserve">    // and initial scripts.</w:t>
            </w:r>
          </w:p>
          <w:p w14:paraId="6F5433EA" w14:textId="77777777" w:rsidR="0001200E" w:rsidRPr="009E0CB3" w:rsidRDefault="0001200E" w:rsidP="0001200E">
            <w:pPr>
              <w:rPr>
                <w:rStyle w:val="ComputerCode"/>
              </w:rPr>
            </w:pPr>
            <w:r w:rsidRPr="009E0CB3">
              <w:rPr>
                <w:rStyle w:val="ComputerCode"/>
              </w:rPr>
              <w:t xml:space="preserve">    vPreloadResources();</w:t>
            </w:r>
          </w:p>
          <w:p w14:paraId="0C589BF6" w14:textId="77777777" w:rsidR="0001200E" w:rsidRPr="009E0CB3" w:rsidRDefault="0001200E" w:rsidP="0001200E">
            <w:pPr>
              <w:rPr>
                <w:rStyle w:val="ComputerCode"/>
              </w:rPr>
            </w:pPr>
          </w:p>
          <w:p w14:paraId="3E63DAE6" w14:textId="77777777" w:rsidR="0001200E" w:rsidRPr="009E0CB3" w:rsidRDefault="0001200E" w:rsidP="0001200E">
            <w:pPr>
              <w:rPr>
                <w:rStyle w:val="ComputerCode"/>
              </w:rPr>
            </w:pPr>
            <w:r w:rsidRPr="009E0CB3">
              <w:rPr>
                <w:rStyle w:val="ComputerCode"/>
              </w:rPr>
              <w:t xml:space="preserve">    m_bIsRunning = true;</w:t>
            </w:r>
          </w:p>
          <w:p w14:paraId="17D17BAE" w14:textId="77777777" w:rsidR="0001200E" w:rsidRPr="009E0CB3" w:rsidRDefault="0001200E" w:rsidP="0001200E">
            <w:pPr>
              <w:rPr>
                <w:rStyle w:val="ComputerCode"/>
              </w:rPr>
            </w:pPr>
          </w:p>
          <w:p w14:paraId="5A8278AF" w14:textId="77777777" w:rsidR="0001200E" w:rsidRPr="009E0CB3" w:rsidRDefault="0001200E" w:rsidP="0001200E">
            <w:pPr>
              <w:rPr>
                <w:rStyle w:val="ComputerCode"/>
              </w:rPr>
            </w:pPr>
            <w:r w:rsidRPr="009E0CB3">
              <w:rPr>
                <w:rStyle w:val="ComputerCode"/>
              </w:rPr>
              <w:t xml:space="preserve">    return true;</w:t>
            </w:r>
          </w:p>
          <w:p w14:paraId="7A5339FE" w14:textId="5A5CAD6F" w:rsidR="0001200E" w:rsidRDefault="0001200E" w:rsidP="0001200E">
            <w:r w:rsidRPr="009E0CB3">
              <w:rPr>
                <w:rStyle w:val="ComputerCode"/>
              </w:rPr>
              <w:t>}</w:t>
            </w:r>
          </w:p>
        </w:tc>
      </w:tr>
    </w:tbl>
    <w:p w14:paraId="1A659D48" w14:textId="77777777" w:rsidR="0001200E" w:rsidRDefault="0001200E" w:rsidP="006573E9"/>
    <w:p w14:paraId="5F262A3A" w14:textId="31EA14B5" w:rsidR="0001200E" w:rsidRDefault="003D6C0D" w:rsidP="006573E9">
      <w:r>
        <w:t xml:space="preserve">In </w:t>
      </w:r>
      <w:r>
        <w:fldChar w:fldCharType="begin"/>
      </w:r>
      <w:r>
        <w:instrText xml:space="preserve"> REF _Ref380337599 \h </w:instrText>
      </w:r>
      <w:r>
        <w:fldChar w:fldCharType="separate"/>
      </w:r>
      <w:r w:rsidR="00EA324E" w:rsidRPr="003D6C0D">
        <w:rPr>
          <w:b/>
        </w:rPr>
        <w:t xml:space="preserve">Listing </w:t>
      </w:r>
      <w:r w:rsidR="00EA324E">
        <w:rPr>
          <w:b/>
          <w:noProof/>
        </w:rPr>
        <w:t>1</w:t>
      </w:r>
      <w:r>
        <w:fldChar w:fldCharType="end"/>
      </w:r>
      <w:r>
        <w:t xml:space="preserve">, it is possible to observe how early the player profiles are loaded for the </w:t>
      </w:r>
      <w:r w:rsidRPr="00290138">
        <w:rPr>
          <w:rStyle w:val="ComputerCode"/>
        </w:rPr>
        <w:t>BaseGameApplication</w:t>
      </w:r>
      <w:r>
        <w:t>. This provides the required data for the resource and output subsystems to tailor the game presentation and interactions to the user’s interaction needs.</w:t>
      </w:r>
    </w:p>
    <w:p w14:paraId="65F4E603" w14:textId="2D192321" w:rsidR="009E3E20" w:rsidRDefault="009E3E20" w:rsidP="006573E9">
      <w:r>
        <w:t xml:space="preserve">The </w:t>
      </w:r>
      <w:r w:rsidRPr="00290138">
        <w:rPr>
          <w:rStyle w:val="ComputerCode"/>
        </w:rPr>
        <w:t>BaseGameApplication</w:t>
      </w:r>
      <w:r>
        <w:t xml:space="preserve"> also implements the </w:t>
      </w:r>
      <w:r w:rsidRPr="0001200E">
        <w:rPr>
          <w:rStyle w:val="ComputerCode"/>
        </w:rPr>
        <w:t>GameApplication</w:t>
      </w:r>
      <w:r>
        <w:t xml:space="preserve">’s method is </w:t>
      </w:r>
      <w:r w:rsidRPr="00290138">
        <w:rPr>
          <w:rStyle w:val="ComputerCode"/>
        </w:rPr>
        <w:t>vRun()</w:t>
      </w:r>
      <w:r w:rsidR="00D204EE" w:rsidRPr="00D204EE">
        <w:t xml:space="preserve">, outlined in </w:t>
      </w:r>
      <w:r w:rsidR="00D204EE">
        <w:fldChar w:fldCharType="begin"/>
      </w:r>
      <w:r w:rsidR="00D204EE" w:rsidRPr="00D204EE">
        <w:instrText xml:space="preserve"> REF _Ref380338278 \h </w:instrText>
      </w:r>
      <w:r w:rsidR="00D204EE">
        <w:fldChar w:fldCharType="separate"/>
      </w:r>
      <w:r w:rsidR="00EA324E" w:rsidRPr="009E3E20">
        <w:rPr>
          <w:b/>
        </w:rPr>
        <w:t xml:space="preserve">Listing </w:t>
      </w:r>
      <w:r w:rsidR="00EA324E">
        <w:rPr>
          <w:b/>
          <w:noProof/>
        </w:rPr>
        <w:t>2</w:t>
      </w:r>
      <w:r w:rsidR="00D204EE">
        <w:fldChar w:fldCharType="end"/>
      </w:r>
      <w:r w:rsidRPr="00D204EE">
        <w:t>.</w:t>
      </w:r>
    </w:p>
    <w:p w14:paraId="1A5A5058" w14:textId="27131B26" w:rsidR="009E3E20" w:rsidRPr="009E3E20" w:rsidRDefault="009E3E20" w:rsidP="00314533">
      <w:pPr>
        <w:pStyle w:val="Caption"/>
        <w:keepNext/>
        <w:jc w:val="center"/>
      </w:pPr>
      <w:bookmarkStart w:id="43" w:name="_Ref380338278"/>
      <w:bookmarkStart w:id="44" w:name="_Toc382771727"/>
      <w:r w:rsidRPr="009E3E20">
        <w:rPr>
          <w:b/>
        </w:rPr>
        <w:t xml:space="preserve">Listing </w:t>
      </w:r>
      <w:r w:rsidRPr="009E3E20">
        <w:rPr>
          <w:b/>
        </w:rPr>
        <w:fldChar w:fldCharType="begin"/>
      </w:r>
      <w:r w:rsidRPr="009E3E20">
        <w:rPr>
          <w:b/>
        </w:rPr>
        <w:instrText xml:space="preserve"> SEQ Listing \* ARABIC </w:instrText>
      </w:r>
      <w:r w:rsidRPr="009E3E20">
        <w:rPr>
          <w:b/>
        </w:rPr>
        <w:fldChar w:fldCharType="separate"/>
      </w:r>
      <w:r w:rsidR="00EA324E">
        <w:rPr>
          <w:b/>
          <w:noProof/>
        </w:rPr>
        <w:t>2</w:t>
      </w:r>
      <w:r w:rsidRPr="009E3E20">
        <w:rPr>
          <w:b/>
        </w:rPr>
        <w:fldChar w:fldCharType="end"/>
      </w:r>
      <w:bookmarkEnd w:id="43"/>
      <w:r w:rsidRPr="009E3E20">
        <w:rPr>
          <w:b/>
        </w:rPr>
        <w:t>.</w:t>
      </w:r>
      <w:r w:rsidRPr="009E3E20">
        <w:t xml:space="preserve"> The </w:t>
      </w:r>
      <w:r w:rsidRPr="00645BEF">
        <w:rPr>
          <w:rStyle w:val="ComputerCode"/>
        </w:rPr>
        <w:t>BaseGameApplication</w:t>
      </w:r>
      <w:r w:rsidRPr="009E3E20">
        <w:t>’s game loop.</w:t>
      </w:r>
      <w:bookmarkEnd w:id="44"/>
    </w:p>
    <w:tbl>
      <w:tblPr>
        <w:tblStyle w:val="TableGrid"/>
        <w:tblW w:w="0" w:type="auto"/>
        <w:tblLook w:val="04A0" w:firstRow="1" w:lastRow="0" w:firstColumn="1" w:lastColumn="0" w:noHBand="0" w:noVBand="1"/>
      </w:tblPr>
      <w:tblGrid>
        <w:gridCol w:w="8494"/>
      </w:tblGrid>
      <w:tr w:rsidR="009E3E20" w14:paraId="6BD0DC96" w14:textId="77777777" w:rsidTr="009E3E20">
        <w:tc>
          <w:tcPr>
            <w:tcW w:w="8494" w:type="dxa"/>
          </w:tcPr>
          <w:p w14:paraId="7D1D86B3" w14:textId="7F1564DF" w:rsidR="009E3E20" w:rsidRPr="009E3E20" w:rsidRDefault="009E3E20" w:rsidP="009E3E20">
            <w:pPr>
              <w:rPr>
                <w:rStyle w:val="ComputerCode"/>
              </w:rPr>
            </w:pPr>
            <w:r w:rsidRPr="009E3E20">
              <w:rPr>
                <w:rStyle w:val="ComputerCode"/>
              </w:rPr>
              <w:t>bool BaseGameApplication::vRun()</w:t>
            </w:r>
          </w:p>
          <w:p w14:paraId="70C584C0" w14:textId="77777777" w:rsidR="009E3E20" w:rsidRDefault="009E3E20" w:rsidP="009E3E20">
            <w:pPr>
              <w:rPr>
                <w:rStyle w:val="ComputerCode"/>
              </w:rPr>
            </w:pPr>
            <w:r w:rsidRPr="009E3E20">
              <w:rPr>
                <w:rStyle w:val="ComputerCode"/>
              </w:rPr>
              <w:t>{</w:t>
            </w:r>
          </w:p>
          <w:p w14:paraId="2E4F11A5" w14:textId="2A64ADAD" w:rsidR="009E3E20" w:rsidRPr="009E3E20" w:rsidRDefault="009E3E20" w:rsidP="009E3E20">
            <w:pPr>
              <w:rPr>
                <w:rStyle w:val="ComputerCode"/>
              </w:rPr>
            </w:pPr>
            <w:r>
              <w:rPr>
                <w:rStyle w:val="ComputerCode"/>
              </w:rPr>
              <w:lastRenderedPageBreak/>
              <w:t xml:space="preserve">    // Main game loop.</w:t>
            </w:r>
          </w:p>
          <w:p w14:paraId="0247C3E1" w14:textId="77777777" w:rsidR="009E3E20" w:rsidRPr="009E3E20" w:rsidRDefault="009E3E20" w:rsidP="009E3E20">
            <w:pPr>
              <w:rPr>
                <w:rStyle w:val="ComputerCode"/>
              </w:rPr>
            </w:pPr>
            <w:r w:rsidRPr="009E3E20">
              <w:rPr>
                <w:rStyle w:val="ComputerCode"/>
              </w:rPr>
              <w:t xml:space="preserve">    Time::TimePoint startTime = Time::GetTime();</w:t>
            </w:r>
          </w:p>
          <w:p w14:paraId="163246F0" w14:textId="77777777" w:rsidR="009E3E20" w:rsidRPr="009E3E20" w:rsidRDefault="009E3E20" w:rsidP="009E3E20">
            <w:pPr>
              <w:rPr>
                <w:rStyle w:val="ComputerCode"/>
              </w:rPr>
            </w:pPr>
          </w:p>
          <w:p w14:paraId="21D82182" w14:textId="77777777" w:rsidR="009E3E20" w:rsidRPr="009E3E20" w:rsidRDefault="009E3E20" w:rsidP="009E3E20">
            <w:pPr>
              <w:rPr>
                <w:rStyle w:val="ComputerCode"/>
              </w:rPr>
            </w:pPr>
            <w:r w:rsidRPr="009E3E20">
              <w:rPr>
                <w:rStyle w:val="ComputerCode"/>
              </w:rPr>
              <w:t xml:space="preserve">    while (true)</w:t>
            </w:r>
          </w:p>
          <w:p w14:paraId="7B8A4B2B" w14:textId="77777777" w:rsidR="009E3E20" w:rsidRPr="009E3E20" w:rsidRDefault="009E3E20" w:rsidP="009E3E20">
            <w:pPr>
              <w:rPr>
                <w:rStyle w:val="ComputerCode"/>
              </w:rPr>
            </w:pPr>
            <w:r w:rsidRPr="009E3E20">
              <w:rPr>
                <w:rStyle w:val="ComputerCode"/>
              </w:rPr>
              <w:t xml:space="preserve">    {</w:t>
            </w:r>
          </w:p>
          <w:p w14:paraId="0372B3C0" w14:textId="77777777" w:rsidR="009E3E20" w:rsidRPr="009E3E20" w:rsidRDefault="009E3E20" w:rsidP="009E3E20">
            <w:pPr>
              <w:rPr>
                <w:rStyle w:val="ComputerCode"/>
              </w:rPr>
            </w:pPr>
            <w:r w:rsidRPr="009E3E20">
              <w:rPr>
                <w:rStyle w:val="ComputerCode"/>
              </w:rPr>
              <w:t xml:space="preserve">        Time::TimePoint currentTime = Time::GetTime();</w:t>
            </w:r>
          </w:p>
          <w:p w14:paraId="4674F48B" w14:textId="77777777" w:rsidR="009E3E20" w:rsidRDefault="009E3E20" w:rsidP="009E3E20">
            <w:pPr>
              <w:rPr>
                <w:rStyle w:val="ComputerCode"/>
              </w:rPr>
            </w:pPr>
            <w:r w:rsidRPr="009E3E20">
              <w:rPr>
                <w:rStyle w:val="ComputerCode"/>
              </w:rPr>
              <w:t xml:space="preserve">        unsigned long deltaNanoseconds = </w:t>
            </w:r>
          </w:p>
          <w:p w14:paraId="6F432CAA" w14:textId="77777777" w:rsidR="00592F3D" w:rsidRDefault="009E3E20" w:rsidP="009E3E20">
            <w:pPr>
              <w:rPr>
                <w:rStyle w:val="ComputerCode"/>
              </w:rPr>
            </w:pPr>
            <w:r>
              <w:rPr>
                <w:rStyle w:val="ComputerCode"/>
              </w:rPr>
              <w:t xml:space="preserve">                     </w:t>
            </w:r>
            <w:r w:rsidRPr="009E3E20">
              <w:rPr>
                <w:rStyle w:val="ComputerCode"/>
              </w:rPr>
              <w:t>Time::Get</w:t>
            </w:r>
            <w:r w:rsidR="00592F3D">
              <w:rPr>
                <w:rStyle w:val="ComputerCode"/>
              </w:rPr>
              <w:t>DeltaAsNanoseconds(currentTime,</w:t>
            </w:r>
          </w:p>
          <w:p w14:paraId="62667B6E" w14:textId="72CBCD99" w:rsidR="009E3E20" w:rsidRPr="009E3E20" w:rsidRDefault="00592F3D" w:rsidP="009E3E20">
            <w:pPr>
              <w:rPr>
                <w:rStyle w:val="ComputerCode"/>
              </w:rPr>
            </w:pPr>
            <w:r>
              <w:rPr>
                <w:rStyle w:val="ComputerCode"/>
              </w:rPr>
              <w:t xml:space="preserve">                                                 </w:t>
            </w:r>
            <w:r w:rsidR="009E3E20" w:rsidRPr="009E3E20">
              <w:rPr>
                <w:rStyle w:val="ComputerCode"/>
              </w:rPr>
              <w:t>startTime);</w:t>
            </w:r>
          </w:p>
          <w:p w14:paraId="00A5936A" w14:textId="77777777" w:rsidR="009E3E20" w:rsidRPr="009E3E20" w:rsidRDefault="009E3E20" w:rsidP="009E3E20">
            <w:pPr>
              <w:rPr>
                <w:rStyle w:val="ComputerCode"/>
              </w:rPr>
            </w:pPr>
            <w:r w:rsidRPr="009E3E20">
              <w:rPr>
                <w:rStyle w:val="ComputerCode"/>
              </w:rPr>
              <w:t xml:space="preserve">        startTime = currentTime;</w:t>
            </w:r>
          </w:p>
          <w:p w14:paraId="6B14FFC1" w14:textId="77777777" w:rsidR="009E3E20" w:rsidRPr="009E3E20" w:rsidRDefault="009E3E20" w:rsidP="009E3E20">
            <w:pPr>
              <w:rPr>
                <w:rStyle w:val="ComputerCode"/>
              </w:rPr>
            </w:pPr>
          </w:p>
          <w:p w14:paraId="0446944E" w14:textId="3DB43C2A" w:rsidR="009E3E20" w:rsidRPr="009E3E20" w:rsidRDefault="009E3E20" w:rsidP="009E3E20">
            <w:pPr>
              <w:rPr>
                <w:rStyle w:val="ComputerCode"/>
              </w:rPr>
            </w:pPr>
            <w:r>
              <w:rPr>
                <w:rStyle w:val="ComputerCode"/>
              </w:rPr>
              <w:t xml:space="preserve">        if (!vUpdate(currentTime</w:t>
            </w:r>
            <w:r w:rsidRPr="009E3E20">
              <w:rPr>
                <w:rStyle w:val="ComputerCode"/>
              </w:rPr>
              <w:t>, deltaNanoseconds))</w:t>
            </w:r>
          </w:p>
          <w:p w14:paraId="22B42FFB" w14:textId="77777777" w:rsidR="009E3E20" w:rsidRDefault="009E3E20" w:rsidP="009E3E20">
            <w:pPr>
              <w:rPr>
                <w:rStyle w:val="ComputerCode"/>
              </w:rPr>
            </w:pPr>
            <w:r w:rsidRPr="009E3E20">
              <w:rPr>
                <w:rStyle w:val="ComputerCode"/>
              </w:rPr>
              <w:t xml:space="preserve">        {</w:t>
            </w:r>
          </w:p>
          <w:p w14:paraId="0E22E26B" w14:textId="4A5217E8" w:rsidR="009E3E20" w:rsidRPr="009E3E20" w:rsidRDefault="009E3E20" w:rsidP="009E3E20">
            <w:pPr>
              <w:rPr>
                <w:rStyle w:val="ComputerCode"/>
              </w:rPr>
            </w:pPr>
            <w:r>
              <w:rPr>
                <w:rStyle w:val="ComputerCode"/>
              </w:rPr>
              <w:t xml:space="preserve">            // The user request</w:t>
            </w:r>
            <w:r w:rsidR="00D204EE">
              <w:rPr>
                <w:rStyle w:val="ComputerCode"/>
              </w:rPr>
              <w:t>ed</w:t>
            </w:r>
            <w:r>
              <w:rPr>
                <w:rStyle w:val="ComputerCode"/>
              </w:rPr>
              <w:t xml:space="preserve"> to quit</w:t>
            </w:r>
            <w:r w:rsidR="0050587C">
              <w:rPr>
                <w:rStyle w:val="ComputerCode"/>
              </w:rPr>
              <w:t xml:space="preserve"> the game</w:t>
            </w:r>
            <w:r>
              <w:rPr>
                <w:rStyle w:val="ComputerCode"/>
              </w:rPr>
              <w:t>.</w:t>
            </w:r>
          </w:p>
          <w:p w14:paraId="75A17A23" w14:textId="77777777" w:rsidR="009E3E20" w:rsidRPr="009E3E20" w:rsidRDefault="009E3E20" w:rsidP="009E3E20">
            <w:pPr>
              <w:rPr>
                <w:rStyle w:val="ComputerCode"/>
              </w:rPr>
            </w:pPr>
            <w:r w:rsidRPr="009E3E20">
              <w:rPr>
                <w:rStyle w:val="ComputerCode"/>
              </w:rPr>
              <w:t xml:space="preserve">            return true;</w:t>
            </w:r>
          </w:p>
          <w:p w14:paraId="4ED77545" w14:textId="77777777" w:rsidR="009E3E20" w:rsidRPr="009E3E20" w:rsidRDefault="009E3E20" w:rsidP="009E3E20">
            <w:pPr>
              <w:rPr>
                <w:rStyle w:val="ComputerCode"/>
              </w:rPr>
            </w:pPr>
            <w:r w:rsidRPr="009E3E20">
              <w:rPr>
                <w:rStyle w:val="ComputerCode"/>
              </w:rPr>
              <w:t xml:space="preserve">        }</w:t>
            </w:r>
          </w:p>
          <w:p w14:paraId="3ABAA8EA" w14:textId="77777777" w:rsidR="009E3E20" w:rsidRPr="009E3E20" w:rsidRDefault="009E3E20" w:rsidP="009E3E20">
            <w:pPr>
              <w:rPr>
                <w:rStyle w:val="ComputerCode"/>
              </w:rPr>
            </w:pPr>
          </w:p>
          <w:p w14:paraId="25EEF279" w14:textId="77777777" w:rsidR="009E3E20" w:rsidRPr="009E3E20" w:rsidRDefault="009E3E20" w:rsidP="009E3E20">
            <w:pPr>
              <w:rPr>
                <w:rStyle w:val="ComputerCode"/>
              </w:rPr>
            </w:pPr>
            <w:r w:rsidRPr="009E3E20">
              <w:rPr>
                <w:rStyle w:val="ComputerCode"/>
              </w:rPr>
              <w:t xml:space="preserve">        if (!vRender(deltaNanoseconds))</w:t>
            </w:r>
          </w:p>
          <w:p w14:paraId="5AD8E126" w14:textId="77777777" w:rsidR="009E3E20" w:rsidRDefault="009E3E20" w:rsidP="009E3E20">
            <w:pPr>
              <w:rPr>
                <w:rStyle w:val="ComputerCode"/>
              </w:rPr>
            </w:pPr>
            <w:r w:rsidRPr="009E3E20">
              <w:rPr>
                <w:rStyle w:val="ComputerCode"/>
              </w:rPr>
              <w:t xml:space="preserve">        {</w:t>
            </w:r>
          </w:p>
          <w:p w14:paraId="35B0A3C1" w14:textId="60AED5DB" w:rsidR="009E3E20" w:rsidRPr="009E3E20" w:rsidRDefault="009E3E20" w:rsidP="009E3E20">
            <w:pPr>
              <w:rPr>
                <w:rStyle w:val="ComputerCode"/>
              </w:rPr>
            </w:pPr>
            <w:r>
              <w:rPr>
                <w:rStyle w:val="ComputerCode"/>
              </w:rPr>
              <w:t xml:space="preserve">            // Some error occurred whilst rendering the game.</w:t>
            </w:r>
          </w:p>
          <w:p w14:paraId="4D425CCD" w14:textId="2265C7D9" w:rsidR="009E3E20" w:rsidRPr="009E3E20" w:rsidRDefault="009E3E20" w:rsidP="009E3E20">
            <w:pPr>
              <w:rPr>
                <w:rStyle w:val="ComputerCode"/>
              </w:rPr>
            </w:pPr>
            <w:r>
              <w:rPr>
                <w:rStyle w:val="ComputerCode"/>
              </w:rPr>
              <w:t xml:space="preserve">            return false</w:t>
            </w:r>
            <w:r w:rsidRPr="009E3E20">
              <w:rPr>
                <w:rStyle w:val="ComputerCode"/>
              </w:rPr>
              <w:t>;</w:t>
            </w:r>
          </w:p>
          <w:p w14:paraId="05EEF0D4" w14:textId="77777777" w:rsidR="009E3E20" w:rsidRPr="009E3E20" w:rsidRDefault="009E3E20" w:rsidP="009E3E20">
            <w:pPr>
              <w:rPr>
                <w:rStyle w:val="ComputerCode"/>
              </w:rPr>
            </w:pPr>
            <w:r w:rsidRPr="009E3E20">
              <w:rPr>
                <w:rStyle w:val="ComputerCode"/>
              </w:rPr>
              <w:t xml:space="preserve">        }</w:t>
            </w:r>
          </w:p>
          <w:p w14:paraId="34CE4EAA" w14:textId="77777777" w:rsidR="009E3E20" w:rsidRPr="009E3E20" w:rsidRDefault="009E3E20" w:rsidP="009E3E20">
            <w:pPr>
              <w:rPr>
                <w:rStyle w:val="ComputerCode"/>
              </w:rPr>
            </w:pPr>
            <w:r w:rsidRPr="009E3E20">
              <w:rPr>
                <w:rStyle w:val="ComputerCode"/>
              </w:rPr>
              <w:t xml:space="preserve">    }</w:t>
            </w:r>
          </w:p>
          <w:p w14:paraId="69ACAF97" w14:textId="77777777" w:rsidR="009E3E20" w:rsidRPr="009E3E20" w:rsidRDefault="009E3E20" w:rsidP="009E3E20">
            <w:pPr>
              <w:rPr>
                <w:rStyle w:val="ComputerCode"/>
              </w:rPr>
            </w:pPr>
          </w:p>
          <w:p w14:paraId="20D919E9" w14:textId="77777777" w:rsidR="009E3E20" w:rsidRPr="009E3E20" w:rsidRDefault="009E3E20" w:rsidP="009E3E20">
            <w:pPr>
              <w:rPr>
                <w:rStyle w:val="ComputerCode"/>
              </w:rPr>
            </w:pPr>
            <w:r w:rsidRPr="009E3E20">
              <w:rPr>
                <w:rStyle w:val="ComputerCode"/>
              </w:rPr>
              <w:t xml:space="preserve">    // Should never reach this.</w:t>
            </w:r>
          </w:p>
          <w:p w14:paraId="43C3C242" w14:textId="77777777" w:rsidR="009E3E20" w:rsidRPr="009E3E20" w:rsidRDefault="009E3E20" w:rsidP="009E3E20">
            <w:pPr>
              <w:rPr>
                <w:rStyle w:val="ComputerCode"/>
              </w:rPr>
            </w:pPr>
            <w:r w:rsidRPr="009E3E20">
              <w:rPr>
                <w:rStyle w:val="ComputerCode"/>
              </w:rPr>
              <w:t xml:space="preserve">    return false;</w:t>
            </w:r>
          </w:p>
          <w:p w14:paraId="5FB2DCE3" w14:textId="77777777" w:rsidR="009E3E20" w:rsidRDefault="009E3E20" w:rsidP="009E3E20">
            <w:r w:rsidRPr="009E3E20">
              <w:rPr>
                <w:rStyle w:val="ComputerCode"/>
              </w:rPr>
              <w:t>}</w:t>
            </w:r>
          </w:p>
        </w:tc>
      </w:tr>
    </w:tbl>
    <w:p w14:paraId="1C16DA89" w14:textId="77777777" w:rsidR="009E3E20" w:rsidRDefault="009E3E20" w:rsidP="006573E9"/>
    <w:p w14:paraId="33CA873F" w14:textId="482FECBD" w:rsidR="009E3E20" w:rsidRPr="009F6F61" w:rsidRDefault="009E3E20" w:rsidP="006573E9">
      <w:r>
        <w:fldChar w:fldCharType="begin"/>
      </w:r>
      <w:r>
        <w:instrText xml:space="preserve"> REF _Ref380338278 \h </w:instrText>
      </w:r>
      <w:r>
        <w:fldChar w:fldCharType="separate"/>
      </w:r>
      <w:r w:rsidR="00EA324E" w:rsidRPr="009E3E20">
        <w:rPr>
          <w:b/>
        </w:rPr>
        <w:t xml:space="preserve">Listing </w:t>
      </w:r>
      <w:r w:rsidR="00EA324E">
        <w:rPr>
          <w:b/>
          <w:noProof/>
        </w:rPr>
        <w:t>2</w:t>
      </w:r>
      <w:r>
        <w:fldChar w:fldCharType="end"/>
      </w:r>
      <w:r w:rsidR="009F6F61">
        <w:t xml:space="preserve"> shows a basic game loop. It fetches the current time, calculates the time elapsed since the last update, update the </w:t>
      </w:r>
      <w:r w:rsidR="009F6F61" w:rsidRPr="009F6F61">
        <w:rPr>
          <w:rStyle w:val="ComputerCode"/>
        </w:rPr>
        <w:t>GameLogic</w:t>
      </w:r>
      <w:r w:rsidR="009F6F61">
        <w:t xml:space="preserve"> and game subsystems (in </w:t>
      </w:r>
      <w:r w:rsidR="009F6F61" w:rsidRPr="009F6F61">
        <w:rPr>
          <w:rStyle w:val="ComputerCode"/>
        </w:rPr>
        <w:t>vUpdate()</w:t>
      </w:r>
      <w:r w:rsidR="009F6F61">
        <w:t xml:space="preserve">) and render the game to the user (in </w:t>
      </w:r>
      <w:r w:rsidR="009F6F61" w:rsidRPr="009F6F61">
        <w:rPr>
          <w:rStyle w:val="ComputerCode"/>
        </w:rPr>
        <w:t>vRender()</w:t>
      </w:r>
      <w:r w:rsidR="009F6F61">
        <w:t xml:space="preserve">). The Event subsystem is one of the update targets </w:t>
      </w:r>
      <w:r w:rsidR="009F6F61" w:rsidRPr="009F6F61">
        <w:rPr>
          <w:rStyle w:val="ComputerCode"/>
        </w:rPr>
        <w:t>vUpdate()</w:t>
      </w:r>
      <w:r w:rsidR="00424872">
        <w:t xml:space="preserve"> – thus, it is during this call that</w:t>
      </w:r>
      <w:r w:rsidR="009F6F61">
        <w:t xml:space="preserve"> the previously </w:t>
      </w:r>
      <w:r w:rsidR="00424872">
        <w:t xml:space="preserve">triggered </w:t>
      </w:r>
      <w:r w:rsidR="009F6F61">
        <w:t xml:space="preserve">events are processed and dispatched for the registered </w:t>
      </w:r>
      <w:r w:rsidR="00424872">
        <w:t>listeners</w:t>
      </w:r>
      <w:r w:rsidR="009F6F61">
        <w:t>.</w:t>
      </w:r>
    </w:p>
    <w:p w14:paraId="6555FAF0" w14:textId="0A7B0F5C" w:rsidR="00FC1AEA" w:rsidRDefault="009C3220" w:rsidP="00AD7875">
      <w:pPr>
        <w:pStyle w:val="Heading3"/>
      </w:pPr>
      <w:bookmarkStart w:id="45" w:name="_Toc382771600"/>
      <w:r>
        <w:t>Remarkable</w:t>
      </w:r>
      <w:r w:rsidR="00AD7875">
        <w:t xml:space="preserve"> Methods</w:t>
      </w:r>
      <w:bookmarkEnd w:id="45"/>
    </w:p>
    <w:p w14:paraId="1ECEC3FA" w14:textId="3A583100" w:rsidR="00AD7875" w:rsidRDefault="00A8337A" w:rsidP="00AD7875">
      <w:r>
        <w:t>The most important methods for the Game Application layer classes (</w:t>
      </w:r>
      <w:r w:rsidRPr="0050587C">
        <w:rPr>
          <w:rStyle w:val="ComputerCode"/>
        </w:rPr>
        <w:t>vInit()</w:t>
      </w:r>
      <w:r>
        <w:t xml:space="preserve">, </w:t>
      </w:r>
      <w:r w:rsidRPr="00A8337A">
        <w:rPr>
          <w:rStyle w:val="ComputerCode"/>
        </w:rPr>
        <w:t>vDestroy()</w:t>
      </w:r>
      <w:r>
        <w:t xml:space="preserve"> and </w:t>
      </w:r>
      <w:r>
        <w:rPr>
          <w:rStyle w:val="ComputerCode"/>
        </w:rPr>
        <w:t>vRun</w:t>
      </w:r>
      <w:r w:rsidRPr="00290138">
        <w:rPr>
          <w:rStyle w:val="ComputerCode"/>
        </w:rPr>
        <w:t>()</w:t>
      </w:r>
      <w:r>
        <w:t xml:space="preserve">) were described in Section </w:t>
      </w:r>
      <w:r>
        <w:fldChar w:fldCharType="begin"/>
      </w:r>
      <w:r>
        <w:instrText xml:space="preserve"> REF _Ref380337772 \r \h </w:instrText>
      </w:r>
      <w:r>
        <w:fldChar w:fldCharType="separate"/>
      </w:r>
      <w:r w:rsidR="00EA324E">
        <w:t>3.2</w:t>
      </w:r>
      <w:r>
        <w:fldChar w:fldCharType="end"/>
      </w:r>
      <w:r>
        <w:t>.</w:t>
      </w:r>
    </w:p>
    <w:p w14:paraId="7199F921" w14:textId="37F151C4" w:rsidR="00424872" w:rsidRDefault="00424872" w:rsidP="00AD7875">
      <w:r>
        <w:t xml:space="preserve">Other important methods are </w:t>
      </w:r>
      <w:r w:rsidRPr="00424872">
        <w:rPr>
          <w:rStyle w:val="ComputerCode"/>
        </w:rPr>
        <w:t>vAddGameView</w:t>
      </w:r>
      <w:r>
        <w:t xml:space="preserve">() and </w:t>
      </w:r>
      <w:r w:rsidRPr="00424872">
        <w:rPr>
          <w:rStyle w:val="ComputerCode"/>
        </w:rPr>
        <w:t>vRemoveGameView</w:t>
      </w:r>
      <w:r>
        <w:t xml:space="preserve">(), used to attach and detach a </w:t>
      </w:r>
      <w:r w:rsidRPr="00645BEF">
        <w:rPr>
          <w:rStyle w:val="ComputerCode"/>
        </w:rPr>
        <w:t>GameView</w:t>
      </w:r>
      <w:r>
        <w:t xml:space="preserve"> to the </w:t>
      </w:r>
      <w:r w:rsidRPr="00645BEF">
        <w:rPr>
          <w:rStyle w:val="ComputerCode"/>
        </w:rPr>
        <w:t>GameApplication</w:t>
      </w:r>
      <w:r>
        <w:t xml:space="preserve">, respectively, and </w:t>
      </w:r>
      <w:r w:rsidRPr="00424872">
        <w:rPr>
          <w:rStyle w:val="ComputerCode"/>
        </w:rPr>
        <w:t>vRegisterGameEvents</w:t>
      </w:r>
      <w:r>
        <w:t xml:space="preserve">() and </w:t>
      </w:r>
      <w:r w:rsidRPr="00424872">
        <w:rPr>
          <w:rStyle w:val="ComputerCode"/>
        </w:rPr>
        <w:t>vUnregisterGameEvents</w:t>
      </w:r>
      <w:r>
        <w:t xml:space="preserve">(), which allows registering and unregistering game events to the Event Manager. As it will be discussed in Section </w:t>
      </w:r>
      <w:r>
        <w:fldChar w:fldCharType="begin"/>
      </w:r>
      <w:r>
        <w:instrText xml:space="preserve"> REF _Ref380340899 \r \h </w:instrText>
      </w:r>
      <w:r>
        <w:fldChar w:fldCharType="separate"/>
      </w:r>
      <w:r w:rsidR="00EA324E">
        <w:t>4.3</w:t>
      </w:r>
      <w:r>
        <w:fldChar w:fldCharType="end"/>
      </w:r>
      <w:r>
        <w:t>, events can play a very important role in the implementation of UA-Games.</w:t>
      </w:r>
    </w:p>
    <w:p w14:paraId="64267AE7" w14:textId="7AFC0F0B" w:rsidR="004E7E91" w:rsidRDefault="004E7E91" w:rsidP="00AD7875">
      <w:r>
        <w:t xml:space="preserve">For the </w:t>
      </w:r>
      <w:r w:rsidRPr="004E7E91">
        <w:rPr>
          <w:rStyle w:val="ComputerCode"/>
        </w:rPr>
        <w:t>BaseGameApplication</w:t>
      </w:r>
      <w:r>
        <w:t xml:space="preserve">, all the initialization methods are also important. They offer a simple sequence for initializing the application, setting up the </w:t>
      </w:r>
      <w:r w:rsidR="004A4F54">
        <w:t>player profile</w:t>
      </w:r>
      <w:r>
        <w:t>s (</w:t>
      </w:r>
      <w:r w:rsidRPr="005E0A68">
        <w:rPr>
          <w:rStyle w:val="ComputerCode"/>
        </w:rPr>
        <w:t>vInitPlayerProfiles()</w:t>
      </w:r>
      <w:r>
        <w:t>), the resources (</w:t>
      </w:r>
      <w:r w:rsidRPr="005E0A68">
        <w:rPr>
          <w:rStyle w:val="ComputerCode"/>
        </w:rPr>
        <w:t>vInitResourceCache()</w:t>
      </w:r>
      <w:r>
        <w:t>), the event manager (</w:t>
      </w:r>
      <w:r w:rsidRPr="005E0A68">
        <w:rPr>
          <w:rStyle w:val="ComputerCode"/>
        </w:rPr>
        <w:t>vInitEventManager()</w:t>
      </w:r>
      <w:r>
        <w:t>)</w:t>
      </w:r>
      <w:r w:rsidR="005E0A68">
        <w:t>, the game logic (</w:t>
      </w:r>
      <w:r w:rsidR="005E0A68" w:rsidRPr="005E0A68">
        <w:rPr>
          <w:rStyle w:val="ComputerCode"/>
        </w:rPr>
        <w:t>vCreateGameLogic()</w:t>
      </w:r>
      <w:r w:rsidR="005E0A68">
        <w:t xml:space="preserve"> and </w:t>
      </w:r>
      <w:r w:rsidR="005E0A68" w:rsidRPr="005E0A68">
        <w:rPr>
          <w:rStyle w:val="ComputerCode"/>
        </w:rPr>
        <w:t>vInitGameLogic()</w:t>
      </w:r>
      <w:r w:rsidR="005E0A68">
        <w:t>)</w:t>
      </w:r>
      <w:r>
        <w:t xml:space="preserve"> and the output </w:t>
      </w:r>
      <w:r w:rsidR="005E0A68">
        <w:t>subsystems (</w:t>
      </w:r>
      <w:r w:rsidR="005E0A68" w:rsidRPr="005E0A68">
        <w:rPr>
          <w:rStyle w:val="ComputerCode"/>
        </w:rPr>
        <w:t>vInitOutputSystems()</w:t>
      </w:r>
      <w:r w:rsidR="005E0A68">
        <w:t>)</w:t>
      </w:r>
      <w:r>
        <w:t>.</w:t>
      </w:r>
      <w:r w:rsidR="005E0A68">
        <w:t xml:space="preserve"> These methods can be implemented by a subclass to initialize the respective features – they </w:t>
      </w:r>
      <w:r w:rsidR="005E0A68">
        <w:lastRenderedPageBreak/>
        <w:t xml:space="preserve">are usually a few lines of code long. Only </w:t>
      </w:r>
      <w:r w:rsidR="005E0A68" w:rsidRPr="005E0A68">
        <w:rPr>
          <w:rStyle w:val="ComputerCode"/>
        </w:rPr>
        <w:t>vCreateGameLogic()</w:t>
      </w:r>
      <w:r w:rsidR="005E0A68">
        <w:t xml:space="preserve"> and </w:t>
      </w:r>
      <w:r w:rsidR="005E0A68" w:rsidRPr="005E0A68">
        <w:rPr>
          <w:rStyle w:val="ComputerCode"/>
        </w:rPr>
        <w:t>vInitOutputSystems()</w:t>
      </w:r>
      <w:r w:rsidR="005E0A68">
        <w:t xml:space="preserve"> do not offer a default implementation. </w:t>
      </w:r>
      <w:r w:rsidR="004918A7">
        <w:fldChar w:fldCharType="begin"/>
      </w:r>
      <w:r w:rsidR="004918A7">
        <w:instrText xml:space="preserve"> REF _Ref380342339 \h </w:instrText>
      </w:r>
      <w:r w:rsidR="004918A7">
        <w:fldChar w:fldCharType="separate"/>
      </w:r>
      <w:r w:rsidR="00EA324E" w:rsidRPr="005E0A68">
        <w:rPr>
          <w:b/>
        </w:rPr>
        <w:t xml:space="preserve">Listing </w:t>
      </w:r>
      <w:r w:rsidR="00EA324E">
        <w:rPr>
          <w:b/>
          <w:noProof/>
        </w:rPr>
        <w:t>3</w:t>
      </w:r>
      <w:r w:rsidR="004918A7">
        <w:fldChar w:fldCharType="end"/>
      </w:r>
      <w:r w:rsidR="004918A7">
        <w:t xml:space="preserve"> illustrates</w:t>
      </w:r>
      <w:r w:rsidR="005E0A68">
        <w:t xml:space="preserve"> </w:t>
      </w:r>
      <w:r w:rsidR="00005071">
        <w:t>an</w:t>
      </w:r>
      <w:r w:rsidR="005E0A68">
        <w:t xml:space="preserve"> implementation of </w:t>
      </w:r>
      <w:r w:rsidR="005E0A68" w:rsidRPr="005E0A68">
        <w:rPr>
          <w:rStyle w:val="ComputerCode"/>
        </w:rPr>
        <w:t>vInitOutputSystems()</w:t>
      </w:r>
      <w:r w:rsidR="005E0A68">
        <w:t>.</w:t>
      </w:r>
    </w:p>
    <w:p w14:paraId="184DBA63" w14:textId="306AAEA8" w:rsidR="005E0A68" w:rsidRPr="005E0A68" w:rsidRDefault="005E0A68" w:rsidP="00314533">
      <w:pPr>
        <w:pStyle w:val="Caption"/>
        <w:keepNext/>
        <w:jc w:val="center"/>
      </w:pPr>
      <w:bookmarkStart w:id="46" w:name="_Ref380342339"/>
      <w:bookmarkStart w:id="47" w:name="_Toc382771728"/>
      <w:r w:rsidRPr="005E0A68">
        <w:rPr>
          <w:b/>
        </w:rPr>
        <w:t xml:space="preserve">Listing </w:t>
      </w:r>
      <w:r w:rsidRPr="005E0A68">
        <w:rPr>
          <w:b/>
        </w:rPr>
        <w:fldChar w:fldCharType="begin"/>
      </w:r>
      <w:r w:rsidRPr="005E0A68">
        <w:rPr>
          <w:b/>
        </w:rPr>
        <w:instrText xml:space="preserve"> SEQ Listing \* ARABIC </w:instrText>
      </w:r>
      <w:r w:rsidRPr="005E0A68">
        <w:rPr>
          <w:b/>
        </w:rPr>
        <w:fldChar w:fldCharType="separate"/>
      </w:r>
      <w:r w:rsidR="00EA324E">
        <w:rPr>
          <w:b/>
          <w:noProof/>
        </w:rPr>
        <w:t>3</w:t>
      </w:r>
      <w:r w:rsidRPr="005E0A68">
        <w:rPr>
          <w:b/>
        </w:rPr>
        <w:fldChar w:fldCharType="end"/>
      </w:r>
      <w:bookmarkEnd w:id="46"/>
      <w:r w:rsidRPr="005E0A68">
        <w:rPr>
          <w:b/>
        </w:rPr>
        <w:t>.</w:t>
      </w:r>
      <w:r w:rsidRPr="005E0A68">
        <w:t xml:space="preserve"> A sample implementation of the </w:t>
      </w:r>
      <w:r w:rsidRPr="00645BEF">
        <w:rPr>
          <w:rStyle w:val="ComputerCode"/>
        </w:rPr>
        <w:t>BaseGameApplication</w:t>
      </w:r>
      <w:r w:rsidRPr="005E0A68">
        <w:t xml:space="preserve">’s method </w:t>
      </w:r>
      <w:r w:rsidRPr="00645BEF">
        <w:rPr>
          <w:rStyle w:val="ComputerCode"/>
        </w:rPr>
        <w:t>vInitOutputSystems()</w:t>
      </w:r>
      <w:r w:rsidRPr="005E0A68">
        <w:t>.</w:t>
      </w:r>
      <w:bookmarkEnd w:id="47"/>
    </w:p>
    <w:tbl>
      <w:tblPr>
        <w:tblStyle w:val="TableGrid"/>
        <w:tblW w:w="0" w:type="auto"/>
        <w:tblLook w:val="04A0" w:firstRow="1" w:lastRow="0" w:firstColumn="1" w:lastColumn="0" w:noHBand="0" w:noVBand="1"/>
      </w:tblPr>
      <w:tblGrid>
        <w:gridCol w:w="8494"/>
      </w:tblGrid>
      <w:tr w:rsidR="005E0A68" w14:paraId="7960C0C5" w14:textId="77777777" w:rsidTr="005E0A68">
        <w:tc>
          <w:tcPr>
            <w:tcW w:w="8494" w:type="dxa"/>
          </w:tcPr>
          <w:p w14:paraId="451FD490" w14:textId="5CF6BDCC" w:rsidR="005E0A68" w:rsidRPr="005E0A68" w:rsidRDefault="005E0A68" w:rsidP="005E0A68">
            <w:pPr>
              <w:rPr>
                <w:rStyle w:val="ComputerCode"/>
              </w:rPr>
            </w:pPr>
            <w:r w:rsidRPr="005E0A68">
              <w:rPr>
                <w:rStyle w:val="ComputerCode"/>
              </w:rPr>
              <w:t>virtual bool MyGame</w:t>
            </w:r>
            <w:r w:rsidR="004918A7">
              <w:rPr>
                <w:rStyle w:val="ComputerCode"/>
              </w:rPr>
              <w:t>Application</w:t>
            </w:r>
            <w:r w:rsidRPr="005E0A68">
              <w:rPr>
                <w:rStyle w:val="ComputerCode"/>
              </w:rPr>
              <w:t>::vInitOutputSystems()</w:t>
            </w:r>
          </w:p>
          <w:p w14:paraId="712A7466" w14:textId="77777777" w:rsidR="005E0A68" w:rsidRPr="005E0A68" w:rsidRDefault="005E0A68" w:rsidP="005E0A68">
            <w:pPr>
              <w:rPr>
                <w:rStyle w:val="ComputerCode"/>
              </w:rPr>
            </w:pPr>
            <w:r w:rsidRPr="005E0A68">
              <w:rPr>
                <w:rStyle w:val="ComputerCode"/>
              </w:rPr>
              <w:t>{</w:t>
            </w:r>
          </w:p>
          <w:p w14:paraId="046979B2" w14:textId="77777777" w:rsidR="005E0A68" w:rsidRPr="005E0A68" w:rsidRDefault="005E0A68" w:rsidP="005E0A68">
            <w:pPr>
              <w:rPr>
                <w:rStyle w:val="ComputerCode"/>
              </w:rPr>
            </w:pPr>
            <w:r w:rsidRPr="005E0A68">
              <w:rPr>
                <w:rStyle w:val="ComputerCode"/>
              </w:rPr>
              <w:t xml:space="preserve">    // Graphics</w:t>
            </w:r>
          </w:p>
          <w:p w14:paraId="5641F722" w14:textId="77777777" w:rsidR="005E0A68" w:rsidRPr="005E0A68" w:rsidRDefault="005E0A68" w:rsidP="005E0A68">
            <w:pPr>
              <w:rPr>
                <w:rStyle w:val="ComputerCode"/>
              </w:rPr>
            </w:pPr>
            <w:r w:rsidRPr="005E0A68">
              <w:rPr>
                <w:rStyle w:val="ComputerCode"/>
              </w:rPr>
              <w:t xml:space="preserve">    uge::IGraphicsSharedPointer pGraphics(</w:t>
            </w:r>
          </w:p>
          <w:p w14:paraId="068B40FA" w14:textId="00BE8939" w:rsidR="005E0A68" w:rsidRPr="005E0A68" w:rsidRDefault="005E0A68" w:rsidP="005E0A68">
            <w:pPr>
              <w:rPr>
                <w:rStyle w:val="ComputerCode"/>
              </w:rPr>
            </w:pPr>
            <w:r w:rsidRPr="005E0A68">
              <w:rPr>
                <w:rStyle w:val="ComputerCode"/>
              </w:rPr>
              <w:t xml:space="preserve">              LIB_NEW uge::OgreGraphics(vGetGameTitle(), </w:t>
            </w:r>
          </w:p>
          <w:p w14:paraId="5D6E4F98" w14:textId="0DEC7436" w:rsidR="005E0A68" w:rsidRPr="005E0A68" w:rsidRDefault="005E0A68" w:rsidP="005E0A68">
            <w:pPr>
              <w:rPr>
                <w:rStyle w:val="ComputerCode"/>
              </w:rPr>
            </w:pPr>
            <w:r>
              <w:rPr>
                <w:rStyle w:val="ComputerCode"/>
              </w:rPr>
              <w:t xml:space="preserve">    </w:t>
            </w:r>
            <w:r w:rsidRPr="005E0A68">
              <w:rPr>
                <w:rStyle w:val="ComputerCode"/>
              </w:rPr>
              <w:t xml:space="preserve">          m_CurrentPlayerProfile.GetGraphicalPreferences()));</w:t>
            </w:r>
          </w:p>
          <w:p w14:paraId="6BF06151" w14:textId="77777777" w:rsidR="005E0A68" w:rsidRPr="005E0A68" w:rsidRDefault="005E0A68" w:rsidP="005E0A68">
            <w:pPr>
              <w:rPr>
                <w:rStyle w:val="ComputerCode"/>
              </w:rPr>
            </w:pPr>
          </w:p>
          <w:p w14:paraId="7FD25E3A" w14:textId="77777777" w:rsidR="005E0A68" w:rsidRPr="005E0A68" w:rsidRDefault="005E0A68" w:rsidP="005E0A68">
            <w:pPr>
              <w:rPr>
                <w:rStyle w:val="ComputerCode"/>
              </w:rPr>
            </w:pPr>
            <w:r w:rsidRPr="005E0A68">
              <w:rPr>
                <w:rStyle w:val="ComputerCode"/>
              </w:rPr>
              <w:t xml:space="preserve">    // Audio</w:t>
            </w:r>
          </w:p>
          <w:p w14:paraId="4475D660" w14:textId="77777777" w:rsidR="005E0A68" w:rsidRPr="005E0A68" w:rsidRDefault="005E0A68" w:rsidP="005E0A68">
            <w:pPr>
              <w:rPr>
                <w:rStyle w:val="ComputerCode"/>
              </w:rPr>
            </w:pPr>
            <w:r w:rsidRPr="005E0A68">
              <w:rPr>
                <w:rStyle w:val="ComputerCode"/>
              </w:rPr>
              <w:t xml:space="preserve">    const int TOTAL_BUFFERS = 32;</w:t>
            </w:r>
          </w:p>
          <w:p w14:paraId="1E34BB9C" w14:textId="1F8CFB48" w:rsidR="000B2832" w:rsidRDefault="005E0A68" w:rsidP="005E0A68">
            <w:pPr>
              <w:rPr>
                <w:rStyle w:val="ComputerCode"/>
              </w:rPr>
            </w:pPr>
            <w:r w:rsidRPr="005E0A68">
              <w:rPr>
                <w:rStyle w:val="ComputerCode"/>
              </w:rPr>
              <w:t xml:space="preserve">    uge::IAudioSharedPointer pAudio(LIB_NEW </w:t>
            </w:r>
          </w:p>
          <w:p w14:paraId="77ADEBBA" w14:textId="35B30C29" w:rsidR="005E0A68" w:rsidRPr="005E0A68" w:rsidRDefault="000B2832" w:rsidP="005E0A68">
            <w:pPr>
              <w:rPr>
                <w:rStyle w:val="ComputerCode"/>
              </w:rPr>
            </w:pPr>
            <w:r>
              <w:rPr>
                <w:rStyle w:val="ComputerCode"/>
              </w:rPr>
              <w:t xml:space="preserve">                              </w:t>
            </w:r>
            <w:r w:rsidR="005E0A68" w:rsidRPr="005E0A68">
              <w:rPr>
                <w:rStyle w:val="ComputerCode"/>
              </w:rPr>
              <w:t>uge::OpenALSoftAudio(TOTAL_BUFFERS));</w:t>
            </w:r>
          </w:p>
          <w:p w14:paraId="66392A04" w14:textId="77777777" w:rsidR="005E0A68" w:rsidRPr="005E0A68" w:rsidRDefault="005E0A68" w:rsidP="005E0A68">
            <w:pPr>
              <w:rPr>
                <w:rStyle w:val="ComputerCode"/>
              </w:rPr>
            </w:pPr>
          </w:p>
          <w:p w14:paraId="3A0DC793" w14:textId="77777777" w:rsidR="005E0A68" w:rsidRPr="005E0A68" w:rsidRDefault="005E0A68" w:rsidP="005E0A68">
            <w:pPr>
              <w:rPr>
                <w:rStyle w:val="ComputerCode"/>
              </w:rPr>
            </w:pPr>
            <w:r w:rsidRPr="005E0A68">
              <w:rPr>
                <w:rStyle w:val="ComputerCode"/>
              </w:rPr>
              <w:t xml:space="preserve">    return m_Output.Init(pGraphics,</w:t>
            </w:r>
          </w:p>
          <w:p w14:paraId="3DAE305D" w14:textId="4C46DAFD" w:rsidR="005E0A68" w:rsidRPr="005E0A68" w:rsidRDefault="005E0A68" w:rsidP="005E0A68">
            <w:pPr>
              <w:rPr>
                <w:rStyle w:val="ComputerCode"/>
              </w:rPr>
            </w:pPr>
            <w:r w:rsidRPr="005E0A68">
              <w:rPr>
                <w:rStyle w:val="ComputerCode"/>
              </w:rPr>
              <w:t xml:space="preserve">                         pAudio);</w:t>
            </w:r>
          </w:p>
          <w:p w14:paraId="732F51C4" w14:textId="5E823115" w:rsidR="005E0A68" w:rsidRDefault="005E0A68" w:rsidP="005E0A68">
            <w:r w:rsidRPr="005E0A68">
              <w:rPr>
                <w:rStyle w:val="ComputerCode"/>
              </w:rPr>
              <w:t>}</w:t>
            </w:r>
          </w:p>
        </w:tc>
      </w:tr>
    </w:tbl>
    <w:p w14:paraId="5EEE3243" w14:textId="77777777" w:rsidR="005E0A68" w:rsidRDefault="005E0A68" w:rsidP="00AD7875"/>
    <w:p w14:paraId="24C2A7A3" w14:textId="72703D95" w:rsidR="004918A7" w:rsidRDefault="004918A7" w:rsidP="004918A7">
      <w:r>
        <w:t xml:space="preserve">In </w:t>
      </w:r>
      <w:r>
        <w:fldChar w:fldCharType="begin"/>
      </w:r>
      <w:r>
        <w:instrText xml:space="preserve"> REF _Ref380342339 \h </w:instrText>
      </w:r>
      <w:r>
        <w:fldChar w:fldCharType="separate"/>
      </w:r>
      <w:r w:rsidR="00EA324E" w:rsidRPr="005E0A68">
        <w:rPr>
          <w:b/>
        </w:rPr>
        <w:t xml:space="preserve">Listing </w:t>
      </w:r>
      <w:r w:rsidR="00EA324E">
        <w:rPr>
          <w:b/>
          <w:noProof/>
        </w:rPr>
        <w:t>3</w:t>
      </w:r>
      <w:r>
        <w:fldChar w:fldCharType="end"/>
      </w:r>
      <w:r>
        <w:t xml:space="preserve">, the </w:t>
      </w:r>
      <w:r w:rsidRPr="005E0A68">
        <w:rPr>
          <w:rStyle w:val="ComputerCode"/>
        </w:rPr>
        <w:t>MyGame</w:t>
      </w:r>
      <w:r>
        <w:rPr>
          <w:rStyle w:val="ComputerCode"/>
        </w:rPr>
        <w:t>Application</w:t>
      </w:r>
      <w:r w:rsidRPr="004918A7">
        <w:t xml:space="preserve"> created two output sub</w:t>
      </w:r>
      <w:r>
        <w:t xml:space="preserve">systems: one for graphics and another for audio. A more complex example could load the desired systems from the </w:t>
      </w:r>
      <w:r w:rsidR="004A4F54">
        <w:t>player profile</w:t>
      </w:r>
      <w:r>
        <w:t xml:space="preserve"> preferences.</w:t>
      </w:r>
    </w:p>
    <w:p w14:paraId="2E88ACB2" w14:textId="0DC82EB1" w:rsidR="00FC1AEA" w:rsidRDefault="00FC1AEA" w:rsidP="00FC1AEA">
      <w:pPr>
        <w:pStyle w:val="Heading2"/>
      </w:pPr>
      <w:bookmarkStart w:id="48" w:name="_Ref382231817"/>
      <w:bookmarkStart w:id="49" w:name="_Toc382771601"/>
      <w:r>
        <w:t>Game Logic Layer</w:t>
      </w:r>
      <w:bookmarkEnd w:id="48"/>
      <w:bookmarkEnd w:id="49"/>
    </w:p>
    <w:p w14:paraId="7881C458" w14:textId="0AF2A16A" w:rsidR="00FC11FB" w:rsidRPr="00CE392E" w:rsidRDefault="006573E9" w:rsidP="006573E9">
      <w:r>
        <w:t xml:space="preserve">As stated in Section </w:t>
      </w:r>
      <w:r>
        <w:fldChar w:fldCharType="begin"/>
      </w:r>
      <w:r>
        <w:instrText xml:space="preserve"> REF _Ref380312389 \r \h </w:instrText>
      </w:r>
      <w:r>
        <w:fldChar w:fldCharType="separate"/>
      </w:r>
      <w:r w:rsidR="00EA324E">
        <w:t>2.2</w:t>
      </w:r>
      <w:r>
        <w:fldChar w:fldCharType="end"/>
      </w:r>
      <w:r>
        <w:t xml:space="preserve">, the </w:t>
      </w:r>
      <w:r>
        <w:rPr>
          <w:rStyle w:val="ComputerCode"/>
        </w:rPr>
        <w:t>GameLogic</w:t>
      </w:r>
      <w:r>
        <w:t xml:space="preserve"> </w:t>
      </w:r>
      <w:r w:rsidR="0050587C">
        <w:t xml:space="preserve">layer </w:t>
      </w:r>
      <w:r>
        <w:t>provides an abstraction the game implementation</w:t>
      </w:r>
      <w:r w:rsidR="00CE392E">
        <w:t xml:space="preserve"> and contains the simulation of the game world</w:t>
      </w:r>
      <w:r>
        <w:t xml:space="preserve"> with all </w:t>
      </w:r>
      <w:r w:rsidR="00FC11FB">
        <w:t>its rules, logic and behaviors.</w:t>
      </w:r>
      <w:r w:rsidR="00CE392E">
        <w:t xml:space="preserve"> The following subsections discusses some aspects with the layer with more depth.</w:t>
      </w:r>
    </w:p>
    <w:p w14:paraId="7BDB19EC" w14:textId="4EADAE26" w:rsidR="00FC11FB" w:rsidRDefault="00FC11FB" w:rsidP="00FC11FB">
      <w:pPr>
        <w:pStyle w:val="Heading3"/>
      </w:pPr>
      <w:bookmarkStart w:id="50" w:name="_Ref381715527"/>
      <w:bookmarkStart w:id="51" w:name="_Toc382771602"/>
      <w:r>
        <w:t>Game Logic Functionality</w:t>
      </w:r>
      <w:bookmarkEnd w:id="50"/>
      <w:bookmarkEnd w:id="51"/>
    </w:p>
    <w:p w14:paraId="3A53B8CF" w14:textId="77777777" w:rsidR="007B4502" w:rsidRDefault="004A0567" w:rsidP="007B4502">
      <w:r>
        <w:t xml:space="preserve">The </w:t>
      </w:r>
      <w:r>
        <w:rPr>
          <w:rStyle w:val="ComputerCode"/>
        </w:rPr>
        <w:t>GameLogic</w:t>
      </w:r>
      <w:r>
        <w:t xml:space="preserve"> </w:t>
      </w:r>
      <w:r w:rsidR="0050587C">
        <w:t xml:space="preserve">layer </w:t>
      </w:r>
      <w:r>
        <w:t xml:space="preserve">handles the run-time lifetime of the game. It </w:t>
      </w:r>
      <w:r w:rsidR="00855DC8">
        <w:t>orchestrates</w:t>
      </w:r>
      <w:r>
        <w:t xml:space="preserve"> everything that exists in and interacts with the game world</w:t>
      </w:r>
      <w:r w:rsidR="00855DC8">
        <w:t>, managing the entities and game commands</w:t>
      </w:r>
      <w:r w:rsidR="0050587C">
        <w:t>, events, physics and tasks</w:t>
      </w:r>
      <w:r>
        <w:t>.</w:t>
      </w:r>
    </w:p>
    <w:p w14:paraId="19272651" w14:textId="4AF30D55" w:rsidR="0050587C" w:rsidRPr="007B4502" w:rsidRDefault="00057510" w:rsidP="007B4502">
      <w:r>
        <w:t xml:space="preserve">This layer </w:t>
      </w:r>
      <w:r w:rsidR="007B4502">
        <w:t xml:space="preserve">self-sufficient, </w:t>
      </w:r>
      <w:r w:rsidR="007B4502" w:rsidRPr="007B4502">
        <w:rPr>
          <w:rStyle w:val="SubtleEmphasis"/>
        </w:rPr>
        <w:t>i.e.</w:t>
      </w:r>
      <w:r w:rsidR="007B4502">
        <w:t>, it does not depend on any other layer of the engine; it depends only on UGE’s core features. Thus, it is possible to define the logic of a game without mentioning any input or output interactions – the game world can run and simulate itself. This gives great flexibility for polymorphic physical-level specialization: conveying the game information to the user is like snapping a picture of the current game state and describing it to the user.</w:t>
      </w:r>
      <w:r>
        <w:t xml:space="preserve"> In the other hand, sending a command to the game just require dispatching an event when the users performs an action.</w:t>
      </w:r>
    </w:p>
    <w:p w14:paraId="6EE72A0A" w14:textId="5666EAA9" w:rsidR="004A0567" w:rsidRDefault="00057510" w:rsidP="004A0567">
      <w:r>
        <w:t xml:space="preserve">The </w:t>
      </w:r>
      <w:r>
        <w:rPr>
          <w:rStyle w:val="ComputerCode"/>
        </w:rPr>
        <w:t>GameLogic</w:t>
      </w:r>
      <w:r>
        <w:t xml:space="preserve"> </w:t>
      </w:r>
      <w:r w:rsidR="0050587C">
        <w:t xml:space="preserve">groups many of the core functionalities into a single structure. It uses entities and components; the Physics subsystem; the Scene Manager; the Task Manager </w:t>
      </w:r>
      <w:r w:rsidR="0050587C">
        <w:lastRenderedPageBreak/>
        <w:t xml:space="preserve">and the </w:t>
      </w:r>
      <w:r w:rsidR="004A4F54">
        <w:t>Player Profile</w:t>
      </w:r>
      <w:r w:rsidR="0050587C">
        <w:t>s.</w:t>
      </w:r>
      <w:r w:rsidR="005F15B0">
        <w:t xml:space="preserve"> As the game logic complexity can vary depending on the game – from very simple to very complex –, UGE provides flexible and extensible Game States.</w:t>
      </w:r>
    </w:p>
    <w:p w14:paraId="5FADDB63" w14:textId="1169CDE4" w:rsidR="005F15B0" w:rsidRDefault="005F15B0" w:rsidP="004A0567">
      <w:r>
        <w:t xml:space="preserve">Each of these features are briefly discussed in the subsections below and detailed with more depth in Section </w:t>
      </w:r>
      <w:r>
        <w:fldChar w:fldCharType="begin"/>
      </w:r>
      <w:r>
        <w:instrText xml:space="preserve"> REF _Ref380313645 \r \h </w:instrText>
      </w:r>
      <w:r>
        <w:fldChar w:fldCharType="separate"/>
      </w:r>
      <w:r w:rsidR="00EA324E">
        <w:t>4</w:t>
      </w:r>
      <w:r>
        <w:fldChar w:fldCharType="end"/>
      </w:r>
      <w:r>
        <w:t>.</w:t>
      </w:r>
    </w:p>
    <w:p w14:paraId="272F4574" w14:textId="30BF4F1F" w:rsidR="00855DC8" w:rsidRPr="004A0567" w:rsidRDefault="00855DC8" w:rsidP="00855DC8">
      <w:pPr>
        <w:pStyle w:val="Heading4"/>
      </w:pPr>
      <w:bookmarkStart w:id="52" w:name="_Ref381777918"/>
      <w:r>
        <w:t>Game Entities</w:t>
      </w:r>
      <w:r w:rsidR="007B4502">
        <w:t xml:space="preserve"> (Actors)</w:t>
      </w:r>
      <w:bookmarkEnd w:id="52"/>
    </w:p>
    <w:p w14:paraId="1F7E6321" w14:textId="144C3FA9" w:rsidR="00FC11FB" w:rsidRDefault="001F13CB" w:rsidP="00FC11FB">
      <w:r>
        <w:t>In a UGE game, everything that participates in the game world is an entity. Characters, vehicles, objects, scenery</w:t>
      </w:r>
      <w:r w:rsidR="00142A14">
        <w:t>, projectiles… Everything is an entity. In some games, entities are also known as game objects or actors.</w:t>
      </w:r>
    </w:p>
    <w:p w14:paraId="4E00AA16" w14:textId="015B8229" w:rsidR="004218CE" w:rsidRDefault="004218CE" w:rsidP="00FC11FB">
      <w:r>
        <w:t>The engine</w:t>
      </w:r>
      <w:r w:rsidR="00142A14">
        <w:t xml:space="preserve"> uses a flexible entity approach: an entity-component approach</w:t>
      </w:r>
      <w:r w:rsidR="00AE6D18">
        <w:t xml:space="preserve"> </w:t>
      </w:r>
      <w:r w:rsidR="00AE6D18" w:rsidRPr="00C91B3B">
        <w:fldChar w:fldCharType="begin"/>
      </w:r>
      <w:r w:rsidR="006064EC">
        <w:instrText xml:space="preserve"> ADDIN ZOTERO_ITEM CSL_CITATION {"citationID":"QJNpcWaK","properties":{"formattedCitation":"[1,2,6,11,12,14,15,16]","plainCitation":"[1,2,6,11,12,14,15,16]"},"citationItems":[{"id":1192,"uris":["http://zotero.org/users/840084/items/KKHZ64GK"],"uri":["http://zotero.org/users/840084/items/KKHZ64GK"],"itemData":{"id":1192,"type":"webpage","title":"Game Engines 101: The Entity/Component Model","container-title":"Gamasutra","URL":"http://www.gamasutra.com/blogs/MeganFox/20101208/6590/Game_Engines_101_The_EntityComponent_Model.php","author":[{"family":"Fox","given":"Megan"}],"issued":{"date-parts":[["2010",12,8]]},"accessed":{"date-parts":[["2013",10,14]]}}},{"id":1194,"uris":["http://zotero.org/users/840084/items/8J6TCVV7"],"uri":["http://zotero.org/users/840084/items/8J6TCVV7"],"itemData":{"id":1194,"type":"webpage","title":"Artemis Entity System Framework","URL":"http://gamadu.com/artemis/","author":[{"family":"Gamadu.com","given":""}],"issued":{"date-parts":[["2012"]]},"accessed":{"date-parts":[["2013",10,14]]}}},{"id":1779,"uris":["http://zotero.org/users/840084/items/J2ERQ9P2"],"uri":["http://zotero.org/users/840084/items/J2ERQ9P2"],"itemData":{"id":1779,"type":"paper-conference","title":"A Data-Driven Entity-Component Approach to Develop Universally Accessible Games","event":"Human-Computer Interaction International 2014","author":[{"family":"Garcia","given":"Franco Eusébio"},{"family":"Neris","given":"Vânia Paula de Almeida"}],"issued":{"date-parts":[["2014"]]}}},{"id":992,"uris":["http://zotero.org/users/840084/items/6Q4TWRAG"],"uri":["http://zotero.org/users/840084/items/6Q4TWRAG"],"itemData":{"id":992,"type":"book","title":"Game Engine Architecture","publisher":"A K Peters","number-of-pages":"864","source":"Amazon.com","ISBN":"1568814135","author":[{"family":"Gregory","given":"Jason"}],"editor":[{"family":"Lander","given":"Jeff"},{"family":"Whiting","given":"Matt"}],"issued":{"date-parts":[["2009",7,10]]}}},{"id":669,"uris":["http://zotero.org/users/840084/items/TCDIJPJ8"],"uri":["http://zotero.org/users/840084/items/TCDIJPJ8"],"itemData":{"id":669,"type":"book","title":"Game Coding Complete, Fourth Edition","publisher":"Course Technology PTR","number-of-pages":"940","edition":"4","source":"Amazon.com","ISBN":"1133776574","author":[{"family":"McShaffry","given":"Mike"},{"family":"Graham","given":"David"}],"issued":{"date-parts":[["2012",3,13]]}}},{"id":1036,"uris":["http://zotero.org/users/840084/items/J4KTKHQU"],"uri":["http://zotero.org/users/840084/items/J4KTKHQU"],"itemData":{"id":1036,"type":"webpage","title":"Component","container-title":"Game Programming Patterns","URL":"http://gameprogrammingpatterns.com/component.html","author":[{"family":"Nystrom","given":"Robert"}],"issued":{"date-parts":[["2012"]]},"accessed":{"date-parts":[["2012",9,11]]}}},{"id":1202,"uris":["http://zotero.org/users/840084/items/5AXTXPT8"],"uri":["http://zotero.org/users/840084/items/5AXTXPT8"],"itemData":{"id":1202,"type":"book","title":"Game Programming Gems 5","publisher":"Charles River Media","publisher-place":"Hingham, Mass.","source":"Open WorldCat","event-place":"Hingham, Mass.","abstract":"Accompanying CD-ROM contains ... \"source code and listings from the book and demos to compliment [sic] the articles.\"--P. [4] of cover.","ISBN":"1584503521  9781584503521","language":"English","author":[{"family":"Pallister","given":"Kim"}],"issued":{"date-parts":[["2005"]]}}},{"id":1196,"uris":["http://zotero.org/users/840084/items/T82HMRMR"],"uri":["http://zotero.org/users/840084/items/T82HMRMR"],"itemData":{"id":1196,"type":"speech","title":"A Data-Driven Game Object System","event":"Game Developers Conference (2002)","URL":"http://scottbilas.com/games/dungeon-siege/","author":[{"family":"Scott Bilas","given":""}],"issued":{"date-parts":[["2002"]]},"accessed":{"date-parts":[["2013",10,14]]}}}],"schema":"https://github.com/citation-style-language/schema/raw/master/csl-citation.json"} </w:instrText>
      </w:r>
      <w:r w:rsidR="00AE6D18" w:rsidRPr="00C91B3B">
        <w:fldChar w:fldCharType="separate"/>
      </w:r>
      <w:r w:rsidR="006064EC" w:rsidRPr="006064EC">
        <w:rPr>
          <w:rFonts w:ascii="Calibri" w:hAnsi="Calibri"/>
        </w:rPr>
        <w:t>[1,2,6,11,12,14,15,16]</w:t>
      </w:r>
      <w:r w:rsidR="00AE6D18" w:rsidRPr="00C91B3B">
        <w:fldChar w:fldCharType="end"/>
      </w:r>
      <w:r w:rsidR="00142A14">
        <w:t xml:space="preserve">. An entity-component approach </w:t>
      </w:r>
      <w:r w:rsidR="00AE6D18">
        <w:t xml:space="preserve">relies into smaller, self-constricted components to decouple the data and behaviors of an entity from its implementation </w:t>
      </w:r>
      <w:r w:rsidR="00AE6D18">
        <w:fldChar w:fldCharType="begin"/>
      </w:r>
      <w:r w:rsidR="006064EC">
        <w:instrText xml:space="preserve"> ADDIN ZOTERO_ITEM CSL_CITATION {"citationID":"1tue8oi7l9","properties":{"formattedCitation":"[6]","plainCitation":"[6]"},"citationItems":[{"id":1779,"uris":["http://zotero.org/users/840084/items/J2ERQ9P2"],"uri":["http://zotero.org/users/840084/items/J2ERQ9P2"],"itemData":{"id":1779,"type":"paper-conference","title":"A Data-Driven Entity-Component Approach to Develop Universally Accessible Games","event":"Human-Computer Interaction International 2014","author":[{"family":"Garcia","given":"Franco Eusébio"},{"family":"Neris","given":"Vânia Paula de Almeida"}],"issued":{"date-parts":[["2014"]]}}}],"schema":"https://github.com/citation-style-language/schema/raw/master/csl-citation.json"} </w:instrText>
      </w:r>
      <w:r w:rsidR="00AE6D18">
        <w:fldChar w:fldCharType="separate"/>
      </w:r>
      <w:r w:rsidR="006064EC" w:rsidRPr="006064EC">
        <w:rPr>
          <w:rFonts w:ascii="Calibri" w:hAnsi="Calibri"/>
        </w:rPr>
        <w:t>[6]</w:t>
      </w:r>
      <w:r w:rsidR="00AE6D18">
        <w:fldChar w:fldCharType="end"/>
      </w:r>
      <w:r w:rsidR="00AE6D18">
        <w:t>.</w:t>
      </w:r>
    </w:p>
    <w:p w14:paraId="009AD40B" w14:textId="0C183011" w:rsidR="00142A14" w:rsidRDefault="004218CE" w:rsidP="00FC11FB">
      <w:r>
        <w:t xml:space="preserve">In UGE, the entities are very simple, consisting of an identifier, a archetype name and a collection of components. This approach is the same described by </w:t>
      </w:r>
      <w:r w:rsidR="00142A14">
        <w:t>McShaffry and Graham in GCC4</w:t>
      </w:r>
      <w:r>
        <w:t>’s actor’s model</w:t>
      </w:r>
      <w:r w:rsidR="00142A14">
        <w:t xml:space="preserve"> </w:t>
      </w:r>
      <w:r w:rsidR="00142A14">
        <w:fldChar w:fldCharType="begin"/>
      </w:r>
      <w:r w:rsidR="006064EC">
        <w:instrText xml:space="preserve"> ADDIN ZOTERO_ITEM CSL_CITATION {"citationID":"1oc4roochn","properties":{"formattedCitation":"[12]","plainCitation":"[12]"},"citationItems":[{"id":669,"uris":["http://zotero.org/users/840084/items/TCDIJPJ8"],"uri":["http://zotero.org/users/840084/items/TCDIJPJ8"],"itemData":{"id":669,"type":"book","title":"Game Coding Complete, Fourth Edition","publisher":"Course Technology PTR","number-of-pages":"940","edition":"4","source":"Amazon.com","ISBN":"1133776574","author":[{"family":"McShaffry","given":"Mike"},{"family":"Graham","given":"David"}],"issued":{"date-parts":[["2012",3,13]]}}}],"schema":"https://github.com/citation-style-language/schema/raw/master/csl-citation.json"} </w:instrText>
      </w:r>
      <w:r w:rsidR="00142A14">
        <w:fldChar w:fldCharType="separate"/>
      </w:r>
      <w:r w:rsidR="006064EC" w:rsidRPr="006064EC">
        <w:rPr>
          <w:rFonts w:ascii="Calibri" w:hAnsi="Calibri"/>
        </w:rPr>
        <w:t>[12]</w:t>
      </w:r>
      <w:r w:rsidR="00142A14">
        <w:fldChar w:fldCharType="end"/>
      </w:r>
      <w:r>
        <w:t xml:space="preserve"> – f</w:t>
      </w:r>
      <w:r w:rsidR="00142A14">
        <w:t>or consistency with the code base, entities will be referred as actors from this point on.</w:t>
      </w:r>
    </w:p>
    <w:p w14:paraId="0010DF83" w14:textId="6465089D" w:rsidR="004218CE" w:rsidRDefault="004218CE" w:rsidP="00FC11FB">
      <w:r>
        <w:t>UGE’s components are data-only. The components hold specialized data members, which are processed in the relevant subsystems</w:t>
      </w:r>
      <w:r w:rsidR="0055108D">
        <w:t xml:space="preserve"> (or by the </w:t>
      </w:r>
      <w:r w:rsidR="0055108D">
        <w:rPr>
          <w:rStyle w:val="ComputerCode"/>
        </w:rPr>
        <w:t>GameLogic</w:t>
      </w:r>
      <w:r w:rsidR="0055108D">
        <w:t xml:space="preserve"> itself).</w:t>
      </w:r>
      <w:r>
        <w:t xml:space="preserve">  For instance, the </w:t>
      </w:r>
      <w:r w:rsidRPr="004218CE">
        <w:rPr>
          <w:rStyle w:val="ComputerCode"/>
        </w:rPr>
        <w:t>TransformableComponent</w:t>
      </w:r>
      <w:r>
        <w:t xml:space="preserve"> stores the position, orientation and scale of an actor. These members are relevant, for instance, for the Physics and</w:t>
      </w:r>
      <w:r w:rsidR="00F73920">
        <w:t xml:space="preserve"> the</w:t>
      </w:r>
      <w:r>
        <w:t xml:space="preserve"> Scene subsystems. The Physics subsystem can change its values, translating it around the world; the Scene subsystem places it in the world, allowing other subsystems to render them when it is appropriate.</w:t>
      </w:r>
    </w:p>
    <w:p w14:paraId="1B9B404C" w14:textId="2F8EB0FC" w:rsidR="0055108D" w:rsidRDefault="0055108D" w:rsidP="00FC11FB">
      <w:r>
        <w:t xml:space="preserve">A comprehensive description of actors and components is available in Section </w:t>
      </w:r>
      <w:r>
        <w:fldChar w:fldCharType="begin"/>
      </w:r>
      <w:r>
        <w:instrText xml:space="preserve"> REF _Ref380402399 \r \h </w:instrText>
      </w:r>
      <w:r>
        <w:fldChar w:fldCharType="separate"/>
      </w:r>
      <w:r w:rsidR="00EA324E">
        <w:t>4.2</w:t>
      </w:r>
      <w:r>
        <w:fldChar w:fldCharType="end"/>
      </w:r>
      <w:r>
        <w:t>.</w:t>
      </w:r>
    </w:p>
    <w:p w14:paraId="00F01A4A" w14:textId="380CE266" w:rsidR="00855DC8" w:rsidRDefault="00855DC8" w:rsidP="00855DC8">
      <w:pPr>
        <w:pStyle w:val="Heading4"/>
      </w:pPr>
      <w:bookmarkStart w:id="53" w:name="_Ref381962944"/>
      <w:r>
        <w:t xml:space="preserve">Game </w:t>
      </w:r>
      <w:r w:rsidR="0050587C">
        <w:t xml:space="preserve">Commands and </w:t>
      </w:r>
      <w:r>
        <w:t>Events</w:t>
      </w:r>
      <w:bookmarkEnd w:id="53"/>
    </w:p>
    <w:p w14:paraId="5B78861C" w14:textId="6EBA8252" w:rsidR="0055108D" w:rsidRDefault="0055108D" w:rsidP="0055108D">
      <w:r>
        <w:t xml:space="preserve">As the components are specialized and self-constrict, the </w:t>
      </w:r>
      <w:r>
        <w:rPr>
          <w:rStyle w:val="ComputerCode"/>
        </w:rPr>
        <w:t>GameLogic</w:t>
      </w:r>
      <w:r>
        <w:t xml:space="preserve"> does need to access any output component. However, it is also necessary to make it independent from user input. This is the goal of game commands</w:t>
      </w:r>
      <w:r w:rsidR="000D3227">
        <w:t xml:space="preserve">, issued with the aid of the </w:t>
      </w:r>
      <w:r w:rsidR="000D3227" w:rsidRPr="000D3227">
        <w:rPr>
          <w:rStyle w:val="ComputerCode"/>
        </w:rPr>
        <w:t>EventManager</w:t>
      </w:r>
      <w:r>
        <w:t>.</w:t>
      </w:r>
    </w:p>
    <w:p w14:paraId="162D329F" w14:textId="6FD9D1BA" w:rsidR="00855DC8" w:rsidRDefault="000D3227" w:rsidP="00FC11FB">
      <w:r>
        <w:t xml:space="preserve">UGE does not uses the user input directly into the game logic. Instead, it uses game commands in the form of events: the input provided by the user is translated </w:t>
      </w:r>
      <w:r w:rsidR="00211D0E">
        <w:t>to a</w:t>
      </w:r>
      <w:r>
        <w:t xml:space="preserve"> high-level game</w:t>
      </w:r>
      <w:r w:rsidR="00211D0E">
        <w:t xml:space="preserve"> command, in the form of an</w:t>
      </w:r>
      <w:r>
        <w:t xml:space="preserve"> event. For instance, in a race game, instead of accelerating when the user presses a button, the game view dispatches an event (let us say, </w:t>
      </w:r>
      <w:r w:rsidRPr="000D3227">
        <w:rPr>
          <w:rStyle w:val="ComputerCode"/>
        </w:rPr>
        <w:t>CarAccelerate</w:t>
      </w:r>
      <w:r>
        <w:rPr>
          <w:rStyle w:val="ComputerCode"/>
        </w:rPr>
        <w:t>d</w:t>
      </w:r>
      <w:r>
        <w:t xml:space="preserve">) which is later processed by the </w:t>
      </w:r>
      <w:r w:rsidRPr="000D3227">
        <w:rPr>
          <w:rStyle w:val="ComputerCode"/>
        </w:rPr>
        <w:t>GameLogic</w:t>
      </w:r>
      <w:r>
        <w:t>.</w:t>
      </w:r>
    </w:p>
    <w:p w14:paraId="04268438" w14:textId="2D94E886" w:rsidR="000D3227" w:rsidRDefault="000D3227" w:rsidP="00FC11FB">
      <w:r>
        <w:t xml:space="preserve">This improves </w:t>
      </w:r>
      <w:r w:rsidR="00A3698A">
        <w:t>the engine flexibility, reduces</w:t>
      </w:r>
      <w:r>
        <w:t xml:space="preserve"> coupling between classes, and offers the developers several benefits. For instance, as the </w:t>
      </w:r>
      <w:r w:rsidRPr="000D3227">
        <w:rPr>
          <w:rStyle w:val="ComputerCode"/>
        </w:rPr>
        <w:t>GameLogic</w:t>
      </w:r>
      <w:r>
        <w:t xml:space="preserve"> receive generic game commands, it does not distinguish between a player input and a NPC input.</w:t>
      </w:r>
      <w:r w:rsidR="00AE0FD6">
        <w:t xml:space="preserve"> On one hand,</w:t>
      </w:r>
      <w:r>
        <w:t xml:space="preserve"> </w:t>
      </w:r>
      <w:r w:rsidR="00AE0FD6">
        <w:t>t</w:t>
      </w:r>
      <w:r>
        <w:t xml:space="preserve">his simplifies </w:t>
      </w:r>
      <w:r w:rsidR="00AE0FD6">
        <w:t xml:space="preserve">the creation of AI for the game. On the other hand, as the command does not depends on the input device, it is possible to use different input devices and </w:t>
      </w:r>
      <w:r w:rsidR="00AE0FD6">
        <w:lastRenderedPageBreak/>
        <w:t xml:space="preserve">mappings to issue commands to the game – which goes along with </w:t>
      </w:r>
      <w:r w:rsidR="004A4F54">
        <w:t>player profile</w:t>
      </w:r>
      <w:r w:rsidR="00AE0FD6">
        <w:t>s to provide a customizable and tailor-able game.</w:t>
      </w:r>
    </w:p>
    <w:p w14:paraId="68819031" w14:textId="5B050C62" w:rsidR="00E20C7F" w:rsidRDefault="00D43686" w:rsidP="00FC11FB">
      <w:r>
        <w:t xml:space="preserve">An overview of converting game input to game commands it available at Section </w:t>
      </w:r>
      <w:r>
        <w:fldChar w:fldCharType="begin"/>
      </w:r>
      <w:r>
        <w:instrText xml:space="preserve"> REF _Ref381200314 \r \h </w:instrText>
      </w:r>
      <w:r>
        <w:fldChar w:fldCharType="separate"/>
      </w:r>
      <w:r w:rsidR="00EA324E">
        <w:t>3.4.1.1</w:t>
      </w:r>
      <w:r>
        <w:fldChar w:fldCharType="end"/>
      </w:r>
      <w:r>
        <w:t>. Events</w:t>
      </w:r>
      <w:r w:rsidR="00E20C7F">
        <w:t xml:space="preserve"> are further discussed in Section </w:t>
      </w:r>
      <w:r w:rsidR="00E20C7F">
        <w:fldChar w:fldCharType="begin"/>
      </w:r>
      <w:r w:rsidR="00E20C7F">
        <w:instrText xml:space="preserve"> REF _Ref380340899 \r \h </w:instrText>
      </w:r>
      <w:r w:rsidR="00E20C7F">
        <w:fldChar w:fldCharType="separate"/>
      </w:r>
      <w:r w:rsidR="00EA324E">
        <w:t>4.3</w:t>
      </w:r>
      <w:r w:rsidR="00E20C7F">
        <w:fldChar w:fldCharType="end"/>
      </w:r>
      <w:r w:rsidR="00E20C7F">
        <w:t xml:space="preserve">, while game commands are discussed in Section </w:t>
      </w:r>
      <w:r w:rsidR="00E20C7F">
        <w:fldChar w:fldCharType="begin"/>
      </w:r>
      <w:r w:rsidR="00E20C7F">
        <w:instrText xml:space="preserve"> REF _Ref380412677 \r \h </w:instrText>
      </w:r>
      <w:r w:rsidR="00E20C7F">
        <w:fldChar w:fldCharType="separate"/>
      </w:r>
      <w:r w:rsidR="00EA324E">
        <w:t>4.4</w:t>
      </w:r>
      <w:r w:rsidR="00E20C7F">
        <w:fldChar w:fldCharType="end"/>
      </w:r>
      <w:r w:rsidR="00E20C7F">
        <w:t>.</w:t>
      </w:r>
    </w:p>
    <w:p w14:paraId="426E25C1" w14:textId="48DC3E91" w:rsidR="0050587C" w:rsidRDefault="0050587C" w:rsidP="0050587C">
      <w:pPr>
        <w:pStyle w:val="Heading4"/>
      </w:pPr>
      <w:bookmarkStart w:id="54" w:name="_Ref382232748"/>
      <w:r>
        <w:t>Game Physics</w:t>
      </w:r>
      <w:bookmarkEnd w:id="54"/>
    </w:p>
    <w:p w14:paraId="64871175" w14:textId="78B924AA" w:rsidR="00B1225F" w:rsidRDefault="00F97491" w:rsidP="0050587C">
      <w:r>
        <w:t xml:space="preserve">Either the </w:t>
      </w:r>
      <w:r w:rsidRPr="00F97491">
        <w:rPr>
          <w:rStyle w:val="ComputerCode"/>
        </w:rPr>
        <w:t>GameLogic</w:t>
      </w:r>
      <w:r w:rsidR="00B1225F">
        <w:t xml:space="preserve"> can use existing frameworks for physics or the game can define its own. UGE provides support for no physics and for the Bullet Physics</w:t>
      </w:r>
      <w:r w:rsidR="00B1225F">
        <w:rPr>
          <w:rStyle w:val="FootnoteReference"/>
        </w:rPr>
        <w:footnoteReference w:id="8"/>
      </w:r>
      <w:r w:rsidR="00B1225F">
        <w:t xml:space="preserve"> engine out of the box. It also is possible to extend the </w:t>
      </w:r>
      <w:r w:rsidR="00B1225F" w:rsidRPr="00B1225F">
        <w:rPr>
          <w:rStyle w:val="ComputerCode"/>
        </w:rPr>
        <w:t>IPhysics</w:t>
      </w:r>
      <w:r w:rsidR="00B1225F">
        <w:t xml:space="preserve"> subsystem interface and add support for other physics engines or frameworks.</w:t>
      </w:r>
    </w:p>
    <w:p w14:paraId="44592F45" w14:textId="5B8BD7C9" w:rsidR="0050587C" w:rsidRDefault="00B1225F" w:rsidP="0050587C">
      <w:r>
        <w:t>The Bullet Physics integration provides collision detection and hard body physics, easing the development of games requiring advanced physics simulation.</w:t>
      </w:r>
    </w:p>
    <w:p w14:paraId="6452000A" w14:textId="2E7FF0A8" w:rsidR="00B1225F" w:rsidRDefault="00B1225F" w:rsidP="0050587C">
      <w:r>
        <w:t xml:space="preserve">The Physics </w:t>
      </w:r>
      <w:r w:rsidR="00874BA9">
        <w:t>sub</w:t>
      </w:r>
      <w:r>
        <w:t xml:space="preserve">system is discussed in Section </w:t>
      </w:r>
      <w:r>
        <w:fldChar w:fldCharType="begin"/>
      </w:r>
      <w:r>
        <w:instrText xml:space="preserve"> REF _Ref380414294 \r \h </w:instrText>
      </w:r>
      <w:r>
        <w:fldChar w:fldCharType="separate"/>
      </w:r>
      <w:r w:rsidR="00EA324E">
        <w:t>4.5</w:t>
      </w:r>
      <w:r>
        <w:fldChar w:fldCharType="end"/>
      </w:r>
      <w:r>
        <w:t>.</w:t>
      </w:r>
    </w:p>
    <w:p w14:paraId="2C7747CE" w14:textId="638B939D" w:rsidR="0050587C" w:rsidRDefault="005F15B0" w:rsidP="0050587C">
      <w:pPr>
        <w:pStyle w:val="Heading4"/>
      </w:pPr>
      <w:bookmarkStart w:id="55" w:name="_Ref380417501"/>
      <w:r>
        <w:t>Game Scene</w:t>
      </w:r>
      <w:bookmarkEnd w:id="55"/>
    </w:p>
    <w:p w14:paraId="2F802EAE" w14:textId="789904F8" w:rsidR="005F15B0" w:rsidRDefault="00CC4725" w:rsidP="005F15B0">
      <w:r>
        <w:t xml:space="preserve">UGE allows the creation of complex hierarchical game scenes with an IO-free </w:t>
      </w:r>
      <w:r w:rsidRPr="00CC4725">
        <w:rPr>
          <w:rStyle w:val="ComputerCode"/>
        </w:rPr>
        <w:t>Scene</w:t>
      </w:r>
      <w:r>
        <w:t xml:space="preserve"> manager. The </w:t>
      </w:r>
      <w:r w:rsidRPr="00CC4725">
        <w:rPr>
          <w:rStyle w:val="ComputerCode"/>
        </w:rPr>
        <w:t>Scene</w:t>
      </w:r>
      <w:r>
        <w:t xml:space="preserve"> is organized as a tree and manages the relationships between different </w:t>
      </w:r>
      <w:r w:rsidRPr="00CC4725">
        <w:rPr>
          <w:rStyle w:val="ComputerCode"/>
        </w:rPr>
        <w:t>SceneNode</w:t>
      </w:r>
      <w:r>
        <w:t xml:space="preserve">s attached either to the root or to another </w:t>
      </w:r>
      <w:r w:rsidRPr="00CC4725">
        <w:rPr>
          <w:rStyle w:val="ComputerCode"/>
        </w:rPr>
        <w:t>SceneNode</w:t>
      </w:r>
      <w:r>
        <w:t>.</w:t>
      </w:r>
    </w:p>
    <w:p w14:paraId="2160A0D9" w14:textId="57D7E0A3" w:rsidR="00CC4725" w:rsidRDefault="00CC4725" w:rsidP="005F15B0">
      <w:r>
        <w:t xml:space="preserve">The Scene has two purposes: easing the implementation of the </w:t>
      </w:r>
      <w:r w:rsidRPr="00CC4725">
        <w:rPr>
          <w:rStyle w:val="ComputerCode"/>
        </w:rPr>
        <w:t>GameLogic</w:t>
      </w:r>
      <w:r>
        <w:t xml:space="preserve"> when it is easier or more convenient to work with relative coordinates and enabling the </w:t>
      </w:r>
      <w:r w:rsidRPr="00CC4725">
        <w:rPr>
          <w:rStyle w:val="ComputerCode"/>
        </w:rPr>
        <w:t>GameApplication</w:t>
      </w:r>
      <w:r>
        <w:t xml:space="preserve"> to use different subsystems for presenting the game.</w:t>
      </w:r>
    </w:p>
    <w:p w14:paraId="446BD935" w14:textId="5C54A40E" w:rsidR="00874BA9" w:rsidRDefault="00874BA9" w:rsidP="005F15B0">
      <w:r>
        <w:t xml:space="preserve">The first purpose explores the hierarchical structure of the game scene. When a </w:t>
      </w:r>
      <w:r w:rsidRPr="00874BA9">
        <w:rPr>
          <w:rStyle w:val="ComputerCode"/>
        </w:rPr>
        <w:t>SceneNode</w:t>
      </w:r>
      <w:r>
        <w:t xml:space="preserve"> is transformed, all its children </w:t>
      </w:r>
      <w:r w:rsidRPr="00874BA9">
        <w:rPr>
          <w:rStyle w:val="ComputerCode"/>
        </w:rPr>
        <w:t>SceneNode</w:t>
      </w:r>
      <w:r>
        <w:t>s are also transformed. This is useful for defining complex actors with various parts (for instance, animated characters), for creating follow-up actors and cameras.</w:t>
      </w:r>
    </w:p>
    <w:p w14:paraId="3626A738" w14:textId="0494A946" w:rsidR="00874BA9" w:rsidRDefault="00874BA9" w:rsidP="005F15B0">
      <w:r>
        <w:t xml:space="preserve">For an UA-Game, however, the second approach is more interesting. As the </w:t>
      </w:r>
      <w:r w:rsidRPr="00874BA9">
        <w:rPr>
          <w:rStyle w:val="ComputerCode"/>
        </w:rPr>
        <w:t>Scene</w:t>
      </w:r>
      <w:r>
        <w:t xml:space="preserve"> contains the world transforms of all actors, output subsystems can fetch this data and combine it to an output component to render the scene. For instance, an </w:t>
      </w:r>
      <w:r w:rsidRPr="00874BA9">
        <w:rPr>
          <w:rStyle w:val="ComputerCode"/>
        </w:rPr>
        <w:t>IGraphics</w:t>
      </w:r>
      <w:r>
        <w:t xml:space="preserve"> subsystem can use its correspondent </w:t>
      </w:r>
      <w:r w:rsidRPr="00874BA9">
        <w:rPr>
          <w:rStyle w:val="ComputerCode"/>
        </w:rPr>
        <w:t>I</w:t>
      </w:r>
      <w:r>
        <w:rPr>
          <w:rStyle w:val="ComputerCode"/>
        </w:rPr>
        <w:t>Drawable</w:t>
      </w:r>
      <w:r w:rsidRPr="00874BA9">
        <w:rPr>
          <w:rStyle w:val="ComputerCode"/>
        </w:rPr>
        <w:t>Component</w:t>
      </w:r>
      <w:r>
        <w:t xml:space="preserve"> to draw the actor’s model to the users screen. An </w:t>
      </w:r>
      <w:r w:rsidRPr="00874BA9">
        <w:rPr>
          <w:rStyle w:val="ComputerCode"/>
        </w:rPr>
        <w:t>IAudio</w:t>
      </w:r>
      <w:r>
        <w:t xml:space="preserve"> subsystem can fetch this same data and, alongside with a </w:t>
      </w:r>
      <w:r w:rsidRPr="00874BA9">
        <w:rPr>
          <w:rStyle w:val="ComputerCode"/>
        </w:rPr>
        <w:t>IAudibleComponent</w:t>
      </w:r>
      <w:r>
        <w:t>, play a positional sound corresponding to the actor and its localization.</w:t>
      </w:r>
    </w:p>
    <w:p w14:paraId="0A953E8F" w14:textId="5F1CCD39" w:rsidR="00874BA9" w:rsidRDefault="00874BA9" w:rsidP="005F15B0">
      <w:r>
        <w:t>This provides a flexible mechanism to define and convey the game information to the user.</w:t>
      </w:r>
    </w:p>
    <w:p w14:paraId="3D040ABD" w14:textId="6A2415A1" w:rsidR="00874BA9" w:rsidRDefault="00874BA9" w:rsidP="005F15B0">
      <w:r>
        <w:t>The Game</w:t>
      </w:r>
      <w:r w:rsidR="00414E17">
        <w:t xml:space="preserve"> Scene subsystem is further discussed in Section </w:t>
      </w:r>
      <w:r w:rsidR="00414E17">
        <w:fldChar w:fldCharType="begin"/>
      </w:r>
      <w:r w:rsidR="00414E17">
        <w:instrText xml:space="preserve"> REF _Ref380417507 \r \h </w:instrText>
      </w:r>
      <w:r w:rsidR="00414E17">
        <w:fldChar w:fldCharType="separate"/>
      </w:r>
      <w:r w:rsidR="00EA324E">
        <w:t>4.8</w:t>
      </w:r>
      <w:r w:rsidR="00414E17">
        <w:fldChar w:fldCharType="end"/>
      </w:r>
      <w:r w:rsidR="00414E17">
        <w:t xml:space="preserve">. Before this section, a few additional features are presented in Section </w:t>
      </w:r>
      <w:r w:rsidR="00414E17">
        <w:fldChar w:fldCharType="begin"/>
      </w:r>
      <w:r w:rsidR="00414E17">
        <w:instrText xml:space="preserve"> REF _Ref380417551 \r \h </w:instrText>
      </w:r>
      <w:r w:rsidR="00414E17">
        <w:fldChar w:fldCharType="separate"/>
      </w:r>
      <w:r w:rsidR="00EA324E">
        <w:t>3.4.1.1</w:t>
      </w:r>
      <w:r w:rsidR="00414E17">
        <w:fldChar w:fldCharType="end"/>
      </w:r>
      <w:r w:rsidR="00414E17">
        <w:t>.</w:t>
      </w:r>
    </w:p>
    <w:p w14:paraId="7CAAD608" w14:textId="0C17AC9E" w:rsidR="005F15B0" w:rsidRPr="005F15B0" w:rsidRDefault="004A4F54" w:rsidP="005F15B0">
      <w:pPr>
        <w:pStyle w:val="Heading4"/>
      </w:pPr>
      <w:bookmarkStart w:id="56" w:name="_Ref380421587"/>
      <w:r>
        <w:lastRenderedPageBreak/>
        <w:t>Player Profile</w:t>
      </w:r>
      <w:r w:rsidR="005F15B0">
        <w:t>s</w:t>
      </w:r>
      <w:bookmarkEnd w:id="56"/>
    </w:p>
    <w:p w14:paraId="16AB3708" w14:textId="43005671" w:rsidR="0050587C" w:rsidRDefault="00B60139" w:rsidP="00FC11FB">
      <w:r>
        <w:t xml:space="preserve">UA-Games require different customizations to deliver an accessible gaming experience for users. Although their importance and use is clearer in the GameView layer (and, thus, they are discussed in Section </w:t>
      </w:r>
      <w:r>
        <w:fldChar w:fldCharType="begin"/>
      </w:r>
      <w:r>
        <w:instrText xml:space="preserve"> REF _Ref380419001 \r \h </w:instrText>
      </w:r>
      <w:r>
        <w:fldChar w:fldCharType="separate"/>
      </w:r>
      <w:r w:rsidR="00EA324E">
        <w:t>3.4.1.4</w:t>
      </w:r>
      <w:r>
        <w:fldChar w:fldCharType="end"/>
      </w:r>
      <w:r>
        <w:t xml:space="preserve"> </w:t>
      </w:r>
      <w:r>
        <w:fldChar w:fldCharType="begin"/>
      </w:r>
      <w:r>
        <w:instrText xml:space="preserve"> REF _Ref380419001 \p \h </w:instrText>
      </w:r>
      <w:r>
        <w:fldChar w:fldCharType="separate"/>
      </w:r>
      <w:r w:rsidR="00EA324E">
        <w:t>below</w:t>
      </w:r>
      <w:r>
        <w:fldChar w:fldCharType="end"/>
      </w:r>
      <w:r>
        <w:t>)</w:t>
      </w:r>
      <w:r w:rsidR="0039181E">
        <w:t xml:space="preserve">, they also enables users and developers to tweak the </w:t>
      </w:r>
      <w:r w:rsidR="0039181E" w:rsidRPr="0039181E">
        <w:rPr>
          <w:rStyle w:val="ComputerCode"/>
        </w:rPr>
        <w:t>GameLogic</w:t>
      </w:r>
      <w:r w:rsidR="0039181E">
        <w:t xml:space="preserve"> gameplay.</w:t>
      </w:r>
    </w:p>
    <w:p w14:paraId="7F010AEF" w14:textId="38EC6615" w:rsidR="0039181E" w:rsidRDefault="0039181E" w:rsidP="00FC11FB">
      <w:r>
        <w:t xml:space="preserve">UGE allows the </w:t>
      </w:r>
      <w:r w:rsidR="004A4F54">
        <w:t>player profile</w:t>
      </w:r>
      <w:r>
        <w:t xml:space="preserve"> to override the components settings. This feature has two benefits: it makes it easier for defining different difficult levels for a game and, principally, it allows tweaking the gameplay for a specific profile.</w:t>
      </w:r>
    </w:p>
    <w:p w14:paraId="632A6CC5" w14:textId="77777777" w:rsidR="007E2D6A" w:rsidRDefault="0039181E" w:rsidP="00FC11FB">
      <w:r>
        <w:t xml:space="preserve">The former allow the designers to balance and improve the gameplay for different interaction abilities. This is important due to difference in the human perception: the way the human senses perceive a stimuli is also different. The required time to a user hear and understand an aural stimuli is different usually </w:t>
      </w:r>
      <w:r w:rsidR="007E2D6A">
        <w:t xml:space="preserve">greatly differs from seeing. </w:t>
      </w:r>
    </w:p>
    <w:p w14:paraId="0048E1C6" w14:textId="2070C043" w:rsidR="0039181E" w:rsidRDefault="007E2D6A" w:rsidP="00FC11FB">
      <w:r>
        <w:t xml:space="preserve">Thus, the </w:t>
      </w:r>
      <w:r w:rsidR="004A4F54">
        <w:t>player profile</w:t>
      </w:r>
      <w:r>
        <w:t>s permits overriding the default components settings to improve the gameplay for different senses. It is possible, for instance, to change the scale or the acceleration and speed of the actors to adapt the game for different disabilities.</w:t>
      </w:r>
    </w:p>
    <w:p w14:paraId="67C7DF42" w14:textId="77777777" w:rsidR="00855DC8" w:rsidRDefault="00855DC8" w:rsidP="00855DC8">
      <w:pPr>
        <w:pStyle w:val="Heading4"/>
      </w:pPr>
      <w:r>
        <w:t>Game States</w:t>
      </w:r>
    </w:p>
    <w:p w14:paraId="0969B489" w14:textId="635980DC" w:rsidR="00592F3D" w:rsidRDefault="00D53505" w:rsidP="00855DC8">
      <w:r>
        <w:t xml:space="preserve">It is possible to divide the </w:t>
      </w:r>
      <w:r w:rsidRPr="00D53505">
        <w:rPr>
          <w:rStyle w:val="ComputerCode"/>
        </w:rPr>
        <w:t>GameLogic</w:t>
      </w:r>
      <w:r>
        <w:t xml:space="preserve"> into different states. UGE approaches to game states employs a Factory pattern </w:t>
      </w:r>
      <w:r>
        <w:fldChar w:fldCharType="begin"/>
      </w:r>
      <w:r>
        <w:instrText xml:space="preserve"> ADDIN ZOTERO_ITEM CSL_CITATION {"citationID":"1fv8raqbms","properties":{"formattedCitation":"[3]","plainCitation":"[3]"},"citationItems":[{"id":797,"uris":["http://zotero.org/users/840084/items/TFRTRSNT"],"uri":["http://zotero.org/users/840084/items/TFRTRSNT"],"itemData":{"id":797,"type":"book","title":"Design Patterns: Elements of Reusable Object-Oriented Software","publisher":"Addison-Wesley Professional","number-of-pages":"416","edition":"1","source":"Amazon.com","ISBN":"0201633612","shortTitle":"Design Patterns","author":[{"family":"Gamma","given":"Erich"},{"family":"Helm","given":"Richard"},{"family":"Johnson","given":"Ralph"},{"family":"Vlissides","given":"John"}],"issued":{"date-parts":[["1994",11,10]]}}}],"schema":"https://github.com/citation-style-language/schema/raw/master/csl-citation.json"} </w:instrText>
      </w:r>
      <w:r>
        <w:fldChar w:fldCharType="separate"/>
      </w:r>
      <w:r w:rsidRPr="00D53505">
        <w:rPr>
          <w:rFonts w:ascii="Calibri" w:hAnsi="Calibri"/>
        </w:rPr>
        <w:t>[3]</w:t>
      </w:r>
      <w:r>
        <w:fldChar w:fldCharType="end"/>
      </w:r>
      <w:r>
        <w:t>, which allows the developers to create as many game states as they wish for the game.</w:t>
      </w:r>
    </w:p>
    <w:p w14:paraId="7BB15A26" w14:textId="4C194630" w:rsidR="00D53505" w:rsidRDefault="00D53505" w:rsidP="00D53505">
      <w:r w:rsidRPr="00D53505">
        <w:t xml:space="preserve">Each </w:t>
      </w:r>
      <w:r w:rsidRPr="00D53505">
        <w:rPr>
          <w:rStyle w:val="ComputerCode"/>
        </w:rPr>
        <w:t>GameState</w:t>
      </w:r>
      <w:r>
        <w:t xml:space="preserve"> in UGE is a subclass of the </w:t>
      </w:r>
      <w:r w:rsidRPr="00D53505">
        <w:rPr>
          <w:rStyle w:val="ComputerCode"/>
        </w:rPr>
        <w:t>IGameState</w:t>
      </w:r>
      <w:r>
        <w:t xml:space="preserve"> interface. </w:t>
      </w:r>
      <w:r>
        <w:fldChar w:fldCharType="begin"/>
      </w:r>
      <w:r>
        <w:instrText xml:space="preserve"> REF _Ref380421296 \h </w:instrText>
      </w:r>
      <w:r>
        <w:fldChar w:fldCharType="separate"/>
      </w:r>
      <w:r w:rsidR="00EA324E" w:rsidRPr="004A0567">
        <w:rPr>
          <w:b/>
        </w:rPr>
        <w:t xml:space="preserve">Figure </w:t>
      </w:r>
      <w:r w:rsidR="00EA324E">
        <w:rPr>
          <w:b/>
          <w:noProof/>
        </w:rPr>
        <w:t>3</w:t>
      </w:r>
      <w:r>
        <w:fldChar w:fldCharType="end"/>
      </w:r>
      <w:r>
        <w:t xml:space="preserve"> outlines this interface. It has five required methods: </w:t>
      </w:r>
      <w:r w:rsidRPr="00D53505">
        <w:rPr>
          <w:rStyle w:val="ComputerCode"/>
        </w:rPr>
        <w:t>vInit()</w:t>
      </w:r>
      <w:r>
        <w:t xml:space="preserve">, </w:t>
      </w:r>
      <w:r w:rsidRPr="00D53505">
        <w:rPr>
          <w:rStyle w:val="ComputerCode"/>
        </w:rPr>
        <w:t>vDestroy()</w:t>
      </w:r>
      <w:r>
        <w:t xml:space="preserve">, </w:t>
      </w:r>
      <w:r w:rsidRPr="00D53505">
        <w:rPr>
          <w:rStyle w:val="ComputerCode"/>
        </w:rPr>
        <w:t>v</w:t>
      </w:r>
      <w:r w:rsidR="00304CED">
        <w:rPr>
          <w:rStyle w:val="ComputerCode"/>
        </w:rPr>
        <w:t>On</w:t>
      </w:r>
      <w:r w:rsidRPr="00D53505">
        <w:rPr>
          <w:rStyle w:val="ComputerCode"/>
        </w:rPr>
        <w:t>Update()</w:t>
      </w:r>
      <w:r>
        <w:t xml:space="preserve">, </w:t>
      </w:r>
      <w:r w:rsidRPr="00D53505">
        <w:rPr>
          <w:rStyle w:val="ComputerCode"/>
        </w:rPr>
        <w:t>vGetName()</w:t>
      </w:r>
      <w:r>
        <w:t xml:space="preserve"> and </w:t>
      </w:r>
      <w:r w:rsidRPr="00D53505">
        <w:rPr>
          <w:rStyle w:val="ComputerCode"/>
        </w:rPr>
        <w:t>vTailorToProfile()</w:t>
      </w:r>
      <w:r>
        <w:t xml:space="preserve">. The first two methods are used, respectively, for initialization and de-initialization of the game state. The method </w:t>
      </w:r>
      <w:r w:rsidRPr="00D53505">
        <w:rPr>
          <w:rStyle w:val="ComputerCode"/>
        </w:rPr>
        <w:t>vUpdate()</w:t>
      </w:r>
      <w:r>
        <w:t xml:space="preserve"> is called for the current state on every update of the </w:t>
      </w:r>
      <w:r w:rsidRPr="00D53505">
        <w:rPr>
          <w:rStyle w:val="ComputerCode"/>
        </w:rPr>
        <w:t>GameLogic</w:t>
      </w:r>
      <w:r>
        <w:t xml:space="preserve">, allowing the </w:t>
      </w:r>
      <w:r w:rsidRPr="00D53505">
        <w:rPr>
          <w:rStyle w:val="ComputerCode"/>
        </w:rPr>
        <w:t>GameState</w:t>
      </w:r>
      <w:r>
        <w:t xml:space="preserve"> to update itself and its members attributes. The method </w:t>
      </w:r>
      <w:r w:rsidRPr="00D53505">
        <w:rPr>
          <w:rStyle w:val="ComputerCode"/>
        </w:rPr>
        <w:t>vTailorToProfile()</w:t>
      </w:r>
      <w:r>
        <w:t xml:space="preserve"> allows the game state to tailor its logic to the current </w:t>
      </w:r>
      <w:r w:rsidR="004A4F54">
        <w:t>player profile</w:t>
      </w:r>
      <w:r>
        <w:t xml:space="preserve"> – as mentioned in Section </w:t>
      </w:r>
      <w:r>
        <w:fldChar w:fldCharType="begin"/>
      </w:r>
      <w:r>
        <w:instrText xml:space="preserve"> REF _Ref380421587 \r \h </w:instrText>
      </w:r>
      <w:r>
        <w:fldChar w:fldCharType="separate"/>
      </w:r>
      <w:r w:rsidR="00EA324E">
        <w:t>3.3.1.5</w:t>
      </w:r>
      <w:r>
        <w:fldChar w:fldCharType="end"/>
      </w:r>
      <w:r>
        <w:t xml:space="preserve">. Finally, </w:t>
      </w:r>
      <w:r w:rsidRPr="00D53505">
        <w:rPr>
          <w:rStyle w:val="ComputerCode"/>
        </w:rPr>
        <w:t>vGetName()</w:t>
      </w:r>
      <w:r>
        <w:t xml:space="preserve"> is used for the </w:t>
      </w:r>
      <w:r w:rsidRPr="00D53505">
        <w:rPr>
          <w:rStyle w:val="ComputerCode"/>
        </w:rPr>
        <w:t>GameStateFactory</w:t>
      </w:r>
      <w:r>
        <w:t xml:space="preserve"> – it defines a key to the selection of the state. Thus, the only requirement for creating a new game state is giving it an unique name.</w:t>
      </w:r>
    </w:p>
    <w:p w14:paraId="135E7989" w14:textId="6BCB5C1D" w:rsidR="00304CED" w:rsidRDefault="00304CED" w:rsidP="00D53505">
      <w:r>
        <w:t xml:space="preserve">Any state changes should be defined in the vOnUpdate() method. This method should request the change to the </w:t>
      </w:r>
      <w:r w:rsidRPr="00304CED">
        <w:rPr>
          <w:rStyle w:val="ComputerCode"/>
        </w:rPr>
        <w:t>IGameLogic</w:t>
      </w:r>
      <w:r>
        <w:t xml:space="preserve"> object, supplying the new game state name to its </w:t>
      </w:r>
      <w:r w:rsidRPr="00304CED">
        <w:rPr>
          <w:rStyle w:val="ComputerCode"/>
        </w:rPr>
        <w:t>vChangeGameState()</w:t>
      </w:r>
      <w:r>
        <w:t xml:space="preserve"> method.</w:t>
      </w:r>
    </w:p>
    <w:p w14:paraId="42C278EC" w14:textId="77777777" w:rsidR="00855DC8" w:rsidRDefault="00855DC8" w:rsidP="00855DC8">
      <w:pPr>
        <w:keepNext/>
        <w:jc w:val="center"/>
      </w:pPr>
      <w:commentRangeStart w:id="57"/>
      <w:r w:rsidRPr="004A0567">
        <w:rPr>
          <w:noProof/>
          <w:lang w:val="pt-BR" w:eastAsia="pt-BR"/>
        </w:rPr>
        <w:lastRenderedPageBreak/>
        <w:drawing>
          <wp:inline distT="0" distB="0" distL="0" distR="0" wp14:anchorId="09EC7906" wp14:editId="4FEB9181">
            <wp:extent cx="5400040" cy="6867836"/>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00040" cy="6867836"/>
                    </a:xfrm>
                    <a:prstGeom prst="rect">
                      <a:avLst/>
                    </a:prstGeom>
                    <a:noFill/>
                    <a:ln>
                      <a:noFill/>
                    </a:ln>
                  </pic:spPr>
                </pic:pic>
              </a:graphicData>
            </a:graphic>
          </wp:inline>
        </w:drawing>
      </w:r>
      <w:commentRangeEnd w:id="57"/>
      <w:r w:rsidR="00E269A0">
        <w:rPr>
          <w:rStyle w:val="CommentReference"/>
        </w:rPr>
        <w:commentReference w:id="57"/>
      </w:r>
    </w:p>
    <w:p w14:paraId="39A5BDE4" w14:textId="77777777" w:rsidR="00855DC8" w:rsidRPr="00B60139" w:rsidRDefault="00855DC8" w:rsidP="00855DC8">
      <w:pPr>
        <w:pStyle w:val="Caption"/>
        <w:jc w:val="center"/>
      </w:pPr>
      <w:bookmarkStart w:id="58" w:name="_Ref380421296"/>
      <w:bookmarkStart w:id="59" w:name="_Toc382771688"/>
      <w:r w:rsidRPr="004A0567">
        <w:rPr>
          <w:b/>
        </w:rPr>
        <w:t xml:space="preserve">Figure </w:t>
      </w:r>
      <w:r w:rsidRPr="004A0567">
        <w:rPr>
          <w:b/>
        </w:rPr>
        <w:fldChar w:fldCharType="begin"/>
      </w:r>
      <w:r w:rsidRPr="004A0567">
        <w:rPr>
          <w:b/>
        </w:rPr>
        <w:instrText xml:space="preserve"> SEQ Figure \* ARABIC </w:instrText>
      </w:r>
      <w:r w:rsidRPr="004A0567">
        <w:rPr>
          <w:b/>
        </w:rPr>
        <w:fldChar w:fldCharType="separate"/>
      </w:r>
      <w:r w:rsidR="00EA324E">
        <w:rPr>
          <w:b/>
          <w:noProof/>
        </w:rPr>
        <w:t>3</w:t>
      </w:r>
      <w:r w:rsidRPr="004A0567">
        <w:rPr>
          <w:b/>
        </w:rPr>
        <w:fldChar w:fldCharType="end"/>
      </w:r>
      <w:bookmarkEnd w:id="58"/>
      <w:r w:rsidRPr="004A0567">
        <w:rPr>
          <w:b/>
        </w:rPr>
        <w:t>.</w:t>
      </w:r>
      <w:r>
        <w:t xml:space="preserve"> Game states.</w:t>
      </w:r>
      <w:bookmarkEnd w:id="59"/>
    </w:p>
    <w:p w14:paraId="215F9F95" w14:textId="126951BE" w:rsidR="00D53505" w:rsidRDefault="00D53505" w:rsidP="00855DC8">
      <w:r>
        <w:t xml:space="preserve">UGE offers a default </w:t>
      </w:r>
      <w:r w:rsidRPr="00D53505">
        <w:rPr>
          <w:rStyle w:val="ComputerCode"/>
        </w:rPr>
        <w:t>GameState</w:t>
      </w:r>
      <w:r>
        <w:t xml:space="preserve"> implementation in the </w:t>
      </w:r>
      <w:r w:rsidRPr="00D53505">
        <w:rPr>
          <w:rStyle w:val="ComputerCode"/>
        </w:rPr>
        <w:t>BaseGameState</w:t>
      </w:r>
      <w:r>
        <w:t xml:space="preserve"> class. It offers basic functionality</w:t>
      </w:r>
      <w:r w:rsidR="00304CED">
        <w:t xml:space="preserve">, with a pointer to the </w:t>
      </w:r>
      <w:r w:rsidR="00304CED" w:rsidRPr="00304CED">
        <w:rPr>
          <w:rStyle w:val="ComputerCode"/>
        </w:rPr>
        <w:t>IGameLogic</w:t>
      </w:r>
      <w:r w:rsidR="00304CED">
        <w:t xml:space="preserve"> object</w:t>
      </w:r>
      <w:r>
        <w:t xml:space="preserve"> and a lifetime counter. The three default game states derive from this class: </w:t>
      </w:r>
      <w:r w:rsidRPr="00D53505">
        <w:rPr>
          <w:rStyle w:val="ComputerCode"/>
        </w:rPr>
        <w:t>Uninitialized</w:t>
      </w:r>
      <w:r>
        <w:t xml:space="preserve">, </w:t>
      </w:r>
      <w:r w:rsidRPr="00D53505">
        <w:rPr>
          <w:rStyle w:val="ComputerCode"/>
        </w:rPr>
        <w:t>Initiali</w:t>
      </w:r>
      <w:r w:rsidR="00394EA6">
        <w:rPr>
          <w:rStyle w:val="ComputerCode"/>
        </w:rPr>
        <w:t>zi</w:t>
      </w:r>
      <w:r w:rsidRPr="00D53505">
        <w:rPr>
          <w:rStyle w:val="ComputerCode"/>
        </w:rPr>
        <w:t>ng</w:t>
      </w:r>
      <w:r>
        <w:t xml:space="preserve"> and </w:t>
      </w:r>
      <w:r w:rsidRPr="00D53505">
        <w:rPr>
          <w:rStyle w:val="ComputerCode"/>
        </w:rPr>
        <w:t>Running</w:t>
      </w:r>
      <w:r>
        <w:t xml:space="preserve">. The states purpose matches their names; it is important to note, however, that </w:t>
      </w:r>
      <w:r w:rsidRPr="00D53505">
        <w:rPr>
          <w:rStyle w:val="ComputerCode"/>
        </w:rPr>
        <w:t>Uninitialized</w:t>
      </w:r>
      <w:r>
        <w:t xml:space="preserve"> is an internal state used only when the engine is loading.</w:t>
      </w:r>
      <w:r w:rsidR="00304CED">
        <w:t xml:space="preserve"> </w:t>
      </w:r>
      <w:r w:rsidR="000374C0">
        <w:fldChar w:fldCharType="begin"/>
      </w:r>
      <w:r w:rsidR="000374C0">
        <w:instrText xml:space="preserve"> REF _Ref381108977 \h </w:instrText>
      </w:r>
      <w:r w:rsidR="000374C0">
        <w:fldChar w:fldCharType="separate"/>
      </w:r>
      <w:r w:rsidR="00EA324E" w:rsidRPr="000374C0">
        <w:rPr>
          <w:b/>
        </w:rPr>
        <w:t xml:space="preserve">Listing </w:t>
      </w:r>
      <w:r w:rsidR="00EA324E">
        <w:rPr>
          <w:b/>
          <w:noProof/>
        </w:rPr>
        <w:t>4</w:t>
      </w:r>
      <w:r w:rsidR="000374C0">
        <w:fldChar w:fldCharType="end"/>
      </w:r>
      <w:r w:rsidR="00E269A0">
        <w:t xml:space="preserve"> presents a sample game state.</w:t>
      </w:r>
    </w:p>
    <w:p w14:paraId="26237F67" w14:textId="3B85A2EA" w:rsidR="00AE7A80" w:rsidRDefault="00AE7A80" w:rsidP="000374C0">
      <w:pPr>
        <w:pStyle w:val="Caption"/>
        <w:keepNext/>
        <w:jc w:val="center"/>
      </w:pPr>
      <w:bookmarkStart w:id="60" w:name="_Ref381108977"/>
      <w:bookmarkStart w:id="61" w:name="_Toc382771729"/>
      <w:r w:rsidRPr="000374C0">
        <w:rPr>
          <w:b/>
        </w:rPr>
        <w:lastRenderedPageBreak/>
        <w:t xml:space="preserve">Listing </w:t>
      </w:r>
      <w:r w:rsidRPr="000374C0">
        <w:rPr>
          <w:b/>
        </w:rPr>
        <w:fldChar w:fldCharType="begin"/>
      </w:r>
      <w:r w:rsidRPr="000374C0">
        <w:rPr>
          <w:b/>
        </w:rPr>
        <w:instrText xml:space="preserve"> SEQ Listing \* ARABIC </w:instrText>
      </w:r>
      <w:r w:rsidRPr="000374C0">
        <w:rPr>
          <w:b/>
        </w:rPr>
        <w:fldChar w:fldCharType="separate"/>
      </w:r>
      <w:r w:rsidR="00EA324E">
        <w:rPr>
          <w:b/>
          <w:noProof/>
        </w:rPr>
        <w:t>4</w:t>
      </w:r>
      <w:r w:rsidRPr="000374C0">
        <w:rPr>
          <w:b/>
        </w:rPr>
        <w:fldChar w:fldCharType="end"/>
      </w:r>
      <w:bookmarkEnd w:id="60"/>
      <w:r w:rsidRPr="000374C0">
        <w:rPr>
          <w:b/>
        </w:rPr>
        <w:t>.</w:t>
      </w:r>
      <w:r>
        <w:t xml:space="preserve"> </w:t>
      </w:r>
      <w:r w:rsidR="000374C0">
        <w:t>A sample game state.</w:t>
      </w:r>
      <w:bookmarkEnd w:id="61"/>
    </w:p>
    <w:tbl>
      <w:tblPr>
        <w:tblStyle w:val="TableGrid"/>
        <w:tblW w:w="0" w:type="auto"/>
        <w:tblLook w:val="04A0" w:firstRow="1" w:lastRow="0" w:firstColumn="1" w:lastColumn="0" w:noHBand="0" w:noVBand="1"/>
      </w:tblPr>
      <w:tblGrid>
        <w:gridCol w:w="8494"/>
      </w:tblGrid>
      <w:tr w:rsidR="00E269A0" w14:paraId="6AAE06DD" w14:textId="77777777" w:rsidTr="00E269A0">
        <w:tc>
          <w:tcPr>
            <w:tcW w:w="8494" w:type="dxa"/>
          </w:tcPr>
          <w:p w14:paraId="6D0A6940" w14:textId="08737D8E" w:rsidR="00AE7A80" w:rsidRPr="00AE7A80" w:rsidRDefault="00AE7A80" w:rsidP="00AE7A80">
            <w:pPr>
              <w:jc w:val="left"/>
              <w:rPr>
                <w:rStyle w:val="ComputerCode"/>
              </w:rPr>
            </w:pPr>
            <w:r w:rsidRPr="00AE7A80">
              <w:rPr>
                <w:rStyle w:val="ComputerCode"/>
              </w:rPr>
              <w:t xml:space="preserve">class </w:t>
            </w:r>
            <w:r>
              <w:rPr>
                <w:rStyle w:val="ComputerCode"/>
              </w:rPr>
              <w:t>MyGameState</w:t>
            </w:r>
            <w:r w:rsidRPr="00AE7A80">
              <w:rPr>
                <w:rStyle w:val="ComputerCode"/>
              </w:rPr>
              <w:t xml:space="preserve"> : public uge::GameState::BaseGameState</w:t>
            </w:r>
          </w:p>
          <w:p w14:paraId="4374BB2E" w14:textId="77777777" w:rsidR="00AE7A80" w:rsidRPr="00AE7A80" w:rsidRDefault="00AE7A80" w:rsidP="00AE7A80">
            <w:pPr>
              <w:jc w:val="left"/>
              <w:rPr>
                <w:rStyle w:val="ComputerCode"/>
              </w:rPr>
            </w:pPr>
            <w:r w:rsidRPr="00AE7A80">
              <w:rPr>
                <w:rStyle w:val="ComputerCode"/>
              </w:rPr>
              <w:t>{</w:t>
            </w:r>
          </w:p>
          <w:p w14:paraId="42C70A5A" w14:textId="77777777" w:rsidR="00AE7A80" w:rsidRPr="00AE7A80" w:rsidRDefault="00AE7A80" w:rsidP="00AE7A80">
            <w:pPr>
              <w:jc w:val="left"/>
              <w:rPr>
                <w:rStyle w:val="ComputerCode"/>
              </w:rPr>
            </w:pPr>
            <w:r w:rsidRPr="00AE7A80">
              <w:rPr>
                <w:rStyle w:val="ComputerCode"/>
              </w:rPr>
              <w:t>public:</w:t>
            </w:r>
          </w:p>
          <w:p w14:paraId="68E4E846" w14:textId="77777777" w:rsidR="00AE7A80" w:rsidRPr="00AE7A80" w:rsidRDefault="00AE7A80" w:rsidP="00AE7A80">
            <w:pPr>
              <w:jc w:val="left"/>
              <w:rPr>
                <w:rStyle w:val="ComputerCode"/>
              </w:rPr>
            </w:pPr>
            <w:r w:rsidRPr="00AE7A80">
              <w:rPr>
                <w:rStyle w:val="ComputerCode"/>
              </w:rPr>
              <w:t xml:space="preserve">    /// The name of the state.</w:t>
            </w:r>
          </w:p>
          <w:p w14:paraId="30AFAD82" w14:textId="77777777" w:rsidR="00AE7A80" w:rsidRPr="00AE7A80" w:rsidRDefault="00AE7A80" w:rsidP="00AE7A80">
            <w:pPr>
              <w:jc w:val="left"/>
              <w:rPr>
                <w:rStyle w:val="ComputerCode"/>
              </w:rPr>
            </w:pPr>
            <w:r w:rsidRPr="00AE7A80">
              <w:rPr>
                <w:rStyle w:val="ComputerCode"/>
              </w:rPr>
              <w:t xml:space="preserve">    static const char* g_Name;</w:t>
            </w:r>
          </w:p>
          <w:p w14:paraId="5EA0132A" w14:textId="77777777" w:rsidR="00AE7A80" w:rsidRPr="00AE7A80" w:rsidRDefault="00AE7A80" w:rsidP="00AE7A80">
            <w:pPr>
              <w:jc w:val="left"/>
              <w:rPr>
                <w:rStyle w:val="ComputerCode"/>
              </w:rPr>
            </w:pPr>
          </w:p>
          <w:p w14:paraId="3E0C2247" w14:textId="00D74EBA" w:rsidR="00AE7A80" w:rsidRDefault="00AE7A80" w:rsidP="00AE7A80">
            <w:pPr>
              <w:jc w:val="left"/>
              <w:rPr>
                <w:rStyle w:val="ComputerCode"/>
              </w:rPr>
            </w:pPr>
            <w:r w:rsidRPr="00AE7A80">
              <w:rPr>
                <w:rStyle w:val="ComputerCode"/>
              </w:rPr>
              <w:t xml:space="preserve">    </w:t>
            </w:r>
            <w:r>
              <w:rPr>
                <w:rStyle w:val="ComputerCode"/>
              </w:rPr>
              <w:t>MyGameState()</w:t>
            </w:r>
          </w:p>
          <w:p w14:paraId="5EF3D6B0" w14:textId="77777777" w:rsidR="00AE7A80" w:rsidRDefault="00AE7A80" w:rsidP="00AE7A80">
            <w:pPr>
              <w:jc w:val="left"/>
              <w:rPr>
                <w:rStyle w:val="ComputerCode"/>
              </w:rPr>
            </w:pPr>
            <w:r>
              <w:rPr>
                <w:rStyle w:val="ComputerCode"/>
              </w:rPr>
              <w:t xml:space="preserve">    {</w:t>
            </w:r>
          </w:p>
          <w:p w14:paraId="08F5178D" w14:textId="49FA7DEA" w:rsidR="00AE7A80" w:rsidRDefault="00AE7A80" w:rsidP="00AE7A80">
            <w:pPr>
              <w:jc w:val="left"/>
              <w:rPr>
                <w:rStyle w:val="ComputerCode"/>
              </w:rPr>
            </w:pPr>
            <w:r>
              <w:rPr>
                <w:rStyle w:val="ComputerCode"/>
              </w:rPr>
              <w:t xml:space="preserve">        // Initialize data members.</w:t>
            </w:r>
          </w:p>
          <w:p w14:paraId="1FE0915D" w14:textId="77777777" w:rsidR="00AE7A80" w:rsidRDefault="00AE7A80" w:rsidP="00AE7A80">
            <w:pPr>
              <w:jc w:val="left"/>
              <w:rPr>
                <w:rStyle w:val="ComputerCode"/>
              </w:rPr>
            </w:pPr>
            <w:r>
              <w:rPr>
                <w:rStyle w:val="ComputerCode"/>
              </w:rPr>
              <w:t xml:space="preserve">    }</w:t>
            </w:r>
          </w:p>
          <w:p w14:paraId="05356C10" w14:textId="77777777" w:rsidR="00AE7A80" w:rsidRPr="00AE7A80" w:rsidRDefault="00AE7A80" w:rsidP="00AE7A80">
            <w:pPr>
              <w:jc w:val="left"/>
              <w:rPr>
                <w:rStyle w:val="ComputerCode"/>
              </w:rPr>
            </w:pPr>
          </w:p>
          <w:p w14:paraId="728BC678" w14:textId="29BD6023" w:rsidR="00AE7A80" w:rsidRDefault="00AE7A80" w:rsidP="00AE7A80">
            <w:pPr>
              <w:jc w:val="left"/>
              <w:rPr>
                <w:rStyle w:val="ComputerCode"/>
              </w:rPr>
            </w:pPr>
            <w:r w:rsidRPr="00AE7A80">
              <w:rPr>
                <w:rStyle w:val="ComputerCode"/>
              </w:rPr>
              <w:t xml:space="preserve">    virtual ~</w:t>
            </w:r>
            <w:r>
              <w:rPr>
                <w:rStyle w:val="ComputerCode"/>
              </w:rPr>
              <w:t>MyGameState()</w:t>
            </w:r>
          </w:p>
          <w:p w14:paraId="611DE84B" w14:textId="77777777" w:rsidR="00AE7A80" w:rsidRDefault="00AE7A80" w:rsidP="00AE7A80">
            <w:pPr>
              <w:jc w:val="left"/>
              <w:rPr>
                <w:rStyle w:val="ComputerCode"/>
              </w:rPr>
            </w:pPr>
            <w:r>
              <w:rPr>
                <w:rStyle w:val="ComputerCode"/>
              </w:rPr>
              <w:t xml:space="preserve">    {</w:t>
            </w:r>
          </w:p>
          <w:p w14:paraId="751FC817" w14:textId="77777777" w:rsidR="00AE7A80" w:rsidRDefault="00AE7A80" w:rsidP="00AE7A80">
            <w:pPr>
              <w:jc w:val="left"/>
              <w:rPr>
                <w:rStyle w:val="ComputerCode"/>
              </w:rPr>
            </w:pPr>
          </w:p>
          <w:p w14:paraId="0336CDA2" w14:textId="687B81A3" w:rsidR="00AE7A80" w:rsidRPr="00AE7A80" w:rsidRDefault="00AE7A80" w:rsidP="00AE7A80">
            <w:pPr>
              <w:jc w:val="left"/>
              <w:rPr>
                <w:rStyle w:val="ComputerCode"/>
              </w:rPr>
            </w:pPr>
            <w:r>
              <w:rPr>
                <w:rStyle w:val="ComputerCode"/>
              </w:rPr>
              <w:t xml:space="preserve">    }</w:t>
            </w:r>
          </w:p>
          <w:p w14:paraId="7749F123" w14:textId="77777777" w:rsidR="00AE7A80" w:rsidRPr="00AE7A80" w:rsidRDefault="00AE7A80" w:rsidP="00AE7A80">
            <w:pPr>
              <w:jc w:val="left"/>
              <w:rPr>
                <w:rStyle w:val="ComputerCode"/>
              </w:rPr>
            </w:pPr>
          </w:p>
          <w:p w14:paraId="6AB4BC2E" w14:textId="6529367D" w:rsidR="00AE7A80" w:rsidRDefault="00AE7A80" w:rsidP="00AE7A80">
            <w:pPr>
              <w:jc w:val="left"/>
              <w:rPr>
                <w:rStyle w:val="ComputerCode"/>
              </w:rPr>
            </w:pPr>
            <w:r w:rsidRPr="00AE7A80">
              <w:rPr>
                <w:rStyle w:val="ComputerCode"/>
              </w:rPr>
              <w:t xml:space="preserve">    virtual bool vInit(uge::Base</w:t>
            </w:r>
            <w:r>
              <w:rPr>
                <w:rStyle w:val="ComputerCode"/>
              </w:rPr>
              <w:t>GameLogic* pGameLogic) override</w:t>
            </w:r>
          </w:p>
          <w:p w14:paraId="791C35F2" w14:textId="77777777" w:rsidR="00AE7A80" w:rsidRDefault="00AE7A80" w:rsidP="00AE7A80">
            <w:pPr>
              <w:jc w:val="left"/>
              <w:rPr>
                <w:rStyle w:val="ComputerCode"/>
              </w:rPr>
            </w:pPr>
            <w:r>
              <w:rPr>
                <w:rStyle w:val="ComputerCode"/>
              </w:rPr>
              <w:t xml:space="preserve">    {</w:t>
            </w:r>
          </w:p>
          <w:p w14:paraId="363A17CD" w14:textId="09A40D55" w:rsidR="00AE7A80" w:rsidRDefault="00AE7A80" w:rsidP="00AE7A80">
            <w:pPr>
              <w:jc w:val="left"/>
              <w:rPr>
                <w:rStyle w:val="ComputerCode"/>
              </w:rPr>
            </w:pPr>
            <w:r>
              <w:rPr>
                <w:rStyle w:val="ComputerCode"/>
              </w:rPr>
              <w:t xml:space="preserve">        // Call the super class first for default init.</w:t>
            </w:r>
          </w:p>
          <w:p w14:paraId="3D75EE57" w14:textId="4B707AAB" w:rsidR="00AE7A80" w:rsidRDefault="00AE7A80" w:rsidP="00AE7A80">
            <w:pPr>
              <w:jc w:val="left"/>
              <w:rPr>
                <w:rStyle w:val="ComputerCode"/>
              </w:rPr>
            </w:pPr>
            <w:r>
              <w:rPr>
                <w:rStyle w:val="ComputerCode"/>
              </w:rPr>
              <w:t xml:space="preserve">        </w:t>
            </w:r>
            <w:r w:rsidRPr="00AE7A80">
              <w:rPr>
                <w:rStyle w:val="ComputerCode"/>
              </w:rPr>
              <w:t>uge::GameState::BaseGameState::vInit(pGameLogic);</w:t>
            </w:r>
          </w:p>
          <w:p w14:paraId="351EBD6D" w14:textId="77777777" w:rsidR="00AE7A80" w:rsidRDefault="00AE7A80" w:rsidP="00AE7A80">
            <w:pPr>
              <w:jc w:val="left"/>
              <w:rPr>
                <w:rStyle w:val="ComputerCode"/>
              </w:rPr>
            </w:pPr>
          </w:p>
          <w:p w14:paraId="7755C720" w14:textId="77777777" w:rsidR="00AE7A80" w:rsidRDefault="00AE7A80" w:rsidP="00AE7A80">
            <w:pPr>
              <w:jc w:val="left"/>
              <w:rPr>
                <w:rStyle w:val="ComputerCode"/>
              </w:rPr>
            </w:pPr>
            <w:r>
              <w:rPr>
                <w:rStyle w:val="ComputerCode"/>
              </w:rPr>
              <w:t xml:space="preserve">        // Perform the initialization.</w:t>
            </w:r>
          </w:p>
          <w:p w14:paraId="30C5103C" w14:textId="16D2F628" w:rsidR="00AE7A80" w:rsidRDefault="00AE7A80" w:rsidP="00AE7A80">
            <w:pPr>
              <w:jc w:val="left"/>
              <w:rPr>
                <w:rStyle w:val="ComputerCode"/>
              </w:rPr>
            </w:pPr>
            <w:r>
              <w:rPr>
                <w:rStyle w:val="ComputerCode"/>
              </w:rPr>
              <w:t xml:space="preserve">       return true;</w:t>
            </w:r>
          </w:p>
          <w:p w14:paraId="2C240304" w14:textId="77777777" w:rsidR="00AE7A80" w:rsidRDefault="00AE7A80" w:rsidP="00AE7A80">
            <w:pPr>
              <w:jc w:val="left"/>
              <w:rPr>
                <w:rStyle w:val="ComputerCode"/>
              </w:rPr>
            </w:pPr>
            <w:r>
              <w:rPr>
                <w:rStyle w:val="ComputerCode"/>
              </w:rPr>
              <w:t xml:space="preserve">    }</w:t>
            </w:r>
          </w:p>
          <w:p w14:paraId="7C94705D" w14:textId="77777777" w:rsidR="00AE7A80" w:rsidRPr="00AE7A80" w:rsidRDefault="00AE7A80" w:rsidP="00AE7A80">
            <w:pPr>
              <w:jc w:val="left"/>
              <w:rPr>
                <w:rStyle w:val="ComputerCode"/>
              </w:rPr>
            </w:pPr>
          </w:p>
          <w:p w14:paraId="1E1CF33E" w14:textId="77777777" w:rsidR="00AE7A80" w:rsidRDefault="00AE7A80" w:rsidP="00AE7A80">
            <w:pPr>
              <w:jc w:val="left"/>
              <w:rPr>
                <w:rStyle w:val="ComputerCode"/>
              </w:rPr>
            </w:pPr>
            <w:r w:rsidRPr="00AE7A80">
              <w:rPr>
                <w:rStyle w:val="ComputerCode"/>
              </w:rPr>
              <w:t xml:space="preserve">    virtual bool vTai</w:t>
            </w:r>
            <w:r>
              <w:rPr>
                <w:rStyle w:val="ComputerCode"/>
              </w:rPr>
              <w:t>lorToProfile(const std::string&amp;</w:t>
            </w:r>
          </w:p>
          <w:p w14:paraId="364338AD" w14:textId="3D1093FD" w:rsidR="00AE7A80" w:rsidRDefault="00AE7A80" w:rsidP="00AE7A80">
            <w:pPr>
              <w:jc w:val="left"/>
              <w:rPr>
                <w:rStyle w:val="ComputerCode"/>
              </w:rPr>
            </w:pPr>
            <w:r>
              <w:rPr>
                <w:rStyle w:val="ComputerCode"/>
              </w:rPr>
              <w:t xml:space="preserve">                                  xmlResourceFilename) override</w:t>
            </w:r>
          </w:p>
          <w:p w14:paraId="75DFBAB7" w14:textId="77777777" w:rsidR="00AE7A80" w:rsidRDefault="00AE7A80" w:rsidP="00AE7A80">
            <w:pPr>
              <w:jc w:val="left"/>
              <w:rPr>
                <w:rStyle w:val="ComputerCode"/>
              </w:rPr>
            </w:pPr>
            <w:r>
              <w:rPr>
                <w:rStyle w:val="ComputerCode"/>
              </w:rPr>
              <w:t xml:space="preserve">    {</w:t>
            </w:r>
          </w:p>
          <w:p w14:paraId="3C3E7CD9" w14:textId="77777777" w:rsidR="003A68A8" w:rsidRDefault="003A68A8" w:rsidP="00AE7A80">
            <w:pPr>
              <w:jc w:val="left"/>
              <w:rPr>
                <w:rStyle w:val="ComputerCode"/>
              </w:rPr>
            </w:pPr>
            <w:r>
              <w:rPr>
                <w:rStyle w:val="ComputerCode"/>
              </w:rPr>
              <w:t xml:space="preserve">        // Load the profile and override gameplay data,</w:t>
            </w:r>
          </w:p>
          <w:p w14:paraId="29E07245" w14:textId="03E0CD55" w:rsidR="003A68A8" w:rsidRDefault="003A68A8" w:rsidP="00AE7A80">
            <w:pPr>
              <w:jc w:val="left"/>
              <w:rPr>
                <w:rStyle w:val="ComputerCode"/>
              </w:rPr>
            </w:pPr>
            <w:r>
              <w:rPr>
                <w:rStyle w:val="ComputerCode"/>
              </w:rPr>
              <w:t xml:space="preserve">        // if needed.</w:t>
            </w:r>
          </w:p>
          <w:p w14:paraId="44486F3E" w14:textId="77777777" w:rsidR="003A68A8" w:rsidRDefault="003A68A8" w:rsidP="00AE7A80">
            <w:pPr>
              <w:jc w:val="left"/>
              <w:rPr>
                <w:rStyle w:val="ComputerCode"/>
              </w:rPr>
            </w:pPr>
          </w:p>
          <w:p w14:paraId="034514D2" w14:textId="0C3C6162" w:rsidR="00AE7A80" w:rsidRDefault="00AE7A80" w:rsidP="00AE7A80">
            <w:pPr>
              <w:jc w:val="left"/>
              <w:rPr>
                <w:rStyle w:val="ComputerCode"/>
              </w:rPr>
            </w:pPr>
            <w:r>
              <w:rPr>
                <w:rStyle w:val="ComputerCode"/>
              </w:rPr>
              <w:t xml:space="preserve">        return true;</w:t>
            </w:r>
          </w:p>
          <w:p w14:paraId="758C0BE8" w14:textId="77777777" w:rsidR="00AE7A80" w:rsidRDefault="00AE7A80" w:rsidP="00AE7A80">
            <w:pPr>
              <w:jc w:val="left"/>
              <w:rPr>
                <w:rStyle w:val="ComputerCode"/>
              </w:rPr>
            </w:pPr>
            <w:r>
              <w:rPr>
                <w:rStyle w:val="ComputerCode"/>
              </w:rPr>
              <w:t xml:space="preserve">    }</w:t>
            </w:r>
          </w:p>
          <w:p w14:paraId="400A2A00" w14:textId="77777777" w:rsidR="00AE7A80" w:rsidRPr="00AE7A80" w:rsidRDefault="00AE7A80" w:rsidP="00AE7A80">
            <w:pPr>
              <w:jc w:val="left"/>
              <w:rPr>
                <w:rStyle w:val="ComputerCode"/>
              </w:rPr>
            </w:pPr>
          </w:p>
          <w:p w14:paraId="18B1AB6F" w14:textId="75F88E12" w:rsidR="00AE7A80" w:rsidRDefault="00AE7A80" w:rsidP="00AE7A80">
            <w:pPr>
              <w:jc w:val="left"/>
              <w:rPr>
                <w:rStyle w:val="ComputerCode"/>
              </w:rPr>
            </w:pPr>
            <w:r w:rsidRPr="00AE7A80">
              <w:rPr>
                <w:rStyle w:val="ComputerCode"/>
              </w:rPr>
              <w:t xml:space="preserve">    v</w:t>
            </w:r>
            <w:r>
              <w:rPr>
                <w:rStyle w:val="ComputerCode"/>
              </w:rPr>
              <w:t>irtual bool vDestroy() override</w:t>
            </w:r>
          </w:p>
          <w:p w14:paraId="415C7C39" w14:textId="77777777" w:rsidR="00AE7A80" w:rsidRDefault="00AE7A80" w:rsidP="00AE7A80">
            <w:pPr>
              <w:jc w:val="left"/>
              <w:rPr>
                <w:rStyle w:val="ComputerCode"/>
              </w:rPr>
            </w:pPr>
            <w:r>
              <w:rPr>
                <w:rStyle w:val="ComputerCode"/>
              </w:rPr>
              <w:t xml:space="preserve">    {</w:t>
            </w:r>
          </w:p>
          <w:p w14:paraId="479CE5A7" w14:textId="77777777" w:rsidR="00AE7A80" w:rsidRDefault="00AE7A80" w:rsidP="00AE7A80">
            <w:pPr>
              <w:jc w:val="left"/>
              <w:rPr>
                <w:rStyle w:val="ComputerCode"/>
              </w:rPr>
            </w:pPr>
            <w:r>
              <w:rPr>
                <w:rStyle w:val="ComputerCode"/>
              </w:rPr>
              <w:t xml:space="preserve">        // De-initialize this class first.</w:t>
            </w:r>
          </w:p>
          <w:p w14:paraId="692308AA" w14:textId="77777777" w:rsidR="00AE7A80" w:rsidRDefault="00AE7A80" w:rsidP="00AE7A80">
            <w:pPr>
              <w:jc w:val="left"/>
              <w:rPr>
                <w:rStyle w:val="ComputerCode"/>
              </w:rPr>
            </w:pPr>
          </w:p>
          <w:p w14:paraId="2C8DBCE9" w14:textId="762790E5" w:rsidR="00AE7A80" w:rsidRDefault="00AE7A80" w:rsidP="00AE7A80">
            <w:pPr>
              <w:jc w:val="left"/>
              <w:rPr>
                <w:rStyle w:val="ComputerCode"/>
              </w:rPr>
            </w:pPr>
            <w:r>
              <w:rPr>
                <w:rStyle w:val="ComputerCode"/>
              </w:rPr>
              <w:t xml:space="preserve">        // Call the super class last for default de-initialization.</w:t>
            </w:r>
          </w:p>
          <w:p w14:paraId="0010492A" w14:textId="77777777" w:rsidR="00AE7A80" w:rsidRDefault="00AE7A80" w:rsidP="00AE7A80">
            <w:pPr>
              <w:jc w:val="left"/>
              <w:rPr>
                <w:rStyle w:val="ComputerCode"/>
              </w:rPr>
            </w:pPr>
            <w:r>
              <w:rPr>
                <w:rStyle w:val="ComputerCode"/>
              </w:rPr>
              <w:t xml:space="preserve">        </w:t>
            </w:r>
            <w:r w:rsidRPr="00AE7A80">
              <w:rPr>
                <w:rStyle w:val="ComputerCode"/>
              </w:rPr>
              <w:t>uge::GameState::BaseGameState::vDestroy();</w:t>
            </w:r>
          </w:p>
          <w:p w14:paraId="0BD376D9" w14:textId="77777777" w:rsidR="00AE7A80" w:rsidRDefault="00AE7A80" w:rsidP="00AE7A80">
            <w:pPr>
              <w:jc w:val="left"/>
              <w:rPr>
                <w:rStyle w:val="ComputerCode"/>
              </w:rPr>
            </w:pPr>
          </w:p>
          <w:p w14:paraId="14167DE3" w14:textId="251DAFF2" w:rsidR="00AE7A80" w:rsidRDefault="00AE7A80" w:rsidP="00AE7A80">
            <w:pPr>
              <w:jc w:val="left"/>
              <w:rPr>
                <w:rStyle w:val="ComputerCode"/>
              </w:rPr>
            </w:pPr>
            <w:r>
              <w:rPr>
                <w:rStyle w:val="ComputerCode"/>
              </w:rPr>
              <w:t xml:space="preserve">        return true;</w:t>
            </w:r>
          </w:p>
          <w:p w14:paraId="3DE82583" w14:textId="77777777" w:rsidR="00AE7A80" w:rsidRDefault="00AE7A80" w:rsidP="00AE7A80">
            <w:pPr>
              <w:jc w:val="left"/>
              <w:rPr>
                <w:rStyle w:val="ComputerCode"/>
              </w:rPr>
            </w:pPr>
            <w:r>
              <w:rPr>
                <w:rStyle w:val="ComputerCode"/>
              </w:rPr>
              <w:t xml:space="preserve">    }</w:t>
            </w:r>
          </w:p>
          <w:p w14:paraId="7B626E7F" w14:textId="77777777" w:rsidR="00AE7A80" w:rsidRPr="00AE7A80" w:rsidRDefault="00AE7A80" w:rsidP="00AE7A80">
            <w:pPr>
              <w:jc w:val="left"/>
              <w:rPr>
                <w:rStyle w:val="ComputerCode"/>
              </w:rPr>
            </w:pPr>
          </w:p>
          <w:p w14:paraId="0A35FB45" w14:textId="0DF3E756" w:rsidR="00AE7A80" w:rsidRDefault="00AE7A80" w:rsidP="00AE7A80">
            <w:pPr>
              <w:jc w:val="left"/>
              <w:rPr>
                <w:rStyle w:val="ComputerCode"/>
              </w:rPr>
            </w:pPr>
            <w:r w:rsidRPr="00AE7A80">
              <w:rPr>
                <w:rStyle w:val="ComputerCode"/>
              </w:rPr>
              <w:t xml:space="preserve">    virtual bool vOnUpdate(unsi</w:t>
            </w:r>
            <w:r>
              <w:rPr>
                <w:rStyle w:val="ComputerCode"/>
              </w:rPr>
              <w:t>gned long timeElapsed) override</w:t>
            </w:r>
          </w:p>
          <w:p w14:paraId="530B7BF6" w14:textId="77777777" w:rsidR="00AE7A80" w:rsidRDefault="00AE7A80" w:rsidP="00AE7A80">
            <w:pPr>
              <w:jc w:val="left"/>
              <w:rPr>
                <w:rStyle w:val="ComputerCode"/>
              </w:rPr>
            </w:pPr>
            <w:r>
              <w:rPr>
                <w:rStyle w:val="ComputerCode"/>
              </w:rPr>
              <w:t xml:space="preserve">    {</w:t>
            </w:r>
          </w:p>
          <w:p w14:paraId="7A9F6168" w14:textId="66EEA750" w:rsidR="00AE7A80" w:rsidRDefault="00AE7A80" w:rsidP="00AE7A80">
            <w:pPr>
              <w:jc w:val="left"/>
              <w:rPr>
                <w:rStyle w:val="ComputerCode"/>
              </w:rPr>
            </w:pPr>
            <w:r>
              <w:rPr>
                <w:rStyle w:val="ComputerCode"/>
              </w:rPr>
              <w:t xml:space="preserve">        // Update the game logic for this state.</w:t>
            </w:r>
          </w:p>
          <w:p w14:paraId="12608E90" w14:textId="77777777" w:rsidR="0054437C" w:rsidRDefault="0054437C" w:rsidP="00AE7A80">
            <w:pPr>
              <w:jc w:val="left"/>
              <w:rPr>
                <w:rStyle w:val="ComputerCode"/>
              </w:rPr>
            </w:pPr>
          </w:p>
          <w:p w14:paraId="1D49D792" w14:textId="77777777" w:rsidR="0054437C" w:rsidRDefault="0054437C" w:rsidP="00AE7A80">
            <w:pPr>
              <w:jc w:val="left"/>
              <w:rPr>
                <w:rStyle w:val="ComputerCode"/>
              </w:rPr>
            </w:pPr>
            <w:r>
              <w:rPr>
                <w:rStyle w:val="ComputerCode"/>
              </w:rPr>
              <w:t xml:space="preserve">        // To change the game state, call</w:t>
            </w:r>
          </w:p>
          <w:p w14:paraId="34DFCACA" w14:textId="3F54A57F" w:rsidR="0054437C" w:rsidRDefault="0054437C" w:rsidP="00AE7A80">
            <w:pPr>
              <w:jc w:val="left"/>
              <w:rPr>
                <w:rStyle w:val="ComputerCode"/>
              </w:rPr>
            </w:pPr>
            <w:r>
              <w:rPr>
                <w:rStyle w:val="ComputerCode"/>
              </w:rPr>
              <w:t xml:space="preserve">        //</w:t>
            </w:r>
            <w:r w:rsidRPr="0054437C">
              <w:rPr>
                <w:rStyle w:val="ComputerCode"/>
              </w:rPr>
              <w:t>m_pGameLogic-&gt;vChangeGameState(</w:t>
            </w:r>
            <w:r>
              <w:rPr>
                <w:rStyle w:val="ComputerCode"/>
              </w:rPr>
              <w:t>"DesiredStateName"</w:t>
            </w:r>
            <w:r w:rsidRPr="0054437C">
              <w:rPr>
                <w:rStyle w:val="ComputerCode"/>
              </w:rPr>
              <w:t>);</w:t>
            </w:r>
          </w:p>
          <w:p w14:paraId="2D5DDF1E" w14:textId="05453D8C" w:rsidR="0054437C" w:rsidRDefault="0054437C" w:rsidP="00AE7A80">
            <w:pPr>
              <w:jc w:val="left"/>
              <w:rPr>
                <w:rStyle w:val="ComputerCode"/>
              </w:rPr>
            </w:pPr>
            <w:r>
              <w:rPr>
                <w:rStyle w:val="ComputerCode"/>
              </w:rPr>
              <w:t xml:space="preserve">        // The change will occurr in the next game tick.</w:t>
            </w:r>
          </w:p>
          <w:p w14:paraId="6C95874B" w14:textId="77777777" w:rsidR="00AE7A80" w:rsidRDefault="00AE7A80" w:rsidP="00AE7A80">
            <w:pPr>
              <w:jc w:val="left"/>
              <w:rPr>
                <w:rStyle w:val="ComputerCode"/>
              </w:rPr>
            </w:pPr>
          </w:p>
          <w:p w14:paraId="3F744347" w14:textId="04FF46A3" w:rsidR="00AE7A80" w:rsidRDefault="00AE7A80" w:rsidP="00AE7A80">
            <w:pPr>
              <w:jc w:val="left"/>
              <w:rPr>
                <w:rStyle w:val="ComputerCode"/>
              </w:rPr>
            </w:pPr>
            <w:r>
              <w:rPr>
                <w:rStyle w:val="ComputerCode"/>
              </w:rPr>
              <w:lastRenderedPageBreak/>
              <w:t xml:space="preserve">        return true;</w:t>
            </w:r>
          </w:p>
          <w:p w14:paraId="4F68D934" w14:textId="77777777" w:rsidR="00AE7A80" w:rsidRDefault="00AE7A80" w:rsidP="00AE7A80">
            <w:pPr>
              <w:jc w:val="left"/>
              <w:rPr>
                <w:rStyle w:val="ComputerCode"/>
              </w:rPr>
            </w:pPr>
            <w:r>
              <w:rPr>
                <w:rStyle w:val="ComputerCode"/>
              </w:rPr>
              <w:t xml:space="preserve">    }</w:t>
            </w:r>
          </w:p>
          <w:p w14:paraId="03A74469" w14:textId="77777777" w:rsidR="00AE7A80" w:rsidRPr="00AE7A80" w:rsidRDefault="00AE7A80" w:rsidP="00AE7A80">
            <w:pPr>
              <w:jc w:val="left"/>
              <w:rPr>
                <w:rStyle w:val="ComputerCode"/>
              </w:rPr>
            </w:pPr>
          </w:p>
          <w:p w14:paraId="42F826C4" w14:textId="5CE3D101" w:rsidR="00AE7A80" w:rsidRDefault="00AE7A80" w:rsidP="00AE7A80">
            <w:pPr>
              <w:jc w:val="left"/>
              <w:rPr>
                <w:rStyle w:val="ComputerCode"/>
              </w:rPr>
            </w:pPr>
            <w:r w:rsidRPr="00AE7A80">
              <w:rPr>
                <w:rStyle w:val="ComputerCode"/>
              </w:rPr>
              <w:t xml:space="preserve">    virtual const std::s</w:t>
            </w:r>
            <w:r>
              <w:rPr>
                <w:rStyle w:val="ComputerCode"/>
              </w:rPr>
              <w:t>tring vGetName() const override</w:t>
            </w:r>
          </w:p>
          <w:p w14:paraId="442AE68C" w14:textId="77777777" w:rsidR="00AE7A80" w:rsidRDefault="00AE7A80" w:rsidP="00AE7A80">
            <w:pPr>
              <w:jc w:val="left"/>
              <w:rPr>
                <w:rStyle w:val="ComputerCode"/>
              </w:rPr>
            </w:pPr>
            <w:r>
              <w:rPr>
                <w:rStyle w:val="ComputerCode"/>
              </w:rPr>
              <w:t xml:space="preserve">    {</w:t>
            </w:r>
          </w:p>
          <w:p w14:paraId="3CDB6565" w14:textId="6FC32574" w:rsidR="00AE7A80" w:rsidRDefault="00AE7A80" w:rsidP="00AE7A80">
            <w:pPr>
              <w:jc w:val="left"/>
              <w:rPr>
                <w:rStyle w:val="ComputerCode"/>
              </w:rPr>
            </w:pPr>
            <w:r>
              <w:rPr>
                <w:rStyle w:val="ComputerCode"/>
              </w:rPr>
              <w:t xml:space="preserve">        return g_Name;</w:t>
            </w:r>
          </w:p>
          <w:p w14:paraId="2AD5F00D" w14:textId="3A67167B" w:rsidR="00AE7A80" w:rsidRPr="00AE7A80" w:rsidRDefault="00AE7A80" w:rsidP="00AE7A80">
            <w:pPr>
              <w:jc w:val="left"/>
              <w:rPr>
                <w:rStyle w:val="ComputerCode"/>
              </w:rPr>
            </w:pPr>
            <w:r>
              <w:rPr>
                <w:rStyle w:val="ComputerCode"/>
              </w:rPr>
              <w:t xml:space="preserve">    }</w:t>
            </w:r>
          </w:p>
          <w:p w14:paraId="645D8540" w14:textId="77777777" w:rsidR="00E269A0" w:rsidRDefault="00AE7A80" w:rsidP="00AE7A80">
            <w:pPr>
              <w:jc w:val="left"/>
              <w:rPr>
                <w:rStyle w:val="ComputerCode"/>
              </w:rPr>
            </w:pPr>
            <w:r w:rsidRPr="00AE7A80">
              <w:rPr>
                <w:rStyle w:val="ComputerCode"/>
              </w:rPr>
              <w:t>};</w:t>
            </w:r>
          </w:p>
          <w:p w14:paraId="72CDD737" w14:textId="77777777" w:rsidR="00AE7A80" w:rsidRDefault="00AE7A80" w:rsidP="00AE7A80">
            <w:pPr>
              <w:jc w:val="left"/>
              <w:rPr>
                <w:rStyle w:val="ComputerCode"/>
              </w:rPr>
            </w:pPr>
          </w:p>
          <w:p w14:paraId="42164050" w14:textId="0402F756" w:rsidR="00AE7A80" w:rsidRPr="00AE7A80" w:rsidRDefault="00AE7A80" w:rsidP="00AE7A80">
            <w:pPr>
              <w:jc w:val="left"/>
              <w:rPr>
                <w:rStyle w:val="ComputerCode"/>
              </w:rPr>
            </w:pPr>
            <w:r w:rsidRPr="00AE7A80">
              <w:rPr>
                <w:rStyle w:val="ComputerCode"/>
              </w:rPr>
              <w:t>const char* MyGameState::g_Name = "MyGameState";</w:t>
            </w:r>
          </w:p>
        </w:tc>
      </w:tr>
    </w:tbl>
    <w:p w14:paraId="3115F8A0" w14:textId="77777777" w:rsidR="00E269A0" w:rsidRDefault="00E269A0" w:rsidP="00855DC8"/>
    <w:p w14:paraId="2672AA99" w14:textId="0D7703EE" w:rsidR="00855DC8" w:rsidRDefault="00D53505" w:rsidP="00855DC8">
      <w:r>
        <w:t xml:space="preserve">A </w:t>
      </w:r>
      <w:r w:rsidRPr="00D53505">
        <w:rPr>
          <w:rStyle w:val="ComputerCode"/>
        </w:rPr>
        <w:t>GameStateFactory</w:t>
      </w:r>
      <w:r>
        <w:t xml:space="preserve"> creates the </w:t>
      </w:r>
      <w:r w:rsidRPr="00D53505">
        <w:rPr>
          <w:rStyle w:val="ComputerCode"/>
        </w:rPr>
        <w:t>GameState</w:t>
      </w:r>
      <w:r>
        <w:t xml:space="preserve">s for the game. Thus, every UGE game must define a subclass from the </w:t>
      </w:r>
      <w:r w:rsidRPr="00D53505">
        <w:rPr>
          <w:rStyle w:val="ComputerCode"/>
        </w:rPr>
        <w:t>GameStateFactory</w:t>
      </w:r>
      <w:r>
        <w:t xml:space="preserve"> and the desired </w:t>
      </w:r>
      <w:r w:rsidRPr="00D53505">
        <w:rPr>
          <w:rStyle w:val="ComputerCode"/>
        </w:rPr>
        <w:t>IGameState</w:t>
      </w:r>
      <w:r>
        <w:t xml:space="preserve">s. </w:t>
      </w:r>
      <w:r>
        <w:fldChar w:fldCharType="begin"/>
      </w:r>
      <w:r>
        <w:instrText xml:space="preserve"> REF _Ref380422121 \h </w:instrText>
      </w:r>
      <w:r>
        <w:fldChar w:fldCharType="separate"/>
      </w:r>
      <w:r w:rsidR="00EA324E" w:rsidRPr="006E523C">
        <w:rPr>
          <w:b/>
        </w:rPr>
        <w:t xml:space="preserve">Figure </w:t>
      </w:r>
      <w:r w:rsidR="00EA324E">
        <w:rPr>
          <w:b/>
          <w:noProof/>
        </w:rPr>
        <w:t>4</w:t>
      </w:r>
      <w:r>
        <w:fldChar w:fldCharType="end"/>
      </w:r>
      <w:r>
        <w:t xml:space="preserve"> presents a class diagram for the GameStateFactory</w:t>
      </w:r>
      <w:r w:rsidR="00AB3C89">
        <w:t>.</w:t>
      </w:r>
    </w:p>
    <w:p w14:paraId="18077019" w14:textId="77777777" w:rsidR="00855DC8" w:rsidRDefault="00855DC8" w:rsidP="00855DC8">
      <w:pPr>
        <w:keepNext/>
        <w:jc w:val="center"/>
      </w:pPr>
      <w:r w:rsidRPr="006E523C">
        <w:rPr>
          <w:noProof/>
          <w:lang w:val="pt-BR" w:eastAsia="pt-BR"/>
        </w:rPr>
        <w:drawing>
          <wp:inline distT="0" distB="0" distL="0" distR="0" wp14:anchorId="1B39CFCB" wp14:editId="13E54EA1">
            <wp:extent cx="2933700" cy="23145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933700" cy="2314575"/>
                    </a:xfrm>
                    <a:prstGeom prst="rect">
                      <a:avLst/>
                    </a:prstGeom>
                    <a:noFill/>
                    <a:ln>
                      <a:noFill/>
                    </a:ln>
                  </pic:spPr>
                </pic:pic>
              </a:graphicData>
            </a:graphic>
          </wp:inline>
        </w:drawing>
      </w:r>
    </w:p>
    <w:p w14:paraId="7064319E" w14:textId="77777777" w:rsidR="00855DC8" w:rsidRDefault="00855DC8" w:rsidP="00855DC8">
      <w:pPr>
        <w:pStyle w:val="Caption"/>
        <w:jc w:val="center"/>
      </w:pPr>
      <w:bookmarkStart w:id="62" w:name="_Ref380422121"/>
      <w:bookmarkStart w:id="63" w:name="_Ref380422439"/>
      <w:bookmarkStart w:id="64" w:name="_Toc382771689"/>
      <w:r w:rsidRPr="006E523C">
        <w:rPr>
          <w:b/>
        </w:rPr>
        <w:t xml:space="preserve">Figure </w:t>
      </w:r>
      <w:r w:rsidRPr="006E523C">
        <w:rPr>
          <w:b/>
        </w:rPr>
        <w:fldChar w:fldCharType="begin"/>
      </w:r>
      <w:r w:rsidRPr="006E523C">
        <w:rPr>
          <w:b/>
        </w:rPr>
        <w:instrText xml:space="preserve"> SEQ Figure \* ARABIC </w:instrText>
      </w:r>
      <w:r w:rsidRPr="006E523C">
        <w:rPr>
          <w:b/>
        </w:rPr>
        <w:fldChar w:fldCharType="separate"/>
      </w:r>
      <w:r w:rsidR="00EA324E">
        <w:rPr>
          <w:b/>
          <w:noProof/>
        </w:rPr>
        <w:t>4</w:t>
      </w:r>
      <w:r w:rsidRPr="006E523C">
        <w:rPr>
          <w:b/>
        </w:rPr>
        <w:fldChar w:fldCharType="end"/>
      </w:r>
      <w:bookmarkEnd w:id="62"/>
      <w:r w:rsidRPr="006E523C">
        <w:rPr>
          <w:b/>
        </w:rPr>
        <w:t>.</w:t>
      </w:r>
      <w:r w:rsidRPr="006E523C">
        <w:t xml:space="preserve"> The Game State Factory.</w:t>
      </w:r>
      <w:bookmarkEnd w:id="63"/>
      <w:bookmarkEnd w:id="64"/>
    </w:p>
    <w:p w14:paraId="29DE8127" w14:textId="218CA826" w:rsidR="00AB3C89" w:rsidRPr="00AB3C89" w:rsidRDefault="00AB3C89" w:rsidP="00AB3C89">
      <w:r>
        <w:t xml:space="preserve">As </w:t>
      </w:r>
      <w:r>
        <w:fldChar w:fldCharType="begin"/>
      </w:r>
      <w:r>
        <w:instrText xml:space="preserve"> REF _Ref380422121 \h </w:instrText>
      </w:r>
      <w:r>
        <w:fldChar w:fldCharType="separate"/>
      </w:r>
      <w:r w:rsidR="00EA324E" w:rsidRPr="006E523C">
        <w:rPr>
          <w:b/>
        </w:rPr>
        <w:t xml:space="preserve">Figure </w:t>
      </w:r>
      <w:r w:rsidR="00EA324E">
        <w:rPr>
          <w:b/>
          <w:noProof/>
        </w:rPr>
        <w:t>4</w:t>
      </w:r>
      <w:r>
        <w:fldChar w:fldCharType="end"/>
      </w:r>
      <w:r>
        <w:t xml:space="preserve"> suggests, the base </w:t>
      </w:r>
      <w:r w:rsidRPr="00AB3C89">
        <w:rPr>
          <w:rStyle w:val="ComputerCode"/>
        </w:rPr>
        <w:t>GameStateFactory</w:t>
      </w:r>
      <w:r>
        <w:t xml:space="preserve"> is also simple. All a subclass has to do is to override the </w:t>
      </w:r>
      <w:r w:rsidRPr="00AB3C89">
        <w:rPr>
          <w:rStyle w:val="ComputerCode"/>
        </w:rPr>
        <w:t>vInitFactory()</w:t>
      </w:r>
      <w:r>
        <w:t xml:space="preserve"> method, as exemplified in </w:t>
      </w:r>
      <w:r>
        <w:fldChar w:fldCharType="begin"/>
      </w:r>
      <w:r>
        <w:instrText xml:space="preserve"> REF _Ref380422431 \h </w:instrText>
      </w:r>
      <w:r>
        <w:fldChar w:fldCharType="separate"/>
      </w:r>
      <w:r w:rsidR="00EA324E" w:rsidRPr="00D53505">
        <w:rPr>
          <w:b/>
        </w:rPr>
        <w:t xml:space="preserve">Listing </w:t>
      </w:r>
      <w:r w:rsidR="00EA324E">
        <w:rPr>
          <w:b/>
          <w:noProof/>
        </w:rPr>
        <w:t>5</w:t>
      </w:r>
      <w:r>
        <w:fldChar w:fldCharType="end"/>
      </w:r>
      <w:r>
        <w:t xml:space="preserve"> for nine different states (</w:t>
      </w:r>
      <w:r w:rsidRPr="00AB3C89">
        <w:rPr>
          <w:rStyle w:val="ComputerCode"/>
        </w:rPr>
        <w:t>Initializing</w:t>
      </w:r>
      <w:r>
        <w:t xml:space="preserve">, </w:t>
      </w:r>
      <w:r w:rsidRPr="00AB3C89">
        <w:rPr>
          <w:rStyle w:val="ComputerCode"/>
        </w:rPr>
        <w:t>SplashScreen</w:t>
      </w:r>
      <w:r>
        <w:t xml:space="preserve">, </w:t>
      </w:r>
      <w:r w:rsidRPr="00AB3C89">
        <w:rPr>
          <w:rStyle w:val="ComputerCode"/>
        </w:rPr>
        <w:t>Paused</w:t>
      </w:r>
      <w:r>
        <w:t xml:space="preserve">, </w:t>
      </w:r>
      <w:r w:rsidRPr="00AB3C89">
        <w:rPr>
          <w:rStyle w:val="ComputerCode"/>
        </w:rPr>
        <w:t>HiScores</w:t>
      </w:r>
      <w:r>
        <w:t xml:space="preserve">, </w:t>
      </w:r>
      <w:r w:rsidRPr="00AB3C89">
        <w:rPr>
          <w:rStyle w:val="ComputerCode"/>
        </w:rPr>
        <w:t>MainMenu</w:t>
      </w:r>
      <w:r>
        <w:t xml:space="preserve">, </w:t>
      </w:r>
      <w:r w:rsidRPr="00AB3C89">
        <w:rPr>
          <w:rStyle w:val="ComputerCode"/>
        </w:rPr>
        <w:t>NewGame</w:t>
      </w:r>
      <w:r>
        <w:t xml:space="preserve">, </w:t>
      </w:r>
      <w:r w:rsidRPr="00AB3C89">
        <w:rPr>
          <w:rStyle w:val="ComputerCode"/>
        </w:rPr>
        <w:t>Running</w:t>
      </w:r>
      <w:r>
        <w:t xml:space="preserve">, </w:t>
      </w:r>
      <w:r w:rsidRPr="00AB3C89">
        <w:rPr>
          <w:rStyle w:val="ComputerCode"/>
        </w:rPr>
        <w:t>GameOver</w:t>
      </w:r>
      <w:r>
        <w:t xml:space="preserve"> and </w:t>
      </w:r>
      <w:r w:rsidRPr="00AB3C89">
        <w:rPr>
          <w:rStyle w:val="ComputerCode"/>
        </w:rPr>
        <w:t>Exiting</w:t>
      </w:r>
      <w:r>
        <w:t>)</w:t>
      </w:r>
      <w:r w:rsidR="0065374F">
        <w:t xml:space="preserve">. These states definition is similar to the one in </w:t>
      </w:r>
      <w:r w:rsidR="0065374F">
        <w:fldChar w:fldCharType="begin"/>
      </w:r>
      <w:r w:rsidR="0065374F">
        <w:instrText xml:space="preserve"> REF _Ref381108977 \h </w:instrText>
      </w:r>
      <w:r w:rsidR="0065374F">
        <w:fldChar w:fldCharType="separate"/>
      </w:r>
      <w:r w:rsidR="00EA324E" w:rsidRPr="000374C0">
        <w:rPr>
          <w:b/>
        </w:rPr>
        <w:t xml:space="preserve">Listing </w:t>
      </w:r>
      <w:r w:rsidR="00EA324E">
        <w:rPr>
          <w:b/>
          <w:noProof/>
        </w:rPr>
        <w:t>4</w:t>
      </w:r>
      <w:r w:rsidR="0065374F">
        <w:fldChar w:fldCharType="end"/>
      </w:r>
      <w:r>
        <w:t xml:space="preserve">. For convenience, the names of these states were stored in a static </w:t>
      </w:r>
      <w:r w:rsidRPr="00AB3C89">
        <w:rPr>
          <w:rStyle w:val="ComputerCode"/>
        </w:rPr>
        <w:t>g_Name</w:t>
      </w:r>
      <w:r>
        <w:t xml:space="preserve"> class attribute.</w:t>
      </w:r>
    </w:p>
    <w:p w14:paraId="51258586" w14:textId="3523A0F3" w:rsidR="00D53505" w:rsidRDefault="00D53505" w:rsidP="00314533">
      <w:pPr>
        <w:pStyle w:val="Caption"/>
        <w:keepNext/>
        <w:jc w:val="center"/>
      </w:pPr>
      <w:bookmarkStart w:id="65" w:name="_Ref380422431"/>
      <w:bookmarkStart w:id="66" w:name="_Toc382771730"/>
      <w:r w:rsidRPr="00D53505">
        <w:rPr>
          <w:b/>
        </w:rPr>
        <w:t xml:space="preserve">Listing </w:t>
      </w:r>
      <w:r w:rsidRPr="00D53505">
        <w:rPr>
          <w:b/>
        </w:rPr>
        <w:fldChar w:fldCharType="begin"/>
      </w:r>
      <w:r w:rsidRPr="00D53505">
        <w:rPr>
          <w:b/>
        </w:rPr>
        <w:instrText xml:space="preserve"> SEQ Listing \* ARABIC </w:instrText>
      </w:r>
      <w:r w:rsidRPr="00D53505">
        <w:rPr>
          <w:b/>
        </w:rPr>
        <w:fldChar w:fldCharType="separate"/>
      </w:r>
      <w:r w:rsidR="00EA324E">
        <w:rPr>
          <w:b/>
          <w:noProof/>
        </w:rPr>
        <w:t>5</w:t>
      </w:r>
      <w:r w:rsidRPr="00D53505">
        <w:rPr>
          <w:b/>
        </w:rPr>
        <w:fldChar w:fldCharType="end"/>
      </w:r>
      <w:bookmarkEnd w:id="65"/>
      <w:r w:rsidRPr="00D53505">
        <w:rPr>
          <w:b/>
        </w:rPr>
        <w:t>.</w:t>
      </w:r>
      <w:r w:rsidR="00AB3C89">
        <w:t xml:space="preserve"> A sample implementation of the method </w:t>
      </w:r>
      <w:r w:rsidR="00AB3C89" w:rsidRPr="00AB3C89">
        <w:rPr>
          <w:rStyle w:val="ComputerCode"/>
        </w:rPr>
        <w:t>vInitFactory()</w:t>
      </w:r>
      <w:r w:rsidR="00AB3C89">
        <w:t>.</w:t>
      </w:r>
      <w:bookmarkEnd w:id="66"/>
    </w:p>
    <w:tbl>
      <w:tblPr>
        <w:tblStyle w:val="TableGrid"/>
        <w:tblW w:w="0" w:type="auto"/>
        <w:tblLook w:val="04A0" w:firstRow="1" w:lastRow="0" w:firstColumn="1" w:lastColumn="0" w:noHBand="0" w:noVBand="1"/>
      </w:tblPr>
      <w:tblGrid>
        <w:gridCol w:w="8494"/>
      </w:tblGrid>
      <w:tr w:rsidR="00D53505" w14:paraId="4B78D43A" w14:textId="77777777" w:rsidTr="00D53505">
        <w:tc>
          <w:tcPr>
            <w:tcW w:w="8494" w:type="dxa"/>
          </w:tcPr>
          <w:p w14:paraId="3F5B935F" w14:textId="77777777" w:rsidR="00AB3C89" w:rsidRPr="00AB3C89" w:rsidRDefault="00AB3C89" w:rsidP="00AB3C89">
            <w:pPr>
              <w:rPr>
                <w:rStyle w:val="ComputerCode"/>
              </w:rPr>
            </w:pPr>
            <w:r w:rsidRPr="00AB3C89">
              <w:rPr>
                <w:rStyle w:val="ComputerCode"/>
              </w:rPr>
              <w:t>void MyGameStateFactory::vInitFactory()</w:t>
            </w:r>
          </w:p>
          <w:p w14:paraId="37317975" w14:textId="77777777" w:rsidR="00AB3C89" w:rsidRPr="00AB3C89" w:rsidRDefault="00AB3C89" w:rsidP="00AB3C89">
            <w:pPr>
              <w:rPr>
                <w:rStyle w:val="ComputerCode"/>
              </w:rPr>
            </w:pPr>
            <w:r w:rsidRPr="00AB3C89">
              <w:rPr>
                <w:rStyle w:val="ComputerCode"/>
              </w:rPr>
              <w:t>{</w:t>
            </w:r>
          </w:p>
          <w:p w14:paraId="22360B00" w14:textId="05C6F319" w:rsidR="00AB3C89" w:rsidRDefault="00AB3C89" w:rsidP="00AB3C89">
            <w:pPr>
              <w:rPr>
                <w:rStyle w:val="ComputerCode"/>
              </w:rPr>
            </w:pPr>
            <w:r>
              <w:rPr>
                <w:rStyle w:val="ComputerCode"/>
              </w:rPr>
              <w:t xml:space="preserve">    m</w:t>
            </w:r>
            <w:r w:rsidRPr="00AB3C89">
              <w:rPr>
                <w:rStyle w:val="ComputerCode"/>
              </w:rPr>
              <w:t>_StateFactory.Register&lt;MyGameState</w:t>
            </w:r>
            <w:r w:rsidR="00ED4AA0">
              <w:rPr>
                <w:rStyle w:val="ComputerCode"/>
              </w:rPr>
              <w:t>s</w:t>
            </w:r>
            <w:r w:rsidRPr="00AB3C89">
              <w:rPr>
                <w:rStyle w:val="ComputerCode"/>
              </w:rPr>
              <w:t>::Initializing&gt;</w:t>
            </w:r>
          </w:p>
          <w:p w14:paraId="1713E83A" w14:textId="55657572" w:rsidR="00AB3C89" w:rsidRPr="00AB3C89" w:rsidRDefault="003A68A8" w:rsidP="00AB3C89">
            <w:pPr>
              <w:rPr>
                <w:rStyle w:val="ComputerCode"/>
              </w:rPr>
            </w:pPr>
            <w:r>
              <w:rPr>
                <w:rStyle w:val="ComputerCode"/>
              </w:rPr>
              <w:t xml:space="preserve">                           </w:t>
            </w:r>
            <w:r w:rsidR="00AB3C89" w:rsidRPr="00AB3C89">
              <w:rPr>
                <w:rStyle w:val="ComputerCode"/>
              </w:rPr>
              <w:t>(MyGameState</w:t>
            </w:r>
            <w:r w:rsidR="00ED4AA0">
              <w:rPr>
                <w:rStyle w:val="ComputerCode"/>
              </w:rPr>
              <w:t>s</w:t>
            </w:r>
            <w:r w:rsidR="00AB3C89" w:rsidRPr="00AB3C89">
              <w:rPr>
                <w:rStyle w:val="ComputerCode"/>
              </w:rPr>
              <w:t>::Initializing::g_Name);</w:t>
            </w:r>
          </w:p>
          <w:p w14:paraId="29E2BBFB" w14:textId="2BCA2A56" w:rsidR="00AB3C89" w:rsidRDefault="00AB3C89" w:rsidP="00AB3C89">
            <w:pPr>
              <w:rPr>
                <w:rStyle w:val="ComputerCode"/>
              </w:rPr>
            </w:pPr>
            <w:r w:rsidRPr="00AB3C89">
              <w:rPr>
                <w:rStyle w:val="ComputerCode"/>
              </w:rPr>
              <w:t xml:space="preserve">    m_StateFactory.Register&lt;MyGameState</w:t>
            </w:r>
            <w:r w:rsidR="00ED4AA0">
              <w:rPr>
                <w:rStyle w:val="ComputerCode"/>
              </w:rPr>
              <w:t>s</w:t>
            </w:r>
            <w:r w:rsidRPr="00AB3C89">
              <w:rPr>
                <w:rStyle w:val="ComputerCode"/>
              </w:rPr>
              <w:t>::SplashScreen&gt;</w:t>
            </w:r>
          </w:p>
          <w:p w14:paraId="71C0B3D0" w14:textId="4FCFC1D2" w:rsidR="00AB3C89" w:rsidRPr="00AB3C89" w:rsidRDefault="00AB3C89" w:rsidP="00AB3C89">
            <w:pPr>
              <w:rPr>
                <w:rStyle w:val="ComputerCode"/>
              </w:rPr>
            </w:pPr>
            <w:r>
              <w:rPr>
                <w:rStyle w:val="ComputerCode"/>
              </w:rPr>
              <w:t xml:space="preserve">                           </w:t>
            </w:r>
            <w:r w:rsidRPr="00AB3C89">
              <w:rPr>
                <w:rStyle w:val="ComputerCode"/>
              </w:rPr>
              <w:t>(MyGameState</w:t>
            </w:r>
            <w:r w:rsidR="00ED4AA0">
              <w:rPr>
                <w:rStyle w:val="ComputerCode"/>
              </w:rPr>
              <w:t>s</w:t>
            </w:r>
            <w:r w:rsidRPr="00AB3C89">
              <w:rPr>
                <w:rStyle w:val="ComputerCode"/>
              </w:rPr>
              <w:t>::SplashScreen::g_Name);</w:t>
            </w:r>
          </w:p>
          <w:p w14:paraId="7865192B" w14:textId="5EEFACEF" w:rsidR="00AB3C89" w:rsidRDefault="00AB3C89" w:rsidP="00AB3C89">
            <w:pPr>
              <w:rPr>
                <w:rStyle w:val="ComputerCode"/>
              </w:rPr>
            </w:pPr>
            <w:r w:rsidRPr="00AB3C89">
              <w:rPr>
                <w:rStyle w:val="ComputerCode"/>
              </w:rPr>
              <w:t xml:space="preserve">    m_StateFactory.Register&lt;MyGameState</w:t>
            </w:r>
            <w:r w:rsidR="00ED4AA0">
              <w:rPr>
                <w:rStyle w:val="ComputerCode"/>
              </w:rPr>
              <w:t>s</w:t>
            </w:r>
            <w:r w:rsidRPr="00AB3C89">
              <w:rPr>
                <w:rStyle w:val="ComputerCode"/>
              </w:rPr>
              <w:t>::Paused&gt;</w:t>
            </w:r>
          </w:p>
          <w:p w14:paraId="08BF29A5" w14:textId="290CAE59" w:rsidR="00AB3C89" w:rsidRPr="00AB3C89" w:rsidRDefault="00AB3C89" w:rsidP="00AB3C89">
            <w:pPr>
              <w:rPr>
                <w:rStyle w:val="ComputerCode"/>
              </w:rPr>
            </w:pPr>
            <w:r>
              <w:rPr>
                <w:rStyle w:val="ComputerCode"/>
              </w:rPr>
              <w:t xml:space="preserve">                           </w:t>
            </w:r>
            <w:r w:rsidRPr="00AB3C89">
              <w:rPr>
                <w:rStyle w:val="ComputerCode"/>
              </w:rPr>
              <w:t>(MyGameState</w:t>
            </w:r>
            <w:r w:rsidR="00ED4AA0">
              <w:rPr>
                <w:rStyle w:val="ComputerCode"/>
              </w:rPr>
              <w:t>s</w:t>
            </w:r>
            <w:r w:rsidRPr="00AB3C89">
              <w:rPr>
                <w:rStyle w:val="ComputerCode"/>
              </w:rPr>
              <w:t>::Paused::g_Name);</w:t>
            </w:r>
          </w:p>
          <w:p w14:paraId="653623A4" w14:textId="4C4A7176" w:rsidR="00AB3C89" w:rsidRDefault="00AB3C89" w:rsidP="00AB3C89">
            <w:pPr>
              <w:rPr>
                <w:rStyle w:val="ComputerCode"/>
              </w:rPr>
            </w:pPr>
            <w:r w:rsidRPr="00AB3C89">
              <w:rPr>
                <w:rStyle w:val="ComputerCode"/>
              </w:rPr>
              <w:t xml:space="preserve">    m_StateFactory.Register&lt;MyGameState</w:t>
            </w:r>
            <w:r w:rsidR="00ED4AA0">
              <w:rPr>
                <w:rStyle w:val="ComputerCode"/>
              </w:rPr>
              <w:t>s</w:t>
            </w:r>
            <w:r w:rsidRPr="00AB3C89">
              <w:rPr>
                <w:rStyle w:val="ComputerCode"/>
              </w:rPr>
              <w:t>::HiScores&gt;</w:t>
            </w:r>
          </w:p>
          <w:p w14:paraId="28AD62C1" w14:textId="26B8659C" w:rsidR="00AB3C89" w:rsidRPr="00AB3C89" w:rsidRDefault="00AB3C89" w:rsidP="00AB3C89">
            <w:pPr>
              <w:rPr>
                <w:rStyle w:val="ComputerCode"/>
              </w:rPr>
            </w:pPr>
            <w:r>
              <w:rPr>
                <w:rStyle w:val="ComputerCode"/>
              </w:rPr>
              <w:t xml:space="preserve">                           </w:t>
            </w:r>
            <w:r w:rsidRPr="00AB3C89">
              <w:rPr>
                <w:rStyle w:val="ComputerCode"/>
              </w:rPr>
              <w:t>(MyGameState</w:t>
            </w:r>
            <w:r w:rsidR="00ED4AA0">
              <w:rPr>
                <w:rStyle w:val="ComputerCode"/>
              </w:rPr>
              <w:t>s</w:t>
            </w:r>
            <w:r w:rsidRPr="00AB3C89">
              <w:rPr>
                <w:rStyle w:val="ComputerCode"/>
              </w:rPr>
              <w:t>::HiScores::g_Name);</w:t>
            </w:r>
          </w:p>
          <w:p w14:paraId="54CC54AE" w14:textId="293AB54F" w:rsidR="00AB3C89" w:rsidRDefault="00AB3C89" w:rsidP="00AB3C89">
            <w:pPr>
              <w:rPr>
                <w:rStyle w:val="ComputerCode"/>
              </w:rPr>
            </w:pPr>
            <w:r w:rsidRPr="00AB3C89">
              <w:rPr>
                <w:rStyle w:val="ComputerCode"/>
              </w:rPr>
              <w:t xml:space="preserve">    m_StateFactory.Register&lt;MyGameState</w:t>
            </w:r>
            <w:r w:rsidR="00ED4AA0">
              <w:rPr>
                <w:rStyle w:val="ComputerCode"/>
              </w:rPr>
              <w:t>s</w:t>
            </w:r>
            <w:r w:rsidRPr="00AB3C89">
              <w:rPr>
                <w:rStyle w:val="ComputerCode"/>
              </w:rPr>
              <w:t>::MainMenu&gt;</w:t>
            </w:r>
          </w:p>
          <w:p w14:paraId="1EB2485A" w14:textId="0025E5B0" w:rsidR="00AB3C89" w:rsidRPr="00AB3C89" w:rsidRDefault="00AB3C89" w:rsidP="00AB3C89">
            <w:pPr>
              <w:rPr>
                <w:rStyle w:val="ComputerCode"/>
              </w:rPr>
            </w:pPr>
            <w:r>
              <w:rPr>
                <w:rStyle w:val="ComputerCode"/>
              </w:rPr>
              <w:lastRenderedPageBreak/>
              <w:t xml:space="preserve">                           </w:t>
            </w:r>
            <w:r w:rsidRPr="00AB3C89">
              <w:rPr>
                <w:rStyle w:val="ComputerCode"/>
              </w:rPr>
              <w:t>(MyGameState</w:t>
            </w:r>
            <w:r w:rsidR="00ED4AA0">
              <w:rPr>
                <w:rStyle w:val="ComputerCode"/>
              </w:rPr>
              <w:t>s</w:t>
            </w:r>
            <w:r w:rsidRPr="00AB3C89">
              <w:rPr>
                <w:rStyle w:val="ComputerCode"/>
              </w:rPr>
              <w:t>::MainMenu::g_Name);</w:t>
            </w:r>
          </w:p>
          <w:p w14:paraId="237067F0" w14:textId="4A8346AA" w:rsidR="00AB3C89" w:rsidRDefault="00AB3C89" w:rsidP="00AB3C89">
            <w:pPr>
              <w:rPr>
                <w:rStyle w:val="ComputerCode"/>
              </w:rPr>
            </w:pPr>
            <w:r w:rsidRPr="00AB3C89">
              <w:rPr>
                <w:rStyle w:val="ComputerCode"/>
              </w:rPr>
              <w:t xml:space="preserve">    m_StateFactory.Register&lt;MyGameState</w:t>
            </w:r>
            <w:r w:rsidR="00ED4AA0">
              <w:rPr>
                <w:rStyle w:val="ComputerCode"/>
              </w:rPr>
              <w:t>s</w:t>
            </w:r>
            <w:r w:rsidRPr="00AB3C89">
              <w:rPr>
                <w:rStyle w:val="ComputerCode"/>
              </w:rPr>
              <w:t>::NewGame&gt;</w:t>
            </w:r>
          </w:p>
          <w:p w14:paraId="388E6E0D" w14:textId="03652F48" w:rsidR="00AB3C89" w:rsidRPr="00AB3C89" w:rsidRDefault="00AB3C89" w:rsidP="00AB3C89">
            <w:pPr>
              <w:rPr>
                <w:rStyle w:val="ComputerCode"/>
              </w:rPr>
            </w:pPr>
            <w:r>
              <w:rPr>
                <w:rStyle w:val="ComputerCode"/>
              </w:rPr>
              <w:t xml:space="preserve">                           </w:t>
            </w:r>
            <w:r w:rsidRPr="00AB3C89">
              <w:rPr>
                <w:rStyle w:val="ComputerCode"/>
              </w:rPr>
              <w:t>(MyGameState</w:t>
            </w:r>
            <w:r w:rsidR="00ED4AA0">
              <w:rPr>
                <w:rStyle w:val="ComputerCode"/>
              </w:rPr>
              <w:t>s</w:t>
            </w:r>
            <w:r w:rsidRPr="00AB3C89">
              <w:rPr>
                <w:rStyle w:val="ComputerCode"/>
              </w:rPr>
              <w:t>::NewGame::g_Name);</w:t>
            </w:r>
          </w:p>
          <w:p w14:paraId="0A29FE9F" w14:textId="28B88998" w:rsidR="00AB3C89" w:rsidRDefault="00AB3C89" w:rsidP="00AB3C89">
            <w:pPr>
              <w:rPr>
                <w:rStyle w:val="ComputerCode"/>
              </w:rPr>
            </w:pPr>
            <w:r w:rsidRPr="00AB3C89">
              <w:rPr>
                <w:rStyle w:val="ComputerCode"/>
              </w:rPr>
              <w:t xml:space="preserve">    m_StateFactory.Register&lt;MyGameState</w:t>
            </w:r>
            <w:r w:rsidR="00ED4AA0">
              <w:rPr>
                <w:rStyle w:val="ComputerCode"/>
              </w:rPr>
              <w:t>s</w:t>
            </w:r>
            <w:r w:rsidRPr="00AB3C89">
              <w:rPr>
                <w:rStyle w:val="ComputerCode"/>
              </w:rPr>
              <w:t>::Running&gt;</w:t>
            </w:r>
          </w:p>
          <w:p w14:paraId="4B20BBE5" w14:textId="7819B603" w:rsidR="00AB3C89" w:rsidRPr="00AB3C89" w:rsidRDefault="00AB3C89" w:rsidP="00AB3C89">
            <w:pPr>
              <w:rPr>
                <w:rStyle w:val="ComputerCode"/>
              </w:rPr>
            </w:pPr>
            <w:r>
              <w:rPr>
                <w:rStyle w:val="ComputerCode"/>
              </w:rPr>
              <w:t xml:space="preserve">                           </w:t>
            </w:r>
            <w:r w:rsidRPr="00AB3C89">
              <w:rPr>
                <w:rStyle w:val="ComputerCode"/>
              </w:rPr>
              <w:t>(MyGameState</w:t>
            </w:r>
            <w:r w:rsidR="00ED4AA0">
              <w:rPr>
                <w:rStyle w:val="ComputerCode"/>
              </w:rPr>
              <w:t>s</w:t>
            </w:r>
            <w:r w:rsidRPr="00AB3C89">
              <w:rPr>
                <w:rStyle w:val="ComputerCode"/>
              </w:rPr>
              <w:t>::Running::g_Name);</w:t>
            </w:r>
          </w:p>
          <w:p w14:paraId="764E1FF9" w14:textId="66C23109" w:rsidR="00AB3C89" w:rsidRDefault="00AB3C89" w:rsidP="00AB3C89">
            <w:pPr>
              <w:rPr>
                <w:rStyle w:val="ComputerCode"/>
              </w:rPr>
            </w:pPr>
            <w:r w:rsidRPr="00AB3C89">
              <w:rPr>
                <w:rStyle w:val="ComputerCode"/>
              </w:rPr>
              <w:t xml:space="preserve">    m_StateFactory.Register&lt;MyGameState</w:t>
            </w:r>
            <w:r w:rsidR="00ED4AA0">
              <w:rPr>
                <w:rStyle w:val="ComputerCode"/>
              </w:rPr>
              <w:t>s</w:t>
            </w:r>
            <w:r w:rsidRPr="00AB3C89">
              <w:rPr>
                <w:rStyle w:val="ComputerCode"/>
              </w:rPr>
              <w:t>::GameOver&gt;</w:t>
            </w:r>
          </w:p>
          <w:p w14:paraId="41D50B7F" w14:textId="666D5265" w:rsidR="00AB3C89" w:rsidRPr="00AB3C89" w:rsidRDefault="00AB3C89" w:rsidP="00AB3C89">
            <w:pPr>
              <w:rPr>
                <w:rStyle w:val="ComputerCode"/>
              </w:rPr>
            </w:pPr>
            <w:r>
              <w:rPr>
                <w:rStyle w:val="ComputerCode"/>
              </w:rPr>
              <w:t xml:space="preserve">                           </w:t>
            </w:r>
            <w:r w:rsidRPr="00AB3C89">
              <w:rPr>
                <w:rStyle w:val="ComputerCode"/>
              </w:rPr>
              <w:t>(MyGameState</w:t>
            </w:r>
            <w:r w:rsidR="00ED4AA0">
              <w:rPr>
                <w:rStyle w:val="ComputerCode"/>
              </w:rPr>
              <w:t>s</w:t>
            </w:r>
            <w:r w:rsidRPr="00AB3C89">
              <w:rPr>
                <w:rStyle w:val="ComputerCode"/>
              </w:rPr>
              <w:t>::GameOver::g_Name);</w:t>
            </w:r>
          </w:p>
          <w:p w14:paraId="632D3666" w14:textId="34E2401C" w:rsidR="00AB3C89" w:rsidRDefault="00AB3C89" w:rsidP="00AB3C89">
            <w:pPr>
              <w:rPr>
                <w:rStyle w:val="ComputerCode"/>
              </w:rPr>
            </w:pPr>
            <w:r w:rsidRPr="00AB3C89">
              <w:rPr>
                <w:rStyle w:val="ComputerCode"/>
              </w:rPr>
              <w:t xml:space="preserve">    m_StateFactory.Register&lt;MyGameState</w:t>
            </w:r>
            <w:r w:rsidR="00ED4AA0">
              <w:rPr>
                <w:rStyle w:val="ComputerCode"/>
              </w:rPr>
              <w:t>s</w:t>
            </w:r>
            <w:r w:rsidRPr="00AB3C89">
              <w:rPr>
                <w:rStyle w:val="ComputerCode"/>
              </w:rPr>
              <w:t>::Exiting&gt;</w:t>
            </w:r>
          </w:p>
          <w:p w14:paraId="2526CFAB" w14:textId="62D5B99C" w:rsidR="00AB3C89" w:rsidRPr="00AB3C89" w:rsidRDefault="00AB3C89" w:rsidP="00AB3C89">
            <w:pPr>
              <w:rPr>
                <w:rStyle w:val="ComputerCode"/>
              </w:rPr>
            </w:pPr>
            <w:r>
              <w:rPr>
                <w:rStyle w:val="ComputerCode"/>
              </w:rPr>
              <w:t xml:space="preserve">                           </w:t>
            </w:r>
            <w:r w:rsidRPr="00AB3C89">
              <w:rPr>
                <w:rStyle w:val="ComputerCode"/>
              </w:rPr>
              <w:t>(MyGameState</w:t>
            </w:r>
            <w:r w:rsidR="00ED4AA0">
              <w:rPr>
                <w:rStyle w:val="ComputerCode"/>
              </w:rPr>
              <w:t>s</w:t>
            </w:r>
            <w:r w:rsidRPr="00AB3C89">
              <w:rPr>
                <w:rStyle w:val="ComputerCode"/>
              </w:rPr>
              <w:t>::Exiting::g_Name);</w:t>
            </w:r>
          </w:p>
          <w:p w14:paraId="466C800A" w14:textId="5CF9A65D" w:rsidR="00D53505" w:rsidRDefault="00AB3C89" w:rsidP="00AB3C89">
            <w:r w:rsidRPr="00AB3C89">
              <w:rPr>
                <w:rStyle w:val="ComputerCode"/>
              </w:rPr>
              <w:t>}</w:t>
            </w:r>
          </w:p>
        </w:tc>
      </w:tr>
    </w:tbl>
    <w:p w14:paraId="4ED05FA0" w14:textId="77777777" w:rsidR="00855DC8" w:rsidRDefault="00855DC8" w:rsidP="00855DC8"/>
    <w:p w14:paraId="2AF16640" w14:textId="5241CEAC" w:rsidR="00855DC8" w:rsidRDefault="002B32E2" w:rsidP="00855DC8">
      <w:r>
        <w:t xml:space="preserve">The method in </w:t>
      </w:r>
      <w:r w:rsidR="00AB3C89">
        <w:fldChar w:fldCharType="begin"/>
      </w:r>
      <w:r w:rsidR="00AB3C89">
        <w:instrText xml:space="preserve"> REF _Ref380422431 \h </w:instrText>
      </w:r>
      <w:r w:rsidR="00AB3C89">
        <w:fldChar w:fldCharType="separate"/>
      </w:r>
      <w:r w:rsidR="00EA324E" w:rsidRPr="00D53505">
        <w:rPr>
          <w:b/>
        </w:rPr>
        <w:t xml:space="preserve">Listing </w:t>
      </w:r>
      <w:r w:rsidR="00EA324E">
        <w:rPr>
          <w:b/>
          <w:noProof/>
        </w:rPr>
        <w:t>5</w:t>
      </w:r>
      <w:r w:rsidR="00AB3C89">
        <w:fldChar w:fldCharType="end"/>
      </w:r>
      <w:r w:rsidR="001E7E33">
        <w:t xml:space="preserve"> might seem a little convoluted,</w:t>
      </w:r>
      <w:r>
        <w:t xml:space="preserve"> due to templates.</w:t>
      </w:r>
      <w:r w:rsidR="001E7E33">
        <w:t xml:space="preserve"> </w:t>
      </w:r>
      <w:r>
        <w:t>H</w:t>
      </w:r>
      <w:r w:rsidR="001E7E33">
        <w:t>owever,</w:t>
      </w:r>
      <w:r w:rsidR="00D53505">
        <w:t xml:space="preserve"> c</w:t>
      </w:r>
      <w:r w:rsidR="00AB3C89">
        <w:t>reating the factory is a straightforward process</w:t>
      </w:r>
      <w:r>
        <w:t xml:space="preserve">: the factory only needs the class (template parameter) and its name (method parameter). When it is necessary to create a new state, the </w:t>
      </w:r>
      <w:r w:rsidRPr="002B32E2">
        <w:rPr>
          <w:rStyle w:val="ComputerCode"/>
        </w:rPr>
        <w:t>GameLogic</w:t>
      </w:r>
      <w:r>
        <w:t xml:space="preserve"> queries for the state name and the game logic instantiates and returns the desired state.</w:t>
      </w:r>
    </w:p>
    <w:p w14:paraId="015ADF82" w14:textId="44AE57CE" w:rsidR="00FC11FB" w:rsidRDefault="00FC11FB" w:rsidP="00FC11FB">
      <w:pPr>
        <w:pStyle w:val="Heading3"/>
      </w:pPr>
      <w:bookmarkStart w:id="67" w:name="_Toc382771603"/>
      <w:r>
        <w:t>Game Logic Architecture</w:t>
      </w:r>
      <w:bookmarkEnd w:id="67"/>
    </w:p>
    <w:p w14:paraId="23FF9BDE" w14:textId="343BA3EB" w:rsidR="001551F2" w:rsidRDefault="001E7E33" w:rsidP="001E7E33">
      <w:r>
        <w:t xml:space="preserve">The architecture of the UGE Game Logic layer is illustrated in </w:t>
      </w:r>
      <w:r>
        <w:fldChar w:fldCharType="begin"/>
      </w:r>
      <w:r>
        <w:instrText xml:space="preserve"> REF _Ref380423219 \h </w:instrText>
      </w:r>
      <w:r>
        <w:fldChar w:fldCharType="separate"/>
      </w:r>
      <w:r w:rsidR="00EA324E" w:rsidRPr="006E523C">
        <w:rPr>
          <w:b/>
        </w:rPr>
        <w:t xml:space="preserve">Figure </w:t>
      </w:r>
      <w:r w:rsidR="00EA324E">
        <w:rPr>
          <w:b/>
          <w:noProof/>
        </w:rPr>
        <w:t>5</w:t>
      </w:r>
      <w:r>
        <w:fldChar w:fldCharType="end"/>
      </w:r>
      <w:r>
        <w:t>. The layer provides an abstract interface (</w:t>
      </w:r>
      <w:r w:rsidRPr="001E7E33">
        <w:rPr>
          <w:rStyle w:val="ComputerCode"/>
        </w:rPr>
        <w:t>IGameLogic</w:t>
      </w:r>
      <w:r>
        <w:t>) and a default implementation (</w:t>
      </w:r>
      <w:r w:rsidRPr="001E7E33">
        <w:rPr>
          <w:rStyle w:val="ComputerCode"/>
        </w:rPr>
        <w:t>BaseGameLogic</w:t>
      </w:r>
      <w:r w:rsidR="001551F2">
        <w:t>).</w:t>
      </w:r>
      <w:r w:rsidR="00AB5B5B">
        <w:t xml:space="preserve"> As it was the case </w:t>
      </w:r>
      <w:r w:rsidR="00AB5B5B">
        <w:fldChar w:fldCharType="begin"/>
      </w:r>
      <w:r w:rsidR="00AB5B5B">
        <w:instrText xml:space="preserve"> REF _Ref380334784 \h </w:instrText>
      </w:r>
      <w:r w:rsidR="00AB5B5B">
        <w:fldChar w:fldCharType="separate"/>
      </w:r>
      <w:r w:rsidR="00EA324E" w:rsidRPr="003D6C0D">
        <w:rPr>
          <w:b/>
        </w:rPr>
        <w:t xml:space="preserve">Figure </w:t>
      </w:r>
      <w:r w:rsidR="00EA324E">
        <w:rPr>
          <w:b/>
          <w:noProof/>
        </w:rPr>
        <w:t>2</w:t>
      </w:r>
      <w:r w:rsidR="00AB5B5B">
        <w:fldChar w:fldCharType="end"/>
      </w:r>
      <w:r w:rsidR="00AB5B5B">
        <w:t>, all methods preceded by the letter ‘v’ are also virtual.</w:t>
      </w:r>
    </w:p>
    <w:p w14:paraId="6886926E" w14:textId="36349658" w:rsidR="00AB5B5B" w:rsidRDefault="00AB5B5B" w:rsidP="00AB5B5B">
      <w:r>
        <w:t xml:space="preserve">The </w:t>
      </w:r>
      <w:r w:rsidRPr="001E7E33">
        <w:rPr>
          <w:rStyle w:val="ComputerCode"/>
        </w:rPr>
        <w:t>BaseGameLogic</w:t>
      </w:r>
      <w:r>
        <w:t xml:space="preserve"> supports and integrates all the UGE core features: developers can use it out of the box to start creating their UA-Game. This class implements all the required </w:t>
      </w:r>
      <w:r w:rsidRPr="001E7E33">
        <w:rPr>
          <w:rStyle w:val="ComputerCode"/>
        </w:rPr>
        <w:t>IGameLogic</w:t>
      </w:r>
      <w:r w:rsidRPr="00AB5B5B">
        <w:t>’</w:t>
      </w:r>
      <w:r>
        <w:t>s methods and provides auxiliary higher-level methods to manipulate the game data.</w:t>
      </w:r>
      <w:r w:rsidR="008B41C3">
        <w:t xml:space="preserve"> It also provides many methods to ease the subclassing process – such as the </w:t>
      </w:r>
      <w:r w:rsidR="008B41C3" w:rsidRPr="008B41C3">
        <w:rPr>
          <w:rStyle w:val="ComputerCode"/>
        </w:rPr>
        <w:t>vCreateGameActorFactory()</w:t>
      </w:r>
      <w:r w:rsidR="008B41C3">
        <w:t xml:space="preserve">, </w:t>
      </w:r>
      <w:r w:rsidR="008B41C3" w:rsidRPr="008B41C3">
        <w:rPr>
          <w:rStyle w:val="ComputerCode"/>
        </w:rPr>
        <w:t>vCreateGameStateFactory()</w:t>
      </w:r>
      <w:r w:rsidR="008B41C3">
        <w:t xml:space="preserve"> and </w:t>
      </w:r>
      <w:r w:rsidR="008B41C3" w:rsidRPr="008B41C3">
        <w:rPr>
          <w:rStyle w:val="ComputerCode"/>
        </w:rPr>
        <w:t>vCreatePhysics()</w:t>
      </w:r>
      <w:r w:rsidR="008B41C3">
        <w:t xml:space="preserve"> methods.</w:t>
      </w:r>
    </w:p>
    <w:p w14:paraId="74A32BDC" w14:textId="0E0304E8" w:rsidR="00AB5B5B" w:rsidRDefault="00AB5B5B" w:rsidP="001E7E33">
      <w:r>
        <w:t xml:space="preserve">A game only requires inheriting the </w:t>
      </w:r>
      <w:r w:rsidRPr="00AB5B5B">
        <w:rPr>
          <w:rStyle w:val="ComputerCode"/>
        </w:rPr>
        <w:t>BaseGameLogic</w:t>
      </w:r>
      <w:r>
        <w:t xml:space="preserve">, defining </w:t>
      </w:r>
      <w:r w:rsidRPr="00D53505">
        <w:rPr>
          <w:rStyle w:val="ComputerCode"/>
        </w:rPr>
        <w:t>GameStateFactory</w:t>
      </w:r>
      <w:r>
        <w:t xml:space="preserve"> and some </w:t>
      </w:r>
      <w:r w:rsidRPr="00D53505">
        <w:rPr>
          <w:rStyle w:val="ComputerCode"/>
        </w:rPr>
        <w:t>GameState</w:t>
      </w:r>
      <w:r>
        <w:t xml:space="preserve">s class to implement the game logic. The </w:t>
      </w:r>
      <w:r w:rsidRPr="00AB5B5B">
        <w:rPr>
          <w:rStyle w:val="ComputerCode"/>
        </w:rPr>
        <w:t>BaseGameLogic</w:t>
      </w:r>
      <w:r>
        <w:t xml:space="preserve"> default implementation manages actors, p</w:t>
      </w:r>
      <w:r w:rsidR="0054437C">
        <w:t xml:space="preserve">hysics and the game scene; it also manages the current game state and </w:t>
      </w:r>
      <w:r w:rsidR="004A4F54">
        <w:t>player profile</w:t>
      </w:r>
      <w:r w:rsidR="0054437C">
        <w:t>s, initializing and destructing the game states in a proper way.</w:t>
      </w:r>
    </w:p>
    <w:p w14:paraId="46D1D375" w14:textId="77777777" w:rsidR="006E523C" w:rsidRDefault="007705A0" w:rsidP="00314533">
      <w:pPr>
        <w:keepNext/>
        <w:jc w:val="center"/>
      </w:pPr>
      <w:r w:rsidRPr="007705A0">
        <w:rPr>
          <w:noProof/>
          <w:lang w:val="pt-BR" w:eastAsia="pt-BR"/>
        </w:rPr>
        <w:lastRenderedPageBreak/>
        <w:drawing>
          <wp:inline distT="0" distB="0" distL="0" distR="0" wp14:anchorId="17D582DF" wp14:editId="2628FF27">
            <wp:extent cx="4762500" cy="8164283"/>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768333" cy="8174282"/>
                    </a:xfrm>
                    <a:prstGeom prst="rect">
                      <a:avLst/>
                    </a:prstGeom>
                    <a:noFill/>
                    <a:ln>
                      <a:noFill/>
                    </a:ln>
                  </pic:spPr>
                </pic:pic>
              </a:graphicData>
            </a:graphic>
          </wp:inline>
        </w:drawing>
      </w:r>
    </w:p>
    <w:p w14:paraId="163D31DB" w14:textId="59F50BEA" w:rsidR="00FC11FB" w:rsidRDefault="006E523C" w:rsidP="00314533">
      <w:pPr>
        <w:pStyle w:val="Caption"/>
        <w:jc w:val="center"/>
      </w:pPr>
      <w:bookmarkStart w:id="68" w:name="_Ref380423219"/>
      <w:bookmarkStart w:id="69" w:name="_Toc382771690"/>
      <w:r w:rsidRPr="006E523C">
        <w:rPr>
          <w:b/>
        </w:rPr>
        <w:t xml:space="preserve">Figure </w:t>
      </w:r>
      <w:r w:rsidRPr="006E523C">
        <w:rPr>
          <w:b/>
        </w:rPr>
        <w:fldChar w:fldCharType="begin"/>
      </w:r>
      <w:r w:rsidRPr="006E523C">
        <w:rPr>
          <w:b/>
        </w:rPr>
        <w:instrText xml:space="preserve"> SEQ Figure \* ARABIC </w:instrText>
      </w:r>
      <w:r w:rsidRPr="006E523C">
        <w:rPr>
          <w:b/>
        </w:rPr>
        <w:fldChar w:fldCharType="separate"/>
      </w:r>
      <w:r w:rsidR="00EA324E">
        <w:rPr>
          <w:b/>
          <w:noProof/>
        </w:rPr>
        <w:t>5</w:t>
      </w:r>
      <w:r w:rsidRPr="006E523C">
        <w:rPr>
          <w:b/>
        </w:rPr>
        <w:fldChar w:fldCharType="end"/>
      </w:r>
      <w:bookmarkEnd w:id="68"/>
      <w:r w:rsidRPr="006E523C">
        <w:rPr>
          <w:b/>
        </w:rPr>
        <w:t xml:space="preserve">. </w:t>
      </w:r>
      <w:r w:rsidRPr="006E523C">
        <w:t>The Game L</w:t>
      </w:r>
      <w:r>
        <w:t>ogic L</w:t>
      </w:r>
      <w:r w:rsidRPr="006E523C">
        <w:t>ayer.</w:t>
      </w:r>
      <w:bookmarkEnd w:id="69"/>
    </w:p>
    <w:p w14:paraId="14C496CB" w14:textId="3EFE8245" w:rsidR="00AB5B5B" w:rsidRDefault="00AB5B5B" w:rsidP="00AB5B5B">
      <w:r>
        <w:lastRenderedPageBreak/>
        <w:t xml:space="preserve">Thus, if desired, it is possible to start prototyping a game only by override the </w:t>
      </w:r>
      <w:r w:rsidRPr="00AB5B5B">
        <w:rPr>
          <w:rStyle w:val="ComputerCode"/>
        </w:rPr>
        <w:t>Running</w:t>
      </w:r>
      <w:r>
        <w:t xml:space="preserve"> game state</w:t>
      </w:r>
      <w:r w:rsidR="00332940">
        <w:t xml:space="preserve"> and implementing its game logic</w:t>
      </w:r>
      <w:r>
        <w:t>.</w:t>
      </w:r>
    </w:p>
    <w:p w14:paraId="6F6B567B" w14:textId="03E1B0B6" w:rsidR="00FC11FB" w:rsidRPr="00FC11FB" w:rsidRDefault="00FC11FB" w:rsidP="00FC11FB">
      <w:pPr>
        <w:pStyle w:val="Heading3"/>
      </w:pPr>
      <w:bookmarkStart w:id="70" w:name="_Ref381124613"/>
      <w:bookmarkStart w:id="71" w:name="_Ref381124623"/>
      <w:bookmarkStart w:id="72" w:name="_Toc382771604"/>
      <w:r>
        <w:t>Game Logic Run-Time</w:t>
      </w:r>
      <w:bookmarkEnd w:id="70"/>
      <w:bookmarkEnd w:id="71"/>
      <w:bookmarkEnd w:id="72"/>
    </w:p>
    <w:p w14:paraId="77FEB461" w14:textId="755F951A" w:rsidR="00FC11FB" w:rsidRDefault="00332940" w:rsidP="00FC11FB">
      <w:r>
        <w:t xml:space="preserve">As the </w:t>
      </w:r>
      <w:r w:rsidRPr="00332940">
        <w:rPr>
          <w:rStyle w:val="ComputerCode"/>
        </w:rPr>
        <w:t>IGameLogic</w:t>
      </w:r>
      <w:r>
        <w:t xml:space="preserve"> is an abstract interface, this section will outline the run-time of the </w:t>
      </w:r>
      <w:r w:rsidRPr="00332940">
        <w:rPr>
          <w:rStyle w:val="ComputerCode"/>
        </w:rPr>
        <w:t>BaseGameLogic</w:t>
      </w:r>
      <w:r>
        <w:t xml:space="preserve">. New implementation of the </w:t>
      </w:r>
      <w:r w:rsidRPr="00332940">
        <w:rPr>
          <w:rStyle w:val="ComputerCode"/>
        </w:rPr>
        <w:t>IGameLogic</w:t>
      </w:r>
      <w:r>
        <w:t xml:space="preserve"> might want to use it as a reference implementation.</w:t>
      </w:r>
      <w:r w:rsidR="00BD5638">
        <w:t xml:space="preserve"> Regardless of implementation, the </w:t>
      </w:r>
      <w:r w:rsidR="00BD5638" w:rsidRPr="00BD5638">
        <w:rPr>
          <w:rStyle w:val="ComputerCode"/>
        </w:rPr>
        <w:t>IGameLogic</w:t>
      </w:r>
      <w:r w:rsidR="00BD5638">
        <w:t xml:space="preserve"> is updated by the </w:t>
      </w:r>
      <w:r w:rsidR="00BD5638" w:rsidRPr="00BD5638">
        <w:rPr>
          <w:rStyle w:val="ComputerCode"/>
        </w:rPr>
        <w:t>GameApplication</w:t>
      </w:r>
      <w:r w:rsidR="00BD5638">
        <w:t xml:space="preserve"> during the game loop (refer to </w:t>
      </w:r>
      <w:r w:rsidR="00BD5638">
        <w:fldChar w:fldCharType="begin"/>
      </w:r>
      <w:r w:rsidR="00BD5638" w:rsidRPr="00D204EE">
        <w:instrText xml:space="preserve"> REF _Ref380338278 \h </w:instrText>
      </w:r>
      <w:r w:rsidR="00BD5638">
        <w:fldChar w:fldCharType="separate"/>
      </w:r>
      <w:r w:rsidR="00EA324E" w:rsidRPr="009E3E20">
        <w:rPr>
          <w:b/>
        </w:rPr>
        <w:t xml:space="preserve">Listing </w:t>
      </w:r>
      <w:r w:rsidR="00EA324E">
        <w:rPr>
          <w:b/>
          <w:noProof/>
        </w:rPr>
        <w:t>2</w:t>
      </w:r>
      <w:r w:rsidR="00BD5638">
        <w:fldChar w:fldCharType="end"/>
      </w:r>
      <w:r w:rsidR="00BD5638">
        <w:t xml:space="preserve"> in Section </w:t>
      </w:r>
      <w:r w:rsidR="00BD5638">
        <w:fldChar w:fldCharType="begin"/>
      </w:r>
      <w:r w:rsidR="00BD5638">
        <w:instrText xml:space="preserve"> REF _Ref381635152 \r \h </w:instrText>
      </w:r>
      <w:r w:rsidR="00BD5638">
        <w:fldChar w:fldCharType="separate"/>
      </w:r>
      <w:r w:rsidR="00EA324E">
        <w:t>3.2.3</w:t>
      </w:r>
      <w:r w:rsidR="00BD5638">
        <w:fldChar w:fldCharType="end"/>
      </w:r>
      <w:r w:rsidR="00BD5638">
        <w:t>).</w:t>
      </w:r>
    </w:p>
    <w:p w14:paraId="769E70B0" w14:textId="572AAE55" w:rsidR="00394EA6" w:rsidRDefault="00394EA6" w:rsidP="00394EA6">
      <w:r>
        <w:t>The Base</w:t>
      </w:r>
      <w:r w:rsidRPr="00394EA6">
        <w:rPr>
          <w:rStyle w:val="ComputerCode"/>
        </w:rPr>
        <w:t>GameLogic</w:t>
      </w:r>
      <w:r>
        <w:t xml:space="preserve"> lifecycle starts at the </w:t>
      </w:r>
      <w:r w:rsidRPr="00394EA6">
        <w:rPr>
          <w:rStyle w:val="ComputerCode"/>
        </w:rPr>
        <w:t>vInit()</w:t>
      </w:r>
      <w:r>
        <w:t xml:space="preserve"> method. This method registers, in this order: game events and event delegates, the actor factory, the game physics, the task and scene managers and the initial game state (</w:t>
      </w:r>
      <w:r w:rsidRPr="00394EA6">
        <w:rPr>
          <w:rStyle w:val="ComputerCode"/>
        </w:rPr>
        <w:t>Initializing</w:t>
      </w:r>
      <w:r>
        <w:t xml:space="preserve">). This is outlined in </w:t>
      </w:r>
      <w:r>
        <w:fldChar w:fldCharType="begin"/>
      </w:r>
      <w:r>
        <w:instrText xml:space="preserve"> REF _Ref381111399 \h </w:instrText>
      </w:r>
      <w:r>
        <w:fldChar w:fldCharType="separate"/>
      </w:r>
      <w:r w:rsidR="00EA324E" w:rsidRPr="00394EA6">
        <w:rPr>
          <w:b/>
        </w:rPr>
        <w:t xml:space="preserve">Listing </w:t>
      </w:r>
      <w:r w:rsidR="00EA324E">
        <w:rPr>
          <w:b/>
          <w:noProof/>
        </w:rPr>
        <w:t>6</w:t>
      </w:r>
      <w:r>
        <w:fldChar w:fldCharType="end"/>
      </w:r>
      <w:r>
        <w:t xml:space="preserve">. This listing reveals the reason the </w:t>
      </w:r>
      <w:r w:rsidRPr="00D53505">
        <w:rPr>
          <w:rStyle w:val="ComputerCode"/>
        </w:rPr>
        <w:t>Initiali</w:t>
      </w:r>
      <w:r>
        <w:rPr>
          <w:rStyle w:val="ComputerCode"/>
        </w:rPr>
        <w:t>zi</w:t>
      </w:r>
      <w:r w:rsidRPr="00D53505">
        <w:rPr>
          <w:rStyle w:val="ComputerCode"/>
        </w:rPr>
        <w:t>ng</w:t>
      </w:r>
      <w:r>
        <w:t xml:space="preserve"> and </w:t>
      </w:r>
      <w:r w:rsidRPr="00D53505">
        <w:rPr>
          <w:rStyle w:val="ComputerCode"/>
        </w:rPr>
        <w:t>Running</w:t>
      </w:r>
      <w:r w:rsidRPr="00394EA6">
        <w:t xml:space="preserve"> states are mandatory:</w:t>
      </w:r>
      <w:r>
        <w:t xml:space="preserve"> their names are the default ones for the Base</w:t>
      </w:r>
      <w:r w:rsidRPr="00394EA6">
        <w:rPr>
          <w:rStyle w:val="ComputerCode"/>
        </w:rPr>
        <w:t>GameLogic</w:t>
      </w:r>
      <w:r w:rsidRPr="00394EA6">
        <w:t>’s</w:t>
      </w:r>
      <w:r>
        <w:t xml:space="preserve"> initialization.</w:t>
      </w:r>
    </w:p>
    <w:p w14:paraId="77551953" w14:textId="12EE9374" w:rsidR="00394EA6" w:rsidRDefault="00394EA6" w:rsidP="00394EA6">
      <w:pPr>
        <w:pStyle w:val="Caption"/>
        <w:keepNext/>
        <w:jc w:val="center"/>
      </w:pPr>
      <w:bookmarkStart w:id="73" w:name="_Ref381111399"/>
      <w:bookmarkStart w:id="74" w:name="_Toc382771731"/>
      <w:r w:rsidRPr="00394EA6">
        <w:rPr>
          <w:b/>
        </w:rPr>
        <w:t xml:space="preserve">Listing </w:t>
      </w:r>
      <w:r w:rsidRPr="00394EA6">
        <w:rPr>
          <w:b/>
        </w:rPr>
        <w:fldChar w:fldCharType="begin"/>
      </w:r>
      <w:r w:rsidRPr="00394EA6">
        <w:rPr>
          <w:b/>
        </w:rPr>
        <w:instrText xml:space="preserve"> SEQ Listing \* ARABIC </w:instrText>
      </w:r>
      <w:r w:rsidRPr="00394EA6">
        <w:rPr>
          <w:b/>
        </w:rPr>
        <w:fldChar w:fldCharType="separate"/>
      </w:r>
      <w:r w:rsidR="00EA324E">
        <w:rPr>
          <w:b/>
          <w:noProof/>
        </w:rPr>
        <w:t>6</w:t>
      </w:r>
      <w:r w:rsidRPr="00394EA6">
        <w:rPr>
          <w:b/>
        </w:rPr>
        <w:fldChar w:fldCharType="end"/>
      </w:r>
      <w:bookmarkEnd w:id="73"/>
      <w:r w:rsidRPr="00394EA6">
        <w:rPr>
          <w:b/>
        </w:rPr>
        <w:t>.</w:t>
      </w:r>
      <w:r>
        <w:t xml:space="preserve"> The default initialization of the </w:t>
      </w:r>
      <w:r w:rsidR="00341CFA">
        <w:t>Base</w:t>
      </w:r>
      <w:r w:rsidRPr="00341CFA">
        <w:rPr>
          <w:rStyle w:val="ComputerCode"/>
        </w:rPr>
        <w:t>GameLogic</w:t>
      </w:r>
      <w:r>
        <w:t>.</w:t>
      </w:r>
      <w:bookmarkEnd w:id="74"/>
    </w:p>
    <w:tbl>
      <w:tblPr>
        <w:tblStyle w:val="TableGrid"/>
        <w:tblW w:w="0" w:type="auto"/>
        <w:tblLook w:val="04A0" w:firstRow="1" w:lastRow="0" w:firstColumn="1" w:lastColumn="0" w:noHBand="0" w:noVBand="1"/>
      </w:tblPr>
      <w:tblGrid>
        <w:gridCol w:w="8494"/>
      </w:tblGrid>
      <w:tr w:rsidR="00394EA6" w14:paraId="02CB8FE9" w14:textId="77777777" w:rsidTr="00394EA6">
        <w:tc>
          <w:tcPr>
            <w:tcW w:w="8494" w:type="dxa"/>
          </w:tcPr>
          <w:p w14:paraId="4295DA12" w14:textId="1BED7E68" w:rsidR="00394EA6" w:rsidRPr="00394EA6" w:rsidRDefault="00394EA6" w:rsidP="00394EA6">
            <w:pPr>
              <w:jc w:val="left"/>
              <w:rPr>
                <w:rStyle w:val="ComputerCode"/>
              </w:rPr>
            </w:pPr>
            <w:r w:rsidRPr="00394EA6">
              <w:rPr>
                <w:rStyle w:val="ComputerCode"/>
              </w:rPr>
              <w:t>// Must be called by child.</w:t>
            </w:r>
          </w:p>
          <w:p w14:paraId="09DBB517" w14:textId="77777777" w:rsidR="00394EA6" w:rsidRPr="00394EA6" w:rsidRDefault="00394EA6" w:rsidP="00394EA6">
            <w:pPr>
              <w:jc w:val="left"/>
              <w:rPr>
                <w:rStyle w:val="ComputerCode"/>
              </w:rPr>
            </w:pPr>
            <w:r w:rsidRPr="00394EA6">
              <w:rPr>
                <w:rStyle w:val="ComputerCode"/>
              </w:rPr>
              <w:t>bool BaseGameLogic::vInit()</w:t>
            </w:r>
          </w:p>
          <w:p w14:paraId="4CBEF0F2" w14:textId="77777777" w:rsidR="00394EA6" w:rsidRPr="00394EA6" w:rsidRDefault="00394EA6" w:rsidP="00394EA6">
            <w:pPr>
              <w:jc w:val="left"/>
              <w:rPr>
                <w:rStyle w:val="ComputerCode"/>
              </w:rPr>
            </w:pPr>
            <w:r w:rsidRPr="00394EA6">
              <w:rPr>
                <w:rStyle w:val="ComputerCode"/>
              </w:rPr>
              <w:t>{</w:t>
            </w:r>
          </w:p>
          <w:p w14:paraId="542E5997" w14:textId="77777777" w:rsidR="00394EA6" w:rsidRPr="00394EA6" w:rsidRDefault="00394EA6" w:rsidP="00394EA6">
            <w:pPr>
              <w:jc w:val="left"/>
              <w:rPr>
                <w:rStyle w:val="ComputerCode"/>
              </w:rPr>
            </w:pPr>
            <w:r w:rsidRPr="00394EA6">
              <w:rPr>
                <w:rStyle w:val="ComputerCode"/>
              </w:rPr>
              <w:t xml:space="preserve">    RegisterEvents();</w:t>
            </w:r>
          </w:p>
          <w:p w14:paraId="112FE25B" w14:textId="77777777" w:rsidR="00394EA6" w:rsidRPr="00394EA6" w:rsidRDefault="00394EA6" w:rsidP="00394EA6">
            <w:pPr>
              <w:jc w:val="left"/>
              <w:rPr>
                <w:rStyle w:val="ComputerCode"/>
              </w:rPr>
            </w:pPr>
            <w:r w:rsidRPr="00394EA6">
              <w:rPr>
                <w:rStyle w:val="ComputerCode"/>
              </w:rPr>
              <w:t xml:space="preserve">    RegisterDelegates();</w:t>
            </w:r>
          </w:p>
          <w:p w14:paraId="750B7121" w14:textId="77777777" w:rsidR="00394EA6" w:rsidRPr="00394EA6" w:rsidRDefault="00394EA6" w:rsidP="00394EA6">
            <w:pPr>
              <w:jc w:val="left"/>
              <w:rPr>
                <w:rStyle w:val="ComputerCode"/>
              </w:rPr>
            </w:pPr>
          </w:p>
          <w:p w14:paraId="53000868" w14:textId="77777777" w:rsidR="00394EA6" w:rsidRPr="00394EA6" w:rsidRDefault="00394EA6" w:rsidP="00394EA6">
            <w:pPr>
              <w:jc w:val="left"/>
              <w:rPr>
                <w:rStyle w:val="ComputerCode"/>
              </w:rPr>
            </w:pPr>
            <w:r w:rsidRPr="00394EA6">
              <w:rPr>
                <w:rStyle w:val="ComputerCode"/>
              </w:rPr>
              <w:t xml:space="preserve">    m_LifeTime = 0u;</w:t>
            </w:r>
          </w:p>
          <w:p w14:paraId="434F5CB7" w14:textId="77777777" w:rsidR="00394EA6" w:rsidRPr="00394EA6" w:rsidRDefault="00394EA6" w:rsidP="00394EA6">
            <w:pPr>
              <w:jc w:val="left"/>
              <w:rPr>
                <w:rStyle w:val="ComputerCode"/>
              </w:rPr>
            </w:pPr>
            <w:r w:rsidRPr="00394EA6">
              <w:rPr>
                <w:rStyle w:val="ComputerCode"/>
              </w:rPr>
              <w:t xml:space="preserve">    m_LastActorID = Actor::NULL_ACTOR_ID;</w:t>
            </w:r>
          </w:p>
          <w:p w14:paraId="56A4B7A3" w14:textId="77777777" w:rsidR="00394EA6" w:rsidRPr="00394EA6" w:rsidRDefault="00394EA6" w:rsidP="00394EA6">
            <w:pPr>
              <w:jc w:val="left"/>
              <w:rPr>
                <w:rStyle w:val="ComputerCode"/>
              </w:rPr>
            </w:pPr>
          </w:p>
          <w:p w14:paraId="0825DC48" w14:textId="77777777" w:rsidR="00394EA6" w:rsidRPr="00394EA6" w:rsidRDefault="00394EA6" w:rsidP="00394EA6">
            <w:pPr>
              <w:jc w:val="left"/>
              <w:rPr>
                <w:rStyle w:val="ComputerCode"/>
              </w:rPr>
            </w:pPr>
            <w:r w:rsidRPr="00394EA6">
              <w:rPr>
                <w:rStyle w:val="ComputerCode"/>
              </w:rPr>
              <w:t xml:space="preserve">    m_pActorFactory = vCreateActorFactory();</w:t>
            </w:r>
          </w:p>
          <w:p w14:paraId="2F80777F" w14:textId="77777777" w:rsidR="00394EA6" w:rsidRPr="00394EA6" w:rsidRDefault="00394EA6" w:rsidP="00394EA6">
            <w:pPr>
              <w:jc w:val="left"/>
              <w:rPr>
                <w:rStyle w:val="ComputerCode"/>
              </w:rPr>
            </w:pPr>
          </w:p>
          <w:p w14:paraId="6E750598" w14:textId="77777777" w:rsidR="00394EA6" w:rsidRPr="00394EA6" w:rsidRDefault="00394EA6" w:rsidP="00394EA6">
            <w:pPr>
              <w:jc w:val="left"/>
              <w:rPr>
                <w:rStyle w:val="ComputerCode"/>
              </w:rPr>
            </w:pPr>
            <w:r w:rsidRPr="00394EA6">
              <w:rPr>
                <w:rStyle w:val="ComputerCode"/>
              </w:rPr>
              <w:t xml:space="preserve">    m_pPhysics.reset(vCreatePhysics());</w:t>
            </w:r>
          </w:p>
          <w:p w14:paraId="1A649CD8" w14:textId="77777777" w:rsidR="00394EA6" w:rsidRPr="00394EA6" w:rsidRDefault="00394EA6" w:rsidP="00394EA6">
            <w:pPr>
              <w:jc w:val="left"/>
              <w:rPr>
                <w:rStyle w:val="ComputerCode"/>
              </w:rPr>
            </w:pPr>
          </w:p>
          <w:p w14:paraId="20E1D16E" w14:textId="08B59238" w:rsidR="00394EA6" w:rsidRPr="00394EA6" w:rsidRDefault="00394EA6" w:rsidP="00394EA6">
            <w:pPr>
              <w:jc w:val="left"/>
              <w:rPr>
                <w:rStyle w:val="ComputerCode"/>
              </w:rPr>
            </w:pPr>
            <w:r w:rsidRPr="00394EA6">
              <w:rPr>
                <w:rStyle w:val="ComputerCode"/>
              </w:rPr>
              <w:t xml:space="preserve">    m_pTaskManager = </w:t>
            </w:r>
            <w:r>
              <w:rPr>
                <w:rStyle w:val="ComputerCode"/>
              </w:rPr>
              <w:t xml:space="preserve">LIB_NEW </w:t>
            </w:r>
            <w:r w:rsidRPr="00394EA6">
              <w:rPr>
                <w:rStyle w:val="ComputerCode"/>
              </w:rPr>
              <w:t>TaskManager;</w:t>
            </w:r>
          </w:p>
          <w:p w14:paraId="122C1CF7" w14:textId="77777777" w:rsidR="00394EA6" w:rsidRPr="00394EA6" w:rsidRDefault="00394EA6" w:rsidP="00394EA6">
            <w:pPr>
              <w:jc w:val="left"/>
              <w:rPr>
                <w:rStyle w:val="ComputerCode"/>
              </w:rPr>
            </w:pPr>
          </w:p>
          <w:p w14:paraId="415FE574" w14:textId="77777777" w:rsidR="00394EA6" w:rsidRPr="00394EA6" w:rsidRDefault="00394EA6" w:rsidP="00394EA6">
            <w:pPr>
              <w:jc w:val="left"/>
              <w:rPr>
                <w:rStyle w:val="ComputerCode"/>
              </w:rPr>
            </w:pPr>
            <w:r w:rsidRPr="00394EA6">
              <w:rPr>
                <w:rStyle w:val="ComputerCode"/>
              </w:rPr>
              <w:t xml:space="preserve">    if (!m_SceneManager.Init())</w:t>
            </w:r>
          </w:p>
          <w:p w14:paraId="16F2760C" w14:textId="77777777" w:rsidR="00394EA6" w:rsidRPr="00394EA6" w:rsidRDefault="00394EA6" w:rsidP="00394EA6">
            <w:pPr>
              <w:jc w:val="left"/>
              <w:rPr>
                <w:rStyle w:val="ComputerCode"/>
              </w:rPr>
            </w:pPr>
            <w:r w:rsidRPr="00394EA6">
              <w:rPr>
                <w:rStyle w:val="ComputerCode"/>
              </w:rPr>
              <w:t xml:space="preserve">    {</w:t>
            </w:r>
          </w:p>
          <w:p w14:paraId="6EA77B34" w14:textId="77777777" w:rsidR="00394EA6" w:rsidRPr="00394EA6" w:rsidRDefault="00394EA6" w:rsidP="00394EA6">
            <w:pPr>
              <w:jc w:val="left"/>
              <w:rPr>
                <w:rStyle w:val="ComputerCode"/>
              </w:rPr>
            </w:pPr>
            <w:r w:rsidRPr="00394EA6">
              <w:rPr>
                <w:rStyle w:val="ComputerCode"/>
              </w:rPr>
              <w:t xml:space="preserve">        return false;</w:t>
            </w:r>
          </w:p>
          <w:p w14:paraId="2A2E79B8" w14:textId="77777777" w:rsidR="00394EA6" w:rsidRPr="00394EA6" w:rsidRDefault="00394EA6" w:rsidP="00394EA6">
            <w:pPr>
              <w:jc w:val="left"/>
              <w:rPr>
                <w:rStyle w:val="ComputerCode"/>
              </w:rPr>
            </w:pPr>
            <w:r w:rsidRPr="00394EA6">
              <w:rPr>
                <w:rStyle w:val="ComputerCode"/>
              </w:rPr>
              <w:t xml:space="preserve">    }</w:t>
            </w:r>
          </w:p>
          <w:p w14:paraId="54005D30" w14:textId="77777777" w:rsidR="00394EA6" w:rsidRPr="00394EA6" w:rsidRDefault="00394EA6" w:rsidP="00394EA6">
            <w:pPr>
              <w:jc w:val="left"/>
              <w:rPr>
                <w:rStyle w:val="ComputerCode"/>
              </w:rPr>
            </w:pPr>
          </w:p>
          <w:p w14:paraId="064FA0D7" w14:textId="77777777" w:rsidR="00394EA6" w:rsidRPr="00394EA6" w:rsidRDefault="00394EA6" w:rsidP="00394EA6">
            <w:pPr>
              <w:jc w:val="left"/>
              <w:rPr>
                <w:rStyle w:val="ComputerCode"/>
              </w:rPr>
            </w:pPr>
            <w:r w:rsidRPr="00394EA6">
              <w:rPr>
                <w:rStyle w:val="ComputerCode"/>
              </w:rPr>
              <w:t xml:space="preserve">    m_pGameStateFactory = vCreateGameStateFactory();</w:t>
            </w:r>
          </w:p>
          <w:p w14:paraId="37DA0FDA" w14:textId="77777777" w:rsidR="00394EA6" w:rsidRPr="00394EA6" w:rsidRDefault="00394EA6" w:rsidP="00394EA6">
            <w:pPr>
              <w:jc w:val="left"/>
              <w:rPr>
                <w:rStyle w:val="ComputerCode"/>
              </w:rPr>
            </w:pPr>
            <w:r w:rsidRPr="00394EA6">
              <w:rPr>
                <w:rStyle w:val="ComputerCode"/>
              </w:rPr>
              <w:t xml:space="preserve">    m_pGameStateFactory-&gt;Init();</w:t>
            </w:r>
          </w:p>
          <w:p w14:paraId="675751E4" w14:textId="77777777" w:rsidR="00394EA6" w:rsidRDefault="00394EA6" w:rsidP="00394EA6">
            <w:pPr>
              <w:jc w:val="left"/>
              <w:rPr>
                <w:rStyle w:val="ComputerCode"/>
              </w:rPr>
            </w:pPr>
            <w:r w:rsidRPr="00394EA6">
              <w:rPr>
                <w:rStyle w:val="ComputerCode"/>
              </w:rPr>
              <w:t xml:space="preserve">    assert(m_</w:t>
            </w:r>
            <w:r>
              <w:rPr>
                <w:rStyle w:val="ComputerCode"/>
              </w:rPr>
              <w:t>pGameStateFactory != nullptr &amp;&amp;</w:t>
            </w:r>
          </w:p>
          <w:p w14:paraId="439EFD6E" w14:textId="011728D0" w:rsidR="00394EA6" w:rsidRPr="00394EA6" w:rsidRDefault="00394EA6" w:rsidP="00394EA6">
            <w:pPr>
              <w:jc w:val="left"/>
              <w:rPr>
                <w:rStyle w:val="ComputerCode"/>
              </w:rPr>
            </w:pPr>
            <w:r>
              <w:rPr>
                <w:rStyle w:val="ComputerCode"/>
              </w:rPr>
              <w:t xml:space="preserve">           </w:t>
            </w:r>
            <w:r w:rsidRPr="00394EA6">
              <w:rPr>
                <w:rStyle w:val="ComputerCode"/>
              </w:rPr>
              <w:t>"Invalid game state factory!");</w:t>
            </w:r>
          </w:p>
          <w:p w14:paraId="456D39A1" w14:textId="77777777" w:rsidR="00394EA6" w:rsidRPr="00394EA6" w:rsidRDefault="00394EA6" w:rsidP="00394EA6">
            <w:pPr>
              <w:jc w:val="left"/>
              <w:rPr>
                <w:rStyle w:val="ComputerCode"/>
              </w:rPr>
            </w:pPr>
            <w:r w:rsidRPr="00394EA6">
              <w:rPr>
                <w:rStyle w:val="ComputerCode"/>
              </w:rPr>
              <w:t xml:space="preserve">    </w:t>
            </w:r>
          </w:p>
          <w:p w14:paraId="0A48B912" w14:textId="77777777" w:rsidR="00394EA6" w:rsidRPr="00394EA6" w:rsidRDefault="00394EA6" w:rsidP="00394EA6">
            <w:pPr>
              <w:jc w:val="left"/>
              <w:rPr>
                <w:rStyle w:val="ComputerCode"/>
              </w:rPr>
            </w:pPr>
            <w:r w:rsidRPr="00394EA6">
              <w:rPr>
                <w:rStyle w:val="ComputerCode"/>
              </w:rPr>
              <w:t xml:space="preserve">    m_pNextGameState = nullptr;</w:t>
            </w:r>
          </w:p>
          <w:p w14:paraId="70855C8C" w14:textId="77777777" w:rsidR="00394EA6" w:rsidRDefault="00394EA6" w:rsidP="00394EA6">
            <w:pPr>
              <w:jc w:val="left"/>
              <w:rPr>
                <w:rStyle w:val="ComputerCode"/>
              </w:rPr>
            </w:pPr>
            <w:r w:rsidRPr="00394EA6">
              <w:rPr>
                <w:rStyle w:val="ComputerCode"/>
              </w:rPr>
              <w:t xml:space="preserve">    m_pGameState = m_pGameStateFactory-&gt;CreateGameState(</w:t>
            </w:r>
          </w:p>
          <w:p w14:paraId="22F0AA61" w14:textId="6F98F892" w:rsidR="00394EA6" w:rsidRPr="00394EA6" w:rsidRDefault="00394EA6" w:rsidP="00394EA6">
            <w:pPr>
              <w:jc w:val="left"/>
              <w:rPr>
                <w:rStyle w:val="ComputerCode"/>
              </w:rPr>
            </w:pPr>
            <w:r>
              <w:rPr>
                <w:rStyle w:val="ComputerCode"/>
              </w:rPr>
              <w:t xml:space="preserve">                                   </w:t>
            </w:r>
            <w:r w:rsidRPr="00394EA6">
              <w:rPr>
                <w:rStyle w:val="ComputerCode"/>
              </w:rPr>
              <w:t>GameState::Initializing::g_Name);</w:t>
            </w:r>
          </w:p>
          <w:p w14:paraId="05C4FF9E" w14:textId="77777777" w:rsidR="00394EA6" w:rsidRPr="00394EA6" w:rsidRDefault="00394EA6" w:rsidP="00394EA6">
            <w:pPr>
              <w:jc w:val="left"/>
              <w:rPr>
                <w:rStyle w:val="ComputerCode"/>
              </w:rPr>
            </w:pPr>
            <w:r w:rsidRPr="00394EA6">
              <w:rPr>
                <w:rStyle w:val="ComputerCode"/>
              </w:rPr>
              <w:t xml:space="preserve">    m_pGameState-&gt;vInit(this);</w:t>
            </w:r>
          </w:p>
          <w:p w14:paraId="718F0299" w14:textId="77777777" w:rsidR="00394EA6" w:rsidRPr="00394EA6" w:rsidRDefault="00394EA6" w:rsidP="00394EA6">
            <w:pPr>
              <w:jc w:val="left"/>
              <w:rPr>
                <w:rStyle w:val="ComputerCode"/>
              </w:rPr>
            </w:pPr>
            <w:r w:rsidRPr="00394EA6">
              <w:rPr>
                <w:rStyle w:val="ComputerCode"/>
              </w:rPr>
              <w:t xml:space="preserve">    m_PlayerProfileFileName = "";</w:t>
            </w:r>
          </w:p>
          <w:p w14:paraId="16639C40" w14:textId="77777777" w:rsidR="00394EA6" w:rsidRPr="00394EA6" w:rsidRDefault="00394EA6" w:rsidP="00394EA6">
            <w:pPr>
              <w:jc w:val="left"/>
              <w:rPr>
                <w:rStyle w:val="ComputerCode"/>
              </w:rPr>
            </w:pPr>
            <w:r w:rsidRPr="00394EA6">
              <w:rPr>
                <w:rStyle w:val="ComputerCode"/>
              </w:rPr>
              <w:t xml:space="preserve">    m_pGameState-&gt;vTailorToProfile(m_PlayerProfileFileName);</w:t>
            </w:r>
          </w:p>
          <w:p w14:paraId="066DEFB0" w14:textId="77777777" w:rsidR="00394EA6" w:rsidRPr="00394EA6" w:rsidRDefault="00394EA6" w:rsidP="00394EA6">
            <w:pPr>
              <w:jc w:val="left"/>
              <w:rPr>
                <w:rStyle w:val="ComputerCode"/>
              </w:rPr>
            </w:pPr>
          </w:p>
          <w:p w14:paraId="4290DB66" w14:textId="77777777" w:rsidR="00394EA6" w:rsidRPr="00394EA6" w:rsidRDefault="00394EA6" w:rsidP="00394EA6">
            <w:pPr>
              <w:jc w:val="left"/>
              <w:rPr>
                <w:rStyle w:val="ComputerCode"/>
              </w:rPr>
            </w:pPr>
            <w:r w:rsidRPr="00394EA6">
              <w:rPr>
                <w:rStyle w:val="ComputerCode"/>
              </w:rPr>
              <w:t xml:space="preserve">    return true;</w:t>
            </w:r>
          </w:p>
          <w:p w14:paraId="6983DD3E" w14:textId="4A3DB531" w:rsidR="00394EA6" w:rsidRDefault="00394EA6" w:rsidP="00394EA6">
            <w:pPr>
              <w:jc w:val="left"/>
            </w:pPr>
            <w:r w:rsidRPr="00394EA6">
              <w:rPr>
                <w:rStyle w:val="ComputerCode"/>
              </w:rPr>
              <w:t>}</w:t>
            </w:r>
          </w:p>
        </w:tc>
      </w:tr>
    </w:tbl>
    <w:p w14:paraId="6B0ED1F7" w14:textId="77777777" w:rsidR="00394EA6" w:rsidRDefault="00394EA6" w:rsidP="00FC11FB"/>
    <w:p w14:paraId="3299E997" w14:textId="2D239DCA" w:rsidR="00394EA6" w:rsidRDefault="00341CFA" w:rsidP="00FC11FB">
      <w:r>
        <w:lastRenderedPageBreak/>
        <w:t xml:space="preserve">The </w:t>
      </w:r>
      <w:r w:rsidRPr="00341CFA">
        <w:rPr>
          <w:rStyle w:val="ComputerCode"/>
        </w:rPr>
        <w:t>BaseGameLogic</w:t>
      </w:r>
      <w:r>
        <w:t xml:space="preserve"> updates in the call to </w:t>
      </w:r>
      <w:r w:rsidRPr="00341CFA">
        <w:rPr>
          <w:rStyle w:val="ComputerCode"/>
        </w:rPr>
        <w:t>vOnUpdate()</w:t>
      </w:r>
      <w:r>
        <w:t>. This method updates all the game tasks, actors and the game scene logic</w:t>
      </w:r>
      <w:r w:rsidR="00331E77">
        <w:t xml:space="preserve"> and lets the current game state update itself</w:t>
      </w:r>
      <w:r>
        <w:t>. Thus, not changes happens to the game views – as stated in</w:t>
      </w:r>
      <w:r w:rsidRPr="00341CFA">
        <w:t xml:space="preserve"> </w:t>
      </w:r>
      <w:r>
        <w:t xml:space="preserve">Section </w:t>
      </w:r>
      <w:r>
        <w:fldChar w:fldCharType="begin"/>
      </w:r>
      <w:r>
        <w:instrText xml:space="preserve"> REF _Ref380312389 \r \h </w:instrText>
      </w:r>
      <w:r>
        <w:fldChar w:fldCharType="separate"/>
      </w:r>
      <w:r w:rsidR="00EA324E">
        <w:t>2.2</w:t>
      </w:r>
      <w:r>
        <w:fldChar w:fldCharType="end"/>
      </w:r>
      <w:r>
        <w:t xml:space="preserve">, the game logic in UGE is IO free. It handles state changes as well. </w:t>
      </w:r>
      <w:r>
        <w:fldChar w:fldCharType="begin"/>
      </w:r>
      <w:r>
        <w:instrText xml:space="preserve"> REF _Ref381112017 \h </w:instrText>
      </w:r>
      <w:r>
        <w:fldChar w:fldCharType="separate"/>
      </w:r>
      <w:r w:rsidR="00EA324E" w:rsidRPr="00341CFA">
        <w:rPr>
          <w:b/>
        </w:rPr>
        <w:t xml:space="preserve">Listing </w:t>
      </w:r>
      <w:r w:rsidR="00EA324E">
        <w:rPr>
          <w:b/>
          <w:noProof/>
        </w:rPr>
        <w:t>7</w:t>
      </w:r>
      <w:r>
        <w:fldChar w:fldCharType="end"/>
      </w:r>
      <w:r>
        <w:t xml:space="preserve"> specifies the update process.</w:t>
      </w:r>
    </w:p>
    <w:p w14:paraId="47B61EE8" w14:textId="6569F40E" w:rsidR="00341CFA" w:rsidRDefault="00341CFA" w:rsidP="00341CFA">
      <w:pPr>
        <w:pStyle w:val="Caption"/>
        <w:keepNext/>
        <w:jc w:val="center"/>
      </w:pPr>
      <w:bookmarkStart w:id="75" w:name="_Ref381112017"/>
      <w:bookmarkStart w:id="76" w:name="_Toc382771732"/>
      <w:r w:rsidRPr="00341CFA">
        <w:rPr>
          <w:b/>
        </w:rPr>
        <w:t xml:space="preserve">Listing </w:t>
      </w:r>
      <w:r w:rsidRPr="00341CFA">
        <w:rPr>
          <w:b/>
        </w:rPr>
        <w:fldChar w:fldCharType="begin"/>
      </w:r>
      <w:r w:rsidRPr="00341CFA">
        <w:rPr>
          <w:b/>
        </w:rPr>
        <w:instrText xml:space="preserve"> SEQ Listing \* ARABIC </w:instrText>
      </w:r>
      <w:r w:rsidRPr="00341CFA">
        <w:rPr>
          <w:b/>
        </w:rPr>
        <w:fldChar w:fldCharType="separate"/>
      </w:r>
      <w:r w:rsidR="00EA324E">
        <w:rPr>
          <w:b/>
          <w:noProof/>
        </w:rPr>
        <w:t>7</w:t>
      </w:r>
      <w:r w:rsidRPr="00341CFA">
        <w:rPr>
          <w:b/>
        </w:rPr>
        <w:fldChar w:fldCharType="end"/>
      </w:r>
      <w:bookmarkEnd w:id="75"/>
      <w:r w:rsidRPr="00341CFA">
        <w:rPr>
          <w:b/>
        </w:rPr>
        <w:t>.</w:t>
      </w:r>
      <w:r>
        <w:t xml:space="preserve"> Updating the </w:t>
      </w:r>
      <w:r w:rsidRPr="00023AF7">
        <w:rPr>
          <w:rStyle w:val="ComputerCode"/>
        </w:rPr>
        <w:t>BaseGameLogic</w:t>
      </w:r>
      <w:r>
        <w:t>.</w:t>
      </w:r>
      <w:bookmarkEnd w:id="76"/>
    </w:p>
    <w:tbl>
      <w:tblPr>
        <w:tblStyle w:val="TableGrid"/>
        <w:tblW w:w="0" w:type="auto"/>
        <w:tblLook w:val="04A0" w:firstRow="1" w:lastRow="0" w:firstColumn="1" w:lastColumn="0" w:noHBand="0" w:noVBand="1"/>
      </w:tblPr>
      <w:tblGrid>
        <w:gridCol w:w="8494"/>
      </w:tblGrid>
      <w:tr w:rsidR="00341CFA" w14:paraId="33CD40B1" w14:textId="77777777" w:rsidTr="00341CFA">
        <w:tc>
          <w:tcPr>
            <w:tcW w:w="8494" w:type="dxa"/>
          </w:tcPr>
          <w:p w14:paraId="7638F4E7" w14:textId="77777777" w:rsidR="00341CFA" w:rsidRDefault="00341CFA" w:rsidP="00341CFA">
            <w:pPr>
              <w:rPr>
                <w:rStyle w:val="ComputerCode"/>
              </w:rPr>
            </w:pPr>
            <w:r w:rsidRPr="00341CFA">
              <w:rPr>
                <w:rStyle w:val="ComputerCode"/>
              </w:rPr>
              <w:t>void BaseGameLogic::vOnUpdate(unsigned long currentTime,</w:t>
            </w:r>
          </w:p>
          <w:p w14:paraId="5E622658" w14:textId="775CF4A0" w:rsidR="00341CFA" w:rsidRPr="00341CFA" w:rsidRDefault="00341CFA" w:rsidP="00341CFA">
            <w:pPr>
              <w:rPr>
                <w:rStyle w:val="ComputerCode"/>
              </w:rPr>
            </w:pPr>
            <w:r>
              <w:rPr>
                <w:rStyle w:val="ComputerCode"/>
              </w:rPr>
              <w:t xml:space="preserve">                              </w:t>
            </w:r>
            <w:r w:rsidRPr="00341CFA">
              <w:rPr>
                <w:rStyle w:val="ComputerCode"/>
              </w:rPr>
              <w:t>unsigned long timeElapsed)</w:t>
            </w:r>
          </w:p>
          <w:p w14:paraId="7665F4F4" w14:textId="77777777" w:rsidR="00341CFA" w:rsidRPr="00341CFA" w:rsidRDefault="00341CFA" w:rsidP="00341CFA">
            <w:pPr>
              <w:rPr>
                <w:rStyle w:val="ComputerCode"/>
              </w:rPr>
            </w:pPr>
            <w:r w:rsidRPr="00341CFA">
              <w:rPr>
                <w:rStyle w:val="ComputerCode"/>
              </w:rPr>
              <w:t>{</w:t>
            </w:r>
          </w:p>
          <w:p w14:paraId="40731F90" w14:textId="77777777" w:rsidR="00341CFA" w:rsidRPr="00341CFA" w:rsidRDefault="00341CFA" w:rsidP="00341CFA">
            <w:pPr>
              <w:rPr>
                <w:rStyle w:val="ComputerCode"/>
              </w:rPr>
            </w:pPr>
            <w:r w:rsidRPr="00341CFA">
              <w:rPr>
                <w:rStyle w:val="ComputerCode"/>
              </w:rPr>
              <w:t xml:space="preserve">    // Convert from nano to milliseconds.</w:t>
            </w:r>
          </w:p>
          <w:p w14:paraId="1B8EB8F2" w14:textId="77777777" w:rsidR="00341CFA" w:rsidRPr="00341CFA" w:rsidRDefault="00341CFA" w:rsidP="00341CFA">
            <w:pPr>
              <w:rPr>
                <w:rStyle w:val="ComputerCode"/>
              </w:rPr>
            </w:pPr>
            <w:r w:rsidRPr="00341CFA">
              <w:rPr>
                <w:rStyle w:val="ComputerCode"/>
              </w:rPr>
              <w:t xml:space="preserve">    unsigned long timeElapsedMs = timeElapsed * 1000;</w:t>
            </w:r>
          </w:p>
          <w:p w14:paraId="4D59E964" w14:textId="77777777" w:rsidR="00341CFA" w:rsidRPr="00341CFA" w:rsidRDefault="00341CFA" w:rsidP="00341CFA">
            <w:pPr>
              <w:rPr>
                <w:rStyle w:val="ComputerCode"/>
              </w:rPr>
            </w:pPr>
            <w:r w:rsidRPr="00341CFA">
              <w:rPr>
                <w:rStyle w:val="ComputerCode"/>
              </w:rPr>
              <w:t xml:space="preserve">    m_LifeTime += timeElapsed;</w:t>
            </w:r>
          </w:p>
          <w:p w14:paraId="0D5B7421" w14:textId="77777777" w:rsidR="00341CFA" w:rsidRPr="00341CFA" w:rsidRDefault="00341CFA" w:rsidP="00341CFA">
            <w:pPr>
              <w:rPr>
                <w:rStyle w:val="ComputerCode"/>
              </w:rPr>
            </w:pPr>
          </w:p>
          <w:p w14:paraId="0882BE74" w14:textId="77777777" w:rsidR="00341CFA" w:rsidRPr="00341CFA" w:rsidRDefault="00341CFA" w:rsidP="00341CFA">
            <w:pPr>
              <w:rPr>
                <w:rStyle w:val="ComputerCode"/>
              </w:rPr>
            </w:pPr>
            <w:r w:rsidRPr="00341CFA">
              <w:rPr>
                <w:rStyle w:val="ComputerCode"/>
              </w:rPr>
              <w:t xml:space="preserve">    m_pGameState-&gt;vOnUpdate(timeElapsed);</w:t>
            </w:r>
          </w:p>
          <w:p w14:paraId="1AD11EEA" w14:textId="77777777" w:rsidR="00341CFA" w:rsidRPr="00341CFA" w:rsidRDefault="00341CFA" w:rsidP="00341CFA">
            <w:pPr>
              <w:rPr>
                <w:rStyle w:val="ComputerCode"/>
              </w:rPr>
            </w:pPr>
            <w:r w:rsidRPr="00341CFA">
              <w:rPr>
                <w:rStyle w:val="ComputerCode"/>
              </w:rPr>
              <w:t xml:space="preserve">    if (m_pNextGameState != nullptr)</w:t>
            </w:r>
          </w:p>
          <w:p w14:paraId="639BC861" w14:textId="77777777" w:rsidR="00341CFA" w:rsidRPr="00341CFA" w:rsidRDefault="00341CFA" w:rsidP="00341CFA">
            <w:pPr>
              <w:rPr>
                <w:rStyle w:val="ComputerCode"/>
              </w:rPr>
            </w:pPr>
            <w:r w:rsidRPr="00341CFA">
              <w:rPr>
                <w:rStyle w:val="ComputerCode"/>
              </w:rPr>
              <w:t xml:space="preserve">    {</w:t>
            </w:r>
          </w:p>
          <w:p w14:paraId="6A63151E" w14:textId="77777777" w:rsidR="00341CFA" w:rsidRPr="00341CFA" w:rsidRDefault="00341CFA" w:rsidP="00341CFA">
            <w:pPr>
              <w:rPr>
                <w:rStyle w:val="ComputerCode"/>
              </w:rPr>
            </w:pPr>
            <w:r w:rsidRPr="00341CFA">
              <w:rPr>
                <w:rStyle w:val="ComputerCode"/>
              </w:rPr>
              <w:t xml:space="preserve">        vChangeState();</w:t>
            </w:r>
          </w:p>
          <w:p w14:paraId="762DFE9B" w14:textId="77777777" w:rsidR="00341CFA" w:rsidRPr="00341CFA" w:rsidRDefault="00341CFA" w:rsidP="00341CFA">
            <w:pPr>
              <w:rPr>
                <w:rStyle w:val="ComputerCode"/>
              </w:rPr>
            </w:pPr>
            <w:r w:rsidRPr="00341CFA">
              <w:rPr>
                <w:rStyle w:val="ComputerCode"/>
              </w:rPr>
              <w:t xml:space="preserve">    }</w:t>
            </w:r>
          </w:p>
          <w:p w14:paraId="22D1E507" w14:textId="77777777" w:rsidR="00331E77" w:rsidRDefault="00331E77" w:rsidP="00341CFA">
            <w:pPr>
              <w:rPr>
                <w:rStyle w:val="ComputerCode"/>
              </w:rPr>
            </w:pPr>
          </w:p>
          <w:p w14:paraId="4994D4C4" w14:textId="77777777" w:rsidR="00341CFA" w:rsidRPr="00341CFA" w:rsidRDefault="00341CFA" w:rsidP="00341CFA">
            <w:pPr>
              <w:rPr>
                <w:rStyle w:val="ComputerCode"/>
              </w:rPr>
            </w:pPr>
            <w:r w:rsidRPr="00341CFA">
              <w:rPr>
                <w:rStyle w:val="ComputerCode"/>
              </w:rPr>
              <w:t xml:space="preserve">    // Update the scene.</w:t>
            </w:r>
          </w:p>
          <w:p w14:paraId="0F36EC50" w14:textId="2146DD0C" w:rsidR="00341CFA" w:rsidRPr="00341CFA" w:rsidRDefault="00341CFA" w:rsidP="00341CFA">
            <w:pPr>
              <w:rPr>
                <w:rStyle w:val="ComputerCode"/>
              </w:rPr>
            </w:pPr>
            <w:r>
              <w:rPr>
                <w:rStyle w:val="ComputerCode"/>
              </w:rPr>
              <w:t xml:space="preserve"> </w:t>
            </w:r>
            <w:r w:rsidRPr="00341CFA">
              <w:rPr>
                <w:rStyle w:val="ComputerCode"/>
              </w:rPr>
              <w:t xml:space="preserve">   if (!m_SceneManager.Update(timeElapsed))</w:t>
            </w:r>
          </w:p>
          <w:p w14:paraId="49145F5A" w14:textId="77777777" w:rsidR="00341CFA" w:rsidRPr="00341CFA" w:rsidRDefault="00341CFA" w:rsidP="00341CFA">
            <w:pPr>
              <w:rPr>
                <w:rStyle w:val="ComputerCode"/>
              </w:rPr>
            </w:pPr>
            <w:r w:rsidRPr="00341CFA">
              <w:rPr>
                <w:rStyle w:val="ComputerCode"/>
              </w:rPr>
              <w:t xml:space="preserve">    {</w:t>
            </w:r>
          </w:p>
          <w:p w14:paraId="2D9AD291" w14:textId="77777777" w:rsidR="00341CFA" w:rsidRPr="00341CFA" w:rsidRDefault="00341CFA" w:rsidP="00341CFA">
            <w:pPr>
              <w:rPr>
                <w:rStyle w:val="ComputerCode"/>
              </w:rPr>
            </w:pPr>
            <w:r w:rsidRPr="00341CFA">
              <w:rPr>
                <w:rStyle w:val="ComputerCode"/>
              </w:rPr>
              <w:t xml:space="preserve">        assert(0 &amp;&amp; "Error updating the game scene!");</w:t>
            </w:r>
          </w:p>
          <w:p w14:paraId="278CDA78" w14:textId="77777777" w:rsidR="00341CFA" w:rsidRPr="00341CFA" w:rsidRDefault="00341CFA" w:rsidP="00341CFA">
            <w:pPr>
              <w:rPr>
                <w:rStyle w:val="ComputerCode"/>
              </w:rPr>
            </w:pPr>
            <w:r w:rsidRPr="00341CFA">
              <w:rPr>
                <w:rStyle w:val="ComputerCode"/>
              </w:rPr>
              <w:t xml:space="preserve">    }</w:t>
            </w:r>
          </w:p>
          <w:p w14:paraId="61A6069B" w14:textId="77777777" w:rsidR="00341CFA" w:rsidRPr="00341CFA" w:rsidRDefault="00341CFA" w:rsidP="00341CFA">
            <w:pPr>
              <w:rPr>
                <w:rStyle w:val="ComputerCode"/>
              </w:rPr>
            </w:pPr>
          </w:p>
          <w:p w14:paraId="3958606B" w14:textId="77777777" w:rsidR="00341CFA" w:rsidRPr="00341CFA" w:rsidRDefault="00341CFA" w:rsidP="00341CFA">
            <w:pPr>
              <w:rPr>
                <w:rStyle w:val="ComputerCode"/>
              </w:rPr>
            </w:pPr>
            <w:r w:rsidRPr="00341CFA">
              <w:rPr>
                <w:rStyle w:val="ComputerCode"/>
              </w:rPr>
              <w:t xml:space="preserve">    // Update all actors.</w:t>
            </w:r>
          </w:p>
          <w:p w14:paraId="0E77C93B" w14:textId="77777777" w:rsidR="00341CFA" w:rsidRPr="00341CFA" w:rsidRDefault="00341CFA" w:rsidP="00341CFA">
            <w:pPr>
              <w:rPr>
                <w:rStyle w:val="ComputerCode"/>
              </w:rPr>
            </w:pPr>
            <w:r w:rsidRPr="00341CFA">
              <w:rPr>
                <w:rStyle w:val="ComputerCode"/>
              </w:rPr>
              <w:t xml:space="preserve">    for (auto&amp; actorIt : m_Actors)</w:t>
            </w:r>
          </w:p>
          <w:p w14:paraId="246FA68A" w14:textId="77777777" w:rsidR="00341CFA" w:rsidRPr="00341CFA" w:rsidRDefault="00341CFA" w:rsidP="00341CFA">
            <w:pPr>
              <w:rPr>
                <w:rStyle w:val="ComputerCode"/>
              </w:rPr>
            </w:pPr>
            <w:r w:rsidRPr="00341CFA">
              <w:rPr>
                <w:rStyle w:val="ComputerCode"/>
              </w:rPr>
              <w:t xml:space="preserve">    {</w:t>
            </w:r>
          </w:p>
          <w:p w14:paraId="6A54C842" w14:textId="77777777" w:rsidR="00341CFA" w:rsidRPr="00341CFA" w:rsidRDefault="00341CFA" w:rsidP="00341CFA">
            <w:pPr>
              <w:rPr>
                <w:rStyle w:val="ComputerCode"/>
              </w:rPr>
            </w:pPr>
            <w:r w:rsidRPr="00341CFA">
              <w:rPr>
                <w:rStyle w:val="ComputerCode"/>
              </w:rPr>
              <w:t xml:space="preserve">        actorIt.second-&gt;Update(timeElapsed);</w:t>
            </w:r>
          </w:p>
          <w:p w14:paraId="51937ACB" w14:textId="77777777" w:rsidR="00341CFA" w:rsidRPr="00341CFA" w:rsidRDefault="00341CFA" w:rsidP="00341CFA">
            <w:pPr>
              <w:rPr>
                <w:rStyle w:val="ComputerCode"/>
              </w:rPr>
            </w:pPr>
            <w:r w:rsidRPr="00341CFA">
              <w:rPr>
                <w:rStyle w:val="ComputerCode"/>
              </w:rPr>
              <w:t xml:space="preserve">    }</w:t>
            </w:r>
          </w:p>
          <w:p w14:paraId="6221552B" w14:textId="21DAB063" w:rsidR="00341CFA" w:rsidRDefault="00341CFA" w:rsidP="00341CFA">
            <w:r w:rsidRPr="00341CFA">
              <w:rPr>
                <w:rStyle w:val="ComputerCode"/>
              </w:rPr>
              <w:t>}</w:t>
            </w:r>
          </w:p>
        </w:tc>
      </w:tr>
    </w:tbl>
    <w:p w14:paraId="2C5E9200" w14:textId="77777777" w:rsidR="00341CFA" w:rsidRDefault="00341CFA" w:rsidP="00FC11FB"/>
    <w:p w14:paraId="240484D1" w14:textId="6B993F8A" w:rsidR="00341CFA" w:rsidRDefault="00341CFA" w:rsidP="00FC11FB">
      <w:r>
        <w:t xml:space="preserve">The </w:t>
      </w:r>
      <w:r w:rsidRPr="00341CFA">
        <w:rPr>
          <w:rStyle w:val="ComputerCode"/>
        </w:rPr>
        <w:t>vOnUpdate()</w:t>
      </w:r>
      <w:r>
        <w:t xml:space="preserve"> method is still high-level, delegating the update process to its data members</w:t>
      </w:r>
      <w:r w:rsidR="00331E77">
        <w:t xml:space="preserve"> – each of them are detailed in Section </w:t>
      </w:r>
      <w:r w:rsidR="00331E77">
        <w:fldChar w:fldCharType="begin"/>
      </w:r>
      <w:r w:rsidR="00331E77">
        <w:instrText xml:space="preserve"> REF _Ref380313645 \r \h </w:instrText>
      </w:r>
      <w:r w:rsidR="00331E77">
        <w:fldChar w:fldCharType="separate"/>
      </w:r>
      <w:r w:rsidR="00EA324E">
        <w:t>4</w:t>
      </w:r>
      <w:r w:rsidR="00331E77">
        <w:fldChar w:fldCharType="end"/>
      </w:r>
      <w:r>
        <w:t>.</w:t>
      </w:r>
      <w:r w:rsidR="00331E77">
        <w:t xml:space="preserve"> Due to UGE’s game state approach, most of the game logic’s complexity and functionality are hidden in and performed by the current game state.</w:t>
      </w:r>
    </w:p>
    <w:p w14:paraId="09F59E22" w14:textId="1C66AEE6" w:rsidR="00331E77" w:rsidRDefault="00331E77" w:rsidP="00FC11FB">
      <w:r>
        <w:t>It is important to note the physics</w:t>
      </w:r>
      <w:r w:rsidR="008B41C3">
        <w:t xml:space="preserve"> and tasks</w:t>
      </w:r>
      <w:r>
        <w:t xml:space="preserve"> </w:t>
      </w:r>
      <w:r w:rsidR="008B41C3">
        <w:t>are</w:t>
      </w:r>
      <w:r>
        <w:t xml:space="preserve"> not updated directly in </w:t>
      </w:r>
      <w:r>
        <w:fldChar w:fldCharType="begin"/>
      </w:r>
      <w:r>
        <w:instrText xml:space="preserve"> REF _Ref381112017 \h </w:instrText>
      </w:r>
      <w:r>
        <w:fldChar w:fldCharType="separate"/>
      </w:r>
      <w:r w:rsidR="00EA324E" w:rsidRPr="00341CFA">
        <w:rPr>
          <w:b/>
        </w:rPr>
        <w:t xml:space="preserve">Listing </w:t>
      </w:r>
      <w:r w:rsidR="00EA324E">
        <w:rPr>
          <w:b/>
          <w:noProof/>
        </w:rPr>
        <w:t>7</w:t>
      </w:r>
      <w:r>
        <w:fldChar w:fldCharType="end"/>
      </w:r>
      <w:r>
        <w:t xml:space="preserve">. As some game states might not require physics (for instance, a </w:t>
      </w:r>
      <w:r w:rsidR="008B41C3">
        <w:rPr>
          <w:rStyle w:val="ComputerCode"/>
        </w:rPr>
        <w:t>Pause</w:t>
      </w:r>
      <w:r w:rsidRPr="00331E77">
        <w:t xml:space="preserve"> game state</w:t>
      </w:r>
      <w:r>
        <w:t>), each state may handle the physics update as needed.</w:t>
      </w:r>
      <w:r w:rsidR="008B41C3">
        <w:t xml:space="preserve"> The same reasoning applies to game tasks.</w:t>
      </w:r>
      <w:r>
        <w:t xml:space="preserve"> </w:t>
      </w:r>
      <w:r w:rsidR="00B32F40">
        <w:t>This way, it is up to the state implementation to decide whether it will update some game subsystems or not.</w:t>
      </w:r>
    </w:p>
    <w:p w14:paraId="2A505CFC" w14:textId="680C088F" w:rsidR="00B32F40" w:rsidRDefault="00B32F40" w:rsidP="00FC11FB">
      <w:r>
        <w:t xml:space="preserve">For instance, </w:t>
      </w:r>
      <w:r>
        <w:fldChar w:fldCharType="begin"/>
      </w:r>
      <w:r>
        <w:instrText xml:space="preserve"> REF _Ref381112969 \h </w:instrText>
      </w:r>
      <w:r>
        <w:fldChar w:fldCharType="separate"/>
      </w:r>
      <w:r w:rsidR="00EA324E" w:rsidRPr="008B41C3">
        <w:rPr>
          <w:b/>
        </w:rPr>
        <w:t xml:space="preserve">Listing </w:t>
      </w:r>
      <w:r w:rsidR="00EA324E">
        <w:rPr>
          <w:b/>
          <w:noProof/>
        </w:rPr>
        <w:t>8</w:t>
      </w:r>
      <w:r>
        <w:fldChar w:fldCharType="end"/>
      </w:r>
      <w:r>
        <w:t xml:space="preserve"> describes how the Running game state updates these subsystems.</w:t>
      </w:r>
    </w:p>
    <w:p w14:paraId="1D7BFC07" w14:textId="3E8D51BF" w:rsidR="008B41C3" w:rsidRDefault="008B41C3" w:rsidP="008B41C3">
      <w:pPr>
        <w:pStyle w:val="Caption"/>
        <w:keepNext/>
        <w:jc w:val="center"/>
      </w:pPr>
      <w:bookmarkStart w:id="77" w:name="_Ref381112969"/>
      <w:bookmarkStart w:id="78" w:name="_Toc382771733"/>
      <w:r w:rsidRPr="008B41C3">
        <w:rPr>
          <w:b/>
        </w:rPr>
        <w:t xml:space="preserve">Listing </w:t>
      </w:r>
      <w:r w:rsidRPr="008B41C3">
        <w:rPr>
          <w:b/>
        </w:rPr>
        <w:fldChar w:fldCharType="begin"/>
      </w:r>
      <w:r w:rsidRPr="008B41C3">
        <w:rPr>
          <w:b/>
        </w:rPr>
        <w:instrText xml:space="preserve"> SEQ Listing \* ARABIC </w:instrText>
      </w:r>
      <w:r w:rsidRPr="008B41C3">
        <w:rPr>
          <w:b/>
        </w:rPr>
        <w:fldChar w:fldCharType="separate"/>
      </w:r>
      <w:r w:rsidR="00EA324E">
        <w:rPr>
          <w:b/>
          <w:noProof/>
        </w:rPr>
        <w:t>8</w:t>
      </w:r>
      <w:r w:rsidRPr="008B41C3">
        <w:rPr>
          <w:b/>
        </w:rPr>
        <w:fldChar w:fldCharType="end"/>
      </w:r>
      <w:bookmarkEnd w:id="77"/>
      <w:r w:rsidRPr="008B41C3">
        <w:rPr>
          <w:b/>
        </w:rPr>
        <w:t>.</w:t>
      </w:r>
      <w:r>
        <w:t xml:space="preserve"> Updating the physics subsystem and task manager.</w:t>
      </w:r>
      <w:bookmarkEnd w:id="78"/>
    </w:p>
    <w:tbl>
      <w:tblPr>
        <w:tblStyle w:val="TableGrid"/>
        <w:tblW w:w="0" w:type="auto"/>
        <w:tblLook w:val="04A0" w:firstRow="1" w:lastRow="0" w:firstColumn="1" w:lastColumn="0" w:noHBand="0" w:noVBand="1"/>
      </w:tblPr>
      <w:tblGrid>
        <w:gridCol w:w="8494"/>
      </w:tblGrid>
      <w:tr w:rsidR="008B41C3" w14:paraId="035437FF" w14:textId="77777777" w:rsidTr="008B41C3">
        <w:tc>
          <w:tcPr>
            <w:tcW w:w="8494" w:type="dxa"/>
          </w:tcPr>
          <w:p w14:paraId="76E88816" w14:textId="77777777" w:rsidR="008B41C3" w:rsidRPr="008B41C3" w:rsidRDefault="008B41C3" w:rsidP="008B41C3">
            <w:pPr>
              <w:rPr>
                <w:rStyle w:val="ComputerCode"/>
              </w:rPr>
            </w:pPr>
            <w:r w:rsidRPr="008B41C3">
              <w:rPr>
                <w:rStyle w:val="ComputerCode"/>
              </w:rPr>
              <w:t>bool Running::vOnUpdate(unsigned long timeElapsed)</w:t>
            </w:r>
          </w:p>
          <w:p w14:paraId="51B9A4E9" w14:textId="77777777" w:rsidR="008B41C3" w:rsidRPr="008B41C3" w:rsidRDefault="008B41C3" w:rsidP="008B41C3">
            <w:pPr>
              <w:rPr>
                <w:rStyle w:val="ComputerCode"/>
              </w:rPr>
            </w:pPr>
            <w:r w:rsidRPr="008B41C3">
              <w:rPr>
                <w:rStyle w:val="ComputerCode"/>
              </w:rPr>
              <w:t>{</w:t>
            </w:r>
          </w:p>
          <w:p w14:paraId="59F84E4B" w14:textId="77777777" w:rsidR="008B41C3" w:rsidRPr="008B41C3" w:rsidRDefault="008B41C3" w:rsidP="008B41C3">
            <w:pPr>
              <w:rPr>
                <w:rStyle w:val="ComputerCode"/>
              </w:rPr>
            </w:pPr>
            <w:r w:rsidRPr="008B41C3">
              <w:rPr>
                <w:rStyle w:val="ComputerCode"/>
              </w:rPr>
              <w:lastRenderedPageBreak/>
              <w:t xml:space="preserve">    bool bSuccess = BaseGameState::vOnUpdate(timeElapsed);</w:t>
            </w:r>
          </w:p>
          <w:p w14:paraId="25E0704F" w14:textId="77777777" w:rsidR="008B41C3" w:rsidRPr="008B41C3" w:rsidRDefault="008B41C3" w:rsidP="008B41C3">
            <w:pPr>
              <w:rPr>
                <w:rStyle w:val="ComputerCode"/>
              </w:rPr>
            </w:pPr>
          </w:p>
          <w:p w14:paraId="2E41511B" w14:textId="77777777" w:rsidR="008B41C3" w:rsidRPr="008B41C3" w:rsidRDefault="008B41C3" w:rsidP="008B41C3">
            <w:pPr>
              <w:rPr>
                <w:rStyle w:val="ComputerCode"/>
              </w:rPr>
            </w:pPr>
            <w:r w:rsidRPr="008B41C3">
              <w:rPr>
                <w:rStyle w:val="ComputerCode"/>
              </w:rPr>
              <w:t xml:space="preserve">    unsigned long timeElapsedMs = timeElapsed * 1000;</w:t>
            </w:r>
          </w:p>
          <w:p w14:paraId="1AD13A73" w14:textId="77777777" w:rsidR="008B41C3" w:rsidRPr="008B41C3" w:rsidRDefault="008B41C3" w:rsidP="008B41C3">
            <w:pPr>
              <w:rPr>
                <w:rStyle w:val="ComputerCode"/>
              </w:rPr>
            </w:pPr>
            <w:r w:rsidRPr="008B41C3">
              <w:rPr>
                <w:rStyle w:val="ComputerCode"/>
              </w:rPr>
              <w:t xml:space="preserve">    TaskManager* pTaskManager = m_pGameLogic-&gt;GetTaskManager();</w:t>
            </w:r>
          </w:p>
          <w:p w14:paraId="67BC05BF" w14:textId="77777777" w:rsidR="008B41C3" w:rsidRPr="008B41C3" w:rsidRDefault="008B41C3" w:rsidP="008B41C3">
            <w:pPr>
              <w:rPr>
                <w:rStyle w:val="ComputerCode"/>
              </w:rPr>
            </w:pPr>
            <w:r w:rsidRPr="008B41C3">
              <w:rPr>
                <w:rStyle w:val="ComputerCode"/>
              </w:rPr>
              <w:t xml:space="preserve">    pTaskManager-&gt;UpdateTasks(timeElapsedMs);</w:t>
            </w:r>
          </w:p>
          <w:p w14:paraId="33356487" w14:textId="77777777" w:rsidR="008B41C3" w:rsidRPr="008B41C3" w:rsidRDefault="008B41C3" w:rsidP="008B41C3">
            <w:pPr>
              <w:rPr>
                <w:rStyle w:val="ComputerCode"/>
              </w:rPr>
            </w:pPr>
          </w:p>
          <w:p w14:paraId="225E575A" w14:textId="77777777" w:rsidR="008B41C3" w:rsidRPr="008B41C3" w:rsidRDefault="008B41C3" w:rsidP="008B41C3">
            <w:pPr>
              <w:rPr>
                <w:rStyle w:val="ComputerCode"/>
              </w:rPr>
            </w:pPr>
            <w:r w:rsidRPr="008B41C3">
              <w:rPr>
                <w:rStyle w:val="ComputerCode"/>
              </w:rPr>
              <w:t xml:space="preserve">    IPhysicsSharedPointer pPhysics = m_pGameLogic-&gt;vGetPhysics();</w:t>
            </w:r>
          </w:p>
          <w:p w14:paraId="1849D60A" w14:textId="77777777" w:rsidR="008B41C3" w:rsidRPr="008B41C3" w:rsidRDefault="008B41C3" w:rsidP="008B41C3">
            <w:pPr>
              <w:rPr>
                <w:rStyle w:val="ComputerCode"/>
              </w:rPr>
            </w:pPr>
            <w:r w:rsidRPr="008B41C3">
              <w:rPr>
                <w:rStyle w:val="ComputerCode"/>
              </w:rPr>
              <w:t xml:space="preserve">    if (pPhysics)</w:t>
            </w:r>
          </w:p>
          <w:p w14:paraId="63A4F5E7" w14:textId="77777777" w:rsidR="008B41C3" w:rsidRPr="008B41C3" w:rsidRDefault="008B41C3" w:rsidP="008B41C3">
            <w:pPr>
              <w:rPr>
                <w:rStyle w:val="ComputerCode"/>
              </w:rPr>
            </w:pPr>
            <w:r w:rsidRPr="008B41C3">
              <w:rPr>
                <w:rStyle w:val="ComputerCode"/>
              </w:rPr>
              <w:t xml:space="preserve">    {</w:t>
            </w:r>
          </w:p>
          <w:p w14:paraId="4A7A8891" w14:textId="77777777" w:rsidR="008B41C3" w:rsidRPr="008B41C3" w:rsidRDefault="008B41C3" w:rsidP="008B41C3">
            <w:pPr>
              <w:rPr>
                <w:rStyle w:val="ComputerCode"/>
              </w:rPr>
            </w:pPr>
            <w:r w:rsidRPr="008B41C3">
              <w:rPr>
                <w:rStyle w:val="ComputerCode"/>
              </w:rPr>
              <w:t xml:space="preserve">        pPhysics-&gt;vUpdate(timeElapsed);</w:t>
            </w:r>
          </w:p>
          <w:p w14:paraId="59D600DC" w14:textId="77777777" w:rsidR="008B41C3" w:rsidRPr="008B41C3" w:rsidRDefault="008B41C3" w:rsidP="008B41C3">
            <w:pPr>
              <w:rPr>
                <w:rStyle w:val="ComputerCode"/>
              </w:rPr>
            </w:pPr>
            <w:r w:rsidRPr="008B41C3">
              <w:rPr>
                <w:rStyle w:val="ComputerCode"/>
              </w:rPr>
              <w:t xml:space="preserve">        pPhysics-&gt;vSyncVisibleScene();</w:t>
            </w:r>
          </w:p>
          <w:p w14:paraId="01EBDE21" w14:textId="77777777" w:rsidR="008B41C3" w:rsidRPr="008B41C3" w:rsidRDefault="008B41C3" w:rsidP="008B41C3">
            <w:pPr>
              <w:rPr>
                <w:rStyle w:val="ComputerCode"/>
              </w:rPr>
            </w:pPr>
            <w:r w:rsidRPr="008B41C3">
              <w:rPr>
                <w:rStyle w:val="ComputerCode"/>
              </w:rPr>
              <w:t xml:space="preserve">    }</w:t>
            </w:r>
          </w:p>
          <w:p w14:paraId="50B5422C" w14:textId="77777777" w:rsidR="008B41C3" w:rsidRPr="008B41C3" w:rsidRDefault="008B41C3" w:rsidP="008B41C3">
            <w:pPr>
              <w:rPr>
                <w:rStyle w:val="ComputerCode"/>
              </w:rPr>
            </w:pPr>
          </w:p>
          <w:p w14:paraId="54B875F1" w14:textId="77777777" w:rsidR="008B41C3" w:rsidRPr="008B41C3" w:rsidRDefault="008B41C3" w:rsidP="008B41C3">
            <w:pPr>
              <w:rPr>
                <w:rStyle w:val="ComputerCode"/>
              </w:rPr>
            </w:pPr>
            <w:r w:rsidRPr="008B41C3">
              <w:rPr>
                <w:rStyle w:val="ComputerCode"/>
              </w:rPr>
              <w:t xml:space="preserve">    return bSuccess;</w:t>
            </w:r>
          </w:p>
          <w:p w14:paraId="689DA873" w14:textId="439174DE" w:rsidR="008B41C3" w:rsidRDefault="008B41C3" w:rsidP="008B41C3">
            <w:r w:rsidRPr="008B41C3">
              <w:rPr>
                <w:rStyle w:val="ComputerCode"/>
              </w:rPr>
              <w:t>}</w:t>
            </w:r>
          </w:p>
        </w:tc>
      </w:tr>
    </w:tbl>
    <w:p w14:paraId="4313C831" w14:textId="77777777" w:rsidR="00341CFA" w:rsidRDefault="00341CFA" w:rsidP="00FC11FB"/>
    <w:p w14:paraId="09CCC2D3" w14:textId="2735B308" w:rsidR="00023AF7" w:rsidRDefault="00023AF7" w:rsidP="00023AF7">
      <w:r>
        <w:t xml:space="preserve">The method </w:t>
      </w:r>
      <w:r w:rsidRPr="00023AF7">
        <w:rPr>
          <w:rStyle w:val="ComputerCode"/>
        </w:rPr>
        <w:t>vChangeState()</w:t>
      </w:r>
      <w:r>
        <w:t xml:space="preserve"> (</w:t>
      </w:r>
      <w:r>
        <w:fldChar w:fldCharType="begin"/>
      </w:r>
      <w:r>
        <w:instrText xml:space="preserve"> REF _Ref381113549 \h </w:instrText>
      </w:r>
      <w:r>
        <w:fldChar w:fldCharType="separate"/>
      </w:r>
      <w:r w:rsidR="00EA324E" w:rsidRPr="00023AF7">
        <w:rPr>
          <w:b/>
        </w:rPr>
        <w:t xml:space="preserve">Listing </w:t>
      </w:r>
      <w:r w:rsidR="00EA324E">
        <w:rPr>
          <w:b/>
          <w:noProof/>
        </w:rPr>
        <w:t>9</w:t>
      </w:r>
      <w:r>
        <w:fldChar w:fldCharType="end"/>
      </w:r>
      <w:r>
        <w:t>) is</w:t>
      </w:r>
      <w:r w:rsidR="0067297B">
        <w:t xml:space="preserve"> internal and</w:t>
      </w:r>
      <w:r>
        <w:t xml:space="preserve"> called when a game state change is requested</w:t>
      </w:r>
      <w:r w:rsidR="0067297B">
        <w:t xml:space="preserve"> via </w:t>
      </w:r>
      <w:r w:rsidR="0067297B" w:rsidRPr="0067297B">
        <w:rPr>
          <w:rStyle w:val="ComputerCode"/>
        </w:rPr>
        <w:t>vChangeGameState()</w:t>
      </w:r>
      <w:r>
        <w:t>.</w:t>
      </w:r>
      <w:r w:rsidRPr="00023AF7">
        <w:t xml:space="preserve"> </w:t>
      </w:r>
      <w:r>
        <w:t>This method destroy the current state and initializes the new one, making it the current state.</w:t>
      </w:r>
    </w:p>
    <w:p w14:paraId="6F103CBF" w14:textId="174F6256" w:rsidR="00023AF7" w:rsidRDefault="00023AF7" w:rsidP="00023AF7">
      <w:pPr>
        <w:pStyle w:val="Caption"/>
        <w:keepNext/>
        <w:jc w:val="center"/>
      </w:pPr>
      <w:bookmarkStart w:id="79" w:name="_Ref381113549"/>
      <w:bookmarkStart w:id="80" w:name="_Toc382771734"/>
      <w:r w:rsidRPr="00023AF7">
        <w:rPr>
          <w:b/>
        </w:rPr>
        <w:t xml:space="preserve">Listing </w:t>
      </w:r>
      <w:r w:rsidRPr="00023AF7">
        <w:rPr>
          <w:b/>
        </w:rPr>
        <w:fldChar w:fldCharType="begin"/>
      </w:r>
      <w:r w:rsidRPr="00023AF7">
        <w:rPr>
          <w:b/>
        </w:rPr>
        <w:instrText xml:space="preserve"> SEQ Listing \* ARABIC </w:instrText>
      </w:r>
      <w:r w:rsidRPr="00023AF7">
        <w:rPr>
          <w:b/>
        </w:rPr>
        <w:fldChar w:fldCharType="separate"/>
      </w:r>
      <w:r w:rsidR="00EA324E">
        <w:rPr>
          <w:b/>
          <w:noProof/>
        </w:rPr>
        <w:t>9</w:t>
      </w:r>
      <w:r w:rsidRPr="00023AF7">
        <w:rPr>
          <w:b/>
        </w:rPr>
        <w:fldChar w:fldCharType="end"/>
      </w:r>
      <w:bookmarkEnd w:id="79"/>
      <w:r>
        <w:t>. Changing game states.</w:t>
      </w:r>
      <w:bookmarkEnd w:id="80"/>
    </w:p>
    <w:tbl>
      <w:tblPr>
        <w:tblStyle w:val="TableGrid"/>
        <w:tblW w:w="0" w:type="auto"/>
        <w:tblLook w:val="04A0" w:firstRow="1" w:lastRow="0" w:firstColumn="1" w:lastColumn="0" w:noHBand="0" w:noVBand="1"/>
      </w:tblPr>
      <w:tblGrid>
        <w:gridCol w:w="8494"/>
      </w:tblGrid>
      <w:tr w:rsidR="00023AF7" w14:paraId="0C311195" w14:textId="77777777" w:rsidTr="00023AF7">
        <w:tc>
          <w:tcPr>
            <w:tcW w:w="8494" w:type="dxa"/>
          </w:tcPr>
          <w:p w14:paraId="1BE93E08" w14:textId="77777777" w:rsidR="00023AF7" w:rsidRPr="00A05638" w:rsidRDefault="00023AF7" w:rsidP="00023AF7">
            <w:pPr>
              <w:rPr>
                <w:rStyle w:val="ComputerCode"/>
              </w:rPr>
            </w:pPr>
            <w:r w:rsidRPr="00A05638">
              <w:rPr>
                <w:rStyle w:val="ComputerCode"/>
              </w:rPr>
              <w:t>void BaseGameLogic::vChangeState()</w:t>
            </w:r>
          </w:p>
          <w:p w14:paraId="5DFD7D2A" w14:textId="77777777" w:rsidR="00023AF7" w:rsidRPr="00A05638" w:rsidRDefault="00023AF7" w:rsidP="00023AF7">
            <w:pPr>
              <w:rPr>
                <w:rStyle w:val="ComputerCode"/>
              </w:rPr>
            </w:pPr>
            <w:r w:rsidRPr="00A05638">
              <w:rPr>
                <w:rStyle w:val="ComputerCode"/>
              </w:rPr>
              <w:t>{</w:t>
            </w:r>
          </w:p>
          <w:p w14:paraId="7F8DA753" w14:textId="77777777" w:rsidR="00023AF7" w:rsidRPr="00A05638" w:rsidRDefault="00023AF7" w:rsidP="00023AF7">
            <w:pPr>
              <w:rPr>
                <w:rStyle w:val="ComputerCode"/>
              </w:rPr>
            </w:pPr>
            <w:r w:rsidRPr="00A05638">
              <w:rPr>
                <w:rStyle w:val="ComputerCode"/>
              </w:rPr>
              <w:t xml:space="preserve">    m_pGameState-&gt;vDestroy();</w:t>
            </w:r>
          </w:p>
          <w:p w14:paraId="785916EE" w14:textId="77777777" w:rsidR="00023AF7" w:rsidRPr="00A05638" w:rsidRDefault="00023AF7" w:rsidP="00023AF7">
            <w:pPr>
              <w:rPr>
                <w:rStyle w:val="ComputerCode"/>
              </w:rPr>
            </w:pPr>
          </w:p>
          <w:p w14:paraId="0CD1AB5D" w14:textId="77777777" w:rsidR="00023AF7" w:rsidRPr="00A05638" w:rsidRDefault="00023AF7" w:rsidP="00023AF7">
            <w:pPr>
              <w:rPr>
                <w:rStyle w:val="ComputerCode"/>
              </w:rPr>
            </w:pPr>
            <w:r w:rsidRPr="00A05638">
              <w:rPr>
                <w:rStyle w:val="ComputerCode"/>
              </w:rPr>
              <w:t xml:space="preserve">    m_pGameState = m_pNextGameState;</w:t>
            </w:r>
          </w:p>
          <w:p w14:paraId="62A7CED9" w14:textId="77777777" w:rsidR="00023AF7" w:rsidRPr="00A05638" w:rsidRDefault="00023AF7" w:rsidP="00023AF7">
            <w:pPr>
              <w:rPr>
                <w:rStyle w:val="ComputerCode"/>
              </w:rPr>
            </w:pPr>
            <w:r w:rsidRPr="00A05638">
              <w:rPr>
                <w:rStyle w:val="ComputerCode"/>
              </w:rPr>
              <w:t xml:space="preserve">    m_pGameState-&gt;vInit(this);</w:t>
            </w:r>
          </w:p>
          <w:p w14:paraId="5AB74049" w14:textId="77777777" w:rsidR="00023AF7" w:rsidRPr="00A05638" w:rsidRDefault="00023AF7" w:rsidP="00023AF7">
            <w:pPr>
              <w:rPr>
                <w:rStyle w:val="ComputerCode"/>
              </w:rPr>
            </w:pPr>
            <w:r w:rsidRPr="00A05638">
              <w:rPr>
                <w:rStyle w:val="ComputerCode"/>
              </w:rPr>
              <w:t xml:space="preserve">    m_pGameState-&gt;vTailorToProfile(m_PlayerProfileFileName);</w:t>
            </w:r>
          </w:p>
          <w:p w14:paraId="432A081C" w14:textId="77777777" w:rsidR="00023AF7" w:rsidRPr="00A05638" w:rsidRDefault="00023AF7" w:rsidP="00023AF7">
            <w:pPr>
              <w:rPr>
                <w:rStyle w:val="ComputerCode"/>
              </w:rPr>
            </w:pPr>
          </w:p>
          <w:p w14:paraId="3E8600F9" w14:textId="77777777" w:rsidR="00023AF7" w:rsidRPr="00A05638" w:rsidRDefault="00023AF7" w:rsidP="00023AF7">
            <w:pPr>
              <w:rPr>
                <w:rStyle w:val="ComputerCode"/>
              </w:rPr>
            </w:pPr>
            <w:r w:rsidRPr="00A05638">
              <w:rPr>
                <w:rStyle w:val="ComputerCode"/>
              </w:rPr>
              <w:t xml:space="preserve">    m_pNextGameState = nullptr;</w:t>
            </w:r>
          </w:p>
          <w:p w14:paraId="5DE74438" w14:textId="35E03264" w:rsidR="00023AF7" w:rsidRDefault="00023AF7" w:rsidP="00023AF7">
            <w:r w:rsidRPr="00A05638">
              <w:rPr>
                <w:rStyle w:val="ComputerCode"/>
              </w:rPr>
              <w:t>}</w:t>
            </w:r>
          </w:p>
        </w:tc>
      </w:tr>
    </w:tbl>
    <w:p w14:paraId="0FD63FA6" w14:textId="77777777" w:rsidR="00B32F40" w:rsidRDefault="00B32F40" w:rsidP="00FC11FB"/>
    <w:p w14:paraId="2C60E81E" w14:textId="0914775D" w:rsidR="00023AF7" w:rsidRDefault="00023AF7" w:rsidP="00FC11FB">
      <w:r>
        <w:t xml:space="preserve">The </w:t>
      </w:r>
      <w:r w:rsidRPr="00023AF7">
        <w:rPr>
          <w:rStyle w:val="ComputerCode"/>
        </w:rPr>
        <w:t>BaseGameLogic</w:t>
      </w:r>
      <w:r>
        <w:t xml:space="preserve"> lifecycle ends in </w:t>
      </w:r>
      <w:r w:rsidRPr="00023AF7">
        <w:rPr>
          <w:rStyle w:val="ComputerCode"/>
        </w:rPr>
        <w:t>vDestroy()</w:t>
      </w:r>
      <w:r>
        <w:t xml:space="preserve"> method ().</w:t>
      </w:r>
    </w:p>
    <w:p w14:paraId="30246133" w14:textId="5AB0D598" w:rsidR="00023AF7" w:rsidRDefault="00023AF7" w:rsidP="00023AF7">
      <w:pPr>
        <w:pStyle w:val="Caption"/>
        <w:keepNext/>
        <w:jc w:val="center"/>
      </w:pPr>
      <w:bookmarkStart w:id="81" w:name="_Toc382771735"/>
      <w:r w:rsidRPr="00023AF7">
        <w:rPr>
          <w:b/>
        </w:rPr>
        <w:t xml:space="preserve">Listing </w:t>
      </w:r>
      <w:r w:rsidRPr="00023AF7">
        <w:rPr>
          <w:b/>
        </w:rPr>
        <w:fldChar w:fldCharType="begin"/>
      </w:r>
      <w:r w:rsidRPr="00023AF7">
        <w:rPr>
          <w:b/>
        </w:rPr>
        <w:instrText xml:space="preserve"> SEQ Listing \* ARABIC </w:instrText>
      </w:r>
      <w:r w:rsidRPr="00023AF7">
        <w:rPr>
          <w:b/>
        </w:rPr>
        <w:fldChar w:fldCharType="separate"/>
      </w:r>
      <w:r w:rsidR="00EA324E">
        <w:rPr>
          <w:b/>
          <w:noProof/>
        </w:rPr>
        <w:t>10</w:t>
      </w:r>
      <w:r w:rsidRPr="00023AF7">
        <w:rPr>
          <w:b/>
        </w:rPr>
        <w:fldChar w:fldCharType="end"/>
      </w:r>
      <w:r w:rsidRPr="00023AF7">
        <w:rPr>
          <w:b/>
        </w:rPr>
        <w:t>.</w:t>
      </w:r>
      <w:r>
        <w:t xml:space="preserve"> Finishing the game: the default de-initialization of the </w:t>
      </w:r>
      <w:r w:rsidRPr="00023AF7">
        <w:rPr>
          <w:rStyle w:val="ComputerCode"/>
        </w:rPr>
        <w:t>BaseGameLogic</w:t>
      </w:r>
      <w:r>
        <w:t>.</w:t>
      </w:r>
      <w:bookmarkEnd w:id="81"/>
    </w:p>
    <w:tbl>
      <w:tblPr>
        <w:tblStyle w:val="TableGrid"/>
        <w:tblW w:w="0" w:type="auto"/>
        <w:tblLook w:val="04A0" w:firstRow="1" w:lastRow="0" w:firstColumn="1" w:lastColumn="0" w:noHBand="0" w:noVBand="1"/>
      </w:tblPr>
      <w:tblGrid>
        <w:gridCol w:w="8494"/>
      </w:tblGrid>
      <w:tr w:rsidR="00023AF7" w14:paraId="380D2ABB" w14:textId="77777777" w:rsidTr="00023AF7">
        <w:tc>
          <w:tcPr>
            <w:tcW w:w="8494" w:type="dxa"/>
          </w:tcPr>
          <w:p w14:paraId="41D9A45B" w14:textId="345AE55B" w:rsidR="00023AF7" w:rsidRPr="00023AF7" w:rsidRDefault="00023AF7" w:rsidP="00023AF7">
            <w:pPr>
              <w:rPr>
                <w:rStyle w:val="ComputerCode"/>
              </w:rPr>
            </w:pPr>
            <w:r w:rsidRPr="00023AF7">
              <w:rPr>
                <w:rStyle w:val="ComputerCode"/>
              </w:rPr>
              <w:t>// Must be called by child.</w:t>
            </w:r>
          </w:p>
          <w:p w14:paraId="558316AB" w14:textId="77777777" w:rsidR="00023AF7" w:rsidRPr="00023AF7" w:rsidRDefault="00023AF7" w:rsidP="00023AF7">
            <w:pPr>
              <w:rPr>
                <w:rStyle w:val="ComputerCode"/>
              </w:rPr>
            </w:pPr>
            <w:r w:rsidRPr="00023AF7">
              <w:rPr>
                <w:rStyle w:val="ComputerCode"/>
              </w:rPr>
              <w:t>bool BaseGameLogic::vDestroy()</w:t>
            </w:r>
          </w:p>
          <w:p w14:paraId="21096F45" w14:textId="77777777" w:rsidR="00023AF7" w:rsidRPr="00023AF7" w:rsidRDefault="00023AF7" w:rsidP="00023AF7">
            <w:pPr>
              <w:rPr>
                <w:rStyle w:val="ComputerCode"/>
              </w:rPr>
            </w:pPr>
            <w:r w:rsidRPr="00023AF7">
              <w:rPr>
                <w:rStyle w:val="ComputerCode"/>
              </w:rPr>
              <w:t>{</w:t>
            </w:r>
          </w:p>
          <w:p w14:paraId="01FE790C" w14:textId="77777777" w:rsidR="00023AF7" w:rsidRPr="00023AF7" w:rsidRDefault="00023AF7" w:rsidP="00023AF7">
            <w:pPr>
              <w:rPr>
                <w:rStyle w:val="ComputerCode"/>
              </w:rPr>
            </w:pPr>
            <w:r w:rsidRPr="00023AF7">
              <w:rPr>
                <w:rStyle w:val="ComputerCode"/>
              </w:rPr>
              <w:t xml:space="preserve">    if (!m_SceneManager.Destroy())</w:t>
            </w:r>
          </w:p>
          <w:p w14:paraId="1A765FB5" w14:textId="77777777" w:rsidR="00023AF7" w:rsidRPr="00023AF7" w:rsidRDefault="00023AF7" w:rsidP="00023AF7">
            <w:pPr>
              <w:rPr>
                <w:rStyle w:val="ComputerCode"/>
              </w:rPr>
            </w:pPr>
            <w:r w:rsidRPr="00023AF7">
              <w:rPr>
                <w:rStyle w:val="ComputerCode"/>
              </w:rPr>
              <w:t xml:space="preserve">    {</w:t>
            </w:r>
          </w:p>
          <w:p w14:paraId="4A426BE3" w14:textId="77777777" w:rsidR="00023AF7" w:rsidRPr="00023AF7" w:rsidRDefault="00023AF7" w:rsidP="00023AF7">
            <w:pPr>
              <w:rPr>
                <w:rStyle w:val="ComputerCode"/>
              </w:rPr>
            </w:pPr>
            <w:r w:rsidRPr="00023AF7">
              <w:rPr>
                <w:rStyle w:val="ComputerCode"/>
              </w:rPr>
              <w:t xml:space="preserve">        return false;</w:t>
            </w:r>
          </w:p>
          <w:p w14:paraId="7131B8BB" w14:textId="77777777" w:rsidR="00023AF7" w:rsidRPr="00023AF7" w:rsidRDefault="00023AF7" w:rsidP="00023AF7">
            <w:pPr>
              <w:rPr>
                <w:rStyle w:val="ComputerCode"/>
              </w:rPr>
            </w:pPr>
            <w:r w:rsidRPr="00023AF7">
              <w:rPr>
                <w:rStyle w:val="ComputerCode"/>
              </w:rPr>
              <w:t xml:space="preserve">    }</w:t>
            </w:r>
          </w:p>
          <w:p w14:paraId="1B88D2E6" w14:textId="77777777" w:rsidR="00023AF7" w:rsidRPr="00023AF7" w:rsidRDefault="00023AF7" w:rsidP="00023AF7">
            <w:pPr>
              <w:rPr>
                <w:rStyle w:val="ComputerCode"/>
              </w:rPr>
            </w:pPr>
          </w:p>
          <w:p w14:paraId="6B0F89DC" w14:textId="77777777" w:rsidR="00023AF7" w:rsidRPr="00023AF7" w:rsidRDefault="00023AF7" w:rsidP="00023AF7">
            <w:pPr>
              <w:rPr>
                <w:rStyle w:val="ComputerCode"/>
              </w:rPr>
            </w:pPr>
            <w:r w:rsidRPr="00023AF7">
              <w:rPr>
                <w:rStyle w:val="ComputerCode"/>
              </w:rPr>
              <w:t xml:space="preserve">    SAFE_DELETE(m_pActorFactory);</w:t>
            </w:r>
          </w:p>
          <w:p w14:paraId="4E28A1A0" w14:textId="77777777" w:rsidR="00023AF7" w:rsidRPr="00023AF7" w:rsidRDefault="00023AF7" w:rsidP="00023AF7">
            <w:pPr>
              <w:rPr>
                <w:rStyle w:val="ComputerCode"/>
              </w:rPr>
            </w:pPr>
            <w:r w:rsidRPr="00023AF7">
              <w:rPr>
                <w:rStyle w:val="ComputerCode"/>
              </w:rPr>
              <w:t xml:space="preserve">    SAFE_DELETE(m_pGameStateFactory);</w:t>
            </w:r>
          </w:p>
          <w:p w14:paraId="07CD55C3" w14:textId="77777777" w:rsidR="00023AF7" w:rsidRPr="00023AF7" w:rsidRDefault="00023AF7" w:rsidP="00023AF7">
            <w:pPr>
              <w:rPr>
                <w:rStyle w:val="ComputerCode"/>
              </w:rPr>
            </w:pPr>
            <w:r w:rsidRPr="00023AF7">
              <w:rPr>
                <w:rStyle w:val="ComputerCode"/>
              </w:rPr>
              <w:t xml:space="preserve">    SAFE_DELETE(m_pTaskManager);</w:t>
            </w:r>
          </w:p>
          <w:p w14:paraId="6B5FDD20" w14:textId="77777777" w:rsidR="00023AF7" w:rsidRPr="00023AF7" w:rsidRDefault="00023AF7" w:rsidP="00023AF7">
            <w:pPr>
              <w:rPr>
                <w:rStyle w:val="ComputerCode"/>
              </w:rPr>
            </w:pPr>
          </w:p>
          <w:p w14:paraId="57B2F2CF" w14:textId="77777777" w:rsidR="00023AF7" w:rsidRPr="00023AF7" w:rsidRDefault="00023AF7" w:rsidP="00023AF7">
            <w:pPr>
              <w:rPr>
                <w:rStyle w:val="ComputerCode"/>
              </w:rPr>
            </w:pPr>
            <w:r w:rsidRPr="00023AF7">
              <w:rPr>
                <w:rStyle w:val="ComputerCode"/>
              </w:rPr>
              <w:t xml:space="preserve">    m_pGameState-&gt;vDestroy();</w:t>
            </w:r>
          </w:p>
          <w:p w14:paraId="0719D57B" w14:textId="77777777" w:rsidR="00023AF7" w:rsidRPr="00023AF7" w:rsidRDefault="00023AF7" w:rsidP="00023AF7">
            <w:pPr>
              <w:rPr>
                <w:rStyle w:val="ComputerCode"/>
              </w:rPr>
            </w:pPr>
            <w:r w:rsidRPr="00023AF7">
              <w:rPr>
                <w:rStyle w:val="ComputerCode"/>
              </w:rPr>
              <w:t xml:space="preserve">    m_pGameState = nullptr;</w:t>
            </w:r>
          </w:p>
          <w:p w14:paraId="051F80D7" w14:textId="77777777" w:rsidR="00023AF7" w:rsidRPr="00023AF7" w:rsidRDefault="00023AF7" w:rsidP="00023AF7">
            <w:pPr>
              <w:rPr>
                <w:rStyle w:val="ComputerCode"/>
              </w:rPr>
            </w:pPr>
            <w:r w:rsidRPr="00023AF7">
              <w:rPr>
                <w:rStyle w:val="ComputerCode"/>
              </w:rPr>
              <w:t xml:space="preserve">    m_pNextGameState = nullptr;</w:t>
            </w:r>
          </w:p>
          <w:p w14:paraId="249E7194" w14:textId="77777777" w:rsidR="00023AF7" w:rsidRPr="00023AF7" w:rsidRDefault="00023AF7" w:rsidP="00023AF7">
            <w:pPr>
              <w:rPr>
                <w:rStyle w:val="ComputerCode"/>
              </w:rPr>
            </w:pPr>
          </w:p>
          <w:p w14:paraId="6D77FA74" w14:textId="77777777" w:rsidR="00023AF7" w:rsidRPr="00023AF7" w:rsidRDefault="00023AF7" w:rsidP="00023AF7">
            <w:pPr>
              <w:rPr>
                <w:rStyle w:val="ComputerCode"/>
              </w:rPr>
            </w:pPr>
            <w:r w:rsidRPr="00023AF7">
              <w:rPr>
                <w:rStyle w:val="ComputerCode"/>
              </w:rPr>
              <w:t xml:space="preserve">    for (auto&amp; actorIt : m_Actors)</w:t>
            </w:r>
          </w:p>
          <w:p w14:paraId="2ED01D1E" w14:textId="77777777" w:rsidR="00023AF7" w:rsidRPr="00023AF7" w:rsidRDefault="00023AF7" w:rsidP="00023AF7">
            <w:pPr>
              <w:rPr>
                <w:rStyle w:val="ComputerCode"/>
              </w:rPr>
            </w:pPr>
            <w:r w:rsidRPr="00023AF7">
              <w:rPr>
                <w:rStyle w:val="ComputerCode"/>
              </w:rPr>
              <w:t xml:space="preserve">    {</w:t>
            </w:r>
          </w:p>
          <w:p w14:paraId="00F9CDD0" w14:textId="77777777" w:rsidR="00023AF7" w:rsidRPr="00023AF7" w:rsidRDefault="00023AF7" w:rsidP="00023AF7">
            <w:pPr>
              <w:rPr>
                <w:rStyle w:val="ComputerCode"/>
              </w:rPr>
            </w:pPr>
            <w:r w:rsidRPr="00023AF7">
              <w:rPr>
                <w:rStyle w:val="ComputerCode"/>
              </w:rPr>
              <w:t xml:space="preserve">        actorIt.second-&gt;Destroy();</w:t>
            </w:r>
          </w:p>
          <w:p w14:paraId="0A5943BC" w14:textId="77777777" w:rsidR="00023AF7" w:rsidRPr="00023AF7" w:rsidRDefault="00023AF7" w:rsidP="00023AF7">
            <w:pPr>
              <w:rPr>
                <w:rStyle w:val="ComputerCode"/>
              </w:rPr>
            </w:pPr>
            <w:r w:rsidRPr="00023AF7">
              <w:rPr>
                <w:rStyle w:val="ComputerCode"/>
              </w:rPr>
              <w:t xml:space="preserve">    }</w:t>
            </w:r>
          </w:p>
          <w:p w14:paraId="1D884C5B" w14:textId="77777777" w:rsidR="00023AF7" w:rsidRPr="00023AF7" w:rsidRDefault="00023AF7" w:rsidP="00023AF7">
            <w:pPr>
              <w:rPr>
                <w:rStyle w:val="ComputerCode"/>
              </w:rPr>
            </w:pPr>
            <w:r w:rsidRPr="00023AF7">
              <w:rPr>
                <w:rStyle w:val="ComputerCode"/>
              </w:rPr>
              <w:t xml:space="preserve">    m_Actors.clear();</w:t>
            </w:r>
          </w:p>
          <w:p w14:paraId="10E601DC" w14:textId="77777777" w:rsidR="00023AF7" w:rsidRPr="00023AF7" w:rsidRDefault="00023AF7" w:rsidP="00023AF7">
            <w:pPr>
              <w:rPr>
                <w:rStyle w:val="ComputerCode"/>
              </w:rPr>
            </w:pPr>
          </w:p>
          <w:p w14:paraId="12327262" w14:textId="77777777" w:rsidR="000B2832" w:rsidRDefault="00023AF7" w:rsidP="00023AF7">
            <w:pPr>
              <w:rPr>
                <w:rStyle w:val="ComputerCode"/>
              </w:rPr>
            </w:pPr>
            <w:r w:rsidRPr="00023AF7">
              <w:rPr>
                <w:rStyle w:val="ComputerCode"/>
              </w:rPr>
              <w:t xml:space="preserve">    // If debug drawer is e</w:t>
            </w:r>
            <w:r w:rsidR="000B2832">
              <w:rPr>
                <w:rStyle w:val="ComputerCode"/>
              </w:rPr>
              <w:t>nabled, physics must be deleted</w:t>
            </w:r>
          </w:p>
          <w:p w14:paraId="62E218FE" w14:textId="1E1DA00A" w:rsidR="00023AF7" w:rsidRPr="00023AF7" w:rsidRDefault="000B2832" w:rsidP="00023AF7">
            <w:pPr>
              <w:rPr>
                <w:rStyle w:val="ComputerCode"/>
              </w:rPr>
            </w:pPr>
            <w:r>
              <w:rPr>
                <w:rStyle w:val="ComputerCode"/>
              </w:rPr>
              <w:t xml:space="preserve">    // </w:t>
            </w:r>
            <w:r w:rsidR="00023AF7" w:rsidRPr="00023AF7">
              <w:rPr>
                <w:rStyle w:val="ComputerCode"/>
              </w:rPr>
              <w:t>before the render systems.</w:t>
            </w:r>
          </w:p>
          <w:p w14:paraId="16E5B615" w14:textId="77777777" w:rsidR="00023AF7" w:rsidRPr="00023AF7" w:rsidRDefault="00023AF7" w:rsidP="00023AF7">
            <w:pPr>
              <w:rPr>
                <w:rStyle w:val="ComputerCode"/>
              </w:rPr>
            </w:pPr>
            <w:r w:rsidRPr="00023AF7">
              <w:rPr>
                <w:rStyle w:val="ComputerCode"/>
              </w:rPr>
              <w:t xml:space="preserve">    if (!m_pPhysics-&gt;vDestroy())</w:t>
            </w:r>
          </w:p>
          <w:p w14:paraId="058711B5" w14:textId="77777777" w:rsidR="00023AF7" w:rsidRPr="00023AF7" w:rsidRDefault="00023AF7" w:rsidP="00023AF7">
            <w:pPr>
              <w:rPr>
                <w:rStyle w:val="ComputerCode"/>
              </w:rPr>
            </w:pPr>
            <w:r w:rsidRPr="00023AF7">
              <w:rPr>
                <w:rStyle w:val="ComputerCode"/>
              </w:rPr>
              <w:t xml:space="preserve">    {</w:t>
            </w:r>
          </w:p>
          <w:p w14:paraId="29BF0A92" w14:textId="77777777" w:rsidR="00023AF7" w:rsidRPr="00023AF7" w:rsidRDefault="00023AF7" w:rsidP="00023AF7">
            <w:pPr>
              <w:rPr>
                <w:rStyle w:val="ComputerCode"/>
              </w:rPr>
            </w:pPr>
            <w:r w:rsidRPr="00023AF7">
              <w:rPr>
                <w:rStyle w:val="ComputerCode"/>
              </w:rPr>
              <w:t xml:space="preserve">        return false;</w:t>
            </w:r>
          </w:p>
          <w:p w14:paraId="21055743" w14:textId="77777777" w:rsidR="00023AF7" w:rsidRPr="00023AF7" w:rsidRDefault="00023AF7" w:rsidP="00023AF7">
            <w:pPr>
              <w:rPr>
                <w:rStyle w:val="ComputerCode"/>
              </w:rPr>
            </w:pPr>
            <w:r w:rsidRPr="00023AF7">
              <w:rPr>
                <w:rStyle w:val="ComputerCode"/>
              </w:rPr>
              <w:t xml:space="preserve">    }</w:t>
            </w:r>
          </w:p>
          <w:p w14:paraId="64F15F1C" w14:textId="77777777" w:rsidR="00023AF7" w:rsidRPr="00023AF7" w:rsidRDefault="00023AF7" w:rsidP="00023AF7">
            <w:pPr>
              <w:rPr>
                <w:rStyle w:val="ComputerCode"/>
              </w:rPr>
            </w:pPr>
            <w:r w:rsidRPr="00023AF7">
              <w:rPr>
                <w:rStyle w:val="ComputerCode"/>
              </w:rPr>
              <w:t xml:space="preserve">    m_pPhysics.reset();</w:t>
            </w:r>
          </w:p>
          <w:p w14:paraId="32F57194" w14:textId="77777777" w:rsidR="00023AF7" w:rsidRPr="00023AF7" w:rsidRDefault="00023AF7" w:rsidP="00023AF7">
            <w:pPr>
              <w:rPr>
                <w:rStyle w:val="ComputerCode"/>
              </w:rPr>
            </w:pPr>
          </w:p>
          <w:p w14:paraId="0D12FCDB" w14:textId="77777777" w:rsidR="00023AF7" w:rsidRPr="00023AF7" w:rsidRDefault="00023AF7" w:rsidP="00023AF7">
            <w:pPr>
              <w:rPr>
                <w:rStyle w:val="ComputerCode"/>
              </w:rPr>
            </w:pPr>
            <w:r w:rsidRPr="00023AF7">
              <w:rPr>
                <w:rStyle w:val="ComputerCode"/>
              </w:rPr>
              <w:t xml:space="preserve">    UnregisterDelegates();</w:t>
            </w:r>
          </w:p>
          <w:p w14:paraId="2C7B18FA" w14:textId="77777777" w:rsidR="00023AF7" w:rsidRPr="00023AF7" w:rsidRDefault="00023AF7" w:rsidP="00023AF7">
            <w:pPr>
              <w:rPr>
                <w:rStyle w:val="ComputerCode"/>
              </w:rPr>
            </w:pPr>
            <w:r w:rsidRPr="00023AF7">
              <w:rPr>
                <w:rStyle w:val="ComputerCode"/>
              </w:rPr>
              <w:t xml:space="preserve">    UnregisterEvents();</w:t>
            </w:r>
          </w:p>
          <w:p w14:paraId="097A0A3D" w14:textId="77777777" w:rsidR="00023AF7" w:rsidRPr="00023AF7" w:rsidRDefault="00023AF7" w:rsidP="00023AF7">
            <w:pPr>
              <w:rPr>
                <w:rStyle w:val="ComputerCode"/>
              </w:rPr>
            </w:pPr>
          </w:p>
          <w:p w14:paraId="29E76A5A" w14:textId="77777777" w:rsidR="00023AF7" w:rsidRPr="00023AF7" w:rsidRDefault="00023AF7" w:rsidP="00023AF7">
            <w:pPr>
              <w:rPr>
                <w:rStyle w:val="ComputerCode"/>
              </w:rPr>
            </w:pPr>
            <w:r w:rsidRPr="00023AF7">
              <w:rPr>
                <w:rStyle w:val="ComputerCode"/>
              </w:rPr>
              <w:t xml:space="preserve">    return true;</w:t>
            </w:r>
          </w:p>
          <w:p w14:paraId="27BA7AFE" w14:textId="2DE7CE45" w:rsidR="00023AF7" w:rsidRDefault="00023AF7" w:rsidP="00023AF7">
            <w:r w:rsidRPr="00023AF7">
              <w:rPr>
                <w:rStyle w:val="ComputerCode"/>
              </w:rPr>
              <w:t>}</w:t>
            </w:r>
          </w:p>
        </w:tc>
      </w:tr>
    </w:tbl>
    <w:p w14:paraId="42437731" w14:textId="77777777" w:rsidR="00023AF7" w:rsidRDefault="00023AF7" w:rsidP="00FC11FB"/>
    <w:p w14:paraId="314069CB" w14:textId="576839CE" w:rsidR="00023AF7" w:rsidRDefault="00023AF7" w:rsidP="00FC11FB">
      <w:r>
        <w:t>This method de-initializes all the game logic data in an adequate order. It is called when the game is quitting as, in this moment, nothing else depends on it.</w:t>
      </w:r>
    </w:p>
    <w:p w14:paraId="0444EBB2" w14:textId="36A43D0F" w:rsidR="00FC11FB" w:rsidRDefault="00FC11FB" w:rsidP="00FC11FB">
      <w:pPr>
        <w:pStyle w:val="Heading3"/>
      </w:pPr>
      <w:bookmarkStart w:id="82" w:name="_Toc382771605"/>
      <w:r>
        <w:t>Remarkable Methods</w:t>
      </w:r>
      <w:bookmarkEnd w:id="82"/>
    </w:p>
    <w:p w14:paraId="6312BA45" w14:textId="48268826" w:rsidR="00FC11FB" w:rsidRDefault="00E01887" w:rsidP="00FC11FB">
      <w:r>
        <w:t xml:space="preserve">Section </w:t>
      </w:r>
      <w:r>
        <w:fldChar w:fldCharType="begin"/>
      </w:r>
      <w:r>
        <w:instrText xml:space="preserve"> REF _Ref381124613 \r \h </w:instrText>
      </w:r>
      <w:r>
        <w:fldChar w:fldCharType="separate"/>
      </w:r>
      <w:r w:rsidR="00EA324E">
        <w:t>3.3.3</w:t>
      </w:r>
      <w:r>
        <w:fldChar w:fldCharType="end"/>
      </w:r>
      <w:r w:rsidR="0067297B">
        <w:t xml:space="preserve"> described the run-time of the </w:t>
      </w:r>
      <w:r w:rsidR="0067297B">
        <w:rPr>
          <w:rStyle w:val="ComputerCode"/>
        </w:rPr>
        <w:t>BaseGameLogic</w:t>
      </w:r>
      <w:r w:rsidR="0067297B">
        <w:t xml:space="preserve"> – with emphasis on </w:t>
      </w:r>
      <w:r w:rsidR="0067297B" w:rsidRPr="0067297B">
        <w:rPr>
          <w:rStyle w:val="ComputerCode"/>
        </w:rPr>
        <w:t>vInit()</w:t>
      </w:r>
      <w:r w:rsidR="0067297B">
        <w:t xml:space="preserve">, </w:t>
      </w:r>
      <w:r w:rsidR="0067297B" w:rsidRPr="0067297B">
        <w:rPr>
          <w:rStyle w:val="ComputerCode"/>
        </w:rPr>
        <w:t>vDestroy()</w:t>
      </w:r>
      <w:r w:rsidR="0067297B">
        <w:t xml:space="preserve"> and </w:t>
      </w:r>
      <w:r w:rsidR="0067297B" w:rsidRPr="0067297B">
        <w:rPr>
          <w:rStyle w:val="ComputerCode"/>
        </w:rPr>
        <w:t>vOnUpdate()</w:t>
      </w:r>
      <w:r w:rsidR="0067297B">
        <w:t xml:space="preserve">. This section details the remaining methods of the </w:t>
      </w:r>
      <w:r w:rsidR="0067297B" w:rsidRPr="0067297B">
        <w:rPr>
          <w:rStyle w:val="ComputerCode"/>
        </w:rPr>
        <w:t>IGameLogic</w:t>
      </w:r>
      <w:r w:rsidR="0067297B">
        <w:t xml:space="preserve"> interface not described previously.</w:t>
      </w:r>
    </w:p>
    <w:p w14:paraId="1E39D949" w14:textId="0B71EF48" w:rsidR="00E01887" w:rsidRDefault="00E01887" w:rsidP="00FC11FB">
      <w:r>
        <w:t xml:space="preserve">The remaining methods regard game states, assets, physics and actors. As briefly stated in Section </w:t>
      </w:r>
      <w:r>
        <w:fldChar w:fldCharType="begin"/>
      </w:r>
      <w:r>
        <w:instrText xml:space="preserve"> REF _Ref381124623 \r \h </w:instrText>
      </w:r>
      <w:r>
        <w:fldChar w:fldCharType="separate"/>
      </w:r>
      <w:r w:rsidR="00EA324E">
        <w:t>3.3.3</w:t>
      </w:r>
      <w:r>
        <w:fldChar w:fldCharType="end"/>
      </w:r>
      <w:r>
        <w:t xml:space="preserve">, </w:t>
      </w:r>
      <w:r w:rsidRPr="00E01887">
        <w:rPr>
          <w:rStyle w:val="ComputerCode"/>
        </w:rPr>
        <w:t>vChangeGameState()</w:t>
      </w:r>
      <w:r>
        <w:t xml:space="preserve"> requests the game logic to change its internal state. The requested state must had been defined in the game’s </w:t>
      </w:r>
      <w:r w:rsidRPr="00E01887">
        <w:rPr>
          <w:rStyle w:val="ComputerCode"/>
        </w:rPr>
        <w:t>GameStateFactory</w:t>
      </w:r>
      <w:r>
        <w:t xml:space="preserve">. This method is public by default and can be called by any game state, whenever it is necessary to change the state. It is possible to query and obtain the current game state at any time using the method </w:t>
      </w:r>
      <w:r w:rsidRPr="00E01887">
        <w:rPr>
          <w:rStyle w:val="ComputerCode"/>
        </w:rPr>
        <w:t>vGetGameState()</w:t>
      </w:r>
      <w:r>
        <w:t>.</w:t>
      </w:r>
    </w:p>
    <w:p w14:paraId="6C22BB22" w14:textId="1B6A255B" w:rsidR="00E01887" w:rsidRDefault="00E01887" w:rsidP="00FC11FB">
      <w:r>
        <w:t xml:space="preserve">The method </w:t>
      </w:r>
      <w:r w:rsidRPr="00E01887">
        <w:rPr>
          <w:rStyle w:val="ComputerCode"/>
        </w:rPr>
        <w:t>vLoadGame()</w:t>
      </w:r>
      <w:r>
        <w:t xml:space="preserve"> allows the game logic to loads the assets for a game level. This is convenient, for instance, when one desires to load the data in one state and proceed to another when everything is loaded – this way, it is possible to share data between different game states.</w:t>
      </w:r>
    </w:p>
    <w:p w14:paraId="5AD9A78B" w14:textId="4DAC12CE" w:rsidR="00E01887" w:rsidRDefault="00E01887" w:rsidP="00FC11FB">
      <w:r>
        <w:t>It is also possible to create, update and remove game actors at any time</w:t>
      </w:r>
      <w:r w:rsidR="00402417">
        <w:t xml:space="preserve"> (actors are detailed in Section </w:t>
      </w:r>
      <w:r w:rsidR="00402417">
        <w:fldChar w:fldCharType="begin"/>
      </w:r>
      <w:r w:rsidR="00402417">
        <w:instrText xml:space="preserve"> REF _Ref380402399 \r \h </w:instrText>
      </w:r>
      <w:r w:rsidR="00402417">
        <w:fldChar w:fldCharType="separate"/>
      </w:r>
      <w:r w:rsidR="00EA324E">
        <w:t>4.2</w:t>
      </w:r>
      <w:r w:rsidR="00402417">
        <w:fldChar w:fldCharType="end"/>
      </w:r>
      <w:r w:rsidR="00402417">
        <w:t>)</w:t>
      </w:r>
      <w:r>
        <w:t xml:space="preserve">. For this goal, the </w:t>
      </w:r>
      <w:r w:rsidRPr="00E01887">
        <w:rPr>
          <w:rStyle w:val="ComputerCode"/>
        </w:rPr>
        <w:t>IGameLogic</w:t>
      </w:r>
      <w:r>
        <w:t xml:space="preserve"> interface provides the methods </w:t>
      </w:r>
      <w:r w:rsidRPr="00E01887">
        <w:rPr>
          <w:rStyle w:val="ComputerCode"/>
        </w:rPr>
        <w:t>vCreateActor()</w:t>
      </w:r>
      <w:r>
        <w:t xml:space="preserve">, </w:t>
      </w:r>
      <w:r w:rsidRPr="00E01887">
        <w:rPr>
          <w:rStyle w:val="ComputerCode"/>
        </w:rPr>
        <w:t>vGetActor()</w:t>
      </w:r>
      <w:r>
        <w:t xml:space="preserve">, </w:t>
      </w:r>
      <w:r w:rsidRPr="00E01887">
        <w:rPr>
          <w:rStyle w:val="ComputerCode"/>
        </w:rPr>
        <w:t>vDestroyActor()</w:t>
      </w:r>
      <w:r>
        <w:t xml:space="preserve">, vModifyActor() and </w:t>
      </w:r>
      <w:r w:rsidRPr="00E01887">
        <w:rPr>
          <w:rStyle w:val="ComputerCode"/>
        </w:rPr>
        <w:t>vMoveActor()</w:t>
      </w:r>
      <w:r>
        <w:t xml:space="preserve">. The first three methods are self-explanatory and used to manage the actors. Implementations are free to store the actors in the most appropriate data structure for the game play. The </w:t>
      </w:r>
      <w:r w:rsidRPr="00E01887">
        <w:rPr>
          <w:rStyle w:val="ComputerCode"/>
        </w:rPr>
        <w:t>BaseGameLogic</w:t>
      </w:r>
      <w:r>
        <w:t xml:space="preserve"> uses a map; other games might find other data structures more suitable or explore patterns (such as Flyweight </w:t>
      </w:r>
      <w:r>
        <w:fldChar w:fldCharType="begin"/>
      </w:r>
      <w:r>
        <w:instrText xml:space="preserve"> ADDIN ZOTERO_ITEM CSL_CITATION {"citationID":"2ai3jnia03","properties":{"formattedCitation":"[3]","plainCitation":"[3]"},"citationItems":[{"id":797,"uris":["http://zotero.org/users/840084/items/TFRTRSNT"],"uri":["http://zotero.org/users/840084/items/TFRTRSNT"],"itemData":{"id":797,"type":"book","title":"Design Patterns: Elements of Reusable Object-Oriented Software","publisher":"Addison-Wesley Professional","number-of-pages":"416","edition":"1","source":"Amazon.com","ISBN":"0201633612","shortTitle":"Design Patterns","author":[{"family":"Gamma","given":"Erich"},{"family":"Helm","given":"Richard"},{"family":"Johnson","given":"Ralph"},{"family":"Vlissides","given":"John"}],"issued":{"date-parts":[["1994",11,10]]}}}],"schema":"https://github.com/citation-style-language/schema/raw/master/csl-citation.json"} </w:instrText>
      </w:r>
      <w:r>
        <w:fldChar w:fldCharType="separate"/>
      </w:r>
      <w:r w:rsidRPr="00E01887">
        <w:rPr>
          <w:rFonts w:ascii="Calibri" w:hAnsi="Calibri"/>
        </w:rPr>
        <w:t>[3]</w:t>
      </w:r>
      <w:r>
        <w:fldChar w:fldCharType="end"/>
      </w:r>
      <w:r>
        <w:t>) to improve the performance.</w:t>
      </w:r>
    </w:p>
    <w:p w14:paraId="51F51C66" w14:textId="5B695C8A" w:rsidR="00402417" w:rsidRDefault="00402417" w:rsidP="00FC11FB">
      <w:r>
        <w:lastRenderedPageBreak/>
        <w:t xml:space="preserve">The method </w:t>
      </w:r>
      <w:r w:rsidRPr="00402417">
        <w:rPr>
          <w:rStyle w:val="ComputerCode"/>
        </w:rPr>
        <w:t>vModifyActor()</w:t>
      </w:r>
      <w:r>
        <w:t xml:space="preserve"> is very interesting for UA-Games purposes. This method allows changing the actor’s components, attaching new components to it or changing the data of existing ones. Combined with player profiles, this allows adding different components to setup the game presentation (detailed in Section</w:t>
      </w:r>
      <w:r w:rsidR="006E1A89">
        <w:t>s</w:t>
      </w:r>
      <w:r>
        <w:t xml:space="preserve"> </w:t>
      </w:r>
      <w:r>
        <w:fldChar w:fldCharType="begin"/>
      </w:r>
      <w:r>
        <w:instrText xml:space="preserve"> REF _Ref381125550 \r \h </w:instrText>
      </w:r>
      <w:r>
        <w:fldChar w:fldCharType="separate"/>
      </w:r>
      <w:r w:rsidR="00EA324E">
        <w:t>3.4</w:t>
      </w:r>
      <w:r>
        <w:fldChar w:fldCharType="end"/>
      </w:r>
      <w:r w:rsidR="006E1A89">
        <w:t xml:space="preserve">, </w:t>
      </w:r>
      <w:r w:rsidR="006E1A89">
        <w:fldChar w:fldCharType="begin"/>
      </w:r>
      <w:r w:rsidR="006E1A89">
        <w:instrText xml:space="preserve"> REF _Ref380402399 \r \h </w:instrText>
      </w:r>
      <w:r w:rsidR="006E1A89">
        <w:fldChar w:fldCharType="separate"/>
      </w:r>
      <w:r w:rsidR="00EA324E">
        <w:t>4.2</w:t>
      </w:r>
      <w:r w:rsidR="006E1A89">
        <w:fldChar w:fldCharType="end"/>
      </w:r>
      <w:r w:rsidR="006E1A89">
        <w:t xml:space="preserve"> and </w:t>
      </w:r>
      <w:r w:rsidR="006E1A89">
        <w:fldChar w:fldCharType="begin"/>
      </w:r>
      <w:r w:rsidR="006E1A89">
        <w:instrText xml:space="preserve"> REF _Ref380395511 \r \h </w:instrText>
      </w:r>
      <w:r w:rsidR="006E1A89">
        <w:fldChar w:fldCharType="separate"/>
      </w:r>
      <w:r w:rsidR="00EA324E">
        <w:t>5.3</w:t>
      </w:r>
      <w:r w:rsidR="006E1A89">
        <w:fldChar w:fldCharType="end"/>
      </w:r>
      <w:r>
        <w:t>) or to tweak the gameplay from common components (for instance, allowing customizations of the speed of an actor in different profiles).</w:t>
      </w:r>
    </w:p>
    <w:p w14:paraId="5D5A4A77" w14:textId="51A710DF" w:rsidR="00402417" w:rsidRDefault="00402417" w:rsidP="00FC11FB">
      <w:r>
        <w:t xml:space="preserve">As the data from an actor originates from its components, </w:t>
      </w:r>
      <w:r w:rsidRPr="00402417">
        <w:rPr>
          <w:rStyle w:val="ComputerCode"/>
        </w:rPr>
        <w:t>vMoveActor()</w:t>
      </w:r>
      <w:r>
        <w:t xml:space="preserve"> provides a convenient and easy way to change the transform stored in the </w:t>
      </w:r>
      <w:r w:rsidRPr="00402417">
        <w:rPr>
          <w:rStyle w:val="ComputerCode"/>
        </w:rPr>
        <w:t>TransformableComponent</w:t>
      </w:r>
      <w:r>
        <w:t xml:space="preserve">. </w:t>
      </w:r>
    </w:p>
    <w:p w14:paraId="3CA9BB7B" w14:textId="59E0143A" w:rsidR="00E01887" w:rsidRDefault="00E01887" w:rsidP="00FC11FB">
      <w:r>
        <w:t xml:space="preserve">Finally, </w:t>
      </w:r>
      <w:r w:rsidRPr="00E01887">
        <w:rPr>
          <w:rStyle w:val="ComputerCode"/>
        </w:rPr>
        <w:t>vGetPhysics()</w:t>
      </w:r>
      <w:r>
        <w:t xml:space="preserve"> returns a pointer to the game’s physics subsystem. This is an alternative to using a global variable or a singleton</w:t>
      </w:r>
      <w:r w:rsidR="00402417">
        <w:t xml:space="preserve"> and allows using all the physics subsystem functionalities</w:t>
      </w:r>
      <w:r>
        <w:t>.</w:t>
      </w:r>
    </w:p>
    <w:p w14:paraId="162D1445" w14:textId="0B2EAEA5" w:rsidR="00FC1AEA" w:rsidRDefault="00FC1AEA" w:rsidP="00FC1AEA">
      <w:pPr>
        <w:pStyle w:val="Heading2"/>
      </w:pPr>
      <w:bookmarkStart w:id="83" w:name="_Ref381125550"/>
      <w:bookmarkStart w:id="84" w:name="_Toc382771606"/>
      <w:r>
        <w:t>Game View Layer</w:t>
      </w:r>
      <w:bookmarkEnd w:id="83"/>
      <w:bookmarkEnd w:id="84"/>
    </w:p>
    <w:p w14:paraId="3EFEEF9B" w14:textId="31F42070" w:rsidR="006573E9" w:rsidRDefault="006573E9" w:rsidP="006573E9">
      <w:r>
        <w:t xml:space="preserve">As stated in Section </w:t>
      </w:r>
      <w:r>
        <w:fldChar w:fldCharType="begin"/>
      </w:r>
      <w:r>
        <w:instrText xml:space="preserve"> REF _Ref380312389 \r \h </w:instrText>
      </w:r>
      <w:r>
        <w:fldChar w:fldCharType="separate"/>
      </w:r>
      <w:r w:rsidR="00EA324E">
        <w:t>2.2</w:t>
      </w:r>
      <w:r>
        <w:fldChar w:fldCharType="end"/>
      </w:r>
      <w:r>
        <w:t xml:space="preserve">, the </w:t>
      </w:r>
      <w:r>
        <w:rPr>
          <w:rStyle w:val="ComputerCode"/>
        </w:rPr>
        <w:t>GameLogic</w:t>
      </w:r>
      <w:r>
        <w:t xml:space="preserve"> does not handle any input-output data for the game entities. This is the role of the </w:t>
      </w:r>
      <w:r w:rsidRPr="00144E6E">
        <w:rPr>
          <w:rStyle w:val="ComputerCode"/>
        </w:rPr>
        <w:t>GameView</w:t>
      </w:r>
      <w:r>
        <w:t xml:space="preserve">. The </w:t>
      </w:r>
      <w:r w:rsidRPr="00144E6E">
        <w:rPr>
          <w:rStyle w:val="ComputerCode"/>
        </w:rPr>
        <w:t>GameView</w:t>
      </w:r>
      <w:r>
        <w:t xml:space="preserve"> abstracts the human interaction with the game</w:t>
      </w:r>
      <w:r w:rsidR="0024398F">
        <w:t>, conveying the game data to output information and converting input to game commands</w:t>
      </w:r>
      <w:r>
        <w:t xml:space="preserve">. It defines how the user perceive and interact with the game – thus, controllers, cameras and output devices are created and chosen in the </w:t>
      </w:r>
      <w:r w:rsidRPr="00144E6E">
        <w:rPr>
          <w:rStyle w:val="ComputerCode"/>
        </w:rPr>
        <w:t>GameView</w:t>
      </w:r>
      <w:r>
        <w:t>.</w:t>
      </w:r>
    </w:p>
    <w:p w14:paraId="5A4AA54F" w14:textId="18E66B64" w:rsidR="00FA725B" w:rsidRDefault="00FA725B" w:rsidP="006573E9">
      <w:r>
        <w:t>This section presents the Game</w:t>
      </w:r>
      <w:r w:rsidR="006E78C9">
        <w:t xml:space="preserve"> </w:t>
      </w:r>
      <w:r>
        <w:t>View layer, discussing its functionality, architecture and run-time lifecycle.</w:t>
      </w:r>
    </w:p>
    <w:p w14:paraId="43CE2E65" w14:textId="133276A2" w:rsidR="00874BA9" w:rsidRDefault="00874BA9" w:rsidP="00874BA9">
      <w:pPr>
        <w:pStyle w:val="Heading3"/>
      </w:pPr>
      <w:bookmarkStart w:id="85" w:name="_Ref381715535"/>
      <w:bookmarkStart w:id="86" w:name="_Toc382771607"/>
      <w:r>
        <w:t>Game View Functionality</w:t>
      </w:r>
      <w:bookmarkEnd w:id="85"/>
      <w:bookmarkEnd w:id="86"/>
    </w:p>
    <w:p w14:paraId="388DF84F" w14:textId="77777777" w:rsidR="009C46D3" w:rsidRDefault="00893E90" w:rsidP="00893E90">
      <w:r>
        <w:t xml:space="preserve">As state previously, the </w:t>
      </w:r>
      <w:r w:rsidRPr="00893E90">
        <w:rPr>
          <w:rStyle w:val="ComputerCode"/>
        </w:rPr>
        <w:t>GameView</w:t>
      </w:r>
      <w:r>
        <w:t xml:space="preserve"> manages the IO for a UGE game. Thus, this layer is responsible for conveying the game information to the user and for sending the user’</w:t>
      </w:r>
      <w:r w:rsidR="009C46D3">
        <w:t xml:space="preserve">s commands to the game. </w:t>
      </w:r>
      <w:r>
        <w:t xml:space="preserve">As stated in Section </w:t>
      </w:r>
      <w:r>
        <w:fldChar w:fldCharType="begin"/>
      </w:r>
      <w:r>
        <w:instrText xml:space="preserve"> REF _Ref381190059 \r \h </w:instrText>
      </w:r>
      <w:r>
        <w:fldChar w:fldCharType="separate"/>
      </w:r>
      <w:r w:rsidR="00EA324E">
        <w:t>3.2.1.1</w:t>
      </w:r>
      <w:r>
        <w:fldChar w:fldCharType="end"/>
      </w:r>
      <w:r>
        <w:t xml:space="preserve">, UGE’s provides different output subsystems, such as the </w:t>
      </w:r>
      <w:r w:rsidRPr="009637FF">
        <w:rPr>
          <w:rStyle w:val="ComputerCode"/>
        </w:rPr>
        <w:t>IGraphics</w:t>
      </w:r>
      <w:r>
        <w:t xml:space="preserve"> and </w:t>
      </w:r>
      <w:r w:rsidRPr="009637FF">
        <w:rPr>
          <w:rStyle w:val="ComputerCode"/>
        </w:rPr>
        <w:t>I</w:t>
      </w:r>
      <w:r>
        <w:rPr>
          <w:rStyle w:val="ComputerCode"/>
        </w:rPr>
        <w:t>Audio</w:t>
      </w:r>
      <w:r>
        <w:t xml:space="preserve"> subsystems. Supported input devices include keyboards and mice. If the developers want different IO subsystems, it is possible to extend the provided interfaces, as it will be discussed in Section </w:t>
      </w:r>
      <w:r>
        <w:fldChar w:fldCharType="begin"/>
      </w:r>
      <w:r>
        <w:instrText xml:space="preserve"> REF _Ref380313636 \r \h </w:instrText>
      </w:r>
      <w:r>
        <w:fldChar w:fldCharType="separate"/>
      </w:r>
      <w:r w:rsidR="00EA324E">
        <w:t>5</w:t>
      </w:r>
      <w:r>
        <w:fldChar w:fldCharType="end"/>
      </w:r>
      <w:r>
        <w:t>.</w:t>
      </w:r>
    </w:p>
    <w:p w14:paraId="188F485A" w14:textId="77777777" w:rsidR="009C46D3" w:rsidRDefault="00893E90" w:rsidP="00893E90">
      <w:r>
        <w:t xml:space="preserve">Either way, the </w:t>
      </w:r>
      <w:r w:rsidRPr="00893E90">
        <w:rPr>
          <w:rStyle w:val="ComputerCode"/>
        </w:rPr>
        <w:t>GameView</w:t>
      </w:r>
      <w:r>
        <w:t xml:space="preserve"> uses the available IO subsystems to present the game to the user. </w:t>
      </w:r>
      <w:r w:rsidR="009C46D3">
        <w:t xml:space="preserve">A game can have as many </w:t>
      </w:r>
      <w:r w:rsidR="009C46D3" w:rsidRPr="00FA725B">
        <w:rPr>
          <w:rStyle w:val="ComputerCode"/>
        </w:rPr>
        <w:t>GameView</w:t>
      </w:r>
      <w:r w:rsidR="009C46D3">
        <w:t>s as the developers wish. As this time, only one can be active at any given time.</w:t>
      </w:r>
    </w:p>
    <w:p w14:paraId="75BC2FCF" w14:textId="48F90281" w:rsidR="009C46D3" w:rsidRDefault="009C46D3" w:rsidP="00893E90">
      <w:r>
        <w:t xml:space="preserve">As the </w:t>
      </w:r>
      <w:r w:rsidRPr="009C46D3">
        <w:rPr>
          <w:rStyle w:val="ComputerCode"/>
        </w:rPr>
        <w:t>GameLogic</w:t>
      </w:r>
      <w:r>
        <w:t xml:space="preserve"> does not depends on the </w:t>
      </w:r>
      <w:r w:rsidRPr="009C46D3">
        <w:rPr>
          <w:rStyle w:val="ComputerCode"/>
        </w:rPr>
        <w:t>GameView</w:t>
      </w:r>
      <w:r>
        <w:t xml:space="preserve">, it is possible to choose and change the active </w:t>
      </w:r>
      <w:r w:rsidRPr="009C46D3">
        <w:rPr>
          <w:rStyle w:val="ComputerCode"/>
        </w:rPr>
        <w:t>GameView</w:t>
      </w:r>
      <w:r>
        <w:t xml:space="preserve"> in run-time – both for input and for output. Thus, users can choose the available view that better suit their interaction needs. The next subsections describes how UGE eases presenting</w:t>
      </w:r>
      <w:r w:rsidR="00D02EEA">
        <w:t xml:space="preserve"> and interacting with</w:t>
      </w:r>
      <w:r>
        <w:t xml:space="preserve"> the game in different way using </w:t>
      </w:r>
      <w:r w:rsidRPr="009C46D3">
        <w:rPr>
          <w:rStyle w:val="ComputerCode"/>
        </w:rPr>
        <w:t>GameView</w:t>
      </w:r>
      <w:r>
        <w:t xml:space="preserve">s – and with it is even possible for each of them to have totally different IO modalities, without modifying the </w:t>
      </w:r>
      <w:r w:rsidRPr="009C46D3">
        <w:rPr>
          <w:rStyle w:val="ComputerCode"/>
        </w:rPr>
        <w:t>GameLogic</w:t>
      </w:r>
      <w:r>
        <w:t>.</w:t>
      </w:r>
    </w:p>
    <w:p w14:paraId="2C60D4DD" w14:textId="53DD3620" w:rsidR="009C7B7C" w:rsidRDefault="00B60139" w:rsidP="00D02EEA">
      <w:pPr>
        <w:pStyle w:val="Heading4"/>
      </w:pPr>
      <w:bookmarkStart w:id="87" w:name="_Ref381200314"/>
      <w:bookmarkStart w:id="88" w:name="_Ref380417551"/>
      <w:r>
        <w:t>Game Controller</w:t>
      </w:r>
      <w:r w:rsidR="00D02EEA">
        <w:t xml:space="preserve"> and </w:t>
      </w:r>
      <w:r w:rsidR="009C7B7C">
        <w:t>Game Commands</w:t>
      </w:r>
      <w:bookmarkEnd w:id="87"/>
    </w:p>
    <w:p w14:paraId="448281F5" w14:textId="4976FEDF" w:rsidR="00E41282" w:rsidRDefault="00E41282" w:rsidP="00B60139">
      <w:r>
        <w:t xml:space="preserve">In a UA-Game, the required input devices may considerably depending on the users abilities. As the devices may range from joysticks and keyboards to eye-trackers and </w:t>
      </w:r>
      <w:r>
        <w:lastRenderedPageBreak/>
        <w:t>one-button devices, it is necessary to provide a flexible approach to translate the action performed in the input device to a game command.</w:t>
      </w:r>
      <w:r w:rsidR="00BF2A73">
        <w:t xml:space="preserve"> A </w:t>
      </w:r>
      <w:r w:rsidR="00BF2A73" w:rsidRPr="00BF2A73">
        <w:rPr>
          <w:rStyle w:val="ComputerCode"/>
        </w:rPr>
        <w:t>GameController</w:t>
      </w:r>
      <w:r w:rsidR="00BF2A73">
        <w:t xml:space="preserve"> stores the </w:t>
      </w:r>
      <w:r w:rsidR="00BF2A73" w:rsidRPr="00BF2A73">
        <w:rPr>
          <w:rStyle w:val="ComputerCode"/>
        </w:rPr>
        <w:t>InputDevices</w:t>
      </w:r>
      <w:r w:rsidR="00BF2A73">
        <w:t xml:space="preserve"> the game will use; each </w:t>
      </w:r>
      <w:r w:rsidR="00BF2A73" w:rsidRPr="00BF2A73">
        <w:rPr>
          <w:rStyle w:val="ComputerCode"/>
        </w:rPr>
        <w:t>InputDevice</w:t>
      </w:r>
      <w:r w:rsidR="00BF2A73">
        <w:t xml:space="preserve"> reads the received data and converts it to game commands.</w:t>
      </w:r>
    </w:p>
    <w:p w14:paraId="04B14126" w14:textId="40745504" w:rsidR="00E41282" w:rsidRDefault="00E41282" w:rsidP="00B60139">
      <w:r>
        <w:t>UGE abstracts the game commands in three levels of abstraction: a physical-level action performed</w:t>
      </w:r>
      <w:r w:rsidR="00C85665">
        <w:t xml:space="preserve"> (a raw action)</w:t>
      </w:r>
      <w:r>
        <w:t>, a low-level game command (</w:t>
      </w:r>
      <w:r w:rsidR="00C85665">
        <w:t>an enumeration value</w:t>
      </w:r>
      <w:r>
        <w:t>) and a high-level game command (</w:t>
      </w:r>
      <w:r w:rsidR="00C85665">
        <w:t>an</w:t>
      </w:r>
      <w:r>
        <w:t xml:space="preserve"> </w:t>
      </w:r>
      <w:r w:rsidR="00C85665">
        <w:t>event</w:t>
      </w:r>
      <w:r>
        <w:t xml:space="preserve">). </w:t>
      </w:r>
      <w:r w:rsidR="00C85665">
        <w:t>With this approach, it is possible to offer to the users a fully customizable input-mapper, allowing the users to map the buttons or keys they desired to perform the existing game commands.</w:t>
      </w:r>
    </w:p>
    <w:p w14:paraId="1F07F953" w14:textId="1C7E8E25" w:rsidR="00C85665" w:rsidRDefault="00C85665" w:rsidP="00B60139">
      <w:r>
        <w:t>For instance, let us consider a platform game with the following set of low-level game commands: jump, walk and run.</w:t>
      </w:r>
      <w:r w:rsidR="00A42C2D">
        <w:t xml:space="preserve"> If the user wants to jump, he/she presses the </w:t>
      </w:r>
      <w:r w:rsidR="00A42C2D">
        <w:rPr>
          <w:rStyle w:val="ComputerCode"/>
        </w:rPr>
        <w:t>S</w:t>
      </w:r>
      <w:r w:rsidR="00A42C2D" w:rsidRPr="00A42C2D">
        <w:rPr>
          <w:rStyle w:val="ComputerCode"/>
        </w:rPr>
        <w:t>pace</w:t>
      </w:r>
      <w:r w:rsidR="00A42C2D">
        <w:t xml:space="preserve"> </w:t>
      </w:r>
      <w:r w:rsidR="00DF49C5">
        <w:t>key</w:t>
      </w:r>
      <w:r w:rsidR="00A42C2D">
        <w:t xml:space="preserve">. The </w:t>
      </w:r>
      <w:r w:rsidR="00A42C2D" w:rsidRPr="00A42C2D">
        <w:rPr>
          <w:rStyle w:val="ComputerCode"/>
        </w:rPr>
        <w:t>GameController</w:t>
      </w:r>
      <w:r w:rsidR="00A42C2D">
        <w:t xml:space="preserve"> receives this key press and verifies it is mapped to the </w:t>
      </w:r>
      <w:r w:rsidR="00A42C2D">
        <w:rPr>
          <w:rStyle w:val="ComputerCode"/>
        </w:rPr>
        <w:t>J</w:t>
      </w:r>
      <w:r w:rsidR="00A42C2D" w:rsidRPr="00A42C2D">
        <w:rPr>
          <w:rStyle w:val="ComputerCode"/>
        </w:rPr>
        <w:t>ump</w:t>
      </w:r>
      <w:r w:rsidR="00A42C2D">
        <w:t xml:space="preserve"> </w:t>
      </w:r>
      <w:r w:rsidR="00DF49C5">
        <w:t>command</w:t>
      </w:r>
      <w:r w:rsidR="00A42C2D">
        <w:t xml:space="preserve">. Then it proceeds to send the </w:t>
      </w:r>
      <w:r w:rsidR="00A42C2D" w:rsidRPr="00A42C2D">
        <w:rPr>
          <w:rStyle w:val="ComputerCode"/>
        </w:rPr>
        <w:t>ActorJumped</w:t>
      </w:r>
      <w:r w:rsidR="00A42C2D">
        <w:t xml:space="preserve"> event.</w:t>
      </w:r>
      <w:r w:rsidR="00963E2F">
        <w:t xml:space="preserve"> This is illustrated in</w:t>
      </w:r>
      <w:r w:rsidR="00DF49C5">
        <w:t xml:space="preserve"> </w:t>
      </w:r>
      <w:r w:rsidR="00DF49C5">
        <w:fldChar w:fldCharType="begin"/>
      </w:r>
      <w:r w:rsidR="00DF49C5">
        <w:instrText xml:space="preserve"> REF _Ref381199173 \h </w:instrText>
      </w:r>
      <w:r w:rsidR="00DF49C5">
        <w:fldChar w:fldCharType="separate"/>
      </w:r>
      <w:r w:rsidR="00EA324E" w:rsidRPr="00DF49C5">
        <w:rPr>
          <w:b/>
        </w:rPr>
        <w:t xml:space="preserve">Figure </w:t>
      </w:r>
      <w:r w:rsidR="00EA324E">
        <w:rPr>
          <w:b/>
          <w:noProof/>
        </w:rPr>
        <w:t>6</w:t>
      </w:r>
      <w:r w:rsidR="00DF49C5">
        <w:fldChar w:fldCharType="end"/>
      </w:r>
      <w:r w:rsidR="00963E2F">
        <w:t>.</w:t>
      </w:r>
    </w:p>
    <w:p w14:paraId="4BB46791" w14:textId="77777777" w:rsidR="00DF49C5" w:rsidRDefault="00DF49C5" w:rsidP="00DF49C5">
      <w:pPr>
        <w:keepNext/>
      </w:pPr>
      <w:r>
        <w:object w:dxaOrig="14415" w:dyaOrig="2551" w14:anchorId="5BFE563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4.5pt;height:75pt" o:ole="">
            <v:imagedata r:id="rId21" o:title=""/>
          </v:shape>
          <o:OLEObject Type="Embed" ProgID="Visio.Drawing.15" ShapeID="_x0000_i1025" DrawAspect="Content" ObjectID="_1457779177" r:id="rId22"/>
        </w:object>
      </w:r>
    </w:p>
    <w:p w14:paraId="3BB8176A" w14:textId="6BA77DAF" w:rsidR="00DF49C5" w:rsidRDefault="00DF49C5" w:rsidP="00DF49C5">
      <w:pPr>
        <w:pStyle w:val="Caption"/>
        <w:jc w:val="center"/>
      </w:pPr>
      <w:bookmarkStart w:id="89" w:name="_Ref381199173"/>
      <w:bookmarkStart w:id="90" w:name="_Toc382771691"/>
      <w:r w:rsidRPr="00DF49C5">
        <w:rPr>
          <w:b/>
        </w:rPr>
        <w:t xml:space="preserve">Figure </w:t>
      </w:r>
      <w:r w:rsidRPr="00DF49C5">
        <w:rPr>
          <w:b/>
        </w:rPr>
        <w:fldChar w:fldCharType="begin"/>
      </w:r>
      <w:r w:rsidRPr="00DF49C5">
        <w:rPr>
          <w:b/>
        </w:rPr>
        <w:instrText xml:space="preserve"> SEQ Figure \* ARABIC </w:instrText>
      </w:r>
      <w:r w:rsidRPr="00DF49C5">
        <w:rPr>
          <w:b/>
        </w:rPr>
        <w:fldChar w:fldCharType="separate"/>
      </w:r>
      <w:r w:rsidR="00EA324E">
        <w:rPr>
          <w:b/>
          <w:noProof/>
        </w:rPr>
        <w:t>6</w:t>
      </w:r>
      <w:r w:rsidRPr="00DF49C5">
        <w:rPr>
          <w:b/>
        </w:rPr>
        <w:fldChar w:fldCharType="end"/>
      </w:r>
      <w:bookmarkEnd w:id="89"/>
      <w:r w:rsidRPr="00DF49C5">
        <w:rPr>
          <w:b/>
        </w:rPr>
        <w:t>.</w:t>
      </w:r>
      <w:r>
        <w:t xml:space="preserve"> Game command mapping.</w:t>
      </w:r>
      <w:bookmarkEnd w:id="90"/>
    </w:p>
    <w:p w14:paraId="5A321CBE" w14:textId="0E6F29A2" w:rsidR="002B2C29" w:rsidRDefault="00DF49C5" w:rsidP="00B60139">
      <w:r>
        <w:fldChar w:fldCharType="begin"/>
      </w:r>
      <w:r>
        <w:instrText xml:space="preserve"> REF _Ref381199173 \h </w:instrText>
      </w:r>
      <w:r>
        <w:fldChar w:fldCharType="separate"/>
      </w:r>
      <w:r w:rsidR="00EA324E" w:rsidRPr="00DF49C5">
        <w:rPr>
          <w:b/>
        </w:rPr>
        <w:t xml:space="preserve">Figure </w:t>
      </w:r>
      <w:r w:rsidR="00EA324E">
        <w:rPr>
          <w:b/>
          <w:noProof/>
        </w:rPr>
        <w:t>6</w:t>
      </w:r>
      <w:r>
        <w:fldChar w:fldCharType="end"/>
      </w:r>
      <w:r w:rsidR="00B463E7">
        <w:t xml:space="preserve"> suggests that</w:t>
      </w:r>
      <w:r>
        <w:t xml:space="preserve"> </w:t>
      </w:r>
      <w:r w:rsidR="00B463E7">
        <w:t xml:space="preserve">it is possible to swap </w:t>
      </w:r>
      <w:r>
        <w:t xml:space="preserve">the </w:t>
      </w:r>
      <w:r>
        <w:rPr>
          <w:rStyle w:val="ComputerCode"/>
        </w:rPr>
        <w:t>S</w:t>
      </w:r>
      <w:r w:rsidRPr="00A42C2D">
        <w:rPr>
          <w:rStyle w:val="ComputerCode"/>
        </w:rPr>
        <w:t>pace</w:t>
      </w:r>
      <w:r>
        <w:t xml:space="preserve"> key </w:t>
      </w:r>
      <w:r w:rsidR="00B463E7">
        <w:t>to</w:t>
      </w:r>
      <w:r>
        <w:t xml:space="preserve"> any other key – or even for a different input device. As long as the </w:t>
      </w:r>
      <w:r w:rsidRPr="00DF49C5">
        <w:rPr>
          <w:rStyle w:val="ComputerCode"/>
        </w:rPr>
        <w:t>GameController</w:t>
      </w:r>
      <w:r>
        <w:t xml:space="preserve"> sends the </w:t>
      </w:r>
      <w:r w:rsidRPr="00DF49C5">
        <w:rPr>
          <w:rStyle w:val="ComputerCode"/>
        </w:rPr>
        <w:t>Jump</w:t>
      </w:r>
      <w:r>
        <w:t xml:space="preserve"> command, the actor will eventually jump. UGE uses a data-driven approach for input mapping, allowing the users to customize the input devices and bindings they want to use.</w:t>
      </w:r>
    </w:p>
    <w:p w14:paraId="4CAD6C63" w14:textId="77777777" w:rsidR="00BF2A73" w:rsidRDefault="00DF49C5" w:rsidP="00B60139">
      <w:r>
        <w:t>Up to this point, the low-level command might seen enough – and it really is. However, converting it to a high-level command via an event has several benefits, including:</w:t>
      </w:r>
    </w:p>
    <w:p w14:paraId="65E412F4" w14:textId="2D57C76E" w:rsidR="00BF2A73" w:rsidRDefault="00BF2A73" w:rsidP="00BF2A73">
      <w:pPr>
        <w:pStyle w:val="ListParagraph"/>
        <w:numPr>
          <w:ilvl w:val="0"/>
          <w:numId w:val="4"/>
        </w:numPr>
      </w:pPr>
      <w:r>
        <w:t>O</w:t>
      </w:r>
      <w:r w:rsidR="00DF49C5">
        <w:t xml:space="preserve">ffering additional information for the </w:t>
      </w:r>
      <w:r w:rsidR="00DF49C5" w:rsidRPr="00BF2A73">
        <w:rPr>
          <w:rStyle w:val="ComputerCode"/>
        </w:rPr>
        <w:t>GameLogic</w:t>
      </w:r>
      <w:r w:rsidRPr="00BF2A73">
        <w:t xml:space="preserve"> (</w:t>
      </w:r>
      <w:r>
        <w:t>for instance, the running direction or speed</w:t>
      </w:r>
      <w:r w:rsidRPr="00BF2A73">
        <w:t>)</w:t>
      </w:r>
      <w:r w:rsidR="00DF49C5">
        <w:t>;</w:t>
      </w:r>
    </w:p>
    <w:p w14:paraId="7F6A0BCA" w14:textId="6BE71977" w:rsidR="00DF49C5" w:rsidRDefault="00BF2A73" w:rsidP="00BF2A73">
      <w:pPr>
        <w:pStyle w:val="ListParagraph"/>
        <w:numPr>
          <w:ilvl w:val="0"/>
          <w:numId w:val="3"/>
        </w:numPr>
      </w:pPr>
      <w:r>
        <w:t>Making it easier to provide</w:t>
      </w:r>
      <w:r w:rsidR="00DF49C5">
        <w:t xml:space="preserve"> input feedback when </w:t>
      </w:r>
      <w:r>
        <w:t xml:space="preserve">a command is performed, which is very useful for non-graphical </w:t>
      </w:r>
      <w:r w:rsidRPr="00BF2A73">
        <w:rPr>
          <w:rStyle w:val="ComputerCode"/>
        </w:rPr>
        <w:t>GameView</w:t>
      </w:r>
      <w:r>
        <w:t xml:space="preserve">s; </w:t>
      </w:r>
    </w:p>
    <w:p w14:paraId="40CF39EE" w14:textId="0458275A" w:rsidR="00BF2A73" w:rsidRDefault="00BF2A73" w:rsidP="00BF2A73">
      <w:pPr>
        <w:pStyle w:val="ListParagraph"/>
        <w:numPr>
          <w:ilvl w:val="0"/>
          <w:numId w:val="3"/>
        </w:numPr>
      </w:pPr>
      <w:r>
        <w:t>Allowing a common command interface to create human and AI game commands.</w:t>
      </w:r>
    </w:p>
    <w:p w14:paraId="19D2DFE1" w14:textId="3EA6C318" w:rsidR="009C7B7C" w:rsidRDefault="00BF2A73" w:rsidP="00B60139">
      <w:r>
        <w:t xml:space="preserve">Game commands are further discussed in Section </w:t>
      </w:r>
      <w:r>
        <w:fldChar w:fldCharType="begin"/>
      </w:r>
      <w:r>
        <w:instrText xml:space="preserve"> REF _Ref380412677 \r \h </w:instrText>
      </w:r>
      <w:r>
        <w:fldChar w:fldCharType="separate"/>
      </w:r>
      <w:r w:rsidR="00EA324E">
        <w:t>4.4</w:t>
      </w:r>
      <w:r>
        <w:fldChar w:fldCharType="end"/>
      </w:r>
      <w:r>
        <w:t xml:space="preserve">; input devices and input mapping are discussed in Section </w:t>
      </w:r>
      <w:r>
        <w:fldChar w:fldCharType="begin"/>
      </w:r>
      <w:r>
        <w:instrText xml:space="preserve"> REF _Ref381199980 \r \h </w:instrText>
      </w:r>
      <w:r>
        <w:fldChar w:fldCharType="separate"/>
      </w:r>
      <w:r w:rsidR="00EA324E">
        <w:t>5.2</w:t>
      </w:r>
      <w:r>
        <w:fldChar w:fldCharType="end"/>
      </w:r>
      <w:r>
        <w:t>.</w:t>
      </w:r>
    </w:p>
    <w:p w14:paraId="0493DB25" w14:textId="77777777" w:rsidR="00D02EEA" w:rsidRDefault="00D02EEA" w:rsidP="00D02EEA">
      <w:pPr>
        <w:pStyle w:val="Heading4"/>
      </w:pPr>
      <w:bookmarkStart w:id="91" w:name="_Ref381633175"/>
      <w:r>
        <w:t>Game View Types</w:t>
      </w:r>
      <w:bookmarkEnd w:id="91"/>
    </w:p>
    <w:p w14:paraId="374ABB1C" w14:textId="677006A8" w:rsidR="00D02EEA" w:rsidRDefault="001C1662" w:rsidP="00D02EEA">
      <w:r>
        <w:t xml:space="preserve">As hinted in Section </w:t>
      </w:r>
      <w:r>
        <w:fldChar w:fldCharType="begin"/>
      </w:r>
      <w:r>
        <w:instrText xml:space="preserve"> REF _Ref381200314 \r \h </w:instrText>
      </w:r>
      <w:r>
        <w:fldChar w:fldCharType="separate"/>
      </w:r>
      <w:r w:rsidR="00EA324E">
        <w:t>3.4.1.1</w:t>
      </w:r>
      <w:r>
        <w:fldChar w:fldCharType="end"/>
      </w:r>
      <w:r>
        <w:t xml:space="preserve">, using events as a high-level game command allows the </w:t>
      </w:r>
      <w:r w:rsidRPr="001C1662">
        <w:rPr>
          <w:rStyle w:val="ComputerCode"/>
        </w:rPr>
        <w:t>GameView</w:t>
      </w:r>
      <w:r>
        <w:t xml:space="preserve"> to have different roles. A </w:t>
      </w:r>
      <w:r w:rsidRPr="001C1662">
        <w:rPr>
          <w:rStyle w:val="ComputerCode"/>
        </w:rPr>
        <w:t>HumanGameView</w:t>
      </w:r>
      <w:r>
        <w:t xml:space="preserve"> is available for interaction with human players; a </w:t>
      </w:r>
      <w:r w:rsidRPr="001C1662">
        <w:rPr>
          <w:rStyle w:val="ComputerCode"/>
        </w:rPr>
        <w:t>RemoteView</w:t>
      </w:r>
      <w:r>
        <w:t xml:space="preserve"> can be used for multiplayer games; an </w:t>
      </w:r>
      <w:r w:rsidRPr="001C1662">
        <w:rPr>
          <w:rStyle w:val="ComputerCode"/>
        </w:rPr>
        <w:t>AIView</w:t>
      </w:r>
      <w:r>
        <w:t xml:space="preserve"> can define the AI for NPC game actors, and so on.</w:t>
      </w:r>
    </w:p>
    <w:p w14:paraId="4FBC37B8" w14:textId="54593D44" w:rsidR="001C1662" w:rsidRDefault="001C1662" w:rsidP="00D02EEA">
      <w:r>
        <w:lastRenderedPageBreak/>
        <w:t xml:space="preserve">To create a new type of </w:t>
      </w:r>
      <w:r w:rsidRPr="001C1662">
        <w:rPr>
          <w:rStyle w:val="ComputerCode"/>
        </w:rPr>
        <w:t>GameView</w:t>
      </w:r>
      <w:r>
        <w:t xml:space="preserve">, developers need to derive the </w:t>
      </w:r>
      <w:r w:rsidRPr="001C1662">
        <w:rPr>
          <w:rStyle w:val="ComputerCode"/>
        </w:rPr>
        <w:t>IGameView</w:t>
      </w:r>
      <w:r>
        <w:t xml:space="preserve"> abstract interface. UGE provides </w:t>
      </w:r>
      <w:r w:rsidR="00100309">
        <w:t>a</w:t>
      </w:r>
      <w:r>
        <w:t xml:space="preserve"> default </w:t>
      </w:r>
      <w:r w:rsidRPr="001C1662">
        <w:rPr>
          <w:rStyle w:val="ComputerCode"/>
        </w:rPr>
        <w:t>HumanGameView</w:t>
      </w:r>
      <w:r>
        <w:t xml:space="preserve"> implementation, which eases the definition of a game presentation for the user. Combined with the </w:t>
      </w:r>
      <w:r w:rsidRPr="001C1662">
        <w:rPr>
          <w:rStyle w:val="ComputerCode"/>
        </w:rPr>
        <w:t>GameController</w:t>
      </w:r>
      <w:r>
        <w:t xml:space="preserve">, extending the </w:t>
      </w:r>
      <w:r w:rsidRPr="001C1662">
        <w:rPr>
          <w:rStyle w:val="ComputerCode"/>
        </w:rPr>
        <w:t>HumanGameView</w:t>
      </w:r>
      <w:r>
        <w:t xml:space="preserve"> provides an easy way to create the game’s user interface.</w:t>
      </w:r>
    </w:p>
    <w:p w14:paraId="4B2B6EAD" w14:textId="0AD385D2" w:rsidR="001C1662" w:rsidRPr="00893E90" w:rsidRDefault="001C1662" w:rsidP="00D02EEA">
      <w:r>
        <w:t xml:space="preserve">Both the </w:t>
      </w:r>
      <w:r w:rsidRPr="001C1662">
        <w:rPr>
          <w:rStyle w:val="ComputerCode"/>
        </w:rPr>
        <w:t>IGameView</w:t>
      </w:r>
      <w:r>
        <w:t xml:space="preserve"> and </w:t>
      </w:r>
      <w:r w:rsidRPr="001C1662">
        <w:rPr>
          <w:rStyle w:val="ComputerCode"/>
        </w:rPr>
        <w:t>HumanGameView</w:t>
      </w:r>
      <w:r>
        <w:t xml:space="preserve"> are discussed in Sections </w:t>
      </w:r>
      <w:r>
        <w:fldChar w:fldCharType="begin"/>
      </w:r>
      <w:r>
        <w:instrText xml:space="preserve"> REF _Ref381200706 \r \h </w:instrText>
      </w:r>
      <w:r>
        <w:fldChar w:fldCharType="separate"/>
      </w:r>
      <w:r w:rsidR="00EA324E">
        <w:t>3.4.2</w:t>
      </w:r>
      <w:r>
        <w:fldChar w:fldCharType="end"/>
      </w:r>
      <w:r>
        <w:t xml:space="preserve"> and </w:t>
      </w:r>
      <w:r>
        <w:fldChar w:fldCharType="begin"/>
      </w:r>
      <w:r>
        <w:instrText xml:space="preserve"> REF _Ref381200711 \r \h </w:instrText>
      </w:r>
      <w:r>
        <w:fldChar w:fldCharType="separate"/>
      </w:r>
      <w:r w:rsidR="00EA324E">
        <w:t>3.4.3</w:t>
      </w:r>
      <w:r>
        <w:fldChar w:fldCharType="end"/>
      </w:r>
      <w:r>
        <w:t>.</w:t>
      </w:r>
    </w:p>
    <w:p w14:paraId="5A6F4CE4" w14:textId="0B1A8E5D" w:rsidR="00FC1AEA" w:rsidRDefault="00874BA9" w:rsidP="00874BA9">
      <w:pPr>
        <w:pStyle w:val="Heading4"/>
      </w:pPr>
      <w:bookmarkStart w:id="92" w:name="_Ref381708327"/>
      <w:r>
        <w:t>Game Scene Renderer</w:t>
      </w:r>
      <w:bookmarkEnd w:id="88"/>
      <w:bookmarkEnd w:id="92"/>
    </w:p>
    <w:p w14:paraId="1DEC78CE" w14:textId="321AD829" w:rsidR="00B60139" w:rsidRDefault="001F2B87" w:rsidP="00B60139">
      <w:r>
        <w:t xml:space="preserve">Section </w:t>
      </w:r>
      <w:r>
        <w:fldChar w:fldCharType="begin"/>
      </w:r>
      <w:r>
        <w:instrText xml:space="preserve"> REF _Ref380417501 \r \h </w:instrText>
      </w:r>
      <w:r>
        <w:fldChar w:fldCharType="separate"/>
      </w:r>
      <w:r w:rsidR="00EA324E">
        <w:t>3.3.1.4</w:t>
      </w:r>
      <w:r>
        <w:fldChar w:fldCharType="end"/>
      </w:r>
      <w:r>
        <w:t xml:space="preserve"> stated that the </w:t>
      </w:r>
      <w:r w:rsidRPr="001F2B87">
        <w:rPr>
          <w:rStyle w:val="ComputerCode"/>
        </w:rPr>
        <w:t>GameLogic</w:t>
      </w:r>
      <w:r>
        <w:t xml:space="preserve"> has its IO free </w:t>
      </w:r>
      <w:r w:rsidRPr="001F2B87">
        <w:rPr>
          <w:rStyle w:val="ComputerCode"/>
        </w:rPr>
        <w:t>GameScene</w:t>
      </w:r>
      <w:r>
        <w:t xml:space="preserve">. Without IO, there is no game – just a computer simulation. Thus, it is necessary to specialize the </w:t>
      </w:r>
      <w:r w:rsidRPr="001F2B87">
        <w:rPr>
          <w:rStyle w:val="ComputerCode"/>
        </w:rPr>
        <w:t>GameScene</w:t>
      </w:r>
      <w:r>
        <w:t xml:space="preserve"> to present the game data and to collect user input – this is the role of the </w:t>
      </w:r>
      <w:r w:rsidR="00EF64AD">
        <w:t xml:space="preserve">game controllers (presented in Section </w:t>
      </w:r>
      <w:r w:rsidR="00EF64AD">
        <w:fldChar w:fldCharType="begin"/>
      </w:r>
      <w:r w:rsidR="00EF64AD">
        <w:instrText xml:space="preserve"> REF _Ref381200314 \r \h </w:instrText>
      </w:r>
      <w:r w:rsidR="00EF64AD">
        <w:fldChar w:fldCharType="separate"/>
      </w:r>
      <w:r w:rsidR="00EA324E">
        <w:t>3.4.1.1</w:t>
      </w:r>
      <w:r w:rsidR="00EF64AD">
        <w:fldChar w:fldCharType="end"/>
      </w:r>
      <w:r w:rsidR="00EF64AD">
        <w:t xml:space="preserve">) and </w:t>
      </w:r>
      <w:r>
        <w:t>scene renderers.</w:t>
      </w:r>
    </w:p>
    <w:p w14:paraId="1C4205CA" w14:textId="716B4739" w:rsidR="001F2B87" w:rsidRDefault="001F2B87" w:rsidP="00B60139">
      <w:r>
        <w:t xml:space="preserve">The </w:t>
      </w:r>
      <w:r w:rsidRPr="001F2B87">
        <w:rPr>
          <w:rStyle w:val="ComputerCode"/>
        </w:rPr>
        <w:t>ISceneRenderer</w:t>
      </w:r>
      <w:r>
        <w:t xml:space="preserve"> provides an abstract interface to present the scene data to the user. It is possible to define scene renderers for different modalities; UGE provides reference implementations for audio and graphics subsystems (</w:t>
      </w:r>
      <w:r w:rsidRPr="00EF64AD">
        <w:rPr>
          <w:rStyle w:val="ComputerCode"/>
        </w:rPr>
        <w:t>IAudioSceneRenderer</w:t>
      </w:r>
      <w:r>
        <w:t xml:space="preserve"> and </w:t>
      </w:r>
      <w:r w:rsidRPr="001F2B87">
        <w:rPr>
          <w:rStyle w:val="ComputerCode"/>
        </w:rPr>
        <w:t>IGraphicalSceneRenderer</w:t>
      </w:r>
      <w:r>
        <w:t>, respectively).</w:t>
      </w:r>
    </w:p>
    <w:p w14:paraId="575D6B02" w14:textId="017D2384" w:rsidR="00EF64AD" w:rsidRDefault="001F2B87" w:rsidP="00B60139">
      <w:r>
        <w:t xml:space="preserve">The scene renderer relies on cameras to position the observer in the game scene and scene nodes containing the game actors. Each </w:t>
      </w:r>
      <w:r w:rsidRPr="006F29B5">
        <w:rPr>
          <w:rStyle w:val="ComputerCode"/>
        </w:rPr>
        <w:t>SceneNode</w:t>
      </w:r>
      <w:r>
        <w:t xml:space="preserve"> of the </w:t>
      </w:r>
      <w:r w:rsidRPr="006F29B5">
        <w:rPr>
          <w:rStyle w:val="ComputerCode"/>
        </w:rPr>
        <w:t>GameLogic</w:t>
      </w:r>
      <w:r>
        <w:t xml:space="preserve"> has a </w:t>
      </w:r>
      <w:r w:rsidRPr="006F29B5">
        <w:rPr>
          <w:rStyle w:val="ComputerCode"/>
        </w:rPr>
        <w:t>Sc</w:t>
      </w:r>
      <w:r w:rsidR="006F29B5" w:rsidRPr="006F29B5">
        <w:rPr>
          <w:rStyle w:val="ComputerCode"/>
        </w:rPr>
        <w:t>eneNodeRenderer</w:t>
      </w:r>
      <w:r w:rsidR="006F29B5">
        <w:t xml:space="preserve"> correspondent for presenting its output data.</w:t>
      </w:r>
      <w:r w:rsidR="000623EA">
        <w:t xml:space="preserve"> </w:t>
      </w:r>
      <w:r w:rsidR="008A2962">
        <w:t>A</w:t>
      </w:r>
      <w:r w:rsidR="000623EA">
        <w:t xml:space="preserve"> special </w:t>
      </w:r>
      <w:r w:rsidR="000623EA" w:rsidRPr="000623EA">
        <w:rPr>
          <w:rStyle w:val="ComputerCode"/>
        </w:rPr>
        <w:t>SceneNodeRenderer</w:t>
      </w:r>
      <w:r w:rsidR="000623EA">
        <w:t xml:space="preserve"> is responsible for defining what </w:t>
      </w:r>
      <w:r w:rsidR="00C75BC6">
        <w:t>shall</w:t>
      </w:r>
      <w:r w:rsidR="000623EA">
        <w:t xml:space="preserve"> be displayed to the user: this is the role of a camera, abstracted in the </w:t>
      </w:r>
      <w:r w:rsidR="000623EA" w:rsidRPr="000623EA">
        <w:rPr>
          <w:rStyle w:val="ComputerCode"/>
        </w:rPr>
        <w:t>ICameraNode</w:t>
      </w:r>
      <w:r w:rsidR="000623EA">
        <w:t xml:space="preserve"> class.</w:t>
      </w:r>
    </w:p>
    <w:p w14:paraId="3B984BCB" w14:textId="06A6FDBF" w:rsidR="001F2B87" w:rsidRDefault="00EF64AD" w:rsidP="00B60139">
      <w:r>
        <w:t xml:space="preserve">This way, the active </w:t>
      </w:r>
      <w:r w:rsidRPr="00EF64AD">
        <w:rPr>
          <w:rStyle w:val="ComputerCode"/>
        </w:rPr>
        <w:t>GameView</w:t>
      </w:r>
      <w:r>
        <w:t xml:space="preserve"> presents the game to the user according to its scene renderers. Choosing different systems and scene renderers allows for completely different game presentations; thus, creating accessible user interfaces for different user’s abilities starts by defining the most adequate output stimuli and subsystems and implementing the </w:t>
      </w:r>
      <w:r w:rsidRPr="00EF64AD">
        <w:rPr>
          <w:rStyle w:val="ComputerCode"/>
        </w:rPr>
        <w:t>ISceneRenderer</w:t>
      </w:r>
      <w:r>
        <w:t xml:space="preserve"> interface.</w:t>
      </w:r>
    </w:p>
    <w:p w14:paraId="5D796758" w14:textId="428B4896" w:rsidR="00EF6FEF" w:rsidRPr="00EF51DF" w:rsidRDefault="00EF6FEF" w:rsidP="00B60139">
      <w:r>
        <w:t xml:space="preserve">UGE provides a </w:t>
      </w:r>
      <w:r w:rsidR="00EF51DF">
        <w:t>high-level</w:t>
      </w:r>
      <w:r>
        <w:t xml:space="preserve"> manager for rendering the scenes: the </w:t>
      </w:r>
      <w:r w:rsidRPr="00EF6FEF">
        <w:rPr>
          <w:rStyle w:val="ComputerCode"/>
        </w:rPr>
        <w:t>SceneRendererManager</w:t>
      </w:r>
      <w:r>
        <w:t>.</w:t>
      </w:r>
      <w:r w:rsidR="00EF51DF">
        <w:t xml:space="preserve"> This manager offers convenient methods for handling</w:t>
      </w:r>
      <w:r w:rsidR="00EF51DF" w:rsidRPr="00EF51DF">
        <w:t xml:space="preserve"> the run-time presentation</w:t>
      </w:r>
      <w:r w:rsidR="00EF51DF">
        <w:t xml:space="preserve">. More information regarding it and scene rendering is available in Section </w:t>
      </w:r>
      <w:r w:rsidR="00EF51DF">
        <w:fldChar w:fldCharType="begin"/>
      </w:r>
      <w:r w:rsidR="00EF51DF">
        <w:instrText xml:space="preserve"> REF _Ref380417507 \r \h </w:instrText>
      </w:r>
      <w:r w:rsidR="00EF51DF">
        <w:fldChar w:fldCharType="separate"/>
      </w:r>
      <w:r w:rsidR="00EA324E">
        <w:t>4.8</w:t>
      </w:r>
      <w:r w:rsidR="00EF51DF">
        <w:fldChar w:fldCharType="end"/>
      </w:r>
      <w:r w:rsidR="00EF51DF">
        <w:t>.</w:t>
      </w:r>
    </w:p>
    <w:p w14:paraId="6266AB9C" w14:textId="77777777" w:rsidR="009C7B7C" w:rsidRDefault="009C7B7C" w:rsidP="009C7B7C">
      <w:pPr>
        <w:pStyle w:val="Heading4"/>
      </w:pPr>
      <w:bookmarkStart w:id="93" w:name="_Ref381962987"/>
      <w:bookmarkStart w:id="94" w:name="_Ref380419001"/>
      <w:r>
        <w:t>Game Events</w:t>
      </w:r>
      <w:bookmarkEnd w:id="93"/>
    </w:p>
    <w:p w14:paraId="558A9E96" w14:textId="564F03EA" w:rsidR="004E2C3A" w:rsidRDefault="004E2C3A" w:rsidP="009C7B7C">
      <w:r>
        <w:t xml:space="preserve">Due to differences in how the human senses perceive a stimuli, it is not always possible to define implement the </w:t>
      </w:r>
      <w:r w:rsidRPr="001F0E50">
        <w:rPr>
          <w:rStyle w:val="ComputerCode"/>
        </w:rPr>
        <w:t>ISceneRenderer</w:t>
      </w:r>
      <w:r>
        <w:t xml:space="preserve"> abstract interface to create accessible output for a particular interaction ability.</w:t>
      </w:r>
      <w:r w:rsidR="001F0E50">
        <w:t xml:space="preserve"> This might be enough, for instance, for graphical-only user interfaces; however, it</w:t>
      </w:r>
      <w:r w:rsidR="001E1F85">
        <w:t xml:space="preserve"> usually</w:t>
      </w:r>
      <w:r w:rsidR="001F0E50">
        <w:t xml:space="preserve"> </w:t>
      </w:r>
      <w:r w:rsidR="001E1F85">
        <w:t>i</w:t>
      </w:r>
      <w:r w:rsidR="001F0E50">
        <w:t>s not for other types of senses.</w:t>
      </w:r>
    </w:p>
    <w:p w14:paraId="011F0CA2" w14:textId="6F9D8E24" w:rsidR="001F0E50" w:rsidRDefault="00202736" w:rsidP="009C7B7C">
      <w:r>
        <w:t>In order to provide an accessible gaming experience, it is, thus, necessary to provide further information to the user. An interesting approach to achieve this is using game events</w:t>
      </w:r>
      <w:r w:rsidR="008963CC">
        <w:t xml:space="preserve"> to provide view feedback</w:t>
      </w:r>
      <w:r>
        <w:t>.</w:t>
      </w:r>
      <w:r w:rsidR="001E1F85">
        <w:t xml:space="preserve"> </w:t>
      </w:r>
      <w:r w:rsidR="00D07B79">
        <w:t>With</w:t>
      </w:r>
      <w:r w:rsidR="001E1F85">
        <w:t xml:space="preserve"> </w:t>
      </w:r>
      <w:r w:rsidR="00100309">
        <w:t>events,</w:t>
      </w:r>
      <w:r w:rsidR="001E1F85">
        <w:t xml:space="preserve"> it is possible to offer additional information to the player during important moments in the game, with some interesting benefits:</w:t>
      </w:r>
    </w:p>
    <w:p w14:paraId="4D6CB196" w14:textId="503FEFEF" w:rsidR="001E1F85" w:rsidRDefault="001E1F85" w:rsidP="001E1F85">
      <w:pPr>
        <w:pStyle w:val="ListParagraph"/>
        <w:numPr>
          <w:ilvl w:val="0"/>
          <w:numId w:val="5"/>
        </w:numPr>
      </w:pPr>
      <w:r>
        <w:lastRenderedPageBreak/>
        <w:t>Decoupling the feedback from the game logic. It is possible to handle the events at any point of the implementation, allowing the presentation to convey more information without interfering with the game logic;</w:t>
      </w:r>
    </w:p>
    <w:p w14:paraId="7B256501" w14:textId="3F839635" w:rsidR="001E1F85" w:rsidRDefault="001E1F85" w:rsidP="001E1F85">
      <w:pPr>
        <w:pStyle w:val="ListParagraph"/>
        <w:numPr>
          <w:ilvl w:val="0"/>
          <w:numId w:val="5"/>
        </w:numPr>
      </w:pPr>
      <w:r>
        <w:t xml:space="preserve">Allowing the developers or users to enable or disable specific event handlers. This contributes to further tailoring the game to the user’s interaction needs. It is also possible to reuse existing events in different </w:t>
      </w:r>
      <w:r w:rsidR="004A4F54">
        <w:t>player profile</w:t>
      </w:r>
      <w:r>
        <w:t>s;</w:t>
      </w:r>
    </w:p>
    <w:p w14:paraId="7A4DBAE8" w14:textId="213CF53E" w:rsidR="001E1F85" w:rsidRDefault="001E1F85" w:rsidP="001E1F85">
      <w:pPr>
        <w:pStyle w:val="ListParagraph"/>
        <w:numPr>
          <w:ilvl w:val="0"/>
          <w:numId w:val="5"/>
        </w:numPr>
      </w:pPr>
      <w:r>
        <w:t xml:space="preserve">Defining key points to conveying information to the player. This is </w:t>
      </w:r>
      <w:r w:rsidR="00D07B79">
        <w:t>especially</w:t>
      </w:r>
      <w:r>
        <w:t xml:space="preserve"> useful when the designers want to specialize the game for different abilities: the events will provide references of what should be presented to the player. Furthermore, every new event can contribute to enhance future and even old specializations, contributing to continu</w:t>
      </w:r>
      <w:r w:rsidR="008963CC">
        <w:t>ous and iterative improvements;</w:t>
      </w:r>
    </w:p>
    <w:p w14:paraId="17279E54" w14:textId="5001DB6F" w:rsidR="008963CC" w:rsidRDefault="008963CC" w:rsidP="001E1F85">
      <w:pPr>
        <w:pStyle w:val="ListParagraph"/>
        <w:numPr>
          <w:ilvl w:val="0"/>
          <w:numId w:val="5"/>
        </w:numPr>
      </w:pPr>
      <w:r>
        <w:t>Making it easier to work with non-visual specialization, such as aural or tactile feedback. This is useful to providing information about game logic happenings, such as the sound of footsteps when an actor is walking or a vibration after a collision. Or even to provide input feedback for a successful game command.</w:t>
      </w:r>
    </w:p>
    <w:p w14:paraId="0097B087" w14:textId="1CA482CD" w:rsidR="009C7B7C" w:rsidRPr="008963CC" w:rsidRDefault="008963CC" w:rsidP="009C7B7C">
      <w:r>
        <w:t xml:space="preserve">Game events are further discussed in Section </w:t>
      </w:r>
      <w:r>
        <w:fldChar w:fldCharType="begin"/>
      </w:r>
      <w:r>
        <w:instrText xml:space="preserve"> REF _Ref380340899 \r \h </w:instrText>
      </w:r>
      <w:r>
        <w:fldChar w:fldCharType="separate"/>
      </w:r>
      <w:r w:rsidR="00EA324E">
        <w:t>4.3</w:t>
      </w:r>
      <w:r>
        <w:fldChar w:fldCharType="end"/>
      </w:r>
      <w:r>
        <w:t>.</w:t>
      </w:r>
    </w:p>
    <w:p w14:paraId="13E33E19" w14:textId="02BACBA8" w:rsidR="00B60139" w:rsidRDefault="004A4F54" w:rsidP="00B60139">
      <w:pPr>
        <w:pStyle w:val="Heading4"/>
      </w:pPr>
      <w:r>
        <w:t>Player Profile</w:t>
      </w:r>
      <w:r w:rsidR="00B60139">
        <w:t>s</w:t>
      </w:r>
      <w:bookmarkEnd w:id="94"/>
    </w:p>
    <w:p w14:paraId="5921E3EC" w14:textId="40EB32DF" w:rsidR="009C46D3" w:rsidRDefault="00C906B2" w:rsidP="009C46D3">
      <w:r>
        <w:t xml:space="preserve">Section </w:t>
      </w:r>
      <w:r>
        <w:fldChar w:fldCharType="begin"/>
      </w:r>
      <w:r>
        <w:instrText xml:space="preserve"> REF _Ref380421587 \r \h </w:instrText>
      </w:r>
      <w:r>
        <w:fldChar w:fldCharType="separate"/>
      </w:r>
      <w:r w:rsidR="00EA324E">
        <w:t>3.3.1.5</w:t>
      </w:r>
      <w:r>
        <w:fldChar w:fldCharType="end"/>
      </w:r>
      <w:r w:rsidR="00A974EE">
        <w:t xml:space="preserve"> discussed the use of </w:t>
      </w:r>
      <w:r w:rsidR="004A4F54">
        <w:t>player profile</w:t>
      </w:r>
      <w:r w:rsidR="00A974EE">
        <w:t>s for the Game Logic layer. Their importance is, however, much clearer here in the Game View layer.</w:t>
      </w:r>
    </w:p>
    <w:p w14:paraId="2535832C" w14:textId="420D655C" w:rsidR="00A974EE" w:rsidRDefault="00A974EE" w:rsidP="009C46D3">
      <w:r>
        <w:t xml:space="preserve">The </w:t>
      </w:r>
      <w:r w:rsidR="004A4F54">
        <w:t>player profile</w:t>
      </w:r>
      <w:r>
        <w:t xml:space="preserve"> allows the developers (and even user themselves) to customize the game IO to suit specific interaction abilities. It is possible to define the input and output stimuli and desired subsystems; to provide a input mapping of the desired controller scheme; to choose which event specializations the game should use; and change other general settings (such as the desired language). For convenience, the game logic specialization are defined here as well.</w:t>
      </w:r>
    </w:p>
    <w:p w14:paraId="1A689059" w14:textId="20664D35" w:rsidR="00A974EE" w:rsidRDefault="004D15D7" w:rsidP="009C46D3">
      <w:r>
        <w:fldChar w:fldCharType="begin"/>
      </w:r>
      <w:r>
        <w:instrText xml:space="preserve"> REF _Ref381610397 \h </w:instrText>
      </w:r>
      <w:r>
        <w:fldChar w:fldCharType="separate"/>
      </w:r>
      <w:r w:rsidR="00EA324E" w:rsidRPr="004D15D7">
        <w:rPr>
          <w:b/>
        </w:rPr>
        <w:t xml:space="preserve">Listing </w:t>
      </w:r>
      <w:r w:rsidR="00EA324E">
        <w:rPr>
          <w:b/>
          <w:noProof/>
        </w:rPr>
        <w:t>11</w:t>
      </w:r>
      <w:r>
        <w:fldChar w:fldCharType="end"/>
      </w:r>
      <w:r>
        <w:t xml:space="preserve"> illustrates </w:t>
      </w:r>
      <w:r w:rsidR="00A974EE">
        <w:t>a</w:t>
      </w:r>
      <w:r>
        <w:t xml:space="preserve"> </w:t>
      </w:r>
      <w:r w:rsidR="004A4F54">
        <w:t>player profile</w:t>
      </w:r>
      <w:r>
        <w:t xml:space="preserve">. The </w:t>
      </w:r>
      <w:r w:rsidR="004A4F54">
        <w:t>player profile</w:t>
      </w:r>
      <w:r>
        <w:t xml:space="preserve"> is a XML file containing a resource for every setting. This file is parsed when the game is loading; this allows the game to tailor itself to the profile’s specifications.</w:t>
      </w:r>
    </w:p>
    <w:p w14:paraId="56572D7C" w14:textId="2BD9ECF4" w:rsidR="004D15D7" w:rsidRDefault="004D15D7" w:rsidP="004D15D7">
      <w:pPr>
        <w:pStyle w:val="Caption"/>
        <w:keepNext/>
        <w:jc w:val="center"/>
      </w:pPr>
      <w:bookmarkStart w:id="95" w:name="_Ref381610397"/>
      <w:bookmarkStart w:id="96" w:name="_Toc382771736"/>
      <w:r w:rsidRPr="004D15D7">
        <w:rPr>
          <w:b/>
        </w:rPr>
        <w:t xml:space="preserve">Listing </w:t>
      </w:r>
      <w:r w:rsidRPr="004D15D7">
        <w:rPr>
          <w:b/>
        </w:rPr>
        <w:fldChar w:fldCharType="begin"/>
      </w:r>
      <w:r w:rsidRPr="004D15D7">
        <w:rPr>
          <w:b/>
        </w:rPr>
        <w:instrText xml:space="preserve"> SEQ Listing \* ARABIC </w:instrText>
      </w:r>
      <w:r w:rsidRPr="004D15D7">
        <w:rPr>
          <w:b/>
        </w:rPr>
        <w:fldChar w:fldCharType="separate"/>
      </w:r>
      <w:r w:rsidR="00EA324E">
        <w:rPr>
          <w:b/>
          <w:noProof/>
        </w:rPr>
        <w:t>11</w:t>
      </w:r>
      <w:r w:rsidRPr="004D15D7">
        <w:rPr>
          <w:b/>
        </w:rPr>
        <w:fldChar w:fldCharType="end"/>
      </w:r>
      <w:bookmarkEnd w:id="95"/>
      <w:r w:rsidRPr="004D15D7">
        <w:rPr>
          <w:b/>
        </w:rPr>
        <w:t>.</w:t>
      </w:r>
      <w:r>
        <w:t xml:space="preserve"> A player profile.</w:t>
      </w:r>
      <w:bookmarkEnd w:id="96"/>
    </w:p>
    <w:tbl>
      <w:tblPr>
        <w:tblStyle w:val="TableGrid"/>
        <w:tblW w:w="0" w:type="auto"/>
        <w:tblLook w:val="04A0" w:firstRow="1" w:lastRow="0" w:firstColumn="1" w:lastColumn="0" w:noHBand="0" w:noVBand="1"/>
      </w:tblPr>
      <w:tblGrid>
        <w:gridCol w:w="8494"/>
      </w:tblGrid>
      <w:tr w:rsidR="00A974EE" w14:paraId="01A0347E" w14:textId="77777777" w:rsidTr="00A974EE">
        <w:tc>
          <w:tcPr>
            <w:tcW w:w="8494" w:type="dxa"/>
          </w:tcPr>
          <w:p w14:paraId="1815D48B" w14:textId="0994DD8E" w:rsidR="00A974EE" w:rsidRPr="00A974EE" w:rsidRDefault="00A974EE" w:rsidP="00A974EE">
            <w:pPr>
              <w:jc w:val="left"/>
              <w:rPr>
                <w:rStyle w:val="ComputerCode"/>
              </w:rPr>
            </w:pPr>
            <w:r w:rsidRPr="00A974EE">
              <w:rPr>
                <w:rStyle w:val="ComputerCode"/>
              </w:rPr>
              <w:t>&lt;?xml version="1.0" encoding="UTF-8"?&gt;</w:t>
            </w:r>
          </w:p>
          <w:p w14:paraId="4D70DB83" w14:textId="77777777" w:rsidR="00A974EE" w:rsidRDefault="00A974EE" w:rsidP="00A974EE">
            <w:pPr>
              <w:jc w:val="left"/>
              <w:rPr>
                <w:rStyle w:val="ComputerCode"/>
              </w:rPr>
            </w:pPr>
            <w:r w:rsidRPr="00A974EE">
              <w:rPr>
                <w:rStyle w:val="ComputerCode"/>
              </w:rPr>
              <w:t>&lt;PlayerProfile name="Average User: Default"</w:t>
            </w:r>
          </w:p>
          <w:p w14:paraId="1887A85F" w14:textId="7DA20D93" w:rsidR="00A974EE" w:rsidRPr="00A974EE" w:rsidRDefault="00A974EE" w:rsidP="00A974EE">
            <w:pPr>
              <w:jc w:val="left"/>
              <w:rPr>
                <w:rStyle w:val="ComputerCode"/>
              </w:rPr>
            </w:pPr>
            <w:r w:rsidRPr="00A974EE">
              <w:rPr>
                <w:rStyle w:val="ComputerCode"/>
              </w:rPr>
              <w:t xml:space="preserve"> resource="data/config/player_profiles/average_user/profile.xml"&gt;</w:t>
            </w:r>
          </w:p>
          <w:p w14:paraId="2753101E" w14:textId="77777777" w:rsidR="00A974EE" w:rsidRPr="00A974EE" w:rsidRDefault="00A974EE" w:rsidP="00A974EE">
            <w:pPr>
              <w:jc w:val="left"/>
              <w:rPr>
                <w:rStyle w:val="ComputerCode"/>
              </w:rPr>
            </w:pPr>
          </w:p>
          <w:p w14:paraId="389E0CF1" w14:textId="77777777" w:rsidR="00A974EE" w:rsidRDefault="00A974EE" w:rsidP="00A974EE">
            <w:pPr>
              <w:jc w:val="left"/>
              <w:rPr>
                <w:rStyle w:val="ComputerCode"/>
              </w:rPr>
            </w:pPr>
            <w:r w:rsidRPr="00A974EE">
              <w:rPr>
                <w:rStyle w:val="ComputerCode"/>
              </w:rPr>
              <w:t xml:space="preserve">  &lt;GeneralSettings&gt;</w:t>
            </w:r>
          </w:p>
          <w:p w14:paraId="54ED0DE1" w14:textId="77777777" w:rsidR="004D15D7" w:rsidRPr="00A974EE" w:rsidRDefault="004D15D7" w:rsidP="00A974EE">
            <w:pPr>
              <w:jc w:val="left"/>
              <w:rPr>
                <w:rStyle w:val="ComputerCode"/>
              </w:rPr>
            </w:pPr>
          </w:p>
          <w:p w14:paraId="75BC9635" w14:textId="77777777" w:rsidR="00A974EE" w:rsidRDefault="00A974EE" w:rsidP="00A974EE">
            <w:pPr>
              <w:jc w:val="left"/>
              <w:rPr>
                <w:rStyle w:val="ComputerCode"/>
              </w:rPr>
            </w:pPr>
            <w:r w:rsidRPr="00A974EE">
              <w:rPr>
                <w:rStyle w:val="ComputerCode"/>
              </w:rPr>
              <w:t xml:space="preserve">    &lt;Preferences resource=</w:t>
            </w:r>
          </w:p>
          <w:p w14:paraId="22633C50" w14:textId="2460C10B" w:rsidR="00A974EE" w:rsidRPr="00A974EE" w:rsidRDefault="00A974EE" w:rsidP="00A974EE">
            <w:pPr>
              <w:jc w:val="left"/>
              <w:rPr>
                <w:rStyle w:val="ComputerCode"/>
              </w:rPr>
            </w:pPr>
            <w:r>
              <w:rPr>
                <w:rStyle w:val="ComputerCode"/>
              </w:rPr>
              <w:t xml:space="preserve">        </w:t>
            </w:r>
            <w:r w:rsidRPr="00A974EE">
              <w:rPr>
                <w:rStyle w:val="ComputerCode"/>
              </w:rPr>
              <w:t>"data/config/player_profiles/average_user/preferences.xml"/&gt;</w:t>
            </w:r>
          </w:p>
          <w:p w14:paraId="253A4C14" w14:textId="77777777" w:rsidR="004D15D7" w:rsidRDefault="004D15D7" w:rsidP="00A974EE">
            <w:pPr>
              <w:jc w:val="left"/>
              <w:rPr>
                <w:rStyle w:val="ComputerCode"/>
              </w:rPr>
            </w:pPr>
          </w:p>
          <w:p w14:paraId="540D9CD5" w14:textId="77777777" w:rsidR="00A974EE" w:rsidRPr="00A974EE" w:rsidRDefault="00A974EE" w:rsidP="00A974EE">
            <w:pPr>
              <w:jc w:val="left"/>
              <w:rPr>
                <w:rStyle w:val="ComputerCode"/>
              </w:rPr>
            </w:pPr>
            <w:r w:rsidRPr="00A974EE">
              <w:rPr>
                <w:rStyle w:val="ComputerCode"/>
              </w:rPr>
              <w:t xml:space="preserve">  &lt;/GeneralSettings&gt;</w:t>
            </w:r>
          </w:p>
          <w:p w14:paraId="29467411" w14:textId="77777777" w:rsidR="00A974EE" w:rsidRPr="00A974EE" w:rsidRDefault="00A974EE" w:rsidP="00A974EE">
            <w:pPr>
              <w:jc w:val="left"/>
              <w:rPr>
                <w:rStyle w:val="ComputerCode"/>
              </w:rPr>
            </w:pPr>
          </w:p>
          <w:p w14:paraId="0EDF7E1B" w14:textId="77777777" w:rsidR="00A974EE" w:rsidRDefault="00A974EE" w:rsidP="00A974EE">
            <w:pPr>
              <w:jc w:val="left"/>
              <w:rPr>
                <w:rStyle w:val="ComputerCode"/>
              </w:rPr>
            </w:pPr>
            <w:r w:rsidRPr="00A974EE">
              <w:rPr>
                <w:rStyle w:val="ComputerCode"/>
              </w:rPr>
              <w:t xml:space="preserve">  &lt;InputSettings&gt;</w:t>
            </w:r>
          </w:p>
          <w:p w14:paraId="51CA90D6" w14:textId="77777777" w:rsidR="00A974EE" w:rsidRPr="00A974EE" w:rsidRDefault="00A974EE" w:rsidP="00A974EE">
            <w:pPr>
              <w:jc w:val="left"/>
              <w:rPr>
                <w:rStyle w:val="ComputerCode"/>
              </w:rPr>
            </w:pPr>
          </w:p>
          <w:p w14:paraId="2EF581B0" w14:textId="77777777" w:rsidR="00A974EE" w:rsidRPr="00A974EE" w:rsidRDefault="00A974EE" w:rsidP="00A974EE">
            <w:pPr>
              <w:jc w:val="left"/>
              <w:rPr>
                <w:rStyle w:val="ComputerCode"/>
              </w:rPr>
            </w:pPr>
            <w:r w:rsidRPr="00A974EE">
              <w:rPr>
                <w:rStyle w:val="ComputerCode"/>
              </w:rPr>
              <w:t xml:space="preserve">    &lt;!--&lt;Device type="keyboard"/&gt;--&gt;</w:t>
            </w:r>
          </w:p>
          <w:p w14:paraId="2EDA7C18" w14:textId="77777777" w:rsidR="00A974EE" w:rsidRDefault="00A974EE" w:rsidP="00A974EE">
            <w:pPr>
              <w:jc w:val="left"/>
              <w:rPr>
                <w:rStyle w:val="ComputerCode"/>
              </w:rPr>
            </w:pPr>
            <w:r w:rsidRPr="00A974EE">
              <w:rPr>
                <w:rStyle w:val="ComputerCode"/>
              </w:rPr>
              <w:lastRenderedPageBreak/>
              <w:t xml:space="preserve">    &lt;Mapping resource=</w:t>
            </w:r>
          </w:p>
          <w:p w14:paraId="1B7D1967" w14:textId="686AF246" w:rsidR="00A974EE" w:rsidRPr="00A974EE" w:rsidRDefault="00A974EE" w:rsidP="00A974EE">
            <w:pPr>
              <w:jc w:val="left"/>
              <w:rPr>
                <w:rStyle w:val="ComputerCode"/>
              </w:rPr>
            </w:pPr>
            <w:r>
              <w:rPr>
                <w:rStyle w:val="ComputerCode"/>
              </w:rPr>
              <w:t xml:space="preserve">      </w:t>
            </w:r>
            <w:r w:rsidRPr="00A974EE">
              <w:rPr>
                <w:rStyle w:val="ComputerCode"/>
              </w:rPr>
              <w:t>"data/config/player_profiles/average_user/input_mapping.xml"/&gt;</w:t>
            </w:r>
          </w:p>
          <w:p w14:paraId="63234026" w14:textId="77777777" w:rsidR="00A974EE" w:rsidRDefault="00A974EE" w:rsidP="00A974EE">
            <w:pPr>
              <w:jc w:val="left"/>
              <w:rPr>
                <w:rStyle w:val="ComputerCode"/>
              </w:rPr>
            </w:pPr>
          </w:p>
          <w:p w14:paraId="29443D71" w14:textId="77777777" w:rsidR="00A974EE" w:rsidRPr="00A974EE" w:rsidRDefault="00A974EE" w:rsidP="00A974EE">
            <w:pPr>
              <w:jc w:val="left"/>
              <w:rPr>
                <w:rStyle w:val="ComputerCode"/>
              </w:rPr>
            </w:pPr>
            <w:r w:rsidRPr="00A974EE">
              <w:rPr>
                <w:rStyle w:val="ComputerCode"/>
              </w:rPr>
              <w:t xml:space="preserve">  &lt;/InputSettings&gt;</w:t>
            </w:r>
          </w:p>
          <w:p w14:paraId="5A60ECE9" w14:textId="77777777" w:rsidR="00A974EE" w:rsidRDefault="00A974EE" w:rsidP="00A974EE">
            <w:pPr>
              <w:jc w:val="left"/>
              <w:rPr>
                <w:rStyle w:val="ComputerCode"/>
              </w:rPr>
            </w:pPr>
          </w:p>
          <w:p w14:paraId="26DE1C96" w14:textId="77777777" w:rsidR="00A974EE" w:rsidRDefault="00A974EE" w:rsidP="00A974EE">
            <w:pPr>
              <w:jc w:val="left"/>
              <w:rPr>
                <w:rStyle w:val="ComputerCode"/>
              </w:rPr>
            </w:pPr>
            <w:r w:rsidRPr="00A974EE">
              <w:rPr>
                <w:rStyle w:val="ComputerCode"/>
              </w:rPr>
              <w:t xml:space="preserve">  &lt;OutputSettings&gt;</w:t>
            </w:r>
          </w:p>
          <w:p w14:paraId="0352D855" w14:textId="77777777" w:rsidR="004D15D7" w:rsidRPr="00A974EE" w:rsidRDefault="004D15D7" w:rsidP="00A974EE">
            <w:pPr>
              <w:jc w:val="left"/>
              <w:rPr>
                <w:rStyle w:val="ComputerCode"/>
              </w:rPr>
            </w:pPr>
          </w:p>
          <w:p w14:paraId="36EBB1D2" w14:textId="77777777" w:rsidR="00A974EE" w:rsidRDefault="00A974EE" w:rsidP="00A974EE">
            <w:pPr>
              <w:jc w:val="left"/>
              <w:rPr>
                <w:rStyle w:val="ComputerCode"/>
              </w:rPr>
            </w:pPr>
            <w:r w:rsidRPr="00A974EE">
              <w:rPr>
                <w:rStyle w:val="ComputerCode"/>
              </w:rPr>
              <w:t xml:space="preserve">    </w:t>
            </w:r>
            <w:r>
              <w:rPr>
                <w:rStyle w:val="ComputerCode"/>
              </w:rPr>
              <w:t xml:space="preserve">&lt;PrimaryOutput type="graphical"  </w:t>
            </w:r>
          </w:p>
          <w:p w14:paraId="6D08E70D" w14:textId="77777777" w:rsidR="00A974EE" w:rsidRDefault="00A974EE" w:rsidP="00A974EE">
            <w:pPr>
              <w:jc w:val="left"/>
              <w:rPr>
                <w:rStyle w:val="ComputerCode"/>
              </w:rPr>
            </w:pPr>
            <w:r>
              <w:rPr>
                <w:rStyle w:val="ComputerCode"/>
              </w:rPr>
              <w:t xml:space="preserve">         </w:t>
            </w:r>
            <w:r w:rsidRPr="00A974EE">
              <w:rPr>
                <w:rStyle w:val="ComputerCode"/>
              </w:rPr>
              <w:t>resource=</w:t>
            </w:r>
            <w:r>
              <w:rPr>
                <w:rStyle w:val="ComputerCode"/>
              </w:rPr>
              <w:t xml:space="preserve">            </w:t>
            </w:r>
          </w:p>
          <w:p w14:paraId="152154F7" w14:textId="2F043F91" w:rsidR="00A974EE" w:rsidRPr="00A974EE" w:rsidRDefault="00A974EE" w:rsidP="00A974EE">
            <w:pPr>
              <w:jc w:val="left"/>
              <w:rPr>
                <w:rStyle w:val="ComputerCode"/>
              </w:rPr>
            </w:pPr>
            <w:r>
              <w:rPr>
                <w:rStyle w:val="ComputerCode"/>
              </w:rPr>
              <w:t xml:space="preserve">             </w:t>
            </w:r>
            <w:r w:rsidRPr="00A974EE">
              <w:rPr>
                <w:rStyle w:val="ComputerCode"/>
              </w:rPr>
              <w:t>"data/config/player_profiles/average_user/graphics.xml"</w:t>
            </w:r>
          </w:p>
          <w:p w14:paraId="6133096E" w14:textId="069E2B56" w:rsidR="00A974EE" w:rsidRDefault="00A974EE" w:rsidP="00A974EE">
            <w:pPr>
              <w:jc w:val="left"/>
              <w:rPr>
                <w:rStyle w:val="ComputerCode"/>
              </w:rPr>
            </w:pPr>
            <w:r w:rsidRPr="00A974EE">
              <w:rPr>
                <w:rStyle w:val="ComputerCode"/>
              </w:rPr>
              <w:t xml:space="preserve">    </w:t>
            </w:r>
            <w:r>
              <w:rPr>
                <w:rStyle w:val="ComputerCode"/>
              </w:rPr>
              <w:t xml:space="preserve">     </w:t>
            </w:r>
            <w:r w:rsidRPr="00A974EE">
              <w:rPr>
                <w:rStyle w:val="ComputerCode"/>
              </w:rPr>
              <w:t>events=</w:t>
            </w:r>
          </w:p>
          <w:p w14:paraId="3AC53716" w14:textId="7CF1369D" w:rsidR="00A974EE" w:rsidRPr="00A974EE" w:rsidRDefault="00A974EE" w:rsidP="00A974EE">
            <w:pPr>
              <w:jc w:val="left"/>
              <w:rPr>
                <w:rStyle w:val="ComputerCode"/>
              </w:rPr>
            </w:pPr>
            <w:r>
              <w:rPr>
                <w:rStyle w:val="ComputerCode"/>
              </w:rPr>
              <w:t xml:space="preserve">   </w:t>
            </w:r>
            <w:r w:rsidRPr="00A974EE">
              <w:rPr>
                <w:rStyle w:val="ComputerCode"/>
              </w:rPr>
              <w:t>"data/config/player_profiles/average_user/graphical_events.xml"/&gt;</w:t>
            </w:r>
          </w:p>
          <w:p w14:paraId="72D5FE63" w14:textId="77777777" w:rsidR="00A974EE" w:rsidRDefault="00A974EE" w:rsidP="00A974EE">
            <w:pPr>
              <w:jc w:val="left"/>
              <w:rPr>
                <w:rStyle w:val="ComputerCode"/>
              </w:rPr>
            </w:pPr>
          </w:p>
          <w:p w14:paraId="3ADF190A" w14:textId="77777777" w:rsidR="00A974EE" w:rsidRPr="00A974EE" w:rsidRDefault="00A974EE" w:rsidP="00A974EE">
            <w:pPr>
              <w:jc w:val="left"/>
              <w:rPr>
                <w:rStyle w:val="ComputerCode"/>
              </w:rPr>
            </w:pPr>
            <w:r w:rsidRPr="00A974EE">
              <w:rPr>
                <w:rStyle w:val="ComputerCode"/>
              </w:rPr>
              <w:t xml:space="preserve">    &lt;SecondaryOutput type="aural"</w:t>
            </w:r>
          </w:p>
          <w:p w14:paraId="1BD06A81" w14:textId="74CD9198" w:rsidR="00A974EE" w:rsidRPr="00A974EE" w:rsidRDefault="00A974EE" w:rsidP="00A974EE">
            <w:pPr>
              <w:jc w:val="left"/>
              <w:rPr>
                <w:rStyle w:val="ComputerCode"/>
              </w:rPr>
            </w:pPr>
            <w:r>
              <w:rPr>
                <w:rStyle w:val="ComputerCode"/>
              </w:rPr>
              <w:t xml:space="preserve">      </w:t>
            </w:r>
            <w:r w:rsidRPr="00A974EE">
              <w:rPr>
                <w:rStyle w:val="ComputerCode"/>
              </w:rPr>
              <w:t>resource="data/config/player_profiles/average_user/audio.xml"</w:t>
            </w:r>
          </w:p>
          <w:p w14:paraId="0D576883" w14:textId="23192D42" w:rsidR="00A974EE" w:rsidRDefault="00A974EE" w:rsidP="00A974EE">
            <w:pPr>
              <w:jc w:val="left"/>
              <w:rPr>
                <w:rStyle w:val="ComputerCode"/>
              </w:rPr>
            </w:pPr>
            <w:r w:rsidRPr="00A974EE">
              <w:rPr>
                <w:rStyle w:val="ComputerCode"/>
              </w:rPr>
              <w:t xml:space="preserve">      events=</w:t>
            </w:r>
          </w:p>
          <w:p w14:paraId="2592907C" w14:textId="17EA030A" w:rsidR="00A974EE" w:rsidRPr="00A974EE" w:rsidRDefault="00A974EE" w:rsidP="00A974EE">
            <w:pPr>
              <w:jc w:val="left"/>
              <w:rPr>
                <w:rStyle w:val="ComputerCode"/>
              </w:rPr>
            </w:pPr>
            <w:r>
              <w:rPr>
                <w:rStyle w:val="ComputerCode"/>
              </w:rPr>
              <w:t xml:space="preserve">       </w:t>
            </w:r>
            <w:r w:rsidRPr="00A974EE">
              <w:rPr>
                <w:rStyle w:val="ComputerCode"/>
              </w:rPr>
              <w:t>"data/config/player_profiles/average_user/aural_events.xml"/&gt;</w:t>
            </w:r>
          </w:p>
          <w:p w14:paraId="078343BE" w14:textId="77777777" w:rsidR="00A974EE" w:rsidRDefault="00A974EE" w:rsidP="00A974EE">
            <w:pPr>
              <w:jc w:val="left"/>
              <w:rPr>
                <w:rStyle w:val="ComputerCode"/>
              </w:rPr>
            </w:pPr>
          </w:p>
          <w:p w14:paraId="02BDB2AD" w14:textId="77777777" w:rsidR="00A974EE" w:rsidRPr="00A974EE" w:rsidRDefault="00A974EE" w:rsidP="00A974EE">
            <w:pPr>
              <w:jc w:val="left"/>
              <w:rPr>
                <w:rStyle w:val="ComputerCode"/>
              </w:rPr>
            </w:pPr>
            <w:r w:rsidRPr="00A974EE">
              <w:rPr>
                <w:rStyle w:val="ComputerCode"/>
              </w:rPr>
              <w:t xml:space="preserve">  &lt;/OutputSettings&gt;</w:t>
            </w:r>
          </w:p>
          <w:p w14:paraId="427C5138" w14:textId="77777777" w:rsidR="00A974EE" w:rsidRPr="00A974EE" w:rsidRDefault="00A974EE" w:rsidP="00A974EE">
            <w:pPr>
              <w:jc w:val="left"/>
              <w:rPr>
                <w:rStyle w:val="ComputerCode"/>
              </w:rPr>
            </w:pPr>
          </w:p>
          <w:p w14:paraId="364497EE" w14:textId="77777777" w:rsidR="00A974EE" w:rsidRPr="00A974EE" w:rsidRDefault="00A974EE" w:rsidP="00A974EE">
            <w:pPr>
              <w:jc w:val="left"/>
              <w:rPr>
                <w:rStyle w:val="ComputerCode"/>
              </w:rPr>
            </w:pPr>
            <w:r w:rsidRPr="00A974EE">
              <w:rPr>
                <w:rStyle w:val="ComputerCode"/>
              </w:rPr>
              <w:t xml:space="preserve">  &lt;GameplaySettings&gt;</w:t>
            </w:r>
          </w:p>
          <w:p w14:paraId="71915A26" w14:textId="77777777" w:rsidR="000B2832" w:rsidRDefault="00A974EE" w:rsidP="00A974EE">
            <w:pPr>
              <w:jc w:val="left"/>
              <w:rPr>
                <w:rStyle w:val="ComputerCode"/>
              </w:rPr>
            </w:pPr>
            <w:r w:rsidRPr="00A974EE">
              <w:rPr>
                <w:rStyle w:val="ComputerCode"/>
              </w:rPr>
              <w:t xml:space="preserve">    &lt;EntitySpecialization resource=</w:t>
            </w:r>
          </w:p>
          <w:p w14:paraId="008553FD" w14:textId="57095B94" w:rsidR="00A974EE" w:rsidRPr="00A974EE" w:rsidRDefault="000B2832" w:rsidP="00A974EE">
            <w:pPr>
              <w:jc w:val="left"/>
              <w:rPr>
                <w:rStyle w:val="ComputerCode"/>
              </w:rPr>
            </w:pPr>
            <w:r>
              <w:rPr>
                <w:rStyle w:val="ComputerCode"/>
              </w:rPr>
              <w:t xml:space="preserve">    </w:t>
            </w:r>
            <w:r w:rsidR="00A974EE" w:rsidRPr="00A974EE">
              <w:rPr>
                <w:rStyle w:val="ComputerCode"/>
              </w:rPr>
              <w:t>"data/config/player_profiles/average_user/entity/entities.xml"/&gt;</w:t>
            </w:r>
          </w:p>
          <w:p w14:paraId="41AFFCFD" w14:textId="77777777" w:rsidR="00A974EE" w:rsidRPr="00A974EE" w:rsidRDefault="00A974EE" w:rsidP="00A974EE">
            <w:pPr>
              <w:jc w:val="left"/>
              <w:rPr>
                <w:rStyle w:val="ComputerCode"/>
              </w:rPr>
            </w:pPr>
            <w:r w:rsidRPr="00A974EE">
              <w:rPr>
                <w:rStyle w:val="ComputerCode"/>
              </w:rPr>
              <w:t xml:space="preserve">  &lt;/GameplaySettings&gt;</w:t>
            </w:r>
          </w:p>
          <w:p w14:paraId="17894B08" w14:textId="77777777" w:rsidR="00A974EE" w:rsidRPr="00A974EE" w:rsidRDefault="00A974EE" w:rsidP="00A974EE">
            <w:pPr>
              <w:jc w:val="left"/>
              <w:rPr>
                <w:rStyle w:val="ComputerCode"/>
              </w:rPr>
            </w:pPr>
          </w:p>
          <w:p w14:paraId="3ABD0CC8" w14:textId="09103293" w:rsidR="00A974EE" w:rsidRDefault="00A974EE" w:rsidP="00A974EE">
            <w:pPr>
              <w:jc w:val="left"/>
            </w:pPr>
            <w:r w:rsidRPr="00A974EE">
              <w:rPr>
                <w:rStyle w:val="ComputerCode"/>
              </w:rPr>
              <w:t>&lt;/PlayerProfile&gt;</w:t>
            </w:r>
          </w:p>
        </w:tc>
      </w:tr>
    </w:tbl>
    <w:p w14:paraId="1B6CC8A3" w14:textId="77777777" w:rsidR="00A974EE" w:rsidRDefault="00A974EE" w:rsidP="009C46D3"/>
    <w:p w14:paraId="3759E610" w14:textId="72325A1F" w:rsidR="00A974EE" w:rsidRDefault="004D15D7" w:rsidP="009C46D3">
      <w:r>
        <w:t xml:space="preserve">For instance, </w:t>
      </w:r>
      <w:r>
        <w:fldChar w:fldCharType="begin"/>
      </w:r>
      <w:r>
        <w:instrText xml:space="preserve"> REF _Ref381610649 \h </w:instrText>
      </w:r>
      <w:r>
        <w:fldChar w:fldCharType="separate"/>
      </w:r>
      <w:r w:rsidR="00EA324E" w:rsidRPr="004D15D7">
        <w:rPr>
          <w:b/>
        </w:rPr>
        <w:t xml:space="preserve">Listing </w:t>
      </w:r>
      <w:r w:rsidR="00EA324E">
        <w:rPr>
          <w:b/>
          <w:noProof/>
        </w:rPr>
        <w:t>12</w:t>
      </w:r>
      <w:r>
        <w:fldChar w:fldCharType="end"/>
      </w:r>
      <w:r>
        <w:t xml:space="preserve"> offers an example for the </w:t>
      </w:r>
      <w:r w:rsidRPr="004D15D7">
        <w:rPr>
          <w:rStyle w:val="ComputerCode"/>
        </w:rPr>
        <w:t>PrimaryOutput</w:t>
      </w:r>
      <w:r>
        <w:t xml:space="preserve"> XML file</w:t>
      </w:r>
      <w:r w:rsidR="00A974EE">
        <w:t>.</w:t>
      </w:r>
      <w:r>
        <w:t xml:space="preserve"> It is possible to see it describes the desired settings for the graphical renderer, window settings and so on.</w:t>
      </w:r>
    </w:p>
    <w:p w14:paraId="671F90E9" w14:textId="1F7AA63F" w:rsidR="004D15D7" w:rsidRDefault="004D15D7" w:rsidP="004D15D7">
      <w:pPr>
        <w:pStyle w:val="Caption"/>
        <w:keepNext/>
        <w:jc w:val="center"/>
      </w:pPr>
      <w:bookmarkStart w:id="97" w:name="_Ref381610649"/>
      <w:bookmarkStart w:id="98" w:name="_Toc382771737"/>
      <w:r w:rsidRPr="004D15D7">
        <w:rPr>
          <w:b/>
        </w:rPr>
        <w:t xml:space="preserve">Listing </w:t>
      </w:r>
      <w:r w:rsidRPr="004D15D7">
        <w:rPr>
          <w:b/>
        </w:rPr>
        <w:fldChar w:fldCharType="begin"/>
      </w:r>
      <w:r w:rsidRPr="004D15D7">
        <w:rPr>
          <w:b/>
        </w:rPr>
        <w:instrText xml:space="preserve"> SEQ Listing \* ARABIC </w:instrText>
      </w:r>
      <w:r w:rsidRPr="004D15D7">
        <w:rPr>
          <w:b/>
        </w:rPr>
        <w:fldChar w:fldCharType="separate"/>
      </w:r>
      <w:r w:rsidR="00EA324E">
        <w:rPr>
          <w:b/>
          <w:noProof/>
        </w:rPr>
        <w:t>12</w:t>
      </w:r>
      <w:r w:rsidRPr="004D15D7">
        <w:rPr>
          <w:b/>
        </w:rPr>
        <w:fldChar w:fldCharType="end"/>
      </w:r>
      <w:bookmarkEnd w:id="97"/>
      <w:r w:rsidRPr="004D15D7">
        <w:rPr>
          <w:b/>
        </w:rPr>
        <w:t>.</w:t>
      </w:r>
      <w:r>
        <w:t xml:space="preserve"> The specifications for the </w:t>
      </w:r>
      <w:r w:rsidRPr="004D15D7">
        <w:rPr>
          <w:rStyle w:val="ComputerCode"/>
        </w:rPr>
        <w:t>PrimaryOutput</w:t>
      </w:r>
      <w:r>
        <w:t xml:space="preserve"> of </w:t>
      </w:r>
      <w:r>
        <w:fldChar w:fldCharType="begin"/>
      </w:r>
      <w:r>
        <w:instrText xml:space="preserve"> REF _Ref381610397 \h </w:instrText>
      </w:r>
      <w:r>
        <w:fldChar w:fldCharType="separate"/>
      </w:r>
      <w:r w:rsidR="00EA324E" w:rsidRPr="004D15D7">
        <w:rPr>
          <w:b/>
        </w:rPr>
        <w:t xml:space="preserve">Listing </w:t>
      </w:r>
      <w:r w:rsidR="00EA324E">
        <w:rPr>
          <w:b/>
          <w:noProof/>
        </w:rPr>
        <w:t>11</w:t>
      </w:r>
      <w:r>
        <w:fldChar w:fldCharType="end"/>
      </w:r>
      <w:r>
        <w:t>.</w:t>
      </w:r>
      <w:bookmarkEnd w:id="98"/>
    </w:p>
    <w:tbl>
      <w:tblPr>
        <w:tblStyle w:val="TableGrid"/>
        <w:tblW w:w="0" w:type="auto"/>
        <w:tblLook w:val="04A0" w:firstRow="1" w:lastRow="0" w:firstColumn="1" w:lastColumn="0" w:noHBand="0" w:noVBand="1"/>
      </w:tblPr>
      <w:tblGrid>
        <w:gridCol w:w="8494"/>
      </w:tblGrid>
      <w:tr w:rsidR="004D15D7" w14:paraId="3C35F669" w14:textId="77777777" w:rsidTr="004D15D7">
        <w:tc>
          <w:tcPr>
            <w:tcW w:w="8494" w:type="dxa"/>
          </w:tcPr>
          <w:p w14:paraId="40A53A3C" w14:textId="46764FC2" w:rsidR="004D15D7" w:rsidRPr="004D15D7" w:rsidRDefault="004D15D7" w:rsidP="004D15D7">
            <w:pPr>
              <w:rPr>
                <w:rStyle w:val="ComputerCode"/>
              </w:rPr>
            </w:pPr>
            <w:r w:rsidRPr="004D15D7">
              <w:rPr>
                <w:rStyle w:val="ComputerCode"/>
              </w:rPr>
              <w:t>&lt;?xml version="1.0" encoding="UTF-8"?&gt;</w:t>
            </w:r>
          </w:p>
          <w:p w14:paraId="6CCE6E9C" w14:textId="77777777" w:rsidR="004D15D7" w:rsidRDefault="004D15D7" w:rsidP="004D15D7">
            <w:pPr>
              <w:rPr>
                <w:rStyle w:val="ComputerCode"/>
              </w:rPr>
            </w:pPr>
            <w:r>
              <w:rPr>
                <w:rStyle w:val="ComputerCode"/>
              </w:rPr>
              <w:t>&lt;Graphics</w:t>
            </w:r>
          </w:p>
          <w:p w14:paraId="1DB7D3E9" w14:textId="43DE8D55" w:rsidR="004D15D7" w:rsidRPr="004D15D7" w:rsidRDefault="004D15D7" w:rsidP="004D15D7">
            <w:pPr>
              <w:rPr>
                <w:rStyle w:val="ComputerCode"/>
              </w:rPr>
            </w:pPr>
            <w:r>
              <w:rPr>
                <w:rStyle w:val="ComputerCode"/>
              </w:rPr>
              <w:t xml:space="preserve">   </w:t>
            </w:r>
            <w:r w:rsidRPr="004D15D7">
              <w:rPr>
                <w:rStyle w:val="ComputerCode"/>
              </w:rPr>
              <w:t>resource="data/config/player_profiles/average_user/graphics.xml"&gt;</w:t>
            </w:r>
          </w:p>
          <w:p w14:paraId="4BE0D723" w14:textId="77777777" w:rsidR="004D15D7" w:rsidRDefault="004D15D7" w:rsidP="004D15D7">
            <w:pPr>
              <w:rPr>
                <w:rStyle w:val="ComputerCode"/>
              </w:rPr>
            </w:pPr>
          </w:p>
          <w:p w14:paraId="1A356F85" w14:textId="77777777" w:rsidR="004D15D7" w:rsidRDefault="004D15D7" w:rsidP="004D15D7">
            <w:pPr>
              <w:rPr>
                <w:rStyle w:val="ComputerCode"/>
              </w:rPr>
            </w:pPr>
            <w:r w:rsidRPr="004D15D7">
              <w:rPr>
                <w:rStyle w:val="ComputerCode"/>
              </w:rPr>
              <w:t xml:space="preserve">  &lt;Window width="1024" height="768"</w:t>
            </w:r>
          </w:p>
          <w:p w14:paraId="30494964" w14:textId="29A43573" w:rsidR="004D15D7" w:rsidRPr="004D15D7" w:rsidRDefault="004D15D7" w:rsidP="004D15D7">
            <w:pPr>
              <w:rPr>
                <w:rStyle w:val="ComputerCode"/>
              </w:rPr>
            </w:pPr>
            <w:r>
              <w:rPr>
                <w:rStyle w:val="ComputerCode"/>
              </w:rPr>
              <w:t xml:space="preserve">          </w:t>
            </w:r>
            <w:r w:rsidRPr="004D15D7">
              <w:rPr>
                <w:rStyle w:val="ComputerCode"/>
              </w:rPr>
              <w:t>pixel_depth="32" vsync="false" fullscreen="false" /&gt;</w:t>
            </w:r>
          </w:p>
          <w:p w14:paraId="1BA34217" w14:textId="77777777" w:rsidR="004D15D7" w:rsidRDefault="004D15D7" w:rsidP="004D15D7">
            <w:pPr>
              <w:rPr>
                <w:rStyle w:val="ComputerCode"/>
              </w:rPr>
            </w:pPr>
          </w:p>
          <w:p w14:paraId="06916091" w14:textId="77777777" w:rsidR="004D15D7" w:rsidRPr="004D15D7" w:rsidRDefault="004D15D7" w:rsidP="004D15D7">
            <w:pPr>
              <w:rPr>
                <w:rStyle w:val="ComputerCode"/>
              </w:rPr>
            </w:pPr>
            <w:r w:rsidRPr="004D15D7">
              <w:rPr>
                <w:rStyle w:val="ComputerCode"/>
              </w:rPr>
              <w:t xml:space="preserve">  &lt;Renderer name="OpenGL Rendering Subsystem"/&gt;</w:t>
            </w:r>
          </w:p>
          <w:p w14:paraId="612B2081" w14:textId="77777777" w:rsidR="004D15D7" w:rsidRDefault="004D15D7" w:rsidP="004D15D7">
            <w:pPr>
              <w:rPr>
                <w:rStyle w:val="ComputerCode"/>
              </w:rPr>
            </w:pPr>
          </w:p>
          <w:p w14:paraId="7577E3C7" w14:textId="77777777" w:rsidR="004D15D7" w:rsidRPr="004D15D7" w:rsidRDefault="004D15D7" w:rsidP="004D15D7">
            <w:pPr>
              <w:rPr>
                <w:rStyle w:val="ComputerCode"/>
              </w:rPr>
            </w:pPr>
            <w:r w:rsidRPr="004D15D7">
              <w:rPr>
                <w:rStyle w:val="ComputerCode"/>
              </w:rPr>
              <w:t xml:space="preserve">  &lt;Text&gt;</w:t>
            </w:r>
          </w:p>
          <w:p w14:paraId="136A4CCC" w14:textId="77777777" w:rsidR="004D15D7" w:rsidRPr="004D15D7" w:rsidRDefault="004D15D7" w:rsidP="004D15D7">
            <w:pPr>
              <w:rPr>
                <w:rStyle w:val="ComputerCode"/>
              </w:rPr>
            </w:pPr>
            <w:r w:rsidRPr="004D15D7">
              <w:rPr>
                <w:rStyle w:val="ComputerCode"/>
              </w:rPr>
              <w:t xml:space="preserve">    &lt;Font resource="font_name" size="10" /&gt;</w:t>
            </w:r>
          </w:p>
          <w:p w14:paraId="7010D931" w14:textId="77777777" w:rsidR="004D15D7" w:rsidRPr="004D15D7" w:rsidRDefault="004D15D7" w:rsidP="004D15D7">
            <w:pPr>
              <w:rPr>
                <w:rStyle w:val="ComputerCode"/>
              </w:rPr>
            </w:pPr>
            <w:r w:rsidRPr="004D15D7">
              <w:rPr>
                <w:rStyle w:val="ComputerCode"/>
              </w:rPr>
              <w:t xml:space="preserve">    &lt;Subtitles enabled="false" /&gt;</w:t>
            </w:r>
          </w:p>
          <w:p w14:paraId="516917A6" w14:textId="77777777" w:rsidR="004D15D7" w:rsidRPr="004D15D7" w:rsidRDefault="004D15D7" w:rsidP="004D15D7">
            <w:pPr>
              <w:rPr>
                <w:rStyle w:val="ComputerCode"/>
              </w:rPr>
            </w:pPr>
            <w:r w:rsidRPr="004D15D7">
              <w:rPr>
                <w:rStyle w:val="ComputerCode"/>
              </w:rPr>
              <w:t xml:space="preserve">  &lt;/Text&gt;</w:t>
            </w:r>
          </w:p>
          <w:p w14:paraId="4E8ADEE3" w14:textId="77777777" w:rsidR="004D15D7" w:rsidRDefault="004D15D7" w:rsidP="004D15D7">
            <w:pPr>
              <w:rPr>
                <w:rStyle w:val="ComputerCode"/>
              </w:rPr>
            </w:pPr>
          </w:p>
          <w:p w14:paraId="76E7F885" w14:textId="47BD160B" w:rsidR="004D15D7" w:rsidRDefault="004D15D7" w:rsidP="004D15D7">
            <w:r w:rsidRPr="004D15D7">
              <w:rPr>
                <w:rStyle w:val="ComputerCode"/>
              </w:rPr>
              <w:t>&lt;/Graphics&gt;</w:t>
            </w:r>
          </w:p>
        </w:tc>
      </w:tr>
    </w:tbl>
    <w:p w14:paraId="7A8E35BF" w14:textId="77777777" w:rsidR="00A974EE" w:rsidRDefault="00A974EE" w:rsidP="009C46D3"/>
    <w:p w14:paraId="49CF1711" w14:textId="42683606" w:rsidR="00A974EE" w:rsidRDefault="004D15D7" w:rsidP="009C46D3">
      <w:r>
        <w:t xml:space="preserve">The other files are similar and are discussed with more depth in Section </w:t>
      </w:r>
      <w:r>
        <w:fldChar w:fldCharType="begin"/>
      </w:r>
      <w:r>
        <w:instrText xml:space="preserve"> REF _Ref381610776 \r \h </w:instrText>
      </w:r>
      <w:r>
        <w:fldChar w:fldCharType="separate"/>
      </w:r>
      <w:r w:rsidR="00EA324E">
        <w:t>4.6</w:t>
      </w:r>
      <w:r>
        <w:fldChar w:fldCharType="end"/>
      </w:r>
      <w:r>
        <w:t>.</w:t>
      </w:r>
    </w:p>
    <w:p w14:paraId="1753B2F8" w14:textId="6D194E79" w:rsidR="00B60139" w:rsidRDefault="0024398F" w:rsidP="00B60139">
      <w:pPr>
        <w:pStyle w:val="Heading3"/>
      </w:pPr>
      <w:bookmarkStart w:id="99" w:name="_Ref381200706"/>
      <w:bookmarkStart w:id="100" w:name="_Toc382771608"/>
      <w:r>
        <w:lastRenderedPageBreak/>
        <w:t>Game View Architecture</w:t>
      </w:r>
      <w:bookmarkEnd w:id="99"/>
      <w:bookmarkEnd w:id="100"/>
    </w:p>
    <w:p w14:paraId="2CAE89F6" w14:textId="6D540A49" w:rsidR="00EB53EF" w:rsidRDefault="00EB53EF" w:rsidP="00EB53EF">
      <w:r>
        <w:t xml:space="preserve">The architecture of the UGE Game View layer is illustrated in </w:t>
      </w:r>
      <w:r>
        <w:fldChar w:fldCharType="begin"/>
      </w:r>
      <w:r>
        <w:instrText xml:space="preserve"> REF _Ref381633524 \h </w:instrText>
      </w:r>
      <w:r>
        <w:fldChar w:fldCharType="separate"/>
      </w:r>
      <w:r w:rsidR="00EA324E" w:rsidRPr="00EB53EF">
        <w:rPr>
          <w:b/>
        </w:rPr>
        <w:t xml:space="preserve">Figure </w:t>
      </w:r>
      <w:r w:rsidR="00EA324E">
        <w:rPr>
          <w:b/>
          <w:noProof/>
        </w:rPr>
        <w:t>7</w:t>
      </w:r>
      <w:r>
        <w:fldChar w:fldCharType="end"/>
      </w:r>
      <w:r>
        <w:t xml:space="preserve">. This figure presents the </w:t>
      </w:r>
      <w:r w:rsidRPr="00EB53EF">
        <w:rPr>
          <w:rStyle w:val="ComputerCode"/>
        </w:rPr>
        <w:t>IGameView</w:t>
      </w:r>
      <w:r>
        <w:t xml:space="preserve"> abstract interface, which provides an abstraction for any possible game view (as stated in Section </w:t>
      </w:r>
      <w:r>
        <w:fldChar w:fldCharType="begin"/>
      </w:r>
      <w:r>
        <w:instrText xml:space="preserve"> REF _Ref381633175 \r \h </w:instrText>
      </w:r>
      <w:r>
        <w:fldChar w:fldCharType="separate"/>
      </w:r>
      <w:r w:rsidR="00EA324E">
        <w:t>3.4.1.2</w:t>
      </w:r>
      <w:r>
        <w:fldChar w:fldCharType="end"/>
      </w:r>
      <w:r>
        <w:t xml:space="preserve">, it is possible to create different types of game views, including views for non-human actors). A game can have as many </w:t>
      </w:r>
      <w:r w:rsidRPr="00EB53EF">
        <w:rPr>
          <w:rStyle w:val="ComputerCode"/>
        </w:rPr>
        <w:t>IGameViews</w:t>
      </w:r>
      <w:r>
        <w:t xml:space="preserve"> implementations as wanted; it is also possible to load a custom one from a </w:t>
      </w:r>
      <w:r w:rsidR="004A4F54">
        <w:t>player profile</w:t>
      </w:r>
      <w:r>
        <w:t>.</w:t>
      </w:r>
    </w:p>
    <w:p w14:paraId="655BB8A0" w14:textId="77777777" w:rsidR="00EB53EF" w:rsidRDefault="00EB53EF" w:rsidP="00EB53EF">
      <w:pPr>
        <w:keepNext/>
      </w:pPr>
      <w:r>
        <w:rPr>
          <w:noProof/>
          <w:lang w:val="pt-BR" w:eastAsia="pt-BR"/>
        </w:rPr>
        <w:drawing>
          <wp:inline distT="0" distB="0" distL="0" distR="0" wp14:anchorId="24DF76EF" wp14:editId="7568A9F1">
            <wp:extent cx="5400040" cy="5942330"/>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400040" cy="5942330"/>
                    </a:xfrm>
                    <a:prstGeom prst="rect">
                      <a:avLst/>
                    </a:prstGeom>
                  </pic:spPr>
                </pic:pic>
              </a:graphicData>
            </a:graphic>
          </wp:inline>
        </w:drawing>
      </w:r>
    </w:p>
    <w:p w14:paraId="63DE957A" w14:textId="0C5ABB5B" w:rsidR="0024398F" w:rsidRDefault="00EB53EF" w:rsidP="00EB53EF">
      <w:pPr>
        <w:pStyle w:val="Caption"/>
        <w:jc w:val="center"/>
      </w:pPr>
      <w:bookmarkStart w:id="101" w:name="_Ref381633524"/>
      <w:bookmarkStart w:id="102" w:name="_Toc382771692"/>
      <w:r w:rsidRPr="00EB53EF">
        <w:rPr>
          <w:b/>
        </w:rPr>
        <w:t xml:space="preserve">Figure </w:t>
      </w:r>
      <w:r w:rsidRPr="00EB53EF">
        <w:rPr>
          <w:b/>
        </w:rPr>
        <w:fldChar w:fldCharType="begin"/>
      </w:r>
      <w:r w:rsidRPr="00EB53EF">
        <w:rPr>
          <w:b/>
        </w:rPr>
        <w:instrText xml:space="preserve"> SEQ Figure \* ARABIC </w:instrText>
      </w:r>
      <w:r w:rsidRPr="00EB53EF">
        <w:rPr>
          <w:b/>
        </w:rPr>
        <w:fldChar w:fldCharType="separate"/>
      </w:r>
      <w:r w:rsidR="00EA324E">
        <w:rPr>
          <w:b/>
          <w:noProof/>
        </w:rPr>
        <w:t>7</w:t>
      </w:r>
      <w:r w:rsidRPr="00EB53EF">
        <w:rPr>
          <w:b/>
        </w:rPr>
        <w:fldChar w:fldCharType="end"/>
      </w:r>
      <w:bookmarkEnd w:id="101"/>
      <w:r w:rsidRPr="00EB53EF">
        <w:rPr>
          <w:b/>
        </w:rPr>
        <w:t>.</w:t>
      </w:r>
      <w:r>
        <w:t xml:space="preserve"> UGE Input and Output: the </w:t>
      </w:r>
      <w:r w:rsidRPr="00EB53EF">
        <w:rPr>
          <w:rStyle w:val="ComputerCode"/>
        </w:rPr>
        <w:t>IGameView</w:t>
      </w:r>
      <w:r>
        <w:t xml:space="preserve"> abstract interface and the </w:t>
      </w:r>
      <w:r w:rsidRPr="00EB53EF">
        <w:rPr>
          <w:rStyle w:val="ComputerCode"/>
        </w:rPr>
        <w:t>HumanGameView</w:t>
      </w:r>
      <w:r>
        <w:t>.</w:t>
      </w:r>
      <w:bookmarkEnd w:id="102"/>
    </w:p>
    <w:p w14:paraId="4C5E8944" w14:textId="77777777" w:rsidR="000623EA" w:rsidRDefault="000623EA" w:rsidP="000623EA">
      <w:r>
        <w:t xml:space="preserve">The </w:t>
      </w:r>
      <w:r w:rsidRPr="000623EA">
        <w:rPr>
          <w:rStyle w:val="ComputerCode"/>
        </w:rPr>
        <w:t>IGameView</w:t>
      </w:r>
      <w:r>
        <w:t xml:space="preserve"> defines the run-time lifecycle of a view, including its initialization and de-initialization, updating and rendering. The implementation of the </w:t>
      </w:r>
      <w:r w:rsidRPr="00EB53EF">
        <w:rPr>
          <w:rStyle w:val="ComputerCode"/>
        </w:rPr>
        <w:t>IGameView</w:t>
      </w:r>
      <w:r>
        <w:t xml:space="preserve"> are responsible for presenting the game to the user and fetching his/her game commands – or for controlling an NPC, presenting other human users in a network game, playing a </w:t>
      </w:r>
      <w:r>
        <w:lastRenderedPageBreak/>
        <w:t>replay... The way the information will be gathered and presented depends only on the implementation.</w:t>
      </w:r>
    </w:p>
    <w:p w14:paraId="6639045B" w14:textId="738D7A60" w:rsidR="00FB1D67" w:rsidRDefault="00F077BB" w:rsidP="0024398F">
      <w:r>
        <w:t>To b</w:t>
      </w:r>
      <w:r w:rsidR="00FB1D67">
        <w:t xml:space="preserve">ring everything together, the </w:t>
      </w:r>
      <w:r>
        <w:rPr>
          <w:rStyle w:val="ComputerCode"/>
        </w:rPr>
        <w:t>IGameView</w:t>
      </w:r>
      <w:r w:rsidR="00FB1D67">
        <w:t xml:space="preserve"> dataflow is illustrated in </w:t>
      </w:r>
      <w:r w:rsidR="00FB1D67">
        <w:fldChar w:fldCharType="begin"/>
      </w:r>
      <w:r w:rsidR="00FB1D67">
        <w:instrText xml:space="preserve"> REF _Ref381713943 \h </w:instrText>
      </w:r>
      <w:r w:rsidR="00FB1D67">
        <w:fldChar w:fldCharType="separate"/>
      </w:r>
      <w:r w:rsidR="00EA324E" w:rsidRPr="00FB1D67">
        <w:rPr>
          <w:b/>
        </w:rPr>
        <w:t xml:space="preserve">Figure </w:t>
      </w:r>
      <w:r w:rsidR="00EA324E">
        <w:rPr>
          <w:b/>
          <w:noProof/>
        </w:rPr>
        <w:t>8</w:t>
      </w:r>
      <w:r w:rsidR="00FB1D67">
        <w:fldChar w:fldCharType="end"/>
      </w:r>
      <w:r w:rsidR="00FB1D67">
        <w:t>.</w:t>
      </w:r>
      <w:r>
        <w:t xml:space="preserve"> This figure sums UGE’s proposal: the </w:t>
      </w:r>
      <w:r w:rsidRPr="00F077BB">
        <w:rPr>
          <w:rStyle w:val="ComputerCode"/>
        </w:rPr>
        <w:t>GameLogic</w:t>
      </w:r>
      <w:r>
        <w:t xml:space="preserve"> does not depends on specific IO and, thus, its IO can be specialized to suit the users’ abilities and interaction needs. The implementation of the </w:t>
      </w:r>
      <w:r w:rsidRPr="00F077BB">
        <w:rPr>
          <w:rStyle w:val="ComputerCode"/>
        </w:rPr>
        <w:t>IGameView</w:t>
      </w:r>
      <w:r>
        <w:t xml:space="preserve"> abstract interface can capture the current </w:t>
      </w:r>
      <w:r w:rsidRPr="00F077BB">
        <w:rPr>
          <w:rStyle w:val="ComputerCode"/>
        </w:rPr>
        <w:t>GameScene</w:t>
      </w:r>
      <w:r>
        <w:t xml:space="preserve"> and present its contents to the user</w:t>
      </w:r>
      <w:r w:rsidR="001F4626">
        <w:t xml:space="preserve"> using a </w:t>
      </w:r>
      <w:r w:rsidR="001F4626" w:rsidRPr="001F4626">
        <w:rPr>
          <w:rStyle w:val="ComputerCode"/>
        </w:rPr>
        <w:t>SceneRenderer</w:t>
      </w:r>
      <w:r>
        <w:t xml:space="preserve">; it can also capture the input information and translate to </w:t>
      </w:r>
      <w:r w:rsidRPr="00F077BB">
        <w:rPr>
          <w:rStyle w:val="ComputerCode"/>
        </w:rPr>
        <w:t>GameCommands</w:t>
      </w:r>
      <w:r>
        <w:t xml:space="preserve">, which, in turn, will feed the </w:t>
      </w:r>
      <w:r w:rsidRPr="00F077BB">
        <w:rPr>
          <w:rStyle w:val="ComputerCode"/>
        </w:rPr>
        <w:t>GameLogic</w:t>
      </w:r>
      <w:r>
        <w:t>.</w:t>
      </w:r>
    </w:p>
    <w:p w14:paraId="03AC707F" w14:textId="77777777" w:rsidR="00FB1D67" w:rsidRDefault="00FB1D67" w:rsidP="00B11258">
      <w:pPr>
        <w:keepNext/>
        <w:jc w:val="center"/>
      </w:pPr>
      <w:r>
        <w:rPr>
          <w:noProof/>
          <w:lang w:val="pt-BR" w:eastAsia="pt-BR"/>
        </w:rPr>
        <w:drawing>
          <wp:inline distT="0" distB="0" distL="0" distR="0" wp14:anchorId="4138A62D" wp14:editId="56FE0199">
            <wp:extent cx="5331460" cy="2299429"/>
            <wp:effectExtent l="0" t="0" r="254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351431" cy="2308042"/>
                    </a:xfrm>
                    <a:prstGeom prst="rect">
                      <a:avLst/>
                    </a:prstGeom>
                    <a:noFill/>
                  </pic:spPr>
                </pic:pic>
              </a:graphicData>
            </a:graphic>
          </wp:inline>
        </w:drawing>
      </w:r>
    </w:p>
    <w:p w14:paraId="34690BA6" w14:textId="55DD861B" w:rsidR="00FB1D67" w:rsidRDefault="00FB1D67" w:rsidP="00FB1D67">
      <w:pPr>
        <w:pStyle w:val="Caption"/>
        <w:jc w:val="center"/>
      </w:pPr>
      <w:bookmarkStart w:id="103" w:name="_Ref381713943"/>
      <w:bookmarkStart w:id="104" w:name="_Toc382771693"/>
      <w:r w:rsidRPr="00FB1D67">
        <w:rPr>
          <w:b/>
        </w:rPr>
        <w:t xml:space="preserve">Figure </w:t>
      </w:r>
      <w:r w:rsidRPr="00FB1D67">
        <w:rPr>
          <w:b/>
        </w:rPr>
        <w:fldChar w:fldCharType="begin"/>
      </w:r>
      <w:r w:rsidRPr="00FB1D67">
        <w:rPr>
          <w:b/>
        </w:rPr>
        <w:instrText xml:space="preserve"> SEQ Figure \* ARABIC </w:instrText>
      </w:r>
      <w:r w:rsidRPr="00FB1D67">
        <w:rPr>
          <w:b/>
        </w:rPr>
        <w:fldChar w:fldCharType="separate"/>
      </w:r>
      <w:r w:rsidR="00EA324E">
        <w:rPr>
          <w:b/>
          <w:noProof/>
        </w:rPr>
        <w:t>8</w:t>
      </w:r>
      <w:r w:rsidRPr="00FB1D67">
        <w:rPr>
          <w:b/>
        </w:rPr>
        <w:fldChar w:fldCharType="end"/>
      </w:r>
      <w:bookmarkEnd w:id="103"/>
      <w:r w:rsidRPr="00FB1D67">
        <w:rPr>
          <w:b/>
        </w:rPr>
        <w:t>.</w:t>
      </w:r>
      <w:r>
        <w:t xml:space="preserve"> </w:t>
      </w:r>
      <w:bookmarkStart w:id="105" w:name="_Ref381713939"/>
      <w:r>
        <w:t xml:space="preserve">The </w:t>
      </w:r>
      <w:r w:rsidR="00B11258">
        <w:rPr>
          <w:rStyle w:val="ComputerCode"/>
        </w:rPr>
        <w:t>I</w:t>
      </w:r>
      <w:r w:rsidRPr="00FB1D67">
        <w:rPr>
          <w:rStyle w:val="ComputerCode"/>
        </w:rPr>
        <w:t>GameView</w:t>
      </w:r>
      <w:r>
        <w:t xml:space="preserve"> dataflow.</w:t>
      </w:r>
      <w:bookmarkEnd w:id="104"/>
      <w:bookmarkEnd w:id="105"/>
    </w:p>
    <w:p w14:paraId="005DE322" w14:textId="738671DC" w:rsidR="00B11258" w:rsidRDefault="00B11258" w:rsidP="0024398F">
      <w:r>
        <w:t xml:space="preserve">A lower-level representation is illustrated in </w:t>
      </w:r>
      <w:r>
        <w:fldChar w:fldCharType="begin"/>
      </w:r>
      <w:r>
        <w:instrText xml:space="preserve"> REF _Ref381715489 \h </w:instrText>
      </w:r>
      <w:r>
        <w:fldChar w:fldCharType="separate"/>
      </w:r>
      <w:r w:rsidR="00EA324E" w:rsidRPr="00B11258">
        <w:rPr>
          <w:b/>
        </w:rPr>
        <w:t xml:space="preserve">Figure </w:t>
      </w:r>
      <w:r w:rsidR="00EA324E">
        <w:rPr>
          <w:b/>
          <w:noProof/>
        </w:rPr>
        <w:t>9</w:t>
      </w:r>
      <w:r>
        <w:fldChar w:fldCharType="end"/>
      </w:r>
      <w:r>
        <w:t xml:space="preserve">. This figure subdivides the </w:t>
      </w:r>
      <w:r w:rsidRPr="007571BF">
        <w:rPr>
          <w:rStyle w:val="ComputerCode"/>
        </w:rPr>
        <w:t>GameScene</w:t>
      </w:r>
      <w:r>
        <w:t xml:space="preserve"> into in </w:t>
      </w:r>
      <w:r w:rsidRPr="007571BF">
        <w:rPr>
          <w:rStyle w:val="ComputerCode"/>
        </w:rPr>
        <w:t>GameScene</w:t>
      </w:r>
      <w:r>
        <w:t xml:space="preserve"> and </w:t>
      </w:r>
      <w:r w:rsidRPr="007571BF">
        <w:rPr>
          <w:rStyle w:val="ComputerCode"/>
        </w:rPr>
        <w:t>SceneRenderer</w:t>
      </w:r>
      <w:r>
        <w:t xml:space="preserve"> and the </w:t>
      </w:r>
      <w:r w:rsidRPr="007571BF">
        <w:rPr>
          <w:rStyle w:val="ComputerCode"/>
        </w:rPr>
        <w:t>GameCommand</w:t>
      </w:r>
      <w:r>
        <w:t xml:space="preserve"> into its low and high-level </w:t>
      </w:r>
      <w:r w:rsidR="007571BF">
        <w:t>counterparts</w:t>
      </w:r>
      <w:r>
        <w:t xml:space="preserve">, as described in Sections </w:t>
      </w:r>
      <w:r>
        <w:fldChar w:fldCharType="begin"/>
      </w:r>
      <w:r>
        <w:instrText xml:space="preserve"> REF _Ref381715527 \r \h </w:instrText>
      </w:r>
      <w:r>
        <w:fldChar w:fldCharType="separate"/>
      </w:r>
      <w:r w:rsidR="00EA324E">
        <w:t>3.3.1</w:t>
      </w:r>
      <w:r>
        <w:fldChar w:fldCharType="end"/>
      </w:r>
      <w:r>
        <w:t xml:space="preserve"> and </w:t>
      </w:r>
      <w:r>
        <w:fldChar w:fldCharType="begin"/>
      </w:r>
      <w:r>
        <w:instrText xml:space="preserve"> REF _Ref381715535 \r \h </w:instrText>
      </w:r>
      <w:r>
        <w:fldChar w:fldCharType="separate"/>
      </w:r>
      <w:r w:rsidR="00EA324E">
        <w:t>3.4.1</w:t>
      </w:r>
      <w:r>
        <w:fldChar w:fldCharType="end"/>
      </w:r>
      <w:r>
        <w:t>.</w:t>
      </w:r>
    </w:p>
    <w:p w14:paraId="532A1BEA" w14:textId="77777777" w:rsidR="00B11258" w:rsidRDefault="00B11258" w:rsidP="00B11258">
      <w:pPr>
        <w:keepNext/>
        <w:jc w:val="center"/>
      </w:pPr>
      <w:r>
        <w:rPr>
          <w:noProof/>
          <w:lang w:val="pt-BR" w:eastAsia="pt-BR"/>
        </w:rPr>
        <w:drawing>
          <wp:inline distT="0" distB="0" distL="0" distR="0" wp14:anchorId="3075D3B3" wp14:editId="6BCE3057">
            <wp:extent cx="5304564" cy="17145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316419" cy="1718332"/>
                    </a:xfrm>
                    <a:prstGeom prst="rect">
                      <a:avLst/>
                    </a:prstGeom>
                    <a:noFill/>
                  </pic:spPr>
                </pic:pic>
              </a:graphicData>
            </a:graphic>
          </wp:inline>
        </w:drawing>
      </w:r>
    </w:p>
    <w:p w14:paraId="6356191B" w14:textId="1E7515CE" w:rsidR="00B11258" w:rsidRDefault="00B11258" w:rsidP="00B11258">
      <w:pPr>
        <w:pStyle w:val="Caption"/>
        <w:jc w:val="center"/>
      </w:pPr>
      <w:bookmarkStart w:id="106" w:name="_Ref381715489"/>
      <w:bookmarkStart w:id="107" w:name="_Toc382771694"/>
      <w:r w:rsidRPr="00B11258">
        <w:rPr>
          <w:b/>
        </w:rPr>
        <w:t xml:space="preserve">Figure </w:t>
      </w:r>
      <w:r w:rsidRPr="00B11258">
        <w:rPr>
          <w:b/>
        </w:rPr>
        <w:fldChar w:fldCharType="begin"/>
      </w:r>
      <w:r w:rsidRPr="00B11258">
        <w:rPr>
          <w:b/>
        </w:rPr>
        <w:instrText xml:space="preserve"> SEQ Figure \* ARABIC </w:instrText>
      </w:r>
      <w:r w:rsidRPr="00B11258">
        <w:rPr>
          <w:b/>
        </w:rPr>
        <w:fldChar w:fldCharType="separate"/>
      </w:r>
      <w:r w:rsidR="00EA324E">
        <w:rPr>
          <w:b/>
          <w:noProof/>
        </w:rPr>
        <w:t>9</w:t>
      </w:r>
      <w:r w:rsidRPr="00B11258">
        <w:rPr>
          <w:b/>
        </w:rPr>
        <w:fldChar w:fldCharType="end"/>
      </w:r>
      <w:bookmarkEnd w:id="106"/>
      <w:r w:rsidRPr="00B11258">
        <w:rPr>
          <w:b/>
        </w:rPr>
        <w:t>.</w:t>
      </w:r>
      <w:r>
        <w:t xml:space="preserve"> A lower level </w:t>
      </w:r>
      <w:r w:rsidRPr="0048623B">
        <w:rPr>
          <w:rStyle w:val="ComputerCode"/>
        </w:rPr>
        <w:t>IGameView</w:t>
      </w:r>
      <w:r>
        <w:t xml:space="preserve"> dataflow.</w:t>
      </w:r>
      <w:bookmarkEnd w:id="107"/>
    </w:p>
    <w:p w14:paraId="61A95F76" w14:textId="35DFFFF2" w:rsidR="00F077BB" w:rsidRDefault="00F077BB" w:rsidP="0024398F">
      <w:r>
        <w:t xml:space="preserve">UGE provides a default implementation of the </w:t>
      </w:r>
      <w:r w:rsidRPr="00EB53EF">
        <w:rPr>
          <w:rStyle w:val="ComputerCode"/>
        </w:rPr>
        <w:t>IGameView</w:t>
      </w:r>
      <w:r>
        <w:t xml:space="preserve"> interface for human users: the </w:t>
      </w:r>
      <w:r w:rsidRPr="00EB53EF">
        <w:rPr>
          <w:rStyle w:val="ComputerCode"/>
        </w:rPr>
        <w:t>HumanGameView</w:t>
      </w:r>
      <w:r w:rsidRPr="00EB53EF">
        <w:t>, also s</w:t>
      </w:r>
      <w:r>
        <w:t xml:space="preserve">hown in </w:t>
      </w:r>
      <w:r>
        <w:fldChar w:fldCharType="begin"/>
      </w:r>
      <w:r>
        <w:instrText xml:space="preserve"> REF _Ref381633524 \h </w:instrText>
      </w:r>
      <w:r>
        <w:fldChar w:fldCharType="separate"/>
      </w:r>
      <w:r w:rsidR="00EA324E" w:rsidRPr="00EB53EF">
        <w:rPr>
          <w:b/>
        </w:rPr>
        <w:t xml:space="preserve">Figure </w:t>
      </w:r>
      <w:r w:rsidR="00EA324E">
        <w:rPr>
          <w:b/>
          <w:noProof/>
        </w:rPr>
        <w:t>7</w:t>
      </w:r>
      <w:r>
        <w:fldChar w:fldCharType="end"/>
      </w:r>
      <w:r>
        <w:t xml:space="preserve">. The </w:t>
      </w:r>
      <w:r w:rsidRPr="00EB53EF">
        <w:rPr>
          <w:rStyle w:val="ComputerCode"/>
        </w:rPr>
        <w:t>HumanGameView</w:t>
      </w:r>
      <w:r>
        <w:t xml:space="preserve"> offers convenient methods to allow the user to interact with the game, including outputting the game data to the user using a </w:t>
      </w:r>
      <w:r w:rsidRPr="000623EA">
        <w:rPr>
          <w:rStyle w:val="ComputerCode"/>
        </w:rPr>
        <w:t>Camera</w:t>
      </w:r>
      <w:r>
        <w:t xml:space="preserve"> and </w:t>
      </w:r>
      <w:r w:rsidRPr="00B701E3">
        <w:rPr>
          <w:rStyle w:val="ComputerCode"/>
        </w:rPr>
        <w:t>SceneRenderer</w:t>
      </w:r>
      <w:r>
        <w:t xml:space="preserve">s and gathering his/her commands using a </w:t>
      </w:r>
      <w:r w:rsidRPr="00EB53EF">
        <w:rPr>
          <w:rStyle w:val="ComputerCode"/>
        </w:rPr>
        <w:t>GameController</w:t>
      </w:r>
      <w:r>
        <w:t xml:space="preserve"> (as described in Section </w:t>
      </w:r>
      <w:r>
        <w:fldChar w:fldCharType="begin"/>
      </w:r>
      <w:r>
        <w:instrText xml:space="preserve"> REF _Ref381200314 \r \h </w:instrText>
      </w:r>
      <w:r>
        <w:fldChar w:fldCharType="separate"/>
      </w:r>
      <w:r w:rsidR="00EA324E">
        <w:t>3.4.1.1</w:t>
      </w:r>
      <w:r>
        <w:fldChar w:fldCharType="end"/>
      </w:r>
      <w:r>
        <w:t>). It should be inherited by and can be overloaded by a game specific child class.</w:t>
      </w:r>
    </w:p>
    <w:p w14:paraId="00FAAF9B" w14:textId="569176B6" w:rsidR="00EB53EF" w:rsidRDefault="000623EA" w:rsidP="0024398F">
      <w:r>
        <w:lastRenderedPageBreak/>
        <w:t xml:space="preserve">The following section describes how the </w:t>
      </w:r>
      <w:r w:rsidRPr="000623EA">
        <w:rPr>
          <w:rStyle w:val="ComputerCode"/>
        </w:rPr>
        <w:t>IGameView</w:t>
      </w:r>
      <w:r>
        <w:t xml:space="preserve"> works during run-time, taking the </w:t>
      </w:r>
      <w:r w:rsidRPr="000623EA">
        <w:rPr>
          <w:rStyle w:val="ComputerCode"/>
        </w:rPr>
        <w:t>HumanGameView</w:t>
      </w:r>
      <w:r>
        <w:t xml:space="preserve"> as a reference.</w:t>
      </w:r>
    </w:p>
    <w:p w14:paraId="7EE45A09" w14:textId="1B566C76" w:rsidR="0024398F" w:rsidRDefault="0024398F" w:rsidP="0024398F">
      <w:pPr>
        <w:pStyle w:val="Heading3"/>
      </w:pPr>
      <w:bookmarkStart w:id="108" w:name="_Ref381200711"/>
      <w:bookmarkStart w:id="109" w:name="_Toc382771609"/>
      <w:r>
        <w:t>Game View Run-Time</w:t>
      </w:r>
      <w:bookmarkEnd w:id="108"/>
      <w:bookmarkEnd w:id="109"/>
    </w:p>
    <w:p w14:paraId="5364D52B" w14:textId="7EF95EB3" w:rsidR="000623EA" w:rsidRDefault="000623EA" w:rsidP="000623EA">
      <w:r>
        <w:t xml:space="preserve">Similarly to the Section </w:t>
      </w:r>
      <w:r>
        <w:fldChar w:fldCharType="begin"/>
      </w:r>
      <w:r>
        <w:instrText xml:space="preserve"> REF _Ref381124613 \r \h </w:instrText>
      </w:r>
      <w:r>
        <w:fldChar w:fldCharType="separate"/>
      </w:r>
      <w:r w:rsidR="00EA324E">
        <w:t>3.3.3</w:t>
      </w:r>
      <w:r>
        <w:fldChar w:fldCharType="end"/>
      </w:r>
      <w:r>
        <w:t xml:space="preserve">’s </w:t>
      </w:r>
      <w:r w:rsidRPr="000623EA">
        <w:rPr>
          <w:rStyle w:val="ComputerCode"/>
        </w:rPr>
        <w:t>IGameLogic</w:t>
      </w:r>
      <w:r>
        <w:t xml:space="preserve"> case, the </w:t>
      </w:r>
      <w:r w:rsidRPr="00332940">
        <w:rPr>
          <w:rStyle w:val="ComputerCode"/>
        </w:rPr>
        <w:t>IGame</w:t>
      </w:r>
      <w:r>
        <w:rPr>
          <w:rStyle w:val="ComputerCode"/>
        </w:rPr>
        <w:t>View</w:t>
      </w:r>
      <w:r>
        <w:t xml:space="preserve"> is also an abstract interface; thus, this section will outline the run-time of the </w:t>
      </w:r>
      <w:r>
        <w:rPr>
          <w:rStyle w:val="ComputerCode"/>
        </w:rPr>
        <w:t>HumanGameView</w:t>
      </w:r>
      <w:r>
        <w:t xml:space="preserve">. New implementation of the </w:t>
      </w:r>
      <w:r w:rsidRPr="00332940">
        <w:rPr>
          <w:rStyle w:val="ComputerCode"/>
        </w:rPr>
        <w:t>IGame</w:t>
      </w:r>
      <w:r>
        <w:rPr>
          <w:rStyle w:val="ComputerCode"/>
        </w:rPr>
        <w:t>View</w:t>
      </w:r>
      <w:r>
        <w:t xml:space="preserve"> might want to use it as a reference implementation.</w:t>
      </w:r>
      <w:r w:rsidR="00BD5638">
        <w:t xml:space="preserve"> Regardless of implementation, the </w:t>
      </w:r>
      <w:r w:rsidR="00BD5638" w:rsidRPr="00BD5638">
        <w:rPr>
          <w:rStyle w:val="ComputerCode"/>
        </w:rPr>
        <w:t>IGame</w:t>
      </w:r>
      <w:r w:rsidR="00BD5638">
        <w:rPr>
          <w:rStyle w:val="ComputerCode"/>
        </w:rPr>
        <w:t>View</w:t>
      </w:r>
      <w:r w:rsidR="00BD5638">
        <w:t xml:space="preserve"> is updated after the </w:t>
      </w:r>
      <w:r w:rsidR="00BD5638" w:rsidRPr="00BD5638">
        <w:rPr>
          <w:rStyle w:val="ComputerCode"/>
        </w:rPr>
        <w:t>IGameLogic</w:t>
      </w:r>
      <w:r w:rsidR="00BD5638">
        <w:t xml:space="preserve"> by the </w:t>
      </w:r>
      <w:r w:rsidR="00BD5638" w:rsidRPr="00BD5638">
        <w:rPr>
          <w:rStyle w:val="ComputerCode"/>
        </w:rPr>
        <w:t>GameApplication</w:t>
      </w:r>
      <w:r w:rsidR="00BD5638">
        <w:t xml:space="preserve"> during the game loop (refer to </w:t>
      </w:r>
      <w:r w:rsidR="00BD5638">
        <w:fldChar w:fldCharType="begin"/>
      </w:r>
      <w:r w:rsidR="00BD5638" w:rsidRPr="00D204EE">
        <w:instrText xml:space="preserve"> REF _Ref380338278 \h </w:instrText>
      </w:r>
      <w:r w:rsidR="00BD5638">
        <w:fldChar w:fldCharType="separate"/>
      </w:r>
      <w:r w:rsidR="00EA324E" w:rsidRPr="009E3E20">
        <w:rPr>
          <w:b/>
        </w:rPr>
        <w:t xml:space="preserve">Listing </w:t>
      </w:r>
      <w:r w:rsidR="00EA324E">
        <w:rPr>
          <w:b/>
          <w:noProof/>
        </w:rPr>
        <w:t>2</w:t>
      </w:r>
      <w:r w:rsidR="00BD5638">
        <w:fldChar w:fldCharType="end"/>
      </w:r>
      <w:r w:rsidR="00BD5638">
        <w:t xml:space="preserve"> in Section </w:t>
      </w:r>
      <w:r w:rsidR="00BD5638">
        <w:fldChar w:fldCharType="begin"/>
      </w:r>
      <w:r w:rsidR="00BD5638">
        <w:instrText xml:space="preserve"> REF _Ref381635152 \r \h </w:instrText>
      </w:r>
      <w:r w:rsidR="00BD5638">
        <w:fldChar w:fldCharType="separate"/>
      </w:r>
      <w:r w:rsidR="00EA324E">
        <w:t>3.2.3</w:t>
      </w:r>
      <w:r w:rsidR="00BD5638">
        <w:fldChar w:fldCharType="end"/>
      </w:r>
      <w:r w:rsidR="00BD5638">
        <w:t>).</w:t>
      </w:r>
    </w:p>
    <w:p w14:paraId="23D8B459" w14:textId="4CF98F4D" w:rsidR="00B701E3" w:rsidRDefault="00B701E3" w:rsidP="000623EA">
      <w:r>
        <w:t xml:space="preserve">The </w:t>
      </w:r>
      <w:r w:rsidRPr="00AD29FE">
        <w:rPr>
          <w:rStyle w:val="ComputerCode"/>
        </w:rPr>
        <w:t>HumanGameView</w:t>
      </w:r>
      <w:r>
        <w:t xml:space="preserve"> run-time lifecycle starts with a call to its </w:t>
      </w:r>
      <w:r w:rsidRPr="00B701E3">
        <w:rPr>
          <w:rStyle w:val="ComputerCode"/>
        </w:rPr>
        <w:t>vInit()</w:t>
      </w:r>
      <w:r>
        <w:t xml:space="preserve"> method – outlined in </w:t>
      </w:r>
      <w:r>
        <w:fldChar w:fldCharType="begin"/>
      </w:r>
      <w:r>
        <w:instrText xml:space="preserve"> REF _Ref381636023 \h </w:instrText>
      </w:r>
      <w:r>
        <w:fldChar w:fldCharType="separate"/>
      </w:r>
      <w:r w:rsidR="00EA324E" w:rsidRPr="00B701E3">
        <w:rPr>
          <w:b/>
        </w:rPr>
        <w:t xml:space="preserve">Listing </w:t>
      </w:r>
      <w:r w:rsidR="00EA324E">
        <w:rPr>
          <w:b/>
          <w:noProof/>
        </w:rPr>
        <w:t>13</w:t>
      </w:r>
      <w:r>
        <w:fldChar w:fldCharType="end"/>
      </w:r>
      <w:r>
        <w:t>.</w:t>
      </w:r>
      <w:r w:rsidR="000946C2">
        <w:t xml:space="preserve"> This method initializes its data members, including the </w:t>
      </w:r>
      <w:r w:rsidR="000946C2" w:rsidRPr="000946C2">
        <w:rPr>
          <w:rStyle w:val="ComputerCode"/>
        </w:rPr>
        <w:t>SceneRenderManager</w:t>
      </w:r>
      <w:r w:rsidR="004A2B0F" w:rsidRPr="004A2B0F">
        <w:t xml:space="preserve"> and the </w:t>
      </w:r>
      <w:r w:rsidR="004A2B0F">
        <w:rPr>
          <w:rStyle w:val="ComputerCode"/>
        </w:rPr>
        <w:t>Camera</w:t>
      </w:r>
      <w:r w:rsidR="000946C2">
        <w:t xml:space="preserve"> (Section</w:t>
      </w:r>
      <w:r w:rsidR="004A2B0F">
        <w:t>s</w:t>
      </w:r>
      <w:r w:rsidR="000946C2">
        <w:t xml:space="preserve"> </w:t>
      </w:r>
      <w:r w:rsidR="000946C2">
        <w:fldChar w:fldCharType="begin"/>
      </w:r>
      <w:r w:rsidR="000946C2">
        <w:instrText xml:space="preserve"> REF _Ref381708327 \r \h </w:instrText>
      </w:r>
      <w:r w:rsidR="000946C2">
        <w:fldChar w:fldCharType="separate"/>
      </w:r>
      <w:r w:rsidR="00EA324E">
        <w:t>3.4.1.3</w:t>
      </w:r>
      <w:r w:rsidR="000946C2">
        <w:fldChar w:fldCharType="end"/>
      </w:r>
      <w:r w:rsidR="004A2B0F">
        <w:t xml:space="preserve"> and </w:t>
      </w:r>
      <w:r w:rsidR="004A2B0F">
        <w:fldChar w:fldCharType="begin"/>
      </w:r>
      <w:r w:rsidR="004A2B0F">
        <w:instrText xml:space="preserve"> REF _Ref380417507 \r \h </w:instrText>
      </w:r>
      <w:r w:rsidR="004A2B0F">
        <w:fldChar w:fldCharType="separate"/>
      </w:r>
      <w:r w:rsidR="00EA324E">
        <w:t>4.8</w:t>
      </w:r>
      <w:r w:rsidR="004A2B0F">
        <w:fldChar w:fldCharType="end"/>
      </w:r>
      <w:r w:rsidR="000946C2">
        <w:t xml:space="preserve">) and the </w:t>
      </w:r>
      <w:r w:rsidR="000946C2">
        <w:rPr>
          <w:rStyle w:val="ComputerCode"/>
        </w:rPr>
        <w:t>GameC</w:t>
      </w:r>
      <w:r w:rsidR="000946C2" w:rsidRPr="000946C2">
        <w:rPr>
          <w:rStyle w:val="ComputerCode"/>
        </w:rPr>
        <w:t>ontroller</w:t>
      </w:r>
      <w:r w:rsidR="000946C2">
        <w:t xml:space="preserve"> (Section </w:t>
      </w:r>
      <w:r w:rsidR="000946C2">
        <w:fldChar w:fldCharType="begin"/>
      </w:r>
      <w:r w:rsidR="000946C2">
        <w:instrText xml:space="preserve"> REF _Ref381200314 \r \h </w:instrText>
      </w:r>
      <w:r w:rsidR="000946C2">
        <w:fldChar w:fldCharType="separate"/>
      </w:r>
      <w:r w:rsidR="00EA324E">
        <w:t>3.4.1.1</w:t>
      </w:r>
      <w:r w:rsidR="000946C2">
        <w:fldChar w:fldCharType="end"/>
      </w:r>
      <w:r w:rsidR="000946C2">
        <w:t>). The human view for a game should override this method and register the view’s event delegates, if any.</w:t>
      </w:r>
    </w:p>
    <w:p w14:paraId="36B3ADBD" w14:textId="2166AC17" w:rsidR="00B701E3" w:rsidRDefault="00B701E3" w:rsidP="00B701E3">
      <w:pPr>
        <w:pStyle w:val="Caption"/>
        <w:keepNext/>
        <w:jc w:val="center"/>
      </w:pPr>
      <w:bookmarkStart w:id="110" w:name="_Ref381636023"/>
      <w:bookmarkStart w:id="111" w:name="_Toc382771738"/>
      <w:r w:rsidRPr="00B701E3">
        <w:rPr>
          <w:b/>
        </w:rPr>
        <w:t xml:space="preserve">Listing </w:t>
      </w:r>
      <w:r w:rsidRPr="00B701E3">
        <w:rPr>
          <w:b/>
        </w:rPr>
        <w:fldChar w:fldCharType="begin"/>
      </w:r>
      <w:r w:rsidRPr="00B701E3">
        <w:rPr>
          <w:b/>
        </w:rPr>
        <w:instrText xml:space="preserve"> SEQ Listing \* ARABIC </w:instrText>
      </w:r>
      <w:r w:rsidRPr="00B701E3">
        <w:rPr>
          <w:b/>
        </w:rPr>
        <w:fldChar w:fldCharType="separate"/>
      </w:r>
      <w:r w:rsidR="00EA324E">
        <w:rPr>
          <w:b/>
          <w:noProof/>
        </w:rPr>
        <w:t>13</w:t>
      </w:r>
      <w:r w:rsidRPr="00B701E3">
        <w:rPr>
          <w:b/>
        </w:rPr>
        <w:fldChar w:fldCharType="end"/>
      </w:r>
      <w:bookmarkEnd w:id="110"/>
      <w:r w:rsidRPr="00B701E3">
        <w:rPr>
          <w:b/>
        </w:rPr>
        <w:t>.</w:t>
      </w:r>
      <w:r>
        <w:t xml:space="preserve"> Initializing the </w:t>
      </w:r>
      <w:r w:rsidRPr="00B701E3">
        <w:rPr>
          <w:rStyle w:val="ComputerCode"/>
        </w:rPr>
        <w:t>HumanGameView</w:t>
      </w:r>
      <w:r>
        <w:t>.</w:t>
      </w:r>
      <w:bookmarkEnd w:id="111"/>
    </w:p>
    <w:tbl>
      <w:tblPr>
        <w:tblStyle w:val="TableGrid"/>
        <w:tblW w:w="0" w:type="auto"/>
        <w:tblLook w:val="04A0" w:firstRow="1" w:lastRow="0" w:firstColumn="1" w:lastColumn="0" w:noHBand="0" w:noVBand="1"/>
      </w:tblPr>
      <w:tblGrid>
        <w:gridCol w:w="8494"/>
      </w:tblGrid>
      <w:tr w:rsidR="00B701E3" w14:paraId="5C2FD664" w14:textId="77777777" w:rsidTr="00B701E3">
        <w:tc>
          <w:tcPr>
            <w:tcW w:w="8494" w:type="dxa"/>
          </w:tcPr>
          <w:p w14:paraId="38A87F5B" w14:textId="77777777" w:rsidR="00B701E3" w:rsidRPr="00B701E3" w:rsidRDefault="00B701E3" w:rsidP="00B701E3">
            <w:pPr>
              <w:rPr>
                <w:rStyle w:val="ComputerCode"/>
              </w:rPr>
            </w:pPr>
            <w:r w:rsidRPr="00B701E3">
              <w:rPr>
                <w:rStyle w:val="ComputerCode"/>
              </w:rPr>
              <w:t>bool HumanGameView::vInit(IScene* const pScene)</w:t>
            </w:r>
          </w:p>
          <w:p w14:paraId="332A93C3" w14:textId="77777777" w:rsidR="00B701E3" w:rsidRPr="00B701E3" w:rsidRDefault="00B701E3" w:rsidP="00B701E3">
            <w:pPr>
              <w:rPr>
                <w:rStyle w:val="ComputerCode"/>
              </w:rPr>
            </w:pPr>
            <w:r w:rsidRPr="00B701E3">
              <w:rPr>
                <w:rStyle w:val="ComputerCode"/>
              </w:rPr>
              <w:t>{</w:t>
            </w:r>
          </w:p>
          <w:p w14:paraId="1F354A3F" w14:textId="77777777" w:rsidR="00B701E3" w:rsidRPr="00B701E3" w:rsidRDefault="00B701E3" w:rsidP="00B701E3">
            <w:pPr>
              <w:rPr>
                <w:rStyle w:val="ComputerCode"/>
              </w:rPr>
            </w:pPr>
            <w:r w:rsidRPr="00B701E3">
              <w:rPr>
                <w:rStyle w:val="ComputerCode"/>
              </w:rPr>
              <w:t xml:space="preserve">    m_bIsPaused = false;</w:t>
            </w:r>
          </w:p>
          <w:p w14:paraId="5A6E19D8" w14:textId="77777777" w:rsidR="00B701E3" w:rsidRPr="00B701E3" w:rsidRDefault="00B701E3" w:rsidP="00B701E3">
            <w:pPr>
              <w:rPr>
                <w:rStyle w:val="ComputerCode"/>
              </w:rPr>
            </w:pPr>
          </w:p>
          <w:p w14:paraId="4CE24DD5" w14:textId="77777777" w:rsidR="00B701E3" w:rsidRPr="00B701E3" w:rsidRDefault="00B701E3" w:rsidP="00B701E3">
            <w:pPr>
              <w:rPr>
                <w:rStyle w:val="ComputerCode"/>
              </w:rPr>
            </w:pPr>
            <w:r w:rsidRPr="00B701E3">
              <w:rPr>
                <w:rStyle w:val="ComputerCode"/>
              </w:rPr>
              <w:t xml:space="preserve">    m_pTaskManager = LIB_NEW TaskManager;</w:t>
            </w:r>
          </w:p>
          <w:p w14:paraId="20D0C078" w14:textId="77777777" w:rsidR="00B701E3" w:rsidRPr="00B701E3" w:rsidRDefault="00B701E3" w:rsidP="00B701E3">
            <w:pPr>
              <w:rPr>
                <w:rStyle w:val="ComputerCode"/>
              </w:rPr>
            </w:pPr>
          </w:p>
          <w:p w14:paraId="03747824" w14:textId="77777777" w:rsidR="00B701E3" w:rsidRPr="00B701E3" w:rsidRDefault="00B701E3" w:rsidP="00B701E3">
            <w:pPr>
              <w:rPr>
                <w:rStyle w:val="ComputerCode"/>
              </w:rPr>
            </w:pPr>
            <w:r w:rsidRPr="00B701E3">
              <w:rPr>
                <w:rStyle w:val="ComputerCode"/>
              </w:rPr>
              <w:t xml:space="preserve">    RegisterAllDelegates();</w:t>
            </w:r>
          </w:p>
          <w:p w14:paraId="2631A790" w14:textId="77777777" w:rsidR="00B701E3" w:rsidRPr="00B701E3" w:rsidRDefault="00B701E3" w:rsidP="00B701E3">
            <w:pPr>
              <w:rPr>
                <w:rStyle w:val="ComputerCode"/>
              </w:rPr>
            </w:pPr>
          </w:p>
          <w:p w14:paraId="59F618C7" w14:textId="77777777" w:rsidR="00B701E3" w:rsidRPr="00B701E3" w:rsidRDefault="00B701E3" w:rsidP="00B701E3">
            <w:pPr>
              <w:rPr>
                <w:rStyle w:val="ComputerCode"/>
              </w:rPr>
            </w:pPr>
            <w:r w:rsidRPr="00B701E3">
              <w:rPr>
                <w:rStyle w:val="ComputerCode"/>
              </w:rPr>
              <w:t xml:space="preserve">    if (!m_SceneRenderManager.Init(pScene))</w:t>
            </w:r>
          </w:p>
          <w:p w14:paraId="51215F7C" w14:textId="77777777" w:rsidR="00B701E3" w:rsidRPr="00B701E3" w:rsidRDefault="00B701E3" w:rsidP="00B701E3">
            <w:pPr>
              <w:rPr>
                <w:rStyle w:val="ComputerCode"/>
              </w:rPr>
            </w:pPr>
            <w:r w:rsidRPr="00B701E3">
              <w:rPr>
                <w:rStyle w:val="ComputerCode"/>
              </w:rPr>
              <w:t xml:space="preserve">    {</w:t>
            </w:r>
          </w:p>
          <w:p w14:paraId="0859060C" w14:textId="77777777" w:rsidR="00B701E3" w:rsidRPr="00B701E3" w:rsidRDefault="00B701E3" w:rsidP="00B701E3">
            <w:pPr>
              <w:rPr>
                <w:rStyle w:val="ComputerCode"/>
              </w:rPr>
            </w:pPr>
            <w:r w:rsidRPr="00B701E3">
              <w:rPr>
                <w:rStyle w:val="ComputerCode"/>
              </w:rPr>
              <w:t xml:space="preserve">        return false;</w:t>
            </w:r>
          </w:p>
          <w:p w14:paraId="5A49A059" w14:textId="77777777" w:rsidR="00B701E3" w:rsidRPr="00B701E3" w:rsidRDefault="00B701E3" w:rsidP="00B701E3">
            <w:pPr>
              <w:rPr>
                <w:rStyle w:val="ComputerCode"/>
              </w:rPr>
            </w:pPr>
            <w:r w:rsidRPr="00B701E3">
              <w:rPr>
                <w:rStyle w:val="ComputerCode"/>
              </w:rPr>
              <w:t xml:space="preserve">    }</w:t>
            </w:r>
          </w:p>
          <w:p w14:paraId="559953B1" w14:textId="77777777" w:rsidR="00B701E3" w:rsidRPr="00B701E3" w:rsidRDefault="00B701E3" w:rsidP="00B701E3">
            <w:pPr>
              <w:rPr>
                <w:rStyle w:val="ComputerCode"/>
              </w:rPr>
            </w:pPr>
          </w:p>
          <w:p w14:paraId="762C9393" w14:textId="77777777" w:rsidR="00B701E3" w:rsidRPr="00B701E3" w:rsidRDefault="00B701E3" w:rsidP="00B701E3">
            <w:pPr>
              <w:rPr>
                <w:rStyle w:val="ComputerCode"/>
              </w:rPr>
            </w:pPr>
            <w:r w:rsidRPr="00B701E3">
              <w:rPr>
                <w:rStyle w:val="ComputerCode"/>
              </w:rPr>
              <w:t xml:space="preserve">    m_pCamera = vCreateCamera();</w:t>
            </w:r>
          </w:p>
          <w:p w14:paraId="27266C49" w14:textId="77777777" w:rsidR="00B701E3" w:rsidRPr="00B701E3" w:rsidRDefault="00B701E3" w:rsidP="00B701E3">
            <w:pPr>
              <w:rPr>
                <w:rStyle w:val="ComputerCode"/>
              </w:rPr>
            </w:pPr>
            <w:r w:rsidRPr="00B701E3">
              <w:rPr>
                <w:rStyle w:val="ComputerCode"/>
              </w:rPr>
              <w:t xml:space="preserve">    assert(m_pCamera != nullptr &amp;&amp; "Invalid camera!");</w:t>
            </w:r>
          </w:p>
          <w:p w14:paraId="0814E5FE" w14:textId="77777777" w:rsidR="00B701E3" w:rsidRPr="00B701E3" w:rsidRDefault="00B701E3" w:rsidP="00B701E3">
            <w:pPr>
              <w:rPr>
                <w:rStyle w:val="ComputerCode"/>
              </w:rPr>
            </w:pPr>
            <w:r w:rsidRPr="00B701E3">
              <w:rPr>
                <w:rStyle w:val="ComputerCode"/>
              </w:rPr>
              <w:t xml:space="preserve">    m_SceneRenderManager.AddCamera(m_pCamera);</w:t>
            </w:r>
          </w:p>
          <w:p w14:paraId="24C800F7" w14:textId="77777777" w:rsidR="00B701E3" w:rsidRPr="00B701E3" w:rsidRDefault="00B701E3" w:rsidP="00B701E3">
            <w:pPr>
              <w:rPr>
                <w:rStyle w:val="ComputerCode"/>
              </w:rPr>
            </w:pPr>
          </w:p>
          <w:p w14:paraId="27D9C658" w14:textId="77777777" w:rsidR="00B701E3" w:rsidRPr="00B701E3" w:rsidRDefault="00B701E3" w:rsidP="00B701E3">
            <w:pPr>
              <w:rPr>
                <w:rStyle w:val="ComputerCode"/>
              </w:rPr>
            </w:pPr>
            <w:r w:rsidRPr="00B701E3">
              <w:rPr>
                <w:rStyle w:val="ComputerCode"/>
              </w:rPr>
              <w:t xml:space="preserve">    m_pController = vCreateController();</w:t>
            </w:r>
          </w:p>
          <w:p w14:paraId="689AE3CD" w14:textId="77777777" w:rsidR="00B701E3" w:rsidRPr="00B701E3" w:rsidRDefault="00B701E3" w:rsidP="00B701E3">
            <w:pPr>
              <w:rPr>
                <w:rStyle w:val="ComputerCode"/>
              </w:rPr>
            </w:pPr>
            <w:r w:rsidRPr="00B701E3">
              <w:rPr>
                <w:rStyle w:val="ComputerCode"/>
              </w:rPr>
              <w:t xml:space="preserve">    assert(m_pController != nullptr &amp;&amp; "Invalid controller!");</w:t>
            </w:r>
          </w:p>
          <w:p w14:paraId="19221467" w14:textId="77777777" w:rsidR="00B701E3" w:rsidRPr="00B701E3" w:rsidRDefault="00B701E3" w:rsidP="00B701E3">
            <w:pPr>
              <w:rPr>
                <w:rStyle w:val="ComputerCode"/>
              </w:rPr>
            </w:pPr>
            <w:r w:rsidRPr="00B701E3">
              <w:rPr>
                <w:rStyle w:val="ComputerCode"/>
              </w:rPr>
              <w:t xml:space="preserve">    m_pController-&gt;vInit();</w:t>
            </w:r>
          </w:p>
          <w:p w14:paraId="4B758098" w14:textId="77777777" w:rsidR="00B701E3" w:rsidRPr="00B701E3" w:rsidRDefault="00B701E3" w:rsidP="00B701E3">
            <w:pPr>
              <w:rPr>
                <w:rStyle w:val="ComputerCode"/>
              </w:rPr>
            </w:pPr>
          </w:p>
          <w:p w14:paraId="75D32480" w14:textId="77777777" w:rsidR="00B701E3" w:rsidRPr="00B701E3" w:rsidRDefault="00B701E3" w:rsidP="00B701E3">
            <w:pPr>
              <w:rPr>
                <w:rStyle w:val="ComputerCode"/>
              </w:rPr>
            </w:pPr>
            <w:r w:rsidRPr="00B701E3">
              <w:rPr>
                <w:rStyle w:val="ComputerCode"/>
              </w:rPr>
              <w:t xml:space="preserve">    return true;</w:t>
            </w:r>
          </w:p>
          <w:p w14:paraId="6928C58E" w14:textId="402C482C" w:rsidR="00B701E3" w:rsidRDefault="00B701E3" w:rsidP="00B701E3">
            <w:r w:rsidRPr="00B701E3">
              <w:rPr>
                <w:rStyle w:val="ComputerCode"/>
              </w:rPr>
              <w:t>}</w:t>
            </w:r>
          </w:p>
        </w:tc>
      </w:tr>
    </w:tbl>
    <w:p w14:paraId="2656068D" w14:textId="77777777" w:rsidR="00B701E3" w:rsidRDefault="00B701E3" w:rsidP="000623EA"/>
    <w:p w14:paraId="4D4617AE" w14:textId="4727A5EF" w:rsidR="00B701E3" w:rsidRDefault="000946C2" w:rsidP="000623EA">
      <w:r>
        <w:t xml:space="preserve">It is interesting to note that the </w:t>
      </w:r>
      <w:r w:rsidRPr="000946C2">
        <w:rPr>
          <w:rStyle w:val="ComputerCode"/>
        </w:rPr>
        <w:t>HumanGameView</w:t>
      </w:r>
      <w:r>
        <w:t xml:space="preserve"> has its own </w:t>
      </w:r>
      <w:r w:rsidRPr="000946C2">
        <w:rPr>
          <w:rStyle w:val="ComputerCode"/>
        </w:rPr>
        <w:t>TaskManager</w:t>
      </w:r>
      <w:r>
        <w:t xml:space="preserve">. This is convenient for handling UI specific tasks – for instance, updating health bars in a </w:t>
      </w:r>
      <w:r w:rsidR="004A2B0F">
        <w:t>HUD (Head-Up Display)</w:t>
      </w:r>
      <w:r>
        <w:t>.</w:t>
      </w:r>
    </w:p>
    <w:p w14:paraId="4777C71B" w14:textId="05058247" w:rsidR="000946C2" w:rsidRDefault="000946C2" w:rsidP="00EF6FEF">
      <w:r>
        <w:t xml:space="preserve">The </w:t>
      </w:r>
      <w:r w:rsidRPr="000946C2">
        <w:rPr>
          <w:rStyle w:val="ComputerCode"/>
        </w:rPr>
        <w:t>HumanGameView</w:t>
      </w:r>
      <w:r>
        <w:t xml:space="preserve"> is supposed to be operated by a human player. Thus, it is necessary to know which actor the player controls. This is possible with the </w:t>
      </w:r>
      <w:r w:rsidRPr="000946C2">
        <w:rPr>
          <w:rStyle w:val="ComputerCode"/>
        </w:rPr>
        <w:t>vOnAttach()</w:t>
      </w:r>
      <w:r>
        <w:t xml:space="preserve"> method (</w:t>
      </w:r>
      <w:r>
        <w:fldChar w:fldCharType="begin"/>
      </w:r>
      <w:r>
        <w:instrText xml:space="preserve"> REF _Ref381636025 \h </w:instrText>
      </w:r>
      <w:r>
        <w:fldChar w:fldCharType="separate"/>
      </w:r>
      <w:r w:rsidR="00EA324E" w:rsidRPr="00B701E3">
        <w:rPr>
          <w:b/>
        </w:rPr>
        <w:t xml:space="preserve">Listing </w:t>
      </w:r>
      <w:r w:rsidR="00EA324E">
        <w:rPr>
          <w:b/>
          <w:noProof/>
        </w:rPr>
        <w:t>14</w:t>
      </w:r>
      <w:r>
        <w:fldChar w:fldCharType="end"/>
      </w:r>
      <w:r>
        <w:t>).</w:t>
      </w:r>
      <w:r w:rsidR="00EF6FEF">
        <w:t xml:space="preserve"> With the </w:t>
      </w:r>
      <w:r w:rsidR="00EF6FEF" w:rsidRPr="00EF6FEF">
        <w:rPr>
          <w:rStyle w:val="ComputerCode"/>
        </w:rPr>
        <w:t>ActorID</w:t>
      </w:r>
      <w:r w:rsidR="00EF6FEF">
        <w:t xml:space="preserve">, it is possible to query the actor’s data members, such as </w:t>
      </w:r>
      <w:r w:rsidR="00EF6FEF">
        <w:lastRenderedPageBreak/>
        <w:t xml:space="preserve">its position in the game world. On the other hand, the </w:t>
      </w:r>
      <w:r w:rsidR="00EF6FEF" w:rsidRPr="00EF6FEF">
        <w:rPr>
          <w:rStyle w:val="ComputerCode"/>
        </w:rPr>
        <w:t>GameViewID</w:t>
      </w:r>
      <w:r w:rsidR="00EF6FEF">
        <w:t xml:space="preserve"> allows using different </w:t>
      </w:r>
      <w:r w:rsidR="00EF6FEF" w:rsidRPr="00EF6FEF">
        <w:rPr>
          <w:rStyle w:val="ComputerCode"/>
        </w:rPr>
        <w:t>IGameViews</w:t>
      </w:r>
      <w:r w:rsidR="00EF6FEF">
        <w:t xml:space="preserve"> for different purposes. </w:t>
      </w:r>
    </w:p>
    <w:p w14:paraId="591E2F4C" w14:textId="77777777" w:rsidR="000946C2" w:rsidRDefault="000946C2" w:rsidP="000946C2">
      <w:pPr>
        <w:pStyle w:val="Caption"/>
        <w:keepNext/>
        <w:jc w:val="center"/>
      </w:pPr>
      <w:bookmarkStart w:id="112" w:name="_Ref381636025"/>
      <w:bookmarkStart w:id="113" w:name="_Toc382771739"/>
      <w:r w:rsidRPr="00B701E3">
        <w:rPr>
          <w:b/>
        </w:rPr>
        <w:t xml:space="preserve">Listing </w:t>
      </w:r>
      <w:r w:rsidRPr="00B701E3">
        <w:rPr>
          <w:b/>
        </w:rPr>
        <w:fldChar w:fldCharType="begin"/>
      </w:r>
      <w:r w:rsidRPr="00B701E3">
        <w:rPr>
          <w:b/>
        </w:rPr>
        <w:instrText xml:space="preserve"> SEQ Listing \* ARABIC </w:instrText>
      </w:r>
      <w:r w:rsidRPr="00B701E3">
        <w:rPr>
          <w:b/>
        </w:rPr>
        <w:fldChar w:fldCharType="separate"/>
      </w:r>
      <w:r w:rsidR="00EA324E">
        <w:rPr>
          <w:b/>
          <w:noProof/>
        </w:rPr>
        <w:t>14</w:t>
      </w:r>
      <w:r w:rsidRPr="00B701E3">
        <w:rPr>
          <w:b/>
        </w:rPr>
        <w:fldChar w:fldCharType="end"/>
      </w:r>
      <w:bookmarkEnd w:id="112"/>
      <w:r w:rsidRPr="00B701E3">
        <w:rPr>
          <w:b/>
        </w:rPr>
        <w:t>.</w:t>
      </w:r>
      <w:r>
        <w:t xml:space="preserve"> Attaching a human controlled actor to the </w:t>
      </w:r>
      <w:r w:rsidRPr="00B701E3">
        <w:rPr>
          <w:rStyle w:val="ComputerCode"/>
        </w:rPr>
        <w:t>HumanGameView</w:t>
      </w:r>
      <w:r>
        <w:t>.</w:t>
      </w:r>
      <w:bookmarkEnd w:id="113"/>
    </w:p>
    <w:tbl>
      <w:tblPr>
        <w:tblStyle w:val="TableGrid"/>
        <w:tblW w:w="0" w:type="auto"/>
        <w:tblLook w:val="04A0" w:firstRow="1" w:lastRow="0" w:firstColumn="1" w:lastColumn="0" w:noHBand="0" w:noVBand="1"/>
      </w:tblPr>
      <w:tblGrid>
        <w:gridCol w:w="8494"/>
      </w:tblGrid>
      <w:tr w:rsidR="000946C2" w14:paraId="22F413C7" w14:textId="77777777" w:rsidTr="000946C2">
        <w:tc>
          <w:tcPr>
            <w:tcW w:w="8494" w:type="dxa"/>
          </w:tcPr>
          <w:p w14:paraId="7609644D" w14:textId="77777777" w:rsidR="000946C2" w:rsidRPr="00B701E3" w:rsidRDefault="000946C2" w:rsidP="000946C2">
            <w:pPr>
              <w:rPr>
                <w:rStyle w:val="ComputerCode"/>
              </w:rPr>
            </w:pPr>
            <w:r w:rsidRPr="00B701E3">
              <w:rPr>
                <w:rStyle w:val="ComputerCode"/>
              </w:rPr>
              <w:t>void HumanGameView::vOnAttach(GameViewID viewID, ActorID actorID)</w:t>
            </w:r>
          </w:p>
          <w:p w14:paraId="6159DB2D" w14:textId="77777777" w:rsidR="000946C2" w:rsidRPr="00B701E3" w:rsidRDefault="000946C2" w:rsidP="000946C2">
            <w:pPr>
              <w:rPr>
                <w:rStyle w:val="ComputerCode"/>
              </w:rPr>
            </w:pPr>
            <w:r w:rsidRPr="00B701E3">
              <w:rPr>
                <w:rStyle w:val="ComputerCode"/>
              </w:rPr>
              <w:t>{</w:t>
            </w:r>
          </w:p>
          <w:p w14:paraId="4F3A3B44" w14:textId="77777777" w:rsidR="000946C2" w:rsidRPr="00B701E3" w:rsidRDefault="000946C2" w:rsidP="000946C2">
            <w:pPr>
              <w:rPr>
                <w:rStyle w:val="ComputerCode"/>
              </w:rPr>
            </w:pPr>
            <w:r w:rsidRPr="00B701E3">
              <w:rPr>
                <w:rStyle w:val="ComputerCode"/>
              </w:rPr>
              <w:t xml:space="preserve">    m_GameViewID = viewID;</w:t>
            </w:r>
          </w:p>
          <w:p w14:paraId="08008B74" w14:textId="77777777" w:rsidR="000946C2" w:rsidRPr="00B701E3" w:rsidRDefault="000946C2" w:rsidP="000946C2">
            <w:pPr>
              <w:rPr>
                <w:rStyle w:val="ComputerCode"/>
              </w:rPr>
            </w:pPr>
            <w:r w:rsidRPr="00B701E3">
              <w:rPr>
                <w:rStyle w:val="ComputerCode"/>
              </w:rPr>
              <w:t xml:space="preserve">    </w:t>
            </w:r>
          </w:p>
          <w:p w14:paraId="17F29C43" w14:textId="77777777" w:rsidR="000946C2" w:rsidRPr="00B701E3" w:rsidRDefault="000946C2" w:rsidP="000946C2">
            <w:pPr>
              <w:rPr>
                <w:rStyle w:val="ComputerCode"/>
              </w:rPr>
            </w:pPr>
            <w:r w:rsidRPr="00B701E3">
              <w:rPr>
                <w:rStyle w:val="ComputerCode"/>
              </w:rPr>
              <w:t xml:space="preserve">    vSetControlledActor(actorID, false);</w:t>
            </w:r>
          </w:p>
          <w:p w14:paraId="516175E1" w14:textId="77777777" w:rsidR="000946C2" w:rsidRDefault="000946C2" w:rsidP="000946C2">
            <w:r w:rsidRPr="00B701E3">
              <w:rPr>
                <w:rStyle w:val="ComputerCode"/>
              </w:rPr>
              <w:t>}</w:t>
            </w:r>
          </w:p>
        </w:tc>
      </w:tr>
    </w:tbl>
    <w:p w14:paraId="15073A7E" w14:textId="77777777" w:rsidR="00B701E3" w:rsidRDefault="00B701E3" w:rsidP="000623EA"/>
    <w:p w14:paraId="5A05ECF8" w14:textId="0F1AEADB" w:rsidR="001C3317" w:rsidRDefault="001C3317" w:rsidP="0024398F">
      <w:r>
        <w:t xml:space="preserve">The </w:t>
      </w:r>
      <w:r w:rsidRPr="001C3317">
        <w:rPr>
          <w:rStyle w:val="ComputerCode"/>
        </w:rPr>
        <w:t>vSetControlledActor()</w:t>
      </w:r>
      <w:r>
        <w:t xml:space="preserve"> is specific to the </w:t>
      </w:r>
      <w:r>
        <w:rPr>
          <w:rStyle w:val="ComputerCode"/>
        </w:rPr>
        <w:t>HumanGameView</w:t>
      </w:r>
      <w:r>
        <w:t xml:space="preserve"> and is discussed in Section </w:t>
      </w:r>
      <w:r>
        <w:fldChar w:fldCharType="begin"/>
      </w:r>
      <w:r>
        <w:instrText xml:space="preserve"> REF _Ref381710242 \r \h </w:instrText>
      </w:r>
      <w:r>
        <w:fldChar w:fldCharType="separate"/>
      </w:r>
      <w:r w:rsidR="00EA324E">
        <w:t>3.4.4</w:t>
      </w:r>
      <w:r>
        <w:fldChar w:fldCharType="end"/>
      </w:r>
      <w:r>
        <w:t>.</w:t>
      </w:r>
    </w:p>
    <w:p w14:paraId="513A86FC" w14:textId="38570AF3" w:rsidR="00BD5638" w:rsidRDefault="00EF6FEF" w:rsidP="0024398F">
      <w:r>
        <w:t xml:space="preserve">With our without an attached actor, the </w:t>
      </w:r>
      <w:r w:rsidR="00BD5638" w:rsidRPr="00EF6FEF">
        <w:rPr>
          <w:rStyle w:val="ComputerCode"/>
        </w:rPr>
        <w:t>vOnUpdate()</w:t>
      </w:r>
      <w:r w:rsidR="00B701E3">
        <w:t xml:space="preserve"> </w:t>
      </w:r>
      <w:r>
        <w:t>method (</w:t>
      </w:r>
      <w:r w:rsidR="00B701E3">
        <w:fldChar w:fldCharType="begin"/>
      </w:r>
      <w:r w:rsidR="00B701E3">
        <w:instrText xml:space="preserve"> REF _Ref381636024 \h </w:instrText>
      </w:r>
      <w:r w:rsidR="00B701E3">
        <w:fldChar w:fldCharType="separate"/>
      </w:r>
      <w:r w:rsidR="00EA324E" w:rsidRPr="00B701E3">
        <w:rPr>
          <w:b/>
        </w:rPr>
        <w:t xml:space="preserve">Listing </w:t>
      </w:r>
      <w:r w:rsidR="00EA324E">
        <w:rPr>
          <w:b/>
          <w:noProof/>
        </w:rPr>
        <w:t>15</w:t>
      </w:r>
      <w:r w:rsidR="00B701E3">
        <w:fldChar w:fldCharType="end"/>
      </w:r>
      <w:r>
        <w:t xml:space="preserve">) is responsible for updating the </w:t>
      </w:r>
      <w:r w:rsidRPr="00EF6FEF">
        <w:rPr>
          <w:rStyle w:val="ComputerCode"/>
        </w:rPr>
        <w:t>HumanGameView</w:t>
      </w:r>
      <w:r>
        <w:t xml:space="preserve">. As the name suggests, this method does not render or presents the game yet; instead, it updates the IO subsystems. Thus, it allows the rendering subsystems to prepare for rendering and capture the user input. Any other state or logic operation regarding the game presentation should be updated </w:t>
      </w:r>
      <w:r w:rsidR="004A2B0F">
        <w:t>by the subclass in this method</w:t>
      </w:r>
      <w:r>
        <w:t>.</w:t>
      </w:r>
    </w:p>
    <w:p w14:paraId="30AC7D8E" w14:textId="44345430" w:rsidR="00B701E3" w:rsidRDefault="00B701E3" w:rsidP="00B701E3">
      <w:pPr>
        <w:pStyle w:val="Caption"/>
        <w:keepNext/>
        <w:jc w:val="center"/>
      </w:pPr>
      <w:bookmarkStart w:id="114" w:name="_Ref381636024"/>
      <w:bookmarkStart w:id="115" w:name="_Toc382771740"/>
      <w:r w:rsidRPr="00B701E3">
        <w:rPr>
          <w:b/>
        </w:rPr>
        <w:t xml:space="preserve">Listing </w:t>
      </w:r>
      <w:r w:rsidRPr="00B701E3">
        <w:rPr>
          <w:b/>
        </w:rPr>
        <w:fldChar w:fldCharType="begin"/>
      </w:r>
      <w:r w:rsidRPr="00B701E3">
        <w:rPr>
          <w:b/>
        </w:rPr>
        <w:instrText xml:space="preserve"> SEQ Listing \* ARABIC </w:instrText>
      </w:r>
      <w:r w:rsidRPr="00B701E3">
        <w:rPr>
          <w:b/>
        </w:rPr>
        <w:fldChar w:fldCharType="separate"/>
      </w:r>
      <w:r w:rsidR="00EA324E">
        <w:rPr>
          <w:b/>
          <w:noProof/>
        </w:rPr>
        <w:t>15</w:t>
      </w:r>
      <w:r w:rsidRPr="00B701E3">
        <w:rPr>
          <w:b/>
        </w:rPr>
        <w:fldChar w:fldCharType="end"/>
      </w:r>
      <w:bookmarkEnd w:id="114"/>
      <w:r w:rsidRPr="00B701E3">
        <w:rPr>
          <w:b/>
        </w:rPr>
        <w:t>.</w:t>
      </w:r>
      <w:r>
        <w:t xml:space="preserve"> Updating the </w:t>
      </w:r>
      <w:r w:rsidRPr="00B701E3">
        <w:rPr>
          <w:rStyle w:val="ComputerCode"/>
        </w:rPr>
        <w:t>HumanGameView</w:t>
      </w:r>
      <w:r>
        <w:t>.</w:t>
      </w:r>
      <w:bookmarkEnd w:id="115"/>
    </w:p>
    <w:tbl>
      <w:tblPr>
        <w:tblStyle w:val="TableGrid"/>
        <w:tblW w:w="0" w:type="auto"/>
        <w:tblLook w:val="04A0" w:firstRow="1" w:lastRow="0" w:firstColumn="1" w:lastColumn="0" w:noHBand="0" w:noVBand="1"/>
      </w:tblPr>
      <w:tblGrid>
        <w:gridCol w:w="8494"/>
      </w:tblGrid>
      <w:tr w:rsidR="00B701E3" w14:paraId="01E61879" w14:textId="77777777" w:rsidTr="00B701E3">
        <w:tc>
          <w:tcPr>
            <w:tcW w:w="8494" w:type="dxa"/>
          </w:tcPr>
          <w:p w14:paraId="569A3CFE" w14:textId="77777777" w:rsidR="00B701E3" w:rsidRPr="00B701E3" w:rsidRDefault="00B701E3" w:rsidP="00B701E3">
            <w:pPr>
              <w:rPr>
                <w:rStyle w:val="ComputerCode"/>
              </w:rPr>
            </w:pPr>
            <w:r w:rsidRPr="00B701E3">
              <w:rPr>
                <w:rStyle w:val="ComputerCode"/>
              </w:rPr>
              <w:t>bool HumanGameView::vOnUpdate(const unsigned long timeElapsed)</w:t>
            </w:r>
          </w:p>
          <w:p w14:paraId="7622CA6A" w14:textId="77777777" w:rsidR="00B701E3" w:rsidRPr="00B701E3" w:rsidRDefault="00B701E3" w:rsidP="00B701E3">
            <w:pPr>
              <w:rPr>
                <w:rStyle w:val="ComputerCode"/>
              </w:rPr>
            </w:pPr>
            <w:r w:rsidRPr="00B701E3">
              <w:rPr>
                <w:rStyle w:val="ComputerCode"/>
              </w:rPr>
              <w:t>{</w:t>
            </w:r>
          </w:p>
          <w:p w14:paraId="2FBC4529" w14:textId="77777777" w:rsidR="00B701E3" w:rsidRPr="00B701E3" w:rsidRDefault="00B701E3" w:rsidP="00B701E3">
            <w:pPr>
              <w:rPr>
                <w:rStyle w:val="ComputerCode"/>
              </w:rPr>
            </w:pPr>
            <w:r w:rsidRPr="00B701E3">
              <w:rPr>
                <w:rStyle w:val="ComputerCode"/>
              </w:rPr>
              <w:t xml:space="preserve">    unsigned long timeElapsedMs = timeElapsed * 1000u;</w:t>
            </w:r>
          </w:p>
          <w:p w14:paraId="64B60B16" w14:textId="77777777" w:rsidR="00B701E3" w:rsidRPr="00B701E3" w:rsidRDefault="00B701E3" w:rsidP="00B701E3">
            <w:pPr>
              <w:rPr>
                <w:rStyle w:val="ComputerCode"/>
              </w:rPr>
            </w:pPr>
            <w:r w:rsidRPr="00B701E3">
              <w:rPr>
                <w:rStyle w:val="ComputerCode"/>
              </w:rPr>
              <w:t xml:space="preserve">    m_pTaskManager-&gt;UpdateTasks(timeElapsed);</w:t>
            </w:r>
          </w:p>
          <w:p w14:paraId="36D438FD" w14:textId="77777777" w:rsidR="00B701E3" w:rsidRPr="00B701E3" w:rsidRDefault="00B701E3" w:rsidP="00B701E3">
            <w:pPr>
              <w:rPr>
                <w:rStyle w:val="ComputerCode"/>
              </w:rPr>
            </w:pPr>
          </w:p>
          <w:p w14:paraId="069B0E44" w14:textId="77777777" w:rsidR="00B701E3" w:rsidRPr="00B701E3" w:rsidRDefault="00B701E3" w:rsidP="00B701E3">
            <w:pPr>
              <w:rPr>
                <w:rStyle w:val="ComputerCode"/>
              </w:rPr>
            </w:pPr>
            <w:r w:rsidRPr="00B701E3">
              <w:rPr>
                <w:rStyle w:val="ComputerCode"/>
              </w:rPr>
              <w:t xml:space="preserve">    if (!m_SceneRenderManager.Update(timeElapsed))</w:t>
            </w:r>
          </w:p>
          <w:p w14:paraId="057EFDB4" w14:textId="77777777" w:rsidR="00B701E3" w:rsidRPr="00B701E3" w:rsidRDefault="00B701E3" w:rsidP="00B701E3">
            <w:pPr>
              <w:rPr>
                <w:rStyle w:val="ComputerCode"/>
              </w:rPr>
            </w:pPr>
            <w:r w:rsidRPr="00B701E3">
              <w:rPr>
                <w:rStyle w:val="ComputerCode"/>
              </w:rPr>
              <w:t xml:space="preserve">    {</w:t>
            </w:r>
          </w:p>
          <w:p w14:paraId="73D7A24D" w14:textId="77777777" w:rsidR="00B701E3" w:rsidRPr="00B701E3" w:rsidRDefault="00B701E3" w:rsidP="00B701E3">
            <w:pPr>
              <w:rPr>
                <w:rStyle w:val="ComputerCode"/>
              </w:rPr>
            </w:pPr>
            <w:r w:rsidRPr="00B701E3">
              <w:rPr>
                <w:rStyle w:val="ComputerCode"/>
              </w:rPr>
              <w:t xml:space="preserve">        return false;</w:t>
            </w:r>
          </w:p>
          <w:p w14:paraId="327A61DA" w14:textId="77777777" w:rsidR="00B701E3" w:rsidRPr="00B701E3" w:rsidRDefault="00B701E3" w:rsidP="00B701E3">
            <w:pPr>
              <w:rPr>
                <w:rStyle w:val="ComputerCode"/>
              </w:rPr>
            </w:pPr>
            <w:r w:rsidRPr="00B701E3">
              <w:rPr>
                <w:rStyle w:val="ComputerCode"/>
              </w:rPr>
              <w:t xml:space="preserve">    }</w:t>
            </w:r>
          </w:p>
          <w:p w14:paraId="1C08C808" w14:textId="77777777" w:rsidR="00B701E3" w:rsidRPr="00B701E3" w:rsidRDefault="00B701E3" w:rsidP="00B701E3">
            <w:pPr>
              <w:rPr>
                <w:rStyle w:val="ComputerCode"/>
              </w:rPr>
            </w:pPr>
          </w:p>
          <w:p w14:paraId="17EE9A99" w14:textId="77777777" w:rsidR="00B701E3" w:rsidRPr="00B701E3" w:rsidRDefault="00B701E3" w:rsidP="00B701E3">
            <w:pPr>
              <w:rPr>
                <w:rStyle w:val="ComputerCode"/>
              </w:rPr>
            </w:pPr>
            <w:r w:rsidRPr="00B701E3">
              <w:rPr>
                <w:rStyle w:val="ComputerCode"/>
              </w:rPr>
              <w:t xml:space="preserve">    m_pController-&gt;vUpdate(timeElapsed);</w:t>
            </w:r>
          </w:p>
          <w:p w14:paraId="37ADA232" w14:textId="77777777" w:rsidR="00B701E3" w:rsidRPr="00B701E3" w:rsidRDefault="00B701E3" w:rsidP="00B701E3">
            <w:pPr>
              <w:rPr>
                <w:rStyle w:val="ComputerCode"/>
              </w:rPr>
            </w:pPr>
          </w:p>
          <w:p w14:paraId="1B341E00" w14:textId="77777777" w:rsidR="00B701E3" w:rsidRPr="00B701E3" w:rsidRDefault="00B701E3" w:rsidP="00B701E3">
            <w:pPr>
              <w:rPr>
                <w:rStyle w:val="ComputerCode"/>
              </w:rPr>
            </w:pPr>
            <w:r w:rsidRPr="00B701E3">
              <w:rPr>
                <w:rStyle w:val="ComputerCode"/>
              </w:rPr>
              <w:t xml:space="preserve">    return true;</w:t>
            </w:r>
          </w:p>
          <w:p w14:paraId="0380DE8A" w14:textId="396FA491" w:rsidR="00B701E3" w:rsidRDefault="00B701E3" w:rsidP="00B701E3">
            <w:r w:rsidRPr="00B701E3">
              <w:rPr>
                <w:rStyle w:val="ComputerCode"/>
              </w:rPr>
              <w:t>}</w:t>
            </w:r>
          </w:p>
        </w:tc>
      </w:tr>
    </w:tbl>
    <w:p w14:paraId="67F4807D" w14:textId="77777777" w:rsidR="00B701E3" w:rsidRDefault="00B701E3" w:rsidP="0024398F"/>
    <w:p w14:paraId="76262834" w14:textId="57159BE3" w:rsidR="00BD5638" w:rsidRDefault="00EF6FEF" w:rsidP="0024398F">
      <w:r>
        <w:t xml:space="preserve">After updating the internal members, the game is finally render by the </w:t>
      </w:r>
      <w:r w:rsidR="00BD5638" w:rsidRPr="00AD29FE">
        <w:rPr>
          <w:rStyle w:val="ComputerCode"/>
        </w:rPr>
        <w:t>vOnRender()</w:t>
      </w:r>
      <w:r w:rsidR="00B701E3">
        <w:t xml:space="preserve"> </w:t>
      </w:r>
      <w:r>
        <w:t>method (</w:t>
      </w:r>
      <w:r w:rsidR="00B701E3">
        <w:fldChar w:fldCharType="begin"/>
      </w:r>
      <w:r w:rsidR="00B701E3">
        <w:instrText xml:space="preserve"> REF _Ref381636026 \h </w:instrText>
      </w:r>
      <w:r w:rsidR="00B701E3">
        <w:fldChar w:fldCharType="separate"/>
      </w:r>
      <w:r w:rsidR="00EA324E" w:rsidRPr="00B701E3">
        <w:rPr>
          <w:b/>
        </w:rPr>
        <w:t xml:space="preserve">Listing </w:t>
      </w:r>
      <w:r w:rsidR="00EA324E">
        <w:rPr>
          <w:b/>
          <w:noProof/>
        </w:rPr>
        <w:t>16</w:t>
      </w:r>
      <w:r w:rsidR="00B701E3">
        <w:fldChar w:fldCharType="end"/>
      </w:r>
      <w:r>
        <w:t xml:space="preserve">). </w:t>
      </w:r>
      <w:r w:rsidR="004A2B0F">
        <w:t xml:space="preserve">The </w:t>
      </w:r>
      <w:r w:rsidR="004A2B0F" w:rsidRPr="004A2B0F">
        <w:rPr>
          <w:rStyle w:val="ComputerCode"/>
        </w:rPr>
        <w:t>SceneRendererManager</w:t>
      </w:r>
      <w:r w:rsidR="004A2B0F">
        <w:t xml:space="preserve"> copes with rendering the game scene; the game subclass implementation can override this method to present further information, such as a HUD.</w:t>
      </w:r>
    </w:p>
    <w:p w14:paraId="5BB092BD" w14:textId="0BF9F932" w:rsidR="00B701E3" w:rsidRDefault="00B701E3" w:rsidP="00B701E3">
      <w:pPr>
        <w:pStyle w:val="Caption"/>
        <w:keepNext/>
        <w:jc w:val="center"/>
      </w:pPr>
      <w:bookmarkStart w:id="116" w:name="_Ref381636026"/>
      <w:bookmarkStart w:id="117" w:name="_Toc382771741"/>
      <w:r w:rsidRPr="00B701E3">
        <w:rPr>
          <w:b/>
        </w:rPr>
        <w:t xml:space="preserve">Listing </w:t>
      </w:r>
      <w:r w:rsidRPr="00B701E3">
        <w:rPr>
          <w:b/>
        </w:rPr>
        <w:fldChar w:fldCharType="begin"/>
      </w:r>
      <w:r w:rsidRPr="00B701E3">
        <w:rPr>
          <w:b/>
        </w:rPr>
        <w:instrText xml:space="preserve"> SEQ Listing \* ARABIC </w:instrText>
      </w:r>
      <w:r w:rsidRPr="00B701E3">
        <w:rPr>
          <w:b/>
        </w:rPr>
        <w:fldChar w:fldCharType="separate"/>
      </w:r>
      <w:r w:rsidR="00EA324E">
        <w:rPr>
          <w:b/>
          <w:noProof/>
        </w:rPr>
        <w:t>16</w:t>
      </w:r>
      <w:r w:rsidRPr="00B701E3">
        <w:rPr>
          <w:b/>
        </w:rPr>
        <w:fldChar w:fldCharType="end"/>
      </w:r>
      <w:bookmarkEnd w:id="116"/>
      <w:r w:rsidRPr="00B701E3">
        <w:rPr>
          <w:b/>
        </w:rPr>
        <w:t>.</w:t>
      </w:r>
      <w:r>
        <w:t xml:space="preserve"> Rendering the </w:t>
      </w:r>
      <w:r w:rsidRPr="00B701E3">
        <w:rPr>
          <w:rStyle w:val="ComputerCode"/>
        </w:rPr>
        <w:t>HumanGameView</w:t>
      </w:r>
      <w:r>
        <w:t>.</w:t>
      </w:r>
      <w:bookmarkEnd w:id="117"/>
    </w:p>
    <w:tbl>
      <w:tblPr>
        <w:tblStyle w:val="TableGrid"/>
        <w:tblW w:w="0" w:type="auto"/>
        <w:tblLook w:val="04A0" w:firstRow="1" w:lastRow="0" w:firstColumn="1" w:lastColumn="0" w:noHBand="0" w:noVBand="1"/>
      </w:tblPr>
      <w:tblGrid>
        <w:gridCol w:w="8494"/>
      </w:tblGrid>
      <w:tr w:rsidR="00B701E3" w14:paraId="0A4F1E7C" w14:textId="77777777" w:rsidTr="00B701E3">
        <w:tc>
          <w:tcPr>
            <w:tcW w:w="8494" w:type="dxa"/>
          </w:tcPr>
          <w:p w14:paraId="07550011" w14:textId="62F0518F" w:rsidR="00B701E3" w:rsidRDefault="00B701E3" w:rsidP="00B701E3">
            <w:pPr>
              <w:rPr>
                <w:rStyle w:val="ComputerCode"/>
              </w:rPr>
            </w:pPr>
            <w:r w:rsidRPr="00B701E3">
              <w:rPr>
                <w:rStyle w:val="ComputerCode"/>
              </w:rPr>
              <w:t>bool HumanGameView::vOnRender(c</w:t>
            </w:r>
            <w:r>
              <w:rPr>
                <w:rStyle w:val="ComputerCode"/>
              </w:rPr>
              <w:t>onst unsigned long currentTime,</w:t>
            </w:r>
          </w:p>
          <w:p w14:paraId="05FD27B7" w14:textId="3875BC6F" w:rsidR="00B701E3" w:rsidRPr="00B701E3" w:rsidRDefault="00B701E3" w:rsidP="00B701E3">
            <w:pPr>
              <w:rPr>
                <w:rStyle w:val="ComputerCode"/>
              </w:rPr>
            </w:pPr>
            <w:r>
              <w:rPr>
                <w:rStyle w:val="ComputerCode"/>
              </w:rPr>
              <w:t xml:space="preserve">                              </w:t>
            </w:r>
            <w:r w:rsidRPr="00B701E3">
              <w:rPr>
                <w:rStyle w:val="ComputerCode"/>
              </w:rPr>
              <w:t>const unsigned timeElapsed)</w:t>
            </w:r>
          </w:p>
          <w:p w14:paraId="5BE9578B" w14:textId="77777777" w:rsidR="00B701E3" w:rsidRPr="00B701E3" w:rsidRDefault="00B701E3" w:rsidP="00B701E3">
            <w:pPr>
              <w:rPr>
                <w:rStyle w:val="ComputerCode"/>
              </w:rPr>
            </w:pPr>
            <w:r w:rsidRPr="00B701E3">
              <w:rPr>
                <w:rStyle w:val="ComputerCode"/>
              </w:rPr>
              <w:t>{</w:t>
            </w:r>
          </w:p>
          <w:p w14:paraId="21D054F3" w14:textId="77777777" w:rsidR="00B701E3" w:rsidRPr="00B701E3" w:rsidRDefault="00B701E3" w:rsidP="00B701E3">
            <w:pPr>
              <w:rPr>
                <w:rStyle w:val="ComputerCode"/>
              </w:rPr>
            </w:pPr>
            <w:r w:rsidRPr="00B701E3">
              <w:rPr>
                <w:rStyle w:val="ComputerCode"/>
              </w:rPr>
              <w:t xml:space="preserve">    if (!m_SceneRenderManager.Render())</w:t>
            </w:r>
          </w:p>
          <w:p w14:paraId="5057C5DE" w14:textId="77777777" w:rsidR="00B701E3" w:rsidRPr="00B701E3" w:rsidRDefault="00B701E3" w:rsidP="00B701E3">
            <w:pPr>
              <w:rPr>
                <w:rStyle w:val="ComputerCode"/>
              </w:rPr>
            </w:pPr>
            <w:r w:rsidRPr="00B701E3">
              <w:rPr>
                <w:rStyle w:val="ComputerCode"/>
              </w:rPr>
              <w:t xml:space="preserve">    {</w:t>
            </w:r>
          </w:p>
          <w:p w14:paraId="524EBC73" w14:textId="77777777" w:rsidR="00B701E3" w:rsidRPr="00B701E3" w:rsidRDefault="00B701E3" w:rsidP="00B701E3">
            <w:pPr>
              <w:rPr>
                <w:rStyle w:val="ComputerCode"/>
              </w:rPr>
            </w:pPr>
            <w:r w:rsidRPr="00B701E3">
              <w:rPr>
                <w:rStyle w:val="ComputerCode"/>
              </w:rPr>
              <w:lastRenderedPageBreak/>
              <w:t xml:space="preserve">        return false;</w:t>
            </w:r>
          </w:p>
          <w:p w14:paraId="31A069B6" w14:textId="77777777" w:rsidR="00B701E3" w:rsidRPr="00B701E3" w:rsidRDefault="00B701E3" w:rsidP="00B701E3">
            <w:pPr>
              <w:rPr>
                <w:rStyle w:val="ComputerCode"/>
              </w:rPr>
            </w:pPr>
            <w:r w:rsidRPr="00B701E3">
              <w:rPr>
                <w:rStyle w:val="ComputerCode"/>
              </w:rPr>
              <w:t xml:space="preserve">    }</w:t>
            </w:r>
          </w:p>
          <w:p w14:paraId="72042E1A" w14:textId="77777777" w:rsidR="00B701E3" w:rsidRPr="00B701E3" w:rsidRDefault="00B701E3" w:rsidP="00B701E3">
            <w:pPr>
              <w:rPr>
                <w:rStyle w:val="ComputerCode"/>
              </w:rPr>
            </w:pPr>
          </w:p>
          <w:p w14:paraId="2569841F" w14:textId="77777777" w:rsidR="00B701E3" w:rsidRPr="00B701E3" w:rsidRDefault="00B701E3" w:rsidP="00B701E3">
            <w:pPr>
              <w:rPr>
                <w:rStyle w:val="ComputerCode"/>
              </w:rPr>
            </w:pPr>
            <w:r w:rsidRPr="00B701E3">
              <w:rPr>
                <w:rStyle w:val="ComputerCode"/>
              </w:rPr>
              <w:t xml:space="preserve">    return true;</w:t>
            </w:r>
          </w:p>
          <w:p w14:paraId="4FD06F6A" w14:textId="5BFE69A9" w:rsidR="00B701E3" w:rsidRDefault="00B701E3" w:rsidP="00B701E3">
            <w:r w:rsidRPr="00B701E3">
              <w:rPr>
                <w:rStyle w:val="ComputerCode"/>
              </w:rPr>
              <w:t>}</w:t>
            </w:r>
          </w:p>
        </w:tc>
      </w:tr>
    </w:tbl>
    <w:p w14:paraId="4DE9A4F6" w14:textId="77777777" w:rsidR="00B701E3" w:rsidRDefault="00B701E3" w:rsidP="0024398F"/>
    <w:p w14:paraId="7A1DCCEB" w14:textId="4D2EE9F3" w:rsidR="00BD5638" w:rsidRDefault="00947A3A" w:rsidP="0024398F">
      <w:r>
        <w:t xml:space="preserve">When a </w:t>
      </w:r>
      <w:r w:rsidRPr="00947A3A">
        <w:rPr>
          <w:rStyle w:val="ComputerCode"/>
        </w:rPr>
        <w:t>HumanGameView</w:t>
      </w:r>
      <w:r>
        <w:t xml:space="preserve"> should be destroyed, the </w:t>
      </w:r>
      <w:r w:rsidR="00BD5638" w:rsidRPr="00AD29FE">
        <w:rPr>
          <w:rStyle w:val="ComputerCode"/>
        </w:rPr>
        <w:t>vDestroy()</w:t>
      </w:r>
      <w:r>
        <w:t xml:space="preserve"> method</w:t>
      </w:r>
      <w:r w:rsidR="00B701E3">
        <w:t xml:space="preserve"> </w:t>
      </w:r>
      <w:r w:rsidR="00EF6FEF">
        <w:t>(</w:t>
      </w:r>
      <w:r w:rsidR="00B701E3">
        <w:fldChar w:fldCharType="begin"/>
      </w:r>
      <w:r w:rsidR="00B701E3">
        <w:instrText xml:space="preserve"> REF _Ref381636027 \h </w:instrText>
      </w:r>
      <w:r w:rsidR="00B701E3">
        <w:fldChar w:fldCharType="separate"/>
      </w:r>
      <w:r w:rsidR="00EA324E" w:rsidRPr="00B701E3">
        <w:rPr>
          <w:b/>
        </w:rPr>
        <w:t xml:space="preserve">Listing </w:t>
      </w:r>
      <w:r w:rsidR="00EA324E">
        <w:rPr>
          <w:b/>
          <w:noProof/>
        </w:rPr>
        <w:t>17</w:t>
      </w:r>
      <w:r w:rsidR="00B701E3">
        <w:fldChar w:fldCharType="end"/>
      </w:r>
      <w:r w:rsidR="00EF6FEF">
        <w:t>)</w:t>
      </w:r>
      <w:r>
        <w:t xml:space="preserve"> is invoked. It performs the clean-up and frees the resources and memory used by the view.</w:t>
      </w:r>
    </w:p>
    <w:p w14:paraId="740EA434" w14:textId="1481FCFE" w:rsidR="00B701E3" w:rsidRDefault="00B701E3" w:rsidP="00B701E3">
      <w:pPr>
        <w:pStyle w:val="Caption"/>
        <w:keepNext/>
        <w:jc w:val="center"/>
      </w:pPr>
      <w:bookmarkStart w:id="118" w:name="_Ref381636027"/>
      <w:bookmarkStart w:id="119" w:name="_Toc382771742"/>
      <w:r w:rsidRPr="00B701E3">
        <w:rPr>
          <w:b/>
        </w:rPr>
        <w:t xml:space="preserve">Listing </w:t>
      </w:r>
      <w:r w:rsidRPr="00B701E3">
        <w:rPr>
          <w:b/>
        </w:rPr>
        <w:fldChar w:fldCharType="begin"/>
      </w:r>
      <w:r w:rsidRPr="00B701E3">
        <w:rPr>
          <w:b/>
        </w:rPr>
        <w:instrText xml:space="preserve"> SEQ Listing \* ARABIC </w:instrText>
      </w:r>
      <w:r w:rsidRPr="00B701E3">
        <w:rPr>
          <w:b/>
        </w:rPr>
        <w:fldChar w:fldCharType="separate"/>
      </w:r>
      <w:r w:rsidR="00EA324E">
        <w:rPr>
          <w:b/>
          <w:noProof/>
        </w:rPr>
        <w:t>17</w:t>
      </w:r>
      <w:r w:rsidRPr="00B701E3">
        <w:rPr>
          <w:b/>
        </w:rPr>
        <w:fldChar w:fldCharType="end"/>
      </w:r>
      <w:bookmarkEnd w:id="118"/>
      <w:r w:rsidRPr="00B701E3">
        <w:rPr>
          <w:b/>
        </w:rPr>
        <w:t>.</w:t>
      </w:r>
      <w:r>
        <w:t xml:space="preserve"> De-initializing the </w:t>
      </w:r>
      <w:r w:rsidRPr="00B701E3">
        <w:rPr>
          <w:rStyle w:val="ComputerCode"/>
        </w:rPr>
        <w:t>HumanGameView</w:t>
      </w:r>
      <w:r>
        <w:t>.</w:t>
      </w:r>
      <w:bookmarkEnd w:id="119"/>
    </w:p>
    <w:tbl>
      <w:tblPr>
        <w:tblStyle w:val="TableGrid"/>
        <w:tblW w:w="0" w:type="auto"/>
        <w:tblLook w:val="04A0" w:firstRow="1" w:lastRow="0" w:firstColumn="1" w:lastColumn="0" w:noHBand="0" w:noVBand="1"/>
      </w:tblPr>
      <w:tblGrid>
        <w:gridCol w:w="8494"/>
      </w:tblGrid>
      <w:tr w:rsidR="00B701E3" w14:paraId="3CBF3DF6" w14:textId="77777777" w:rsidTr="00B701E3">
        <w:tc>
          <w:tcPr>
            <w:tcW w:w="8494" w:type="dxa"/>
          </w:tcPr>
          <w:p w14:paraId="2B021E13" w14:textId="77777777" w:rsidR="00B701E3" w:rsidRPr="00D07B79" w:rsidRDefault="00B701E3" w:rsidP="00B701E3">
            <w:pPr>
              <w:rPr>
                <w:rStyle w:val="ComputerCode"/>
              </w:rPr>
            </w:pPr>
            <w:r w:rsidRPr="00D07B79">
              <w:rPr>
                <w:rStyle w:val="ComputerCode"/>
              </w:rPr>
              <w:t>bool HumanGameView::vDestroy()</w:t>
            </w:r>
          </w:p>
          <w:p w14:paraId="0B488DF5" w14:textId="77777777" w:rsidR="00B701E3" w:rsidRPr="00D07B79" w:rsidRDefault="00B701E3" w:rsidP="00B701E3">
            <w:pPr>
              <w:rPr>
                <w:rStyle w:val="ComputerCode"/>
              </w:rPr>
            </w:pPr>
            <w:r w:rsidRPr="00D07B79">
              <w:rPr>
                <w:rStyle w:val="ComputerCode"/>
              </w:rPr>
              <w:t>{</w:t>
            </w:r>
          </w:p>
          <w:p w14:paraId="797A9551" w14:textId="77777777" w:rsidR="00B701E3" w:rsidRPr="00D07B79" w:rsidRDefault="00B701E3" w:rsidP="00B701E3">
            <w:pPr>
              <w:rPr>
                <w:rStyle w:val="ComputerCode"/>
              </w:rPr>
            </w:pPr>
            <w:r w:rsidRPr="00D07B79">
              <w:rPr>
                <w:rStyle w:val="ComputerCode"/>
              </w:rPr>
              <w:t xml:space="preserve">    UnregisterAllDelegates();</w:t>
            </w:r>
          </w:p>
          <w:p w14:paraId="6EBF2FCC" w14:textId="77777777" w:rsidR="00B701E3" w:rsidRPr="00D07B79" w:rsidRDefault="00B701E3" w:rsidP="00B701E3">
            <w:pPr>
              <w:rPr>
                <w:rStyle w:val="ComputerCode"/>
              </w:rPr>
            </w:pPr>
          </w:p>
          <w:p w14:paraId="37998A30" w14:textId="77777777" w:rsidR="00B701E3" w:rsidRPr="00D07B79" w:rsidRDefault="00B701E3" w:rsidP="00B701E3">
            <w:pPr>
              <w:rPr>
                <w:rStyle w:val="ComputerCode"/>
              </w:rPr>
            </w:pPr>
            <w:r w:rsidRPr="00D07B79">
              <w:rPr>
                <w:rStyle w:val="ComputerCode"/>
              </w:rPr>
              <w:t xml:space="preserve">    if (!m_SceneRenderManager.Destroy())</w:t>
            </w:r>
          </w:p>
          <w:p w14:paraId="18572EA1" w14:textId="77777777" w:rsidR="00B701E3" w:rsidRPr="00D07B79" w:rsidRDefault="00B701E3" w:rsidP="00B701E3">
            <w:pPr>
              <w:rPr>
                <w:rStyle w:val="ComputerCode"/>
              </w:rPr>
            </w:pPr>
            <w:r w:rsidRPr="00D07B79">
              <w:rPr>
                <w:rStyle w:val="ComputerCode"/>
              </w:rPr>
              <w:t xml:space="preserve">    {</w:t>
            </w:r>
          </w:p>
          <w:p w14:paraId="63A48C23" w14:textId="77777777" w:rsidR="00B701E3" w:rsidRPr="00D07B79" w:rsidRDefault="00B701E3" w:rsidP="00B701E3">
            <w:pPr>
              <w:rPr>
                <w:rStyle w:val="ComputerCode"/>
              </w:rPr>
            </w:pPr>
            <w:r w:rsidRPr="00D07B79">
              <w:rPr>
                <w:rStyle w:val="ComputerCode"/>
              </w:rPr>
              <w:t xml:space="preserve">        return false;</w:t>
            </w:r>
          </w:p>
          <w:p w14:paraId="3AA0F6A7" w14:textId="77777777" w:rsidR="00B701E3" w:rsidRPr="00D07B79" w:rsidRDefault="00B701E3" w:rsidP="00B701E3">
            <w:pPr>
              <w:rPr>
                <w:rStyle w:val="ComputerCode"/>
              </w:rPr>
            </w:pPr>
            <w:r w:rsidRPr="00D07B79">
              <w:rPr>
                <w:rStyle w:val="ComputerCode"/>
              </w:rPr>
              <w:t xml:space="preserve">    }</w:t>
            </w:r>
          </w:p>
          <w:p w14:paraId="4C2339A3" w14:textId="77777777" w:rsidR="00B701E3" w:rsidRPr="00D07B79" w:rsidRDefault="00B701E3" w:rsidP="00B701E3">
            <w:pPr>
              <w:rPr>
                <w:rStyle w:val="ComputerCode"/>
              </w:rPr>
            </w:pPr>
          </w:p>
          <w:p w14:paraId="7E66FB4D" w14:textId="77777777" w:rsidR="00B701E3" w:rsidRPr="00D07B79" w:rsidRDefault="00B701E3" w:rsidP="00B701E3">
            <w:pPr>
              <w:rPr>
                <w:rStyle w:val="ComputerCode"/>
              </w:rPr>
            </w:pPr>
            <w:r w:rsidRPr="00D07B79">
              <w:rPr>
                <w:rStyle w:val="ComputerCode"/>
              </w:rPr>
              <w:t xml:space="preserve">    SAFE_DELETE(m_pTaskManager);</w:t>
            </w:r>
          </w:p>
          <w:p w14:paraId="4FC3B80D" w14:textId="77777777" w:rsidR="00B701E3" w:rsidRPr="00D07B79" w:rsidRDefault="00B701E3" w:rsidP="00B701E3">
            <w:pPr>
              <w:rPr>
                <w:rStyle w:val="ComputerCode"/>
              </w:rPr>
            </w:pPr>
          </w:p>
          <w:p w14:paraId="2278A6F6" w14:textId="77777777" w:rsidR="00B701E3" w:rsidRPr="00D07B79" w:rsidRDefault="00B701E3" w:rsidP="00B701E3">
            <w:pPr>
              <w:rPr>
                <w:rStyle w:val="ComputerCode"/>
              </w:rPr>
            </w:pPr>
            <w:r w:rsidRPr="00D07B79">
              <w:rPr>
                <w:rStyle w:val="ComputerCode"/>
              </w:rPr>
              <w:t xml:space="preserve">    m_pController-&gt;vDestroy();</w:t>
            </w:r>
          </w:p>
          <w:p w14:paraId="09A9F5D9" w14:textId="77777777" w:rsidR="00B701E3" w:rsidRPr="00D07B79" w:rsidRDefault="00B701E3" w:rsidP="00B701E3">
            <w:pPr>
              <w:rPr>
                <w:rStyle w:val="ComputerCode"/>
              </w:rPr>
            </w:pPr>
            <w:r w:rsidRPr="00D07B79">
              <w:rPr>
                <w:rStyle w:val="ComputerCode"/>
              </w:rPr>
              <w:t xml:space="preserve">    m_pController.reset();</w:t>
            </w:r>
          </w:p>
          <w:p w14:paraId="58494E70" w14:textId="77777777" w:rsidR="00B701E3" w:rsidRPr="00D07B79" w:rsidRDefault="00B701E3" w:rsidP="00B701E3">
            <w:pPr>
              <w:rPr>
                <w:rStyle w:val="ComputerCode"/>
              </w:rPr>
            </w:pPr>
          </w:p>
          <w:p w14:paraId="0F52F8E8" w14:textId="77777777" w:rsidR="00B701E3" w:rsidRPr="00D07B79" w:rsidRDefault="00B701E3" w:rsidP="00B701E3">
            <w:pPr>
              <w:rPr>
                <w:rStyle w:val="ComputerCode"/>
              </w:rPr>
            </w:pPr>
            <w:r w:rsidRPr="00D07B79">
              <w:rPr>
                <w:rStyle w:val="ComputerCode"/>
              </w:rPr>
              <w:t xml:space="preserve">    m_pCamera.reset();</w:t>
            </w:r>
          </w:p>
          <w:p w14:paraId="7D238411" w14:textId="77777777" w:rsidR="00B701E3" w:rsidRPr="00D07B79" w:rsidRDefault="00B701E3" w:rsidP="00B701E3">
            <w:pPr>
              <w:rPr>
                <w:rStyle w:val="ComputerCode"/>
              </w:rPr>
            </w:pPr>
          </w:p>
          <w:p w14:paraId="568E6B52" w14:textId="77777777" w:rsidR="00B701E3" w:rsidRPr="00D07B79" w:rsidRDefault="00B701E3" w:rsidP="00B701E3">
            <w:pPr>
              <w:rPr>
                <w:rStyle w:val="ComputerCode"/>
              </w:rPr>
            </w:pPr>
            <w:r w:rsidRPr="00D07B79">
              <w:rPr>
                <w:rStyle w:val="ComputerCode"/>
              </w:rPr>
              <w:t xml:space="preserve">    return true;</w:t>
            </w:r>
          </w:p>
          <w:p w14:paraId="73E89594" w14:textId="30B81F67" w:rsidR="00B701E3" w:rsidRDefault="00B701E3" w:rsidP="00B701E3">
            <w:r w:rsidRPr="00D07B79">
              <w:rPr>
                <w:rStyle w:val="ComputerCode"/>
              </w:rPr>
              <w:t>}</w:t>
            </w:r>
          </w:p>
        </w:tc>
      </w:tr>
    </w:tbl>
    <w:p w14:paraId="7DD99B9E" w14:textId="77777777" w:rsidR="00B701E3" w:rsidRDefault="00B701E3" w:rsidP="0024398F"/>
    <w:p w14:paraId="06460812" w14:textId="72F94968" w:rsidR="00B701E3" w:rsidRDefault="00947A3A" w:rsidP="0024398F">
      <w:r>
        <w:t xml:space="preserve">It is important to note the Game Logic layer is not affect by creating or destroy a </w:t>
      </w:r>
      <w:r w:rsidRPr="00947A3A">
        <w:rPr>
          <w:rStyle w:val="ComputerCode"/>
        </w:rPr>
        <w:t>IGameView</w:t>
      </w:r>
      <w:r>
        <w:t>.</w:t>
      </w:r>
    </w:p>
    <w:p w14:paraId="5D8BA037" w14:textId="7CE32F3B" w:rsidR="0024398F" w:rsidRDefault="0024398F" w:rsidP="0024398F">
      <w:pPr>
        <w:pStyle w:val="Heading3"/>
      </w:pPr>
      <w:bookmarkStart w:id="120" w:name="_Ref381710242"/>
      <w:bookmarkStart w:id="121" w:name="_Toc382771610"/>
      <w:r>
        <w:t>Remarkable Methods</w:t>
      </w:r>
      <w:bookmarkEnd w:id="120"/>
      <w:bookmarkEnd w:id="121"/>
    </w:p>
    <w:p w14:paraId="0105A0E6" w14:textId="1CD63BE5" w:rsidR="00B60139" w:rsidRDefault="009C4A54" w:rsidP="00B60139">
      <w:r>
        <w:t xml:space="preserve">Section </w:t>
      </w:r>
      <w:r w:rsidR="001C3317">
        <w:fldChar w:fldCharType="begin"/>
      </w:r>
      <w:r w:rsidR="001C3317">
        <w:instrText xml:space="preserve"> REF _Ref381200711 \r \h </w:instrText>
      </w:r>
      <w:r w:rsidR="001C3317">
        <w:fldChar w:fldCharType="separate"/>
      </w:r>
      <w:r w:rsidR="00EA324E">
        <w:t>3.4.3</w:t>
      </w:r>
      <w:r w:rsidR="001C3317">
        <w:fldChar w:fldCharType="end"/>
      </w:r>
      <w:r w:rsidR="001C3317">
        <w:t xml:space="preserve"> outlined the most important methods of the </w:t>
      </w:r>
      <w:r w:rsidR="001C3317" w:rsidRPr="001C3317">
        <w:rPr>
          <w:rStyle w:val="ComputerCode"/>
        </w:rPr>
        <w:t>IGameView</w:t>
      </w:r>
      <w:r w:rsidR="001C3317">
        <w:t xml:space="preserve"> abstract interface. However, it is possible to see in </w:t>
      </w:r>
      <w:r w:rsidR="001C3317">
        <w:fldChar w:fldCharType="begin"/>
      </w:r>
      <w:r w:rsidR="001C3317">
        <w:instrText xml:space="preserve"> REF _Ref381633524 \h </w:instrText>
      </w:r>
      <w:r w:rsidR="001C3317">
        <w:fldChar w:fldCharType="separate"/>
      </w:r>
      <w:r w:rsidR="00EA324E" w:rsidRPr="00EB53EF">
        <w:rPr>
          <w:b/>
        </w:rPr>
        <w:t xml:space="preserve">Figure </w:t>
      </w:r>
      <w:r w:rsidR="00EA324E">
        <w:rPr>
          <w:b/>
          <w:noProof/>
        </w:rPr>
        <w:t>7</w:t>
      </w:r>
      <w:r w:rsidR="001C3317">
        <w:fldChar w:fldCharType="end"/>
      </w:r>
      <w:r w:rsidR="001C3317">
        <w:t xml:space="preserve"> there are more methods – notably the </w:t>
      </w:r>
      <w:r w:rsidR="001C3317" w:rsidRPr="001C3317">
        <w:rPr>
          <w:rStyle w:val="ComputerCode"/>
        </w:rPr>
        <w:t>vAddSceneRenderer()</w:t>
      </w:r>
      <w:r w:rsidR="001C3317">
        <w:t xml:space="preserve"> and </w:t>
      </w:r>
      <w:r w:rsidR="001C3317" w:rsidRPr="001C3317">
        <w:rPr>
          <w:rStyle w:val="ComputerCode"/>
        </w:rPr>
        <w:t>vRemoveSceneRenderer()</w:t>
      </w:r>
      <w:r w:rsidR="001C3317">
        <w:t>.</w:t>
      </w:r>
    </w:p>
    <w:p w14:paraId="61C4722B" w14:textId="6D77A96C" w:rsidR="001C3317" w:rsidRDefault="001C3317" w:rsidP="00B60139">
      <w:r>
        <w:t xml:space="preserve">These methods register or unregister a </w:t>
      </w:r>
      <w:r w:rsidRPr="001C3317">
        <w:rPr>
          <w:rStyle w:val="ComputerCode"/>
        </w:rPr>
        <w:t>SceneRenderer</w:t>
      </w:r>
      <w:r>
        <w:t xml:space="preserve"> to present the game scene. Using the available </w:t>
      </w:r>
      <w:r w:rsidRPr="001C3317">
        <w:rPr>
          <w:rStyle w:val="ComputerCode"/>
        </w:rPr>
        <w:t>SceneRenderManager</w:t>
      </w:r>
      <w:r>
        <w:t xml:space="preserve">, their implementation is trivial (as illustrated in </w:t>
      </w:r>
      <w:r>
        <w:fldChar w:fldCharType="begin"/>
      </w:r>
      <w:r>
        <w:instrText xml:space="preserve"> REF _Ref381710464 \h </w:instrText>
      </w:r>
      <w:r>
        <w:fldChar w:fldCharType="separate"/>
      </w:r>
      <w:r w:rsidR="00EA324E" w:rsidRPr="001C3317">
        <w:rPr>
          <w:b/>
        </w:rPr>
        <w:t xml:space="preserve">Listing </w:t>
      </w:r>
      <w:r w:rsidR="00EA324E">
        <w:rPr>
          <w:b/>
          <w:noProof/>
        </w:rPr>
        <w:t>18</w:t>
      </w:r>
      <w:r>
        <w:fldChar w:fldCharType="end"/>
      </w:r>
      <w:r>
        <w:t xml:space="preserve">). Otherwise, the </w:t>
      </w:r>
      <w:r w:rsidRPr="001C3317">
        <w:rPr>
          <w:rStyle w:val="ComputerCode"/>
        </w:rPr>
        <w:t>IGameView</w:t>
      </w:r>
      <w:r>
        <w:t xml:space="preserve"> should register the </w:t>
      </w:r>
      <w:r w:rsidRPr="001C3317">
        <w:rPr>
          <w:rStyle w:val="ComputerCode"/>
        </w:rPr>
        <w:t>SceneRenderer</w:t>
      </w:r>
      <w:r>
        <w:t>s in an appropriate data structure.</w:t>
      </w:r>
    </w:p>
    <w:p w14:paraId="7FDB1DE6" w14:textId="03078BF9" w:rsidR="001C3317" w:rsidRDefault="001C3317" w:rsidP="001C3317">
      <w:pPr>
        <w:pStyle w:val="Caption"/>
        <w:keepNext/>
      </w:pPr>
      <w:bookmarkStart w:id="122" w:name="_Ref381710464"/>
      <w:bookmarkStart w:id="123" w:name="_Toc382771743"/>
      <w:r w:rsidRPr="001C3317">
        <w:rPr>
          <w:b/>
        </w:rPr>
        <w:t xml:space="preserve">Listing </w:t>
      </w:r>
      <w:r w:rsidRPr="001C3317">
        <w:rPr>
          <w:b/>
        </w:rPr>
        <w:fldChar w:fldCharType="begin"/>
      </w:r>
      <w:r w:rsidRPr="001C3317">
        <w:rPr>
          <w:b/>
        </w:rPr>
        <w:instrText xml:space="preserve"> SEQ Listing \* ARABIC </w:instrText>
      </w:r>
      <w:r w:rsidRPr="001C3317">
        <w:rPr>
          <w:b/>
        </w:rPr>
        <w:fldChar w:fldCharType="separate"/>
      </w:r>
      <w:r w:rsidR="00EA324E">
        <w:rPr>
          <w:b/>
          <w:noProof/>
        </w:rPr>
        <w:t>18</w:t>
      </w:r>
      <w:r w:rsidRPr="001C3317">
        <w:rPr>
          <w:b/>
        </w:rPr>
        <w:fldChar w:fldCharType="end"/>
      </w:r>
      <w:bookmarkEnd w:id="122"/>
      <w:r w:rsidRPr="001C3317">
        <w:rPr>
          <w:b/>
        </w:rPr>
        <w:t>.</w:t>
      </w:r>
      <w:r>
        <w:t xml:space="preserve"> Adding and removing </w:t>
      </w:r>
      <w:r w:rsidRPr="001C3317">
        <w:rPr>
          <w:rStyle w:val="ComputerCode"/>
        </w:rPr>
        <w:t>SceneRenderer</w:t>
      </w:r>
      <w:r>
        <w:t>s to the Scene.</w:t>
      </w:r>
      <w:bookmarkEnd w:id="123"/>
    </w:p>
    <w:tbl>
      <w:tblPr>
        <w:tblStyle w:val="TableGrid"/>
        <w:tblW w:w="0" w:type="auto"/>
        <w:tblLook w:val="04A0" w:firstRow="1" w:lastRow="0" w:firstColumn="1" w:lastColumn="0" w:noHBand="0" w:noVBand="1"/>
      </w:tblPr>
      <w:tblGrid>
        <w:gridCol w:w="8494"/>
      </w:tblGrid>
      <w:tr w:rsidR="001C3317" w14:paraId="434456E0" w14:textId="77777777" w:rsidTr="001C3317">
        <w:tc>
          <w:tcPr>
            <w:tcW w:w="8494" w:type="dxa"/>
          </w:tcPr>
          <w:p w14:paraId="06552484" w14:textId="77777777" w:rsidR="001C3317" w:rsidRDefault="001C3317" w:rsidP="001C3317">
            <w:pPr>
              <w:rPr>
                <w:rStyle w:val="ComputerCode"/>
              </w:rPr>
            </w:pPr>
            <w:r w:rsidRPr="001C3317">
              <w:rPr>
                <w:rStyle w:val="ComputerCode"/>
              </w:rPr>
              <w:t>SceneRendererID HumanGameView::vAddSceneRenderer(</w:t>
            </w:r>
          </w:p>
          <w:p w14:paraId="140C4229" w14:textId="782645CD" w:rsidR="001C3317" w:rsidRPr="001C3317" w:rsidRDefault="001C3317" w:rsidP="001C3317">
            <w:pPr>
              <w:rPr>
                <w:rStyle w:val="ComputerCode"/>
              </w:rPr>
            </w:pPr>
            <w:r>
              <w:rPr>
                <w:rStyle w:val="ComputerCode"/>
              </w:rPr>
              <w:t xml:space="preserve">                              </w:t>
            </w:r>
            <w:r w:rsidRPr="001C3317">
              <w:rPr>
                <w:rStyle w:val="ComputerCode"/>
              </w:rPr>
              <w:t>ISceneRendererSharedPointer pRenderer)</w:t>
            </w:r>
          </w:p>
          <w:p w14:paraId="3552E1A8" w14:textId="77777777" w:rsidR="001C3317" w:rsidRPr="001C3317" w:rsidRDefault="001C3317" w:rsidP="001C3317">
            <w:pPr>
              <w:rPr>
                <w:rStyle w:val="ComputerCode"/>
              </w:rPr>
            </w:pPr>
            <w:r w:rsidRPr="001C3317">
              <w:rPr>
                <w:rStyle w:val="ComputerCode"/>
              </w:rPr>
              <w:t>{</w:t>
            </w:r>
          </w:p>
          <w:p w14:paraId="47A7BDCD" w14:textId="77777777" w:rsidR="001C3317" w:rsidRPr="001C3317" w:rsidRDefault="001C3317" w:rsidP="001C3317">
            <w:pPr>
              <w:rPr>
                <w:rStyle w:val="ComputerCode"/>
              </w:rPr>
            </w:pPr>
            <w:r w:rsidRPr="001C3317">
              <w:rPr>
                <w:rStyle w:val="ComputerCode"/>
              </w:rPr>
              <w:t xml:space="preserve">    return m_SceneRenderManager.AddSceneRenderer(pRenderer);</w:t>
            </w:r>
          </w:p>
          <w:p w14:paraId="09293E2A" w14:textId="77777777" w:rsidR="001C3317" w:rsidRPr="001C3317" w:rsidRDefault="001C3317" w:rsidP="001C3317">
            <w:pPr>
              <w:rPr>
                <w:rStyle w:val="ComputerCode"/>
              </w:rPr>
            </w:pPr>
            <w:r w:rsidRPr="001C3317">
              <w:rPr>
                <w:rStyle w:val="ComputerCode"/>
              </w:rPr>
              <w:t>}</w:t>
            </w:r>
          </w:p>
          <w:p w14:paraId="0E4278D3" w14:textId="77777777" w:rsidR="001C3317" w:rsidRPr="001C3317" w:rsidRDefault="001C3317" w:rsidP="001C3317">
            <w:pPr>
              <w:rPr>
                <w:rStyle w:val="ComputerCode"/>
              </w:rPr>
            </w:pPr>
          </w:p>
          <w:p w14:paraId="2721E689" w14:textId="77777777" w:rsidR="001C3317" w:rsidRPr="001C3317" w:rsidRDefault="001C3317" w:rsidP="001C3317">
            <w:pPr>
              <w:rPr>
                <w:rStyle w:val="ComputerCode"/>
              </w:rPr>
            </w:pPr>
            <w:r w:rsidRPr="001C3317">
              <w:rPr>
                <w:rStyle w:val="ComputerCode"/>
              </w:rPr>
              <w:lastRenderedPageBreak/>
              <w:t>void HumanGameView::vRemoveSceneRenderer(SceneRendererID rendererID)</w:t>
            </w:r>
          </w:p>
          <w:p w14:paraId="5A95CBDE" w14:textId="77777777" w:rsidR="001C3317" w:rsidRPr="001C3317" w:rsidRDefault="001C3317" w:rsidP="001C3317">
            <w:pPr>
              <w:rPr>
                <w:rStyle w:val="ComputerCode"/>
              </w:rPr>
            </w:pPr>
            <w:r w:rsidRPr="001C3317">
              <w:rPr>
                <w:rStyle w:val="ComputerCode"/>
              </w:rPr>
              <w:t>{</w:t>
            </w:r>
          </w:p>
          <w:p w14:paraId="3FBAE308" w14:textId="77777777" w:rsidR="001C3317" w:rsidRPr="001C3317" w:rsidRDefault="001C3317" w:rsidP="001C3317">
            <w:pPr>
              <w:rPr>
                <w:rStyle w:val="ComputerCode"/>
              </w:rPr>
            </w:pPr>
            <w:r w:rsidRPr="001C3317">
              <w:rPr>
                <w:rStyle w:val="ComputerCode"/>
              </w:rPr>
              <w:t xml:space="preserve">    m_SceneRenderManager.RemoveSceneRenderer(rendererID);</w:t>
            </w:r>
          </w:p>
          <w:p w14:paraId="7E41F441" w14:textId="7FA48C82" w:rsidR="001C3317" w:rsidRDefault="001C3317" w:rsidP="001C3317">
            <w:r w:rsidRPr="001C3317">
              <w:rPr>
                <w:rStyle w:val="ComputerCode"/>
              </w:rPr>
              <w:t>}</w:t>
            </w:r>
          </w:p>
        </w:tc>
      </w:tr>
    </w:tbl>
    <w:p w14:paraId="06696430" w14:textId="77777777" w:rsidR="001C3317" w:rsidRDefault="001C3317" w:rsidP="00B60139"/>
    <w:p w14:paraId="6F50D49D" w14:textId="228A0551" w:rsidR="001C3317" w:rsidRDefault="001C3317" w:rsidP="00B60139">
      <w:r>
        <w:t xml:space="preserve">Finally, especially for game views without graphical output or first person cameras, it is convenient to set the camera position to the human controlled actor position after a call to </w:t>
      </w:r>
      <w:r w:rsidRPr="001C3317">
        <w:rPr>
          <w:rStyle w:val="ComputerCode"/>
        </w:rPr>
        <w:t>vOnAttach()</w:t>
      </w:r>
      <w:r>
        <w:t xml:space="preserve">. </w:t>
      </w:r>
      <w:r>
        <w:fldChar w:fldCharType="begin"/>
      </w:r>
      <w:r>
        <w:instrText xml:space="preserve"> REF _Ref381710563 \h </w:instrText>
      </w:r>
      <w:r>
        <w:fldChar w:fldCharType="separate"/>
      </w:r>
      <w:r w:rsidR="00EA324E" w:rsidRPr="001C3317">
        <w:rPr>
          <w:b/>
        </w:rPr>
        <w:t xml:space="preserve">Listing </w:t>
      </w:r>
      <w:r w:rsidR="00EA324E">
        <w:rPr>
          <w:b/>
          <w:noProof/>
        </w:rPr>
        <w:t>19</w:t>
      </w:r>
      <w:r>
        <w:fldChar w:fldCharType="end"/>
      </w:r>
      <w:r>
        <w:t xml:space="preserve"> contains a sample implementation.</w:t>
      </w:r>
    </w:p>
    <w:p w14:paraId="14527BC2" w14:textId="231B2874" w:rsidR="001C3317" w:rsidRDefault="001C3317" w:rsidP="001C3317">
      <w:pPr>
        <w:pStyle w:val="Caption"/>
        <w:keepNext/>
      </w:pPr>
      <w:bookmarkStart w:id="124" w:name="_Ref381710563"/>
      <w:bookmarkStart w:id="125" w:name="_Toc382771744"/>
      <w:r w:rsidRPr="001C3317">
        <w:rPr>
          <w:b/>
        </w:rPr>
        <w:t xml:space="preserve">Listing </w:t>
      </w:r>
      <w:r w:rsidRPr="001C3317">
        <w:rPr>
          <w:b/>
        </w:rPr>
        <w:fldChar w:fldCharType="begin"/>
      </w:r>
      <w:r w:rsidRPr="001C3317">
        <w:rPr>
          <w:b/>
        </w:rPr>
        <w:instrText xml:space="preserve"> SEQ Listing \* ARABIC </w:instrText>
      </w:r>
      <w:r w:rsidRPr="001C3317">
        <w:rPr>
          <w:b/>
        </w:rPr>
        <w:fldChar w:fldCharType="separate"/>
      </w:r>
      <w:r w:rsidR="00EA324E">
        <w:rPr>
          <w:b/>
          <w:noProof/>
        </w:rPr>
        <w:t>19</w:t>
      </w:r>
      <w:r w:rsidRPr="001C3317">
        <w:rPr>
          <w:b/>
        </w:rPr>
        <w:fldChar w:fldCharType="end"/>
      </w:r>
      <w:bookmarkEnd w:id="124"/>
      <w:r w:rsidRPr="001C3317">
        <w:rPr>
          <w:b/>
        </w:rPr>
        <w:t>.</w:t>
      </w:r>
      <w:r>
        <w:t xml:space="preserve"> After attaching a human actor (</w:t>
      </w:r>
      <w:r>
        <w:fldChar w:fldCharType="begin"/>
      </w:r>
      <w:r>
        <w:instrText xml:space="preserve"> REF _Ref381636025 \h </w:instrText>
      </w:r>
      <w:r>
        <w:fldChar w:fldCharType="separate"/>
      </w:r>
      <w:r w:rsidR="00EA324E" w:rsidRPr="00B701E3">
        <w:rPr>
          <w:b/>
        </w:rPr>
        <w:t xml:space="preserve">Listing </w:t>
      </w:r>
      <w:r w:rsidR="00EA324E">
        <w:rPr>
          <w:b/>
          <w:noProof/>
        </w:rPr>
        <w:t>14</w:t>
      </w:r>
      <w:r>
        <w:fldChar w:fldCharType="end"/>
      </w:r>
      <w:r>
        <w:t>), it might be convenient to set the camera to its position.</w:t>
      </w:r>
      <w:bookmarkEnd w:id="125"/>
    </w:p>
    <w:tbl>
      <w:tblPr>
        <w:tblStyle w:val="TableGrid"/>
        <w:tblW w:w="0" w:type="auto"/>
        <w:tblLook w:val="04A0" w:firstRow="1" w:lastRow="0" w:firstColumn="1" w:lastColumn="0" w:noHBand="0" w:noVBand="1"/>
      </w:tblPr>
      <w:tblGrid>
        <w:gridCol w:w="8494"/>
      </w:tblGrid>
      <w:tr w:rsidR="001C3317" w14:paraId="6670ABF8" w14:textId="77777777" w:rsidTr="001C3317">
        <w:tc>
          <w:tcPr>
            <w:tcW w:w="8494" w:type="dxa"/>
          </w:tcPr>
          <w:p w14:paraId="2290C94D" w14:textId="77777777" w:rsidR="001C3317" w:rsidRPr="001C3317" w:rsidRDefault="001C3317" w:rsidP="001C3317">
            <w:pPr>
              <w:rPr>
                <w:rStyle w:val="ComputerCode"/>
              </w:rPr>
            </w:pPr>
            <w:r w:rsidRPr="001C3317">
              <w:rPr>
                <w:rStyle w:val="ComputerCode"/>
              </w:rPr>
              <w:t>void HumanGameView::vSetControlledActor(ActorID actorID,</w:t>
            </w:r>
          </w:p>
          <w:p w14:paraId="0DDF0B93" w14:textId="741FE305" w:rsidR="001C3317" w:rsidRPr="001C3317" w:rsidRDefault="001C3317" w:rsidP="001C3317">
            <w:pPr>
              <w:rPr>
                <w:rStyle w:val="ComputerCode"/>
              </w:rPr>
            </w:pPr>
            <w:r w:rsidRPr="001C3317">
              <w:rPr>
                <w:rStyle w:val="ComputerCode"/>
              </w:rPr>
              <w:t xml:space="preserve">                                        bool bSetCameraTarget)</w:t>
            </w:r>
          </w:p>
          <w:p w14:paraId="40CBC0EC" w14:textId="77777777" w:rsidR="001C3317" w:rsidRPr="001C3317" w:rsidRDefault="001C3317" w:rsidP="001C3317">
            <w:pPr>
              <w:rPr>
                <w:rStyle w:val="ComputerCode"/>
              </w:rPr>
            </w:pPr>
            <w:r w:rsidRPr="001C3317">
              <w:rPr>
                <w:rStyle w:val="ComputerCode"/>
              </w:rPr>
              <w:t>{</w:t>
            </w:r>
          </w:p>
          <w:p w14:paraId="63B4F240" w14:textId="77777777" w:rsidR="001C3317" w:rsidRPr="001C3317" w:rsidRDefault="001C3317" w:rsidP="001C3317">
            <w:pPr>
              <w:rPr>
                <w:rStyle w:val="ComputerCode"/>
              </w:rPr>
            </w:pPr>
            <w:r w:rsidRPr="001C3317">
              <w:rPr>
                <w:rStyle w:val="ComputerCode"/>
              </w:rPr>
              <w:t xml:space="preserve">    m_ActorID = actorID;</w:t>
            </w:r>
          </w:p>
          <w:p w14:paraId="2FBE7D42" w14:textId="77777777" w:rsidR="001C3317" w:rsidRPr="001C3317" w:rsidRDefault="001C3317" w:rsidP="001C3317">
            <w:pPr>
              <w:rPr>
                <w:rStyle w:val="ComputerCode"/>
              </w:rPr>
            </w:pPr>
            <w:r w:rsidRPr="001C3317">
              <w:rPr>
                <w:rStyle w:val="ComputerCode"/>
              </w:rPr>
              <w:t xml:space="preserve">    if (m_pController != nullptr)</w:t>
            </w:r>
          </w:p>
          <w:p w14:paraId="39D8180E" w14:textId="77777777" w:rsidR="001C3317" w:rsidRPr="001C3317" w:rsidRDefault="001C3317" w:rsidP="001C3317">
            <w:pPr>
              <w:rPr>
                <w:rStyle w:val="ComputerCode"/>
              </w:rPr>
            </w:pPr>
            <w:r w:rsidRPr="001C3317">
              <w:rPr>
                <w:rStyle w:val="ComputerCode"/>
              </w:rPr>
              <w:t xml:space="preserve">    {</w:t>
            </w:r>
          </w:p>
          <w:p w14:paraId="321FAB13" w14:textId="77777777" w:rsidR="001C3317" w:rsidRPr="001C3317" w:rsidRDefault="001C3317" w:rsidP="001C3317">
            <w:pPr>
              <w:rPr>
                <w:rStyle w:val="ComputerCode"/>
              </w:rPr>
            </w:pPr>
            <w:r w:rsidRPr="001C3317">
              <w:rPr>
                <w:rStyle w:val="ComputerCode"/>
              </w:rPr>
              <w:t xml:space="preserve">        m_pController-&gt;SetControlledActorID(actorID);</w:t>
            </w:r>
          </w:p>
          <w:p w14:paraId="03F2D784" w14:textId="77777777" w:rsidR="001C3317" w:rsidRPr="001C3317" w:rsidRDefault="001C3317" w:rsidP="001C3317">
            <w:pPr>
              <w:rPr>
                <w:rStyle w:val="ComputerCode"/>
              </w:rPr>
            </w:pPr>
            <w:r w:rsidRPr="001C3317">
              <w:rPr>
                <w:rStyle w:val="ComputerCode"/>
              </w:rPr>
              <w:t xml:space="preserve">    }</w:t>
            </w:r>
          </w:p>
          <w:p w14:paraId="16428DBD" w14:textId="77777777" w:rsidR="001C3317" w:rsidRPr="001C3317" w:rsidRDefault="001C3317" w:rsidP="001C3317">
            <w:pPr>
              <w:rPr>
                <w:rStyle w:val="ComputerCode"/>
              </w:rPr>
            </w:pPr>
          </w:p>
          <w:p w14:paraId="12445AA3" w14:textId="77777777" w:rsidR="001C3317" w:rsidRPr="001C3317" w:rsidRDefault="001C3317" w:rsidP="001C3317">
            <w:pPr>
              <w:rPr>
                <w:rStyle w:val="ComputerCode"/>
              </w:rPr>
            </w:pPr>
            <w:r w:rsidRPr="001C3317">
              <w:rPr>
                <w:rStyle w:val="ComputerCode"/>
              </w:rPr>
              <w:t xml:space="preserve">    if (bSetCameraTarget)</w:t>
            </w:r>
          </w:p>
          <w:p w14:paraId="6355E3EC" w14:textId="77777777" w:rsidR="001C3317" w:rsidRPr="001C3317" w:rsidRDefault="001C3317" w:rsidP="001C3317">
            <w:pPr>
              <w:rPr>
                <w:rStyle w:val="ComputerCode"/>
              </w:rPr>
            </w:pPr>
            <w:r w:rsidRPr="001C3317">
              <w:rPr>
                <w:rStyle w:val="ComputerCode"/>
              </w:rPr>
              <w:t xml:space="preserve">    {</w:t>
            </w:r>
          </w:p>
          <w:p w14:paraId="2F9F1F5F" w14:textId="4E90B238" w:rsidR="001C3317" w:rsidRDefault="001C3317" w:rsidP="001C3317">
            <w:pPr>
              <w:rPr>
                <w:rStyle w:val="ComputerCode"/>
              </w:rPr>
            </w:pPr>
            <w:r w:rsidRPr="001C3317">
              <w:rPr>
                <w:rStyle w:val="ComputerCode"/>
              </w:rPr>
              <w:t xml:space="preserve">        ISceneNodeSharedPointer pActorNode</w:t>
            </w:r>
            <w:r>
              <w:rPr>
                <w:rStyle w:val="ComputerCode"/>
              </w:rPr>
              <w:t xml:space="preserve"> =</w:t>
            </w:r>
          </w:p>
          <w:p w14:paraId="7115C43A" w14:textId="69AEE8A0" w:rsidR="001C3317" w:rsidRPr="001C3317" w:rsidRDefault="001C3317" w:rsidP="001C3317">
            <w:pPr>
              <w:rPr>
                <w:rStyle w:val="ComputerCode"/>
              </w:rPr>
            </w:pPr>
            <w:r>
              <w:rPr>
                <w:rStyle w:val="ComputerCode"/>
              </w:rPr>
              <w:t xml:space="preserve">                         </w:t>
            </w:r>
            <w:r w:rsidRPr="001C3317">
              <w:rPr>
                <w:rStyle w:val="ComputerCode"/>
              </w:rPr>
              <w:t>m_SceneRenderManager.GetSceneNode(actorID);</w:t>
            </w:r>
          </w:p>
          <w:p w14:paraId="6B15C9B2" w14:textId="77777777" w:rsidR="001C3317" w:rsidRPr="001C3317" w:rsidRDefault="001C3317" w:rsidP="001C3317">
            <w:pPr>
              <w:rPr>
                <w:rStyle w:val="ComputerCode"/>
              </w:rPr>
            </w:pPr>
            <w:r w:rsidRPr="001C3317">
              <w:rPr>
                <w:rStyle w:val="ComputerCode"/>
              </w:rPr>
              <w:t xml:space="preserve">        m_pCamera-&gt;vSetTarget(pActorNode);</w:t>
            </w:r>
          </w:p>
          <w:p w14:paraId="3DE7AFC5" w14:textId="77777777" w:rsidR="001C3317" w:rsidRPr="001C3317" w:rsidRDefault="001C3317" w:rsidP="001C3317">
            <w:pPr>
              <w:rPr>
                <w:rStyle w:val="ComputerCode"/>
              </w:rPr>
            </w:pPr>
            <w:r w:rsidRPr="001C3317">
              <w:rPr>
                <w:rStyle w:val="ComputerCode"/>
              </w:rPr>
              <w:t xml:space="preserve">    }</w:t>
            </w:r>
          </w:p>
          <w:p w14:paraId="4DB2FBBF" w14:textId="7C4EE703" w:rsidR="001C3317" w:rsidRDefault="001C3317" w:rsidP="001C3317">
            <w:r w:rsidRPr="001C3317">
              <w:rPr>
                <w:rStyle w:val="ComputerCode"/>
              </w:rPr>
              <w:t>}</w:t>
            </w:r>
          </w:p>
        </w:tc>
      </w:tr>
    </w:tbl>
    <w:p w14:paraId="2FC5B38E" w14:textId="77777777" w:rsidR="001C3317" w:rsidRDefault="001C3317" w:rsidP="00B60139"/>
    <w:p w14:paraId="0AF218F9" w14:textId="153BA953" w:rsidR="001C3317" w:rsidRDefault="001C3317" w:rsidP="00B60139">
      <w:r>
        <w:t>In this implementation, the camera assumed the position of the user’s controlled actor. This way, all output and information conveyed to the player will be relative to the actor’s position – which, in a first player camera, would be relative to the user.</w:t>
      </w:r>
    </w:p>
    <w:p w14:paraId="2CDBA0AE" w14:textId="5BC43458" w:rsidR="001C3317" w:rsidRDefault="001C3317" w:rsidP="00B60139">
      <w:r>
        <w:t xml:space="preserve">For an audio-only </w:t>
      </w:r>
      <w:r w:rsidRPr="00AD29FE">
        <w:rPr>
          <w:rStyle w:val="ComputerCode"/>
        </w:rPr>
        <w:t>HumanGameView</w:t>
      </w:r>
      <w:r>
        <w:t xml:space="preserve">, this offers a convenient and more intuitive way of conveying the information to the user </w:t>
      </w:r>
      <w:r>
        <w:fldChar w:fldCharType="begin"/>
      </w:r>
      <w:r w:rsidR="006064EC">
        <w:instrText xml:space="preserve"> ADDIN ZOTERO_ITEM CSL_CITATION {"citationID":"2q1bhpbkrp","properties":{"formattedCitation":"[5]","plainCitation":"[5]"},"citationItems":[{"id":1773,"uris":["http://zotero.org/users/840084/items/FP3S9R4G"],"uri":["http://zotero.org/users/840084/items/FP3S9R4G"],"itemData":{"id":1773,"type":"chapter","title":"Design Guidelines for Audio Games","container-title":"Human-Computer Interaction. Applications and Services","collection-title":"Lecture Notes in Computer Science","collection-number":"8005","publisher":"Springer Berlin Heidelberg","page":"229-238","source":"link.springer.com","abstract":"This paper presents guidelines to aid on the design of audio games. Audio games are games on which the user interface and game events use primarily sounds instead of graphics to convey information to the player. Those games can provide an accessible gaming experience to visually impaired players, usually handicapped by conventional games. The presented guidelines resulted of existing literature research on audio games design and implementation, of a case study and of a user observation performed by the authors. The case study analyzed how audio is used to create an accessible game on nine audio games recommended for new players. The user observation consisted of a playtest on which visually impaired users played an audio game, on which some interaction problems were identified. The results of those three studies were analyzed and compiled in 50 design guidelines.","URL":"http://link.springer.com/chapter/10.1007/978-3-642-39262-7_26","ISBN":"978-3-642-39261-0, 978-3-642-39262-7","author":[{"family":"Garcia","given":"Franco Eusébio"},{"family":"Neris","given":"Vânia Paula de Almeida"}],"editor":[{"family":"Kurosu","given":"Masaaki"}],"issued":{"date-parts":[["2013",1,1]]},"accessed":{"date-parts":[["2014",2,17]]}}}],"schema":"https://github.com/citation-style-language/schema/raw/master/csl-citation.json"} </w:instrText>
      </w:r>
      <w:r>
        <w:fldChar w:fldCharType="separate"/>
      </w:r>
      <w:r w:rsidR="006064EC" w:rsidRPr="006064EC">
        <w:rPr>
          <w:rFonts w:ascii="Calibri" w:hAnsi="Calibri"/>
        </w:rPr>
        <w:t>[5]</w:t>
      </w:r>
      <w:r>
        <w:fldChar w:fldCharType="end"/>
      </w:r>
      <w:r>
        <w:t>.</w:t>
      </w:r>
    </w:p>
    <w:p w14:paraId="370C69A3" w14:textId="77777777" w:rsidR="00FC1AEA" w:rsidRDefault="00FC1AEA" w:rsidP="00FC1AEA"/>
    <w:p w14:paraId="723D709F" w14:textId="77777777" w:rsidR="00FC1AEA" w:rsidRPr="00775EFB" w:rsidRDefault="00FC1AEA" w:rsidP="00FC1AEA">
      <w:pPr>
        <w:sectPr w:rsidR="00FC1AEA" w:rsidRPr="00775EFB" w:rsidSect="00CC4FF0">
          <w:pgSz w:w="11906" w:h="16838"/>
          <w:pgMar w:top="1417" w:right="1701" w:bottom="1417" w:left="1701" w:header="708" w:footer="708" w:gutter="0"/>
          <w:cols w:space="708"/>
          <w:titlePg/>
          <w:docGrid w:linePitch="360"/>
        </w:sectPr>
      </w:pPr>
    </w:p>
    <w:p w14:paraId="3A167EDF" w14:textId="4626E560" w:rsidR="00FC1AEA" w:rsidRDefault="00FC1AEA" w:rsidP="00FC1AEA">
      <w:pPr>
        <w:pStyle w:val="Heading1"/>
      </w:pPr>
      <w:bookmarkStart w:id="126" w:name="_Ref380313645"/>
      <w:bookmarkStart w:id="127" w:name="_Ref380313759"/>
      <w:bookmarkStart w:id="128" w:name="_Toc382771611"/>
      <w:r>
        <w:lastRenderedPageBreak/>
        <w:t>UGE Core</w:t>
      </w:r>
      <w:bookmarkEnd w:id="126"/>
      <w:bookmarkEnd w:id="127"/>
      <w:bookmarkEnd w:id="128"/>
    </w:p>
    <w:p w14:paraId="0C0DF546" w14:textId="167B74C9" w:rsidR="00FC1AEA" w:rsidRDefault="00BE719C" w:rsidP="00FC1AEA">
      <w:pPr>
        <w:pStyle w:val="Heading2"/>
      </w:pPr>
      <w:bookmarkStart w:id="129" w:name="_Toc382771612"/>
      <w:r>
        <w:t>Introduction</w:t>
      </w:r>
      <w:bookmarkEnd w:id="129"/>
    </w:p>
    <w:p w14:paraId="56F2794D" w14:textId="3A4FF2C3" w:rsidR="00C1169B" w:rsidRDefault="00C1169B" w:rsidP="00FC1AEA">
      <w:r>
        <w:t xml:space="preserve">This section presents the core features of UGE. As stated in Section </w:t>
      </w:r>
      <w:r>
        <w:fldChar w:fldCharType="begin"/>
      </w:r>
      <w:r>
        <w:instrText xml:space="preserve"> REF _Ref381775766 \r \h </w:instrText>
      </w:r>
      <w:r>
        <w:fldChar w:fldCharType="separate"/>
      </w:r>
      <w:r w:rsidR="00EA324E">
        <w:t>2</w:t>
      </w:r>
      <w:r>
        <w:fldChar w:fldCharType="end"/>
      </w:r>
      <w:r>
        <w:t>, the core of UGE provides features that abstract and manages the game behavior and specialization in constricted, defined ways. They help implementing the game in a higher level of abstraction and help keeping the Game Logic layer IO free.</w:t>
      </w:r>
    </w:p>
    <w:p w14:paraId="05109281" w14:textId="77777777" w:rsidR="00CD32BC" w:rsidRDefault="00C1169B" w:rsidP="00C1169B">
      <w:r>
        <w:t>The remaining of this section describe the UGE core features’ architecture, functionality and use in a game</w:t>
      </w:r>
      <w:r w:rsidR="00CD32BC">
        <w:t>. It also discusses how the features aid in the development of a UA-Game.</w:t>
      </w:r>
    </w:p>
    <w:p w14:paraId="7FA2DF18" w14:textId="67D1188E" w:rsidR="00C1169B" w:rsidRDefault="00C1169B" w:rsidP="00C1169B">
      <w:r>
        <w:t xml:space="preserve">It is recommended to read Sections </w:t>
      </w:r>
      <w:r>
        <w:fldChar w:fldCharType="begin"/>
      </w:r>
      <w:r>
        <w:instrText xml:space="preserve"> REF _Ref381775766 \r \h </w:instrText>
      </w:r>
      <w:r>
        <w:fldChar w:fldCharType="separate"/>
      </w:r>
      <w:r w:rsidR="00EA324E">
        <w:t>2</w:t>
      </w:r>
      <w:r>
        <w:fldChar w:fldCharType="end"/>
      </w:r>
      <w:r>
        <w:t xml:space="preserve"> and/or </w:t>
      </w:r>
      <w:r>
        <w:fldChar w:fldCharType="begin"/>
      </w:r>
      <w:r>
        <w:instrText xml:space="preserve"> REF _Ref380313603 \r \h </w:instrText>
      </w:r>
      <w:r>
        <w:fldChar w:fldCharType="separate"/>
      </w:r>
      <w:r w:rsidR="00EA324E">
        <w:t>3</w:t>
      </w:r>
      <w:r>
        <w:fldChar w:fldCharType="end"/>
      </w:r>
      <w:r>
        <w:t xml:space="preserve"> before reading this section, to have an overview of the engine organization and a general idea of how the features mix with each other.</w:t>
      </w:r>
    </w:p>
    <w:p w14:paraId="61769667" w14:textId="364B24C4" w:rsidR="00FC1AEA" w:rsidRDefault="00FC1AEA" w:rsidP="00FC1AEA">
      <w:pPr>
        <w:pStyle w:val="Heading2"/>
      </w:pPr>
      <w:bookmarkStart w:id="130" w:name="_Ref380402399"/>
      <w:bookmarkStart w:id="131" w:name="_Toc382771613"/>
      <w:r>
        <w:t>Entities</w:t>
      </w:r>
      <w:r w:rsidR="007B4502">
        <w:t xml:space="preserve"> (Actors)</w:t>
      </w:r>
      <w:r>
        <w:t xml:space="preserve"> and Components</w:t>
      </w:r>
      <w:bookmarkEnd w:id="130"/>
      <w:bookmarkEnd w:id="131"/>
    </w:p>
    <w:p w14:paraId="1D74D3D9" w14:textId="3814B3D5" w:rsidR="00FC1AEA" w:rsidRDefault="00DC7B14" w:rsidP="00FC1AEA">
      <w:r>
        <w:t>Game e</w:t>
      </w:r>
      <w:r w:rsidR="000B3A7C">
        <w:t>ntities are characters, scenery</w:t>
      </w:r>
      <w:r>
        <w:t xml:space="preserve"> or objects that interacts with each other and with game world. Thus, it is possible to consider a game entity as anything that has an exclusively non-aesthetical purpose in the game</w:t>
      </w:r>
      <w:r>
        <w:rPr>
          <w:rStyle w:val="FootnoteReference"/>
        </w:rPr>
        <w:footnoteReference w:id="9"/>
      </w:r>
      <w:r w:rsidR="000E3882">
        <w:t>.</w:t>
      </w:r>
    </w:p>
    <w:p w14:paraId="0FE618CF" w14:textId="0364B903" w:rsidR="000E3882" w:rsidRDefault="000E3882" w:rsidP="00FC1AEA">
      <w:r>
        <w:t xml:space="preserve">In GCC4, McShaffry and Graham defines game entities as actors </w:t>
      </w:r>
      <w:r>
        <w:fldChar w:fldCharType="begin"/>
      </w:r>
      <w:r w:rsidR="006064EC">
        <w:instrText xml:space="preserve"> ADDIN ZOTERO_ITEM CSL_CITATION {"citationID":"nnVukDEa","properties":{"formattedCitation":"[12]","plainCitation":"[12]"},"citationItems":[{"id":669,"uris":["http://zotero.org/users/840084/items/TCDIJPJ8"],"uri":["http://zotero.org/users/840084/items/TCDIJPJ8"],"itemData":{"id":669,"type":"book","title":"Game Coding Complete, Fourth Edition","publisher":"Course Technology PTR","number-of-pages":"940","edition":"4","source":"Amazon.com","ISBN":"1133776574","author":[{"family":"McShaffry","given":"Mike"},{"family":"Graham","given":"David"}],"issued":{"date-parts":[["2012",3,13]]}}}],"schema":"https://github.com/citation-style-language/schema/raw/master/csl-citation.json"} </w:instrText>
      </w:r>
      <w:r>
        <w:fldChar w:fldCharType="separate"/>
      </w:r>
      <w:r w:rsidR="006064EC" w:rsidRPr="006064EC">
        <w:rPr>
          <w:rFonts w:ascii="Calibri" w:hAnsi="Calibri"/>
        </w:rPr>
        <w:t>[12]</w:t>
      </w:r>
      <w:r>
        <w:fldChar w:fldCharType="end"/>
      </w:r>
      <w:r>
        <w:t>. This definition is very accurate: in the same way actors play roles to compose, shape and set up a show, game actors shape the game world and create the game experience. Without actors, a play would be inanimate, dead. Without a game actor, a game would be empty, non-interactive.</w:t>
      </w:r>
    </w:p>
    <w:p w14:paraId="275FFF7E" w14:textId="75EA99E2" w:rsidR="000E3882" w:rsidRDefault="000E3882" w:rsidP="00FC1AEA">
      <w:r>
        <w:t xml:space="preserve">The use of inheritance is a popular approach to define game actors. Albeit simpler and intuitive, for game accessibility purposes it constricts </w:t>
      </w:r>
      <w:r w:rsidR="00A9558B">
        <w:t xml:space="preserve">the flexibility for design, implementation and code-reuse – especially if an actor assumes a particular output representation </w:t>
      </w:r>
      <w:r w:rsidR="00A9558B">
        <w:fldChar w:fldCharType="begin"/>
      </w:r>
      <w:r w:rsidR="006064EC">
        <w:instrText xml:space="preserve"> ADDIN ZOTERO_ITEM CSL_CITATION {"citationID":"hcdtah0ff","properties":{"formattedCitation":"[6]","plainCitation":"[6]"},"citationItems":[{"id":1779,"uris":["http://zotero.org/users/840084/items/J2ERQ9P2"],"uri":["http://zotero.org/users/840084/items/J2ERQ9P2"],"itemData":{"id":1779,"type":"paper-conference","title":"A Data-Driven Entity-Component Approach to Develop Universally Accessible Games","event":"Human-Computer Interaction International 2014","author":[{"family":"Garcia","given":"Franco Eusébio"},{"family":"Neris","given":"Vânia Paula de Almeida"}],"issued":{"date-parts":[["2014"]]}}}],"schema":"https://github.com/citation-style-language/schema/raw/master/csl-citation.json"} </w:instrText>
      </w:r>
      <w:r w:rsidR="00A9558B">
        <w:fldChar w:fldCharType="separate"/>
      </w:r>
      <w:r w:rsidR="006064EC" w:rsidRPr="006064EC">
        <w:rPr>
          <w:rFonts w:ascii="Calibri" w:hAnsi="Calibri"/>
        </w:rPr>
        <w:t>[6]</w:t>
      </w:r>
      <w:r w:rsidR="00A9558B">
        <w:fldChar w:fldCharType="end"/>
      </w:r>
      <w:r w:rsidR="00A9558B">
        <w:t>.</w:t>
      </w:r>
      <w:r w:rsidR="0092732E">
        <w:t xml:space="preserve"> Specialization is another drawback to inheritance: once a class for an actor type is defined, it cannot be changed without affecting all its subclasses. </w:t>
      </w:r>
      <w:r w:rsidR="00665425">
        <w:t>Alternatively,</w:t>
      </w:r>
      <w:r w:rsidR="0092732E">
        <w:t xml:space="preserve"> </w:t>
      </w:r>
      <w:r w:rsidR="00665425">
        <w:t>it could be even worse</w:t>
      </w:r>
      <w:r w:rsidR="0092732E">
        <w:t>: different subclasses from unrelated classes might share a common functionality their parents do not – forcing a violation of the class hierarchy or duplicating code.</w:t>
      </w:r>
    </w:p>
    <w:p w14:paraId="26C4E3DD" w14:textId="25A49652" w:rsidR="0092732E" w:rsidRDefault="0092732E" w:rsidP="00FC1AEA">
      <w:r>
        <w:t xml:space="preserve">There is, however, a more flexible approach to designing entities: using entities and components. As stated in Section </w:t>
      </w:r>
      <w:r>
        <w:fldChar w:fldCharType="begin"/>
      </w:r>
      <w:r>
        <w:instrText xml:space="preserve"> REF _Ref381777918 \r \h </w:instrText>
      </w:r>
      <w:r>
        <w:fldChar w:fldCharType="separate"/>
      </w:r>
      <w:r w:rsidR="00EA324E">
        <w:t>3.3.1.1</w:t>
      </w:r>
      <w:r>
        <w:fldChar w:fldCharType="end"/>
      </w:r>
      <w:r>
        <w:t>,</w:t>
      </w:r>
      <w:r w:rsidR="00EA45C7">
        <w:t xml:space="preserve"> an entity-component approach relies into smaller, self-constricted components to decouple the data and behaviors of an </w:t>
      </w:r>
      <w:r w:rsidR="002E5B98">
        <w:t>actor</w:t>
      </w:r>
      <w:r w:rsidR="00EA45C7">
        <w:t xml:space="preserve"> from its implementation </w:t>
      </w:r>
      <w:r w:rsidR="00EA45C7">
        <w:fldChar w:fldCharType="begin"/>
      </w:r>
      <w:r w:rsidR="006064EC">
        <w:instrText xml:space="preserve"> ADDIN ZOTERO_ITEM CSL_CITATION {"citationID":"bjBnNfMN","properties":{"formattedCitation":"[6]","plainCitation":"[6]"},"citationItems":[{"id":1779,"uris":["http://zotero.org/users/840084/items/J2ERQ9P2"],"uri":["http://zotero.org/users/840084/items/J2ERQ9P2"],"itemData":{"id":1779,"type":"paper-conference","title":"A Data-Driven Entity-Component Approach to Develop Universally Accessible Games","event":"Human-Computer Interaction International 2014","author":[{"family":"Garcia","given":"Franco Eusébio"},{"family":"Neris","given":"Vânia Paula de Almeida"}],"issued":{"date-parts":[["2014"]]}}}],"schema":"https://github.com/citation-style-language/schema/raw/master/csl-citation.json"} </w:instrText>
      </w:r>
      <w:r w:rsidR="00EA45C7">
        <w:fldChar w:fldCharType="separate"/>
      </w:r>
      <w:r w:rsidR="006064EC" w:rsidRPr="006064EC">
        <w:rPr>
          <w:rFonts w:ascii="Calibri" w:hAnsi="Calibri"/>
        </w:rPr>
        <w:t>[6]</w:t>
      </w:r>
      <w:r w:rsidR="00EA45C7">
        <w:fldChar w:fldCharType="end"/>
      </w:r>
      <w:r w:rsidR="00EA45C7">
        <w:t>.</w:t>
      </w:r>
    </w:p>
    <w:p w14:paraId="288E150F" w14:textId="5947F11F" w:rsidR="00EA45C7" w:rsidRDefault="002E5B98" w:rsidP="00FC1AEA">
      <w:r>
        <w:t>Using this approach</w:t>
      </w:r>
      <w:r w:rsidR="00EA45C7">
        <w:t>,</w:t>
      </w:r>
      <w:r>
        <w:t xml:space="preserve"> components are attached to entities when needed. For instance, if an actor needs a world transform to store its position, orientation and scale,</w:t>
      </w:r>
      <w:r w:rsidR="00EA45C7">
        <w:t xml:space="preserve"> </w:t>
      </w:r>
      <w:r>
        <w:t xml:space="preserve">it needs to attach a </w:t>
      </w:r>
      <w:r w:rsidRPr="002E5B98">
        <w:rPr>
          <w:rStyle w:val="ComputerCode"/>
        </w:rPr>
        <w:t>TransformableComponent</w:t>
      </w:r>
      <w:r>
        <w:t xml:space="preserve"> to its composition. If the actor should collide with the game world and/or other actors, it is a matter of attaching a </w:t>
      </w:r>
      <w:r w:rsidRPr="002E5B98">
        <w:rPr>
          <w:rStyle w:val="ComputerCode"/>
        </w:rPr>
        <w:t>CollidableComponent</w:t>
      </w:r>
      <w:r w:rsidR="002260BA">
        <w:t xml:space="preserve"> </w:t>
      </w:r>
      <w:r w:rsidR="002260BA">
        <w:lastRenderedPageBreak/>
        <w:t>– for instance, a box shape component.</w:t>
      </w:r>
      <w:r>
        <w:t xml:space="preserve"> And so on – as schematized in </w:t>
      </w:r>
      <w:r>
        <w:fldChar w:fldCharType="begin"/>
      </w:r>
      <w:r>
        <w:instrText xml:space="preserve"> REF _Ref381779518 \h </w:instrText>
      </w:r>
      <w:r>
        <w:fldChar w:fldCharType="separate"/>
      </w:r>
      <w:r w:rsidR="00EA324E" w:rsidRPr="002E5B98">
        <w:rPr>
          <w:b/>
        </w:rPr>
        <w:t xml:space="preserve">Figure </w:t>
      </w:r>
      <w:r w:rsidR="00EA324E">
        <w:rPr>
          <w:b/>
          <w:noProof/>
        </w:rPr>
        <w:t>10</w:t>
      </w:r>
      <w:r>
        <w:fldChar w:fldCharType="end"/>
      </w:r>
      <w:r>
        <w:t>. The components provide the necessary data members to the actor; an adequate subsystem can process the desired components to add its behavior to the actor during gameplay.</w:t>
      </w:r>
    </w:p>
    <w:p w14:paraId="39E4747B" w14:textId="77777777" w:rsidR="002E5B98" w:rsidRDefault="002E5B98" w:rsidP="002E5B98">
      <w:pPr>
        <w:keepNext/>
        <w:jc w:val="center"/>
      </w:pPr>
      <w:r>
        <w:object w:dxaOrig="9751" w:dyaOrig="2835" w14:anchorId="0B760951">
          <v:shape id="_x0000_i1026" type="#_x0000_t75" style="width:425.25pt;height:123.75pt" o:ole="">
            <v:imagedata r:id="rId26" o:title=""/>
          </v:shape>
          <o:OLEObject Type="Embed" ProgID="Visio.Drawing.15" ShapeID="_x0000_i1026" DrawAspect="Content" ObjectID="_1457779178" r:id="rId27"/>
        </w:object>
      </w:r>
    </w:p>
    <w:p w14:paraId="6DB6D851" w14:textId="643B1D2A" w:rsidR="002E5B98" w:rsidRDefault="002E5B98" w:rsidP="002E5B98">
      <w:pPr>
        <w:pStyle w:val="Caption"/>
        <w:jc w:val="center"/>
      </w:pPr>
      <w:bookmarkStart w:id="132" w:name="_Ref381779518"/>
      <w:bookmarkStart w:id="133" w:name="_Toc382771695"/>
      <w:r w:rsidRPr="002E5B98">
        <w:rPr>
          <w:b/>
        </w:rPr>
        <w:t xml:space="preserve">Figure </w:t>
      </w:r>
      <w:r w:rsidRPr="002E5B98">
        <w:rPr>
          <w:b/>
        </w:rPr>
        <w:fldChar w:fldCharType="begin"/>
      </w:r>
      <w:r w:rsidRPr="002E5B98">
        <w:rPr>
          <w:b/>
        </w:rPr>
        <w:instrText xml:space="preserve"> SEQ Figure \* ARABIC </w:instrText>
      </w:r>
      <w:r w:rsidRPr="002E5B98">
        <w:rPr>
          <w:b/>
        </w:rPr>
        <w:fldChar w:fldCharType="separate"/>
      </w:r>
      <w:r w:rsidR="00EA324E">
        <w:rPr>
          <w:b/>
          <w:noProof/>
        </w:rPr>
        <w:t>10</w:t>
      </w:r>
      <w:r w:rsidRPr="002E5B98">
        <w:rPr>
          <w:b/>
        </w:rPr>
        <w:fldChar w:fldCharType="end"/>
      </w:r>
      <w:bookmarkEnd w:id="132"/>
      <w:r w:rsidRPr="002E5B98">
        <w:rPr>
          <w:b/>
        </w:rPr>
        <w:t>.</w:t>
      </w:r>
      <w:r>
        <w:t xml:space="preserve"> An actor with two components attached.</w:t>
      </w:r>
      <w:bookmarkEnd w:id="133"/>
    </w:p>
    <w:p w14:paraId="4ADAC3FA" w14:textId="35F0D84C" w:rsidR="002E5B98" w:rsidRDefault="002260BA" w:rsidP="002E5B98">
      <w:r>
        <w:t xml:space="preserve">Thus, it is possible to attach and detach data members to actors when it is needed – and even during run-time. With an additional benefit for UA-Games: the actors do not depends on IO components to be processed by the </w:t>
      </w:r>
      <w:r w:rsidRPr="002260BA">
        <w:rPr>
          <w:rStyle w:val="ComputerCode"/>
        </w:rPr>
        <w:t>GameLogic</w:t>
      </w:r>
      <w:r>
        <w:t xml:space="preserve">. There are not any representation assumed – to change how the actor will appear in an </w:t>
      </w:r>
      <w:r w:rsidRPr="002260BA">
        <w:rPr>
          <w:rStyle w:val="ComputerCode"/>
        </w:rPr>
        <w:t>IGameView</w:t>
      </w:r>
      <w:r>
        <w:t xml:space="preserve"> it is just necessary to change its output component.</w:t>
      </w:r>
    </w:p>
    <w:p w14:paraId="1E1EA939" w14:textId="3DD6531B" w:rsidR="002260BA" w:rsidRDefault="002260BA" w:rsidP="002E5B98">
      <w:r>
        <w:t xml:space="preserve">For instance, let us consider the actor of </w:t>
      </w:r>
      <w:r>
        <w:fldChar w:fldCharType="begin"/>
      </w:r>
      <w:r>
        <w:instrText xml:space="preserve"> REF _Ref381779518 \h </w:instrText>
      </w:r>
      <w:r>
        <w:fldChar w:fldCharType="separate"/>
      </w:r>
      <w:r w:rsidR="00EA324E" w:rsidRPr="002E5B98">
        <w:rPr>
          <w:b/>
        </w:rPr>
        <w:t xml:space="preserve">Figure </w:t>
      </w:r>
      <w:r w:rsidR="00EA324E">
        <w:rPr>
          <w:b/>
          <w:noProof/>
        </w:rPr>
        <w:t>10</w:t>
      </w:r>
      <w:r>
        <w:fldChar w:fldCharType="end"/>
      </w:r>
      <w:r>
        <w:t xml:space="preserve"> is an airplane. If the designers attach a </w:t>
      </w:r>
      <w:r w:rsidRPr="002260BA">
        <w:rPr>
          <w:rStyle w:val="ComputerCode"/>
        </w:rPr>
        <w:t>DrawableComponent</w:t>
      </w:r>
      <w:r>
        <w:t xml:space="preserve"> to the actor, a possible resulting </w:t>
      </w:r>
      <w:r w:rsidRPr="002260BA">
        <w:rPr>
          <w:rStyle w:val="ComputerCode"/>
        </w:rPr>
        <w:t>IGameView</w:t>
      </w:r>
      <w:r>
        <w:t xml:space="preserve"> could be the one drawn in </w:t>
      </w:r>
      <w:r>
        <w:fldChar w:fldCharType="begin"/>
      </w:r>
      <w:r>
        <w:instrText xml:space="preserve"> REF _Ref381780122 \h </w:instrText>
      </w:r>
      <w:r>
        <w:fldChar w:fldCharType="separate"/>
      </w:r>
      <w:r w:rsidR="00EA324E" w:rsidRPr="002260BA">
        <w:rPr>
          <w:b/>
        </w:rPr>
        <w:t xml:space="preserve">Figure </w:t>
      </w:r>
      <w:r w:rsidR="00EA324E">
        <w:rPr>
          <w:b/>
          <w:noProof/>
        </w:rPr>
        <w:t>11</w:t>
      </w:r>
      <w:r>
        <w:fldChar w:fldCharType="end"/>
      </w:r>
      <w:r>
        <w:t>.</w:t>
      </w:r>
    </w:p>
    <w:p w14:paraId="27C0F21F" w14:textId="77777777" w:rsidR="002260BA" w:rsidRDefault="002260BA" w:rsidP="002260BA">
      <w:pPr>
        <w:keepNext/>
        <w:jc w:val="center"/>
      </w:pPr>
      <w:r>
        <w:object w:dxaOrig="9421" w:dyaOrig="4245" w14:anchorId="49887A0A">
          <v:shape id="_x0000_i1027" type="#_x0000_t75" style="width:425.25pt;height:191.25pt" o:ole="">
            <v:imagedata r:id="rId28" o:title=""/>
          </v:shape>
          <o:OLEObject Type="Embed" ProgID="Visio.Drawing.15" ShapeID="_x0000_i1027" DrawAspect="Content" ObjectID="_1457779179" r:id="rId29"/>
        </w:object>
      </w:r>
    </w:p>
    <w:p w14:paraId="6AFC040E" w14:textId="780DC7AC" w:rsidR="002260BA" w:rsidRDefault="002260BA" w:rsidP="002260BA">
      <w:pPr>
        <w:pStyle w:val="Caption"/>
        <w:jc w:val="center"/>
      </w:pPr>
      <w:bookmarkStart w:id="134" w:name="_Ref381780122"/>
      <w:bookmarkStart w:id="135" w:name="_Toc382771696"/>
      <w:r w:rsidRPr="002260BA">
        <w:rPr>
          <w:b/>
        </w:rPr>
        <w:t xml:space="preserve">Figure </w:t>
      </w:r>
      <w:r w:rsidRPr="002260BA">
        <w:rPr>
          <w:b/>
        </w:rPr>
        <w:fldChar w:fldCharType="begin"/>
      </w:r>
      <w:r w:rsidRPr="002260BA">
        <w:rPr>
          <w:b/>
        </w:rPr>
        <w:instrText xml:space="preserve"> SEQ Figure \* ARABIC </w:instrText>
      </w:r>
      <w:r w:rsidRPr="002260BA">
        <w:rPr>
          <w:b/>
        </w:rPr>
        <w:fldChar w:fldCharType="separate"/>
      </w:r>
      <w:r w:rsidR="00EA324E">
        <w:rPr>
          <w:b/>
          <w:noProof/>
        </w:rPr>
        <w:t>11</w:t>
      </w:r>
      <w:r w:rsidRPr="002260BA">
        <w:rPr>
          <w:b/>
        </w:rPr>
        <w:fldChar w:fldCharType="end"/>
      </w:r>
      <w:bookmarkEnd w:id="134"/>
      <w:r w:rsidRPr="002260BA">
        <w:rPr>
          <w:b/>
        </w:rPr>
        <w:t>.</w:t>
      </w:r>
      <w:r>
        <w:t xml:space="preserve"> The actor from </w:t>
      </w:r>
      <w:r>
        <w:fldChar w:fldCharType="begin"/>
      </w:r>
      <w:r>
        <w:instrText xml:space="preserve"> REF _Ref381779518 \h </w:instrText>
      </w:r>
      <w:r>
        <w:fldChar w:fldCharType="separate"/>
      </w:r>
      <w:r w:rsidR="00EA324E" w:rsidRPr="002E5B98">
        <w:rPr>
          <w:b/>
        </w:rPr>
        <w:t xml:space="preserve">Figure </w:t>
      </w:r>
      <w:r w:rsidR="00EA324E">
        <w:rPr>
          <w:b/>
          <w:noProof/>
        </w:rPr>
        <w:t>10</w:t>
      </w:r>
      <w:r>
        <w:fldChar w:fldCharType="end"/>
      </w:r>
      <w:r>
        <w:t xml:space="preserve"> with a </w:t>
      </w:r>
      <w:r w:rsidRPr="002260BA">
        <w:rPr>
          <w:rStyle w:val="ComputerCode"/>
        </w:rPr>
        <w:t>DrawableComponent</w:t>
      </w:r>
      <w:r>
        <w:t>.</w:t>
      </w:r>
      <w:bookmarkEnd w:id="135"/>
    </w:p>
    <w:p w14:paraId="623F07C7" w14:textId="7B4F2E5E" w:rsidR="002260BA" w:rsidRDefault="002260BA" w:rsidP="002260BA">
      <w:r>
        <w:t xml:space="preserve">On the other hand, had the designers attached only an </w:t>
      </w:r>
      <w:r w:rsidRPr="00665425">
        <w:rPr>
          <w:rStyle w:val="ComputerCode"/>
        </w:rPr>
        <w:t>AudibleComponent</w:t>
      </w:r>
      <w:r>
        <w:t xml:space="preserve">, it would sound like in </w:t>
      </w:r>
      <w:r>
        <w:fldChar w:fldCharType="begin"/>
      </w:r>
      <w:r>
        <w:instrText xml:space="preserve"> REF _Ref381780196 \h </w:instrText>
      </w:r>
      <w:r>
        <w:fldChar w:fldCharType="separate"/>
      </w:r>
      <w:r w:rsidR="00EA324E" w:rsidRPr="002260BA">
        <w:rPr>
          <w:b/>
        </w:rPr>
        <w:t xml:space="preserve">Figure </w:t>
      </w:r>
      <w:r w:rsidR="00EA324E">
        <w:rPr>
          <w:b/>
          <w:noProof/>
        </w:rPr>
        <w:t>12</w:t>
      </w:r>
      <w:r>
        <w:fldChar w:fldCharType="end"/>
      </w:r>
      <w:r>
        <w:t>.</w:t>
      </w:r>
      <w:r w:rsidR="00665425">
        <w:t xml:space="preserve"> With an adequate </w:t>
      </w:r>
      <w:r w:rsidR="00665425" w:rsidRPr="00665425">
        <w:rPr>
          <w:rStyle w:val="ComputerCode"/>
        </w:rPr>
        <w:t>IGameView</w:t>
      </w:r>
      <w:r w:rsidR="00665425">
        <w:t xml:space="preserve"> and the aid of game events, the developers could make the game accessible to visually-impaired players, for instance.</w:t>
      </w:r>
    </w:p>
    <w:p w14:paraId="5172CA85" w14:textId="77777777" w:rsidR="002260BA" w:rsidRDefault="002260BA" w:rsidP="002260BA">
      <w:pPr>
        <w:keepNext/>
        <w:jc w:val="center"/>
      </w:pPr>
      <w:r>
        <w:object w:dxaOrig="9361" w:dyaOrig="4245" w14:anchorId="051E7C91">
          <v:shape id="_x0000_i1028" type="#_x0000_t75" style="width:425.25pt;height:192.75pt" o:ole="">
            <v:imagedata r:id="rId30" o:title=""/>
          </v:shape>
          <o:OLEObject Type="Embed" ProgID="Visio.Drawing.15" ShapeID="_x0000_i1028" DrawAspect="Content" ObjectID="_1457779180" r:id="rId31"/>
        </w:object>
      </w:r>
    </w:p>
    <w:p w14:paraId="28C6B9BA" w14:textId="01ECD7DC" w:rsidR="002260BA" w:rsidRDefault="002260BA" w:rsidP="002260BA">
      <w:pPr>
        <w:pStyle w:val="Caption"/>
        <w:jc w:val="center"/>
      </w:pPr>
      <w:bookmarkStart w:id="136" w:name="_Ref381780196"/>
      <w:bookmarkStart w:id="137" w:name="_Toc382771697"/>
      <w:r w:rsidRPr="002260BA">
        <w:rPr>
          <w:b/>
        </w:rPr>
        <w:t xml:space="preserve">Figure </w:t>
      </w:r>
      <w:r w:rsidRPr="002260BA">
        <w:rPr>
          <w:b/>
        </w:rPr>
        <w:fldChar w:fldCharType="begin"/>
      </w:r>
      <w:r w:rsidRPr="002260BA">
        <w:rPr>
          <w:b/>
        </w:rPr>
        <w:instrText xml:space="preserve"> SEQ Figure \* ARABIC </w:instrText>
      </w:r>
      <w:r w:rsidRPr="002260BA">
        <w:rPr>
          <w:b/>
        </w:rPr>
        <w:fldChar w:fldCharType="separate"/>
      </w:r>
      <w:r w:rsidR="00EA324E">
        <w:rPr>
          <w:b/>
          <w:noProof/>
        </w:rPr>
        <w:t>12</w:t>
      </w:r>
      <w:r w:rsidRPr="002260BA">
        <w:rPr>
          <w:b/>
        </w:rPr>
        <w:fldChar w:fldCharType="end"/>
      </w:r>
      <w:bookmarkEnd w:id="136"/>
      <w:r w:rsidRPr="002260BA">
        <w:rPr>
          <w:b/>
        </w:rPr>
        <w:t>.</w:t>
      </w:r>
      <w:r>
        <w:t xml:space="preserve"> The actor from </w:t>
      </w:r>
      <w:r>
        <w:fldChar w:fldCharType="begin"/>
      </w:r>
      <w:r>
        <w:instrText xml:space="preserve"> REF _Ref381779518 \h </w:instrText>
      </w:r>
      <w:r>
        <w:fldChar w:fldCharType="separate"/>
      </w:r>
      <w:r w:rsidR="00EA324E" w:rsidRPr="002E5B98">
        <w:rPr>
          <w:b/>
        </w:rPr>
        <w:t xml:space="preserve">Figure </w:t>
      </w:r>
      <w:r w:rsidR="00EA324E">
        <w:rPr>
          <w:b/>
          <w:noProof/>
        </w:rPr>
        <w:t>10</w:t>
      </w:r>
      <w:r>
        <w:fldChar w:fldCharType="end"/>
      </w:r>
      <w:r>
        <w:t xml:space="preserve"> with an </w:t>
      </w:r>
      <w:r>
        <w:rPr>
          <w:rStyle w:val="ComputerCode"/>
        </w:rPr>
        <w:t>Audible</w:t>
      </w:r>
      <w:r w:rsidRPr="002260BA">
        <w:rPr>
          <w:rStyle w:val="ComputerCode"/>
        </w:rPr>
        <w:t>Component</w:t>
      </w:r>
      <w:r>
        <w:t>.</w:t>
      </w:r>
      <w:bookmarkEnd w:id="137"/>
    </w:p>
    <w:p w14:paraId="7621C053" w14:textId="44C4D8D6" w:rsidR="002260BA" w:rsidRDefault="002260BA" w:rsidP="002260BA">
      <w:r>
        <w:t xml:space="preserve">What would happen if the actors added the two components to the actor? The </w:t>
      </w:r>
      <w:r w:rsidRPr="00170376">
        <w:rPr>
          <w:rStyle w:val="ComputerCode"/>
        </w:rPr>
        <w:t>IGameView</w:t>
      </w:r>
      <w:r>
        <w:t xml:space="preserve"> would convey both graphical and aural information to the user, as shown in</w:t>
      </w:r>
      <w:r w:rsidR="00170376">
        <w:t xml:space="preserve"> </w:t>
      </w:r>
      <w:r w:rsidR="00170376">
        <w:fldChar w:fldCharType="begin"/>
      </w:r>
      <w:r w:rsidR="00170376">
        <w:instrText xml:space="preserve"> REF _Ref381780338 \h </w:instrText>
      </w:r>
      <w:r w:rsidR="00170376">
        <w:fldChar w:fldCharType="separate"/>
      </w:r>
      <w:r w:rsidR="00EA324E" w:rsidRPr="00170376">
        <w:rPr>
          <w:b/>
        </w:rPr>
        <w:t xml:space="preserve">Figure </w:t>
      </w:r>
      <w:r w:rsidR="00EA324E">
        <w:rPr>
          <w:b/>
          <w:noProof/>
        </w:rPr>
        <w:t>13</w:t>
      </w:r>
      <w:r w:rsidR="00170376">
        <w:fldChar w:fldCharType="end"/>
      </w:r>
      <w:r>
        <w:t>.</w:t>
      </w:r>
    </w:p>
    <w:p w14:paraId="65EFDD18" w14:textId="77777777" w:rsidR="002260BA" w:rsidRDefault="002260BA" w:rsidP="002260BA">
      <w:pPr>
        <w:keepNext/>
        <w:jc w:val="center"/>
      </w:pPr>
      <w:r>
        <w:object w:dxaOrig="9421" w:dyaOrig="5656" w14:anchorId="2BA44FC2">
          <v:shape id="_x0000_i1029" type="#_x0000_t75" style="width:425.25pt;height:255pt" o:ole="">
            <v:imagedata r:id="rId32" o:title=""/>
          </v:shape>
          <o:OLEObject Type="Embed" ProgID="Visio.Drawing.15" ShapeID="_x0000_i1029" DrawAspect="Content" ObjectID="_1457779181" r:id="rId33"/>
        </w:object>
      </w:r>
    </w:p>
    <w:p w14:paraId="35A2C537" w14:textId="19B57A47" w:rsidR="002260BA" w:rsidRDefault="002260BA" w:rsidP="002260BA">
      <w:pPr>
        <w:pStyle w:val="Caption"/>
        <w:jc w:val="center"/>
      </w:pPr>
      <w:bookmarkStart w:id="138" w:name="_Ref381780338"/>
      <w:bookmarkStart w:id="139" w:name="_Toc382771698"/>
      <w:r w:rsidRPr="00170376">
        <w:rPr>
          <w:b/>
        </w:rPr>
        <w:t xml:space="preserve">Figure </w:t>
      </w:r>
      <w:r w:rsidRPr="00170376">
        <w:rPr>
          <w:b/>
        </w:rPr>
        <w:fldChar w:fldCharType="begin"/>
      </w:r>
      <w:r w:rsidRPr="00170376">
        <w:rPr>
          <w:b/>
        </w:rPr>
        <w:instrText xml:space="preserve"> SEQ Figure \* ARABIC </w:instrText>
      </w:r>
      <w:r w:rsidRPr="00170376">
        <w:rPr>
          <w:b/>
        </w:rPr>
        <w:fldChar w:fldCharType="separate"/>
      </w:r>
      <w:r w:rsidR="00EA324E">
        <w:rPr>
          <w:b/>
          <w:noProof/>
        </w:rPr>
        <w:t>13</w:t>
      </w:r>
      <w:r w:rsidRPr="00170376">
        <w:rPr>
          <w:b/>
        </w:rPr>
        <w:fldChar w:fldCharType="end"/>
      </w:r>
      <w:bookmarkEnd w:id="138"/>
      <w:r w:rsidRPr="00170376">
        <w:rPr>
          <w:b/>
        </w:rPr>
        <w:t>.</w:t>
      </w:r>
      <w:r>
        <w:t xml:space="preserve"> The actor from </w:t>
      </w:r>
      <w:r>
        <w:fldChar w:fldCharType="begin"/>
      </w:r>
      <w:r>
        <w:instrText xml:space="preserve"> REF _Ref381779518 \h </w:instrText>
      </w:r>
      <w:r>
        <w:fldChar w:fldCharType="separate"/>
      </w:r>
      <w:r w:rsidR="00EA324E" w:rsidRPr="002E5B98">
        <w:rPr>
          <w:b/>
        </w:rPr>
        <w:t xml:space="preserve">Figure </w:t>
      </w:r>
      <w:r w:rsidR="00EA324E">
        <w:rPr>
          <w:b/>
          <w:noProof/>
        </w:rPr>
        <w:t>10</w:t>
      </w:r>
      <w:r>
        <w:fldChar w:fldCharType="end"/>
      </w:r>
      <w:r>
        <w:t xml:space="preserve"> with an </w:t>
      </w:r>
      <w:r>
        <w:rPr>
          <w:rStyle w:val="ComputerCode"/>
        </w:rPr>
        <w:t>Audible</w:t>
      </w:r>
      <w:r w:rsidRPr="002260BA">
        <w:rPr>
          <w:rStyle w:val="ComputerCode"/>
        </w:rPr>
        <w:t>Component</w:t>
      </w:r>
      <w:r w:rsidR="00170376">
        <w:t xml:space="preserve"> and a </w:t>
      </w:r>
      <w:r w:rsidR="00170376" w:rsidRPr="00170376">
        <w:rPr>
          <w:rStyle w:val="ComputerCode"/>
        </w:rPr>
        <w:t>DrawableComponent</w:t>
      </w:r>
      <w:r w:rsidR="00170376">
        <w:t>.</w:t>
      </w:r>
      <w:bookmarkEnd w:id="139"/>
    </w:p>
    <w:p w14:paraId="40748E5F" w14:textId="29801060" w:rsidR="002260BA" w:rsidRDefault="00170376" w:rsidP="002260BA">
      <w:r>
        <w:t xml:space="preserve">The previous examples show how flexible and useful an entity-component approach can be for a UA-Game. The chosen components alone can define which game world interactions are available to an actor – or </w:t>
      </w:r>
      <w:r w:rsidR="00665425">
        <w:t xml:space="preserve">how to present the actor </w:t>
      </w:r>
      <w:r>
        <w:t>to the user.</w:t>
      </w:r>
    </w:p>
    <w:p w14:paraId="0D0D1FCA" w14:textId="06BCAC9C" w:rsidR="00665425" w:rsidRPr="002260BA" w:rsidRDefault="00665425" w:rsidP="002260BA">
      <w:r>
        <w:t>The following subsections describe UGE’s entity-component approach</w:t>
      </w:r>
      <w:r w:rsidR="006472F0">
        <w:t xml:space="preserve"> implementation more in-depth</w:t>
      </w:r>
      <w:r>
        <w:t>.</w:t>
      </w:r>
    </w:p>
    <w:p w14:paraId="62282CAA" w14:textId="2D2863BE" w:rsidR="00576462" w:rsidRDefault="00576462" w:rsidP="00576462">
      <w:pPr>
        <w:pStyle w:val="Heading3"/>
      </w:pPr>
      <w:bookmarkStart w:id="140" w:name="_Ref381781255"/>
      <w:bookmarkStart w:id="141" w:name="_Toc382771614"/>
      <w:r>
        <w:lastRenderedPageBreak/>
        <w:t>Functionality</w:t>
      </w:r>
      <w:bookmarkEnd w:id="140"/>
      <w:bookmarkEnd w:id="141"/>
    </w:p>
    <w:p w14:paraId="18671CB2" w14:textId="391DA551" w:rsidR="00F73920" w:rsidRDefault="006472F0" w:rsidP="00F73920">
      <w:r>
        <w:t xml:space="preserve">As stated in Section </w:t>
      </w:r>
      <w:r>
        <w:fldChar w:fldCharType="begin"/>
      </w:r>
      <w:r>
        <w:instrText xml:space="preserve"> REF _Ref381777918 \r \h </w:instrText>
      </w:r>
      <w:r>
        <w:fldChar w:fldCharType="separate"/>
      </w:r>
      <w:r w:rsidR="00EA324E">
        <w:t>3.3.1.1</w:t>
      </w:r>
      <w:r>
        <w:fldChar w:fldCharType="end"/>
      </w:r>
      <w:r>
        <w:t>, UGE follows</w:t>
      </w:r>
      <w:r w:rsidR="00F73920">
        <w:t xml:space="preserve"> the actor’s model proposed by McShaffry and Graham for GCC4 </w:t>
      </w:r>
      <w:r>
        <w:fldChar w:fldCharType="begin"/>
      </w:r>
      <w:r w:rsidR="006064EC">
        <w:instrText xml:space="preserve"> ADDIN ZOTERO_ITEM CSL_CITATION {"citationID":"plD0trCU","properties":{"formattedCitation":"[12]","plainCitation":"[12]"},"citationItems":[{"id":669,"uris":["http://zotero.org/users/840084/items/TCDIJPJ8"],"uri":["http://zotero.org/users/840084/items/TCDIJPJ8"],"itemData":{"id":669,"type":"book","title":"Game Coding Complete, Fourth Edition","publisher":"Course Technology PTR","number-of-pages":"940","edition":"4","source":"Amazon.com","ISBN":"1133776574","author":[{"family":"McShaffry","given":"Mike"},{"family":"Graham","given":"David"}],"issued":{"date-parts":[["2012",3,13]]}}}],"schema":"https://github.com/citation-style-language/schema/raw/master/csl-citation.json"} </w:instrText>
      </w:r>
      <w:r>
        <w:fldChar w:fldCharType="separate"/>
      </w:r>
      <w:r w:rsidR="006064EC" w:rsidRPr="006064EC">
        <w:rPr>
          <w:rFonts w:ascii="Calibri" w:hAnsi="Calibri"/>
        </w:rPr>
        <w:t>[12]</w:t>
      </w:r>
      <w:r>
        <w:fldChar w:fldCharType="end"/>
      </w:r>
      <w:r w:rsidR="00F73920">
        <w:t xml:space="preserve"> with some minor modifications. </w:t>
      </w:r>
      <w:r>
        <w:t xml:space="preserve">In UGE, the entities are very simple, consisting of an identifier, </w:t>
      </w:r>
      <w:r w:rsidR="002677CD">
        <w:t>an</w:t>
      </w:r>
      <w:r>
        <w:t xml:space="preserve"> archetype name and a collection of </w:t>
      </w:r>
      <w:r w:rsidR="00F73920">
        <w:t xml:space="preserve">data-only </w:t>
      </w:r>
      <w:r>
        <w:t>components.</w:t>
      </w:r>
      <w:r w:rsidR="00F73920">
        <w:t xml:space="preserve"> The components hold specialized data members, which are processed in the relevant subsystems (or by the </w:t>
      </w:r>
      <w:r w:rsidR="00F73920">
        <w:rPr>
          <w:rStyle w:val="ComputerCode"/>
        </w:rPr>
        <w:t>GameLogic</w:t>
      </w:r>
      <w:r w:rsidR="00F73920">
        <w:t xml:space="preserve"> itself).</w:t>
      </w:r>
    </w:p>
    <w:p w14:paraId="2DF3A00F" w14:textId="46C4A983" w:rsidR="00F73920" w:rsidRDefault="00F73920" w:rsidP="00F73920">
      <w:r>
        <w:t xml:space="preserve">For instance, in </w:t>
      </w:r>
      <w:r>
        <w:fldChar w:fldCharType="begin"/>
      </w:r>
      <w:r>
        <w:instrText xml:space="preserve"> REF _Ref381780338 \h </w:instrText>
      </w:r>
      <w:r>
        <w:fldChar w:fldCharType="separate"/>
      </w:r>
      <w:r w:rsidR="00EA324E" w:rsidRPr="00170376">
        <w:rPr>
          <w:b/>
        </w:rPr>
        <w:t xml:space="preserve">Figure </w:t>
      </w:r>
      <w:r w:rsidR="00EA324E">
        <w:rPr>
          <w:b/>
          <w:noProof/>
        </w:rPr>
        <w:t>13</w:t>
      </w:r>
      <w:r>
        <w:fldChar w:fldCharType="end"/>
      </w:r>
      <w:r>
        <w:t xml:space="preserve"> the </w:t>
      </w:r>
      <w:r w:rsidRPr="004218CE">
        <w:rPr>
          <w:rStyle w:val="ComputerCode"/>
        </w:rPr>
        <w:t>TransformableComponent</w:t>
      </w:r>
      <w:r>
        <w:t xml:space="preserve"> stores the position, orientation and scale of an actor. These members are relevant, for instance, for the Physics and the Scene subsystems. The Physics subsystem can change its values, translating it around the world; the Scene subsystem places it in the world, allowing other subsystems to render them when it is appropriate.</w:t>
      </w:r>
    </w:p>
    <w:p w14:paraId="13085C5C" w14:textId="084ABD8C" w:rsidR="00F73920" w:rsidRDefault="00F73920" w:rsidP="00F73920">
      <w:r>
        <w:t xml:space="preserve">On the other hand, </w:t>
      </w:r>
      <w:r w:rsidRPr="00F73920">
        <w:rPr>
          <w:rStyle w:val="ComputerCode"/>
        </w:rPr>
        <w:t>CollidableComponent</w:t>
      </w:r>
      <w:r>
        <w:t xml:space="preserve"> lets the Physics subsystem to detect whether the actor collided with another actor or not; and the </w:t>
      </w:r>
      <w:r w:rsidRPr="00F73920">
        <w:rPr>
          <w:rStyle w:val="ComputerCode"/>
        </w:rPr>
        <w:t>DrawableComponent</w:t>
      </w:r>
      <w:r>
        <w:t xml:space="preserve"> and </w:t>
      </w:r>
      <w:r w:rsidRPr="00F73920">
        <w:rPr>
          <w:rStyle w:val="ComputerCode"/>
        </w:rPr>
        <w:t>AudibleComponent</w:t>
      </w:r>
      <w:r>
        <w:t xml:space="preserve"> stores the art assets that the </w:t>
      </w:r>
      <w:r w:rsidRPr="00F73920">
        <w:rPr>
          <w:rStyle w:val="ComputerCode"/>
        </w:rPr>
        <w:t>IGraphics</w:t>
      </w:r>
      <w:r>
        <w:t xml:space="preserve"> and </w:t>
      </w:r>
      <w:r w:rsidRPr="00F73920">
        <w:rPr>
          <w:rStyle w:val="ComputerCode"/>
        </w:rPr>
        <w:t>IAudio</w:t>
      </w:r>
      <w:r>
        <w:t xml:space="preserve"> subsystems can use to render and present the actor to the user.</w:t>
      </w:r>
    </w:p>
    <w:p w14:paraId="01874E24" w14:textId="66DF844F" w:rsidR="00576462" w:rsidRDefault="00576462" w:rsidP="00576462">
      <w:pPr>
        <w:pStyle w:val="Heading3"/>
      </w:pPr>
      <w:bookmarkStart w:id="142" w:name="_Ref381955559"/>
      <w:bookmarkStart w:id="143" w:name="_Toc382771615"/>
      <w:r>
        <w:t>Architecture</w:t>
      </w:r>
      <w:bookmarkEnd w:id="142"/>
      <w:bookmarkEnd w:id="143"/>
    </w:p>
    <w:p w14:paraId="0D73BAD5" w14:textId="6B469AB8" w:rsidR="00F64EB3" w:rsidRDefault="00F64EB3" w:rsidP="00576462">
      <w:r>
        <w:fldChar w:fldCharType="begin"/>
      </w:r>
      <w:r>
        <w:instrText xml:space="preserve"> REF _Ref381787896 \h </w:instrText>
      </w:r>
      <w:r>
        <w:fldChar w:fldCharType="separate"/>
      </w:r>
      <w:r w:rsidR="00EA324E" w:rsidRPr="00F64EB3">
        <w:rPr>
          <w:b/>
        </w:rPr>
        <w:t xml:space="preserve">Figure </w:t>
      </w:r>
      <w:r w:rsidR="00EA324E">
        <w:rPr>
          <w:b/>
          <w:noProof/>
        </w:rPr>
        <w:t>14</w:t>
      </w:r>
      <w:r>
        <w:fldChar w:fldCharType="end"/>
      </w:r>
      <w:r>
        <w:t xml:space="preserve"> illustrates the class diagram for the </w:t>
      </w:r>
      <w:r w:rsidRPr="00F64EB3">
        <w:rPr>
          <w:rStyle w:val="ComputerCode"/>
        </w:rPr>
        <w:t>Actor</w:t>
      </w:r>
      <w:r>
        <w:t xml:space="preserve"> class. It is possible to note the </w:t>
      </w:r>
      <w:r w:rsidRPr="00F64EB3">
        <w:rPr>
          <w:rStyle w:val="ComputerCode"/>
        </w:rPr>
        <w:t>Actor</w:t>
      </w:r>
      <w:r>
        <w:t xml:space="preserve"> is simple, having only a few data members – the most important being its </w:t>
      </w:r>
      <w:r w:rsidRPr="00F64EB3">
        <w:rPr>
          <w:rStyle w:val="ComputerCode"/>
        </w:rPr>
        <w:t>ActorID</w:t>
      </w:r>
      <w:r>
        <w:t xml:space="preserve">, its archetype and a collection of components (a </w:t>
      </w:r>
      <w:r w:rsidRPr="00F64EB3">
        <w:rPr>
          <w:rStyle w:val="ComputerCode"/>
        </w:rPr>
        <w:t>map</w:t>
      </w:r>
      <w:r>
        <w:t>, by default).</w:t>
      </w:r>
    </w:p>
    <w:p w14:paraId="54AB4E05" w14:textId="77777777" w:rsidR="00F64EB3" w:rsidRDefault="00F64EB3" w:rsidP="00F64EB3">
      <w:pPr>
        <w:keepNext/>
        <w:jc w:val="center"/>
      </w:pPr>
      <w:r w:rsidRPr="00F64EB3">
        <w:rPr>
          <w:noProof/>
          <w:lang w:val="pt-BR" w:eastAsia="pt-BR"/>
        </w:rPr>
        <w:drawing>
          <wp:inline distT="0" distB="0" distL="0" distR="0" wp14:anchorId="5AC9934C" wp14:editId="1D8BF165">
            <wp:extent cx="3619500" cy="42481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619500" cy="4248150"/>
                    </a:xfrm>
                    <a:prstGeom prst="rect">
                      <a:avLst/>
                    </a:prstGeom>
                    <a:noFill/>
                    <a:ln>
                      <a:noFill/>
                    </a:ln>
                  </pic:spPr>
                </pic:pic>
              </a:graphicData>
            </a:graphic>
          </wp:inline>
        </w:drawing>
      </w:r>
    </w:p>
    <w:p w14:paraId="76EE9231" w14:textId="342C4608" w:rsidR="00F64EB3" w:rsidRDefault="00F64EB3" w:rsidP="00F64EB3">
      <w:pPr>
        <w:pStyle w:val="Caption"/>
        <w:jc w:val="center"/>
      </w:pPr>
      <w:bookmarkStart w:id="144" w:name="_Ref381787896"/>
      <w:bookmarkStart w:id="145" w:name="_Toc382771699"/>
      <w:r w:rsidRPr="00F64EB3">
        <w:rPr>
          <w:b/>
        </w:rPr>
        <w:t xml:space="preserve">Figure </w:t>
      </w:r>
      <w:r w:rsidRPr="00F64EB3">
        <w:rPr>
          <w:b/>
        </w:rPr>
        <w:fldChar w:fldCharType="begin"/>
      </w:r>
      <w:r w:rsidRPr="00F64EB3">
        <w:rPr>
          <w:b/>
        </w:rPr>
        <w:instrText xml:space="preserve"> SEQ Figure \* ARABIC </w:instrText>
      </w:r>
      <w:r w:rsidRPr="00F64EB3">
        <w:rPr>
          <w:b/>
        </w:rPr>
        <w:fldChar w:fldCharType="separate"/>
      </w:r>
      <w:r w:rsidR="00EA324E">
        <w:rPr>
          <w:b/>
          <w:noProof/>
        </w:rPr>
        <w:t>14</w:t>
      </w:r>
      <w:r w:rsidRPr="00F64EB3">
        <w:rPr>
          <w:b/>
        </w:rPr>
        <w:fldChar w:fldCharType="end"/>
      </w:r>
      <w:bookmarkEnd w:id="144"/>
      <w:r w:rsidRPr="00F64EB3">
        <w:rPr>
          <w:b/>
        </w:rPr>
        <w:t>.</w:t>
      </w:r>
      <w:r>
        <w:t xml:space="preserve"> UGE’s entity: the </w:t>
      </w:r>
      <w:r w:rsidRPr="00F64EB3">
        <w:rPr>
          <w:rStyle w:val="ComputerCode"/>
        </w:rPr>
        <w:t>Actor</w:t>
      </w:r>
      <w:r>
        <w:t>.</w:t>
      </w:r>
      <w:bookmarkEnd w:id="145"/>
    </w:p>
    <w:p w14:paraId="1A864BF3" w14:textId="08824992" w:rsidR="00F64EB3" w:rsidRDefault="00F64EB3" w:rsidP="00576462">
      <w:r>
        <w:lastRenderedPageBreak/>
        <w:t>The complexity of the Actor derives from its attached components. It is possible to aggregate different components to an Actor to define its data members and behaviors. All the components derive from a base component</w:t>
      </w:r>
      <w:r>
        <w:rPr>
          <w:rStyle w:val="FootnoteReference"/>
        </w:rPr>
        <w:footnoteReference w:id="10"/>
      </w:r>
      <w:r>
        <w:t xml:space="preserve"> (</w:t>
      </w:r>
      <w:r w:rsidRPr="00F64EB3">
        <w:rPr>
          <w:rStyle w:val="ComputerCode"/>
        </w:rPr>
        <w:t>ActorComponent</w:t>
      </w:r>
      <w:r>
        <w:t xml:space="preserve"> – illustrated in </w:t>
      </w:r>
      <w:r>
        <w:fldChar w:fldCharType="begin"/>
      </w:r>
      <w:r>
        <w:instrText xml:space="preserve"> REF _Ref381788390 \h </w:instrText>
      </w:r>
      <w:r>
        <w:fldChar w:fldCharType="separate"/>
      </w:r>
      <w:r w:rsidR="00EA324E" w:rsidRPr="00F64EB3">
        <w:rPr>
          <w:b/>
        </w:rPr>
        <w:t xml:space="preserve">Figure </w:t>
      </w:r>
      <w:r w:rsidR="00EA324E">
        <w:rPr>
          <w:b/>
          <w:noProof/>
        </w:rPr>
        <w:t>15</w:t>
      </w:r>
      <w:r>
        <w:fldChar w:fldCharType="end"/>
      </w:r>
      <w:r>
        <w:t xml:space="preserve">). The </w:t>
      </w:r>
      <w:r w:rsidRPr="00F64EB3">
        <w:rPr>
          <w:rStyle w:val="ComputerCode"/>
        </w:rPr>
        <w:t>ActorComponent</w:t>
      </w:r>
      <w:r>
        <w:t xml:space="preserve"> class is also simple, adding only a pointer to the Actor that owns the component and a </w:t>
      </w:r>
      <w:r w:rsidRPr="00F64EB3">
        <w:rPr>
          <w:rStyle w:val="ComputerCode"/>
        </w:rPr>
        <w:t>ComponentID</w:t>
      </w:r>
      <w:r>
        <w:t xml:space="preserve"> (by default, the hashed component name).</w:t>
      </w:r>
    </w:p>
    <w:p w14:paraId="7E14615A" w14:textId="77777777" w:rsidR="00F64EB3" w:rsidRDefault="00F64EB3" w:rsidP="00F64EB3">
      <w:pPr>
        <w:keepNext/>
        <w:jc w:val="center"/>
      </w:pPr>
      <w:r w:rsidRPr="00F64EB3">
        <w:rPr>
          <w:noProof/>
          <w:lang w:val="pt-BR" w:eastAsia="pt-BR"/>
        </w:rPr>
        <w:drawing>
          <wp:inline distT="0" distB="0" distL="0" distR="0" wp14:anchorId="5CBA48CD" wp14:editId="4EE3B329">
            <wp:extent cx="2933700" cy="30194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933700" cy="3019425"/>
                    </a:xfrm>
                    <a:prstGeom prst="rect">
                      <a:avLst/>
                    </a:prstGeom>
                    <a:noFill/>
                    <a:ln>
                      <a:noFill/>
                    </a:ln>
                  </pic:spPr>
                </pic:pic>
              </a:graphicData>
            </a:graphic>
          </wp:inline>
        </w:drawing>
      </w:r>
    </w:p>
    <w:p w14:paraId="6694AC70" w14:textId="531BF2AE" w:rsidR="00F64EB3" w:rsidRDefault="00F64EB3" w:rsidP="00F64EB3">
      <w:pPr>
        <w:pStyle w:val="Caption"/>
        <w:jc w:val="center"/>
      </w:pPr>
      <w:bookmarkStart w:id="146" w:name="_Ref381788390"/>
      <w:bookmarkStart w:id="147" w:name="_Toc382771700"/>
      <w:r w:rsidRPr="00F64EB3">
        <w:rPr>
          <w:b/>
        </w:rPr>
        <w:t xml:space="preserve">Figure </w:t>
      </w:r>
      <w:r w:rsidRPr="00F64EB3">
        <w:rPr>
          <w:b/>
        </w:rPr>
        <w:fldChar w:fldCharType="begin"/>
      </w:r>
      <w:r w:rsidRPr="00F64EB3">
        <w:rPr>
          <w:b/>
        </w:rPr>
        <w:instrText xml:space="preserve"> SEQ Figure \* ARABIC </w:instrText>
      </w:r>
      <w:r w:rsidRPr="00F64EB3">
        <w:rPr>
          <w:b/>
        </w:rPr>
        <w:fldChar w:fldCharType="separate"/>
      </w:r>
      <w:r w:rsidR="00EA324E">
        <w:rPr>
          <w:b/>
          <w:noProof/>
        </w:rPr>
        <w:t>15</w:t>
      </w:r>
      <w:r w:rsidRPr="00F64EB3">
        <w:rPr>
          <w:b/>
        </w:rPr>
        <w:fldChar w:fldCharType="end"/>
      </w:r>
      <w:bookmarkEnd w:id="146"/>
      <w:r w:rsidRPr="00F64EB3">
        <w:rPr>
          <w:b/>
        </w:rPr>
        <w:t>.</w:t>
      </w:r>
      <w:r>
        <w:t xml:space="preserve"> The component base class.</w:t>
      </w:r>
      <w:bookmarkEnd w:id="147"/>
    </w:p>
    <w:p w14:paraId="094D0849" w14:textId="4076658A" w:rsidR="00F64EB3" w:rsidRDefault="00F64EB3" w:rsidP="00576462">
      <w:r>
        <w:t xml:space="preserve">When the developers wish to create a new component, they implement an </w:t>
      </w:r>
      <w:r w:rsidRPr="00F64EB3">
        <w:rPr>
          <w:rStyle w:val="ComputerCode"/>
        </w:rPr>
        <w:t>ActorComponent</w:t>
      </w:r>
      <w:r>
        <w:t xml:space="preserve"> subclass</w:t>
      </w:r>
      <w:r w:rsidR="00B30342">
        <w:t xml:space="preserve"> – many examples of out of the box UGE’s components are illustrated in </w:t>
      </w:r>
      <w:r w:rsidR="00B30342">
        <w:fldChar w:fldCharType="begin"/>
      </w:r>
      <w:r w:rsidR="00B30342">
        <w:instrText xml:space="preserve"> REF _Ref381789123 \h </w:instrText>
      </w:r>
      <w:r w:rsidR="00B30342">
        <w:fldChar w:fldCharType="separate"/>
      </w:r>
      <w:r w:rsidR="00EA324E" w:rsidRPr="00B30342">
        <w:rPr>
          <w:b/>
        </w:rPr>
        <w:t xml:space="preserve">Figure </w:t>
      </w:r>
      <w:r w:rsidR="00EA324E">
        <w:rPr>
          <w:b/>
          <w:noProof/>
        </w:rPr>
        <w:t>16</w:t>
      </w:r>
      <w:r w:rsidR="00B30342">
        <w:fldChar w:fldCharType="end"/>
      </w:r>
      <w:r>
        <w:t>. The created subclass shall store all the data the component should have – for instance, some attributes to hold status information or the data or path to an art asset</w:t>
      </w:r>
      <w:r w:rsidR="00B30342">
        <w:t xml:space="preserve"> – and nothing else</w:t>
      </w:r>
      <w:r>
        <w:t xml:space="preserve">. Thus, creating a new component is </w:t>
      </w:r>
      <w:r w:rsidR="00B30342">
        <w:t>a simple task: the heavy work will be performed by the subsystems that shall manipulate the data.</w:t>
      </w:r>
    </w:p>
    <w:p w14:paraId="382FC55C" w14:textId="6BB1D46F" w:rsidR="00B30342" w:rsidRDefault="00B30342" w:rsidP="00576462">
      <w:r>
        <w:t>Another reason for the ease of component creation is to allow the components to be self-constricted. This way, a component – like a class – should have a single and well-defined responsibility. This contributes to code-reuse and enhance the flexibility of the code. If it is really needed (let us say for performance reasons), components could be merged with others.</w:t>
      </w:r>
    </w:p>
    <w:p w14:paraId="4E6E1B58" w14:textId="77777777" w:rsidR="00B30342" w:rsidRDefault="00B30342" w:rsidP="00B30342">
      <w:pPr>
        <w:keepNext/>
        <w:jc w:val="center"/>
      </w:pPr>
      <w:r>
        <w:rPr>
          <w:noProof/>
          <w:lang w:val="pt-BR" w:eastAsia="pt-BR"/>
        </w:rPr>
        <w:lastRenderedPageBreak/>
        <w:drawing>
          <wp:inline distT="0" distB="0" distL="0" distR="0" wp14:anchorId="6A45FBF4" wp14:editId="544D9B21">
            <wp:extent cx="5400040" cy="615632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400040" cy="6156325"/>
                    </a:xfrm>
                    <a:prstGeom prst="rect">
                      <a:avLst/>
                    </a:prstGeom>
                  </pic:spPr>
                </pic:pic>
              </a:graphicData>
            </a:graphic>
          </wp:inline>
        </w:drawing>
      </w:r>
    </w:p>
    <w:p w14:paraId="4A421EB0" w14:textId="7323DFBA" w:rsidR="00F64EB3" w:rsidRDefault="00B30342" w:rsidP="00B30342">
      <w:pPr>
        <w:pStyle w:val="Caption"/>
        <w:jc w:val="center"/>
      </w:pPr>
      <w:bookmarkStart w:id="148" w:name="_Ref381789123"/>
      <w:bookmarkStart w:id="149" w:name="_Toc382771701"/>
      <w:r w:rsidRPr="00B30342">
        <w:rPr>
          <w:b/>
        </w:rPr>
        <w:t xml:space="preserve">Figure </w:t>
      </w:r>
      <w:r w:rsidRPr="00B30342">
        <w:rPr>
          <w:b/>
        </w:rPr>
        <w:fldChar w:fldCharType="begin"/>
      </w:r>
      <w:r w:rsidRPr="00B30342">
        <w:rPr>
          <w:b/>
        </w:rPr>
        <w:instrText xml:space="preserve"> SEQ Figure \* ARABIC </w:instrText>
      </w:r>
      <w:r w:rsidRPr="00B30342">
        <w:rPr>
          <w:b/>
        </w:rPr>
        <w:fldChar w:fldCharType="separate"/>
      </w:r>
      <w:r w:rsidR="00EA324E">
        <w:rPr>
          <w:b/>
          <w:noProof/>
        </w:rPr>
        <w:t>16</w:t>
      </w:r>
      <w:r w:rsidRPr="00B30342">
        <w:rPr>
          <w:b/>
        </w:rPr>
        <w:fldChar w:fldCharType="end"/>
      </w:r>
      <w:bookmarkEnd w:id="148"/>
      <w:r w:rsidRPr="00B30342">
        <w:rPr>
          <w:b/>
        </w:rPr>
        <w:t>.</w:t>
      </w:r>
      <w:r>
        <w:t xml:space="preserve"> Different types of components deriving from </w:t>
      </w:r>
      <w:r w:rsidRPr="00B30342">
        <w:rPr>
          <w:rStyle w:val="ComputerCode"/>
        </w:rPr>
        <w:t>ActorComponent</w:t>
      </w:r>
      <w:r>
        <w:t>.</w:t>
      </w:r>
      <w:bookmarkEnd w:id="149"/>
    </w:p>
    <w:p w14:paraId="1A8997F2" w14:textId="1F04C06D" w:rsidR="002F61B7" w:rsidRDefault="00B30342" w:rsidP="00576462">
      <w:r>
        <w:t xml:space="preserve">Another benefit of using data-only components is </w:t>
      </w:r>
      <w:r w:rsidR="002F61B7">
        <w:t>exploring</w:t>
      </w:r>
      <w:r>
        <w:t xml:space="preserve"> data driven-architectures.</w:t>
      </w:r>
      <w:r w:rsidR="002F61B7">
        <w:t xml:space="preserve"> This allows </w:t>
      </w:r>
      <w:r w:rsidR="00D07B79">
        <w:t>defining</w:t>
      </w:r>
      <w:r w:rsidR="002F61B7">
        <w:t xml:space="preserve"> the </w:t>
      </w:r>
      <w:r w:rsidR="002F61B7" w:rsidRPr="002F61B7">
        <w:rPr>
          <w:rStyle w:val="ComputerCode"/>
        </w:rPr>
        <w:t>Actor</w:t>
      </w:r>
      <w:r w:rsidR="002F61B7">
        <w:t xml:space="preserve"> with an external data source (UGE uses a XML file) which is parsed during run-time to create the </w:t>
      </w:r>
      <w:r w:rsidR="002F61B7" w:rsidRPr="002F61B7">
        <w:rPr>
          <w:rStyle w:val="ComputerCode"/>
        </w:rPr>
        <w:t>Actor</w:t>
      </w:r>
      <w:r w:rsidR="002F61B7">
        <w:t xml:space="preserve"> with its </w:t>
      </w:r>
      <w:r w:rsidR="002F61B7" w:rsidRPr="002F61B7">
        <w:rPr>
          <w:rStyle w:val="ComputerCode"/>
        </w:rPr>
        <w:t>ActorComponents</w:t>
      </w:r>
      <w:r w:rsidR="002F61B7">
        <w:t xml:space="preserve">. </w:t>
      </w:r>
      <w:r w:rsidR="005D063D">
        <w:fldChar w:fldCharType="begin"/>
      </w:r>
      <w:r w:rsidR="005D063D">
        <w:instrText xml:space="preserve"> REF _Ref381790083 \h </w:instrText>
      </w:r>
      <w:r w:rsidR="005D063D">
        <w:fldChar w:fldCharType="separate"/>
      </w:r>
      <w:r w:rsidR="00EA324E" w:rsidRPr="005D063D">
        <w:rPr>
          <w:b/>
        </w:rPr>
        <w:t xml:space="preserve">Listing </w:t>
      </w:r>
      <w:r w:rsidR="00EA324E">
        <w:rPr>
          <w:b/>
          <w:noProof/>
        </w:rPr>
        <w:t>20</w:t>
      </w:r>
      <w:r w:rsidR="005D063D">
        <w:fldChar w:fldCharType="end"/>
      </w:r>
      <w:r w:rsidR="002F61B7">
        <w:t xml:space="preserve"> presents an example of a XML f</w:t>
      </w:r>
      <w:r w:rsidR="00873622">
        <w:t xml:space="preserve">ile to a Ping-Pong paddle actor having various components, ranging from game-logic components, such as a </w:t>
      </w:r>
      <w:r w:rsidR="00873622" w:rsidRPr="00873622">
        <w:rPr>
          <w:rStyle w:val="ComputerCode"/>
        </w:rPr>
        <w:t>TransformableComponent</w:t>
      </w:r>
      <w:r w:rsidR="00873622">
        <w:t xml:space="preserve">, to presentation components, such as the </w:t>
      </w:r>
      <w:r w:rsidR="00873622" w:rsidRPr="00873622">
        <w:rPr>
          <w:rStyle w:val="ComputerCode"/>
        </w:rPr>
        <w:t>OgreGraphicsComponent</w:t>
      </w:r>
      <w:r w:rsidR="00873622">
        <w:t>.</w:t>
      </w:r>
    </w:p>
    <w:p w14:paraId="1D538F86" w14:textId="68EC64F1" w:rsidR="005D063D" w:rsidRDefault="005D063D" w:rsidP="005D063D">
      <w:pPr>
        <w:pStyle w:val="Caption"/>
        <w:keepNext/>
        <w:jc w:val="center"/>
      </w:pPr>
      <w:bookmarkStart w:id="150" w:name="_Ref381790083"/>
      <w:bookmarkStart w:id="151" w:name="_Toc382771745"/>
      <w:r w:rsidRPr="005D063D">
        <w:rPr>
          <w:b/>
        </w:rPr>
        <w:t xml:space="preserve">Listing </w:t>
      </w:r>
      <w:r w:rsidRPr="005D063D">
        <w:rPr>
          <w:b/>
        </w:rPr>
        <w:fldChar w:fldCharType="begin"/>
      </w:r>
      <w:r w:rsidRPr="005D063D">
        <w:rPr>
          <w:b/>
        </w:rPr>
        <w:instrText xml:space="preserve"> SEQ Listing \* ARABIC </w:instrText>
      </w:r>
      <w:r w:rsidRPr="005D063D">
        <w:rPr>
          <w:b/>
        </w:rPr>
        <w:fldChar w:fldCharType="separate"/>
      </w:r>
      <w:r w:rsidR="00EA324E">
        <w:rPr>
          <w:b/>
          <w:noProof/>
        </w:rPr>
        <w:t>20</w:t>
      </w:r>
      <w:r w:rsidRPr="005D063D">
        <w:rPr>
          <w:b/>
        </w:rPr>
        <w:fldChar w:fldCharType="end"/>
      </w:r>
      <w:bookmarkEnd w:id="150"/>
      <w:r w:rsidRPr="005D063D">
        <w:rPr>
          <w:b/>
        </w:rPr>
        <w:t>.</w:t>
      </w:r>
      <w:r>
        <w:t xml:space="preserve"> A data-driven </w:t>
      </w:r>
      <w:r w:rsidRPr="005D063D">
        <w:rPr>
          <w:rStyle w:val="ComputerCode"/>
        </w:rPr>
        <w:t>Actor</w:t>
      </w:r>
      <w:r>
        <w:t>.</w:t>
      </w:r>
      <w:bookmarkEnd w:id="151"/>
    </w:p>
    <w:tbl>
      <w:tblPr>
        <w:tblStyle w:val="TableGrid"/>
        <w:tblW w:w="0" w:type="auto"/>
        <w:jc w:val="center"/>
        <w:tblLook w:val="04A0" w:firstRow="1" w:lastRow="0" w:firstColumn="1" w:lastColumn="0" w:noHBand="0" w:noVBand="1"/>
      </w:tblPr>
      <w:tblGrid>
        <w:gridCol w:w="8494"/>
      </w:tblGrid>
      <w:tr w:rsidR="002F61B7" w14:paraId="1CB37D74" w14:textId="77777777" w:rsidTr="005D063D">
        <w:trPr>
          <w:jc w:val="center"/>
        </w:trPr>
        <w:tc>
          <w:tcPr>
            <w:tcW w:w="8494" w:type="dxa"/>
          </w:tcPr>
          <w:p w14:paraId="04369D6E" w14:textId="77777777" w:rsidR="002F61B7" w:rsidRPr="002F61B7" w:rsidRDefault="002F61B7" w:rsidP="002F61B7">
            <w:pPr>
              <w:jc w:val="left"/>
              <w:rPr>
                <w:rStyle w:val="ComputerCode"/>
              </w:rPr>
            </w:pPr>
            <w:r w:rsidRPr="002F61B7">
              <w:rPr>
                <w:rStyle w:val="ComputerCode"/>
              </w:rPr>
              <w:t>&lt;?xml version="1.0" encoding="UTF-8"?&gt;</w:t>
            </w:r>
          </w:p>
          <w:p w14:paraId="3E4244F3" w14:textId="77777777" w:rsidR="002F61B7" w:rsidRPr="002F61B7" w:rsidRDefault="002F61B7" w:rsidP="002F61B7">
            <w:pPr>
              <w:jc w:val="left"/>
              <w:rPr>
                <w:rStyle w:val="ComputerCode"/>
              </w:rPr>
            </w:pPr>
          </w:p>
          <w:p w14:paraId="0F5BFCC4" w14:textId="457F0B30" w:rsidR="002F61B7" w:rsidRPr="002F61B7" w:rsidRDefault="002F61B7" w:rsidP="002F61B7">
            <w:pPr>
              <w:jc w:val="left"/>
              <w:rPr>
                <w:rStyle w:val="ComputerCode"/>
              </w:rPr>
            </w:pPr>
            <w:r w:rsidRPr="002F61B7">
              <w:rPr>
                <w:rStyle w:val="ComputerCode"/>
              </w:rPr>
              <w:t>&lt;Actor type="Paddle-Player1" resource="paddle-player1.xml"&gt;</w:t>
            </w:r>
          </w:p>
          <w:p w14:paraId="56FCA08D" w14:textId="77777777" w:rsidR="002F61B7" w:rsidRPr="002F61B7" w:rsidRDefault="002F61B7" w:rsidP="002F61B7">
            <w:pPr>
              <w:jc w:val="left"/>
              <w:rPr>
                <w:rStyle w:val="ComputerCode"/>
              </w:rPr>
            </w:pPr>
          </w:p>
          <w:p w14:paraId="34A827A7" w14:textId="77777777" w:rsidR="002F61B7" w:rsidRPr="002F61B7" w:rsidRDefault="002F61B7" w:rsidP="002F61B7">
            <w:pPr>
              <w:jc w:val="left"/>
              <w:rPr>
                <w:rStyle w:val="ComputerCode"/>
              </w:rPr>
            </w:pPr>
            <w:r w:rsidRPr="002F61B7">
              <w:rPr>
                <w:rStyle w:val="ComputerCode"/>
              </w:rPr>
              <w:t xml:space="preserve">  &lt;TransformableComponent&gt;</w:t>
            </w:r>
          </w:p>
          <w:p w14:paraId="3205F0C2" w14:textId="77777777" w:rsidR="002F61B7" w:rsidRPr="002F61B7" w:rsidRDefault="002F61B7" w:rsidP="002F61B7">
            <w:pPr>
              <w:jc w:val="left"/>
              <w:rPr>
                <w:rStyle w:val="ComputerCode"/>
              </w:rPr>
            </w:pPr>
            <w:r w:rsidRPr="002F61B7">
              <w:rPr>
                <w:rStyle w:val="ComputerCode"/>
              </w:rPr>
              <w:t xml:space="preserve">    &lt;Position x="-180.0f" y="0.0f" z="0.0f"/&gt;</w:t>
            </w:r>
          </w:p>
          <w:p w14:paraId="28F21A12" w14:textId="7769D407" w:rsidR="002F61B7" w:rsidRPr="002F61B7" w:rsidRDefault="002F61B7" w:rsidP="002F61B7">
            <w:pPr>
              <w:jc w:val="left"/>
              <w:rPr>
                <w:rStyle w:val="ComputerCode"/>
              </w:rPr>
            </w:pPr>
            <w:r w:rsidRPr="002F61B7">
              <w:rPr>
                <w:rStyle w:val="ComputerCode"/>
              </w:rPr>
              <w:t xml:space="preserve">    &lt;!-- YXZ order (yaw, pitch, roll)</w:t>
            </w:r>
            <w:r>
              <w:rPr>
                <w:rStyle w:val="ComputerCode"/>
              </w:rPr>
              <w:t xml:space="preserve"> in radians</w:t>
            </w:r>
            <w:r w:rsidRPr="002F61B7">
              <w:rPr>
                <w:rStyle w:val="ComputerCode"/>
              </w:rPr>
              <w:t xml:space="preserve"> --&gt;</w:t>
            </w:r>
          </w:p>
          <w:p w14:paraId="6ADEE4FA" w14:textId="77777777" w:rsidR="002F61B7" w:rsidRPr="002F61B7" w:rsidRDefault="002F61B7" w:rsidP="002F61B7">
            <w:pPr>
              <w:jc w:val="left"/>
              <w:rPr>
                <w:rStyle w:val="ComputerCode"/>
              </w:rPr>
            </w:pPr>
            <w:r w:rsidRPr="002F61B7">
              <w:rPr>
                <w:rStyle w:val="ComputerCode"/>
              </w:rPr>
              <w:t xml:space="preserve">    &lt;Rotation yaw="0.0f" pitch="0.0f" roll="0.0f"/&gt;</w:t>
            </w:r>
          </w:p>
          <w:p w14:paraId="04032CC1" w14:textId="77777777" w:rsidR="002F61B7" w:rsidRPr="002F61B7" w:rsidRDefault="002F61B7" w:rsidP="002F61B7">
            <w:pPr>
              <w:jc w:val="left"/>
              <w:rPr>
                <w:rStyle w:val="ComputerCode"/>
              </w:rPr>
            </w:pPr>
            <w:r w:rsidRPr="002F61B7">
              <w:rPr>
                <w:rStyle w:val="ComputerCode"/>
              </w:rPr>
              <w:t xml:space="preserve">    &lt;Scale x="4.0f" y ="10.0f" z="20.0"/&gt;</w:t>
            </w:r>
          </w:p>
          <w:p w14:paraId="08D8AB2E" w14:textId="77777777" w:rsidR="002F61B7" w:rsidRPr="002F61B7" w:rsidRDefault="002F61B7" w:rsidP="002F61B7">
            <w:pPr>
              <w:jc w:val="left"/>
              <w:rPr>
                <w:rStyle w:val="ComputerCode"/>
              </w:rPr>
            </w:pPr>
            <w:r w:rsidRPr="002F61B7">
              <w:rPr>
                <w:rStyle w:val="ComputerCode"/>
              </w:rPr>
              <w:t xml:space="preserve">  &lt;/TransformableComponent&gt;</w:t>
            </w:r>
          </w:p>
          <w:p w14:paraId="7B2BA6A0" w14:textId="77777777" w:rsidR="002F61B7" w:rsidRPr="002F61B7" w:rsidRDefault="002F61B7" w:rsidP="002F61B7">
            <w:pPr>
              <w:jc w:val="left"/>
              <w:rPr>
                <w:rStyle w:val="ComputerCode"/>
              </w:rPr>
            </w:pPr>
          </w:p>
          <w:p w14:paraId="54A43AB0" w14:textId="77777777" w:rsidR="002F61B7" w:rsidRPr="002F61B7" w:rsidRDefault="002F61B7" w:rsidP="002F61B7">
            <w:pPr>
              <w:jc w:val="left"/>
              <w:rPr>
                <w:rStyle w:val="ComputerCode"/>
              </w:rPr>
            </w:pPr>
            <w:r w:rsidRPr="002F61B7">
              <w:rPr>
                <w:rStyle w:val="ComputerCode"/>
              </w:rPr>
              <w:t xml:space="preserve">  &lt;MoveableComponent&gt;</w:t>
            </w:r>
          </w:p>
          <w:p w14:paraId="3B6C67CD" w14:textId="77777777" w:rsidR="002F61B7" w:rsidRPr="002F61B7" w:rsidRDefault="002F61B7" w:rsidP="002F61B7">
            <w:pPr>
              <w:jc w:val="left"/>
              <w:rPr>
                <w:rStyle w:val="ComputerCode"/>
              </w:rPr>
            </w:pPr>
            <w:r w:rsidRPr="002F61B7">
              <w:rPr>
                <w:rStyle w:val="ComputerCode"/>
              </w:rPr>
              <w:t xml:space="preserve">    &lt;Velocity vcs="100.0f" vdx="1.0f" vdy="-1.0f" vdz="0.0f"/&gt;</w:t>
            </w:r>
          </w:p>
          <w:p w14:paraId="48D6F299" w14:textId="77777777" w:rsidR="002F61B7" w:rsidRPr="002F61B7" w:rsidRDefault="002F61B7" w:rsidP="002F61B7">
            <w:pPr>
              <w:jc w:val="left"/>
              <w:rPr>
                <w:rStyle w:val="ComputerCode"/>
              </w:rPr>
            </w:pPr>
            <w:r w:rsidRPr="002F61B7">
              <w:rPr>
                <w:rStyle w:val="ComputerCode"/>
              </w:rPr>
              <w:t xml:space="preserve">    &lt;Acceleration ax="0.0f" ay="0.0f" az="0.0f"/&gt;</w:t>
            </w:r>
          </w:p>
          <w:p w14:paraId="7925AA3A" w14:textId="77777777" w:rsidR="002F61B7" w:rsidRPr="002F61B7" w:rsidRDefault="002F61B7" w:rsidP="002F61B7">
            <w:pPr>
              <w:jc w:val="left"/>
              <w:rPr>
                <w:rStyle w:val="ComputerCode"/>
              </w:rPr>
            </w:pPr>
            <w:r w:rsidRPr="002F61B7">
              <w:rPr>
                <w:rStyle w:val="ComputerCode"/>
              </w:rPr>
              <w:t xml:space="preserve">  &lt;/MoveableComponent&gt;</w:t>
            </w:r>
          </w:p>
          <w:p w14:paraId="35005A53" w14:textId="77777777" w:rsidR="002F61B7" w:rsidRPr="002F61B7" w:rsidRDefault="002F61B7" w:rsidP="002F61B7">
            <w:pPr>
              <w:jc w:val="left"/>
              <w:rPr>
                <w:rStyle w:val="ComputerCode"/>
              </w:rPr>
            </w:pPr>
          </w:p>
          <w:p w14:paraId="6995E151" w14:textId="77777777" w:rsidR="002F61B7" w:rsidRPr="002F61B7" w:rsidRDefault="002F61B7" w:rsidP="002F61B7">
            <w:pPr>
              <w:jc w:val="left"/>
              <w:rPr>
                <w:rStyle w:val="ComputerCode"/>
              </w:rPr>
            </w:pPr>
            <w:r w:rsidRPr="002F61B7">
              <w:rPr>
                <w:rStyle w:val="ComputerCode"/>
              </w:rPr>
              <w:t xml:space="preserve">  &lt;CollidableComponent&gt;</w:t>
            </w:r>
          </w:p>
          <w:p w14:paraId="35F1BEFC" w14:textId="77777777" w:rsidR="002F61B7" w:rsidRPr="002F61B7" w:rsidRDefault="002F61B7" w:rsidP="002F61B7">
            <w:pPr>
              <w:jc w:val="left"/>
              <w:rPr>
                <w:rStyle w:val="ComputerCode"/>
              </w:rPr>
            </w:pPr>
            <w:r w:rsidRPr="002F61B7">
              <w:rPr>
                <w:rStyle w:val="ComputerCode"/>
              </w:rPr>
              <w:t xml:space="preserve">    &lt;Shape type="Box"&gt;</w:t>
            </w:r>
          </w:p>
          <w:p w14:paraId="1638AC3B" w14:textId="77777777" w:rsidR="002F61B7" w:rsidRPr="002F61B7" w:rsidRDefault="002F61B7" w:rsidP="002F61B7">
            <w:pPr>
              <w:jc w:val="left"/>
              <w:rPr>
                <w:rStyle w:val="ComputerCode"/>
              </w:rPr>
            </w:pPr>
            <w:r w:rsidRPr="002F61B7">
              <w:rPr>
                <w:rStyle w:val="ComputerCode"/>
              </w:rPr>
              <w:t xml:space="preserve">      &lt;Dimension x="1.0f" y="1.0f" z="1.0f"/&gt;</w:t>
            </w:r>
          </w:p>
          <w:p w14:paraId="17340F61" w14:textId="77777777" w:rsidR="002F61B7" w:rsidRPr="002F61B7" w:rsidRDefault="002F61B7" w:rsidP="002F61B7">
            <w:pPr>
              <w:jc w:val="left"/>
              <w:rPr>
                <w:rStyle w:val="ComputerCode"/>
              </w:rPr>
            </w:pPr>
            <w:r w:rsidRPr="002F61B7">
              <w:rPr>
                <w:rStyle w:val="ComputerCode"/>
              </w:rPr>
              <w:t xml:space="preserve">    &lt;/Shape&gt;</w:t>
            </w:r>
          </w:p>
          <w:p w14:paraId="433EBBB4" w14:textId="77777777" w:rsidR="002F61B7" w:rsidRPr="002F61B7" w:rsidRDefault="002F61B7" w:rsidP="002F61B7">
            <w:pPr>
              <w:jc w:val="left"/>
              <w:rPr>
                <w:rStyle w:val="ComputerCode"/>
              </w:rPr>
            </w:pPr>
            <w:r w:rsidRPr="002F61B7">
              <w:rPr>
                <w:rStyle w:val="ComputerCode"/>
              </w:rPr>
              <w:t xml:space="preserve">    &lt;CenterOfMassOffset&gt;</w:t>
            </w:r>
          </w:p>
          <w:p w14:paraId="58B3BC76" w14:textId="77777777" w:rsidR="002F61B7" w:rsidRPr="002F61B7" w:rsidRDefault="002F61B7" w:rsidP="002F61B7">
            <w:pPr>
              <w:jc w:val="left"/>
              <w:rPr>
                <w:rStyle w:val="ComputerCode"/>
              </w:rPr>
            </w:pPr>
            <w:r w:rsidRPr="002F61B7">
              <w:rPr>
                <w:rStyle w:val="ComputerCode"/>
              </w:rPr>
              <w:t xml:space="preserve">      &lt;Position x="0.0f" y="0.0f" z="0.0f"/&gt;</w:t>
            </w:r>
          </w:p>
          <w:p w14:paraId="0251CD11" w14:textId="77777777" w:rsidR="002F61B7" w:rsidRPr="002F61B7" w:rsidRDefault="002F61B7" w:rsidP="002F61B7">
            <w:pPr>
              <w:jc w:val="left"/>
              <w:rPr>
                <w:rStyle w:val="ComputerCode"/>
              </w:rPr>
            </w:pPr>
            <w:r w:rsidRPr="002F61B7">
              <w:rPr>
                <w:rStyle w:val="ComputerCode"/>
              </w:rPr>
              <w:t xml:space="preserve">      &lt;Rotation yaw="0.0f" pitch="0.0f" roll="0.0f"/&gt;        </w:t>
            </w:r>
          </w:p>
          <w:p w14:paraId="1734C29F" w14:textId="77777777" w:rsidR="002F61B7" w:rsidRPr="002F61B7" w:rsidRDefault="002F61B7" w:rsidP="002F61B7">
            <w:pPr>
              <w:jc w:val="left"/>
              <w:rPr>
                <w:rStyle w:val="ComputerCode"/>
              </w:rPr>
            </w:pPr>
            <w:r w:rsidRPr="002F61B7">
              <w:rPr>
                <w:rStyle w:val="ComputerCode"/>
              </w:rPr>
              <w:t xml:space="preserve">    &lt;/CenterOfMassOffset&gt;</w:t>
            </w:r>
          </w:p>
          <w:p w14:paraId="5E1AFF24" w14:textId="77777777" w:rsidR="002F61B7" w:rsidRPr="002F61B7" w:rsidRDefault="002F61B7" w:rsidP="002F61B7">
            <w:pPr>
              <w:jc w:val="left"/>
              <w:rPr>
                <w:rStyle w:val="ComputerCode"/>
              </w:rPr>
            </w:pPr>
            <w:r w:rsidRPr="002F61B7">
              <w:rPr>
                <w:rStyle w:val="ComputerCode"/>
              </w:rPr>
              <w:t xml:space="preserve">    &lt;Density type="Gold"/&gt;</w:t>
            </w:r>
          </w:p>
          <w:p w14:paraId="4CBAED75" w14:textId="77777777" w:rsidR="002F61B7" w:rsidRPr="002F61B7" w:rsidRDefault="002F61B7" w:rsidP="002F61B7">
            <w:pPr>
              <w:jc w:val="left"/>
              <w:rPr>
                <w:rStyle w:val="ComputerCode"/>
              </w:rPr>
            </w:pPr>
            <w:r w:rsidRPr="002F61B7">
              <w:rPr>
                <w:rStyle w:val="ComputerCode"/>
              </w:rPr>
              <w:t xml:space="preserve">    &lt;Material type="Elastic"/&gt;</w:t>
            </w:r>
          </w:p>
          <w:p w14:paraId="3A347221" w14:textId="77777777" w:rsidR="002F61B7" w:rsidRPr="002F61B7" w:rsidRDefault="002F61B7" w:rsidP="002F61B7">
            <w:pPr>
              <w:jc w:val="left"/>
              <w:rPr>
                <w:rStyle w:val="ComputerCode"/>
              </w:rPr>
            </w:pPr>
            <w:r w:rsidRPr="002F61B7">
              <w:rPr>
                <w:rStyle w:val="ComputerCode"/>
              </w:rPr>
              <w:t xml:space="preserve">  &lt;/CollidableComponent&gt;    </w:t>
            </w:r>
          </w:p>
          <w:p w14:paraId="090B208D" w14:textId="77777777" w:rsidR="002F61B7" w:rsidRPr="002F61B7" w:rsidRDefault="002F61B7" w:rsidP="002F61B7">
            <w:pPr>
              <w:jc w:val="left"/>
              <w:rPr>
                <w:rStyle w:val="ComputerCode"/>
              </w:rPr>
            </w:pPr>
            <w:r w:rsidRPr="002F61B7">
              <w:rPr>
                <w:rStyle w:val="ComputerCode"/>
              </w:rPr>
              <w:t xml:space="preserve">  </w:t>
            </w:r>
          </w:p>
          <w:p w14:paraId="0AEC7C6B" w14:textId="77777777" w:rsidR="002F61B7" w:rsidRPr="002F61B7" w:rsidRDefault="002F61B7" w:rsidP="002F61B7">
            <w:pPr>
              <w:jc w:val="left"/>
              <w:rPr>
                <w:rStyle w:val="ComputerCode"/>
              </w:rPr>
            </w:pPr>
            <w:r w:rsidRPr="002F61B7">
              <w:rPr>
                <w:rStyle w:val="ComputerCode"/>
              </w:rPr>
              <w:t xml:space="preserve">  &lt;BulletPhysicsComponent&gt;</w:t>
            </w:r>
          </w:p>
          <w:p w14:paraId="2D6DDB61" w14:textId="77777777" w:rsidR="002F61B7" w:rsidRPr="002F61B7" w:rsidRDefault="002F61B7" w:rsidP="002F61B7">
            <w:pPr>
              <w:jc w:val="left"/>
              <w:rPr>
                <w:rStyle w:val="ComputerCode"/>
              </w:rPr>
            </w:pPr>
            <w:r w:rsidRPr="002F61B7">
              <w:rPr>
                <w:rStyle w:val="ComputerCode"/>
              </w:rPr>
              <w:t xml:space="preserve">    &lt;LinearFactor x="0.0f" y="0.0f" z="1.0f"/&gt;</w:t>
            </w:r>
          </w:p>
          <w:p w14:paraId="6A85EF27" w14:textId="77777777" w:rsidR="002F61B7" w:rsidRPr="002F61B7" w:rsidRDefault="002F61B7" w:rsidP="002F61B7">
            <w:pPr>
              <w:jc w:val="left"/>
              <w:rPr>
                <w:rStyle w:val="ComputerCode"/>
              </w:rPr>
            </w:pPr>
            <w:r w:rsidRPr="002F61B7">
              <w:rPr>
                <w:rStyle w:val="ComputerCode"/>
              </w:rPr>
              <w:t xml:space="preserve">    &lt;AngularFactor x="0.0f" y="0.0f" z="0.0f"/&gt;</w:t>
            </w:r>
          </w:p>
          <w:p w14:paraId="2F349FFC" w14:textId="77777777" w:rsidR="002F61B7" w:rsidRPr="002F61B7" w:rsidRDefault="002F61B7" w:rsidP="002F61B7">
            <w:pPr>
              <w:jc w:val="left"/>
              <w:rPr>
                <w:rStyle w:val="ComputerCode"/>
              </w:rPr>
            </w:pPr>
            <w:r w:rsidRPr="002F61B7">
              <w:rPr>
                <w:rStyle w:val="ComputerCode"/>
              </w:rPr>
              <w:t xml:space="preserve">    &lt;MaxVelocity v="15.0f"/&gt;</w:t>
            </w:r>
          </w:p>
          <w:p w14:paraId="10EA40D8" w14:textId="77777777" w:rsidR="002F61B7" w:rsidRPr="002F61B7" w:rsidRDefault="002F61B7" w:rsidP="002F61B7">
            <w:pPr>
              <w:jc w:val="left"/>
              <w:rPr>
                <w:rStyle w:val="ComputerCode"/>
              </w:rPr>
            </w:pPr>
            <w:r w:rsidRPr="002F61B7">
              <w:rPr>
                <w:rStyle w:val="ComputerCode"/>
              </w:rPr>
              <w:t xml:space="preserve">  &lt;/BulletPhysicsComponent&gt;</w:t>
            </w:r>
          </w:p>
          <w:p w14:paraId="05C65E16" w14:textId="77777777" w:rsidR="002F61B7" w:rsidRPr="002F61B7" w:rsidRDefault="002F61B7" w:rsidP="002F61B7">
            <w:pPr>
              <w:jc w:val="left"/>
              <w:rPr>
                <w:rStyle w:val="ComputerCode"/>
              </w:rPr>
            </w:pPr>
            <w:r w:rsidRPr="002F61B7">
              <w:rPr>
                <w:rStyle w:val="ComputerCode"/>
              </w:rPr>
              <w:t xml:space="preserve">  </w:t>
            </w:r>
          </w:p>
          <w:p w14:paraId="26142DA3" w14:textId="77777777" w:rsidR="002F61B7" w:rsidRPr="002F61B7" w:rsidRDefault="002F61B7" w:rsidP="002F61B7">
            <w:pPr>
              <w:jc w:val="left"/>
              <w:rPr>
                <w:rStyle w:val="ComputerCode"/>
              </w:rPr>
            </w:pPr>
            <w:r w:rsidRPr="002F61B7">
              <w:rPr>
                <w:rStyle w:val="ComputerCode"/>
              </w:rPr>
              <w:t xml:space="preserve">  &lt;OgreGraphicalComponent&gt;</w:t>
            </w:r>
          </w:p>
          <w:p w14:paraId="6F27902B" w14:textId="14409A61" w:rsidR="002F61B7" w:rsidRPr="002F61B7" w:rsidRDefault="002F61B7" w:rsidP="002F61B7">
            <w:pPr>
              <w:jc w:val="left"/>
              <w:rPr>
                <w:rStyle w:val="ComputerCode"/>
              </w:rPr>
            </w:pPr>
            <w:r w:rsidRPr="002F61B7">
              <w:rPr>
                <w:rStyle w:val="ComputerCode"/>
              </w:rPr>
              <w:t xml:space="preserve">    &lt;NodeN</w:t>
            </w:r>
            <w:r>
              <w:rPr>
                <w:rStyle w:val="ComputerCode"/>
              </w:rPr>
              <w:t>ame n="Paddle-Player1-Graphics"</w:t>
            </w:r>
            <w:r w:rsidRPr="002F61B7">
              <w:rPr>
                <w:rStyle w:val="ComputerCode"/>
              </w:rPr>
              <w:t>/&gt;</w:t>
            </w:r>
          </w:p>
          <w:p w14:paraId="3B3DDD32" w14:textId="7B758618" w:rsidR="002F61B7" w:rsidRPr="002F61B7" w:rsidRDefault="002F61B7" w:rsidP="002F61B7">
            <w:pPr>
              <w:jc w:val="left"/>
              <w:rPr>
                <w:rStyle w:val="ComputerCode"/>
              </w:rPr>
            </w:pPr>
            <w:r w:rsidRPr="002F61B7">
              <w:rPr>
                <w:rStyle w:val="ComputerCode"/>
              </w:rPr>
              <w:t xml:space="preserve">    &lt;MeshFile</w:t>
            </w:r>
            <w:r>
              <w:rPr>
                <w:rStyle w:val="ComputerCode"/>
              </w:rPr>
              <w:t>Name m="box.mesh"</w:t>
            </w:r>
            <w:r w:rsidRPr="002F61B7">
              <w:rPr>
                <w:rStyle w:val="ComputerCode"/>
              </w:rPr>
              <w:t>/&gt;</w:t>
            </w:r>
          </w:p>
          <w:p w14:paraId="4F5BA0A1" w14:textId="5B3C419D" w:rsidR="002F61B7" w:rsidRPr="002F61B7" w:rsidRDefault="002F61B7" w:rsidP="002F61B7">
            <w:pPr>
              <w:jc w:val="left"/>
              <w:rPr>
                <w:rStyle w:val="ComputerCode"/>
              </w:rPr>
            </w:pPr>
            <w:r>
              <w:rPr>
                <w:rStyle w:val="ComputerCode"/>
              </w:rPr>
              <w:t xml:space="preserve">    &lt;MaterialFileName n="box.material"</w:t>
            </w:r>
            <w:r w:rsidRPr="002F61B7">
              <w:rPr>
                <w:rStyle w:val="ComputerCode"/>
              </w:rPr>
              <w:t>/&gt;</w:t>
            </w:r>
          </w:p>
          <w:p w14:paraId="092E15AF" w14:textId="77777777" w:rsidR="002F61B7" w:rsidRPr="002F61B7" w:rsidRDefault="002F61B7" w:rsidP="002F61B7">
            <w:pPr>
              <w:jc w:val="left"/>
              <w:rPr>
                <w:rStyle w:val="ComputerCode"/>
              </w:rPr>
            </w:pPr>
            <w:r w:rsidRPr="002F61B7">
              <w:rPr>
                <w:rStyle w:val="ComputerCode"/>
              </w:rPr>
              <w:t xml:space="preserve">  &lt;/OgreGraphicalComponent&gt;</w:t>
            </w:r>
          </w:p>
          <w:p w14:paraId="4802A235" w14:textId="77777777" w:rsidR="002F61B7" w:rsidRPr="002F61B7" w:rsidRDefault="002F61B7" w:rsidP="002F61B7">
            <w:pPr>
              <w:jc w:val="left"/>
              <w:rPr>
                <w:rStyle w:val="ComputerCode"/>
              </w:rPr>
            </w:pPr>
            <w:r w:rsidRPr="002F61B7">
              <w:rPr>
                <w:rStyle w:val="ComputerCode"/>
              </w:rPr>
              <w:t xml:space="preserve">  </w:t>
            </w:r>
          </w:p>
          <w:p w14:paraId="2815979C" w14:textId="77777777" w:rsidR="002F61B7" w:rsidRPr="002F61B7" w:rsidRDefault="002F61B7" w:rsidP="002F61B7">
            <w:pPr>
              <w:jc w:val="left"/>
              <w:rPr>
                <w:rStyle w:val="ComputerCode"/>
              </w:rPr>
            </w:pPr>
            <w:r w:rsidRPr="002F61B7">
              <w:rPr>
                <w:rStyle w:val="ComputerCode"/>
              </w:rPr>
              <w:t xml:space="preserve">  &lt;OpenALSoftAudioComponent&gt;</w:t>
            </w:r>
          </w:p>
          <w:p w14:paraId="5F65F2AB" w14:textId="1F888F77" w:rsidR="002F61B7" w:rsidRPr="002F61B7" w:rsidRDefault="002F61B7" w:rsidP="002F61B7">
            <w:pPr>
              <w:jc w:val="left"/>
              <w:rPr>
                <w:rStyle w:val="ComputerCode"/>
              </w:rPr>
            </w:pPr>
            <w:r w:rsidRPr="002F61B7">
              <w:rPr>
                <w:rStyle w:val="ComputerCode"/>
              </w:rPr>
              <w:t xml:space="preserve">    &lt;No</w:t>
            </w:r>
            <w:r>
              <w:rPr>
                <w:rStyle w:val="ComputerCode"/>
              </w:rPr>
              <w:t>deName n="Paddle-Player1-Audio"</w:t>
            </w:r>
            <w:r w:rsidRPr="002F61B7">
              <w:rPr>
                <w:rStyle w:val="ComputerCode"/>
              </w:rPr>
              <w:t>/&gt;</w:t>
            </w:r>
          </w:p>
          <w:p w14:paraId="651B7065" w14:textId="715D39C4" w:rsidR="002F61B7" w:rsidRPr="002F61B7" w:rsidRDefault="002F61B7" w:rsidP="002F61B7">
            <w:pPr>
              <w:jc w:val="left"/>
              <w:rPr>
                <w:rStyle w:val="ComputerCode"/>
              </w:rPr>
            </w:pPr>
            <w:r w:rsidRPr="002F61B7">
              <w:rPr>
                <w:rStyle w:val="ComputerCode"/>
              </w:rPr>
              <w:t xml:space="preserve">    &lt;FileName </w:t>
            </w:r>
            <w:r>
              <w:rPr>
                <w:rStyle w:val="ComputerCode"/>
              </w:rPr>
              <w:t>n="data/audio/effects/blip.wav"</w:t>
            </w:r>
            <w:r w:rsidRPr="002F61B7">
              <w:rPr>
                <w:rStyle w:val="ComputerCode"/>
              </w:rPr>
              <w:t>/&gt;</w:t>
            </w:r>
          </w:p>
          <w:p w14:paraId="68B3D092" w14:textId="65775982" w:rsidR="002F61B7" w:rsidRPr="002F61B7" w:rsidRDefault="002F61B7" w:rsidP="002F61B7">
            <w:pPr>
              <w:jc w:val="left"/>
              <w:rPr>
                <w:rStyle w:val="ComputerCode"/>
              </w:rPr>
            </w:pPr>
            <w:r>
              <w:rPr>
                <w:rStyle w:val="ComputerCode"/>
              </w:rPr>
              <w:t xml:space="preserve">    &lt;Volume v="0.0f"</w:t>
            </w:r>
            <w:r w:rsidRPr="002F61B7">
              <w:rPr>
                <w:rStyle w:val="ComputerCode"/>
              </w:rPr>
              <w:t>/&gt;</w:t>
            </w:r>
          </w:p>
          <w:p w14:paraId="555550DF" w14:textId="6D99AFDD" w:rsidR="002F61B7" w:rsidRPr="002F61B7" w:rsidRDefault="002F61B7" w:rsidP="002F61B7">
            <w:pPr>
              <w:jc w:val="left"/>
              <w:rPr>
                <w:rStyle w:val="ComputerCode"/>
              </w:rPr>
            </w:pPr>
            <w:r>
              <w:rPr>
                <w:rStyle w:val="ComputerCode"/>
              </w:rPr>
              <w:t xml:space="preserve">    &lt;InitialProgress p="0.0f"</w:t>
            </w:r>
            <w:r w:rsidRPr="002F61B7">
              <w:rPr>
                <w:rStyle w:val="ComputerCode"/>
              </w:rPr>
              <w:t>/&gt;</w:t>
            </w:r>
          </w:p>
          <w:p w14:paraId="450C6110" w14:textId="1603116A" w:rsidR="002F61B7" w:rsidRPr="002F61B7" w:rsidRDefault="002F61B7" w:rsidP="002F61B7">
            <w:pPr>
              <w:jc w:val="left"/>
              <w:rPr>
                <w:rStyle w:val="ComputerCode"/>
              </w:rPr>
            </w:pPr>
            <w:r>
              <w:rPr>
                <w:rStyle w:val="ComputerCode"/>
              </w:rPr>
              <w:t xml:space="preserve">    &lt;Loop l="true"</w:t>
            </w:r>
            <w:r w:rsidRPr="002F61B7">
              <w:rPr>
                <w:rStyle w:val="ComputerCode"/>
              </w:rPr>
              <w:t>/&gt;</w:t>
            </w:r>
          </w:p>
          <w:p w14:paraId="06F48BCA" w14:textId="77777777" w:rsidR="002F61B7" w:rsidRPr="002F61B7" w:rsidRDefault="002F61B7" w:rsidP="002F61B7">
            <w:pPr>
              <w:jc w:val="left"/>
              <w:rPr>
                <w:rStyle w:val="ComputerCode"/>
              </w:rPr>
            </w:pPr>
            <w:r w:rsidRPr="002F61B7">
              <w:rPr>
                <w:rStyle w:val="ComputerCode"/>
              </w:rPr>
              <w:t xml:space="preserve">  &lt;/OpenALSoftAudioComponent&gt;  </w:t>
            </w:r>
          </w:p>
          <w:p w14:paraId="6EA38A37" w14:textId="77777777" w:rsidR="002F61B7" w:rsidRPr="002F61B7" w:rsidRDefault="002F61B7" w:rsidP="002F61B7">
            <w:pPr>
              <w:jc w:val="left"/>
              <w:rPr>
                <w:rStyle w:val="ComputerCode"/>
              </w:rPr>
            </w:pPr>
            <w:r w:rsidRPr="002F61B7">
              <w:rPr>
                <w:rStyle w:val="ComputerCode"/>
              </w:rPr>
              <w:t xml:space="preserve">  </w:t>
            </w:r>
          </w:p>
          <w:p w14:paraId="2F02E261" w14:textId="26326BE6" w:rsidR="002F61B7" w:rsidRDefault="002F61B7" w:rsidP="002F61B7">
            <w:pPr>
              <w:jc w:val="left"/>
            </w:pPr>
            <w:r w:rsidRPr="002F61B7">
              <w:rPr>
                <w:rStyle w:val="ComputerCode"/>
              </w:rPr>
              <w:t>&lt;/Actor&gt;</w:t>
            </w:r>
          </w:p>
        </w:tc>
      </w:tr>
    </w:tbl>
    <w:p w14:paraId="54657440" w14:textId="77777777" w:rsidR="002F61B7" w:rsidRDefault="002F61B7" w:rsidP="00576462"/>
    <w:p w14:paraId="3ECD5916" w14:textId="47DCD943" w:rsidR="00576462" w:rsidRDefault="002F61B7" w:rsidP="00576462">
      <w:r>
        <w:t>It is possible to note the initial values for the variables are stated in the file.</w:t>
      </w:r>
      <w:r w:rsidR="005D063D">
        <w:t xml:space="preserve"> Thus, it is possible to update or tweak its value without recompiling the game. An </w:t>
      </w:r>
      <w:r w:rsidR="005D063D" w:rsidRPr="002F61B7">
        <w:rPr>
          <w:rStyle w:val="ComputerCode"/>
        </w:rPr>
        <w:t>ActorFactory</w:t>
      </w:r>
      <w:r w:rsidR="005D063D">
        <w:t xml:space="preserve"> (</w:t>
      </w:r>
      <w:r w:rsidR="005D063D">
        <w:fldChar w:fldCharType="begin"/>
      </w:r>
      <w:r w:rsidR="005D063D">
        <w:instrText xml:space="preserve"> REF _Ref381790070 \h </w:instrText>
      </w:r>
      <w:r w:rsidR="005D063D">
        <w:fldChar w:fldCharType="separate"/>
      </w:r>
      <w:r w:rsidR="00EA324E" w:rsidRPr="005D063D">
        <w:rPr>
          <w:b/>
        </w:rPr>
        <w:t xml:space="preserve">Figure </w:t>
      </w:r>
      <w:r w:rsidR="00EA324E">
        <w:rPr>
          <w:b/>
          <w:noProof/>
        </w:rPr>
        <w:t>17</w:t>
      </w:r>
      <w:r w:rsidR="005D063D">
        <w:fldChar w:fldCharType="end"/>
      </w:r>
      <w:r w:rsidR="005D063D">
        <w:t xml:space="preserve">) parses the XML file, calls the components </w:t>
      </w:r>
      <w:r w:rsidR="004A4F54">
        <w:t>registered</w:t>
      </w:r>
      <w:r w:rsidR="005D063D">
        <w:t xml:space="preserve"> initialization methods and returns an </w:t>
      </w:r>
      <w:r w:rsidR="005D063D" w:rsidRPr="002F61B7">
        <w:rPr>
          <w:rStyle w:val="ComputerCode"/>
        </w:rPr>
        <w:t>Actor</w:t>
      </w:r>
      <w:r w:rsidR="005D063D">
        <w:t xml:space="preserve"> ready for action.</w:t>
      </w:r>
    </w:p>
    <w:p w14:paraId="1979F011" w14:textId="77777777" w:rsidR="005D063D" w:rsidRDefault="005D063D" w:rsidP="005D063D">
      <w:pPr>
        <w:keepNext/>
        <w:jc w:val="center"/>
      </w:pPr>
      <w:r w:rsidRPr="005D063D">
        <w:rPr>
          <w:noProof/>
          <w:lang w:val="pt-BR" w:eastAsia="pt-BR"/>
        </w:rPr>
        <w:lastRenderedPageBreak/>
        <w:drawing>
          <wp:inline distT="0" distB="0" distL="0" distR="0" wp14:anchorId="625A3917" wp14:editId="3420B020">
            <wp:extent cx="3848100" cy="2667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848100" cy="2667000"/>
                    </a:xfrm>
                    <a:prstGeom prst="rect">
                      <a:avLst/>
                    </a:prstGeom>
                    <a:noFill/>
                    <a:ln>
                      <a:noFill/>
                    </a:ln>
                  </pic:spPr>
                </pic:pic>
              </a:graphicData>
            </a:graphic>
          </wp:inline>
        </w:drawing>
      </w:r>
    </w:p>
    <w:p w14:paraId="28CE8EEA" w14:textId="3D5ABDC7" w:rsidR="005D063D" w:rsidRDefault="005D063D" w:rsidP="005D063D">
      <w:pPr>
        <w:pStyle w:val="Caption"/>
        <w:jc w:val="center"/>
      </w:pPr>
      <w:bookmarkStart w:id="152" w:name="_Ref381790070"/>
      <w:bookmarkStart w:id="153" w:name="_Toc382771702"/>
      <w:r w:rsidRPr="005D063D">
        <w:rPr>
          <w:b/>
        </w:rPr>
        <w:t xml:space="preserve">Figure </w:t>
      </w:r>
      <w:r w:rsidRPr="005D063D">
        <w:rPr>
          <w:b/>
        </w:rPr>
        <w:fldChar w:fldCharType="begin"/>
      </w:r>
      <w:r w:rsidRPr="005D063D">
        <w:rPr>
          <w:b/>
        </w:rPr>
        <w:instrText xml:space="preserve"> SEQ Figure \* ARABIC </w:instrText>
      </w:r>
      <w:r w:rsidRPr="005D063D">
        <w:rPr>
          <w:b/>
        </w:rPr>
        <w:fldChar w:fldCharType="separate"/>
      </w:r>
      <w:r w:rsidR="00EA324E">
        <w:rPr>
          <w:b/>
          <w:noProof/>
        </w:rPr>
        <w:t>17</w:t>
      </w:r>
      <w:r w:rsidRPr="005D063D">
        <w:rPr>
          <w:b/>
        </w:rPr>
        <w:fldChar w:fldCharType="end"/>
      </w:r>
      <w:bookmarkEnd w:id="152"/>
      <w:r w:rsidRPr="005D063D">
        <w:rPr>
          <w:b/>
        </w:rPr>
        <w:t>.</w:t>
      </w:r>
      <w:r>
        <w:t xml:space="preserve"> The </w:t>
      </w:r>
      <w:r w:rsidRPr="005D063D">
        <w:rPr>
          <w:rStyle w:val="ComputerCode"/>
        </w:rPr>
        <w:t>ActorFactory</w:t>
      </w:r>
      <w:r>
        <w:t>.</w:t>
      </w:r>
      <w:bookmarkEnd w:id="153"/>
    </w:p>
    <w:p w14:paraId="5D2F41F3" w14:textId="543FFAF6" w:rsidR="005D063D" w:rsidRPr="005D063D" w:rsidRDefault="004A4F54" w:rsidP="005D063D">
      <w:r>
        <w:t>Using a data-driven architecture for actors have several other benefits, including easing the development of content creation tools and the definition of player profiles</w:t>
      </w:r>
      <w:r w:rsidR="00E644FE">
        <w:t xml:space="preserve"> (</w:t>
      </w:r>
      <w:r w:rsidR="00E644FE" w:rsidRPr="00E644FE">
        <w:rPr>
          <w:rStyle w:val="Emphasis"/>
        </w:rPr>
        <w:t>c.f.</w:t>
      </w:r>
      <w:r>
        <w:t xml:space="preserve"> Section </w:t>
      </w:r>
      <w:r>
        <w:fldChar w:fldCharType="begin"/>
      </w:r>
      <w:r>
        <w:instrText xml:space="preserve"> REF _Ref381610776 \r \h </w:instrText>
      </w:r>
      <w:r>
        <w:fldChar w:fldCharType="separate"/>
      </w:r>
      <w:r w:rsidR="00EA324E">
        <w:t>4.6</w:t>
      </w:r>
      <w:r>
        <w:fldChar w:fldCharType="end"/>
      </w:r>
      <w:r w:rsidR="00E644FE">
        <w:t>)</w:t>
      </w:r>
      <w:r>
        <w:t>.</w:t>
      </w:r>
    </w:p>
    <w:p w14:paraId="27E3BA32" w14:textId="666ACE6D" w:rsidR="00576462" w:rsidRDefault="00576462" w:rsidP="00576462">
      <w:pPr>
        <w:pStyle w:val="Heading3"/>
      </w:pPr>
      <w:bookmarkStart w:id="154" w:name="_Toc382771616"/>
      <w:r>
        <w:t>Run-Time</w:t>
      </w:r>
      <w:bookmarkEnd w:id="154"/>
    </w:p>
    <w:p w14:paraId="2A7E29A1" w14:textId="6C60D5D7" w:rsidR="00576462" w:rsidRDefault="008A0C53" w:rsidP="00576462">
      <w:r>
        <w:t xml:space="preserve">As stated in Section </w:t>
      </w:r>
      <w:r>
        <w:fldChar w:fldCharType="begin"/>
      </w:r>
      <w:r>
        <w:instrText xml:space="preserve"> REF _Ref381955559 \r \h </w:instrText>
      </w:r>
      <w:r>
        <w:fldChar w:fldCharType="separate"/>
      </w:r>
      <w:r w:rsidR="00EA324E">
        <w:t>4.2.2</w:t>
      </w:r>
      <w:r>
        <w:fldChar w:fldCharType="end"/>
      </w:r>
      <w:r>
        <w:t xml:space="preserve">, to explore the data-driven potential data-only components, in UGE actors are created </w:t>
      </w:r>
      <w:r w:rsidR="00E3193E">
        <w:t xml:space="preserve">exclusively </w:t>
      </w:r>
      <w:r>
        <w:t xml:space="preserve">by an </w:t>
      </w:r>
      <w:r w:rsidRPr="008A0C53">
        <w:rPr>
          <w:rStyle w:val="ComputerCode"/>
        </w:rPr>
        <w:t>ActorFactory</w:t>
      </w:r>
      <w:r>
        <w:t xml:space="preserve">. This factory parses a resource file (similar to the one in </w:t>
      </w:r>
      <w:r>
        <w:fldChar w:fldCharType="begin"/>
      </w:r>
      <w:r>
        <w:instrText xml:space="preserve"> REF _Ref381790083 \h </w:instrText>
      </w:r>
      <w:r>
        <w:fldChar w:fldCharType="separate"/>
      </w:r>
      <w:r w:rsidR="00EA324E" w:rsidRPr="005D063D">
        <w:rPr>
          <w:b/>
        </w:rPr>
        <w:t xml:space="preserve">Listing </w:t>
      </w:r>
      <w:r w:rsidR="00EA324E">
        <w:rPr>
          <w:b/>
          <w:noProof/>
        </w:rPr>
        <w:t>20</w:t>
      </w:r>
      <w:r>
        <w:fldChar w:fldCharType="end"/>
      </w:r>
      <w:r>
        <w:t xml:space="preserve">) passed as parameter to its </w:t>
      </w:r>
      <w:r w:rsidRPr="008A0C53">
        <w:rPr>
          <w:rStyle w:val="ComputerCode"/>
        </w:rPr>
        <w:t>CreateActor()</w:t>
      </w:r>
      <w:r>
        <w:t xml:space="preserve"> method and returns a pointer to the newly created actor with all its components and initial data. </w:t>
      </w:r>
      <w:r w:rsidR="00E3193E">
        <w:t xml:space="preserve">The </w:t>
      </w:r>
      <w:r w:rsidR="00E3193E" w:rsidRPr="00E3193E">
        <w:rPr>
          <w:rStyle w:val="ComputerCode"/>
        </w:rPr>
        <w:t>GameLogic</w:t>
      </w:r>
      <w:r w:rsidR="00E3193E">
        <w:t xml:space="preserve"> provides the </w:t>
      </w:r>
      <w:r w:rsidR="00E3193E" w:rsidRPr="00E3193E">
        <w:rPr>
          <w:rStyle w:val="ComputerCode"/>
        </w:rPr>
        <w:t>vCreateActor()</w:t>
      </w:r>
      <w:r w:rsidR="00E3193E">
        <w:t xml:space="preserve"> method to ease the creation of game actors.</w:t>
      </w:r>
    </w:p>
    <w:p w14:paraId="77CF6631" w14:textId="68963811" w:rsidR="008A0C53" w:rsidRDefault="008A0C53" w:rsidP="00576462">
      <w:r>
        <w:t>If the developers with to use the resource as an actor arch</w:t>
      </w:r>
      <w:r w:rsidR="00B2731F">
        <w:t>etype, it is possible to pass an optional parameter containing the actor’s specific data to override the default data. For instance, it is possible to define a soldier archetype. Its resource can be a single actor – and created as such – or be used in a loop to create an army, in which every soldier has specific initial values. The overrides even allow attaching different components to the actors, which can have interesting game-logic effects. In the previous examples, soldiers could have different AI components, for instance.</w:t>
      </w:r>
    </w:p>
    <w:p w14:paraId="75D88432" w14:textId="239E7AA0" w:rsidR="00B2731F" w:rsidRDefault="00B2731F" w:rsidP="00576462">
      <w:r>
        <w:t xml:space="preserve">To modify an actor, the </w:t>
      </w:r>
      <w:r w:rsidRPr="00B2731F">
        <w:rPr>
          <w:rStyle w:val="ComputerCode"/>
        </w:rPr>
        <w:t>ActorFactory</w:t>
      </w:r>
      <w:r>
        <w:t xml:space="preserve"> provides the method </w:t>
      </w:r>
      <w:r w:rsidRPr="00B2731F">
        <w:rPr>
          <w:rStyle w:val="ComputerCode"/>
        </w:rPr>
        <w:t>ModifyActor()</w:t>
      </w:r>
      <w:r>
        <w:t xml:space="preserve">. This method serves the same purposes of the option override option in </w:t>
      </w:r>
      <w:r w:rsidRPr="00B2731F">
        <w:rPr>
          <w:rStyle w:val="ComputerCode"/>
        </w:rPr>
        <w:t>CreateActor()</w:t>
      </w:r>
      <w:r>
        <w:t>. However, it may be called at any time.</w:t>
      </w:r>
      <w:r w:rsidR="00132980">
        <w:t xml:space="preserve"> By using </w:t>
      </w:r>
      <w:r w:rsidR="00132980" w:rsidRPr="00132980">
        <w:rPr>
          <w:rStyle w:val="ComputerCode"/>
        </w:rPr>
        <w:t>ModifyActor()</w:t>
      </w:r>
      <w:r w:rsidR="00132980">
        <w:t xml:space="preserve"> with Player Profiles, it is possible to customize the gameplay and to create tailored actors to suit different interaction abilities and capabilities (</w:t>
      </w:r>
      <w:r w:rsidR="00132980" w:rsidRPr="00132980">
        <w:rPr>
          <w:rStyle w:val="Emphasis"/>
        </w:rPr>
        <w:t>c.f.</w:t>
      </w:r>
      <w:r w:rsidR="00132980">
        <w:t xml:space="preserve"> </w:t>
      </w:r>
      <w:r w:rsidR="00132980">
        <w:fldChar w:fldCharType="begin"/>
      </w:r>
      <w:r w:rsidR="00132980">
        <w:instrText xml:space="preserve"> REF _Ref381610776 \r \h </w:instrText>
      </w:r>
      <w:r w:rsidR="00132980">
        <w:fldChar w:fldCharType="separate"/>
      </w:r>
      <w:r w:rsidR="00EA324E">
        <w:t>4.6</w:t>
      </w:r>
      <w:r w:rsidR="00132980">
        <w:fldChar w:fldCharType="end"/>
      </w:r>
      <w:r w:rsidR="00132980">
        <w:t>).</w:t>
      </w:r>
    </w:p>
    <w:p w14:paraId="77979A75" w14:textId="08BBA11A" w:rsidR="00E3193E" w:rsidRDefault="00E3193E" w:rsidP="00576462">
      <w:r>
        <w:t xml:space="preserve">The </w:t>
      </w:r>
      <w:r w:rsidRPr="00E3193E">
        <w:rPr>
          <w:rStyle w:val="ComputerCode"/>
        </w:rPr>
        <w:t>ActorFactory</w:t>
      </w:r>
      <w:r>
        <w:t xml:space="preserve"> is not a manager; therefore, it does not store the created actors. Thus, after the actor’s creation, it probably should be stored in game-logic variable – either its pointer for simple games or in a collection. The </w:t>
      </w:r>
      <w:r w:rsidRPr="00B2731F">
        <w:rPr>
          <w:rStyle w:val="ComputerCode"/>
        </w:rPr>
        <w:t>BaseGameLogic</w:t>
      </w:r>
      <w:r>
        <w:t xml:space="preserve"> uses an </w:t>
      </w:r>
      <w:r w:rsidRPr="00B2731F">
        <w:rPr>
          <w:rStyle w:val="ComputerCode"/>
        </w:rPr>
        <w:lastRenderedPageBreak/>
        <w:t>ActorMap</w:t>
      </w:r>
      <w:r>
        <w:t xml:space="preserve"> for this purpose, offering O(log(n)) access to the actor by an identifier – the </w:t>
      </w:r>
      <w:r w:rsidRPr="00B2731F">
        <w:rPr>
          <w:rStyle w:val="ComputerCode"/>
        </w:rPr>
        <w:t>ActorID</w:t>
      </w:r>
      <w:r>
        <w:t xml:space="preserve">. To fetch the </w:t>
      </w:r>
      <w:r w:rsidRPr="00E3193E">
        <w:rPr>
          <w:rStyle w:val="ComputerCode"/>
        </w:rPr>
        <w:t>Actor</w:t>
      </w:r>
      <w:r>
        <w:t xml:space="preserve">’s pointer, it is necessary to call the </w:t>
      </w:r>
      <w:r w:rsidRPr="00E3193E">
        <w:rPr>
          <w:rStyle w:val="ComputerCode"/>
        </w:rPr>
        <w:t>vGetActorMethod()</w:t>
      </w:r>
      <w:r>
        <w:t>.</w:t>
      </w:r>
    </w:p>
    <w:p w14:paraId="7164101C" w14:textId="4252E6D1" w:rsidR="00E3193E" w:rsidRDefault="00E3193E" w:rsidP="00576462">
      <w:r>
        <w:t xml:space="preserve">The Actor’s class method </w:t>
      </w:r>
      <w:r w:rsidRPr="00E3193E">
        <w:rPr>
          <w:rStyle w:val="ComputerCode"/>
        </w:rPr>
        <w:t>Destroy()</w:t>
      </w:r>
      <w:r>
        <w:t xml:space="preserve"> is responsible for freeing the Actor’s data and components. The developers should use it whenever they want to delete an actor from the game. The </w:t>
      </w:r>
      <w:r w:rsidRPr="00E3193E">
        <w:rPr>
          <w:rStyle w:val="ComputerCode"/>
        </w:rPr>
        <w:t>GameLogic</w:t>
      </w:r>
      <w:r>
        <w:t xml:space="preserve"> provides the method </w:t>
      </w:r>
      <w:r w:rsidRPr="00E3193E">
        <w:rPr>
          <w:rStyle w:val="ComputerCode"/>
        </w:rPr>
        <w:t>vDestroyActor()</w:t>
      </w:r>
      <w:r>
        <w:t xml:space="preserve"> to ease the removal of actors.</w:t>
      </w:r>
    </w:p>
    <w:p w14:paraId="4061EBA9" w14:textId="77777777" w:rsidR="005D063D" w:rsidRDefault="005D063D" w:rsidP="005D063D">
      <w:pPr>
        <w:pStyle w:val="Heading3"/>
      </w:pPr>
      <w:bookmarkStart w:id="155" w:name="_Toc382771617"/>
      <w:r>
        <w:t>Example</w:t>
      </w:r>
      <w:bookmarkEnd w:id="155"/>
    </w:p>
    <w:p w14:paraId="54E35FC9" w14:textId="082B26DF" w:rsidR="005D063D" w:rsidRDefault="00261666" w:rsidP="00576462">
      <w:r>
        <w:t xml:space="preserve">This example shows </w:t>
      </w:r>
      <w:r w:rsidR="0096338A">
        <w:t xml:space="preserve">how to create an </w:t>
      </w:r>
      <w:r w:rsidR="0096338A" w:rsidRPr="0096338A">
        <w:rPr>
          <w:rStyle w:val="ComputerCode"/>
        </w:rPr>
        <w:t>Actor</w:t>
      </w:r>
      <w:r w:rsidR="0096338A">
        <w:t xml:space="preserve">. First, it is necessary to define the XML resource for the </w:t>
      </w:r>
      <w:r w:rsidR="0096338A" w:rsidRPr="0096338A">
        <w:rPr>
          <w:rStyle w:val="ComputerCode"/>
        </w:rPr>
        <w:t>Actor</w:t>
      </w:r>
      <w:r w:rsidR="0096338A">
        <w:t xml:space="preserve">’s archetype. </w:t>
      </w:r>
      <w:r w:rsidR="0096338A">
        <w:fldChar w:fldCharType="begin"/>
      </w:r>
      <w:r w:rsidR="0096338A">
        <w:instrText xml:space="preserve"> REF _Ref381957058 \h </w:instrText>
      </w:r>
      <w:r w:rsidR="0096338A">
        <w:fldChar w:fldCharType="separate"/>
      </w:r>
      <w:r w:rsidR="00EA324E" w:rsidRPr="00261666">
        <w:rPr>
          <w:b/>
        </w:rPr>
        <w:t xml:space="preserve">Listing </w:t>
      </w:r>
      <w:r w:rsidR="00EA324E">
        <w:rPr>
          <w:b/>
          <w:noProof/>
        </w:rPr>
        <w:t>21</w:t>
      </w:r>
      <w:r w:rsidR="0096338A">
        <w:fldChar w:fldCharType="end"/>
      </w:r>
      <w:r w:rsidR="0096338A">
        <w:t xml:space="preserve"> shows the </w:t>
      </w:r>
      <w:r w:rsidR="0096338A" w:rsidRPr="0096338A">
        <w:rPr>
          <w:rStyle w:val="ComputerCode"/>
        </w:rPr>
        <w:t>actor.xml</w:t>
      </w:r>
      <w:r w:rsidR="0096338A">
        <w:t xml:space="preserve"> file, describing an actor with two components: a </w:t>
      </w:r>
      <w:r w:rsidR="0096338A" w:rsidRPr="0096338A">
        <w:rPr>
          <w:rStyle w:val="ComputerCode"/>
        </w:rPr>
        <w:t>TransformableComponent</w:t>
      </w:r>
      <w:r w:rsidR="0096338A" w:rsidRPr="0096338A">
        <w:t xml:space="preserve"> </w:t>
      </w:r>
      <w:r w:rsidR="0096338A">
        <w:t xml:space="preserve">and a </w:t>
      </w:r>
      <w:r w:rsidR="0096338A" w:rsidRPr="0096338A">
        <w:rPr>
          <w:rStyle w:val="ComputerCode"/>
        </w:rPr>
        <w:t>MoveableComponent</w:t>
      </w:r>
      <w:r w:rsidR="0096338A">
        <w:t>.</w:t>
      </w:r>
    </w:p>
    <w:p w14:paraId="2F882252" w14:textId="418855E6" w:rsidR="00261666" w:rsidRDefault="00261666" w:rsidP="00261666">
      <w:pPr>
        <w:pStyle w:val="Caption"/>
        <w:keepNext/>
        <w:jc w:val="center"/>
      </w:pPr>
      <w:bookmarkStart w:id="156" w:name="_Ref381957058"/>
      <w:bookmarkStart w:id="157" w:name="_Toc382771746"/>
      <w:r w:rsidRPr="00261666">
        <w:rPr>
          <w:b/>
        </w:rPr>
        <w:t xml:space="preserve">Listing </w:t>
      </w:r>
      <w:r w:rsidRPr="00261666">
        <w:rPr>
          <w:b/>
        </w:rPr>
        <w:fldChar w:fldCharType="begin"/>
      </w:r>
      <w:r w:rsidRPr="00261666">
        <w:rPr>
          <w:b/>
        </w:rPr>
        <w:instrText xml:space="preserve"> SEQ Listing \* ARABIC </w:instrText>
      </w:r>
      <w:r w:rsidRPr="00261666">
        <w:rPr>
          <w:b/>
        </w:rPr>
        <w:fldChar w:fldCharType="separate"/>
      </w:r>
      <w:r w:rsidR="00EA324E">
        <w:rPr>
          <w:b/>
          <w:noProof/>
        </w:rPr>
        <w:t>21</w:t>
      </w:r>
      <w:r w:rsidRPr="00261666">
        <w:rPr>
          <w:b/>
        </w:rPr>
        <w:fldChar w:fldCharType="end"/>
      </w:r>
      <w:bookmarkEnd w:id="156"/>
      <w:r w:rsidRPr="00261666">
        <w:rPr>
          <w:b/>
        </w:rPr>
        <w:t>.</w:t>
      </w:r>
      <w:r>
        <w:t xml:space="preserve"> A sample Actor resource.</w:t>
      </w:r>
      <w:bookmarkEnd w:id="157"/>
    </w:p>
    <w:tbl>
      <w:tblPr>
        <w:tblStyle w:val="TableGrid"/>
        <w:tblW w:w="0" w:type="auto"/>
        <w:tblLook w:val="04A0" w:firstRow="1" w:lastRow="0" w:firstColumn="1" w:lastColumn="0" w:noHBand="0" w:noVBand="1"/>
      </w:tblPr>
      <w:tblGrid>
        <w:gridCol w:w="8494"/>
      </w:tblGrid>
      <w:tr w:rsidR="001A7527" w14:paraId="3E51CFED" w14:textId="77777777" w:rsidTr="001A7527">
        <w:tc>
          <w:tcPr>
            <w:tcW w:w="8494" w:type="dxa"/>
          </w:tcPr>
          <w:p w14:paraId="554E877F" w14:textId="77777777" w:rsidR="001A7527" w:rsidRPr="001A7527" w:rsidRDefault="001A7527" w:rsidP="001A7527">
            <w:pPr>
              <w:rPr>
                <w:rStyle w:val="ComputerCode"/>
              </w:rPr>
            </w:pPr>
            <w:r w:rsidRPr="001A7527">
              <w:rPr>
                <w:rStyle w:val="ComputerCode"/>
              </w:rPr>
              <w:t>&lt;?xml version="1.0" encoding="UTF-8"?&gt;</w:t>
            </w:r>
          </w:p>
          <w:p w14:paraId="40B1051A" w14:textId="7EEA938B" w:rsidR="001A7527" w:rsidRPr="001A7527" w:rsidRDefault="001A7527" w:rsidP="001A7527">
            <w:pPr>
              <w:rPr>
                <w:rStyle w:val="ComputerCode"/>
              </w:rPr>
            </w:pPr>
            <w:r w:rsidRPr="001A7527">
              <w:rPr>
                <w:rStyle w:val="ComputerCode"/>
              </w:rPr>
              <w:t>&lt;Acto</w:t>
            </w:r>
            <w:r w:rsidR="0096338A">
              <w:rPr>
                <w:rStyle w:val="ComputerCode"/>
              </w:rPr>
              <w:t>r type="Actor" resource="</w:t>
            </w:r>
            <w:r w:rsidRPr="001A7527">
              <w:rPr>
                <w:rStyle w:val="ComputerCode"/>
              </w:rPr>
              <w:t>actor.xml"&gt;</w:t>
            </w:r>
          </w:p>
          <w:p w14:paraId="621D9AD9" w14:textId="77777777" w:rsidR="001A7527" w:rsidRPr="001A7527" w:rsidRDefault="001A7527" w:rsidP="001A7527">
            <w:pPr>
              <w:rPr>
                <w:rStyle w:val="ComputerCode"/>
              </w:rPr>
            </w:pPr>
            <w:r w:rsidRPr="001A7527">
              <w:rPr>
                <w:rStyle w:val="ComputerCode"/>
              </w:rPr>
              <w:t xml:space="preserve">  &lt;TransformableComponent&gt;</w:t>
            </w:r>
          </w:p>
          <w:p w14:paraId="24CA5FF5" w14:textId="77777777" w:rsidR="001A7527" w:rsidRPr="001A7527" w:rsidRDefault="001A7527" w:rsidP="001A7527">
            <w:pPr>
              <w:rPr>
                <w:rStyle w:val="ComputerCode"/>
              </w:rPr>
            </w:pPr>
            <w:r w:rsidRPr="001A7527">
              <w:rPr>
                <w:rStyle w:val="ComputerCode"/>
              </w:rPr>
              <w:t xml:space="preserve">    &lt;Position x="-180.0f" y="0.0f" z="0.0f"/&gt;</w:t>
            </w:r>
          </w:p>
          <w:p w14:paraId="02D00DC7" w14:textId="77777777" w:rsidR="001A7527" w:rsidRPr="001A7527" w:rsidRDefault="001A7527" w:rsidP="001A7527">
            <w:pPr>
              <w:rPr>
                <w:rStyle w:val="ComputerCode"/>
              </w:rPr>
            </w:pPr>
            <w:r w:rsidRPr="001A7527">
              <w:rPr>
                <w:rStyle w:val="ComputerCode"/>
              </w:rPr>
              <w:t xml:space="preserve">    &lt;!-- YXZ order (yaw, pitch, roll), in radians --&gt;</w:t>
            </w:r>
          </w:p>
          <w:p w14:paraId="02AD419F" w14:textId="77777777" w:rsidR="001A7527" w:rsidRPr="001A7527" w:rsidRDefault="001A7527" w:rsidP="001A7527">
            <w:pPr>
              <w:rPr>
                <w:rStyle w:val="ComputerCode"/>
              </w:rPr>
            </w:pPr>
            <w:r w:rsidRPr="001A7527">
              <w:rPr>
                <w:rStyle w:val="ComputerCode"/>
              </w:rPr>
              <w:t xml:space="preserve">    &lt;Rotation yaw="0.0f" pitch="0.0f" roll="0.0f"/&gt;</w:t>
            </w:r>
          </w:p>
          <w:p w14:paraId="4BBB1853" w14:textId="77777777" w:rsidR="001A7527" w:rsidRPr="001A7527" w:rsidRDefault="001A7527" w:rsidP="001A7527">
            <w:pPr>
              <w:rPr>
                <w:rStyle w:val="ComputerCode"/>
              </w:rPr>
            </w:pPr>
            <w:r w:rsidRPr="001A7527">
              <w:rPr>
                <w:rStyle w:val="ComputerCode"/>
              </w:rPr>
              <w:t xml:space="preserve">    &lt;Scale x="4.0f" y ="10.0f" z="20.0"/&gt;</w:t>
            </w:r>
          </w:p>
          <w:p w14:paraId="63A11564" w14:textId="77777777" w:rsidR="001A7527" w:rsidRPr="001A7527" w:rsidRDefault="001A7527" w:rsidP="001A7527">
            <w:pPr>
              <w:rPr>
                <w:rStyle w:val="ComputerCode"/>
              </w:rPr>
            </w:pPr>
            <w:r w:rsidRPr="001A7527">
              <w:rPr>
                <w:rStyle w:val="ComputerCode"/>
              </w:rPr>
              <w:t xml:space="preserve">  &lt;/TransformableComponent&gt;</w:t>
            </w:r>
          </w:p>
          <w:p w14:paraId="35BE8F72" w14:textId="77777777" w:rsidR="001A7527" w:rsidRPr="001A7527" w:rsidRDefault="001A7527" w:rsidP="001A7527">
            <w:pPr>
              <w:rPr>
                <w:rStyle w:val="ComputerCode"/>
              </w:rPr>
            </w:pPr>
          </w:p>
          <w:p w14:paraId="6A91D464" w14:textId="77777777" w:rsidR="001A7527" w:rsidRPr="001A7527" w:rsidRDefault="001A7527" w:rsidP="001A7527">
            <w:pPr>
              <w:rPr>
                <w:rStyle w:val="ComputerCode"/>
              </w:rPr>
            </w:pPr>
            <w:r w:rsidRPr="001A7527">
              <w:rPr>
                <w:rStyle w:val="ComputerCode"/>
              </w:rPr>
              <w:t xml:space="preserve">  &lt;MoveableComponent&gt;</w:t>
            </w:r>
          </w:p>
          <w:p w14:paraId="778DE135" w14:textId="070940FE" w:rsidR="001A7527" w:rsidRPr="001A7527" w:rsidRDefault="004E51A9" w:rsidP="001A7527">
            <w:pPr>
              <w:rPr>
                <w:rStyle w:val="ComputerCode"/>
              </w:rPr>
            </w:pPr>
            <w:r>
              <w:rPr>
                <w:rStyle w:val="ComputerCode"/>
              </w:rPr>
              <w:t xml:space="preserve">    &lt;Velocity vcs="0.0f" vdx="0.0f" vdy="0</w:t>
            </w:r>
            <w:r w:rsidR="001A7527" w:rsidRPr="001A7527">
              <w:rPr>
                <w:rStyle w:val="ComputerCode"/>
              </w:rPr>
              <w:t>.0f" vdz="0.0f"/&gt;</w:t>
            </w:r>
          </w:p>
          <w:p w14:paraId="1905A924" w14:textId="77777777" w:rsidR="001A7527" w:rsidRPr="001A7527" w:rsidRDefault="001A7527" w:rsidP="001A7527">
            <w:pPr>
              <w:rPr>
                <w:rStyle w:val="ComputerCode"/>
              </w:rPr>
            </w:pPr>
            <w:r w:rsidRPr="001A7527">
              <w:rPr>
                <w:rStyle w:val="ComputerCode"/>
              </w:rPr>
              <w:t xml:space="preserve">    &lt;Acceleration ax="0.0f" ay="0.0f" az="0.0f"/&gt;</w:t>
            </w:r>
          </w:p>
          <w:p w14:paraId="0936795D" w14:textId="77777777" w:rsidR="001A7527" w:rsidRPr="001A7527" w:rsidRDefault="001A7527" w:rsidP="001A7527">
            <w:pPr>
              <w:rPr>
                <w:rStyle w:val="ComputerCode"/>
              </w:rPr>
            </w:pPr>
            <w:r w:rsidRPr="001A7527">
              <w:rPr>
                <w:rStyle w:val="ComputerCode"/>
              </w:rPr>
              <w:t xml:space="preserve">  &lt;/MoveableComponent&gt;</w:t>
            </w:r>
          </w:p>
          <w:p w14:paraId="784D08A6" w14:textId="09DA8981" w:rsidR="001A7527" w:rsidRDefault="001A7527" w:rsidP="001A7527">
            <w:r w:rsidRPr="001A7527">
              <w:rPr>
                <w:rStyle w:val="ComputerCode"/>
              </w:rPr>
              <w:t>&lt;/Actor&gt;</w:t>
            </w:r>
          </w:p>
        </w:tc>
      </w:tr>
    </w:tbl>
    <w:p w14:paraId="6FB4A3D0" w14:textId="77777777" w:rsidR="001A7527" w:rsidRDefault="001A7527" w:rsidP="00576462"/>
    <w:p w14:paraId="65E48269" w14:textId="6475709C" w:rsidR="00261666" w:rsidRDefault="0096338A" w:rsidP="00576462">
      <w:r>
        <w:t xml:space="preserve">To create this Actor in game, it is necessary to create an </w:t>
      </w:r>
      <w:r w:rsidRPr="0096338A">
        <w:rPr>
          <w:rStyle w:val="ComputerCode"/>
        </w:rPr>
        <w:t>ActorFactory</w:t>
      </w:r>
      <w:r>
        <w:t xml:space="preserve"> and use its </w:t>
      </w:r>
      <w:r w:rsidRPr="0096338A">
        <w:rPr>
          <w:rStyle w:val="ComputerCode"/>
        </w:rPr>
        <w:t>CreateActor()</w:t>
      </w:r>
      <w:r>
        <w:t xml:space="preserve"> method with the path to the XML resource – as illustrate in </w:t>
      </w:r>
      <w:r>
        <w:fldChar w:fldCharType="begin"/>
      </w:r>
      <w:r>
        <w:instrText xml:space="preserve"> REF _Ref381957531 \h </w:instrText>
      </w:r>
      <w:r>
        <w:fldChar w:fldCharType="separate"/>
      </w:r>
      <w:r w:rsidR="00EA324E" w:rsidRPr="00261666">
        <w:rPr>
          <w:b/>
        </w:rPr>
        <w:t xml:space="preserve">Listing </w:t>
      </w:r>
      <w:r w:rsidR="00EA324E">
        <w:rPr>
          <w:b/>
          <w:noProof/>
        </w:rPr>
        <w:t>22</w:t>
      </w:r>
      <w:r>
        <w:fldChar w:fldCharType="end"/>
      </w:r>
      <w:r>
        <w:t>.</w:t>
      </w:r>
      <w:r w:rsidR="00ED5749">
        <w:t xml:space="preserve"> In this example, the new actor was inserted into an </w:t>
      </w:r>
      <w:r w:rsidR="00ED5749" w:rsidRPr="00ED5749">
        <w:rPr>
          <w:rStyle w:val="ComputerCode"/>
        </w:rPr>
        <w:t>ActorMap</w:t>
      </w:r>
      <w:r w:rsidR="00ED5749">
        <w:t xml:space="preserve">. Afterwards, the program fetches and prints the position of the actor stored in its </w:t>
      </w:r>
      <w:r w:rsidR="00ED5749" w:rsidRPr="00ED5749">
        <w:rPr>
          <w:rStyle w:val="ComputerCode"/>
        </w:rPr>
        <w:t>TransformableComponent</w:t>
      </w:r>
      <w:r w:rsidR="00ED5749">
        <w:t>.</w:t>
      </w:r>
    </w:p>
    <w:p w14:paraId="710C715B" w14:textId="6470B4D1" w:rsidR="00261666" w:rsidRDefault="00261666" w:rsidP="00261666">
      <w:pPr>
        <w:pStyle w:val="Caption"/>
        <w:keepNext/>
        <w:jc w:val="center"/>
      </w:pPr>
      <w:bookmarkStart w:id="158" w:name="_Ref381957531"/>
      <w:bookmarkStart w:id="159" w:name="_Toc382771747"/>
      <w:r w:rsidRPr="00261666">
        <w:rPr>
          <w:b/>
        </w:rPr>
        <w:t xml:space="preserve">Listing </w:t>
      </w:r>
      <w:r w:rsidRPr="00261666">
        <w:rPr>
          <w:b/>
        </w:rPr>
        <w:fldChar w:fldCharType="begin"/>
      </w:r>
      <w:r w:rsidRPr="00261666">
        <w:rPr>
          <w:b/>
        </w:rPr>
        <w:instrText xml:space="preserve"> SEQ Listing \* ARABIC </w:instrText>
      </w:r>
      <w:r w:rsidRPr="00261666">
        <w:rPr>
          <w:b/>
        </w:rPr>
        <w:fldChar w:fldCharType="separate"/>
      </w:r>
      <w:r w:rsidR="00EA324E">
        <w:rPr>
          <w:b/>
          <w:noProof/>
        </w:rPr>
        <w:t>22</w:t>
      </w:r>
      <w:r w:rsidRPr="00261666">
        <w:rPr>
          <w:b/>
        </w:rPr>
        <w:fldChar w:fldCharType="end"/>
      </w:r>
      <w:bookmarkEnd w:id="158"/>
      <w:r w:rsidRPr="00261666">
        <w:rPr>
          <w:b/>
        </w:rPr>
        <w:t>.</w:t>
      </w:r>
      <w:r>
        <w:t xml:space="preserve"> Creating a game Actor from the resource of </w:t>
      </w:r>
      <w:r>
        <w:fldChar w:fldCharType="begin"/>
      </w:r>
      <w:r>
        <w:instrText xml:space="preserve"> REF _Ref381957058 \h </w:instrText>
      </w:r>
      <w:r>
        <w:fldChar w:fldCharType="separate"/>
      </w:r>
      <w:r w:rsidR="00EA324E" w:rsidRPr="00261666">
        <w:rPr>
          <w:b/>
        </w:rPr>
        <w:t xml:space="preserve">Listing </w:t>
      </w:r>
      <w:r w:rsidR="00EA324E">
        <w:rPr>
          <w:b/>
          <w:noProof/>
        </w:rPr>
        <w:t>21</w:t>
      </w:r>
      <w:r>
        <w:fldChar w:fldCharType="end"/>
      </w:r>
      <w:r>
        <w:t>.</w:t>
      </w:r>
      <w:bookmarkEnd w:id="159"/>
    </w:p>
    <w:tbl>
      <w:tblPr>
        <w:tblStyle w:val="TableGrid"/>
        <w:tblW w:w="0" w:type="auto"/>
        <w:tblLook w:val="04A0" w:firstRow="1" w:lastRow="0" w:firstColumn="1" w:lastColumn="0" w:noHBand="0" w:noVBand="1"/>
      </w:tblPr>
      <w:tblGrid>
        <w:gridCol w:w="8494"/>
      </w:tblGrid>
      <w:tr w:rsidR="001A7527" w14:paraId="218D99AC" w14:textId="77777777" w:rsidTr="001A7527">
        <w:tc>
          <w:tcPr>
            <w:tcW w:w="8494" w:type="dxa"/>
          </w:tcPr>
          <w:p w14:paraId="3C84C21B" w14:textId="2BEE1874" w:rsidR="00D775F0" w:rsidRPr="00D775F0" w:rsidRDefault="00D775F0" w:rsidP="00D775F0">
            <w:pPr>
              <w:rPr>
                <w:rStyle w:val="ComputerCode"/>
              </w:rPr>
            </w:pPr>
            <w:r w:rsidRPr="00D775F0">
              <w:rPr>
                <w:rStyle w:val="ComputerCode"/>
              </w:rPr>
              <w:t>#include &lt;stdio.h&gt;</w:t>
            </w:r>
          </w:p>
          <w:p w14:paraId="4C1747AC" w14:textId="77777777" w:rsidR="00D775F0" w:rsidRPr="00D775F0" w:rsidRDefault="00D775F0" w:rsidP="00D775F0">
            <w:pPr>
              <w:rPr>
                <w:rStyle w:val="ComputerCode"/>
              </w:rPr>
            </w:pPr>
          </w:p>
          <w:p w14:paraId="34255E5D" w14:textId="77777777" w:rsidR="00D775F0" w:rsidRPr="00D775F0" w:rsidRDefault="00D775F0" w:rsidP="00D775F0">
            <w:pPr>
              <w:rPr>
                <w:rStyle w:val="ComputerCode"/>
              </w:rPr>
            </w:pPr>
            <w:r w:rsidRPr="00D775F0">
              <w:rPr>
                <w:rStyle w:val="ComputerCode"/>
              </w:rPr>
              <w:t>#include &lt;Core/EntityComponent/Entity/Actor.h&gt;</w:t>
            </w:r>
          </w:p>
          <w:p w14:paraId="18A1D733" w14:textId="77777777" w:rsidR="00D775F0" w:rsidRPr="00D775F0" w:rsidRDefault="00D775F0" w:rsidP="00D775F0">
            <w:pPr>
              <w:rPr>
                <w:rStyle w:val="ComputerCode"/>
              </w:rPr>
            </w:pPr>
            <w:r w:rsidRPr="00D775F0">
              <w:rPr>
                <w:rStyle w:val="ComputerCode"/>
              </w:rPr>
              <w:t>#include &lt;Core/EntityComponent/Entity/ActorFactory.h&gt;</w:t>
            </w:r>
          </w:p>
          <w:p w14:paraId="13C988F6" w14:textId="77777777" w:rsidR="00D775F0" w:rsidRPr="00D775F0" w:rsidRDefault="00D775F0" w:rsidP="00D775F0">
            <w:pPr>
              <w:rPr>
                <w:rStyle w:val="ComputerCode"/>
              </w:rPr>
            </w:pPr>
            <w:r w:rsidRPr="00D775F0">
              <w:rPr>
                <w:rStyle w:val="ComputerCode"/>
              </w:rPr>
              <w:t>#include &lt;Core/EntityComponent/Component/ActorComponent.h&gt;</w:t>
            </w:r>
          </w:p>
          <w:p w14:paraId="3597F925" w14:textId="77777777" w:rsidR="00D775F0" w:rsidRPr="00D775F0" w:rsidRDefault="00D775F0" w:rsidP="00D775F0">
            <w:pPr>
              <w:rPr>
                <w:rStyle w:val="ComputerCode"/>
              </w:rPr>
            </w:pPr>
          </w:p>
          <w:p w14:paraId="223DC7A0" w14:textId="77777777" w:rsidR="00D775F0" w:rsidRPr="00D775F0" w:rsidRDefault="00D775F0" w:rsidP="00D775F0">
            <w:pPr>
              <w:rPr>
                <w:rStyle w:val="ComputerCode"/>
              </w:rPr>
            </w:pPr>
            <w:r w:rsidRPr="00D775F0">
              <w:rPr>
                <w:rStyle w:val="ComputerCode"/>
              </w:rPr>
              <w:t>#include &lt;Core/EntityComponent/Component/TransformableComponent.h&gt;</w:t>
            </w:r>
          </w:p>
          <w:p w14:paraId="37200E08" w14:textId="77777777" w:rsidR="00D775F0" w:rsidRPr="00D775F0" w:rsidRDefault="00D775F0" w:rsidP="00D775F0">
            <w:pPr>
              <w:rPr>
                <w:rStyle w:val="ComputerCode"/>
              </w:rPr>
            </w:pPr>
          </w:p>
          <w:p w14:paraId="63C718A1" w14:textId="77777777" w:rsidR="00D775F0" w:rsidRPr="00D775F0" w:rsidRDefault="00D775F0" w:rsidP="00D775F0">
            <w:pPr>
              <w:rPr>
                <w:rStyle w:val="ComputerCode"/>
              </w:rPr>
            </w:pPr>
            <w:r w:rsidRPr="00D775F0">
              <w:rPr>
                <w:rStyle w:val="ComputerCode"/>
              </w:rPr>
              <w:t>int main()</w:t>
            </w:r>
          </w:p>
          <w:p w14:paraId="6808BC84" w14:textId="77777777" w:rsidR="00D775F0" w:rsidRPr="00D775F0" w:rsidRDefault="00D775F0" w:rsidP="00D775F0">
            <w:pPr>
              <w:rPr>
                <w:rStyle w:val="ComputerCode"/>
              </w:rPr>
            </w:pPr>
            <w:r w:rsidRPr="00D775F0">
              <w:rPr>
                <w:rStyle w:val="ComputerCode"/>
              </w:rPr>
              <w:t>{</w:t>
            </w:r>
          </w:p>
          <w:p w14:paraId="3235009A" w14:textId="77777777" w:rsidR="00D775F0" w:rsidRPr="00D775F0" w:rsidRDefault="00D775F0" w:rsidP="00D775F0">
            <w:pPr>
              <w:rPr>
                <w:rStyle w:val="ComputerCode"/>
              </w:rPr>
            </w:pPr>
            <w:r w:rsidRPr="00D775F0">
              <w:rPr>
                <w:rStyle w:val="ComputerCode"/>
              </w:rPr>
              <w:t xml:space="preserve">    // Actors</w:t>
            </w:r>
          </w:p>
          <w:p w14:paraId="3664D5F5" w14:textId="77777777" w:rsidR="00D775F0" w:rsidRPr="00D775F0" w:rsidRDefault="00D775F0" w:rsidP="00D775F0">
            <w:pPr>
              <w:rPr>
                <w:rStyle w:val="ComputerCode"/>
              </w:rPr>
            </w:pPr>
            <w:r w:rsidRPr="00D775F0">
              <w:rPr>
                <w:rStyle w:val="ComputerCode"/>
              </w:rPr>
              <w:t xml:space="preserve">    uge::ActorMap m_ActorMap;</w:t>
            </w:r>
          </w:p>
          <w:p w14:paraId="5570F2D1" w14:textId="77777777" w:rsidR="00D775F0" w:rsidRPr="00D775F0" w:rsidRDefault="00D775F0" w:rsidP="00D775F0">
            <w:pPr>
              <w:rPr>
                <w:rStyle w:val="ComputerCode"/>
              </w:rPr>
            </w:pPr>
            <w:r w:rsidRPr="00D775F0">
              <w:rPr>
                <w:rStyle w:val="ComputerCode"/>
              </w:rPr>
              <w:t xml:space="preserve">    uge::ActorFactory m_ActorFactory;</w:t>
            </w:r>
          </w:p>
          <w:p w14:paraId="69201B75" w14:textId="77777777" w:rsidR="00D775F0" w:rsidRPr="00D775F0" w:rsidRDefault="00D775F0" w:rsidP="00D775F0">
            <w:pPr>
              <w:rPr>
                <w:rStyle w:val="ComputerCode"/>
              </w:rPr>
            </w:pPr>
          </w:p>
          <w:p w14:paraId="6FAC50E5" w14:textId="77777777" w:rsidR="000B2832" w:rsidRDefault="00D775F0" w:rsidP="00D775F0">
            <w:pPr>
              <w:rPr>
                <w:rStyle w:val="ComputerCode"/>
              </w:rPr>
            </w:pPr>
            <w:r w:rsidRPr="00D775F0">
              <w:rPr>
                <w:rStyle w:val="ComputerCode"/>
              </w:rPr>
              <w:lastRenderedPageBreak/>
              <w:t xml:space="preserve">    uge::ActorSharedPointer pActor =</w:t>
            </w:r>
          </w:p>
          <w:p w14:paraId="0FCA480D" w14:textId="1374367C" w:rsidR="00D775F0" w:rsidRPr="00D775F0" w:rsidRDefault="000B2832" w:rsidP="00D775F0">
            <w:pPr>
              <w:rPr>
                <w:rStyle w:val="ComputerCode"/>
              </w:rPr>
            </w:pPr>
            <w:r>
              <w:rPr>
                <w:rStyle w:val="ComputerCode"/>
              </w:rPr>
              <w:t xml:space="preserve">                 </w:t>
            </w:r>
            <w:r w:rsidR="00D775F0" w:rsidRPr="00D775F0">
              <w:rPr>
                <w:rStyle w:val="ComputerCode"/>
              </w:rPr>
              <w:t xml:space="preserve"> m_ActorFactory.CreateActor("actor.xml", nullptr);</w:t>
            </w:r>
          </w:p>
          <w:p w14:paraId="5E3AC774" w14:textId="77777777" w:rsidR="00D775F0" w:rsidRPr="00D775F0" w:rsidRDefault="00D775F0" w:rsidP="00D775F0">
            <w:pPr>
              <w:rPr>
                <w:rStyle w:val="ComputerCode"/>
              </w:rPr>
            </w:pPr>
            <w:r w:rsidRPr="00D775F0">
              <w:rPr>
                <w:rStyle w:val="ComputerCode"/>
              </w:rPr>
              <w:t xml:space="preserve">    m_ActorMap.insert(std::make_pair(pActor-&gt;GetActorID(), pActor));</w:t>
            </w:r>
          </w:p>
          <w:p w14:paraId="100297D7" w14:textId="77777777" w:rsidR="00D775F0" w:rsidRPr="00D775F0" w:rsidRDefault="00D775F0" w:rsidP="00D775F0">
            <w:pPr>
              <w:rPr>
                <w:rStyle w:val="ComputerCode"/>
              </w:rPr>
            </w:pPr>
          </w:p>
          <w:p w14:paraId="4E87DFC2" w14:textId="77777777" w:rsidR="00D775F0" w:rsidRPr="00D775F0" w:rsidRDefault="00D775F0" w:rsidP="00D775F0">
            <w:pPr>
              <w:rPr>
                <w:rStyle w:val="ComputerCode"/>
              </w:rPr>
            </w:pPr>
          </w:p>
          <w:p w14:paraId="2BC893B2" w14:textId="77777777" w:rsidR="000B2832" w:rsidRDefault="00D775F0" w:rsidP="00D775F0">
            <w:pPr>
              <w:rPr>
                <w:rStyle w:val="ComputerCode"/>
              </w:rPr>
            </w:pPr>
            <w:r w:rsidRPr="00D775F0">
              <w:rPr>
                <w:rStyle w:val="ComputerCode"/>
              </w:rPr>
              <w:t xml:space="preserve">    uge::Component::Tran</w:t>
            </w:r>
            <w:r w:rsidR="000B2832">
              <w:rPr>
                <w:rStyle w:val="ComputerCode"/>
              </w:rPr>
              <w:t>sformableComponentSharedPointer</w:t>
            </w:r>
          </w:p>
          <w:p w14:paraId="7B01C489" w14:textId="229FD6AC" w:rsidR="000B2832" w:rsidRDefault="000B2832" w:rsidP="00D775F0">
            <w:pPr>
              <w:rPr>
                <w:rStyle w:val="ComputerCode"/>
              </w:rPr>
            </w:pPr>
            <w:r>
              <w:rPr>
                <w:rStyle w:val="ComputerCode"/>
              </w:rPr>
              <w:t xml:space="preserve">     </w:t>
            </w:r>
            <w:r w:rsidR="00D775F0" w:rsidRPr="00D775F0">
              <w:rPr>
                <w:rStyle w:val="ComputerCode"/>
              </w:rPr>
              <w:t>pTransformComponent =</w:t>
            </w:r>
            <w:r>
              <w:rPr>
                <w:rStyle w:val="ComputerCode"/>
              </w:rPr>
              <w:t xml:space="preserve"> </w:t>
            </w:r>
            <w:r w:rsidR="00D775F0" w:rsidRPr="00D775F0">
              <w:rPr>
                <w:rStyle w:val="ComputerCode"/>
              </w:rPr>
              <w:t>pActor-&gt;GetComponent&lt;</w:t>
            </w:r>
          </w:p>
          <w:p w14:paraId="6F290E32" w14:textId="77777777" w:rsidR="000B2832" w:rsidRDefault="000B2832" w:rsidP="00D775F0">
            <w:pPr>
              <w:rPr>
                <w:rStyle w:val="ComputerCode"/>
              </w:rPr>
            </w:pPr>
            <w:r>
              <w:rPr>
                <w:rStyle w:val="ComputerCode"/>
              </w:rPr>
              <w:t xml:space="preserve">                    </w:t>
            </w:r>
            <w:r w:rsidR="00D775F0" w:rsidRPr="00D775F0">
              <w:rPr>
                <w:rStyle w:val="ComputerCode"/>
              </w:rPr>
              <w:t>uge::Component::TransformableComponent&gt;(</w:t>
            </w:r>
          </w:p>
          <w:p w14:paraId="0AA17421" w14:textId="1512877B" w:rsidR="00D775F0" w:rsidRPr="00D775F0" w:rsidRDefault="000B2832" w:rsidP="00D775F0">
            <w:pPr>
              <w:rPr>
                <w:rStyle w:val="ComputerCode"/>
              </w:rPr>
            </w:pPr>
            <w:r>
              <w:rPr>
                <w:rStyle w:val="ComputerCode"/>
              </w:rPr>
              <w:t xml:space="preserve">    </w:t>
            </w:r>
            <w:r w:rsidR="00D775F0" w:rsidRPr="00D775F0">
              <w:rPr>
                <w:rStyle w:val="ComputerCode"/>
              </w:rPr>
              <w:t>uge::Component::TransformableComponent::g_ComponentName).lock();</w:t>
            </w:r>
          </w:p>
          <w:p w14:paraId="6EF0C8A3" w14:textId="77777777" w:rsidR="00D775F0" w:rsidRPr="00D775F0" w:rsidRDefault="00D775F0" w:rsidP="00D775F0">
            <w:pPr>
              <w:rPr>
                <w:rStyle w:val="ComputerCode"/>
              </w:rPr>
            </w:pPr>
          </w:p>
          <w:p w14:paraId="264E0D54" w14:textId="77777777" w:rsidR="00D775F0" w:rsidRPr="00D775F0" w:rsidRDefault="00D775F0" w:rsidP="00D775F0">
            <w:pPr>
              <w:rPr>
                <w:rStyle w:val="ComputerCode"/>
              </w:rPr>
            </w:pPr>
            <w:r w:rsidRPr="00D775F0">
              <w:rPr>
                <w:rStyle w:val="ComputerCode"/>
              </w:rPr>
              <w:t xml:space="preserve">    uge::Vector3 position = pTransformComponent-&gt;GetPosition();</w:t>
            </w:r>
          </w:p>
          <w:p w14:paraId="09CA2B5C" w14:textId="77777777" w:rsidR="000B2832" w:rsidRDefault="00D775F0" w:rsidP="00D775F0">
            <w:pPr>
              <w:rPr>
                <w:rStyle w:val="ComputerCode"/>
              </w:rPr>
            </w:pPr>
            <w:r w:rsidRPr="00D775F0">
              <w:rPr>
                <w:rStyle w:val="ComputerCode"/>
              </w:rPr>
              <w:t xml:space="preserve">    printf("Act</w:t>
            </w:r>
            <w:r w:rsidR="000B2832">
              <w:rPr>
                <w:rStyle w:val="ComputerCode"/>
              </w:rPr>
              <w:t>or's position: (%f, %f, %f)\n",</w:t>
            </w:r>
          </w:p>
          <w:p w14:paraId="1B620996" w14:textId="682CF52B" w:rsidR="00D775F0" w:rsidRPr="00D775F0" w:rsidRDefault="000B2832" w:rsidP="00D775F0">
            <w:pPr>
              <w:rPr>
                <w:rStyle w:val="ComputerCode"/>
              </w:rPr>
            </w:pPr>
            <w:r>
              <w:rPr>
                <w:rStyle w:val="ComputerCode"/>
              </w:rPr>
              <w:t xml:space="preserve">           </w:t>
            </w:r>
            <w:r w:rsidR="00D775F0" w:rsidRPr="00D775F0">
              <w:rPr>
                <w:rStyle w:val="ComputerCode"/>
              </w:rPr>
              <w:t>position.x, position.y, position.z);</w:t>
            </w:r>
          </w:p>
          <w:p w14:paraId="1B169091" w14:textId="77777777" w:rsidR="00D775F0" w:rsidRPr="00D775F0" w:rsidRDefault="00D775F0" w:rsidP="00D775F0">
            <w:pPr>
              <w:rPr>
                <w:rStyle w:val="ComputerCode"/>
              </w:rPr>
            </w:pPr>
          </w:p>
          <w:p w14:paraId="4BB4D2AE" w14:textId="77777777" w:rsidR="00D775F0" w:rsidRPr="00D775F0" w:rsidRDefault="00D775F0" w:rsidP="00D775F0">
            <w:pPr>
              <w:rPr>
                <w:rStyle w:val="ComputerCode"/>
              </w:rPr>
            </w:pPr>
            <w:r w:rsidRPr="00D775F0">
              <w:rPr>
                <w:rStyle w:val="ComputerCode"/>
              </w:rPr>
              <w:t xml:space="preserve">    pActor.reset();</w:t>
            </w:r>
          </w:p>
          <w:p w14:paraId="73034C67" w14:textId="77777777" w:rsidR="00D775F0" w:rsidRPr="00D775F0" w:rsidRDefault="00D775F0" w:rsidP="00D775F0">
            <w:pPr>
              <w:rPr>
                <w:rStyle w:val="ComputerCode"/>
              </w:rPr>
            </w:pPr>
          </w:p>
          <w:p w14:paraId="6096FA89" w14:textId="77777777" w:rsidR="00D775F0" w:rsidRPr="00D775F0" w:rsidRDefault="00D775F0" w:rsidP="00D775F0">
            <w:pPr>
              <w:rPr>
                <w:rStyle w:val="ComputerCode"/>
              </w:rPr>
            </w:pPr>
            <w:r w:rsidRPr="00D775F0">
              <w:rPr>
                <w:rStyle w:val="ComputerCode"/>
              </w:rPr>
              <w:t xml:space="preserve">    m_ActorMap.clear();</w:t>
            </w:r>
          </w:p>
          <w:p w14:paraId="1B1641FF" w14:textId="77777777" w:rsidR="00D775F0" w:rsidRPr="00D775F0" w:rsidRDefault="00D775F0" w:rsidP="00D775F0">
            <w:pPr>
              <w:rPr>
                <w:rStyle w:val="ComputerCode"/>
              </w:rPr>
            </w:pPr>
          </w:p>
          <w:p w14:paraId="3FEEA083" w14:textId="77777777" w:rsidR="00D775F0" w:rsidRPr="00D775F0" w:rsidRDefault="00D775F0" w:rsidP="00D775F0">
            <w:pPr>
              <w:rPr>
                <w:rStyle w:val="ComputerCode"/>
              </w:rPr>
            </w:pPr>
            <w:r w:rsidRPr="00D775F0">
              <w:rPr>
                <w:rStyle w:val="ComputerCode"/>
              </w:rPr>
              <w:t xml:space="preserve">    return 0;</w:t>
            </w:r>
          </w:p>
          <w:p w14:paraId="3551E366" w14:textId="4090A95E" w:rsidR="001A7527" w:rsidRDefault="00D775F0" w:rsidP="00D775F0">
            <w:r w:rsidRPr="00D775F0">
              <w:rPr>
                <w:rStyle w:val="ComputerCode"/>
              </w:rPr>
              <w:t>}</w:t>
            </w:r>
          </w:p>
        </w:tc>
      </w:tr>
    </w:tbl>
    <w:p w14:paraId="63A2883E" w14:textId="77777777" w:rsidR="001A7527" w:rsidRDefault="001A7527" w:rsidP="00576462"/>
    <w:p w14:paraId="080DDE1D" w14:textId="75A702CF" w:rsidR="004E51A9" w:rsidRDefault="004E51A9" w:rsidP="00576462">
      <w:r>
        <w:t xml:space="preserve">It is important to note the </w:t>
      </w:r>
      <w:r w:rsidRPr="004E51A9">
        <w:rPr>
          <w:rStyle w:val="ComputerCode"/>
        </w:rPr>
        <w:t>TransformableComponent</w:t>
      </w:r>
      <w:r>
        <w:t xml:space="preserve"> header was only include because it was fetched. The created </w:t>
      </w:r>
      <w:r w:rsidRPr="004E51A9">
        <w:rPr>
          <w:rStyle w:val="ComputerCode"/>
        </w:rPr>
        <w:t>Actor</w:t>
      </w:r>
      <w:r>
        <w:t xml:space="preserve"> also has a </w:t>
      </w:r>
      <w:r w:rsidRPr="004E51A9">
        <w:rPr>
          <w:rStyle w:val="ComputerCode"/>
        </w:rPr>
        <w:t>MoveableComponent</w:t>
      </w:r>
      <w:r>
        <w:t xml:space="preserve"> attached to it.</w:t>
      </w:r>
    </w:p>
    <w:p w14:paraId="2454C038" w14:textId="34E13A9D" w:rsidR="00ED5749" w:rsidRDefault="004E51A9" w:rsidP="00576462">
      <w:r>
        <w:t xml:space="preserve">Due to the data-driven architecture, if the developers wish to change the </w:t>
      </w:r>
      <w:r w:rsidRPr="004E51A9">
        <w:rPr>
          <w:rStyle w:val="ComputerCode"/>
        </w:rPr>
        <w:t>Actor</w:t>
      </w:r>
      <w:r>
        <w:t xml:space="preserve">’s transform or speed, they just want to modify the values in </w:t>
      </w:r>
      <w:r>
        <w:fldChar w:fldCharType="begin"/>
      </w:r>
      <w:r>
        <w:instrText xml:space="preserve"> REF _Ref381957058 \h </w:instrText>
      </w:r>
      <w:r>
        <w:fldChar w:fldCharType="separate"/>
      </w:r>
      <w:r w:rsidR="00EA324E" w:rsidRPr="00261666">
        <w:rPr>
          <w:b/>
        </w:rPr>
        <w:t xml:space="preserve">Listing </w:t>
      </w:r>
      <w:r w:rsidR="00EA324E">
        <w:rPr>
          <w:b/>
          <w:noProof/>
        </w:rPr>
        <w:t>21</w:t>
      </w:r>
      <w:r>
        <w:fldChar w:fldCharType="end"/>
      </w:r>
      <w:r>
        <w:t xml:space="preserve"> and re-run the program.</w:t>
      </w:r>
    </w:p>
    <w:p w14:paraId="3F927592" w14:textId="61EC7195" w:rsidR="004E51A9" w:rsidRDefault="004E51A9" w:rsidP="00576462">
      <w:r>
        <w:t xml:space="preserve">To use the </w:t>
      </w:r>
      <w:r w:rsidRPr="004E51A9">
        <w:rPr>
          <w:rStyle w:val="ComputerCode"/>
        </w:rPr>
        <w:t>Actor</w:t>
      </w:r>
      <w:r>
        <w:t xml:space="preserve"> as an archetype, the developers can either use the </w:t>
      </w:r>
      <w:r w:rsidRPr="004E51A9">
        <w:rPr>
          <w:rStyle w:val="ComputerCode"/>
        </w:rPr>
        <w:t>ModifyActor()</w:t>
      </w:r>
      <w:r>
        <w:t xml:space="preserve"> method or provide the XML resource. </w:t>
      </w:r>
      <w:r>
        <w:fldChar w:fldCharType="begin"/>
      </w:r>
      <w:r>
        <w:instrText xml:space="preserve"> REF _Ref381959057 \h </w:instrText>
      </w:r>
      <w:r>
        <w:fldChar w:fldCharType="separate"/>
      </w:r>
      <w:r w:rsidR="00EA324E" w:rsidRPr="004E51A9">
        <w:rPr>
          <w:b/>
        </w:rPr>
        <w:t xml:space="preserve">Listing </w:t>
      </w:r>
      <w:r w:rsidR="00EA324E">
        <w:rPr>
          <w:b/>
          <w:noProof/>
        </w:rPr>
        <w:t>23</w:t>
      </w:r>
      <w:r>
        <w:fldChar w:fldCharType="end"/>
      </w:r>
      <w:r>
        <w:t xml:space="preserve"> provides an overriding resource, which changes the </w:t>
      </w:r>
      <w:r w:rsidRPr="004E51A9">
        <w:rPr>
          <w:rStyle w:val="ComputerCode"/>
        </w:rPr>
        <w:t>Actor</w:t>
      </w:r>
      <w:r>
        <w:t xml:space="preserve">’s position and adds a new component (a </w:t>
      </w:r>
      <w:r w:rsidRPr="004E51A9">
        <w:rPr>
          <w:rStyle w:val="ComputerCode"/>
        </w:rPr>
        <w:t>CollidableComponent</w:t>
      </w:r>
      <w:r>
        <w:t>).</w:t>
      </w:r>
    </w:p>
    <w:p w14:paraId="06C011BB" w14:textId="29EDAB5C" w:rsidR="004E51A9" w:rsidRDefault="004E51A9" w:rsidP="004E51A9">
      <w:pPr>
        <w:pStyle w:val="Caption"/>
        <w:keepNext/>
        <w:jc w:val="center"/>
      </w:pPr>
      <w:bookmarkStart w:id="160" w:name="_Ref381959057"/>
      <w:bookmarkStart w:id="161" w:name="_Toc382771748"/>
      <w:r w:rsidRPr="004E51A9">
        <w:rPr>
          <w:b/>
        </w:rPr>
        <w:t xml:space="preserve">Listing </w:t>
      </w:r>
      <w:r w:rsidRPr="004E51A9">
        <w:rPr>
          <w:b/>
        </w:rPr>
        <w:fldChar w:fldCharType="begin"/>
      </w:r>
      <w:r w:rsidRPr="004E51A9">
        <w:rPr>
          <w:b/>
        </w:rPr>
        <w:instrText xml:space="preserve"> SEQ Listing \* ARABIC </w:instrText>
      </w:r>
      <w:r w:rsidRPr="004E51A9">
        <w:rPr>
          <w:b/>
        </w:rPr>
        <w:fldChar w:fldCharType="separate"/>
      </w:r>
      <w:r w:rsidR="00EA324E">
        <w:rPr>
          <w:b/>
          <w:noProof/>
        </w:rPr>
        <w:t>23</w:t>
      </w:r>
      <w:r w:rsidRPr="004E51A9">
        <w:rPr>
          <w:b/>
        </w:rPr>
        <w:fldChar w:fldCharType="end"/>
      </w:r>
      <w:bookmarkEnd w:id="160"/>
      <w:r w:rsidRPr="004E51A9">
        <w:rPr>
          <w:b/>
        </w:rPr>
        <w:t>.</w:t>
      </w:r>
      <w:r>
        <w:t xml:space="preserve"> A XML resource modifying for modifying an Actor.</w:t>
      </w:r>
      <w:bookmarkEnd w:id="161"/>
    </w:p>
    <w:tbl>
      <w:tblPr>
        <w:tblStyle w:val="TableGrid"/>
        <w:tblW w:w="0" w:type="auto"/>
        <w:tblLook w:val="04A0" w:firstRow="1" w:lastRow="0" w:firstColumn="1" w:lastColumn="0" w:noHBand="0" w:noVBand="1"/>
      </w:tblPr>
      <w:tblGrid>
        <w:gridCol w:w="8494"/>
      </w:tblGrid>
      <w:tr w:rsidR="004E51A9" w14:paraId="6CD5F805" w14:textId="77777777" w:rsidTr="004E51A9">
        <w:tc>
          <w:tcPr>
            <w:tcW w:w="8494" w:type="dxa"/>
          </w:tcPr>
          <w:p w14:paraId="61FCC015" w14:textId="77777777" w:rsidR="004E51A9" w:rsidRPr="004E51A9" w:rsidRDefault="004E51A9" w:rsidP="004E51A9">
            <w:pPr>
              <w:rPr>
                <w:rStyle w:val="ComputerCode"/>
              </w:rPr>
            </w:pPr>
            <w:r w:rsidRPr="004E51A9">
              <w:rPr>
                <w:rStyle w:val="ComputerCode"/>
              </w:rPr>
              <w:t>&lt;?xml version="1.0" encoding="UTF-8"?&gt;</w:t>
            </w:r>
          </w:p>
          <w:p w14:paraId="3861DBB7" w14:textId="77777777" w:rsidR="004E51A9" w:rsidRPr="004E51A9" w:rsidRDefault="004E51A9" w:rsidP="004E51A9">
            <w:pPr>
              <w:rPr>
                <w:rStyle w:val="ComputerCode"/>
              </w:rPr>
            </w:pPr>
            <w:r w:rsidRPr="004E51A9">
              <w:rPr>
                <w:rStyle w:val="ComputerCode"/>
              </w:rPr>
              <w:t>&lt;Actor type="Actor" resource="actor.xml"&gt;</w:t>
            </w:r>
          </w:p>
          <w:p w14:paraId="1D36DF83" w14:textId="77777777" w:rsidR="004E51A9" w:rsidRPr="004E51A9" w:rsidRDefault="004E51A9" w:rsidP="004E51A9">
            <w:pPr>
              <w:rPr>
                <w:rStyle w:val="ComputerCode"/>
              </w:rPr>
            </w:pPr>
            <w:r w:rsidRPr="004E51A9">
              <w:rPr>
                <w:rStyle w:val="ComputerCode"/>
              </w:rPr>
              <w:t xml:space="preserve">  &lt;TransformableComponent&gt;</w:t>
            </w:r>
          </w:p>
          <w:p w14:paraId="5D296ADF" w14:textId="77777777" w:rsidR="004E51A9" w:rsidRPr="004E51A9" w:rsidRDefault="004E51A9" w:rsidP="004E51A9">
            <w:pPr>
              <w:rPr>
                <w:rStyle w:val="ComputerCode"/>
              </w:rPr>
            </w:pPr>
            <w:r w:rsidRPr="004E51A9">
              <w:rPr>
                <w:rStyle w:val="ComputerCode"/>
              </w:rPr>
              <w:t xml:space="preserve">    &lt;Position x="10.0f" y="20.0f" z="30.0f"/&gt;</w:t>
            </w:r>
          </w:p>
          <w:p w14:paraId="18F5D564" w14:textId="77777777" w:rsidR="004E51A9" w:rsidRPr="004E51A9" w:rsidRDefault="004E51A9" w:rsidP="004E51A9">
            <w:pPr>
              <w:rPr>
                <w:rStyle w:val="ComputerCode"/>
              </w:rPr>
            </w:pPr>
            <w:r w:rsidRPr="004E51A9">
              <w:rPr>
                <w:rStyle w:val="ComputerCode"/>
              </w:rPr>
              <w:t xml:space="preserve">    &lt;!-- YXZ order (yaw, pitch, roll), in radians --&gt;</w:t>
            </w:r>
          </w:p>
          <w:p w14:paraId="2A0811C8" w14:textId="77777777" w:rsidR="004E51A9" w:rsidRPr="004E51A9" w:rsidRDefault="004E51A9" w:rsidP="004E51A9">
            <w:pPr>
              <w:rPr>
                <w:rStyle w:val="ComputerCode"/>
              </w:rPr>
            </w:pPr>
            <w:r w:rsidRPr="004E51A9">
              <w:rPr>
                <w:rStyle w:val="ComputerCode"/>
              </w:rPr>
              <w:t xml:space="preserve">    &lt;Rotation yaw="0.0f" pitch="0.0f" roll="0.0f"/&gt;</w:t>
            </w:r>
          </w:p>
          <w:p w14:paraId="129EDED4" w14:textId="77777777" w:rsidR="004E51A9" w:rsidRPr="004E51A9" w:rsidRDefault="004E51A9" w:rsidP="004E51A9">
            <w:pPr>
              <w:rPr>
                <w:rStyle w:val="ComputerCode"/>
              </w:rPr>
            </w:pPr>
            <w:r w:rsidRPr="004E51A9">
              <w:rPr>
                <w:rStyle w:val="ComputerCode"/>
              </w:rPr>
              <w:t xml:space="preserve">    &lt;Scale x="1.0f" y ="1.0f" z="1.0"/&gt;</w:t>
            </w:r>
          </w:p>
          <w:p w14:paraId="73D73531" w14:textId="77777777" w:rsidR="004E51A9" w:rsidRPr="004E51A9" w:rsidRDefault="004E51A9" w:rsidP="004E51A9">
            <w:pPr>
              <w:rPr>
                <w:rStyle w:val="ComputerCode"/>
              </w:rPr>
            </w:pPr>
            <w:r w:rsidRPr="004E51A9">
              <w:rPr>
                <w:rStyle w:val="ComputerCode"/>
              </w:rPr>
              <w:t xml:space="preserve">  &lt;/TransformableComponent&gt;</w:t>
            </w:r>
          </w:p>
          <w:p w14:paraId="22209243" w14:textId="77777777" w:rsidR="004E51A9" w:rsidRPr="004E51A9" w:rsidRDefault="004E51A9" w:rsidP="004E51A9">
            <w:pPr>
              <w:rPr>
                <w:rStyle w:val="ComputerCode"/>
              </w:rPr>
            </w:pPr>
          </w:p>
          <w:p w14:paraId="5697D8C0" w14:textId="77777777" w:rsidR="004E51A9" w:rsidRPr="004E51A9" w:rsidRDefault="004E51A9" w:rsidP="004E51A9">
            <w:pPr>
              <w:rPr>
                <w:rStyle w:val="ComputerCode"/>
              </w:rPr>
            </w:pPr>
            <w:r w:rsidRPr="004E51A9">
              <w:rPr>
                <w:rStyle w:val="ComputerCode"/>
              </w:rPr>
              <w:t xml:space="preserve">  &lt;CollidableComponent&gt;</w:t>
            </w:r>
          </w:p>
          <w:p w14:paraId="1A63115F" w14:textId="77777777" w:rsidR="004E51A9" w:rsidRPr="004E51A9" w:rsidRDefault="004E51A9" w:rsidP="004E51A9">
            <w:pPr>
              <w:rPr>
                <w:rStyle w:val="ComputerCode"/>
              </w:rPr>
            </w:pPr>
            <w:r w:rsidRPr="004E51A9">
              <w:rPr>
                <w:rStyle w:val="ComputerCode"/>
              </w:rPr>
              <w:t xml:space="preserve">    &lt;Shape type="Sphere"&gt;</w:t>
            </w:r>
          </w:p>
          <w:p w14:paraId="659E3842" w14:textId="77777777" w:rsidR="004E51A9" w:rsidRPr="004E51A9" w:rsidRDefault="004E51A9" w:rsidP="004E51A9">
            <w:pPr>
              <w:rPr>
                <w:rStyle w:val="ComputerCode"/>
              </w:rPr>
            </w:pPr>
            <w:r w:rsidRPr="004E51A9">
              <w:rPr>
                <w:rStyle w:val="ComputerCode"/>
              </w:rPr>
              <w:t xml:space="preserve">      &lt;Radius r="1.0f"/&gt;</w:t>
            </w:r>
          </w:p>
          <w:p w14:paraId="01E13883" w14:textId="77777777" w:rsidR="004E51A9" w:rsidRPr="004E51A9" w:rsidRDefault="004E51A9" w:rsidP="004E51A9">
            <w:pPr>
              <w:rPr>
                <w:rStyle w:val="ComputerCode"/>
              </w:rPr>
            </w:pPr>
            <w:r w:rsidRPr="004E51A9">
              <w:rPr>
                <w:rStyle w:val="ComputerCode"/>
              </w:rPr>
              <w:t xml:space="preserve">    &lt;/Shape&gt;</w:t>
            </w:r>
          </w:p>
          <w:p w14:paraId="3841A8B8" w14:textId="77777777" w:rsidR="004E51A9" w:rsidRPr="004E51A9" w:rsidRDefault="004E51A9" w:rsidP="004E51A9">
            <w:pPr>
              <w:rPr>
                <w:rStyle w:val="ComputerCode"/>
              </w:rPr>
            </w:pPr>
            <w:r w:rsidRPr="004E51A9">
              <w:rPr>
                <w:rStyle w:val="ComputerCode"/>
              </w:rPr>
              <w:t xml:space="preserve">    &lt;CenterOfMassOffset&gt;</w:t>
            </w:r>
          </w:p>
          <w:p w14:paraId="49F27E5A" w14:textId="77777777" w:rsidR="004E51A9" w:rsidRPr="004E51A9" w:rsidRDefault="004E51A9" w:rsidP="004E51A9">
            <w:pPr>
              <w:rPr>
                <w:rStyle w:val="ComputerCode"/>
              </w:rPr>
            </w:pPr>
            <w:r w:rsidRPr="004E51A9">
              <w:rPr>
                <w:rStyle w:val="ComputerCode"/>
              </w:rPr>
              <w:t xml:space="preserve">      &lt;Position x="0.0f" y="0.0f" z="0.0f"/&gt;</w:t>
            </w:r>
          </w:p>
          <w:p w14:paraId="76E61590" w14:textId="77777777" w:rsidR="004E51A9" w:rsidRPr="004E51A9" w:rsidRDefault="004E51A9" w:rsidP="004E51A9">
            <w:pPr>
              <w:rPr>
                <w:rStyle w:val="ComputerCode"/>
              </w:rPr>
            </w:pPr>
            <w:r w:rsidRPr="004E51A9">
              <w:rPr>
                <w:rStyle w:val="ComputerCode"/>
              </w:rPr>
              <w:t xml:space="preserve">      &lt;Rotation yaw="0.0f" pitch="0.0f" roll="0.0f"/&gt;        </w:t>
            </w:r>
          </w:p>
          <w:p w14:paraId="73D63177" w14:textId="77777777" w:rsidR="004E51A9" w:rsidRPr="004E51A9" w:rsidRDefault="004E51A9" w:rsidP="004E51A9">
            <w:pPr>
              <w:rPr>
                <w:rStyle w:val="ComputerCode"/>
              </w:rPr>
            </w:pPr>
            <w:r w:rsidRPr="004E51A9">
              <w:rPr>
                <w:rStyle w:val="ComputerCode"/>
              </w:rPr>
              <w:t xml:space="preserve">    &lt;/CenterOfMassOffset&gt;</w:t>
            </w:r>
          </w:p>
          <w:p w14:paraId="7B34A1AE" w14:textId="77777777" w:rsidR="004E51A9" w:rsidRPr="004E51A9" w:rsidRDefault="004E51A9" w:rsidP="004E51A9">
            <w:pPr>
              <w:rPr>
                <w:rStyle w:val="ComputerCode"/>
              </w:rPr>
            </w:pPr>
            <w:r w:rsidRPr="004E51A9">
              <w:rPr>
                <w:rStyle w:val="ComputerCode"/>
              </w:rPr>
              <w:t xml:space="preserve">    &lt;Density type="Pine"/&gt;</w:t>
            </w:r>
          </w:p>
          <w:p w14:paraId="2D2B8F5E" w14:textId="77777777" w:rsidR="004E51A9" w:rsidRPr="004E51A9" w:rsidRDefault="004E51A9" w:rsidP="004E51A9">
            <w:pPr>
              <w:rPr>
                <w:rStyle w:val="ComputerCode"/>
              </w:rPr>
            </w:pPr>
            <w:r w:rsidRPr="004E51A9">
              <w:rPr>
                <w:rStyle w:val="ComputerCode"/>
              </w:rPr>
              <w:lastRenderedPageBreak/>
              <w:t xml:space="preserve">    &lt;Material type="Elastic"/&gt;</w:t>
            </w:r>
          </w:p>
          <w:p w14:paraId="7B27C610" w14:textId="77777777" w:rsidR="004E51A9" w:rsidRPr="004E51A9" w:rsidRDefault="004E51A9" w:rsidP="004E51A9">
            <w:pPr>
              <w:rPr>
                <w:rStyle w:val="ComputerCode"/>
              </w:rPr>
            </w:pPr>
            <w:r w:rsidRPr="004E51A9">
              <w:rPr>
                <w:rStyle w:val="ComputerCode"/>
              </w:rPr>
              <w:t xml:space="preserve">  &lt;/CollidableComponent&gt;</w:t>
            </w:r>
          </w:p>
          <w:p w14:paraId="709DB281" w14:textId="3FE64781" w:rsidR="004E51A9" w:rsidRPr="004E51A9" w:rsidRDefault="004E51A9" w:rsidP="004E51A9">
            <w:pPr>
              <w:rPr>
                <w:rStyle w:val="ComputerCode"/>
              </w:rPr>
            </w:pPr>
            <w:r w:rsidRPr="004E51A9">
              <w:rPr>
                <w:rStyle w:val="ComputerCode"/>
              </w:rPr>
              <w:t>&lt;/Actor&gt;</w:t>
            </w:r>
          </w:p>
        </w:tc>
      </w:tr>
    </w:tbl>
    <w:p w14:paraId="31DE835A" w14:textId="4B7CA55F" w:rsidR="005D063D" w:rsidRDefault="004E51A9" w:rsidP="00576462">
      <w:r>
        <w:lastRenderedPageBreak/>
        <w:fldChar w:fldCharType="begin"/>
      </w:r>
      <w:r>
        <w:instrText xml:space="preserve"> REF _Ref381959103 \h </w:instrText>
      </w:r>
      <w:r>
        <w:fldChar w:fldCharType="separate"/>
      </w:r>
      <w:r w:rsidR="00EA324E" w:rsidRPr="004E51A9">
        <w:rPr>
          <w:b/>
        </w:rPr>
        <w:t xml:space="preserve">Listing </w:t>
      </w:r>
      <w:r w:rsidR="00EA324E">
        <w:rPr>
          <w:b/>
          <w:noProof/>
        </w:rPr>
        <w:t>24</w:t>
      </w:r>
      <w:r>
        <w:fldChar w:fldCharType="end"/>
      </w:r>
      <w:r>
        <w:t xml:space="preserve"> updates the source code from </w:t>
      </w:r>
      <w:r>
        <w:fldChar w:fldCharType="begin"/>
      </w:r>
      <w:r>
        <w:instrText xml:space="preserve"> REF _Ref381957531 \h </w:instrText>
      </w:r>
      <w:r>
        <w:fldChar w:fldCharType="separate"/>
      </w:r>
      <w:r w:rsidR="00EA324E" w:rsidRPr="00261666">
        <w:rPr>
          <w:b/>
        </w:rPr>
        <w:t xml:space="preserve">Listing </w:t>
      </w:r>
      <w:r w:rsidR="00EA324E">
        <w:rPr>
          <w:b/>
          <w:noProof/>
        </w:rPr>
        <w:t>22</w:t>
      </w:r>
      <w:r>
        <w:fldChar w:fldCharType="end"/>
      </w:r>
      <w:r>
        <w:t xml:space="preserve"> and adds a call to the </w:t>
      </w:r>
      <w:r w:rsidRPr="004E51A9">
        <w:rPr>
          <w:rStyle w:val="ComputerCode"/>
        </w:rPr>
        <w:t>ModifyActor()</w:t>
      </w:r>
      <w:r>
        <w:t xml:space="preserve"> method.</w:t>
      </w:r>
    </w:p>
    <w:p w14:paraId="31075D17" w14:textId="39E79AA9" w:rsidR="004E51A9" w:rsidRDefault="004E51A9" w:rsidP="004E51A9">
      <w:pPr>
        <w:pStyle w:val="Caption"/>
        <w:keepNext/>
        <w:jc w:val="center"/>
      </w:pPr>
      <w:bookmarkStart w:id="162" w:name="_Ref381959103"/>
      <w:bookmarkStart w:id="163" w:name="_Toc382771749"/>
      <w:r w:rsidRPr="004E51A9">
        <w:rPr>
          <w:b/>
        </w:rPr>
        <w:t xml:space="preserve">Listing </w:t>
      </w:r>
      <w:r w:rsidRPr="004E51A9">
        <w:rPr>
          <w:b/>
        </w:rPr>
        <w:fldChar w:fldCharType="begin"/>
      </w:r>
      <w:r w:rsidRPr="004E51A9">
        <w:rPr>
          <w:b/>
        </w:rPr>
        <w:instrText xml:space="preserve"> SEQ Listing \* ARABIC </w:instrText>
      </w:r>
      <w:r w:rsidRPr="004E51A9">
        <w:rPr>
          <w:b/>
        </w:rPr>
        <w:fldChar w:fldCharType="separate"/>
      </w:r>
      <w:r w:rsidR="00EA324E">
        <w:rPr>
          <w:b/>
          <w:noProof/>
        </w:rPr>
        <w:t>24</w:t>
      </w:r>
      <w:r w:rsidRPr="004E51A9">
        <w:rPr>
          <w:b/>
        </w:rPr>
        <w:fldChar w:fldCharType="end"/>
      </w:r>
      <w:bookmarkEnd w:id="162"/>
      <w:r w:rsidRPr="004E51A9">
        <w:rPr>
          <w:b/>
        </w:rPr>
        <w:t>.</w:t>
      </w:r>
      <w:r>
        <w:t xml:space="preserve"> Using the Actor as an archetype and overriding its data.</w:t>
      </w:r>
      <w:bookmarkEnd w:id="163"/>
    </w:p>
    <w:tbl>
      <w:tblPr>
        <w:tblStyle w:val="TableGrid"/>
        <w:tblW w:w="0" w:type="auto"/>
        <w:tblLook w:val="04A0" w:firstRow="1" w:lastRow="0" w:firstColumn="1" w:lastColumn="0" w:noHBand="0" w:noVBand="1"/>
      </w:tblPr>
      <w:tblGrid>
        <w:gridCol w:w="8494"/>
      </w:tblGrid>
      <w:tr w:rsidR="004E51A9" w14:paraId="7FC79232" w14:textId="77777777" w:rsidTr="004E51A9">
        <w:tc>
          <w:tcPr>
            <w:tcW w:w="8494" w:type="dxa"/>
          </w:tcPr>
          <w:p w14:paraId="21703499" w14:textId="25455371" w:rsidR="004E51A9" w:rsidRPr="004E51A9" w:rsidRDefault="004E51A9" w:rsidP="004E51A9">
            <w:pPr>
              <w:rPr>
                <w:rStyle w:val="ComputerCode"/>
              </w:rPr>
            </w:pPr>
            <w:r w:rsidRPr="004E51A9">
              <w:rPr>
                <w:rStyle w:val="ComputerCode"/>
              </w:rPr>
              <w:t>#include &lt;stdio.h&gt;</w:t>
            </w:r>
          </w:p>
          <w:p w14:paraId="689E8F2C" w14:textId="77777777" w:rsidR="004E51A9" w:rsidRPr="004E51A9" w:rsidRDefault="004E51A9" w:rsidP="004E51A9">
            <w:pPr>
              <w:rPr>
                <w:rStyle w:val="ComputerCode"/>
              </w:rPr>
            </w:pPr>
          </w:p>
          <w:p w14:paraId="25E770AA" w14:textId="77777777" w:rsidR="004E51A9" w:rsidRPr="004E51A9" w:rsidRDefault="004E51A9" w:rsidP="004E51A9">
            <w:pPr>
              <w:rPr>
                <w:rStyle w:val="ComputerCode"/>
              </w:rPr>
            </w:pPr>
            <w:r w:rsidRPr="004E51A9">
              <w:rPr>
                <w:rStyle w:val="ComputerCode"/>
              </w:rPr>
              <w:t>#include &lt;Core/EntityComponent/Entity/Actor.h&gt;</w:t>
            </w:r>
          </w:p>
          <w:p w14:paraId="3AD9EFE4" w14:textId="77777777" w:rsidR="004E51A9" w:rsidRPr="004E51A9" w:rsidRDefault="004E51A9" w:rsidP="004E51A9">
            <w:pPr>
              <w:rPr>
                <w:rStyle w:val="ComputerCode"/>
              </w:rPr>
            </w:pPr>
            <w:r w:rsidRPr="004E51A9">
              <w:rPr>
                <w:rStyle w:val="ComputerCode"/>
              </w:rPr>
              <w:t>#include &lt;Core/EntityComponent/Entity/ActorFactory.h&gt;</w:t>
            </w:r>
          </w:p>
          <w:p w14:paraId="55D4D844" w14:textId="77777777" w:rsidR="004E51A9" w:rsidRPr="004E51A9" w:rsidRDefault="004E51A9" w:rsidP="004E51A9">
            <w:pPr>
              <w:rPr>
                <w:rStyle w:val="ComputerCode"/>
              </w:rPr>
            </w:pPr>
            <w:r w:rsidRPr="004E51A9">
              <w:rPr>
                <w:rStyle w:val="ComputerCode"/>
              </w:rPr>
              <w:t>#include &lt;Core/EntityComponent/Component/ActorComponent.h&gt;</w:t>
            </w:r>
          </w:p>
          <w:p w14:paraId="61798BC2" w14:textId="77777777" w:rsidR="004E51A9" w:rsidRPr="004E51A9" w:rsidRDefault="004E51A9" w:rsidP="004E51A9">
            <w:pPr>
              <w:rPr>
                <w:rStyle w:val="ComputerCode"/>
              </w:rPr>
            </w:pPr>
          </w:p>
          <w:p w14:paraId="0EF37044" w14:textId="77777777" w:rsidR="004E51A9" w:rsidRPr="004E51A9" w:rsidRDefault="004E51A9" w:rsidP="004E51A9">
            <w:pPr>
              <w:rPr>
                <w:rStyle w:val="ComputerCode"/>
              </w:rPr>
            </w:pPr>
            <w:r w:rsidRPr="004E51A9">
              <w:rPr>
                <w:rStyle w:val="ComputerCode"/>
              </w:rPr>
              <w:t>#include &lt;Core/EntityComponent/Component/TransformableComponent.h&gt;</w:t>
            </w:r>
          </w:p>
          <w:p w14:paraId="2C268B90" w14:textId="77777777" w:rsidR="004E51A9" w:rsidRPr="004E51A9" w:rsidRDefault="004E51A9" w:rsidP="004E51A9">
            <w:pPr>
              <w:rPr>
                <w:rStyle w:val="ComputerCode"/>
              </w:rPr>
            </w:pPr>
          </w:p>
          <w:p w14:paraId="5DC4E941" w14:textId="77777777" w:rsidR="004E51A9" w:rsidRPr="004E51A9" w:rsidRDefault="004E51A9" w:rsidP="004E51A9">
            <w:pPr>
              <w:rPr>
                <w:rStyle w:val="ComputerCode"/>
              </w:rPr>
            </w:pPr>
            <w:r w:rsidRPr="004E51A9">
              <w:rPr>
                <w:rStyle w:val="ComputerCode"/>
              </w:rPr>
              <w:t>int main()</w:t>
            </w:r>
          </w:p>
          <w:p w14:paraId="66354990" w14:textId="77777777" w:rsidR="004E51A9" w:rsidRPr="004E51A9" w:rsidRDefault="004E51A9" w:rsidP="004E51A9">
            <w:pPr>
              <w:rPr>
                <w:rStyle w:val="ComputerCode"/>
              </w:rPr>
            </w:pPr>
            <w:r w:rsidRPr="004E51A9">
              <w:rPr>
                <w:rStyle w:val="ComputerCode"/>
              </w:rPr>
              <w:t>{</w:t>
            </w:r>
          </w:p>
          <w:p w14:paraId="2554092F" w14:textId="77777777" w:rsidR="004E51A9" w:rsidRPr="004E51A9" w:rsidRDefault="004E51A9" w:rsidP="004E51A9">
            <w:pPr>
              <w:rPr>
                <w:rStyle w:val="ComputerCode"/>
              </w:rPr>
            </w:pPr>
            <w:r w:rsidRPr="004E51A9">
              <w:rPr>
                <w:rStyle w:val="ComputerCode"/>
              </w:rPr>
              <w:t xml:space="preserve">    // Actors</w:t>
            </w:r>
          </w:p>
          <w:p w14:paraId="23F10AD2" w14:textId="77777777" w:rsidR="004E51A9" w:rsidRPr="004E51A9" w:rsidRDefault="004E51A9" w:rsidP="004E51A9">
            <w:pPr>
              <w:rPr>
                <w:rStyle w:val="ComputerCode"/>
              </w:rPr>
            </w:pPr>
            <w:r w:rsidRPr="004E51A9">
              <w:rPr>
                <w:rStyle w:val="ComputerCode"/>
              </w:rPr>
              <w:t xml:space="preserve">    uge::ActorMap m_ActorMap;</w:t>
            </w:r>
          </w:p>
          <w:p w14:paraId="7138DD59" w14:textId="77777777" w:rsidR="004E51A9" w:rsidRPr="004E51A9" w:rsidRDefault="004E51A9" w:rsidP="004E51A9">
            <w:pPr>
              <w:rPr>
                <w:rStyle w:val="ComputerCode"/>
              </w:rPr>
            </w:pPr>
            <w:r w:rsidRPr="004E51A9">
              <w:rPr>
                <w:rStyle w:val="ComputerCode"/>
              </w:rPr>
              <w:t xml:space="preserve">    uge::ActorFactory m_ActorFactory;</w:t>
            </w:r>
          </w:p>
          <w:p w14:paraId="2D908EFA" w14:textId="77777777" w:rsidR="004E51A9" w:rsidRPr="004E51A9" w:rsidRDefault="004E51A9" w:rsidP="004E51A9">
            <w:pPr>
              <w:rPr>
                <w:rStyle w:val="ComputerCode"/>
              </w:rPr>
            </w:pPr>
          </w:p>
          <w:p w14:paraId="1FC657D0" w14:textId="77777777" w:rsidR="000B2832" w:rsidRDefault="004E51A9" w:rsidP="004E51A9">
            <w:pPr>
              <w:rPr>
                <w:rStyle w:val="ComputerCode"/>
              </w:rPr>
            </w:pPr>
            <w:r w:rsidRPr="004E51A9">
              <w:rPr>
                <w:rStyle w:val="ComputerCode"/>
              </w:rPr>
              <w:t xml:space="preserve">    uge::ActorSharedPointer pActor = m_ActorFactory.CreateActor(</w:t>
            </w:r>
          </w:p>
          <w:p w14:paraId="1DC9D92D" w14:textId="4BB0CDE5" w:rsidR="004E51A9" w:rsidRPr="004E51A9" w:rsidRDefault="000B2832" w:rsidP="004E51A9">
            <w:pPr>
              <w:rPr>
                <w:rStyle w:val="ComputerCode"/>
              </w:rPr>
            </w:pPr>
            <w:r>
              <w:rPr>
                <w:rStyle w:val="ComputerCode"/>
              </w:rPr>
              <w:t xml:space="preserve">                                     </w:t>
            </w:r>
            <w:r w:rsidR="004E51A9" w:rsidRPr="004E51A9">
              <w:rPr>
                <w:rStyle w:val="ComputerCode"/>
              </w:rPr>
              <w:t>"actor.xml", nullptr);</w:t>
            </w:r>
          </w:p>
          <w:p w14:paraId="639D4A58" w14:textId="77777777" w:rsidR="004E51A9" w:rsidRPr="004E51A9" w:rsidRDefault="004E51A9" w:rsidP="004E51A9">
            <w:pPr>
              <w:rPr>
                <w:rStyle w:val="ComputerCode"/>
              </w:rPr>
            </w:pPr>
            <w:r w:rsidRPr="004E51A9">
              <w:rPr>
                <w:rStyle w:val="ComputerCode"/>
              </w:rPr>
              <w:t xml:space="preserve">    m_ActorMap.insert(std::make_pair(pActor-&gt;GetActorID(), pActor));</w:t>
            </w:r>
          </w:p>
          <w:p w14:paraId="2439F83F" w14:textId="77777777" w:rsidR="004E51A9" w:rsidRPr="004E51A9" w:rsidRDefault="004E51A9" w:rsidP="004E51A9">
            <w:pPr>
              <w:rPr>
                <w:rStyle w:val="ComputerCode"/>
              </w:rPr>
            </w:pPr>
          </w:p>
          <w:p w14:paraId="58D79591" w14:textId="77777777" w:rsidR="000B2832" w:rsidRDefault="004E51A9" w:rsidP="004E51A9">
            <w:pPr>
              <w:rPr>
                <w:rStyle w:val="ComputerCode"/>
              </w:rPr>
            </w:pPr>
            <w:r w:rsidRPr="004E51A9">
              <w:rPr>
                <w:rStyle w:val="ComputerCode"/>
              </w:rPr>
              <w:t xml:space="preserve">    uge::Component::TransformableComponentSharedPointer </w:t>
            </w:r>
          </w:p>
          <w:p w14:paraId="209938A0" w14:textId="539C0119" w:rsidR="000B2832" w:rsidRDefault="000B2832" w:rsidP="004E51A9">
            <w:pPr>
              <w:rPr>
                <w:rStyle w:val="ComputerCode"/>
              </w:rPr>
            </w:pPr>
            <w:r>
              <w:rPr>
                <w:rStyle w:val="ComputerCode"/>
              </w:rPr>
              <w:t xml:space="preserve">      </w:t>
            </w:r>
            <w:r w:rsidR="004E51A9" w:rsidRPr="004E51A9">
              <w:rPr>
                <w:rStyle w:val="ComputerCode"/>
              </w:rPr>
              <w:t>pTransformComponent =</w:t>
            </w:r>
            <w:r>
              <w:rPr>
                <w:rStyle w:val="ComputerCode"/>
              </w:rPr>
              <w:t xml:space="preserve"> </w:t>
            </w:r>
            <w:r w:rsidR="004E51A9" w:rsidRPr="004E51A9">
              <w:rPr>
                <w:rStyle w:val="ComputerCode"/>
              </w:rPr>
              <w:t>pActor-&gt;GetComponent&lt;</w:t>
            </w:r>
          </w:p>
          <w:p w14:paraId="22E30C67" w14:textId="73AE661D" w:rsidR="000B2832" w:rsidRDefault="000B2832" w:rsidP="004E51A9">
            <w:pPr>
              <w:rPr>
                <w:rStyle w:val="ComputerCode"/>
              </w:rPr>
            </w:pPr>
            <w:r>
              <w:rPr>
                <w:rStyle w:val="ComputerCode"/>
              </w:rPr>
              <w:t xml:space="preserve">                     </w:t>
            </w:r>
            <w:r w:rsidR="004E51A9" w:rsidRPr="004E51A9">
              <w:rPr>
                <w:rStyle w:val="ComputerCode"/>
              </w:rPr>
              <w:t>uge::Component::TransformableComponent&gt;(</w:t>
            </w:r>
          </w:p>
          <w:p w14:paraId="06802F41" w14:textId="04904AF1" w:rsidR="004E51A9" w:rsidRPr="004E51A9" w:rsidRDefault="000B2832" w:rsidP="004E51A9">
            <w:pPr>
              <w:rPr>
                <w:rStyle w:val="ComputerCode"/>
              </w:rPr>
            </w:pPr>
            <w:r>
              <w:rPr>
                <w:rStyle w:val="ComputerCode"/>
              </w:rPr>
              <w:t xml:space="preserve">    </w:t>
            </w:r>
            <w:r w:rsidR="004E51A9" w:rsidRPr="004E51A9">
              <w:rPr>
                <w:rStyle w:val="ComputerCode"/>
              </w:rPr>
              <w:t>uge::Component::TransformableComponent::g_ComponentName).lock();</w:t>
            </w:r>
          </w:p>
          <w:p w14:paraId="7EA1904D" w14:textId="77777777" w:rsidR="004E51A9" w:rsidRPr="004E51A9" w:rsidRDefault="004E51A9" w:rsidP="004E51A9">
            <w:pPr>
              <w:rPr>
                <w:rStyle w:val="ComputerCode"/>
              </w:rPr>
            </w:pPr>
          </w:p>
          <w:p w14:paraId="1729C2F3" w14:textId="77777777" w:rsidR="004E51A9" w:rsidRPr="004E51A9" w:rsidRDefault="004E51A9" w:rsidP="004E51A9">
            <w:pPr>
              <w:rPr>
                <w:rStyle w:val="ComputerCode"/>
              </w:rPr>
            </w:pPr>
            <w:r w:rsidRPr="004E51A9">
              <w:rPr>
                <w:rStyle w:val="ComputerCode"/>
              </w:rPr>
              <w:t xml:space="preserve">    uge::Vector3 position = pTransformComponent-&gt;GetPosition();</w:t>
            </w:r>
          </w:p>
          <w:p w14:paraId="0F064AD6" w14:textId="77777777" w:rsidR="000B2832" w:rsidRDefault="004E51A9" w:rsidP="004E51A9">
            <w:pPr>
              <w:rPr>
                <w:rStyle w:val="ComputerCode"/>
              </w:rPr>
            </w:pPr>
            <w:r w:rsidRPr="004E51A9">
              <w:rPr>
                <w:rStyle w:val="ComputerCode"/>
              </w:rPr>
              <w:t xml:space="preserve">    printf("Actor's orig</w:t>
            </w:r>
            <w:r w:rsidR="000B2832">
              <w:rPr>
                <w:rStyle w:val="ComputerCode"/>
              </w:rPr>
              <w:t>inal position: (%f, %f, %f)\n",</w:t>
            </w:r>
          </w:p>
          <w:p w14:paraId="3828AA30" w14:textId="46961C1A" w:rsidR="004E51A9" w:rsidRPr="004E51A9" w:rsidRDefault="000B2832" w:rsidP="004E51A9">
            <w:pPr>
              <w:rPr>
                <w:rStyle w:val="ComputerCode"/>
              </w:rPr>
            </w:pPr>
            <w:r>
              <w:rPr>
                <w:rStyle w:val="ComputerCode"/>
              </w:rPr>
              <w:t xml:space="preserve">           </w:t>
            </w:r>
            <w:r w:rsidR="004E51A9" w:rsidRPr="004E51A9">
              <w:rPr>
                <w:rStyle w:val="ComputerCode"/>
              </w:rPr>
              <w:t>position.x, position.y, position.z);</w:t>
            </w:r>
          </w:p>
          <w:p w14:paraId="0B15B8F9" w14:textId="77777777" w:rsidR="004E51A9" w:rsidRPr="004E51A9" w:rsidRDefault="004E51A9" w:rsidP="004E51A9">
            <w:pPr>
              <w:rPr>
                <w:rStyle w:val="ComputerCode"/>
              </w:rPr>
            </w:pPr>
          </w:p>
          <w:p w14:paraId="5B65F183" w14:textId="77777777" w:rsidR="004E51A9" w:rsidRPr="004E51A9" w:rsidRDefault="004E51A9" w:rsidP="004E51A9">
            <w:pPr>
              <w:rPr>
                <w:rStyle w:val="ComputerCode"/>
              </w:rPr>
            </w:pPr>
            <w:r w:rsidRPr="004E51A9">
              <w:rPr>
                <w:rStyle w:val="ComputerCode"/>
              </w:rPr>
              <w:t xml:space="preserve">    uge::XMLFile actorOverride;</w:t>
            </w:r>
          </w:p>
          <w:p w14:paraId="70EF0C3F" w14:textId="77777777" w:rsidR="004E51A9" w:rsidRPr="004E51A9" w:rsidRDefault="004E51A9" w:rsidP="004E51A9">
            <w:pPr>
              <w:rPr>
                <w:rStyle w:val="ComputerCode"/>
              </w:rPr>
            </w:pPr>
            <w:r w:rsidRPr="004E51A9">
              <w:rPr>
                <w:rStyle w:val="ComputerCode"/>
              </w:rPr>
              <w:t xml:space="preserve">    actorOverride.OpenFile("actor-override.xml", uge::File::FileMode::FileReadOnly);</w:t>
            </w:r>
          </w:p>
          <w:p w14:paraId="1DB5CF0A" w14:textId="77777777" w:rsidR="004E51A9" w:rsidRPr="004E51A9" w:rsidRDefault="004E51A9" w:rsidP="004E51A9">
            <w:pPr>
              <w:rPr>
                <w:rStyle w:val="ComputerCode"/>
              </w:rPr>
            </w:pPr>
          </w:p>
          <w:p w14:paraId="0E852767" w14:textId="77777777" w:rsidR="000B2832" w:rsidRDefault="004E51A9" w:rsidP="004E51A9">
            <w:pPr>
              <w:rPr>
                <w:rStyle w:val="ComputerCode"/>
              </w:rPr>
            </w:pPr>
            <w:r w:rsidRPr="004E51A9">
              <w:rPr>
                <w:rStyle w:val="ComputerCode"/>
              </w:rPr>
              <w:t xml:space="preserve">    m_A</w:t>
            </w:r>
            <w:r w:rsidR="000B2832">
              <w:rPr>
                <w:rStyle w:val="ComputerCode"/>
              </w:rPr>
              <w:t>ctorFactory.ModifyActor(pActor,</w:t>
            </w:r>
          </w:p>
          <w:p w14:paraId="62D479BD" w14:textId="6F9ED24A" w:rsidR="004E51A9" w:rsidRPr="004E51A9" w:rsidRDefault="000B2832" w:rsidP="004E51A9">
            <w:pPr>
              <w:rPr>
                <w:rStyle w:val="ComputerCode"/>
              </w:rPr>
            </w:pPr>
            <w:r>
              <w:rPr>
                <w:rStyle w:val="ComputerCode"/>
              </w:rPr>
              <w:t xml:space="preserve">                               </w:t>
            </w:r>
            <w:r w:rsidR="004E51A9" w:rsidRPr="004E51A9">
              <w:rPr>
                <w:rStyle w:val="ComputerCode"/>
              </w:rPr>
              <w:t>&amp;actorOverride.GetRootElement());</w:t>
            </w:r>
          </w:p>
          <w:p w14:paraId="0C4F2FF7" w14:textId="77777777" w:rsidR="004E51A9" w:rsidRPr="004E51A9" w:rsidRDefault="004E51A9" w:rsidP="004E51A9">
            <w:pPr>
              <w:rPr>
                <w:rStyle w:val="ComputerCode"/>
              </w:rPr>
            </w:pPr>
            <w:r w:rsidRPr="004E51A9">
              <w:rPr>
                <w:rStyle w:val="ComputerCode"/>
              </w:rPr>
              <w:t xml:space="preserve">    position = pTransformComponent-&gt;GetPosition();</w:t>
            </w:r>
          </w:p>
          <w:p w14:paraId="1930D828" w14:textId="77777777" w:rsidR="000B2832" w:rsidRDefault="004E51A9" w:rsidP="004E51A9">
            <w:pPr>
              <w:rPr>
                <w:rStyle w:val="ComputerCode"/>
              </w:rPr>
            </w:pPr>
            <w:r w:rsidRPr="004E51A9">
              <w:rPr>
                <w:rStyle w:val="ComputerCode"/>
              </w:rPr>
              <w:t xml:space="preserve">    printf("Actor's new position: (%f, %f, %f)\n",</w:t>
            </w:r>
          </w:p>
          <w:p w14:paraId="54EFC436" w14:textId="3634FEFA" w:rsidR="004E51A9" w:rsidRPr="004E51A9" w:rsidRDefault="000B2832" w:rsidP="004E51A9">
            <w:pPr>
              <w:rPr>
                <w:rStyle w:val="ComputerCode"/>
              </w:rPr>
            </w:pPr>
            <w:r>
              <w:rPr>
                <w:rStyle w:val="ComputerCode"/>
              </w:rPr>
              <w:t xml:space="preserve">           </w:t>
            </w:r>
            <w:r w:rsidR="004E51A9" w:rsidRPr="004E51A9">
              <w:rPr>
                <w:rStyle w:val="ComputerCode"/>
              </w:rPr>
              <w:t>position.x, position.y, position.z);</w:t>
            </w:r>
          </w:p>
          <w:p w14:paraId="0D472F46" w14:textId="77777777" w:rsidR="004E51A9" w:rsidRPr="004E51A9" w:rsidRDefault="004E51A9" w:rsidP="004E51A9">
            <w:pPr>
              <w:rPr>
                <w:rStyle w:val="ComputerCode"/>
              </w:rPr>
            </w:pPr>
          </w:p>
          <w:p w14:paraId="7EED5A3B" w14:textId="77777777" w:rsidR="004E51A9" w:rsidRPr="004E51A9" w:rsidRDefault="004E51A9" w:rsidP="004E51A9">
            <w:pPr>
              <w:rPr>
                <w:rStyle w:val="ComputerCode"/>
              </w:rPr>
            </w:pPr>
            <w:r w:rsidRPr="004E51A9">
              <w:rPr>
                <w:rStyle w:val="ComputerCode"/>
              </w:rPr>
              <w:t xml:space="preserve">    pActor.reset();</w:t>
            </w:r>
          </w:p>
          <w:p w14:paraId="72AB8669" w14:textId="77777777" w:rsidR="004E51A9" w:rsidRPr="004E51A9" w:rsidRDefault="004E51A9" w:rsidP="004E51A9">
            <w:pPr>
              <w:rPr>
                <w:rStyle w:val="ComputerCode"/>
              </w:rPr>
            </w:pPr>
          </w:p>
          <w:p w14:paraId="39506973" w14:textId="77777777" w:rsidR="004E51A9" w:rsidRPr="004E51A9" w:rsidRDefault="004E51A9" w:rsidP="004E51A9">
            <w:pPr>
              <w:rPr>
                <w:rStyle w:val="ComputerCode"/>
              </w:rPr>
            </w:pPr>
            <w:r w:rsidRPr="004E51A9">
              <w:rPr>
                <w:rStyle w:val="ComputerCode"/>
              </w:rPr>
              <w:t xml:space="preserve">    m_ActorMap.clear();</w:t>
            </w:r>
          </w:p>
          <w:p w14:paraId="5CEA2BA1" w14:textId="77777777" w:rsidR="004E51A9" w:rsidRPr="004E51A9" w:rsidRDefault="004E51A9" w:rsidP="004E51A9">
            <w:pPr>
              <w:rPr>
                <w:rStyle w:val="ComputerCode"/>
              </w:rPr>
            </w:pPr>
          </w:p>
          <w:p w14:paraId="1E98AAF0" w14:textId="77777777" w:rsidR="004E51A9" w:rsidRPr="004E51A9" w:rsidRDefault="004E51A9" w:rsidP="004E51A9">
            <w:pPr>
              <w:rPr>
                <w:rStyle w:val="ComputerCode"/>
              </w:rPr>
            </w:pPr>
            <w:r w:rsidRPr="004E51A9">
              <w:rPr>
                <w:rStyle w:val="ComputerCode"/>
              </w:rPr>
              <w:t xml:space="preserve">    return 0;</w:t>
            </w:r>
          </w:p>
          <w:p w14:paraId="466DDD17" w14:textId="61E27ECB" w:rsidR="004E51A9" w:rsidRPr="004E51A9" w:rsidRDefault="004E51A9" w:rsidP="004E51A9">
            <w:pPr>
              <w:rPr>
                <w:rStyle w:val="ComputerCode"/>
              </w:rPr>
            </w:pPr>
            <w:r w:rsidRPr="004E51A9">
              <w:rPr>
                <w:rStyle w:val="ComputerCode"/>
              </w:rPr>
              <w:t>}</w:t>
            </w:r>
          </w:p>
        </w:tc>
      </w:tr>
    </w:tbl>
    <w:p w14:paraId="6798CD14" w14:textId="77777777" w:rsidR="004E51A9" w:rsidRDefault="004E51A9" w:rsidP="00576462"/>
    <w:p w14:paraId="07E10269" w14:textId="13F4F5ED" w:rsidR="004E51A9" w:rsidRDefault="004E51A9" w:rsidP="00576462">
      <w:r>
        <w:lastRenderedPageBreak/>
        <w:t xml:space="preserve">After running the code, it is possible to see the old and new position. The actor also has its new component: it now has </w:t>
      </w:r>
      <w:r w:rsidR="003D3E0A">
        <w:t>a</w:t>
      </w:r>
      <w:r>
        <w:t xml:space="preserve"> sphere collision shape.</w:t>
      </w:r>
    </w:p>
    <w:p w14:paraId="25EFEAEC" w14:textId="56F9F260" w:rsidR="00FC1AEA" w:rsidRDefault="00FC1AEA" w:rsidP="00FC1AEA">
      <w:pPr>
        <w:pStyle w:val="Heading2"/>
      </w:pPr>
      <w:bookmarkStart w:id="164" w:name="_Ref380340899"/>
      <w:bookmarkStart w:id="165" w:name="_Toc382771618"/>
      <w:r>
        <w:t>Events</w:t>
      </w:r>
      <w:bookmarkEnd w:id="164"/>
      <w:bookmarkEnd w:id="165"/>
    </w:p>
    <w:p w14:paraId="7CC3E18B" w14:textId="6101086C" w:rsidR="006064EC" w:rsidRDefault="00132980" w:rsidP="00DC7B14">
      <w:r>
        <w:t xml:space="preserve">Sections </w:t>
      </w:r>
      <w:r>
        <w:fldChar w:fldCharType="begin"/>
      </w:r>
      <w:r>
        <w:instrText xml:space="preserve"> REF _Ref381962944 \r \h </w:instrText>
      </w:r>
      <w:r>
        <w:fldChar w:fldCharType="separate"/>
      </w:r>
      <w:r w:rsidR="00EA324E">
        <w:t>3.3.1.2</w:t>
      </w:r>
      <w:r>
        <w:fldChar w:fldCharType="end"/>
      </w:r>
      <w:r>
        <w:t xml:space="preserve">, </w:t>
      </w:r>
      <w:r>
        <w:fldChar w:fldCharType="begin"/>
      </w:r>
      <w:r>
        <w:instrText xml:space="preserve"> REF _Ref381200314 \r \h </w:instrText>
      </w:r>
      <w:r>
        <w:fldChar w:fldCharType="separate"/>
      </w:r>
      <w:r w:rsidR="00EA324E">
        <w:t>3.4.1.1</w:t>
      </w:r>
      <w:r>
        <w:fldChar w:fldCharType="end"/>
      </w:r>
      <w:r>
        <w:t xml:space="preserve"> and </w:t>
      </w:r>
      <w:r>
        <w:fldChar w:fldCharType="begin"/>
      </w:r>
      <w:r>
        <w:instrText xml:space="preserve"> REF _Ref381962987 \r \h </w:instrText>
      </w:r>
      <w:r>
        <w:fldChar w:fldCharType="separate"/>
      </w:r>
      <w:r w:rsidR="00EA324E">
        <w:t>3.4.1.4</w:t>
      </w:r>
      <w:r>
        <w:fldChar w:fldCharType="end"/>
      </w:r>
      <w:r>
        <w:t xml:space="preserve"> provided an overview on importance</w:t>
      </w:r>
      <w:r w:rsidR="006064EC">
        <w:t xml:space="preserve"> and usage of game events for UGE; in fact, event-driven programming can be of great aid for UA-Games implementation </w:t>
      </w:r>
      <w:r w:rsidR="006064EC">
        <w:fldChar w:fldCharType="begin"/>
      </w:r>
      <w:r w:rsidR="006064EC">
        <w:instrText xml:space="preserve"> ADDIN ZOTERO_ITEM CSL_CITATION {"citationID":"2mn61rbkcj","properties":{"formattedCitation":"[4]","plainCitation":"[4]"},"citationItems":[{"id":1777,"uris":["http://zotero.org/users/840084/items/D86AS6ZU"],"uri":["http://zotero.org/users/840084/items/D86AS6ZU"],"itemData":{"id":1777,"type":"paper-conference","title":"Design de Jogos Universais: Apoiando a Prototipação de Alta Fidelidade com Classes Abstrata","container-title":"Proceedings of the 12th Brazilian Symposium on Human Factors in Computing Systems","collection-title":"ICH '13","publisher":"Brazilian Computer Society","publisher-place":"Porto Alegre, Brazil, Brazil","page":"82–91","source":"ACM Digital Library","event-place":"Porto Alegre, Brazil, Brazil","abstract":"Universal games aim to allow a game to be played by the largest possible extension of users -- regardless of the users' sensorial, physical, cognitive and emotional capabilities. The Unified Design presents a process to design universal games, describing how one can design a game in a more abstract way. The conceived abstract design can be specialized according to the users' interaction needs, allowing users with different interaction abilities to play. However, implementing the specializations might be expensive. This paper presents an approach to aid the prototyping of high fidelity universal games by using events and abstract classes to represent game entities. A case study was performed, illustrating the approach in the development of a Pong clone, allowing average users, hearing impaired users and visually impaired users to play the game.","URL":"http://dl.acm.org/citation.cfm?id=2577101.2577120","ISBN":"978-85-7669-278-2","shortTitle":"Design De Jogos Universais","author":[{"family":"Garcia","given":"Franco Eusébio"},{"family":"Neris","given":"Vânia Paula de Almeida"}],"issued":{"date-parts":[["2013"]]},"accessed":{"date-parts":[["2014",2,17]]}}}],"schema":"https://github.com/citation-style-language/schema/raw/master/csl-citation.json"} </w:instrText>
      </w:r>
      <w:r w:rsidR="006064EC">
        <w:fldChar w:fldCharType="separate"/>
      </w:r>
      <w:r w:rsidR="006064EC" w:rsidRPr="006064EC">
        <w:rPr>
          <w:rFonts w:ascii="Calibri" w:hAnsi="Calibri"/>
        </w:rPr>
        <w:t>[4]</w:t>
      </w:r>
      <w:r w:rsidR="006064EC">
        <w:fldChar w:fldCharType="end"/>
      </w:r>
      <w:r w:rsidR="006064EC">
        <w:t>. Events are useful and flexible for the both the Game Logic and the Game View layers –</w:t>
      </w:r>
      <w:r w:rsidR="001D3FE4">
        <w:t xml:space="preserve"> </w:t>
      </w:r>
      <w:r w:rsidR="006064EC">
        <w:t>it</w:t>
      </w:r>
      <w:r w:rsidR="001D3FE4">
        <w:t xml:space="preserve"> </w:t>
      </w:r>
      <w:r w:rsidR="006064EC">
        <w:t xml:space="preserve">is </w:t>
      </w:r>
      <w:r w:rsidR="001D3FE4">
        <w:t>even possible to use</w:t>
      </w:r>
      <w:r w:rsidR="006064EC">
        <w:t xml:space="preserve"> events to tailor and customize the game user interface presentation.</w:t>
      </w:r>
    </w:p>
    <w:p w14:paraId="0AE42BE0" w14:textId="7846071E" w:rsidR="007F5B52" w:rsidRDefault="007F5B52" w:rsidP="00DC7B14">
      <w:commentRangeStart w:id="166"/>
      <w:r>
        <w:t>DEFINITION</w:t>
      </w:r>
      <w:commentRangeEnd w:id="166"/>
      <w:r>
        <w:rPr>
          <w:rStyle w:val="CommentReference"/>
        </w:rPr>
        <w:commentReference w:id="166"/>
      </w:r>
      <w:r>
        <w:t>. In simple terms, events are useful to define game</w:t>
      </w:r>
      <w:r w:rsidR="00F83B86">
        <w:t xml:space="preserve"> actions,</w:t>
      </w:r>
      <w:r>
        <w:t xml:space="preserve"> activities and happenings. As it is possible to handle events anywhere in the codebase, they are useful for decoupling the game logic, which, in turn, enhance the game flexibility – and, possibility</w:t>
      </w:r>
      <w:r w:rsidR="007A6B4E">
        <w:t>, increases mod potential</w:t>
      </w:r>
      <w:r>
        <w:t>.</w:t>
      </w:r>
      <w:r w:rsidR="004A37E9">
        <w:t xml:space="preserve"> Events also contributes to the use of scripting languages in game-development (refer to </w:t>
      </w:r>
      <w:r w:rsidR="004A37E9">
        <w:fldChar w:fldCharType="begin"/>
      </w:r>
      <w:r w:rsidR="004A37E9">
        <w:instrText xml:space="preserve"> REF _Ref382203676 \r \h </w:instrText>
      </w:r>
      <w:r w:rsidR="004A37E9">
        <w:fldChar w:fldCharType="separate"/>
      </w:r>
      <w:r w:rsidR="00EA324E">
        <w:t>4.9</w:t>
      </w:r>
      <w:r w:rsidR="004A37E9">
        <w:fldChar w:fldCharType="end"/>
      </w:r>
      <w:r w:rsidR="004A37E9">
        <w:t>).</w:t>
      </w:r>
    </w:p>
    <w:p w14:paraId="37577E0B" w14:textId="2239E8FB" w:rsidR="004A37E9" w:rsidRDefault="004A37E9" w:rsidP="00DC7B14">
      <w:r>
        <w:t>To illustrate the uses of game events, let us assume a platform game. Jumping is a traditional mechanic in this genre. In this example, let us assume jumping has an animation, a height and a sound.</w:t>
      </w:r>
    </w:p>
    <w:p w14:paraId="688F2B7A" w14:textId="04FBA8BE" w:rsidR="004A37E9" w:rsidRDefault="004A37E9" w:rsidP="00DC7B14">
      <w:r>
        <w:t>The jump mechanic could be hard-coded into the implementation (for instance, whenever a button is pressed, the actor jumps). When the jump happens, a flag is set with the information and the implementation handles this change.</w:t>
      </w:r>
    </w:p>
    <w:p w14:paraId="20B680A6" w14:textId="07CC2DC0" w:rsidR="00940BA6" w:rsidRDefault="00940BA6" w:rsidP="00DC7B14">
      <w:r>
        <w:t>Instead of using a flag, it is possible to dispatch an event (</w:t>
      </w:r>
      <w:r w:rsidRPr="00940BA6">
        <w:rPr>
          <w:rStyle w:val="ComputerCode"/>
        </w:rPr>
        <w:t>ActorJumped</w:t>
      </w:r>
      <w:r>
        <w:t xml:space="preserve">, for instance, as in </w:t>
      </w:r>
      <w:r>
        <w:fldChar w:fldCharType="begin"/>
      </w:r>
      <w:r>
        <w:instrText xml:space="preserve"> REF _Ref382204751 \h </w:instrText>
      </w:r>
      <w:r>
        <w:fldChar w:fldCharType="separate"/>
      </w:r>
      <w:r w:rsidR="00EA324E" w:rsidRPr="00940BA6">
        <w:rPr>
          <w:b/>
        </w:rPr>
        <w:t xml:space="preserve">Figure </w:t>
      </w:r>
      <w:r w:rsidR="00EA324E">
        <w:rPr>
          <w:b/>
          <w:noProof/>
        </w:rPr>
        <w:t>18</w:t>
      </w:r>
      <w:r>
        <w:fldChar w:fldCharType="end"/>
      </w:r>
      <w:r>
        <w:t>). This time, instead, any function or method listening to the event can handle it</w:t>
      </w:r>
      <w:r w:rsidR="002171C0">
        <w:t xml:space="preserve"> (event handler or callback function)</w:t>
      </w:r>
      <w:r>
        <w:t xml:space="preserve"> – decoupling the game mechanic implementation from the request.</w:t>
      </w:r>
      <w:r w:rsidR="002171C0">
        <w:t xml:space="preserve"> Moreover, it is possible to subscribe multiple handlers to listen to an event.</w:t>
      </w:r>
    </w:p>
    <w:p w14:paraId="16CE5CB2" w14:textId="77777777" w:rsidR="00940BA6" w:rsidRDefault="004A37E9" w:rsidP="00940BA6">
      <w:pPr>
        <w:keepNext/>
        <w:jc w:val="center"/>
      </w:pPr>
      <w:r>
        <w:object w:dxaOrig="4920" w:dyaOrig="2430" w14:anchorId="76E6479E">
          <v:shape id="_x0000_i1030" type="#_x0000_t75" style="width:246pt;height:121.5pt" o:ole="">
            <v:imagedata r:id="rId38" o:title=""/>
          </v:shape>
          <o:OLEObject Type="Embed" ProgID="Visio.Drawing.15" ShapeID="_x0000_i1030" DrawAspect="Content" ObjectID="_1457779182" r:id="rId39"/>
        </w:object>
      </w:r>
    </w:p>
    <w:p w14:paraId="716F55C7" w14:textId="1E2D9CA8" w:rsidR="007F5B52" w:rsidRDefault="00940BA6" w:rsidP="00940BA6">
      <w:pPr>
        <w:pStyle w:val="Caption"/>
        <w:jc w:val="center"/>
      </w:pPr>
      <w:bookmarkStart w:id="167" w:name="_Ref382204751"/>
      <w:bookmarkStart w:id="168" w:name="_Toc382771703"/>
      <w:r w:rsidRPr="00940BA6">
        <w:rPr>
          <w:b/>
        </w:rPr>
        <w:t xml:space="preserve">Figure </w:t>
      </w:r>
      <w:r w:rsidRPr="00940BA6">
        <w:rPr>
          <w:b/>
        </w:rPr>
        <w:fldChar w:fldCharType="begin"/>
      </w:r>
      <w:r w:rsidRPr="00940BA6">
        <w:rPr>
          <w:b/>
        </w:rPr>
        <w:instrText xml:space="preserve"> SEQ Figure \* ARABIC </w:instrText>
      </w:r>
      <w:r w:rsidRPr="00940BA6">
        <w:rPr>
          <w:b/>
        </w:rPr>
        <w:fldChar w:fldCharType="separate"/>
      </w:r>
      <w:r w:rsidR="00EA324E">
        <w:rPr>
          <w:b/>
          <w:noProof/>
        </w:rPr>
        <w:t>18</w:t>
      </w:r>
      <w:r w:rsidRPr="00940BA6">
        <w:rPr>
          <w:b/>
        </w:rPr>
        <w:fldChar w:fldCharType="end"/>
      </w:r>
      <w:bookmarkEnd w:id="167"/>
      <w:r w:rsidRPr="00940BA6">
        <w:rPr>
          <w:b/>
        </w:rPr>
        <w:t>.</w:t>
      </w:r>
      <w:r>
        <w:t xml:space="preserve"> A high-level event.</w:t>
      </w:r>
      <w:bookmarkEnd w:id="168"/>
    </w:p>
    <w:p w14:paraId="75F00325" w14:textId="4952A991" w:rsidR="00940BA6" w:rsidRDefault="00940BA6" w:rsidP="00DC7B14">
      <w:r>
        <w:t xml:space="preserve">This lets any subscribed function or method to handle the event as needed – </w:t>
      </w:r>
      <w:r w:rsidR="00B212E5">
        <w:t>something that</w:t>
      </w:r>
      <w:r>
        <w:t xml:space="preserve"> </w:t>
      </w:r>
      <w:r w:rsidR="00B212E5">
        <w:t>either the Game Logic and/or the Game View layers can perform</w:t>
      </w:r>
      <w:r>
        <w:t xml:space="preserve">. For instance, an appropriate subsystem of the Game Logic layer can receive the event and change its </w:t>
      </w:r>
      <w:r w:rsidRPr="00940BA6">
        <w:rPr>
          <w:rStyle w:val="ComputerCode"/>
        </w:rPr>
        <w:t>TransformableComponent</w:t>
      </w:r>
      <w:r>
        <w:t xml:space="preserve"> height; another may use its </w:t>
      </w:r>
      <w:r w:rsidRPr="00940BA6">
        <w:rPr>
          <w:rStyle w:val="ComputerCode"/>
        </w:rPr>
        <w:t>CollidableComponent</w:t>
      </w:r>
      <w:r>
        <w:t xml:space="preserve"> to detect if the actor collided with another actor after the jump; and so on.</w:t>
      </w:r>
      <w:r w:rsidR="001839E6">
        <w:t xml:space="preserve"> This is illustrated in</w:t>
      </w:r>
      <w:r w:rsidR="00BF7E4E">
        <w:t xml:space="preserve"> </w:t>
      </w:r>
      <w:r w:rsidR="00BF7E4E">
        <w:fldChar w:fldCharType="begin"/>
      </w:r>
      <w:r w:rsidR="00BF7E4E">
        <w:instrText xml:space="preserve"> REF _Ref382209367 \h </w:instrText>
      </w:r>
      <w:r w:rsidR="00BF7E4E">
        <w:fldChar w:fldCharType="separate"/>
      </w:r>
      <w:r w:rsidR="00EA324E" w:rsidRPr="00BF7E4E">
        <w:rPr>
          <w:b/>
        </w:rPr>
        <w:t xml:space="preserve">Figure </w:t>
      </w:r>
      <w:r w:rsidR="00EA324E">
        <w:rPr>
          <w:b/>
          <w:noProof/>
        </w:rPr>
        <w:t>19</w:t>
      </w:r>
      <w:r w:rsidR="00BF7E4E">
        <w:fldChar w:fldCharType="end"/>
      </w:r>
      <w:r w:rsidR="001839E6">
        <w:t xml:space="preserve"> </w:t>
      </w:r>
      <w:r w:rsidR="00724058">
        <w:t>(a)</w:t>
      </w:r>
      <w:r w:rsidR="001839E6">
        <w:t>.</w:t>
      </w:r>
    </w:p>
    <w:p w14:paraId="597F86AE" w14:textId="77777777" w:rsidR="00BF7E4E" w:rsidRDefault="00BF7E4E" w:rsidP="00BF7E4E">
      <w:pPr>
        <w:keepNext/>
        <w:jc w:val="center"/>
      </w:pPr>
      <w:r>
        <w:object w:dxaOrig="12780" w:dyaOrig="8595" w14:anchorId="4F2F1DC0">
          <v:shape id="_x0000_i1031" type="#_x0000_t75" style="width:425.25pt;height:285.75pt" o:ole="">
            <v:imagedata r:id="rId40" o:title=""/>
          </v:shape>
          <o:OLEObject Type="Embed" ProgID="Visio.Drawing.15" ShapeID="_x0000_i1031" DrawAspect="Content" ObjectID="_1457779183" r:id="rId41"/>
        </w:object>
      </w:r>
    </w:p>
    <w:p w14:paraId="0090EADD" w14:textId="295D76FC" w:rsidR="00BF7E4E" w:rsidRDefault="00BF7E4E" w:rsidP="00BF7E4E">
      <w:pPr>
        <w:pStyle w:val="Caption"/>
        <w:jc w:val="center"/>
      </w:pPr>
      <w:bookmarkStart w:id="169" w:name="_Ref382209367"/>
      <w:bookmarkStart w:id="170" w:name="_Toc382771704"/>
      <w:r w:rsidRPr="00BF7E4E">
        <w:rPr>
          <w:b/>
        </w:rPr>
        <w:t xml:space="preserve">Figure </w:t>
      </w:r>
      <w:r w:rsidRPr="00BF7E4E">
        <w:rPr>
          <w:b/>
        </w:rPr>
        <w:fldChar w:fldCharType="begin"/>
      </w:r>
      <w:r w:rsidRPr="00BF7E4E">
        <w:rPr>
          <w:b/>
        </w:rPr>
        <w:instrText xml:space="preserve"> SEQ Figure \* ARABIC </w:instrText>
      </w:r>
      <w:r w:rsidRPr="00BF7E4E">
        <w:rPr>
          <w:b/>
        </w:rPr>
        <w:fldChar w:fldCharType="separate"/>
      </w:r>
      <w:r w:rsidR="00EA324E">
        <w:rPr>
          <w:b/>
          <w:noProof/>
        </w:rPr>
        <w:t>19</w:t>
      </w:r>
      <w:r w:rsidRPr="00BF7E4E">
        <w:rPr>
          <w:b/>
        </w:rPr>
        <w:fldChar w:fldCharType="end"/>
      </w:r>
      <w:bookmarkEnd w:id="169"/>
      <w:r w:rsidRPr="00BF7E4E">
        <w:rPr>
          <w:b/>
        </w:rPr>
        <w:t>.</w:t>
      </w:r>
      <w:r>
        <w:t xml:space="preserve"> Different layers handling the high-level event of </w:t>
      </w:r>
      <w:r>
        <w:fldChar w:fldCharType="begin"/>
      </w:r>
      <w:r>
        <w:instrText xml:space="preserve"> REF _Ref382204751 \h </w:instrText>
      </w:r>
      <w:r>
        <w:fldChar w:fldCharType="separate"/>
      </w:r>
      <w:r w:rsidR="00EA324E" w:rsidRPr="00940BA6">
        <w:rPr>
          <w:b/>
        </w:rPr>
        <w:t xml:space="preserve">Figure </w:t>
      </w:r>
      <w:r w:rsidR="00EA324E">
        <w:rPr>
          <w:b/>
          <w:noProof/>
        </w:rPr>
        <w:t>18</w:t>
      </w:r>
      <w:r>
        <w:fldChar w:fldCharType="end"/>
      </w:r>
      <w:r>
        <w:t>.</w:t>
      </w:r>
      <w:bookmarkEnd w:id="170"/>
    </w:p>
    <w:p w14:paraId="13D24504" w14:textId="2271429A" w:rsidR="002B2398" w:rsidRDefault="00BF7E4E" w:rsidP="00DC7B14">
      <w:r>
        <w:fldChar w:fldCharType="begin"/>
      </w:r>
      <w:r>
        <w:instrText xml:space="preserve"> REF _Ref382209367 \h </w:instrText>
      </w:r>
      <w:r>
        <w:fldChar w:fldCharType="separate"/>
      </w:r>
      <w:r w:rsidR="00EA324E" w:rsidRPr="00BF7E4E">
        <w:rPr>
          <w:b/>
        </w:rPr>
        <w:t xml:space="preserve">Figure </w:t>
      </w:r>
      <w:r w:rsidR="00EA324E">
        <w:rPr>
          <w:b/>
          <w:noProof/>
        </w:rPr>
        <w:t>19</w:t>
      </w:r>
      <w:r>
        <w:fldChar w:fldCharType="end"/>
      </w:r>
      <w:r>
        <w:t xml:space="preserve"> </w:t>
      </w:r>
      <w:r w:rsidR="00724058">
        <w:t>(b)</w:t>
      </w:r>
      <w:r w:rsidR="001839E6">
        <w:t xml:space="preserve"> also suggests how the Game View layer may benefit from the event: to provide feedback to the user. Any interested Game View can subscribe to and event and convey relevant information to the user right after </w:t>
      </w:r>
      <w:r w:rsidR="000546D6">
        <w:t>its dispatch</w:t>
      </w:r>
      <w:r w:rsidR="001839E6">
        <w:t>.</w:t>
      </w:r>
      <w:r w:rsidR="000546D6">
        <w:t xml:space="preserve"> This way, it is possible to provide critical information or to inform the user something happened or exists near the player – which is useful for audio only presentations </w:t>
      </w:r>
      <w:r w:rsidR="000546D6">
        <w:fldChar w:fldCharType="begin"/>
      </w:r>
      <w:r w:rsidR="000546D6">
        <w:instrText xml:space="preserve"> ADDIN ZOTERO_ITEM CSL_CITATION {"citationID":"1hapbvdn4p","properties":{"formattedCitation":"[5]","plainCitation":"[5]"},"citationItems":[{"id":1773,"uris":["http://zotero.org/users/840084/items/FP3S9R4G"],"uri":["http://zotero.org/users/840084/items/FP3S9R4G"],"itemData":{"id":1773,"type":"chapter","title":"Design Guidelines for Audio Games","container-title":"Human-Computer Interaction. Applications and Services","collection-title":"Lecture Notes in Computer Science","collection-number":"8005","publisher":"Springer Berlin Heidelberg","page":"229-238","source":"link.springer.com","abstract":"This paper presents guidelines to aid on the design of audio games. Audio games are games on which the user interface and game events use primarily sounds instead of graphics to convey information to the player. Those games can provide an accessible gaming experience to visually impaired players, usually handicapped by conventional games. The presented guidelines resulted of existing literature research on audio games design and implementation, of a case study and of a user observation performed by the authors. The case study analyzed how audio is used to create an accessible game on nine audio games recommended for new players. The user observation consisted of a playtest on which visually impaired users played an audio game, on which some interaction problems were identified. The results of those three studies were analyzed and compiled in 50 design guidelines.","URL":"http://link.springer.com/chapter/10.1007/978-3-642-39262-7_26","ISBN":"978-3-642-39261-0, 978-3-642-39262-7","author":[{"family":"Garcia","given":"Franco Eusébio"},{"family":"Neris","given":"Vânia Paula de Almeida"}],"editor":[{"family":"Kurosu","given":"Masaaki"}],"issued":{"date-parts":[["2013",1,1]]},"accessed":{"date-parts":[["2014",2,17]]}}}],"schema":"https://github.com/citation-style-language/schema/raw/master/csl-citation.json"} </w:instrText>
      </w:r>
      <w:r w:rsidR="000546D6">
        <w:fldChar w:fldCharType="separate"/>
      </w:r>
      <w:r w:rsidR="000546D6" w:rsidRPr="000546D6">
        <w:rPr>
          <w:rFonts w:ascii="Calibri" w:hAnsi="Calibri"/>
        </w:rPr>
        <w:t>[5]</w:t>
      </w:r>
      <w:r w:rsidR="000546D6">
        <w:fldChar w:fldCharType="end"/>
      </w:r>
      <w:r w:rsidR="000546D6">
        <w:t>.</w:t>
      </w:r>
    </w:p>
    <w:p w14:paraId="2562D09A" w14:textId="77777777" w:rsidR="00A42670" w:rsidRDefault="00A42670" w:rsidP="00DC7B14">
      <w:r>
        <w:t>This has also a more subtle benefit: it allows conveying implicit feedback. For instance, in a Ping-Pong game, it is usually clear to see when the ball hits a wall or a paddle. However, for a visually impaired user, this is not obvious – it is necessary to convey this information to the user.</w:t>
      </w:r>
    </w:p>
    <w:p w14:paraId="066F9B28" w14:textId="245226E0" w:rsidR="001839E6" w:rsidRDefault="00A42670" w:rsidP="00A42670">
      <w:r>
        <w:t xml:space="preserve">Events provide a flexible mechanism to do so. When </w:t>
      </w:r>
      <w:r w:rsidR="002B2398">
        <w:t xml:space="preserve">defining new polymorphic specializations to the game, </w:t>
      </w:r>
      <w:r>
        <w:t xml:space="preserve">if </w:t>
      </w:r>
      <w:r w:rsidR="002B2398">
        <w:t xml:space="preserve">some information is missing, it is always possible to define and dispatch a new event in the Game Logic layer to allow providing the required information. This has the added benefit of allowing to improve other specializations: if this new data could improve </w:t>
      </w:r>
      <w:r w:rsidR="000B2832">
        <w:t>the gaming</w:t>
      </w:r>
      <w:r w:rsidR="002B2398">
        <w:t xml:space="preserve"> experience, the existing specializations can handle this new event and convey the information to the user.</w:t>
      </w:r>
    </w:p>
    <w:p w14:paraId="2D3BE474" w14:textId="6DB7FC92" w:rsidR="002B2398" w:rsidRDefault="002171C0" w:rsidP="00DC7B14">
      <w:r>
        <w:t xml:space="preserve">Combined with output components (Section </w:t>
      </w:r>
      <w:r>
        <w:fldChar w:fldCharType="begin"/>
      </w:r>
      <w:r>
        <w:instrText xml:space="preserve"> REF _Ref380402399 \r \h </w:instrText>
      </w:r>
      <w:r>
        <w:fldChar w:fldCharType="separate"/>
      </w:r>
      <w:r w:rsidR="00EA324E">
        <w:t>4.2</w:t>
      </w:r>
      <w:r>
        <w:fldChar w:fldCharType="end"/>
      </w:r>
      <w:r>
        <w:t xml:space="preserve">) and player profiles (Section </w:t>
      </w:r>
      <w:r>
        <w:fldChar w:fldCharType="begin"/>
      </w:r>
      <w:r>
        <w:instrText xml:space="preserve"> REF _Ref381610776 \r \h </w:instrText>
      </w:r>
      <w:r>
        <w:fldChar w:fldCharType="separate"/>
      </w:r>
      <w:r w:rsidR="00EA324E">
        <w:t>4.6</w:t>
      </w:r>
      <w:r>
        <w:fldChar w:fldCharType="end"/>
      </w:r>
      <w:r>
        <w:t xml:space="preserve">), output only event handlers enables the designers to change the game presentation completely without interfering in the Game Logic. </w:t>
      </w:r>
      <w:r w:rsidR="007A6B4E">
        <w:t xml:space="preserve">Besides, as it is possible to subscribe or unsubscribe handlers during run-time, it also possible to customize the game presentation during run-time. This is explained with more detail in Section </w:t>
      </w:r>
      <w:r w:rsidR="004848D9">
        <w:fldChar w:fldCharType="begin"/>
      </w:r>
      <w:r w:rsidR="004848D9">
        <w:instrText xml:space="preserve"> REF _Ref381610776 \r \h </w:instrText>
      </w:r>
      <w:r w:rsidR="004848D9">
        <w:fldChar w:fldCharType="separate"/>
      </w:r>
      <w:r w:rsidR="00EA324E">
        <w:t>4.6</w:t>
      </w:r>
      <w:r w:rsidR="004848D9">
        <w:fldChar w:fldCharType="end"/>
      </w:r>
      <w:r w:rsidR="007A6B4E">
        <w:t>.</w:t>
      </w:r>
    </w:p>
    <w:p w14:paraId="75D660CE" w14:textId="312C2A92" w:rsidR="00132980" w:rsidRDefault="004848D9" w:rsidP="00DC7B14">
      <w:r>
        <w:t>The following subsections describe UGE’s event subsystem implementation.</w:t>
      </w:r>
    </w:p>
    <w:p w14:paraId="48AC474A" w14:textId="77777777" w:rsidR="00DC7B14" w:rsidRDefault="00DC7B14" w:rsidP="00DC7B14">
      <w:pPr>
        <w:pStyle w:val="Heading3"/>
      </w:pPr>
      <w:bookmarkStart w:id="171" w:name="_Toc382771619"/>
      <w:r>
        <w:lastRenderedPageBreak/>
        <w:t>Functionality</w:t>
      </w:r>
      <w:bookmarkEnd w:id="171"/>
    </w:p>
    <w:p w14:paraId="3A52FFC8" w14:textId="70EFF374" w:rsidR="003E575E" w:rsidRDefault="002677CD" w:rsidP="00DC7B14">
      <w:r>
        <w:t xml:space="preserve">UGE </w:t>
      </w:r>
      <w:r w:rsidR="00F96FD5">
        <w:t>uses the event subsystem created by</w:t>
      </w:r>
      <w:r>
        <w:t xml:space="preserve"> McShaffry and Graham for GCC4 </w:t>
      </w:r>
      <w:r>
        <w:fldChar w:fldCharType="begin"/>
      </w:r>
      <w:r>
        <w:instrText xml:space="preserve"> ADDIN ZOTERO_ITEM CSL_CITATION {"citationID":"plD0trCU","properties":{"formattedCitation":"[12]","plainCitation":"[12]"},"citationItems":[{"id":669,"uris":["http://zotero.org/users/840084/items/TCDIJPJ8"],"uri":["http://zotero.org/users/840084/items/TCDIJPJ8"],"itemData":{"id":669,"type":"book","title":"Game Coding Complete, Fourth Edition","publisher":"Course Technology PTR","number-of-pages":"940","edition":"4","source":"Amazon.com","ISBN":"1133776574","author":[{"family":"McShaffry","given":"Mike"},{"family":"Graham","given":"David"}],"issued":{"date-parts":[["2012",3,13]]}}}],"schema":"https://github.com/citation-style-language/schema/raw/master/csl-citation.json"} </w:instrText>
      </w:r>
      <w:r>
        <w:fldChar w:fldCharType="separate"/>
      </w:r>
      <w:r w:rsidRPr="006064EC">
        <w:rPr>
          <w:rFonts w:ascii="Calibri" w:hAnsi="Calibri"/>
        </w:rPr>
        <w:t>[12]</w:t>
      </w:r>
      <w:r>
        <w:fldChar w:fldCharType="end"/>
      </w:r>
      <w:r w:rsidR="00F96FD5">
        <w:t>, as their subsystem is flexible enough for the engine needs and integrates with game scripting easily.</w:t>
      </w:r>
    </w:p>
    <w:p w14:paraId="405B945D" w14:textId="162F9F89" w:rsidR="00F96FD5" w:rsidRDefault="00F96FD5" w:rsidP="00DC7B14">
      <w:r>
        <w:t>Events are classes with immutable, read-only data. As it is possible to attach and detach components during run-time, the class attributes must not be pointers or references –they should be raw data or data-only classes. This is also necessary to ease handling events in game scripting – the communication between application code and script code is usually expensive, so it is important to minimize it when possible.</w:t>
      </w:r>
    </w:p>
    <w:p w14:paraId="627AD254" w14:textId="2398017D" w:rsidR="00F96FD5" w:rsidRDefault="00F96FD5" w:rsidP="00DC7B14">
      <w:r>
        <w:t>After creating the event and initializing its data, it is necessary to dispatch the event. The engine provides an event manager for this purpose. When it updates, it sends the event to all subscribed listeners, which are free to read and/or copy the data for their purposes.</w:t>
      </w:r>
    </w:p>
    <w:p w14:paraId="3826C585" w14:textId="77777777" w:rsidR="00DC7B14" w:rsidRDefault="00DC7B14" w:rsidP="00DC7B14">
      <w:pPr>
        <w:pStyle w:val="Heading3"/>
      </w:pPr>
      <w:bookmarkStart w:id="172" w:name="_Toc382771620"/>
      <w:r>
        <w:t>Architecture</w:t>
      </w:r>
      <w:bookmarkEnd w:id="172"/>
    </w:p>
    <w:p w14:paraId="47449ACF" w14:textId="5FDB2D42" w:rsidR="00845E85" w:rsidRDefault="00B55AC6" w:rsidP="00845E85">
      <w:pPr>
        <w:rPr>
          <w:noProof/>
          <w:lang w:eastAsia="pt-BR"/>
        </w:rPr>
      </w:pPr>
      <w:r>
        <w:fldChar w:fldCharType="begin"/>
      </w:r>
      <w:r>
        <w:instrText xml:space="preserve"> REF _Ref382208136 \h </w:instrText>
      </w:r>
      <w:r>
        <w:fldChar w:fldCharType="separate"/>
      </w:r>
      <w:r w:rsidR="00EA324E" w:rsidRPr="00B55AC6">
        <w:rPr>
          <w:b/>
        </w:rPr>
        <w:t xml:space="preserve">Figure </w:t>
      </w:r>
      <w:r w:rsidR="00EA324E">
        <w:rPr>
          <w:b/>
          <w:noProof/>
        </w:rPr>
        <w:t>20</w:t>
      </w:r>
      <w:r>
        <w:fldChar w:fldCharType="end"/>
      </w:r>
      <w:r>
        <w:t xml:space="preserve"> illustrates the </w:t>
      </w:r>
      <w:r w:rsidRPr="00B55AC6">
        <w:rPr>
          <w:rStyle w:val="ComputerCode"/>
        </w:rPr>
        <w:t>IEventData</w:t>
      </w:r>
      <w:r>
        <w:t xml:space="preserve"> abstract interface, the interface used to implement the data for an event. The figure also shown its reference implementation: the </w:t>
      </w:r>
      <w:r w:rsidRPr="00B55AC6">
        <w:rPr>
          <w:rStyle w:val="ComputerCode"/>
        </w:rPr>
        <w:t>BaseEventData</w:t>
      </w:r>
      <w:r>
        <w:t xml:space="preserve">. The difference between this class and the interface is only a time stamp attribute, which is convenient for </w:t>
      </w:r>
      <w:r w:rsidR="000B2832">
        <w:t>time-based</w:t>
      </w:r>
      <w:r>
        <w:t xml:space="preserve"> events.</w:t>
      </w:r>
      <w:r w:rsidR="00845E85">
        <w:t xml:space="preserve"> </w:t>
      </w:r>
      <w:r w:rsidR="00845E85">
        <w:rPr>
          <w:noProof/>
          <w:lang w:eastAsia="pt-BR"/>
        </w:rPr>
        <w:t>Regardless of the implementation, it is important to note all methods are read-only.</w:t>
      </w:r>
    </w:p>
    <w:p w14:paraId="2A06B4DD" w14:textId="77777777" w:rsidR="00B55AC6" w:rsidRDefault="004E1C16" w:rsidP="00845E85">
      <w:pPr>
        <w:keepNext/>
        <w:jc w:val="center"/>
      </w:pPr>
      <w:r w:rsidRPr="004E1C16">
        <w:rPr>
          <w:noProof/>
          <w:lang w:val="pt-BR" w:eastAsia="pt-BR"/>
        </w:rPr>
        <w:drawing>
          <wp:inline distT="0" distB="0" distL="0" distR="0" wp14:anchorId="0BB7DAB6" wp14:editId="3B50DB8F">
            <wp:extent cx="5400040" cy="2708730"/>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6"/>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400040" cy="2708730"/>
                    </a:xfrm>
                    <a:prstGeom prst="rect">
                      <a:avLst/>
                    </a:prstGeom>
                    <a:noFill/>
                    <a:ln>
                      <a:noFill/>
                    </a:ln>
                  </pic:spPr>
                </pic:pic>
              </a:graphicData>
            </a:graphic>
          </wp:inline>
        </w:drawing>
      </w:r>
    </w:p>
    <w:p w14:paraId="4B794629" w14:textId="201134E5" w:rsidR="004E1C16" w:rsidRDefault="00B55AC6" w:rsidP="00B55AC6">
      <w:pPr>
        <w:pStyle w:val="Caption"/>
        <w:jc w:val="center"/>
      </w:pPr>
      <w:bookmarkStart w:id="173" w:name="_Ref382208136"/>
      <w:bookmarkStart w:id="174" w:name="_Ref382208134"/>
      <w:bookmarkStart w:id="175" w:name="_Toc382771705"/>
      <w:r w:rsidRPr="00B55AC6">
        <w:rPr>
          <w:b/>
        </w:rPr>
        <w:t xml:space="preserve">Figure </w:t>
      </w:r>
      <w:r w:rsidRPr="00B55AC6">
        <w:rPr>
          <w:b/>
        </w:rPr>
        <w:fldChar w:fldCharType="begin"/>
      </w:r>
      <w:r w:rsidRPr="00B55AC6">
        <w:rPr>
          <w:b/>
        </w:rPr>
        <w:instrText xml:space="preserve"> SEQ Figure \* ARABIC </w:instrText>
      </w:r>
      <w:r w:rsidRPr="00B55AC6">
        <w:rPr>
          <w:b/>
        </w:rPr>
        <w:fldChar w:fldCharType="separate"/>
      </w:r>
      <w:r w:rsidR="00EA324E">
        <w:rPr>
          <w:b/>
          <w:noProof/>
        </w:rPr>
        <w:t>20</w:t>
      </w:r>
      <w:r w:rsidRPr="00B55AC6">
        <w:rPr>
          <w:b/>
        </w:rPr>
        <w:fldChar w:fldCharType="end"/>
      </w:r>
      <w:bookmarkEnd w:id="173"/>
      <w:r w:rsidRPr="00B55AC6">
        <w:rPr>
          <w:b/>
        </w:rPr>
        <w:t>.</w:t>
      </w:r>
      <w:r>
        <w:t xml:space="preserve"> The event abstract interface and base implementation.</w:t>
      </w:r>
      <w:bookmarkEnd w:id="174"/>
      <w:bookmarkEnd w:id="175"/>
    </w:p>
    <w:p w14:paraId="57D990AB" w14:textId="1868531E" w:rsidR="004E1C16" w:rsidRPr="00132980" w:rsidRDefault="00845E85" w:rsidP="004E1C16">
      <w:pPr>
        <w:rPr>
          <w:noProof/>
          <w:lang w:eastAsia="pt-BR"/>
        </w:rPr>
      </w:pPr>
      <w:r>
        <w:rPr>
          <w:noProof/>
          <w:lang w:eastAsia="pt-BR"/>
        </w:rPr>
        <w:t xml:space="preserve">To create a new event, the developers should implement either the </w:t>
      </w:r>
      <w:r w:rsidRPr="00845E85">
        <w:rPr>
          <w:rStyle w:val="ComputerCode"/>
        </w:rPr>
        <w:t>IEventData</w:t>
      </w:r>
      <w:r>
        <w:rPr>
          <w:noProof/>
          <w:lang w:eastAsia="pt-BR"/>
        </w:rPr>
        <w:t xml:space="preserve"> interface or subclass the </w:t>
      </w:r>
      <w:r w:rsidRPr="00845E85">
        <w:rPr>
          <w:rStyle w:val="ComputerCode"/>
        </w:rPr>
        <w:t>BaseEventData</w:t>
      </w:r>
      <w:r>
        <w:rPr>
          <w:noProof/>
          <w:lang w:eastAsia="pt-BR"/>
        </w:rPr>
        <w:t xml:space="preserve">. </w:t>
      </w:r>
      <w:r>
        <w:rPr>
          <w:noProof/>
          <w:lang w:eastAsia="pt-BR"/>
        </w:rPr>
        <w:fldChar w:fldCharType="begin"/>
      </w:r>
      <w:r>
        <w:rPr>
          <w:noProof/>
          <w:lang w:eastAsia="pt-BR"/>
        </w:rPr>
        <w:instrText xml:space="preserve"> REF _Ref382208420 \h </w:instrText>
      </w:r>
      <w:r>
        <w:rPr>
          <w:noProof/>
          <w:lang w:eastAsia="pt-BR"/>
        </w:rPr>
      </w:r>
      <w:r>
        <w:rPr>
          <w:noProof/>
          <w:lang w:eastAsia="pt-BR"/>
        </w:rPr>
        <w:fldChar w:fldCharType="separate"/>
      </w:r>
      <w:r w:rsidR="00EA324E" w:rsidRPr="00B55AC6">
        <w:rPr>
          <w:b/>
        </w:rPr>
        <w:t xml:space="preserve">Figure </w:t>
      </w:r>
      <w:r w:rsidR="00EA324E">
        <w:rPr>
          <w:b/>
          <w:noProof/>
        </w:rPr>
        <w:t>21</w:t>
      </w:r>
      <w:r>
        <w:rPr>
          <w:noProof/>
          <w:lang w:eastAsia="pt-BR"/>
        </w:rPr>
        <w:fldChar w:fldCharType="end"/>
      </w:r>
      <w:r>
        <w:rPr>
          <w:noProof/>
          <w:lang w:eastAsia="pt-BR"/>
        </w:rPr>
        <w:t xml:space="preserve"> shows an example for some of the UGE’s default events. </w:t>
      </w:r>
    </w:p>
    <w:p w14:paraId="68F13578" w14:textId="77777777" w:rsidR="00B55AC6" w:rsidRDefault="00B631DD" w:rsidP="00B55AC6">
      <w:pPr>
        <w:keepNext/>
        <w:jc w:val="center"/>
      </w:pPr>
      <w:r w:rsidRPr="00B631DD">
        <w:rPr>
          <w:noProof/>
          <w:lang w:val="pt-BR" w:eastAsia="pt-BR"/>
        </w:rPr>
        <w:lastRenderedPageBreak/>
        <w:drawing>
          <wp:inline distT="0" distB="0" distL="0" distR="0" wp14:anchorId="406E661C" wp14:editId="5856241F">
            <wp:extent cx="5400040" cy="5748430"/>
            <wp:effectExtent l="0" t="0" r="0" b="508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7"/>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400040" cy="5748430"/>
                    </a:xfrm>
                    <a:prstGeom prst="rect">
                      <a:avLst/>
                    </a:prstGeom>
                    <a:noFill/>
                    <a:ln>
                      <a:noFill/>
                    </a:ln>
                  </pic:spPr>
                </pic:pic>
              </a:graphicData>
            </a:graphic>
          </wp:inline>
        </w:drawing>
      </w:r>
    </w:p>
    <w:p w14:paraId="36623469" w14:textId="3B64E5E2" w:rsidR="004E1C16" w:rsidRDefault="00B55AC6" w:rsidP="00B55AC6">
      <w:pPr>
        <w:pStyle w:val="Caption"/>
        <w:jc w:val="center"/>
      </w:pPr>
      <w:bookmarkStart w:id="176" w:name="_Ref382208420"/>
      <w:bookmarkStart w:id="177" w:name="_Toc382771706"/>
      <w:r w:rsidRPr="00B55AC6">
        <w:rPr>
          <w:b/>
        </w:rPr>
        <w:t xml:space="preserve">Figure </w:t>
      </w:r>
      <w:r w:rsidRPr="00B55AC6">
        <w:rPr>
          <w:b/>
        </w:rPr>
        <w:fldChar w:fldCharType="begin"/>
      </w:r>
      <w:r w:rsidRPr="00B55AC6">
        <w:rPr>
          <w:b/>
        </w:rPr>
        <w:instrText xml:space="preserve"> SEQ Figure \* ARABIC </w:instrText>
      </w:r>
      <w:r w:rsidRPr="00B55AC6">
        <w:rPr>
          <w:b/>
        </w:rPr>
        <w:fldChar w:fldCharType="separate"/>
      </w:r>
      <w:r w:rsidR="00EA324E">
        <w:rPr>
          <w:b/>
          <w:noProof/>
        </w:rPr>
        <w:t>21</w:t>
      </w:r>
      <w:r w:rsidRPr="00B55AC6">
        <w:rPr>
          <w:b/>
        </w:rPr>
        <w:fldChar w:fldCharType="end"/>
      </w:r>
      <w:bookmarkEnd w:id="176"/>
      <w:r w:rsidRPr="00B55AC6">
        <w:rPr>
          <w:b/>
        </w:rPr>
        <w:t>.</w:t>
      </w:r>
      <w:r>
        <w:t xml:space="preserve"> Some default events.</w:t>
      </w:r>
      <w:bookmarkEnd w:id="177"/>
    </w:p>
    <w:p w14:paraId="593A0CA7" w14:textId="52D73AA0" w:rsidR="004E1C16" w:rsidRPr="004E1C16" w:rsidRDefault="00845E85" w:rsidP="004E1C16">
      <w:r>
        <w:t xml:space="preserve">In </w:t>
      </w:r>
      <w:r>
        <w:fldChar w:fldCharType="begin"/>
      </w:r>
      <w:r>
        <w:instrText xml:space="preserve"> REF _Ref382208420 \h </w:instrText>
      </w:r>
      <w:r>
        <w:fldChar w:fldCharType="separate"/>
      </w:r>
      <w:r w:rsidR="00EA324E" w:rsidRPr="00B55AC6">
        <w:rPr>
          <w:b/>
        </w:rPr>
        <w:t xml:space="preserve">Figure </w:t>
      </w:r>
      <w:r w:rsidR="00EA324E">
        <w:rPr>
          <w:b/>
          <w:noProof/>
        </w:rPr>
        <w:t>21</w:t>
      </w:r>
      <w:r>
        <w:fldChar w:fldCharType="end"/>
      </w:r>
      <w:r>
        <w:t>, it is possible to observer that all events have data-only attributes, such as a matrix or a number</w:t>
      </w:r>
      <w:r w:rsidR="00594ADE">
        <w:t xml:space="preserve"> – and that </w:t>
      </w:r>
      <w:r>
        <w:t>all methods are read-only.</w:t>
      </w:r>
      <w:r w:rsidR="00594ADE">
        <w:t xml:space="preserve"> It is also important to note the </w:t>
      </w:r>
      <w:r w:rsidR="00594ADE" w:rsidRPr="00594ADE">
        <w:rPr>
          <w:rStyle w:val="ComputerCode"/>
        </w:rPr>
        <w:t>EventType</w:t>
      </w:r>
      <w:r w:rsidR="00594ADE">
        <w:t xml:space="preserve"> attribute: this a Global Unique Identifier (GUID) used as the key to the event; it is necessary to define one for every event class.</w:t>
      </w:r>
    </w:p>
    <w:p w14:paraId="42744BF8" w14:textId="23F2889A" w:rsidR="00DC7B14" w:rsidRDefault="00845E85" w:rsidP="00DC7B14">
      <w:r>
        <w:t xml:space="preserve">To manage sending, updating and removing events, UGE provides the </w:t>
      </w:r>
      <w:r w:rsidRPr="00845E85">
        <w:rPr>
          <w:rStyle w:val="ComputerCode"/>
        </w:rPr>
        <w:t>IEventManager</w:t>
      </w:r>
      <w:r>
        <w:t xml:space="preserve"> abstract interface</w:t>
      </w:r>
      <w:r w:rsidR="00966046">
        <w:t xml:space="preserve"> (</w:t>
      </w:r>
      <w:r w:rsidR="00966046">
        <w:fldChar w:fldCharType="begin"/>
      </w:r>
      <w:r w:rsidR="00966046">
        <w:instrText xml:space="preserve"> REF _Ref382208829 \h </w:instrText>
      </w:r>
      <w:r w:rsidR="00966046">
        <w:fldChar w:fldCharType="separate"/>
      </w:r>
      <w:r w:rsidR="00EA324E" w:rsidRPr="00966046">
        <w:rPr>
          <w:b/>
        </w:rPr>
        <w:t xml:space="preserve">Figure </w:t>
      </w:r>
      <w:r w:rsidR="00EA324E">
        <w:rPr>
          <w:b/>
          <w:noProof/>
        </w:rPr>
        <w:t>22</w:t>
      </w:r>
      <w:r w:rsidR="00966046">
        <w:fldChar w:fldCharType="end"/>
      </w:r>
      <w:r w:rsidR="00966046">
        <w:t>)</w:t>
      </w:r>
      <w:r>
        <w:t xml:space="preserve">. This interface provides the required methods to handle event operations. Its implementations should iterate on all the registered listeners and events to </w:t>
      </w:r>
      <w:r w:rsidR="00966046">
        <w:t xml:space="preserve">dispatch the events. It is important to note its </w:t>
      </w:r>
      <w:r w:rsidR="00966046" w:rsidRPr="00966046">
        <w:rPr>
          <w:rStyle w:val="ComputerCode"/>
        </w:rPr>
        <w:t>Get()</w:t>
      </w:r>
      <w:r w:rsidR="00966046">
        <w:t xml:space="preserve"> method is static; this method should be used to get the only global event manager in the game. Thus, it is possible to define many </w:t>
      </w:r>
      <w:r w:rsidR="00966046" w:rsidRPr="00966046">
        <w:rPr>
          <w:rStyle w:val="ComputerCode"/>
        </w:rPr>
        <w:t>IEventManagers</w:t>
      </w:r>
      <w:r w:rsidR="00966046">
        <w:t xml:space="preserve"> and use them with the remaining methods (such as </w:t>
      </w:r>
      <w:r w:rsidR="00966046" w:rsidRPr="00966046">
        <w:rPr>
          <w:rStyle w:val="ComputerCode"/>
        </w:rPr>
        <w:t>vQueueEvent()</w:t>
      </w:r>
      <w:r w:rsidR="00966046">
        <w:t xml:space="preserve"> to add an event to the manager); however, it is only possible to have one global event manager using the interface.</w:t>
      </w:r>
    </w:p>
    <w:p w14:paraId="36F6A61F" w14:textId="77777777" w:rsidR="00966046" w:rsidRDefault="00BD2C8D" w:rsidP="00966046">
      <w:pPr>
        <w:keepNext/>
        <w:jc w:val="center"/>
      </w:pPr>
      <w:r w:rsidRPr="00BD2C8D">
        <w:rPr>
          <w:noProof/>
          <w:lang w:val="pt-BR" w:eastAsia="pt-BR"/>
        </w:rPr>
        <w:lastRenderedPageBreak/>
        <w:drawing>
          <wp:inline distT="0" distB="0" distL="0" distR="0" wp14:anchorId="67246A80" wp14:editId="38E52573">
            <wp:extent cx="5219700" cy="3895725"/>
            <wp:effectExtent l="0" t="0" r="0"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219700" cy="3895725"/>
                    </a:xfrm>
                    <a:prstGeom prst="rect">
                      <a:avLst/>
                    </a:prstGeom>
                    <a:noFill/>
                    <a:ln>
                      <a:noFill/>
                    </a:ln>
                  </pic:spPr>
                </pic:pic>
              </a:graphicData>
            </a:graphic>
          </wp:inline>
        </w:drawing>
      </w:r>
    </w:p>
    <w:p w14:paraId="5AA962BE" w14:textId="27F8EB5D" w:rsidR="00BD2C8D" w:rsidRDefault="00966046" w:rsidP="00966046">
      <w:pPr>
        <w:pStyle w:val="Caption"/>
        <w:jc w:val="center"/>
      </w:pPr>
      <w:bookmarkStart w:id="178" w:name="_Ref382208829"/>
      <w:bookmarkStart w:id="179" w:name="_Toc382771707"/>
      <w:r w:rsidRPr="00966046">
        <w:rPr>
          <w:b/>
        </w:rPr>
        <w:t xml:space="preserve">Figure </w:t>
      </w:r>
      <w:r w:rsidRPr="00966046">
        <w:rPr>
          <w:b/>
        </w:rPr>
        <w:fldChar w:fldCharType="begin"/>
      </w:r>
      <w:r w:rsidRPr="00966046">
        <w:rPr>
          <w:b/>
        </w:rPr>
        <w:instrText xml:space="preserve"> SEQ Figure \* ARABIC </w:instrText>
      </w:r>
      <w:r w:rsidRPr="00966046">
        <w:rPr>
          <w:b/>
        </w:rPr>
        <w:fldChar w:fldCharType="separate"/>
      </w:r>
      <w:r w:rsidR="00EA324E">
        <w:rPr>
          <w:b/>
          <w:noProof/>
        </w:rPr>
        <w:t>22</w:t>
      </w:r>
      <w:r w:rsidRPr="00966046">
        <w:rPr>
          <w:b/>
        </w:rPr>
        <w:fldChar w:fldCharType="end"/>
      </w:r>
      <w:bookmarkEnd w:id="178"/>
      <w:r w:rsidRPr="00966046">
        <w:rPr>
          <w:b/>
        </w:rPr>
        <w:t>.</w:t>
      </w:r>
      <w:r>
        <w:t xml:space="preserve"> The event manager.</w:t>
      </w:r>
      <w:bookmarkEnd w:id="179"/>
    </w:p>
    <w:p w14:paraId="2F3E02AB" w14:textId="5045D165" w:rsidR="00BD2C8D" w:rsidRDefault="00966046" w:rsidP="00DC7B14">
      <w:r>
        <w:t xml:space="preserve">The default </w:t>
      </w:r>
      <w:r w:rsidRPr="00966046">
        <w:rPr>
          <w:rStyle w:val="ComputerCode"/>
        </w:rPr>
        <w:t>IEventManager</w:t>
      </w:r>
      <w:r>
        <w:t xml:space="preserve"> implementation is the </w:t>
      </w:r>
      <w:r w:rsidRPr="00966046">
        <w:rPr>
          <w:rStyle w:val="ComputerCode"/>
        </w:rPr>
        <w:t>EventManager</w:t>
      </w:r>
      <w:r>
        <w:t xml:space="preserve"> (also in </w:t>
      </w:r>
      <w:r>
        <w:fldChar w:fldCharType="begin"/>
      </w:r>
      <w:r>
        <w:instrText xml:space="preserve"> REF _Ref382208829 \h </w:instrText>
      </w:r>
      <w:r>
        <w:fldChar w:fldCharType="separate"/>
      </w:r>
      <w:r w:rsidR="00EA324E" w:rsidRPr="00966046">
        <w:rPr>
          <w:b/>
        </w:rPr>
        <w:t xml:space="preserve">Figure </w:t>
      </w:r>
      <w:r w:rsidR="00EA324E">
        <w:rPr>
          <w:b/>
          <w:noProof/>
        </w:rPr>
        <w:t>22</w:t>
      </w:r>
      <w:r>
        <w:fldChar w:fldCharType="end"/>
      </w:r>
      <w:r>
        <w:t>). It used queues to store events and maps events to listeners using a map data-structure. The next section describes how it works.</w:t>
      </w:r>
    </w:p>
    <w:p w14:paraId="02933BF8" w14:textId="77777777" w:rsidR="00DC7B14" w:rsidRDefault="00DC7B14" w:rsidP="00DC7B14">
      <w:pPr>
        <w:pStyle w:val="Heading3"/>
      </w:pPr>
      <w:bookmarkStart w:id="180" w:name="_Ref382217705"/>
      <w:bookmarkStart w:id="181" w:name="_Toc382771621"/>
      <w:r>
        <w:t>Run-Time</w:t>
      </w:r>
      <w:bookmarkEnd w:id="180"/>
      <w:bookmarkEnd w:id="181"/>
    </w:p>
    <w:p w14:paraId="623FE7CB" w14:textId="279A7B71" w:rsidR="00DC7B14" w:rsidRDefault="00E76821" w:rsidP="00DC7B14">
      <w:r>
        <w:t xml:space="preserve">As the </w:t>
      </w:r>
      <w:r w:rsidRPr="00E76821">
        <w:rPr>
          <w:rStyle w:val="ComputerCode"/>
        </w:rPr>
        <w:t>EventManager</w:t>
      </w:r>
      <w:r>
        <w:t xml:space="preserve"> is the reference implementation for the </w:t>
      </w:r>
      <w:r w:rsidRPr="00E76821">
        <w:rPr>
          <w:rStyle w:val="ComputerCode"/>
        </w:rPr>
        <w:t>IEventManager</w:t>
      </w:r>
      <w:r>
        <w:t>, this section examines its run-time</w:t>
      </w:r>
      <w:r w:rsidR="00594ADE">
        <w:t xml:space="preserve">. It also describes how to use the manager </w:t>
      </w:r>
      <w:r>
        <w:t xml:space="preserve">alongside with the </w:t>
      </w:r>
      <w:r w:rsidRPr="00E76821">
        <w:rPr>
          <w:rStyle w:val="ComputerCode"/>
        </w:rPr>
        <w:t>IEventData</w:t>
      </w:r>
      <w:r>
        <w:t xml:space="preserve"> abstract interface for game events.</w:t>
      </w:r>
    </w:p>
    <w:p w14:paraId="6C7E61C9" w14:textId="1E0AA570" w:rsidR="00594ADE" w:rsidRDefault="00594ADE" w:rsidP="00DC7B14">
      <w:r>
        <w:t xml:space="preserve">The </w:t>
      </w:r>
      <w:r w:rsidRPr="00594ADE">
        <w:rPr>
          <w:rStyle w:val="ComputerCode"/>
        </w:rPr>
        <w:t>IEventData</w:t>
      </w:r>
      <w:r>
        <w:t xml:space="preserve"> class has only a few required methods:</w:t>
      </w:r>
    </w:p>
    <w:p w14:paraId="3D84785F" w14:textId="22B034BA" w:rsidR="00594ADE" w:rsidRDefault="00594ADE" w:rsidP="00594ADE">
      <w:pPr>
        <w:pStyle w:val="ListParagraph"/>
        <w:numPr>
          <w:ilvl w:val="0"/>
          <w:numId w:val="22"/>
        </w:numPr>
      </w:pPr>
      <w:r w:rsidRPr="00594ADE">
        <w:rPr>
          <w:rStyle w:val="ComputerCode"/>
        </w:rPr>
        <w:t>vGetEventType()</w:t>
      </w:r>
      <w:r>
        <w:t>: used to return the event’s identifier (its GUID);</w:t>
      </w:r>
    </w:p>
    <w:p w14:paraId="2957A70C" w14:textId="14126E1F" w:rsidR="00594ADE" w:rsidRDefault="00594ADE" w:rsidP="00594ADE">
      <w:pPr>
        <w:pStyle w:val="ListParagraph"/>
        <w:numPr>
          <w:ilvl w:val="0"/>
          <w:numId w:val="22"/>
        </w:numPr>
      </w:pPr>
      <w:r w:rsidRPr="00594ADE">
        <w:rPr>
          <w:rStyle w:val="ComputerCode"/>
        </w:rPr>
        <w:t>vGetTimeStamp()</w:t>
      </w:r>
      <w:r>
        <w:t>: used to return the time when the event was created;</w:t>
      </w:r>
    </w:p>
    <w:p w14:paraId="2ED09C8C" w14:textId="7ECD6F69" w:rsidR="00594ADE" w:rsidRDefault="00594ADE" w:rsidP="00594ADE">
      <w:pPr>
        <w:pStyle w:val="ListParagraph"/>
        <w:numPr>
          <w:ilvl w:val="0"/>
          <w:numId w:val="22"/>
        </w:numPr>
      </w:pPr>
      <w:r w:rsidRPr="00594ADE">
        <w:rPr>
          <w:rStyle w:val="ComputerCode"/>
        </w:rPr>
        <w:t>vSerialize()</w:t>
      </w:r>
      <w:r>
        <w:t xml:space="preserve"> and </w:t>
      </w:r>
      <w:r w:rsidRPr="00594ADE">
        <w:rPr>
          <w:rStyle w:val="ComputerCode"/>
        </w:rPr>
        <w:t>vDeserialize()</w:t>
      </w:r>
      <w:r>
        <w:t>: used to serialize and de-serialize the event data from an output and to an input stream, respectively;</w:t>
      </w:r>
    </w:p>
    <w:p w14:paraId="6F1AC34A" w14:textId="449D5079" w:rsidR="00594ADE" w:rsidRDefault="00594ADE" w:rsidP="00594ADE">
      <w:pPr>
        <w:pStyle w:val="ListParagraph"/>
        <w:numPr>
          <w:ilvl w:val="0"/>
          <w:numId w:val="22"/>
        </w:numPr>
      </w:pPr>
      <w:r w:rsidRPr="00594ADE">
        <w:rPr>
          <w:rStyle w:val="ComputerCode"/>
        </w:rPr>
        <w:t>vCopy()</w:t>
      </w:r>
      <w:r>
        <w:t>: used to copy the event data to another event;</w:t>
      </w:r>
    </w:p>
    <w:p w14:paraId="2A38157E" w14:textId="720DA782" w:rsidR="00594ADE" w:rsidRDefault="00594ADE" w:rsidP="00594ADE">
      <w:pPr>
        <w:pStyle w:val="ListParagraph"/>
        <w:numPr>
          <w:ilvl w:val="0"/>
          <w:numId w:val="22"/>
        </w:numPr>
      </w:pPr>
      <w:r w:rsidRPr="00594ADE">
        <w:rPr>
          <w:rStyle w:val="ComputerCode"/>
        </w:rPr>
        <w:t>vGetName()</w:t>
      </w:r>
      <w:r>
        <w:t>: returns the event name. In general, it should be the same name as the class.</w:t>
      </w:r>
    </w:p>
    <w:p w14:paraId="5D67CC18" w14:textId="424A63D6" w:rsidR="00594ADE" w:rsidRDefault="00594ADE" w:rsidP="00594ADE">
      <w:r>
        <w:t xml:space="preserve">The real event data should be provided by the subclass. For instance, in </w:t>
      </w:r>
      <w:r>
        <w:fldChar w:fldCharType="begin"/>
      </w:r>
      <w:r>
        <w:instrText xml:space="preserve"> REF _Ref382208420 \h </w:instrText>
      </w:r>
      <w:r>
        <w:fldChar w:fldCharType="separate"/>
      </w:r>
      <w:r w:rsidR="00EA324E" w:rsidRPr="00B55AC6">
        <w:rPr>
          <w:b/>
        </w:rPr>
        <w:t xml:space="preserve">Figure </w:t>
      </w:r>
      <w:r w:rsidR="00EA324E">
        <w:rPr>
          <w:b/>
          <w:noProof/>
        </w:rPr>
        <w:t>21</w:t>
      </w:r>
      <w:r>
        <w:fldChar w:fldCharType="end"/>
      </w:r>
      <w:r>
        <w:t xml:space="preserve">, the </w:t>
      </w:r>
      <w:r w:rsidRPr="00594ADE">
        <w:rPr>
          <w:rStyle w:val="ComputerCode"/>
        </w:rPr>
        <w:t>Evt_Data_Move_Actor</w:t>
      </w:r>
      <w:r>
        <w:t xml:space="preserve"> stores and provides read-only access to the Actor’s </w:t>
      </w:r>
      <w:r w:rsidRPr="00594ADE">
        <w:rPr>
          <w:rStyle w:val="ComputerCode"/>
        </w:rPr>
        <w:t>ActorID</w:t>
      </w:r>
      <w:r>
        <w:t xml:space="preserve"> and its world transform.</w:t>
      </w:r>
    </w:p>
    <w:p w14:paraId="5A2B058C" w14:textId="73FC9150" w:rsidR="00DC7615" w:rsidRDefault="00DC7615" w:rsidP="00594ADE">
      <w:r>
        <w:t xml:space="preserve">After defining the event, it is necessary to dispatch it. There are two ways to send an event: using </w:t>
      </w:r>
      <w:r w:rsidRPr="00DC7615">
        <w:rPr>
          <w:rStyle w:val="ComputerCode"/>
        </w:rPr>
        <w:t>vQueueEvent()</w:t>
      </w:r>
      <w:r>
        <w:t xml:space="preserve"> and using </w:t>
      </w:r>
      <w:r w:rsidRPr="00DC7615">
        <w:rPr>
          <w:rStyle w:val="ComputerCode"/>
        </w:rPr>
        <w:t>vTriggerEvent()</w:t>
      </w:r>
      <w:r>
        <w:t xml:space="preserve">. The first method </w:t>
      </w:r>
      <w:r>
        <w:lastRenderedPageBreak/>
        <w:t>(</w:t>
      </w:r>
      <w:r w:rsidRPr="00DC7615">
        <w:rPr>
          <w:rStyle w:val="ComputerCode"/>
        </w:rPr>
        <w:t>vQueueEvent()</w:t>
      </w:r>
      <w:r>
        <w:t xml:space="preserve">) is the preferred way of sending an event: it adds the event to the end of the queue. This way, the event waits its turn to be sent to its listeners in the </w:t>
      </w:r>
      <w:r w:rsidRPr="00DC7615">
        <w:rPr>
          <w:rStyle w:val="ComputerCode"/>
        </w:rPr>
        <w:t>vUpdate()</w:t>
      </w:r>
      <w:r>
        <w:t xml:space="preserve"> method.</w:t>
      </w:r>
      <w:r w:rsidR="00F83B86">
        <w:t xml:space="preserve"> The </w:t>
      </w:r>
      <w:r w:rsidR="00F83B86" w:rsidRPr="00F83B86">
        <w:rPr>
          <w:rStyle w:val="ComputerCode"/>
        </w:rPr>
        <w:t>vUpdate()</w:t>
      </w:r>
      <w:r w:rsidR="00F83B86">
        <w:t xml:space="preserve"> method iterates on all un-triggered events until they end or until its time limit</w:t>
      </w:r>
      <w:r w:rsidR="00BE07DF">
        <w:t xml:space="preserve"> (in milliseconds)</w:t>
      </w:r>
      <w:r w:rsidR="00F83B86">
        <w:t>.</w:t>
      </w:r>
    </w:p>
    <w:p w14:paraId="1897825C" w14:textId="64F8F6EE" w:rsidR="00DC7615" w:rsidRDefault="00DC7615" w:rsidP="00594ADE">
      <w:r>
        <w:t xml:space="preserve">If, however, it is necessary to trigger the event at the exact moment it occurs, it might be necessary to use the </w:t>
      </w:r>
      <w:r w:rsidRPr="00DC7615">
        <w:rPr>
          <w:rStyle w:val="ComputerCode"/>
        </w:rPr>
        <w:t>vTriggerEvent()</w:t>
      </w:r>
      <w:r>
        <w:t xml:space="preserve"> method. This method bypasses the </w:t>
      </w:r>
      <w:r w:rsidRPr="00DC7615">
        <w:rPr>
          <w:rStyle w:val="ComputerCode"/>
        </w:rPr>
        <w:t>EventManager</w:t>
      </w:r>
      <w:r>
        <w:t xml:space="preserve"> queue and dispatches the event at the moment of the call.</w:t>
      </w:r>
    </w:p>
    <w:p w14:paraId="165856F5" w14:textId="10C712FF" w:rsidR="00A155E1" w:rsidRDefault="00DC7615" w:rsidP="00594ADE">
      <w:r>
        <w:t xml:space="preserve">Regardless of the method, </w:t>
      </w:r>
      <w:r w:rsidR="00631490">
        <w:t xml:space="preserve">at some moment </w:t>
      </w:r>
      <w:r>
        <w:t>all registered event handles (also known as listeners or callbacks) receive</w:t>
      </w:r>
      <w:r w:rsidR="00A155E1">
        <w:t xml:space="preserve"> the event data. The delegate should have a parameter receiving an </w:t>
      </w:r>
      <w:r w:rsidR="00A155E1" w:rsidRPr="00A155E1">
        <w:rPr>
          <w:rStyle w:val="ComputerCode"/>
        </w:rPr>
        <w:t>IEventDataSharedPointer</w:t>
      </w:r>
      <w:r w:rsidR="00A155E1">
        <w:t>, containing the event’s data. To access the subclass implementation, it is necessary to cast it.</w:t>
      </w:r>
    </w:p>
    <w:p w14:paraId="3E25F34F" w14:textId="560CC4F4" w:rsidR="00DC7615" w:rsidRDefault="00631490" w:rsidP="00594ADE">
      <w:r>
        <w:t xml:space="preserve">To subscribe to an event, it is necessary to provide the handler delegate (a function or a method) and the event’s </w:t>
      </w:r>
      <w:r w:rsidRPr="00631490">
        <w:rPr>
          <w:rStyle w:val="ComputerCode"/>
        </w:rPr>
        <w:t>EventType</w:t>
      </w:r>
      <w:r>
        <w:t xml:space="preserve"> to the </w:t>
      </w:r>
      <w:r w:rsidRPr="00631490">
        <w:rPr>
          <w:rStyle w:val="ComputerCode"/>
        </w:rPr>
        <w:t>EventManager</w:t>
      </w:r>
      <w:r>
        <w:t xml:space="preserve">’s </w:t>
      </w:r>
      <w:r w:rsidRPr="00631490">
        <w:rPr>
          <w:rStyle w:val="ComputerCode"/>
        </w:rPr>
        <w:t>vAddListener</w:t>
      </w:r>
      <w:r>
        <w:t xml:space="preserve">() method. In turn, to unregister, it is necessary to call the </w:t>
      </w:r>
      <w:r w:rsidRPr="00631490">
        <w:rPr>
          <w:rStyle w:val="ComputerCode"/>
        </w:rPr>
        <w:t>vRemoveListener()</w:t>
      </w:r>
      <w:r>
        <w:t xml:space="preserve"> method.</w:t>
      </w:r>
    </w:p>
    <w:p w14:paraId="6101BFB4" w14:textId="092ED563" w:rsidR="00F83B86" w:rsidRDefault="00F83B86" w:rsidP="00594ADE">
      <w:r>
        <w:t xml:space="preserve">It is also possible to remove an event from the queue, provided it was not triggered already – for instance, the actor referred in the example does not exist anymore. This is the goal of the </w:t>
      </w:r>
      <w:r w:rsidRPr="00F83B86">
        <w:rPr>
          <w:rStyle w:val="ComputerCode"/>
        </w:rPr>
        <w:t>vAbortEvent()</w:t>
      </w:r>
      <w:r>
        <w:t xml:space="preserve"> method. It is important to note event are one-time actions; thus, after triggered, they are removed from the queue.</w:t>
      </w:r>
    </w:p>
    <w:p w14:paraId="19CDD9F2" w14:textId="55EAE1E4" w:rsidR="00F83B86" w:rsidRDefault="00F83B86" w:rsidP="00594ADE">
      <w:r>
        <w:t xml:space="preserve">Therefore, if it is necessary to indicate the </w:t>
      </w:r>
      <w:r w:rsidR="008B0281">
        <w:t>beginning</w:t>
      </w:r>
      <w:r>
        <w:t xml:space="preserve"> and end of an activity, it is necessary to define, at least, two events – for instance, </w:t>
      </w:r>
      <w:r w:rsidRPr="00F83B86">
        <w:rPr>
          <w:rStyle w:val="ComputerCode"/>
        </w:rPr>
        <w:t>Evt_Data_SomethingHappened</w:t>
      </w:r>
      <w:r>
        <w:t xml:space="preserve"> and </w:t>
      </w:r>
      <w:r w:rsidRPr="00F83B86">
        <w:rPr>
          <w:rStyle w:val="ComputerCode"/>
        </w:rPr>
        <w:t>Evt_Data_SomethingEnded</w:t>
      </w:r>
      <w:r>
        <w:t>.</w:t>
      </w:r>
    </w:p>
    <w:p w14:paraId="4FEC70F6" w14:textId="0F114EE3" w:rsidR="00170376" w:rsidRDefault="00170376" w:rsidP="00170376">
      <w:pPr>
        <w:pStyle w:val="Heading3"/>
      </w:pPr>
      <w:bookmarkStart w:id="182" w:name="_Toc382771622"/>
      <w:r>
        <w:t>Example</w:t>
      </w:r>
      <w:bookmarkEnd w:id="182"/>
    </w:p>
    <w:p w14:paraId="23DAE4B8" w14:textId="76411104" w:rsidR="00E67FD5" w:rsidRDefault="00E67FD5" w:rsidP="00DC7B14">
      <w:r>
        <w:fldChar w:fldCharType="begin"/>
      </w:r>
      <w:r>
        <w:instrText xml:space="preserve"> REF _Ref382216935 \h </w:instrText>
      </w:r>
      <w:r>
        <w:fldChar w:fldCharType="separate"/>
      </w:r>
      <w:r w:rsidR="00EA324E" w:rsidRPr="00E67FD5">
        <w:rPr>
          <w:b/>
        </w:rPr>
        <w:t xml:space="preserve">Listing </w:t>
      </w:r>
      <w:r w:rsidR="00EA324E">
        <w:rPr>
          <w:b/>
          <w:noProof/>
        </w:rPr>
        <w:t>25</w:t>
      </w:r>
      <w:r>
        <w:fldChar w:fldCharType="end"/>
      </w:r>
      <w:r>
        <w:t xml:space="preserve"> illustrates how to create an event and use the event system.</w:t>
      </w:r>
      <w:r w:rsidR="000E020C">
        <w:t xml:space="preserve"> This listening starts by defining the event. It is important to define the </w:t>
      </w:r>
      <w:r w:rsidR="000E020C" w:rsidRPr="000E020C">
        <w:rPr>
          <w:rStyle w:val="ComputerCode"/>
        </w:rPr>
        <w:t>EventType</w:t>
      </w:r>
      <w:r w:rsidR="00A3698A">
        <w:t xml:space="preserve"> and assign a GUID to it.</w:t>
      </w:r>
    </w:p>
    <w:p w14:paraId="577A837B" w14:textId="3D0A3507" w:rsidR="000E020C" w:rsidRPr="00DC7B14" w:rsidRDefault="000E020C" w:rsidP="00DC7B14">
      <w:r>
        <w:t>Afterwards, the code shows two different handlers: one using a class (</w:t>
      </w:r>
      <w:r w:rsidRPr="000E020C">
        <w:rPr>
          <w:rStyle w:val="ComputerCode"/>
        </w:rPr>
        <w:t>EventHandlerMethod</w:t>
      </w:r>
      <w:r>
        <w:t xml:space="preserve"> in </w:t>
      </w:r>
      <w:r w:rsidRPr="000E020C">
        <w:rPr>
          <w:rStyle w:val="ComputerCode"/>
        </w:rPr>
        <w:t>EventClass</w:t>
      </w:r>
      <w:r>
        <w:t>) and another using a function (</w:t>
      </w:r>
      <w:r w:rsidRPr="000E020C">
        <w:rPr>
          <w:rStyle w:val="ComputerCode"/>
        </w:rPr>
        <w:t>EventHandlerFunction</w:t>
      </w:r>
      <w:r>
        <w:t>). It is necessary to create a delegate to the functions and register the delegate to the desired event.</w:t>
      </w:r>
    </w:p>
    <w:p w14:paraId="4D74C859" w14:textId="1F74056F" w:rsidR="00E67FD5" w:rsidRDefault="00E67FD5" w:rsidP="00E67FD5">
      <w:pPr>
        <w:pStyle w:val="Caption"/>
        <w:keepNext/>
        <w:jc w:val="center"/>
      </w:pPr>
      <w:bookmarkStart w:id="183" w:name="_Ref382216935"/>
      <w:bookmarkStart w:id="184" w:name="_Toc382771750"/>
      <w:r w:rsidRPr="00E67FD5">
        <w:rPr>
          <w:b/>
        </w:rPr>
        <w:t xml:space="preserve">Listing </w:t>
      </w:r>
      <w:r w:rsidRPr="00E67FD5">
        <w:rPr>
          <w:b/>
        </w:rPr>
        <w:fldChar w:fldCharType="begin"/>
      </w:r>
      <w:r w:rsidRPr="00E67FD5">
        <w:rPr>
          <w:b/>
        </w:rPr>
        <w:instrText xml:space="preserve"> SEQ Listing \* ARABIC </w:instrText>
      </w:r>
      <w:r w:rsidRPr="00E67FD5">
        <w:rPr>
          <w:b/>
        </w:rPr>
        <w:fldChar w:fldCharType="separate"/>
      </w:r>
      <w:r w:rsidR="00EA324E">
        <w:rPr>
          <w:b/>
          <w:noProof/>
        </w:rPr>
        <w:t>25</w:t>
      </w:r>
      <w:r w:rsidRPr="00E67FD5">
        <w:rPr>
          <w:b/>
        </w:rPr>
        <w:fldChar w:fldCharType="end"/>
      </w:r>
      <w:bookmarkEnd w:id="183"/>
      <w:r w:rsidRPr="00E67FD5">
        <w:rPr>
          <w:b/>
        </w:rPr>
        <w:t>.</w:t>
      </w:r>
      <w:r>
        <w:t xml:space="preserve"> Event subsystem example.</w:t>
      </w:r>
      <w:bookmarkEnd w:id="184"/>
    </w:p>
    <w:tbl>
      <w:tblPr>
        <w:tblStyle w:val="TableGrid"/>
        <w:tblW w:w="0" w:type="auto"/>
        <w:tblLook w:val="04A0" w:firstRow="1" w:lastRow="0" w:firstColumn="1" w:lastColumn="0" w:noHBand="0" w:noVBand="1"/>
      </w:tblPr>
      <w:tblGrid>
        <w:gridCol w:w="8494"/>
      </w:tblGrid>
      <w:tr w:rsidR="00E74BDD" w14:paraId="605CEDD7" w14:textId="77777777" w:rsidTr="00E74BDD">
        <w:tc>
          <w:tcPr>
            <w:tcW w:w="8494" w:type="dxa"/>
          </w:tcPr>
          <w:p w14:paraId="4BB210B0" w14:textId="17D53160" w:rsidR="00E67FD5" w:rsidRPr="00E67FD5" w:rsidRDefault="00E67FD5" w:rsidP="00E67FD5">
            <w:pPr>
              <w:rPr>
                <w:rStyle w:val="ComputerCode"/>
              </w:rPr>
            </w:pPr>
            <w:r w:rsidRPr="00E67FD5">
              <w:rPr>
                <w:rStyle w:val="ComputerCode"/>
              </w:rPr>
              <w:t>#include &lt;stdio.h&gt;</w:t>
            </w:r>
          </w:p>
          <w:p w14:paraId="0936FCE4" w14:textId="77777777" w:rsidR="00E67FD5" w:rsidRPr="00E67FD5" w:rsidRDefault="00E67FD5" w:rsidP="00E67FD5">
            <w:pPr>
              <w:rPr>
                <w:rStyle w:val="ComputerCode"/>
              </w:rPr>
            </w:pPr>
          </w:p>
          <w:p w14:paraId="1D907F36" w14:textId="77777777" w:rsidR="00E67FD5" w:rsidRPr="00E67FD5" w:rsidRDefault="00E67FD5" w:rsidP="00E67FD5">
            <w:pPr>
              <w:rPr>
                <w:rStyle w:val="ComputerCode"/>
              </w:rPr>
            </w:pPr>
            <w:r w:rsidRPr="00E67FD5">
              <w:rPr>
                <w:rStyle w:val="ComputerCode"/>
              </w:rPr>
              <w:t>#include &lt;Core/Events/Event.h&gt;</w:t>
            </w:r>
          </w:p>
          <w:p w14:paraId="4B6CFFED" w14:textId="77777777" w:rsidR="00E67FD5" w:rsidRPr="00E67FD5" w:rsidRDefault="00E67FD5" w:rsidP="00E67FD5">
            <w:pPr>
              <w:rPr>
                <w:rStyle w:val="ComputerCode"/>
              </w:rPr>
            </w:pPr>
            <w:r w:rsidRPr="00E67FD5">
              <w:rPr>
                <w:rStyle w:val="ComputerCode"/>
              </w:rPr>
              <w:t>#include &lt;Core/Events/EventManager.h&gt;</w:t>
            </w:r>
          </w:p>
          <w:p w14:paraId="2FA3019D" w14:textId="77777777" w:rsidR="00E67FD5" w:rsidRPr="00E67FD5" w:rsidRDefault="00E67FD5" w:rsidP="00E67FD5">
            <w:pPr>
              <w:rPr>
                <w:rStyle w:val="ComputerCode"/>
              </w:rPr>
            </w:pPr>
          </w:p>
          <w:p w14:paraId="1B81A7B3" w14:textId="77777777" w:rsidR="00E67FD5" w:rsidRPr="00E67FD5" w:rsidRDefault="00E67FD5" w:rsidP="00E67FD5">
            <w:pPr>
              <w:rPr>
                <w:rStyle w:val="ComputerCode"/>
              </w:rPr>
            </w:pPr>
            <w:r w:rsidRPr="00E67FD5">
              <w:rPr>
                <w:rStyle w:val="ComputerCode"/>
              </w:rPr>
              <w:t>#include &lt;Utilities/System/Clock.h&gt;</w:t>
            </w:r>
          </w:p>
          <w:p w14:paraId="580B3253" w14:textId="77777777" w:rsidR="00E67FD5" w:rsidRPr="00E67FD5" w:rsidRDefault="00E67FD5" w:rsidP="00E67FD5">
            <w:pPr>
              <w:rPr>
                <w:rStyle w:val="ComputerCode"/>
              </w:rPr>
            </w:pPr>
            <w:r w:rsidRPr="00E67FD5">
              <w:rPr>
                <w:rStyle w:val="ComputerCode"/>
              </w:rPr>
              <w:t>#include &lt;Utilities/System/Time.h&gt;</w:t>
            </w:r>
          </w:p>
          <w:p w14:paraId="4096921D" w14:textId="77777777" w:rsidR="00E67FD5" w:rsidRPr="00E67FD5" w:rsidRDefault="00E67FD5" w:rsidP="00E67FD5">
            <w:pPr>
              <w:rPr>
                <w:rStyle w:val="ComputerCode"/>
              </w:rPr>
            </w:pPr>
          </w:p>
          <w:p w14:paraId="6B7034F4" w14:textId="77777777" w:rsidR="00E67FD5" w:rsidRPr="00E67FD5" w:rsidRDefault="00E67FD5" w:rsidP="00E67FD5">
            <w:pPr>
              <w:rPr>
                <w:rStyle w:val="ComputerCode"/>
              </w:rPr>
            </w:pPr>
            <w:r w:rsidRPr="00E67FD5">
              <w:rPr>
                <w:rStyle w:val="ComputerCode"/>
              </w:rPr>
              <w:t>class Event : public uge::BaseEventData</w:t>
            </w:r>
          </w:p>
          <w:p w14:paraId="4AAC6D5A" w14:textId="77777777" w:rsidR="00E67FD5" w:rsidRPr="00E67FD5" w:rsidRDefault="00E67FD5" w:rsidP="00E67FD5">
            <w:pPr>
              <w:rPr>
                <w:rStyle w:val="ComputerCode"/>
              </w:rPr>
            </w:pPr>
            <w:r w:rsidRPr="00E67FD5">
              <w:rPr>
                <w:rStyle w:val="ComputerCode"/>
              </w:rPr>
              <w:t>{</w:t>
            </w:r>
          </w:p>
          <w:p w14:paraId="53EBE126" w14:textId="77777777" w:rsidR="00E67FD5" w:rsidRPr="00E67FD5" w:rsidRDefault="00E67FD5" w:rsidP="00E67FD5">
            <w:pPr>
              <w:rPr>
                <w:rStyle w:val="ComputerCode"/>
              </w:rPr>
            </w:pPr>
            <w:r w:rsidRPr="00E67FD5">
              <w:rPr>
                <w:rStyle w:val="ComputerCode"/>
              </w:rPr>
              <w:t>public:</w:t>
            </w:r>
          </w:p>
          <w:p w14:paraId="1B294546" w14:textId="77777777" w:rsidR="00E67FD5" w:rsidRPr="00E67FD5" w:rsidRDefault="00E67FD5" w:rsidP="00E67FD5">
            <w:pPr>
              <w:rPr>
                <w:rStyle w:val="ComputerCode"/>
              </w:rPr>
            </w:pPr>
            <w:r w:rsidRPr="00E67FD5">
              <w:rPr>
                <w:rStyle w:val="ComputerCode"/>
              </w:rPr>
              <w:lastRenderedPageBreak/>
              <w:t xml:space="preserve">    static const uge::EventType sk_EventType;</w:t>
            </w:r>
          </w:p>
          <w:p w14:paraId="19535970" w14:textId="77777777" w:rsidR="00E67FD5" w:rsidRPr="00E67FD5" w:rsidRDefault="00E67FD5" w:rsidP="00E67FD5">
            <w:pPr>
              <w:rPr>
                <w:rStyle w:val="ComputerCode"/>
              </w:rPr>
            </w:pPr>
          </w:p>
          <w:p w14:paraId="2D9ACA59" w14:textId="77777777" w:rsidR="00E67FD5" w:rsidRPr="00E67FD5" w:rsidRDefault="00E67FD5" w:rsidP="00E67FD5">
            <w:pPr>
              <w:rPr>
                <w:rStyle w:val="ComputerCode"/>
              </w:rPr>
            </w:pPr>
            <w:r w:rsidRPr="00E67FD5">
              <w:rPr>
                <w:rStyle w:val="ComputerCode"/>
              </w:rPr>
              <w:t xml:space="preserve">    explicit Event(unsigned int value)</w:t>
            </w:r>
          </w:p>
          <w:p w14:paraId="265175B3" w14:textId="77777777" w:rsidR="00E67FD5" w:rsidRPr="00E67FD5" w:rsidRDefault="00E67FD5" w:rsidP="00E67FD5">
            <w:pPr>
              <w:rPr>
                <w:rStyle w:val="ComputerCode"/>
              </w:rPr>
            </w:pPr>
            <w:r w:rsidRPr="00E67FD5">
              <w:rPr>
                <w:rStyle w:val="ComputerCode"/>
              </w:rPr>
              <w:t xml:space="preserve">        : m_Value(value)</w:t>
            </w:r>
          </w:p>
          <w:p w14:paraId="1E1D24CD" w14:textId="77777777" w:rsidR="00E67FD5" w:rsidRPr="00E67FD5" w:rsidRDefault="00E67FD5" w:rsidP="00E67FD5">
            <w:pPr>
              <w:rPr>
                <w:rStyle w:val="ComputerCode"/>
              </w:rPr>
            </w:pPr>
            <w:r w:rsidRPr="00E67FD5">
              <w:rPr>
                <w:rStyle w:val="ComputerCode"/>
              </w:rPr>
              <w:t xml:space="preserve">    {</w:t>
            </w:r>
          </w:p>
          <w:p w14:paraId="5F199EF8" w14:textId="77777777" w:rsidR="00E67FD5" w:rsidRPr="00E67FD5" w:rsidRDefault="00E67FD5" w:rsidP="00E67FD5">
            <w:pPr>
              <w:rPr>
                <w:rStyle w:val="ComputerCode"/>
              </w:rPr>
            </w:pPr>
          </w:p>
          <w:p w14:paraId="74F46968" w14:textId="77777777" w:rsidR="00E67FD5" w:rsidRPr="00E67FD5" w:rsidRDefault="00E67FD5" w:rsidP="00E67FD5">
            <w:pPr>
              <w:rPr>
                <w:rStyle w:val="ComputerCode"/>
              </w:rPr>
            </w:pPr>
            <w:r w:rsidRPr="00E67FD5">
              <w:rPr>
                <w:rStyle w:val="ComputerCode"/>
              </w:rPr>
              <w:t xml:space="preserve">    }</w:t>
            </w:r>
          </w:p>
          <w:p w14:paraId="5F7CA866" w14:textId="77777777" w:rsidR="00E67FD5" w:rsidRPr="00E67FD5" w:rsidRDefault="00E67FD5" w:rsidP="00E67FD5">
            <w:pPr>
              <w:rPr>
                <w:rStyle w:val="ComputerCode"/>
              </w:rPr>
            </w:pPr>
          </w:p>
          <w:p w14:paraId="4C55475E" w14:textId="77777777" w:rsidR="00E67FD5" w:rsidRPr="00E67FD5" w:rsidRDefault="00E67FD5" w:rsidP="00E67FD5">
            <w:pPr>
              <w:rPr>
                <w:rStyle w:val="ComputerCode"/>
              </w:rPr>
            </w:pPr>
            <w:r w:rsidRPr="00E67FD5">
              <w:rPr>
                <w:rStyle w:val="ComputerCode"/>
              </w:rPr>
              <w:t xml:space="preserve">    virtual const uge::EventType&amp; vGetEventType() const override</w:t>
            </w:r>
          </w:p>
          <w:p w14:paraId="7E9FB3B7" w14:textId="77777777" w:rsidR="00E67FD5" w:rsidRPr="00E67FD5" w:rsidRDefault="00E67FD5" w:rsidP="00E67FD5">
            <w:pPr>
              <w:rPr>
                <w:rStyle w:val="ComputerCode"/>
              </w:rPr>
            </w:pPr>
            <w:r w:rsidRPr="00E67FD5">
              <w:rPr>
                <w:rStyle w:val="ComputerCode"/>
              </w:rPr>
              <w:t xml:space="preserve">    {</w:t>
            </w:r>
          </w:p>
          <w:p w14:paraId="4FBE7A20" w14:textId="77777777" w:rsidR="00E67FD5" w:rsidRPr="00E67FD5" w:rsidRDefault="00E67FD5" w:rsidP="00E67FD5">
            <w:pPr>
              <w:rPr>
                <w:rStyle w:val="ComputerCode"/>
              </w:rPr>
            </w:pPr>
            <w:r w:rsidRPr="00E67FD5">
              <w:rPr>
                <w:rStyle w:val="ComputerCode"/>
              </w:rPr>
              <w:t xml:space="preserve">        return sk_EventType;</w:t>
            </w:r>
          </w:p>
          <w:p w14:paraId="59600733" w14:textId="77777777" w:rsidR="00E67FD5" w:rsidRPr="00E67FD5" w:rsidRDefault="00E67FD5" w:rsidP="00E67FD5">
            <w:pPr>
              <w:rPr>
                <w:rStyle w:val="ComputerCode"/>
              </w:rPr>
            </w:pPr>
            <w:r w:rsidRPr="00E67FD5">
              <w:rPr>
                <w:rStyle w:val="ComputerCode"/>
              </w:rPr>
              <w:t xml:space="preserve">    }</w:t>
            </w:r>
          </w:p>
          <w:p w14:paraId="540106BE" w14:textId="77777777" w:rsidR="00E67FD5" w:rsidRPr="00E67FD5" w:rsidRDefault="00E67FD5" w:rsidP="00E67FD5">
            <w:pPr>
              <w:rPr>
                <w:rStyle w:val="ComputerCode"/>
              </w:rPr>
            </w:pPr>
          </w:p>
          <w:p w14:paraId="466C9159" w14:textId="77777777" w:rsidR="00E67FD5" w:rsidRPr="00E67FD5" w:rsidRDefault="00E67FD5" w:rsidP="00E67FD5">
            <w:pPr>
              <w:rPr>
                <w:rStyle w:val="ComputerCode"/>
              </w:rPr>
            </w:pPr>
            <w:r w:rsidRPr="00E67FD5">
              <w:rPr>
                <w:rStyle w:val="ComputerCode"/>
              </w:rPr>
              <w:t xml:space="preserve">    virtual uge::IEventDataSharedPointer vCopy() const override</w:t>
            </w:r>
          </w:p>
          <w:p w14:paraId="4E10D381" w14:textId="77777777" w:rsidR="00E67FD5" w:rsidRPr="00E67FD5" w:rsidRDefault="00E67FD5" w:rsidP="00E67FD5">
            <w:pPr>
              <w:rPr>
                <w:rStyle w:val="ComputerCode"/>
              </w:rPr>
            </w:pPr>
            <w:r w:rsidRPr="00E67FD5">
              <w:rPr>
                <w:rStyle w:val="ComputerCode"/>
              </w:rPr>
              <w:t xml:space="preserve">    {</w:t>
            </w:r>
          </w:p>
          <w:p w14:paraId="768EE356" w14:textId="77777777" w:rsidR="00E67FD5" w:rsidRPr="00E67FD5" w:rsidRDefault="00E67FD5" w:rsidP="00E67FD5">
            <w:pPr>
              <w:rPr>
                <w:rStyle w:val="ComputerCode"/>
              </w:rPr>
            </w:pPr>
            <w:r w:rsidRPr="00E67FD5">
              <w:rPr>
                <w:rStyle w:val="ComputerCode"/>
              </w:rPr>
              <w:t xml:space="preserve">        return uge::IEventDataSharedPointer(LIB_NEW Event(m_Value));</w:t>
            </w:r>
          </w:p>
          <w:p w14:paraId="62B45486" w14:textId="77777777" w:rsidR="00E67FD5" w:rsidRPr="00E67FD5" w:rsidRDefault="00E67FD5" w:rsidP="00E67FD5">
            <w:pPr>
              <w:rPr>
                <w:rStyle w:val="ComputerCode"/>
              </w:rPr>
            </w:pPr>
            <w:r w:rsidRPr="00E67FD5">
              <w:rPr>
                <w:rStyle w:val="ComputerCode"/>
              </w:rPr>
              <w:t xml:space="preserve">    }</w:t>
            </w:r>
          </w:p>
          <w:p w14:paraId="3B1B834E" w14:textId="77777777" w:rsidR="00E67FD5" w:rsidRPr="00E67FD5" w:rsidRDefault="00E67FD5" w:rsidP="00E67FD5">
            <w:pPr>
              <w:rPr>
                <w:rStyle w:val="ComputerCode"/>
              </w:rPr>
            </w:pPr>
          </w:p>
          <w:p w14:paraId="29890D05" w14:textId="77777777" w:rsidR="00E67FD5" w:rsidRPr="00E67FD5" w:rsidRDefault="00E67FD5" w:rsidP="00E67FD5">
            <w:pPr>
              <w:rPr>
                <w:rStyle w:val="ComputerCode"/>
              </w:rPr>
            </w:pPr>
            <w:r w:rsidRPr="00E67FD5">
              <w:rPr>
                <w:rStyle w:val="ComputerCode"/>
              </w:rPr>
              <w:t xml:space="preserve">    virtual void vSerialize(std::ostrstream&amp; out) const override</w:t>
            </w:r>
          </w:p>
          <w:p w14:paraId="09C54FD0" w14:textId="77777777" w:rsidR="00E67FD5" w:rsidRPr="00E67FD5" w:rsidRDefault="00E67FD5" w:rsidP="00E67FD5">
            <w:pPr>
              <w:rPr>
                <w:rStyle w:val="ComputerCode"/>
              </w:rPr>
            </w:pPr>
            <w:r w:rsidRPr="00E67FD5">
              <w:rPr>
                <w:rStyle w:val="ComputerCode"/>
              </w:rPr>
              <w:t xml:space="preserve">    {</w:t>
            </w:r>
          </w:p>
          <w:p w14:paraId="71938D9D" w14:textId="77777777" w:rsidR="00E67FD5" w:rsidRPr="00E67FD5" w:rsidRDefault="00E67FD5" w:rsidP="00E67FD5">
            <w:pPr>
              <w:rPr>
                <w:rStyle w:val="ComputerCode"/>
              </w:rPr>
            </w:pPr>
            <w:r w:rsidRPr="00E67FD5">
              <w:rPr>
                <w:rStyle w:val="ComputerCode"/>
              </w:rPr>
              <w:t xml:space="preserve">        out &lt;&lt; m_Value;</w:t>
            </w:r>
          </w:p>
          <w:p w14:paraId="44ACC2EF" w14:textId="77777777" w:rsidR="00E67FD5" w:rsidRPr="00E67FD5" w:rsidRDefault="00E67FD5" w:rsidP="00E67FD5">
            <w:pPr>
              <w:rPr>
                <w:rStyle w:val="ComputerCode"/>
              </w:rPr>
            </w:pPr>
            <w:r w:rsidRPr="00E67FD5">
              <w:rPr>
                <w:rStyle w:val="ComputerCode"/>
              </w:rPr>
              <w:t xml:space="preserve">    }</w:t>
            </w:r>
          </w:p>
          <w:p w14:paraId="32BF3141" w14:textId="77777777" w:rsidR="00E67FD5" w:rsidRPr="00E67FD5" w:rsidRDefault="00E67FD5" w:rsidP="00E67FD5">
            <w:pPr>
              <w:rPr>
                <w:rStyle w:val="ComputerCode"/>
              </w:rPr>
            </w:pPr>
          </w:p>
          <w:p w14:paraId="6BD149B3" w14:textId="77777777" w:rsidR="00E67FD5" w:rsidRPr="00E67FD5" w:rsidRDefault="00E67FD5" w:rsidP="00E67FD5">
            <w:pPr>
              <w:rPr>
                <w:rStyle w:val="ComputerCode"/>
              </w:rPr>
            </w:pPr>
            <w:r w:rsidRPr="00E67FD5">
              <w:rPr>
                <w:rStyle w:val="ComputerCode"/>
              </w:rPr>
              <w:t xml:space="preserve">    virtual void vDeserialize(std::istrstream&amp; in) override</w:t>
            </w:r>
          </w:p>
          <w:p w14:paraId="570555FB" w14:textId="77777777" w:rsidR="00E67FD5" w:rsidRPr="00E67FD5" w:rsidRDefault="00E67FD5" w:rsidP="00E67FD5">
            <w:pPr>
              <w:rPr>
                <w:rStyle w:val="ComputerCode"/>
              </w:rPr>
            </w:pPr>
            <w:r w:rsidRPr="00E67FD5">
              <w:rPr>
                <w:rStyle w:val="ComputerCode"/>
              </w:rPr>
              <w:t xml:space="preserve">    {</w:t>
            </w:r>
          </w:p>
          <w:p w14:paraId="02C06510" w14:textId="77777777" w:rsidR="00E67FD5" w:rsidRPr="00E67FD5" w:rsidRDefault="00E67FD5" w:rsidP="00E67FD5">
            <w:pPr>
              <w:rPr>
                <w:rStyle w:val="ComputerCode"/>
              </w:rPr>
            </w:pPr>
            <w:r w:rsidRPr="00E67FD5">
              <w:rPr>
                <w:rStyle w:val="ComputerCode"/>
              </w:rPr>
              <w:t xml:space="preserve">        in &gt;&gt; m_Value;</w:t>
            </w:r>
          </w:p>
          <w:p w14:paraId="29F1D95A" w14:textId="77777777" w:rsidR="00E67FD5" w:rsidRPr="00E67FD5" w:rsidRDefault="00E67FD5" w:rsidP="00E67FD5">
            <w:pPr>
              <w:rPr>
                <w:rStyle w:val="ComputerCode"/>
              </w:rPr>
            </w:pPr>
            <w:r w:rsidRPr="00E67FD5">
              <w:rPr>
                <w:rStyle w:val="ComputerCode"/>
              </w:rPr>
              <w:t xml:space="preserve">    }</w:t>
            </w:r>
          </w:p>
          <w:p w14:paraId="3E2C1090" w14:textId="77777777" w:rsidR="00E67FD5" w:rsidRPr="00E67FD5" w:rsidRDefault="00E67FD5" w:rsidP="00E67FD5">
            <w:pPr>
              <w:rPr>
                <w:rStyle w:val="ComputerCode"/>
              </w:rPr>
            </w:pPr>
          </w:p>
          <w:p w14:paraId="3B843E01" w14:textId="77777777" w:rsidR="00E67FD5" w:rsidRPr="00E67FD5" w:rsidRDefault="00E67FD5" w:rsidP="00E67FD5">
            <w:pPr>
              <w:rPr>
                <w:rStyle w:val="ComputerCode"/>
              </w:rPr>
            </w:pPr>
            <w:r w:rsidRPr="00E67FD5">
              <w:rPr>
                <w:rStyle w:val="ComputerCode"/>
              </w:rPr>
              <w:t xml:space="preserve">    virtual const char* vGetName() const override</w:t>
            </w:r>
          </w:p>
          <w:p w14:paraId="5B4B7019" w14:textId="77777777" w:rsidR="00E67FD5" w:rsidRPr="00E67FD5" w:rsidRDefault="00E67FD5" w:rsidP="00E67FD5">
            <w:pPr>
              <w:rPr>
                <w:rStyle w:val="ComputerCode"/>
              </w:rPr>
            </w:pPr>
            <w:r w:rsidRPr="00E67FD5">
              <w:rPr>
                <w:rStyle w:val="ComputerCode"/>
              </w:rPr>
              <w:t xml:space="preserve">    {</w:t>
            </w:r>
          </w:p>
          <w:p w14:paraId="781850B6" w14:textId="77777777" w:rsidR="00E67FD5" w:rsidRPr="00E67FD5" w:rsidRDefault="00E67FD5" w:rsidP="00E67FD5">
            <w:pPr>
              <w:rPr>
                <w:rStyle w:val="ComputerCode"/>
              </w:rPr>
            </w:pPr>
            <w:r w:rsidRPr="00E67FD5">
              <w:rPr>
                <w:rStyle w:val="ComputerCode"/>
              </w:rPr>
              <w:t xml:space="preserve">        return "Event";</w:t>
            </w:r>
          </w:p>
          <w:p w14:paraId="57DD49F5" w14:textId="77777777" w:rsidR="00E67FD5" w:rsidRPr="00E67FD5" w:rsidRDefault="00E67FD5" w:rsidP="00E67FD5">
            <w:pPr>
              <w:rPr>
                <w:rStyle w:val="ComputerCode"/>
              </w:rPr>
            </w:pPr>
            <w:r w:rsidRPr="00E67FD5">
              <w:rPr>
                <w:rStyle w:val="ComputerCode"/>
              </w:rPr>
              <w:t xml:space="preserve">    }</w:t>
            </w:r>
          </w:p>
          <w:p w14:paraId="5F6B0EF3" w14:textId="77777777" w:rsidR="00E67FD5" w:rsidRPr="00E67FD5" w:rsidRDefault="00E67FD5" w:rsidP="00E67FD5">
            <w:pPr>
              <w:rPr>
                <w:rStyle w:val="ComputerCode"/>
              </w:rPr>
            </w:pPr>
          </w:p>
          <w:p w14:paraId="29295D0A" w14:textId="77777777" w:rsidR="00E67FD5" w:rsidRPr="00E67FD5" w:rsidRDefault="00E67FD5" w:rsidP="00E67FD5">
            <w:pPr>
              <w:rPr>
                <w:rStyle w:val="ComputerCode"/>
              </w:rPr>
            </w:pPr>
            <w:r w:rsidRPr="00E67FD5">
              <w:rPr>
                <w:rStyle w:val="ComputerCode"/>
              </w:rPr>
              <w:t xml:space="preserve">    unsigned int GetValue() const</w:t>
            </w:r>
          </w:p>
          <w:p w14:paraId="32E31D87" w14:textId="77777777" w:rsidR="00E67FD5" w:rsidRPr="00E67FD5" w:rsidRDefault="00E67FD5" w:rsidP="00E67FD5">
            <w:pPr>
              <w:rPr>
                <w:rStyle w:val="ComputerCode"/>
              </w:rPr>
            </w:pPr>
            <w:r w:rsidRPr="00E67FD5">
              <w:rPr>
                <w:rStyle w:val="ComputerCode"/>
              </w:rPr>
              <w:t xml:space="preserve">    {</w:t>
            </w:r>
          </w:p>
          <w:p w14:paraId="4DF0962A" w14:textId="77777777" w:rsidR="00E67FD5" w:rsidRPr="00E67FD5" w:rsidRDefault="00E67FD5" w:rsidP="00E67FD5">
            <w:pPr>
              <w:rPr>
                <w:rStyle w:val="ComputerCode"/>
              </w:rPr>
            </w:pPr>
            <w:r w:rsidRPr="00E67FD5">
              <w:rPr>
                <w:rStyle w:val="ComputerCode"/>
              </w:rPr>
              <w:t xml:space="preserve">        return m_Value;</w:t>
            </w:r>
          </w:p>
          <w:p w14:paraId="21BDA619" w14:textId="77777777" w:rsidR="00E67FD5" w:rsidRPr="00E67FD5" w:rsidRDefault="00E67FD5" w:rsidP="00E67FD5">
            <w:pPr>
              <w:rPr>
                <w:rStyle w:val="ComputerCode"/>
              </w:rPr>
            </w:pPr>
            <w:r w:rsidRPr="00E67FD5">
              <w:rPr>
                <w:rStyle w:val="ComputerCode"/>
              </w:rPr>
              <w:t xml:space="preserve">    }</w:t>
            </w:r>
          </w:p>
          <w:p w14:paraId="0399C296" w14:textId="77777777" w:rsidR="00E67FD5" w:rsidRPr="00E67FD5" w:rsidRDefault="00E67FD5" w:rsidP="00E67FD5">
            <w:pPr>
              <w:rPr>
                <w:rStyle w:val="ComputerCode"/>
              </w:rPr>
            </w:pPr>
          </w:p>
          <w:p w14:paraId="3CCA9C21" w14:textId="77777777" w:rsidR="00E67FD5" w:rsidRPr="00E67FD5" w:rsidRDefault="00E67FD5" w:rsidP="00E67FD5">
            <w:pPr>
              <w:rPr>
                <w:rStyle w:val="ComputerCode"/>
              </w:rPr>
            </w:pPr>
            <w:r w:rsidRPr="00E67FD5">
              <w:rPr>
                <w:rStyle w:val="ComputerCode"/>
              </w:rPr>
              <w:t>private:</w:t>
            </w:r>
          </w:p>
          <w:p w14:paraId="43D47B33" w14:textId="77777777" w:rsidR="00E67FD5" w:rsidRPr="00E67FD5" w:rsidRDefault="00E67FD5" w:rsidP="00E67FD5">
            <w:pPr>
              <w:rPr>
                <w:rStyle w:val="ComputerCode"/>
              </w:rPr>
            </w:pPr>
            <w:r w:rsidRPr="00E67FD5">
              <w:rPr>
                <w:rStyle w:val="ComputerCode"/>
              </w:rPr>
              <w:t xml:space="preserve">    unsigned int m_Value;</w:t>
            </w:r>
          </w:p>
          <w:p w14:paraId="49872BDE" w14:textId="77777777" w:rsidR="00E67FD5" w:rsidRPr="00E67FD5" w:rsidRDefault="00E67FD5" w:rsidP="00E67FD5">
            <w:pPr>
              <w:rPr>
                <w:rStyle w:val="ComputerCode"/>
              </w:rPr>
            </w:pPr>
            <w:r w:rsidRPr="00E67FD5">
              <w:rPr>
                <w:rStyle w:val="ComputerCode"/>
              </w:rPr>
              <w:t>};</w:t>
            </w:r>
          </w:p>
          <w:p w14:paraId="61AAC368" w14:textId="77777777" w:rsidR="00E67FD5" w:rsidRPr="00E67FD5" w:rsidRDefault="00E67FD5" w:rsidP="00E67FD5">
            <w:pPr>
              <w:rPr>
                <w:rStyle w:val="ComputerCode"/>
              </w:rPr>
            </w:pPr>
          </w:p>
          <w:p w14:paraId="6F174BDD" w14:textId="77777777" w:rsidR="00E67FD5" w:rsidRPr="00E67FD5" w:rsidRDefault="00E67FD5" w:rsidP="00E67FD5">
            <w:pPr>
              <w:rPr>
                <w:rStyle w:val="ComputerCode"/>
              </w:rPr>
            </w:pPr>
            <w:r w:rsidRPr="00E67FD5">
              <w:rPr>
                <w:rStyle w:val="ComputerCode"/>
              </w:rPr>
              <w:t>const uge::EventType Event::sk_EventType(0xbd131e2d);</w:t>
            </w:r>
          </w:p>
          <w:p w14:paraId="6BC64A61" w14:textId="77777777" w:rsidR="00E67FD5" w:rsidRPr="00E67FD5" w:rsidRDefault="00E67FD5" w:rsidP="00E67FD5">
            <w:pPr>
              <w:rPr>
                <w:rStyle w:val="ComputerCode"/>
              </w:rPr>
            </w:pPr>
          </w:p>
          <w:p w14:paraId="31205710" w14:textId="77777777" w:rsidR="00E67FD5" w:rsidRPr="00E67FD5" w:rsidRDefault="00E67FD5" w:rsidP="00E67FD5">
            <w:pPr>
              <w:rPr>
                <w:rStyle w:val="ComputerCode"/>
              </w:rPr>
            </w:pPr>
            <w:r w:rsidRPr="00E67FD5">
              <w:rPr>
                <w:rStyle w:val="ComputerCode"/>
              </w:rPr>
              <w:t>class EventClass</w:t>
            </w:r>
          </w:p>
          <w:p w14:paraId="40B8C2F9" w14:textId="77777777" w:rsidR="00E67FD5" w:rsidRPr="00E67FD5" w:rsidRDefault="00E67FD5" w:rsidP="00E67FD5">
            <w:pPr>
              <w:rPr>
                <w:rStyle w:val="ComputerCode"/>
              </w:rPr>
            </w:pPr>
            <w:r w:rsidRPr="00E67FD5">
              <w:rPr>
                <w:rStyle w:val="ComputerCode"/>
              </w:rPr>
              <w:t>{</w:t>
            </w:r>
          </w:p>
          <w:p w14:paraId="0B1CB336" w14:textId="77777777" w:rsidR="00E67FD5" w:rsidRPr="00E67FD5" w:rsidRDefault="00E67FD5" w:rsidP="00E67FD5">
            <w:pPr>
              <w:rPr>
                <w:rStyle w:val="ComputerCode"/>
              </w:rPr>
            </w:pPr>
            <w:r w:rsidRPr="00E67FD5">
              <w:rPr>
                <w:rStyle w:val="ComputerCode"/>
              </w:rPr>
              <w:t>public:</w:t>
            </w:r>
          </w:p>
          <w:p w14:paraId="6713CF8B" w14:textId="77777777" w:rsidR="00E67FD5" w:rsidRPr="00E67FD5" w:rsidRDefault="00E67FD5" w:rsidP="00E67FD5">
            <w:pPr>
              <w:rPr>
                <w:rStyle w:val="ComputerCode"/>
              </w:rPr>
            </w:pPr>
            <w:r w:rsidRPr="00E67FD5">
              <w:rPr>
                <w:rStyle w:val="ComputerCode"/>
              </w:rPr>
              <w:t xml:space="preserve">    EventClass()</w:t>
            </w:r>
          </w:p>
          <w:p w14:paraId="7E0DF8C9" w14:textId="77777777" w:rsidR="00E67FD5" w:rsidRPr="00E67FD5" w:rsidRDefault="00E67FD5" w:rsidP="00E67FD5">
            <w:pPr>
              <w:rPr>
                <w:rStyle w:val="ComputerCode"/>
              </w:rPr>
            </w:pPr>
            <w:r w:rsidRPr="00E67FD5">
              <w:rPr>
                <w:rStyle w:val="ComputerCode"/>
              </w:rPr>
              <w:t xml:space="preserve">    {</w:t>
            </w:r>
          </w:p>
          <w:p w14:paraId="790E296F" w14:textId="77777777" w:rsidR="00E67FD5" w:rsidRPr="00E67FD5" w:rsidRDefault="00E67FD5" w:rsidP="00E67FD5">
            <w:pPr>
              <w:rPr>
                <w:rStyle w:val="ComputerCode"/>
              </w:rPr>
            </w:pPr>
          </w:p>
          <w:p w14:paraId="2F586F40" w14:textId="77777777" w:rsidR="00E67FD5" w:rsidRPr="00E67FD5" w:rsidRDefault="00E67FD5" w:rsidP="00E67FD5">
            <w:pPr>
              <w:rPr>
                <w:rStyle w:val="ComputerCode"/>
              </w:rPr>
            </w:pPr>
            <w:r w:rsidRPr="00E67FD5">
              <w:rPr>
                <w:rStyle w:val="ComputerCode"/>
              </w:rPr>
              <w:t xml:space="preserve">    }</w:t>
            </w:r>
          </w:p>
          <w:p w14:paraId="6EB0C1B0" w14:textId="77777777" w:rsidR="00E67FD5" w:rsidRPr="00E67FD5" w:rsidRDefault="00E67FD5" w:rsidP="00E67FD5">
            <w:pPr>
              <w:rPr>
                <w:rStyle w:val="ComputerCode"/>
              </w:rPr>
            </w:pPr>
          </w:p>
          <w:p w14:paraId="0E037C2B" w14:textId="77777777" w:rsidR="00E67FD5" w:rsidRPr="00E67FD5" w:rsidRDefault="00E67FD5" w:rsidP="00E67FD5">
            <w:pPr>
              <w:rPr>
                <w:rStyle w:val="ComputerCode"/>
              </w:rPr>
            </w:pPr>
            <w:r w:rsidRPr="00E67FD5">
              <w:rPr>
                <w:rStyle w:val="ComputerCode"/>
              </w:rPr>
              <w:t xml:space="preserve">    ~EventClass()</w:t>
            </w:r>
          </w:p>
          <w:p w14:paraId="36BF4195" w14:textId="77777777" w:rsidR="00E67FD5" w:rsidRPr="00E67FD5" w:rsidRDefault="00E67FD5" w:rsidP="00E67FD5">
            <w:pPr>
              <w:rPr>
                <w:rStyle w:val="ComputerCode"/>
              </w:rPr>
            </w:pPr>
            <w:r w:rsidRPr="00E67FD5">
              <w:rPr>
                <w:rStyle w:val="ComputerCode"/>
              </w:rPr>
              <w:t xml:space="preserve">    {</w:t>
            </w:r>
          </w:p>
          <w:p w14:paraId="6243C14D" w14:textId="77777777" w:rsidR="00E67FD5" w:rsidRPr="00E67FD5" w:rsidRDefault="00E67FD5" w:rsidP="00E67FD5">
            <w:pPr>
              <w:rPr>
                <w:rStyle w:val="ComputerCode"/>
              </w:rPr>
            </w:pPr>
          </w:p>
          <w:p w14:paraId="5C5B8E72" w14:textId="77777777" w:rsidR="00E67FD5" w:rsidRPr="00E67FD5" w:rsidRDefault="00E67FD5" w:rsidP="00E67FD5">
            <w:pPr>
              <w:rPr>
                <w:rStyle w:val="ComputerCode"/>
              </w:rPr>
            </w:pPr>
            <w:r w:rsidRPr="00E67FD5">
              <w:rPr>
                <w:rStyle w:val="ComputerCode"/>
              </w:rPr>
              <w:t xml:space="preserve">    }</w:t>
            </w:r>
          </w:p>
          <w:p w14:paraId="3F74A5B3" w14:textId="77777777" w:rsidR="00E67FD5" w:rsidRPr="00E67FD5" w:rsidRDefault="00E67FD5" w:rsidP="00E67FD5">
            <w:pPr>
              <w:rPr>
                <w:rStyle w:val="ComputerCode"/>
              </w:rPr>
            </w:pPr>
          </w:p>
          <w:p w14:paraId="79058849" w14:textId="77777777" w:rsidR="00E67FD5" w:rsidRPr="00E67FD5" w:rsidRDefault="00E67FD5" w:rsidP="00E67FD5">
            <w:pPr>
              <w:rPr>
                <w:rStyle w:val="ComputerCode"/>
              </w:rPr>
            </w:pPr>
            <w:r w:rsidRPr="00E67FD5">
              <w:rPr>
                <w:rStyle w:val="ComputerCode"/>
              </w:rPr>
              <w:t xml:space="preserve">    void EventHandlerMethod(uge::IEventDataSharedPointer pEventData)</w:t>
            </w:r>
          </w:p>
          <w:p w14:paraId="644A4490" w14:textId="77777777" w:rsidR="00E67FD5" w:rsidRPr="00E67FD5" w:rsidRDefault="00E67FD5" w:rsidP="00E67FD5">
            <w:pPr>
              <w:rPr>
                <w:rStyle w:val="ComputerCode"/>
              </w:rPr>
            </w:pPr>
            <w:r w:rsidRPr="00E67FD5">
              <w:rPr>
                <w:rStyle w:val="ComputerCode"/>
              </w:rPr>
              <w:t xml:space="preserve">    {</w:t>
            </w:r>
          </w:p>
          <w:p w14:paraId="76643263" w14:textId="77777777" w:rsidR="000B2832" w:rsidRDefault="00E67FD5" w:rsidP="00E67FD5">
            <w:pPr>
              <w:rPr>
                <w:rStyle w:val="ComputerCode"/>
              </w:rPr>
            </w:pPr>
            <w:r w:rsidRPr="00E67FD5">
              <w:rPr>
                <w:rStyle w:val="ComputerCode"/>
              </w:rPr>
              <w:t xml:space="preserve">        std::shared_ptr&lt;Event&gt; pData =</w:t>
            </w:r>
          </w:p>
          <w:p w14:paraId="103545D2" w14:textId="4F69FBE3" w:rsidR="00E67FD5" w:rsidRPr="00E67FD5" w:rsidRDefault="000B2832" w:rsidP="00E67FD5">
            <w:pPr>
              <w:rPr>
                <w:rStyle w:val="ComputerCode"/>
              </w:rPr>
            </w:pPr>
            <w:r>
              <w:rPr>
                <w:rStyle w:val="ComputerCode"/>
              </w:rPr>
              <w:t xml:space="preserve">                </w:t>
            </w:r>
            <w:r w:rsidR="00E67FD5" w:rsidRPr="00E67FD5">
              <w:rPr>
                <w:rStyle w:val="ComputerCode"/>
              </w:rPr>
              <w:t xml:space="preserve"> std::static_pointer_cast&lt;Event&gt;(pEventData);</w:t>
            </w:r>
          </w:p>
          <w:p w14:paraId="66C44647" w14:textId="77777777" w:rsidR="00E67FD5" w:rsidRPr="00E67FD5" w:rsidRDefault="00E67FD5" w:rsidP="00E67FD5">
            <w:pPr>
              <w:rPr>
                <w:rStyle w:val="ComputerCode"/>
              </w:rPr>
            </w:pPr>
          </w:p>
          <w:p w14:paraId="04A5AACD" w14:textId="77777777" w:rsidR="000B2832" w:rsidRDefault="00E67FD5" w:rsidP="00E67FD5">
            <w:pPr>
              <w:rPr>
                <w:rStyle w:val="ComputerCode"/>
              </w:rPr>
            </w:pPr>
            <w:r w:rsidRPr="00E67FD5">
              <w:rPr>
                <w:rStyle w:val="ComputerCode"/>
              </w:rPr>
              <w:t xml:space="preserve">        printf("[EventClass:EventHandlerMethod()] Event received!</w:t>
            </w:r>
            <w:r w:rsidR="000B2832">
              <w:rPr>
                <w:rStyle w:val="ComputerCode"/>
              </w:rPr>
              <w:t>"</w:t>
            </w:r>
          </w:p>
          <w:p w14:paraId="12C90C74" w14:textId="368773C9" w:rsidR="00E67FD5" w:rsidRPr="00E67FD5" w:rsidRDefault="000B2832" w:rsidP="00E67FD5">
            <w:pPr>
              <w:rPr>
                <w:rStyle w:val="ComputerCode"/>
              </w:rPr>
            </w:pPr>
            <w:r>
              <w:rPr>
                <w:rStyle w:val="ComputerCode"/>
              </w:rPr>
              <w:t xml:space="preserve">               "</w:t>
            </w:r>
            <w:r w:rsidR="00E67FD5" w:rsidRPr="00E67FD5">
              <w:rPr>
                <w:rStyle w:val="ComputerCode"/>
              </w:rPr>
              <w:t xml:space="preserve"> Value =  %u.\n", pData-&gt;GetValue());</w:t>
            </w:r>
          </w:p>
          <w:p w14:paraId="45EF7EE1" w14:textId="77777777" w:rsidR="00E67FD5" w:rsidRPr="00E67FD5" w:rsidRDefault="00E67FD5" w:rsidP="00E67FD5">
            <w:pPr>
              <w:rPr>
                <w:rStyle w:val="ComputerCode"/>
              </w:rPr>
            </w:pPr>
            <w:r w:rsidRPr="00E67FD5">
              <w:rPr>
                <w:rStyle w:val="ComputerCode"/>
              </w:rPr>
              <w:t xml:space="preserve">    }</w:t>
            </w:r>
          </w:p>
          <w:p w14:paraId="0FE3552F" w14:textId="77777777" w:rsidR="00E67FD5" w:rsidRPr="00E67FD5" w:rsidRDefault="00E67FD5" w:rsidP="00E67FD5">
            <w:pPr>
              <w:rPr>
                <w:rStyle w:val="ComputerCode"/>
              </w:rPr>
            </w:pPr>
            <w:r w:rsidRPr="00E67FD5">
              <w:rPr>
                <w:rStyle w:val="ComputerCode"/>
              </w:rPr>
              <w:t>};</w:t>
            </w:r>
          </w:p>
          <w:p w14:paraId="1F479E94" w14:textId="77777777" w:rsidR="00E67FD5" w:rsidRPr="00E67FD5" w:rsidRDefault="00E67FD5" w:rsidP="00E67FD5">
            <w:pPr>
              <w:rPr>
                <w:rStyle w:val="ComputerCode"/>
              </w:rPr>
            </w:pPr>
          </w:p>
          <w:p w14:paraId="199B5794" w14:textId="77777777" w:rsidR="00E67FD5" w:rsidRPr="00E67FD5" w:rsidRDefault="00E67FD5" w:rsidP="00E67FD5">
            <w:pPr>
              <w:rPr>
                <w:rStyle w:val="ComputerCode"/>
              </w:rPr>
            </w:pPr>
            <w:r w:rsidRPr="00E67FD5">
              <w:rPr>
                <w:rStyle w:val="ComputerCode"/>
              </w:rPr>
              <w:t>void EventHandlerFunction(uge::IEventDataSharedPointer pEventData)</w:t>
            </w:r>
          </w:p>
          <w:p w14:paraId="777B8B00" w14:textId="77777777" w:rsidR="00E67FD5" w:rsidRPr="00E67FD5" w:rsidRDefault="00E67FD5" w:rsidP="00E67FD5">
            <w:pPr>
              <w:rPr>
                <w:rStyle w:val="ComputerCode"/>
              </w:rPr>
            </w:pPr>
            <w:r w:rsidRPr="00E67FD5">
              <w:rPr>
                <w:rStyle w:val="ComputerCode"/>
              </w:rPr>
              <w:t>{</w:t>
            </w:r>
          </w:p>
          <w:p w14:paraId="4A263C9B" w14:textId="77777777" w:rsidR="000B2832" w:rsidRDefault="00E67FD5" w:rsidP="00E67FD5">
            <w:pPr>
              <w:rPr>
                <w:rStyle w:val="ComputerCode"/>
              </w:rPr>
            </w:pPr>
            <w:r w:rsidRPr="00E67FD5">
              <w:rPr>
                <w:rStyle w:val="ComputerCode"/>
              </w:rPr>
              <w:t xml:space="preserve">    std::shared_ptr&lt;Event&gt; pData =</w:t>
            </w:r>
          </w:p>
          <w:p w14:paraId="59906EB8" w14:textId="0A796C55" w:rsidR="00E67FD5" w:rsidRPr="00E67FD5" w:rsidRDefault="000B2832" w:rsidP="00E67FD5">
            <w:pPr>
              <w:rPr>
                <w:rStyle w:val="ComputerCode"/>
              </w:rPr>
            </w:pPr>
            <w:r>
              <w:rPr>
                <w:rStyle w:val="ComputerCode"/>
              </w:rPr>
              <w:t xml:space="preserve">                   </w:t>
            </w:r>
            <w:r w:rsidR="00E67FD5" w:rsidRPr="00E67FD5">
              <w:rPr>
                <w:rStyle w:val="ComputerCode"/>
              </w:rPr>
              <w:t xml:space="preserve"> std::static_pointer_cast&lt;Event&gt;(pEventData);</w:t>
            </w:r>
          </w:p>
          <w:p w14:paraId="14F45C18" w14:textId="77777777" w:rsidR="00E67FD5" w:rsidRPr="00E67FD5" w:rsidRDefault="00E67FD5" w:rsidP="00E67FD5">
            <w:pPr>
              <w:rPr>
                <w:rStyle w:val="ComputerCode"/>
              </w:rPr>
            </w:pPr>
          </w:p>
          <w:p w14:paraId="6F3DA323" w14:textId="77777777" w:rsidR="000B2832" w:rsidRDefault="00E67FD5" w:rsidP="00E67FD5">
            <w:pPr>
              <w:rPr>
                <w:rStyle w:val="ComputerCode"/>
              </w:rPr>
            </w:pPr>
            <w:r w:rsidRPr="00E67FD5">
              <w:rPr>
                <w:rStyle w:val="ComputerCode"/>
              </w:rPr>
              <w:t xml:space="preserve">    printf("[EventHandlerFunction()] Event received! Value =  %u.\n",</w:t>
            </w:r>
          </w:p>
          <w:p w14:paraId="7D7DB0A0" w14:textId="6E62084E" w:rsidR="00E67FD5" w:rsidRPr="00E67FD5" w:rsidRDefault="000B2832" w:rsidP="00E67FD5">
            <w:pPr>
              <w:rPr>
                <w:rStyle w:val="ComputerCode"/>
              </w:rPr>
            </w:pPr>
            <w:r>
              <w:rPr>
                <w:rStyle w:val="ComputerCode"/>
              </w:rPr>
              <w:t xml:space="preserve">           </w:t>
            </w:r>
            <w:r w:rsidR="00E67FD5" w:rsidRPr="00E67FD5">
              <w:rPr>
                <w:rStyle w:val="ComputerCode"/>
              </w:rPr>
              <w:t>pData-&gt;GetValue());</w:t>
            </w:r>
          </w:p>
          <w:p w14:paraId="59EDD4E6" w14:textId="77777777" w:rsidR="00E67FD5" w:rsidRPr="00E67FD5" w:rsidRDefault="00E67FD5" w:rsidP="00E67FD5">
            <w:pPr>
              <w:rPr>
                <w:rStyle w:val="ComputerCode"/>
              </w:rPr>
            </w:pPr>
            <w:r w:rsidRPr="00E67FD5">
              <w:rPr>
                <w:rStyle w:val="ComputerCode"/>
              </w:rPr>
              <w:t>}</w:t>
            </w:r>
          </w:p>
          <w:p w14:paraId="140D4F41" w14:textId="77777777" w:rsidR="00E67FD5" w:rsidRPr="00E67FD5" w:rsidRDefault="00E67FD5" w:rsidP="00E67FD5">
            <w:pPr>
              <w:rPr>
                <w:rStyle w:val="ComputerCode"/>
              </w:rPr>
            </w:pPr>
          </w:p>
          <w:p w14:paraId="5DA61FF7" w14:textId="77777777" w:rsidR="00E67FD5" w:rsidRPr="00E67FD5" w:rsidRDefault="00E67FD5" w:rsidP="00E67FD5">
            <w:pPr>
              <w:rPr>
                <w:rStyle w:val="ComputerCode"/>
              </w:rPr>
            </w:pPr>
            <w:r w:rsidRPr="00E67FD5">
              <w:rPr>
                <w:rStyle w:val="ComputerCode"/>
              </w:rPr>
              <w:t>void RandomlyCreateEvent()</w:t>
            </w:r>
          </w:p>
          <w:p w14:paraId="49253F24" w14:textId="77777777" w:rsidR="00E67FD5" w:rsidRPr="00E67FD5" w:rsidRDefault="00E67FD5" w:rsidP="00E67FD5">
            <w:pPr>
              <w:rPr>
                <w:rStyle w:val="ComputerCode"/>
              </w:rPr>
            </w:pPr>
            <w:r w:rsidRPr="00E67FD5">
              <w:rPr>
                <w:rStyle w:val="ComputerCode"/>
              </w:rPr>
              <w:t>{</w:t>
            </w:r>
          </w:p>
          <w:p w14:paraId="34F41DF2" w14:textId="77777777" w:rsidR="00E67FD5" w:rsidRPr="00E67FD5" w:rsidRDefault="00E67FD5" w:rsidP="00E67FD5">
            <w:pPr>
              <w:rPr>
                <w:rStyle w:val="ComputerCode"/>
              </w:rPr>
            </w:pPr>
            <w:r w:rsidRPr="00E67FD5">
              <w:rPr>
                <w:rStyle w:val="ComputerCode"/>
              </w:rPr>
              <w:t xml:space="preserve">    const unsigned int kChance = 10;</w:t>
            </w:r>
          </w:p>
          <w:p w14:paraId="142DACE6" w14:textId="77777777" w:rsidR="00E67FD5" w:rsidRPr="00E67FD5" w:rsidRDefault="00E67FD5" w:rsidP="00E67FD5">
            <w:pPr>
              <w:rPr>
                <w:rStyle w:val="ComputerCode"/>
              </w:rPr>
            </w:pPr>
            <w:r w:rsidRPr="00E67FD5">
              <w:rPr>
                <w:rStyle w:val="ComputerCode"/>
              </w:rPr>
              <w:t xml:space="preserve">    const unsigned int kJackPot = 100;</w:t>
            </w:r>
          </w:p>
          <w:p w14:paraId="374EC12E" w14:textId="77777777" w:rsidR="00E67FD5" w:rsidRPr="00E67FD5" w:rsidRDefault="00E67FD5" w:rsidP="00E67FD5">
            <w:pPr>
              <w:rPr>
                <w:rStyle w:val="ComputerCode"/>
              </w:rPr>
            </w:pPr>
          </w:p>
          <w:p w14:paraId="6355E271" w14:textId="77777777" w:rsidR="00E67FD5" w:rsidRPr="00E67FD5" w:rsidRDefault="00E67FD5" w:rsidP="00E67FD5">
            <w:pPr>
              <w:rPr>
                <w:rStyle w:val="ComputerCode"/>
              </w:rPr>
            </w:pPr>
            <w:r w:rsidRPr="00E67FD5">
              <w:rPr>
                <w:rStyle w:val="ComputerCode"/>
              </w:rPr>
              <w:t xml:space="preserve">    unsigned int value = rand() % 100 + 1;</w:t>
            </w:r>
          </w:p>
          <w:p w14:paraId="70DCF5FE" w14:textId="77777777" w:rsidR="00E67FD5" w:rsidRPr="00E67FD5" w:rsidRDefault="00E67FD5" w:rsidP="00E67FD5">
            <w:pPr>
              <w:rPr>
                <w:rStyle w:val="ComputerCode"/>
              </w:rPr>
            </w:pPr>
            <w:r w:rsidRPr="00E67FD5">
              <w:rPr>
                <w:rStyle w:val="ComputerCode"/>
              </w:rPr>
              <w:t xml:space="preserve">    if (value &lt; kChance)</w:t>
            </w:r>
          </w:p>
          <w:p w14:paraId="67D61585" w14:textId="77777777" w:rsidR="00E67FD5" w:rsidRPr="00E67FD5" w:rsidRDefault="00E67FD5" w:rsidP="00E67FD5">
            <w:pPr>
              <w:rPr>
                <w:rStyle w:val="ComputerCode"/>
              </w:rPr>
            </w:pPr>
            <w:r w:rsidRPr="00E67FD5">
              <w:rPr>
                <w:rStyle w:val="ComputerCode"/>
              </w:rPr>
              <w:t xml:space="preserve">    {</w:t>
            </w:r>
          </w:p>
          <w:p w14:paraId="1B048016" w14:textId="77777777" w:rsidR="00E67FD5" w:rsidRPr="00E67FD5" w:rsidRDefault="00E67FD5" w:rsidP="00E67FD5">
            <w:pPr>
              <w:rPr>
                <w:rStyle w:val="ComputerCode"/>
              </w:rPr>
            </w:pPr>
            <w:r w:rsidRPr="00E67FD5">
              <w:rPr>
                <w:rStyle w:val="ComputerCode"/>
              </w:rPr>
              <w:t xml:space="preserve">        std::shared_ptr&lt;Event&gt; pNewActorEvent(LIB_NEW Event(value));</w:t>
            </w:r>
          </w:p>
          <w:p w14:paraId="16B28DA2" w14:textId="77777777" w:rsidR="00E67FD5" w:rsidRPr="00E67FD5" w:rsidRDefault="00E67FD5" w:rsidP="00E67FD5">
            <w:pPr>
              <w:rPr>
                <w:rStyle w:val="ComputerCode"/>
              </w:rPr>
            </w:pPr>
            <w:r w:rsidRPr="00E67FD5">
              <w:rPr>
                <w:rStyle w:val="ComputerCode"/>
              </w:rPr>
              <w:t xml:space="preserve">        // Event will be triggered during the vUpdate() call.</w:t>
            </w:r>
          </w:p>
          <w:p w14:paraId="5AF037D2" w14:textId="77777777" w:rsidR="00E67FD5" w:rsidRPr="00E67FD5" w:rsidRDefault="00E67FD5" w:rsidP="00E67FD5">
            <w:pPr>
              <w:rPr>
                <w:rStyle w:val="ComputerCode"/>
              </w:rPr>
            </w:pPr>
            <w:r w:rsidRPr="00E67FD5">
              <w:rPr>
                <w:rStyle w:val="ComputerCode"/>
              </w:rPr>
              <w:t xml:space="preserve">        uge::IEventManager::Get()-&gt;vQueueEvent(pNewActorEvent);</w:t>
            </w:r>
          </w:p>
          <w:p w14:paraId="4C9A676D" w14:textId="77777777" w:rsidR="00E67FD5" w:rsidRPr="00E67FD5" w:rsidRDefault="00E67FD5" w:rsidP="00E67FD5">
            <w:pPr>
              <w:rPr>
                <w:rStyle w:val="ComputerCode"/>
              </w:rPr>
            </w:pPr>
            <w:r w:rsidRPr="00E67FD5">
              <w:rPr>
                <w:rStyle w:val="ComputerCode"/>
              </w:rPr>
              <w:t xml:space="preserve">    }</w:t>
            </w:r>
          </w:p>
          <w:p w14:paraId="5A7EAF44" w14:textId="77777777" w:rsidR="00E67FD5" w:rsidRPr="00E67FD5" w:rsidRDefault="00E67FD5" w:rsidP="00E67FD5">
            <w:pPr>
              <w:rPr>
                <w:rStyle w:val="ComputerCode"/>
              </w:rPr>
            </w:pPr>
            <w:r w:rsidRPr="00E67FD5">
              <w:rPr>
                <w:rStyle w:val="ComputerCode"/>
              </w:rPr>
              <w:t xml:space="preserve">    else if (value == kJackPot)</w:t>
            </w:r>
          </w:p>
          <w:p w14:paraId="4916A868" w14:textId="77777777" w:rsidR="00E67FD5" w:rsidRPr="00E67FD5" w:rsidRDefault="00E67FD5" w:rsidP="00E67FD5">
            <w:pPr>
              <w:rPr>
                <w:rStyle w:val="ComputerCode"/>
              </w:rPr>
            </w:pPr>
            <w:r w:rsidRPr="00E67FD5">
              <w:rPr>
                <w:rStyle w:val="ComputerCode"/>
              </w:rPr>
              <w:t xml:space="preserve">    {</w:t>
            </w:r>
          </w:p>
          <w:p w14:paraId="05477C6B" w14:textId="77777777" w:rsidR="00E67FD5" w:rsidRPr="00E67FD5" w:rsidRDefault="00E67FD5" w:rsidP="00E67FD5">
            <w:pPr>
              <w:rPr>
                <w:rStyle w:val="ComputerCode"/>
              </w:rPr>
            </w:pPr>
            <w:r w:rsidRPr="00E67FD5">
              <w:rPr>
                <w:rStyle w:val="ComputerCode"/>
              </w:rPr>
              <w:t xml:space="preserve">        std::shared_ptr&lt;Event&gt; pNewActorEvent(LIB_NEW Event(value));</w:t>
            </w:r>
          </w:p>
          <w:p w14:paraId="227CD829" w14:textId="77777777" w:rsidR="00E67FD5" w:rsidRPr="00E67FD5" w:rsidRDefault="00E67FD5" w:rsidP="00E67FD5">
            <w:pPr>
              <w:rPr>
                <w:rStyle w:val="ComputerCode"/>
              </w:rPr>
            </w:pPr>
            <w:r w:rsidRPr="00E67FD5">
              <w:rPr>
                <w:rStyle w:val="ComputerCode"/>
              </w:rPr>
              <w:t xml:space="preserve">        // Event will be triggered now, before the vUpdate() call.</w:t>
            </w:r>
          </w:p>
          <w:p w14:paraId="2A7D54B8" w14:textId="77777777" w:rsidR="00E67FD5" w:rsidRPr="00E67FD5" w:rsidRDefault="00E67FD5" w:rsidP="00E67FD5">
            <w:pPr>
              <w:rPr>
                <w:rStyle w:val="ComputerCode"/>
              </w:rPr>
            </w:pPr>
            <w:r w:rsidRPr="00E67FD5">
              <w:rPr>
                <w:rStyle w:val="ComputerCode"/>
              </w:rPr>
              <w:t xml:space="preserve">        uge::IEventManager::Get()-&gt;vTriggerEvent(pNewActorEvent);</w:t>
            </w:r>
          </w:p>
          <w:p w14:paraId="2527D6AF" w14:textId="77777777" w:rsidR="00E67FD5" w:rsidRPr="00E67FD5" w:rsidRDefault="00E67FD5" w:rsidP="00E67FD5">
            <w:pPr>
              <w:rPr>
                <w:rStyle w:val="ComputerCode"/>
              </w:rPr>
            </w:pPr>
            <w:r w:rsidRPr="00E67FD5">
              <w:rPr>
                <w:rStyle w:val="ComputerCode"/>
              </w:rPr>
              <w:t xml:space="preserve">    }</w:t>
            </w:r>
          </w:p>
          <w:p w14:paraId="0463C820" w14:textId="77777777" w:rsidR="00E67FD5" w:rsidRPr="00E67FD5" w:rsidRDefault="00E67FD5" w:rsidP="00E67FD5">
            <w:pPr>
              <w:rPr>
                <w:rStyle w:val="ComputerCode"/>
              </w:rPr>
            </w:pPr>
            <w:r w:rsidRPr="00E67FD5">
              <w:rPr>
                <w:rStyle w:val="ComputerCode"/>
              </w:rPr>
              <w:t>}</w:t>
            </w:r>
          </w:p>
          <w:p w14:paraId="03013138" w14:textId="77777777" w:rsidR="00E67FD5" w:rsidRPr="00E67FD5" w:rsidRDefault="00E67FD5" w:rsidP="00E67FD5">
            <w:pPr>
              <w:rPr>
                <w:rStyle w:val="ComputerCode"/>
              </w:rPr>
            </w:pPr>
          </w:p>
          <w:p w14:paraId="2543DA2A" w14:textId="77777777" w:rsidR="00E7690D" w:rsidRPr="00E7690D" w:rsidRDefault="00E7690D" w:rsidP="00E7690D">
            <w:pPr>
              <w:rPr>
                <w:rStyle w:val="ComputerCode"/>
              </w:rPr>
            </w:pPr>
            <w:r w:rsidRPr="00E7690D">
              <w:rPr>
                <w:rStyle w:val="ComputerCode"/>
              </w:rPr>
              <w:t>int main(int argc, char* argv[])</w:t>
            </w:r>
          </w:p>
          <w:p w14:paraId="371550BB" w14:textId="77777777" w:rsidR="00E7690D" w:rsidRPr="00E7690D" w:rsidRDefault="00E7690D" w:rsidP="00E7690D">
            <w:pPr>
              <w:rPr>
                <w:rStyle w:val="ComputerCode"/>
              </w:rPr>
            </w:pPr>
            <w:r w:rsidRPr="00E7690D">
              <w:rPr>
                <w:rStyle w:val="ComputerCode"/>
              </w:rPr>
              <w:t>{</w:t>
            </w:r>
          </w:p>
          <w:p w14:paraId="47C6D6BF" w14:textId="77777777" w:rsidR="00E7690D" w:rsidRPr="00E7690D" w:rsidRDefault="00E7690D" w:rsidP="00E7690D">
            <w:pPr>
              <w:rPr>
                <w:rStyle w:val="ComputerCode"/>
              </w:rPr>
            </w:pPr>
            <w:r w:rsidRPr="00E7690D">
              <w:rPr>
                <w:rStyle w:val="ComputerCode"/>
              </w:rPr>
              <w:t xml:space="preserve">    srand(time(NULL));</w:t>
            </w:r>
          </w:p>
          <w:p w14:paraId="32293BCC" w14:textId="77777777" w:rsidR="00E7690D" w:rsidRPr="00E7690D" w:rsidRDefault="00E7690D" w:rsidP="00E7690D">
            <w:pPr>
              <w:rPr>
                <w:rStyle w:val="ComputerCode"/>
              </w:rPr>
            </w:pPr>
          </w:p>
          <w:p w14:paraId="72E7D5DA" w14:textId="77777777" w:rsidR="00E7690D" w:rsidRPr="00E7690D" w:rsidRDefault="00E7690D" w:rsidP="00E7690D">
            <w:pPr>
              <w:rPr>
                <w:rStyle w:val="ComputerCode"/>
              </w:rPr>
            </w:pPr>
            <w:r w:rsidRPr="00E7690D">
              <w:rPr>
                <w:rStyle w:val="ComputerCode"/>
              </w:rPr>
              <w:t xml:space="preserve">    // Create the event manager.</w:t>
            </w:r>
          </w:p>
          <w:p w14:paraId="1F0B840A" w14:textId="77777777" w:rsidR="000B2832" w:rsidRDefault="00E7690D" w:rsidP="00E7690D">
            <w:pPr>
              <w:rPr>
                <w:rStyle w:val="ComputerCode"/>
              </w:rPr>
            </w:pPr>
            <w:r w:rsidRPr="00E7690D">
              <w:rPr>
                <w:rStyle w:val="ComputerCode"/>
              </w:rPr>
              <w:t xml:space="preserve">    uge:</w:t>
            </w:r>
            <w:r w:rsidR="000B2832">
              <w:rPr>
                <w:rStyle w:val="ComputerCode"/>
              </w:rPr>
              <w:t>:IEventManager* pEventManager =</w:t>
            </w:r>
          </w:p>
          <w:p w14:paraId="4303F6BE" w14:textId="68D3FD20" w:rsidR="00E7690D" w:rsidRPr="00E7690D" w:rsidRDefault="000B2832" w:rsidP="00E7690D">
            <w:pPr>
              <w:rPr>
                <w:rStyle w:val="ComputerCode"/>
              </w:rPr>
            </w:pPr>
            <w:r>
              <w:rPr>
                <w:rStyle w:val="ComputerCode"/>
              </w:rPr>
              <w:t xml:space="preserve">               </w:t>
            </w:r>
            <w:r w:rsidR="00E7690D" w:rsidRPr="00E7690D">
              <w:rPr>
                <w:rStyle w:val="ComputerCode"/>
              </w:rPr>
              <w:t>new uge::EventManager("Global Event Manager", true);</w:t>
            </w:r>
          </w:p>
          <w:p w14:paraId="0A1DBC41" w14:textId="77777777" w:rsidR="00E7690D" w:rsidRPr="00E7690D" w:rsidRDefault="00E7690D" w:rsidP="00E7690D">
            <w:pPr>
              <w:rPr>
                <w:rStyle w:val="ComputerCode"/>
              </w:rPr>
            </w:pPr>
          </w:p>
          <w:p w14:paraId="31CBCC4D" w14:textId="77777777" w:rsidR="00E7690D" w:rsidRPr="00E7690D" w:rsidRDefault="00E7690D" w:rsidP="00E7690D">
            <w:pPr>
              <w:rPr>
                <w:rStyle w:val="ComputerCode"/>
              </w:rPr>
            </w:pPr>
            <w:r w:rsidRPr="00E7690D">
              <w:rPr>
                <w:rStyle w:val="ComputerCode"/>
              </w:rPr>
              <w:t xml:space="preserve">    // Creating and registering the event handlers.</w:t>
            </w:r>
          </w:p>
          <w:p w14:paraId="27A298E2" w14:textId="77777777" w:rsidR="000B2832" w:rsidRDefault="00E7690D" w:rsidP="00E7690D">
            <w:pPr>
              <w:rPr>
                <w:rStyle w:val="ComputerCode"/>
              </w:rPr>
            </w:pPr>
            <w:r w:rsidRPr="00E7690D">
              <w:rPr>
                <w:rStyle w:val="ComputerCode"/>
              </w:rPr>
              <w:t xml:space="preserve">    uge::EventListenerDelegate functionDelegate =</w:t>
            </w:r>
          </w:p>
          <w:p w14:paraId="75A8C21B" w14:textId="34EB6288" w:rsidR="000B2832" w:rsidRDefault="00E7690D" w:rsidP="00E7690D">
            <w:pPr>
              <w:rPr>
                <w:rStyle w:val="ComputerCode"/>
              </w:rPr>
            </w:pPr>
            <w:r w:rsidRPr="00E7690D">
              <w:rPr>
                <w:rStyle w:val="ComputerCode"/>
              </w:rPr>
              <w:t xml:space="preserve"> </w:t>
            </w:r>
            <w:r w:rsidR="000B2832">
              <w:rPr>
                <w:rStyle w:val="ComputerCode"/>
              </w:rPr>
              <w:t xml:space="preserve">            </w:t>
            </w:r>
            <w:r w:rsidRPr="00E7690D">
              <w:rPr>
                <w:rStyle w:val="ComputerCode"/>
              </w:rPr>
              <w:t>fastdelegate::FastDelegate1&lt;</w:t>
            </w:r>
          </w:p>
          <w:p w14:paraId="726972C5" w14:textId="38D1613A" w:rsidR="00E7690D" w:rsidRPr="00E7690D" w:rsidRDefault="000B2832" w:rsidP="00E7690D">
            <w:pPr>
              <w:rPr>
                <w:rStyle w:val="ComputerCode"/>
              </w:rPr>
            </w:pPr>
            <w:r>
              <w:rPr>
                <w:rStyle w:val="ComputerCode"/>
              </w:rPr>
              <w:t xml:space="preserve">               </w:t>
            </w:r>
            <w:r w:rsidR="00E7690D" w:rsidRPr="00E7690D">
              <w:rPr>
                <w:rStyle w:val="ComputerCode"/>
              </w:rPr>
              <w:t>uge::IEventDataSharedPointer&gt;(EventHandlerFunction);</w:t>
            </w:r>
          </w:p>
          <w:p w14:paraId="452FD5C5" w14:textId="77777777" w:rsidR="000B2832" w:rsidRDefault="00E7690D" w:rsidP="00E7690D">
            <w:pPr>
              <w:rPr>
                <w:rStyle w:val="ComputerCode"/>
              </w:rPr>
            </w:pPr>
            <w:r w:rsidRPr="00E7690D">
              <w:rPr>
                <w:rStyle w:val="ComputerCode"/>
              </w:rPr>
              <w:lastRenderedPageBreak/>
              <w:t xml:space="preserve">    uge::IEventManager::Get()-&gt;vAddListener(</w:t>
            </w:r>
          </w:p>
          <w:p w14:paraId="5264F6BC" w14:textId="51C06393" w:rsidR="00E7690D" w:rsidRPr="00E7690D" w:rsidRDefault="000B2832" w:rsidP="00E7690D">
            <w:pPr>
              <w:rPr>
                <w:rStyle w:val="ComputerCode"/>
              </w:rPr>
            </w:pPr>
            <w:r>
              <w:rPr>
                <w:rStyle w:val="ComputerCode"/>
              </w:rPr>
              <w:t xml:space="preserve">                           </w:t>
            </w:r>
            <w:r w:rsidR="00E7690D" w:rsidRPr="00E7690D">
              <w:rPr>
                <w:rStyle w:val="ComputerCode"/>
              </w:rPr>
              <w:t>functionDelegate, Event::sk_EventType);</w:t>
            </w:r>
          </w:p>
          <w:p w14:paraId="065A7E37" w14:textId="77777777" w:rsidR="00E7690D" w:rsidRPr="00E7690D" w:rsidRDefault="00E7690D" w:rsidP="00E7690D">
            <w:pPr>
              <w:rPr>
                <w:rStyle w:val="ComputerCode"/>
              </w:rPr>
            </w:pPr>
          </w:p>
          <w:p w14:paraId="58A8B761" w14:textId="77777777" w:rsidR="00E7690D" w:rsidRPr="00E7690D" w:rsidRDefault="00E7690D" w:rsidP="00E7690D">
            <w:pPr>
              <w:rPr>
                <w:rStyle w:val="ComputerCode"/>
              </w:rPr>
            </w:pPr>
            <w:r w:rsidRPr="00E7690D">
              <w:rPr>
                <w:rStyle w:val="ComputerCode"/>
              </w:rPr>
              <w:t xml:space="preserve">    EventClass eventClass;</w:t>
            </w:r>
          </w:p>
          <w:p w14:paraId="5CB8CF40" w14:textId="77777777" w:rsidR="000B2832" w:rsidRDefault="00E7690D" w:rsidP="00E7690D">
            <w:pPr>
              <w:rPr>
                <w:rStyle w:val="ComputerCode"/>
              </w:rPr>
            </w:pPr>
            <w:r w:rsidRPr="00E7690D">
              <w:rPr>
                <w:rStyle w:val="ComputerCode"/>
              </w:rPr>
              <w:t xml:space="preserve">    functionDelegate = fastdelegate::MakeDelegate(</w:t>
            </w:r>
          </w:p>
          <w:p w14:paraId="5B8FF54E" w14:textId="75DC78AC" w:rsidR="00E7690D" w:rsidRPr="00E7690D" w:rsidRDefault="000B2832" w:rsidP="00E7690D">
            <w:pPr>
              <w:rPr>
                <w:rStyle w:val="ComputerCode"/>
              </w:rPr>
            </w:pPr>
            <w:r>
              <w:rPr>
                <w:rStyle w:val="ComputerCode"/>
              </w:rPr>
              <w:t xml:space="preserve">                   </w:t>
            </w:r>
            <w:r w:rsidR="00E7690D" w:rsidRPr="00E7690D">
              <w:rPr>
                <w:rStyle w:val="ComputerCode"/>
              </w:rPr>
              <w:t>&amp;eventClass, &amp;EventClass::EventHandlerMethod);</w:t>
            </w:r>
          </w:p>
          <w:p w14:paraId="260E4C7B" w14:textId="77777777" w:rsidR="000B2832" w:rsidRDefault="00E7690D" w:rsidP="00E7690D">
            <w:pPr>
              <w:rPr>
                <w:rStyle w:val="ComputerCode"/>
              </w:rPr>
            </w:pPr>
            <w:r w:rsidRPr="00E7690D">
              <w:rPr>
                <w:rStyle w:val="ComputerCode"/>
              </w:rPr>
              <w:t xml:space="preserve">    uge::IEventManager::Get()-&gt;vAddListener(</w:t>
            </w:r>
          </w:p>
          <w:p w14:paraId="3CC28ED9" w14:textId="3B7E51A1" w:rsidR="00E7690D" w:rsidRPr="00E7690D" w:rsidRDefault="000B2832" w:rsidP="00E7690D">
            <w:pPr>
              <w:rPr>
                <w:rStyle w:val="ComputerCode"/>
              </w:rPr>
            </w:pPr>
            <w:r>
              <w:rPr>
                <w:rStyle w:val="ComputerCode"/>
              </w:rPr>
              <w:t xml:space="preserve">                   </w:t>
            </w:r>
            <w:r w:rsidR="00E7690D" w:rsidRPr="00E7690D">
              <w:rPr>
                <w:rStyle w:val="ComputerCode"/>
              </w:rPr>
              <w:t>functionDelegate, Event::sk_EventType);</w:t>
            </w:r>
          </w:p>
          <w:p w14:paraId="0EEEE8B0" w14:textId="77777777" w:rsidR="00E7690D" w:rsidRPr="00E7690D" w:rsidRDefault="00E7690D" w:rsidP="00E7690D">
            <w:pPr>
              <w:rPr>
                <w:rStyle w:val="ComputerCode"/>
              </w:rPr>
            </w:pPr>
          </w:p>
          <w:p w14:paraId="7E6150D8" w14:textId="77777777" w:rsidR="00E7690D" w:rsidRPr="00E7690D" w:rsidRDefault="00E7690D" w:rsidP="00E7690D">
            <w:pPr>
              <w:rPr>
                <w:rStyle w:val="ComputerCode"/>
              </w:rPr>
            </w:pPr>
            <w:r w:rsidRPr="00E7690D">
              <w:rPr>
                <w:rStyle w:val="ComputerCode"/>
              </w:rPr>
              <w:t xml:space="preserve">    // Running.</w:t>
            </w:r>
          </w:p>
          <w:p w14:paraId="76677569" w14:textId="77777777" w:rsidR="00E7690D" w:rsidRPr="00E7690D" w:rsidRDefault="00E7690D" w:rsidP="00E7690D">
            <w:pPr>
              <w:rPr>
                <w:rStyle w:val="ComputerCode"/>
              </w:rPr>
            </w:pPr>
            <w:r w:rsidRPr="00E7690D">
              <w:rPr>
                <w:rStyle w:val="ComputerCode"/>
              </w:rPr>
              <w:t xml:space="preserve">    const unsigned long kMaxTimeToUpdate = 10u;</w:t>
            </w:r>
          </w:p>
          <w:p w14:paraId="7A104297" w14:textId="77777777" w:rsidR="00E7690D" w:rsidRPr="00E7690D" w:rsidRDefault="00E7690D" w:rsidP="00E7690D">
            <w:pPr>
              <w:rPr>
                <w:rStyle w:val="ComputerCode"/>
              </w:rPr>
            </w:pPr>
            <w:r w:rsidRPr="00E7690D">
              <w:rPr>
                <w:rStyle w:val="ComputerCode"/>
              </w:rPr>
              <w:t xml:space="preserve">    const unsigned long kTimeToRun = 10000u; // In milliseconds.</w:t>
            </w:r>
          </w:p>
          <w:p w14:paraId="5CD78806" w14:textId="77777777" w:rsidR="00E7690D" w:rsidRPr="00E7690D" w:rsidRDefault="00E7690D" w:rsidP="00E7690D">
            <w:pPr>
              <w:rPr>
                <w:rStyle w:val="ComputerCode"/>
              </w:rPr>
            </w:pPr>
            <w:r w:rsidRPr="00E7690D">
              <w:rPr>
                <w:rStyle w:val="ComputerCode"/>
              </w:rPr>
              <w:t xml:space="preserve">    unsigned long timeElapsed = 0u;</w:t>
            </w:r>
          </w:p>
          <w:p w14:paraId="538A410B" w14:textId="77777777" w:rsidR="00E7690D" w:rsidRPr="00E7690D" w:rsidRDefault="00E7690D" w:rsidP="00E7690D">
            <w:pPr>
              <w:rPr>
                <w:rStyle w:val="ComputerCode"/>
              </w:rPr>
            </w:pPr>
          </w:p>
          <w:p w14:paraId="79EE2E4A" w14:textId="77777777" w:rsidR="00E7690D" w:rsidRPr="00E7690D" w:rsidRDefault="00E7690D" w:rsidP="00E7690D">
            <w:pPr>
              <w:rPr>
                <w:rStyle w:val="ComputerCode"/>
              </w:rPr>
            </w:pPr>
            <w:r w:rsidRPr="00E7690D">
              <w:rPr>
                <w:rStyle w:val="ComputerCode"/>
              </w:rPr>
              <w:t xml:space="preserve">    uge::Time::TimePoint lastTime = uge::Time::GetTime();</w:t>
            </w:r>
          </w:p>
          <w:p w14:paraId="4172D148" w14:textId="77777777" w:rsidR="00E7690D" w:rsidRPr="00E7690D" w:rsidRDefault="00E7690D" w:rsidP="00E7690D">
            <w:pPr>
              <w:rPr>
                <w:rStyle w:val="ComputerCode"/>
              </w:rPr>
            </w:pPr>
            <w:r w:rsidRPr="00E7690D">
              <w:rPr>
                <w:rStyle w:val="ComputerCode"/>
              </w:rPr>
              <w:t xml:space="preserve">    while (timeElapsed &lt; kTimeToRun)</w:t>
            </w:r>
          </w:p>
          <w:p w14:paraId="6CD38F7F" w14:textId="77777777" w:rsidR="00E7690D" w:rsidRPr="00E7690D" w:rsidRDefault="00E7690D" w:rsidP="00E7690D">
            <w:pPr>
              <w:rPr>
                <w:rStyle w:val="ComputerCode"/>
              </w:rPr>
            </w:pPr>
            <w:r w:rsidRPr="00E7690D">
              <w:rPr>
                <w:rStyle w:val="ComputerCode"/>
              </w:rPr>
              <w:t xml:space="preserve">    {</w:t>
            </w:r>
          </w:p>
          <w:p w14:paraId="0B34DAE6" w14:textId="77777777" w:rsidR="00E7690D" w:rsidRPr="00E7690D" w:rsidRDefault="00E7690D" w:rsidP="00E7690D">
            <w:pPr>
              <w:rPr>
                <w:rStyle w:val="ComputerCode"/>
              </w:rPr>
            </w:pPr>
            <w:r w:rsidRPr="00E7690D">
              <w:rPr>
                <w:rStyle w:val="ComputerCode"/>
              </w:rPr>
              <w:t xml:space="preserve">        uge::Time::TimePoint currentTime = uge::Time::GetTime();</w:t>
            </w:r>
          </w:p>
          <w:p w14:paraId="780E73C3" w14:textId="77777777" w:rsidR="000B2832" w:rsidRDefault="00E7690D" w:rsidP="00E7690D">
            <w:pPr>
              <w:rPr>
                <w:rStyle w:val="ComputerCode"/>
              </w:rPr>
            </w:pPr>
            <w:r w:rsidRPr="00E7690D">
              <w:rPr>
                <w:rStyle w:val="ComputerCode"/>
              </w:rPr>
              <w:t xml:space="preserve">        unsigned long timeDelta =</w:t>
            </w:r>
          </w:p>
          <w:p w14:paraId="05BE626E" w14:textId="78C15BAD" w:rsidR="00E7690D" w:rsidRPr="00E7690D" w:rsidRDefault="000B2832" w:rsidP="00E7690D">
            <w:pPr>
              <w:rPr>
                <w:rStyle w:val="ComputerCode"/>
              </w:rPr>
            </w:pPr>
            <w:r>
              <w:rPr>
                <w:rStyle w:val="ComputerCode"/>
              </w:rPr>
              <w:t xml:space="preserve">         </w:t>
            </w:r>
            <w:r w:rsidR="00E7690D" w:rsidRPr="00E7690D">
              <w:rPr>
                <w:rStyle w:val="ComputerCode"/>
              </w:rPr>
              <w:t xml:space="preserve"> uge::Time::GetDeltaAsMilliseconds(currentTime, lastTime);</w:t>
            </w:r>
          </w:p>
          <w:p w14:paraId="73D2C444" w14:textId="77777777" w:rsidR="00E7690D" w:rsidRPr="00E7690D" w:rsidRDefault="00E7690D" w:rsidP="00E7690D">
            <w:pPr>
              <w:rPr>
                <w:rStyle w:val="ComputerCode"/>
              </w:rPr>
            </w:pPr>
          </w:p>
          <w:p w14:paraId="77C04848" w14:textId="77777777" w:rsidR="00E7690D" w:rsidRPr="00E7690D" w:rsidRDefault="00E7690D" w:rsidP="00E7690D">
            <w:pPr>
              <w:rPr>
                <w:rStyle w:val="ComputerCode"/>
              </w:rPr>
            </w:pPr>
            <w:r w:rsidRPr="00E7690D">
              <w:rPr>
                <w:rStyle w:val="ComputerCode"/>
              </w:rPr>
              <w:t xml:space="preserve">        RandomlyCreateEvent();</w:t>
            </w:r>
          </w:p>
          <w:p w14:paraId="26A1DB6F" w14:textId="77777777" w:rsidR="00E7690D" w:rsidRPr="00E7690D" w:rsidRDefault="00E7690D" w:rsidP="00E7690D">
            <w:pPr>
              <w:rPr>
                <w:rStyle w:val="ComputerCode"/>
              </w:rPr>
            </w:pPr>
          </w:p>
          <w:p w14:paraId="2A6BECBE" w14:textId="77777777" w:rsidR="00E7690D" w:rsidRPr="00E7690D" w:rsidRDefault="00E7690D" w:rsidP="00E7690D">
            <w:pPr>
              <w:rPr>
                <w:rStyle w:val="ComputerCode"/>
              </w:rPr>
            </w:pPr>
            <w:r w:rsidRPr="00E7690D">
              <w:rPr>
                <w:rStyle w:val="ComputerCode"/>
              </w:rPr>
              <w:t xml:space="preserve">        pEventManager-&gt;vUpdate(kMaxTimeToUpdate);</w:t>
            </w:r>
          </w:p>
          <w:p w14:paraId="09661071" w14:textId="77777777" w:rsidR="00E7690D" w:rsidRPr="00E7690D" w:rsidRDefault="00E7690D" w:rsidP="00E7690D">
            <w:pPr>
              <w:rPr>
                <w:rStyle w:val="ComputerCode"/>
              </w:rPr>
            </w:pPr>
          </w:p>
          <w:p w14:paraId="2B91633E" w14:textId="77777777" w:rsidR="00E7690D" w:rsidRPr="00E7690D" w:rsidRDefault="00E7690D" w:rsidP="00E7690D">
            <w:pPr>
              <w:rPr>
                <w:rStyle w:val="ComputerCode"/>
              </w:rPr>
            </w:pPr>
            <w:r w:rsidRPr="00E7690D">
              <w:rPr>
                <w:rStyle w:val="ComputerCode"/>
              </w:rPr>
              <w:t xml:space="preserve">        lastTime = currentTime;</w:t>
            </w:r>
          </w:p>
          <w:p w14:paraId="0399111A" w14:textId="77777777" w:rsidR="00E7690D" w:rsidRPr="00E7690D" w:rsidRDefault="00E7690D" w:rsidP="00E7690D">
            <w:pPr>
              <w:rPr>
                <w:rStyle w:val="ComputerCode"/>
              </w:rPr>
            </w:pPr>
            <w:r w:rsidRPr="00E7690D">
              <w:rPr>
                <w:rStyle w:val="ComputerCode"/>
              </w:rPr>
              <w:t xml:space="preserve">        timeElapsed += timeDelta;</w:t>
            </w:r>
          </w:p>
          <w:p w14:paraId="2231C22D" w14:textId="77777777" w:rsidR="00E7690D" w:rsidRPr="00E7690D" w:rsidRDefault="00E7690D" w:rsidP="00E7690D">
            <w:pPr>
              <w:rPr>
                <w:rStyle w:val="ComputerCode"/>
              </w:rPr>
            </w:pPr>
            <w:r w:rsidRPr="00E7690D">
              <w:rPr>
                <w:rStyle w:val="ComputerCode"/>
              </w:rPr>
              <w:t xml:space="preserve">    }</w:t>
            </w:r>
          </w:p>
          <w:p w14:paraId="69F306DF" w14:textId="77777777" w:rsidR="00E7690D" w:rsidRPr="00E7690D" w:rsidRDefault="00E7690D" w:rsidP="00E7690D">
            <w:pPr>
              <w:rPr>
                <w:rStyle w:val="ComputerCode"/>
              </w:rPr>
            </w:pPr>
          </w:p>
          <w:p w14:paraId="2B5B80A4" w14:textId="77777777" w:rsidR="00E7690D" w:rsidRPr="00E7690D" w:rsidRDefault="00E7690D" w:rsidP="00E7690D">
            <w:pPr>
              <w:rPr>
                <w:rStyle w:val="ComputerCode"/>
              </w:rPr>
            </w:pPr>
            <w:r w:rsidRPr="00E7690D">
              <w:rPr>
                <w:rStyle w:val="ComputerCode"/>
              </w:rPr>
              <w:t xml:space="preserve">    printf("\nTime elapsed: %u.\n", timeElapsed);</w:t>
            </w:r>
          </w:p>
          <w:p w14:paraId="7062CF12" w14:textId="77777777" w:rsidR="00E7690D" w:rsidRPr="00E7690D" w:rsidRDefault="00E7690D" w:rsidP="00E7690D">
            <w:pPr>
              <w:rPr>
                <w:rStyle w:val="ComputerCode"/>
              </w:rPr>
            </w:pPr>
          </w:p>
          <w:p w14:paraId="19AEC7EC" w14:textId="77777777" w:rsidR="00E7690D" w:rsidRPr="00E7690D" w:rsidRDefault="00E7690D" w:rsidP="00E7690D">
            <w:pPr>
              <w:rPr>
                <w:rStyle w:val="ComputerCode"/>
              </w:rPr>
            </w:pPr>
            <w:r w:rsidRPr="00E7690D">
              <w:rPr>
                <w:rStyle w:val="ComputerCode"/>
              </w:rPr>
              <w:t xml:space="preserve">    // Unregistering the event handlers.</w:t>
            </w:r>
          </w:p>
          <w:p w14:paraId="2CE6E1E7" w14:textId="77777777" w:rsidR="000B2832" w:rsidRDefault="00E7690D" w:rsidP="00E7690D">
            <w:pPr>
              <w:rPr>
                <w:rStyle w:val="ComputerCode"/>
              </w:rPr>
            </w:pPr>
            <w:r w:rsidRPr="00E7690D">
              <w:rPr>
                <w:rStyle w:val="ComputerCode"/>
              </w:rPr>
              <w:t xml:space="preserve">    functionDelegate = fastdelegate::FastDelegate1&lt;</w:t>
            </w:r>
          </w:p>
          <w:p w14:paraId="61386F3D" w14:textId="18006FFC" w:rsidR="00E7690D" w:rsidRPr="00E7690D" w:rsidRDefault="000B2832" w:rsidP="00E7690D">
            <w:pPr>
              <w:rPr>
                <w:rStyle w:val="ComputerCode"/>
              </w:rPr>
            </w:pPr>
            <w:r>
              <w:rPr>
                <w:rStyle w:val="ComputerCode"/>
              </w:rPr>
              <w:t xml:space="preserve">            </w:t>
            </w:r>
            <w:r w:rsidR="00E7690D" w:rsidRPr="00E7690D">
              <w:rPr>
                <w:rStyle w:val="ComputerCode"/>
              </w:rPr>
              <w:t>uge::IEventDataSharedPointer&gt;(EventHandlerFunction);</w:t>
            </w:r>
          </w:p>
          <w:p w14:paraId="63D4CCDE" w14:textId="77777777" w:rsidR="000B2832" w:rsidRDefault="00E7690D" w:rsidP="00E7690D">
            <w:pPr>
              <w:rPr>
                <w:rStyle w:val="ComputerCode"/>
              </w:rPr>
            </w:pPr>
            <w:r w:rsidRPr="00E7690D">
              <w:rPr>
                <w:rStyle w:val="ComputerCode"/>
              </w:rPr>
              <w:t xml:space="preserve">    uge::IEventManager::Get()-&gt;vRemoveListener(</w:t>
            </w:r>
          </w:p>
          <w:p w14:paraId="4D107471" w14:textId="07FB516F" w:rsidR="00E7690D" w:rsidRPr="00E7690D" w:rsidRDefault="000B2832" w:rsidP="00E7690D">
            <w:pPr>
              <w:rPr>
                <w:rStyle w:val="ComputerCode"/>
              </w:rPr>
            </w:pPr>
            <w:r>
              <w:rPr>
                <w:rStyle w:val="ComputerCode"/>
              </w:rPr>
              <w:t xml:space="preserve">            </w:t>
            </w:r>
            <w:r w:rsidR="00E7690D" w:rsidRPr="00E7690D">
              <w:rPr>
                <w:rStyle w:val="ComputerCode"/>
              </w:rPr>
              <w:t>functionDelegate, Event::sk_EventType);</w:t>
            </w:r>
          </w:p>
          <w:p w14:paraId="0B4FE181" w14:textId="77777777" w:rsidR="00E7690D" w:rsidRPr="00E7690D" w:rsidRDefault="00E7690D" w:rsidP="00E7690D">
            <w:pPr>
              <w:rPr>
                <w:rStyle w:val="ComputerCode"/>
              </w:rPr>
            </w:pPr>
          </w:p>
          <w:p w14:paraId="4F6FC57F" w14:textId="77777777" w:rsidR="000B2832" w:rsidRDefault="00E7690D" w:rsidP="00E7690D">
            <w:pPr>
              <w:rPr>
                <w:rStyle w:val="ComputerCode"/>
              </w:rPr>
            </w:pPr>
            <w:r w:rsidRPr="00E7690D">
              <w:rPr>
                <w:rStyle w:val="ComputerCode"/>
              </w:rPr>
              <w:t xml:space="preserve">    functionDelegate = fastdelegate::MakeDelegate(</w:t>
            </w:r>
          </w:p>
          <w:p w14:paraId="128ACC29" w14:textId="113FBCE6" w:rsidR="00E7690D" w:rsidRPr="00E7690D" w:rsidRDefault="000B2832" w:rsidP="00E7690D">
            <w:pPr>
              <w:rPr>
                <w:rStyle w:val="ComputerCode"/>
              </w:rPr>
            </w:pPr>
            <w:r>
              <w:rPr>
                <w:rStyle w:val="ComputerCode"/>
              </w:rPr>
              <w:t xml:space="preserve">            </w:t>
            </w:r>
            <w:r w:rsidR="00E7690D" w:rsidRPr="00E7690D">
              <w:rPr>
                <w:rStyle w:val="ComputerCode"/>
              </w:rPr>
              <w:t>&amp;eventClass, &amp;EventClass::EventHandlerMethod);</w:t>
            </w:r>
          </w:p>
          <w:p w14:paraId="553E78E7" w14:textId="77777777" w:rsidR="000B2832" w:rsidRDefault="00E7690D" w:rsidP="00E7690D">
            <w:pPr>
              <w:rPr>
                <w:rStyle w:val="ComputerCode"/>
              </w:rPr>
            </w:pPr>
            <w:r w:rsidRPr="00E7690D">
              <w:rPr>
                <w:rStyle w:val="ComputerCode"/>
              </w:rPr>
              <w:t xml:space="preserve">    uge::IEventManager::Get()-&gt;vRemoveListener(</w:t>
            </w:r>
          </w:p>
          <w:p w14:paraId="71C70082" w14:textId="1D99416D" w:rsidR="00E7690D" w:rsidRPr="00E7690D" w:rsidRDefault="000B2832" w:rsidP="00E7690D">
            <w:pPr>
              <w:rPr>
                <w:rStyle w:val="ComputerCode"/>
              </w:rPr>
            </w:pPr>
            <w:r>
              <w:rPr>
                <w:rStyle w:val="ComputerCode"/>
              </w:rPr>
              <w:t xml:space="preserve">            </w:t>
            </w:r>
            <w:r w:rsidR="00E7690D" w:rsidRPr="00E7690D">
              <w:rPr>
                <w:rStyle w:val="ComputerCode"/>
              </w:rPr>
              <w:t>functionDelegate, Event::sk_EventType);</w:t>
            </w:r>
          </w:p>
          <w:p w14:paraId="7A6B5D3B" w14:textId="77777777" w:rsidR="00E7690D" w:rsidRPr="00E7690D" w:rsidRDefault="00E7690D" w:rsidP="00E7690D">
            <w:pPr>
              <w:rPr>
                <w:rStyle w:val="ComputerCode"/>
              </w:rPr>
            </w:pPr>
          </w:p>
          <w:p w14:paraId="03E490C1" w14:textId="77777777" w:rsidR="00E7690D" w:rsidRPr="00E7690D" w:rsidRDefault="00E7690D" w:rsidP="00E7690D">
            <w:pPr>
              <w:rPr>
                <w:rStyle w:val="ComputerCode"/>
              </w:rPr>
            </w:pPr>
            <w:r w:rsidRPr="00E7690D">
              <w:rPr>
                <w:rStyle w:val="ComputerCode"/>
              </w:rPr>
              <w:t xml:space="preserve">    // Delete the event manager.</w:t>
            </w:r>
          </w:p>
          <w:p w14:paraId="7291FA60" w14:textId="77777777" w:rsidR="00E7690D" w:rsidRPr="00E7690D" w:rsidRDefault="00E7690D" w:rsidP="00E7690D">
            <w:pPr>
              <w:rPr>
                <w:rStyle w:val="ComputerCode"/>
              </w:rPr>
            </w:pPr>
            <w:r w:rsidRPr="00E7690D">
              <w:rPr>
                <w:rStyle w:val="ComputerCode"/>
              </w:rPr>
              <w:t xml:space="preserve">    SAFE_DELETE(pEventManager);</w:t>
            </w:r>
          </w:p>
          <w:p w14:paraId="653F32E7" w14:textId="77777777" w:rsidR="00E7690D" w:rsidRPr="00E7690D" w:rsidRDefault="00E7690D" w:rsidP="00E7690D">
            <w:pPr>
              <w:rPr>
                <w:rStyle w:val="ComputerCode"/>
              </w:rPr>
            </w:pPr>
          </w:p>
          <w:p w14:paraId="4490B5D6" w14:textId="77777777" w:rsidR="00E7690D" w:rsidRPr="00E7690D" w:rsidRDefault="00E7690D" w:rsidP="00E7690D">
            <w:pPr>
              <w:rPr>
                <w:rStyle w:val="ComputerCode"/>
              </w:rPr>
            </w:pPr>
            <w:r w:rsidRPr="00E7690D">
              <w:rPr>
                <w:rStyle w:val="ComputerCode"/>
              </w:rPr>
              <w:t xml:space="preserve">    return 0;</w:t>
            </w:r>
          </w:p>
          <w:p w14:paraId="73D8D47E" w14:textId="7E9CBE7C" w:rsidR="00E74BDD" w:rsidRDefault="00E7690D" w:rsidP="00E7690D">
            <w:r w:rsidRPr="00E7690D">
              <w:rPr>
                <w:rStyle w:val="ComputerCode"/>
              </w:rPr>
              <w:t>}</w:t>
            </w:r>
          </w:p>
        </w:tc>
      </w:tr>
    </w:tbl>
    <w:p w14:paraId="3C2D2DF6" w14:textId="77777777" w:rsidR="00E74BDD" w:rsidRDefault="00E74BDD" w:rsidP="00FC1AEA"/>
    <w:p w14:paraId="2C491155" w14:textId="46C4B8AC" w:rsidR="00E74BDD" w:rsidRDefault="000E020C" w:rsidP="00FC1AEA">
      <w:r>
        <w:t xml:space="preserve">The </w:t>
      </w:r>
      <w:r w:rsidRPr="000E020C">
        <w:rPr>
          <w:rStyle w:val="ComputerCode"/>
        </w:rPr>
        <w:t>EventManager</w:t>
      </w:r>
      <w:r>
        <w:t xml:space="preserve"> is created at the </w:t>
      </w:r>
      <w:r w:rsidRPr="000E020C">
        <w:rPr>
          <w:rStyle w:val="ComputerCode"/>
        </w:rPr>
        <w:t>main()</w:t>
      </w:r>
      <w:r>
        <w:t xml:space="preserve"> function. After its creation, it is possible to register the listeners (with a call to </w:t>
      </w:r>
      <w:r w:rsidRPr="000E020C">
        <w:rPr>
          <w:rStyle w:val="ComputerCode"/>
        </w:rPr>
        <w:t>vAddListener()</w:t>
      </w:r>
      <w:r>
        <w:t xml:space="preserve">). Before ending the program execution (or whenever they are not needed anymore), the event listeners should be removed (with a call to </w:t>
      </w:r>
      <w:r w:rsidRPr="000E020C">
        <w:rPr>
          <w:rStyle w:val="ComputerCode"/>
        </w:rPr>
        <w:t>vRemoveListener()</w:t>
      </w:r>
      <w:r>
        <w:t>).</w:t>
      </w:r>
    </w:p>
    <w:p w14:paraId="03ED6632" w14:textId="18F04C4A" w:rsidR="000E020C" w:rsidRDefault="000E020C" w:rsidP="00FC1AEA">
      <w:r>
        <w:lastRenderedPageBreak/>
        <w:t xml:space="preserve">After creating the </w:t>
      </w:r>
      <w:r w:rsidRPr="000E020C">
        <w:rPr>
          <w:rStyle w:val="ComputerCode"/>
        </w:rPr>
        <w:t>EventManager</w:t>
      </w:r>
      <w:r>
        <w:t xml:space="preserve">, the program draws a random number and dispatch an event depending on its value. It might be interesting to step the code with a debugger to see the difference between the calls to </w:t>
      </w:r>
      <w:r w:rsidRPr="000E020C">
        <w:rPr>
          <w:rStyle w:val="ComputerCode"/>
        </w:rPr>
        <w:t>vQueueEvent()</w:t>
      </w:r>
      <w:r>
        <w:t xml:space="preserve"> and </w:t>
      </w:r>
      <w:r w:rsidRPr="000E020C">
        <w:rPr>
          <w:rStyle w:val="ComputerCode"/>
        </w:rPr>
        <w:t>vTriggerEvent()</w:t>
      </w:r>
      <w:r>
        <w:t>. (discussed in</w:t>
      </w:r>
      <w:r w:rsidR="00FD3CD9">
        <w:t xml:space="preserve"> Section</w:t>
      </w:r>
      <w:r>
        <w:t xml:space="preserve"> </w:t>
      </w:r>
      <w:r>
        <w:fldChar w:fldCharType="begin"/>
      </w:r>
      <w:r>
        <w:instrText xml:space="preserve"> REF _Ref382217705 \r \h </w:instrText>
      </w:r>
      <w:r>
        <w:fldChar w:fldCharType="separate"/>
      </w:r>
      <w:r w:rsidR="00EA324E">
        <w:t>4.3.3</w:t>
      </w:r>
      <w:r>
        <w:fldChar w:fldCharType="end"/>
      </w:r>
      <w:r>
        <w:t>)</w:t>
      </w:r>
      <w:r w:rsidR="00FD3CD9">
        <w:t>.</w:t>
      </w:r>
    </w:p>
    <w:p w14:paraId="54E965B9" w14:textId="5A80C775" w:rsidR="00FD3CD9" w:rsidRDefault="00E7690D" w:rsidP="00FC1AEA">
      <w:r>
        <w:t xml:space="preserve">Afterwards, the </w:t>
      </w:r>
      <w:r>
        <w:rPr>
          <w:rStyle w:val="ComputerCode"/>
        </w:rPr>
        <w:t>vUpdate</w:t>
      </w:r>
      <w:r w:rsidRPr="00E7690D">
        <w:rPr>
          <w:rStyle w:val="ComputerCode"/>
        </w:rPr>
        <w:t>()</w:t>
      </w:r>
      <w:r>
        <w:t xml:space="preserve"> method updates the task manager and triggers the events (until it finishes or the timer reaches the </w:t>
      </w:r>
      <w:r w:rsidRPr="00E7690D">
        <w:rPr>
          <w:rStyle w:val="ComputerCode"/>
        </w:rPr>
        <w:t>kMaxTimeToUpdate</w:t>
      </w:r>
      <w:r>
        <w:t>). If no value was given to the function, the method triggers all events in the queue.</w:t>
      </w:r>
    </w:p>
    <w:p w14:paraId="17E58089" w14:textId="27C8FE95" w:rsidR="00E7690D" w:rsidRDefault="00E7690D" w:rsidP="00FC1AEA">
      <w:r>
        <w:t xml:space="preserve">When the </w:t>
      </w:r>
      <w:r w:rsidRPr="00E7690D">
        <w:rPr>
          <w:rStyle w:val="ComputerCode"/>
        </w:rPr>
        <w:t>EventManager</w:t>
      </w:r>
      <w:r>
        <w:t xml:space="preserve"> is not needed anymore</w:t>
      </w:r>
      <w:r w:rsidR="00A3698A">
        <w:t xml:space="preserve"> (or before finishing the application)</w:t>
      </w:r>
      <w:r>
        <w:t>, it should be destroyed.</w:t>
      </w:r>
    </w:p>
    <w:p w14:paraId="07844D1F" w14:textId="77777777" w:rsidR="00E20C7F" w:rsidRDefault="00E20C7F" w:rsidP="00E20C7F">
      <w:pPr>
        <w:pStyle w:val="Heading2"/>
      </w:pPr>
      <w:bookmarkStart w:id="185" w:name="_Ref380412677"/>
      <w:bookmarkStart w:id="186" w:name="_Toc382771623"/>
      <w:r>
        <w:t>Game Commands</w:t>
      </w:r>
      <w:bookmarkEnd w:id="185"/>
      <w:bookmarkEnd w:id="186"/>
    </w:p>
    <w:p w14:paraId="714C39A6" w14:textId="27193797" w:rsidR="00A3698A" w:rsidRDefault="00D43686" w:rsidP="00DC7B14">
      <w:r>
        <w:t xml:space="preserve">Section </w:t>
      </w:r>
      <w:r>
        <w:fldChar w:fldCharType="begin"/>
      </w:r>
      <w:r>
        <w:instrText xml:space="preserve"> REF _Ref380340899 \r \h </w:instrText>
      </w:r>
      <w:r>
        <w:fldChar w:fldCharType="separate"/>
      </w:r>
      <w:r w:rsidR="00EA324E">
        <w:t>4.3</w:t>
      </w:r>
      <w:r>
        <w:fldChar w:fldCharType="end"/>
      </w:r>
      <w:r>
        <w:t xml:space="preserve"> discussed game events. As mentioned in </w:t>
      </w:r>
      <w:r>
        <w:fldChar w:fldCharType="begin"/>
      </w:r>
      <w:r>
        <w:instrText xml:space="preserve"> REF _Ref381962944 \r \h </w:instrText>
      </w:r>
      <w:r>
        <w:fldChar w:fldCharType="separate"/>
      </w:r>
      <w:r w:rsidR="00EA324E">
        <w:t>3.3.1.2</w:t>
      </w:r>
      <w:r>
        <w:fldChar w:fldCharType="end"/>
      </w:r>
      <w:r>
        <w:t xml:space="preserve"> and </w:t>
      </w:r>
      <w:r>
        <w:fldChar w:fldCharType="begin"/>
      </w:r>
      <w:r>
        <w:instrText xml:space="preserve"> REF _Ref381200314 \r \h </w:instrText>
      </w:r>
      <w:r>
        <w:fldChar w:fldCharType="separate"/>
      </w:r>
      <w:r w:rsidR="00EA324E">
        <w:t>3.4.1.1</w:t>
      </w:r>
      <w:r>
        <w:fldChar w:fldCharType="end"/>
      </w:r>
      <w:r>
        <w:t xml:space="preserve">, game events are one of the key strategies used for defining game commands in an UGE game. A game </w:t>
      </w:r>
      <w:r w:rsidR="00A3698A">
        <w:t>command</w:t>
      </w:r>
      <w:r>
        <w:t xml:space="preserve"> provides a high-level mechanism to abstract and separate human (or even AI) interaction from the game logic.</w:t>
      </w:r>
      <w:r w:rsidR="005472E5">
        <w:t xml:space="preserve"> It offers a high-level way of determining the run-time behavior of game entities.</w:t>
      </w:r>
    </w:p>
    <w:p w14:paraId="2A881148" w14:textId="4FAF258A" w:rsidR="00D43686" w:rsidRDefault="00A3698A" w:rsidP="00DC7B14">
      <w:r>
        <w:t xml:space="preserve">This way, the game logic does not necessarily know or even care about the origin of the game command. It only uses the command’s data to determine what action a game entity should perform. </w:t>
      </w:r>
      <w:r w:rsidR="00C800D6">
        <w:t>Thus, it is possible to say the game logic is command-driven, as it reacts to game commands to change its flow.</w:t>
      </w:r>
    </w:p>
    <w:p w14:paraId="374485B0" w14:textId="18692761" w:rsidR="009D5899" w:rsidRDefault="00A3698A" w:rsidP="00DC7B14">
      <w:r>
        <w:t xml:space="preserve">For instance, the </w:t>
      </w:r>
      <w:r w:rsidRPr="00A3698A">
        <w:rPr>
          <w:rStyle w:val="ComputerCode"/>
        </w:rPr>
        <w:t>ActorJumped</w:t>
      </w:r>
      <w:r>
        <w:t xml:space="preserve"> event defined in Section </w:t>
      </w:r>
      <w:r>
        <w:fldChar w:fldCharType="begin"/>
      </w:r>
      <w:r>
        <w:instrText xml:space="preserve"> REF _Ref380340899 \r \h </w:instrText>
      </w:r>
      <w:r>
        <w:fldChar w:fldCharType="separate"/>
      </w:r>
      <w:r w:rsidR="00EA324E">
        <w:t>4.3</w:t>
      </w:r>
      <w:r>
        <w:fldChar w:fldCharType="end"/>
      </w:r>
      <w:r>
        <w:t xml:space="preserve"> is actually a game command (refer to </w:t>
      </w:r>
      <w:r>
        <w:fldChar w:fldCharType="begin"/>
      </w:r>
      <w:r>
        <w:instrText xml:space="preserve"> REF _Ref382204751 \h </w:instrText>
      </w:r>
      <w:r>
        <w:fldChar w:fldCharType="separate"/>
      </w:r>
      <w:r w:rsidR="00EA324E" w:rsidRPr="00940BA6">
        <w:rPr>
          <w:b/>
        </w:rPr>
        <w:t xml:space="preserve">Figure </w:t>
      </w:r>
      <w:r w:rsidR="00EA324E">
        <w:rPr>
          <w:b/>
          <w:noProof/>
        </w:rPr>
        <w:t>18</w:t>
      </w:r>
      <w:r>
        <w:fldChar w:fldCharType="end"/>
      </w:r>
      <w:r>
        <w:t xml:space="preserve"> and </w:t>
      </w:r>
      <w:r>
        <w:fldChar w:fldCharType="begin"/>
      </w:r>
      <w:r>
        <w:instrText xml:space="preserve"> REF _Ref382209367 \h </w:instrText>
      </w:r>
      <w:r>
        <w:fldChar w:fldCharType="separate"/>
      </w:r>
      <w:r w:rsidR="00EA324E" w:rsidRPr="00BF7E4E">
        <w:rPr>
          <w:b/>
        </w:rPr>
        <w:t xml:space="preserve">Figure </w:t>
      </w:r>
      <w:r w:rsidR="00EA324E">
        <w:rPr>
          <w:b/>
          <w:noProof/>
        </w:rPr>
        <w:t>19</w:t>
      </w:r>
      <w:r>
        <w:fldChar w:fldCharType="end"/>
      </w:r>
      <w:r>
        <w:t>).</w:t>
      </w:r>
      <w:r w:rsidR="009D5899">
        <w:t xml:space="preserve"> In Section </w:t>
      </w:r>
      <w:r w:rsidR="009D5899">
        <w:fldChar w:fldCharType="begin"/>
      </w:r>
      <w:r w:rsidR="009D5899">
        <w:instrText xml:space="preserve"> REF _Ref380340899 \r \h </w:instrText>
      </w:r>
      <w:r w:rsidR="009D5899">
        <w:fldChar w:fldCharType="separate"/>
      </w:r>
      <w:r w:rsidR="00EA324E">
        <w:t>4.3</w:t>
      </w:r>
      <w:r w:rsidR="009D5899">
        <w:fldChar w:fldCharType="end"/>
      </w:r>
      <w:r w:rsidR="009D5899">
        <w:t>, its purpose was to allow an actor to jump – let us say, allow the player avatar to jump. In this case, it is a highly specialized command, as it only applies to a single actor.</w:t>
      </w:r>
    </w:p>
    <w:p w14:paraId="5A9D3B7E" w14:textId="16DB0104" w:rsidR="00A3698A" w:rsidRDefault="009D5899" w:rsidP="00DC7B14">
      <w:r>
        <w:t xml:space="preserve">However, it is possible to make </w:t>
      </w:r>
      <w:r w:rsidRPr="00A3698A">
        <w:rPr>
          <w:rStyle w:val="ComputerCode"/>
        </w:rPr>
        <w:t>ActorJumped</w:t>
      </w:r>
      <w:r>
        <w:t xml:space="preserve"> more generic. For instance, adding an </w:t>
      </w:r>
      <w:r w:rsidRPr="009D5899">
        <w:rPr>
          <w:rStyle w:val="ComputerCode"/>
        </w:rPr>
        <w:t>ActorID</w:t>
      </w:r>
      <w:r>
        <w:t xml:space="preserve"> attribute to the event’s definition. This allows using the event with different actors (including with non-human controlled actors), offering a single, and unified action interface: a </w:t>
      </w:r>
      <w:r w:rsidRPr="009D5899">
        <w:rPr>
          <w:rStyle w:val="ComputerCode"/>
        </w:rPr>
        <w:t>GameCommand</w:t>
      </w:r>
      <w:r>
        <w:t>.</w:t>
      </w:r>
    </w:p>
    <w:p w14:paraId="3EDBD467" w14:textId="6ADECABC" w:rsidR="009D5899" w:rsidRDefault="009D5899" w:rsidP="001F0129">
      <w:r w:rsidRPr="009D5899">
        <w:rPr>
          <w:rStyle w:val="ComputerCode"/>
        </w:rPr>
        <w:t>GameCommand</w:t>
      </w:r>
      <w:r w:rsidR="001F0129">
        <w:rPr>
          <w:rStyle w:val="ComputerCode"/>
        </w:rPr>
        <w:t>s</w:t>
      </w:r>
      <w:r>
        <w:t xml:space="preserve"> provides </w:t>
      </w:r>
      <w:r w:rsidR="00C800D6">
        <w:t>six</w:t>
      </w:r>
      <w:r>
        <w:t xml:space="preserve"> main benefits</w:t>
      </w:r>
      <w:r w:rsidR="00A42670">
        <w:t xml:space="preserve"> – many of each overlap with the benefits of events</w:t>
      </w:r>
      <w:r>
        <w:t xml:space="preserve">. </w:t>
      </w:r>
      <w:r w:rsidR="001F0129">
        <w:t>They:</w:t>
      </w:r>
    </w:p>
    <w:p w14:paraId="5FAA6421" w14:textId="65B6C5F1" w:rsidR="009D5899" w:rsidRDefault="009D5899" w:rsidP="009D5899">
      <w:pPr>
        <w:pStyle w:val="ListParagraph"/>
        <w:numPr>
          <w:ilvl w:val="0"/>
          <w:numId w:val="23"/>
        </w:numPr>
      </w:pPr>
      <w:bookmarkStart w:id="187" w:name="_Ref382225068"/>
      <w:r>
        <w:t>D</w:t>
      </w:r>
      <w:r w:rsidR="001F0129">
        <w:t>ecouple</w:t>
      </w:r>
      <w:r>
        <w:t xml:space="preserve"> the game-logic from the command issuing;</w:t>
      </w:r>
      <w:bookmarkEnd w:id="187"/>
    </w:p>
    <w:p w14:paraId="192B3C26" w14:textId="0ADCAF56" w:rsidR="009D5899" w:rsidRDefault="009D5899" w:rsidP="009D5899">
      <w:pPr>
        <w:pStyle w:val="ListParagraph"/>
        <w:numPr>
          <w:ilvl w:val="0"/>
          <w:numId w:val="23"/>
        </w:numPr>
      </w:pPr>
      <w:bookmarkStart w:id="188" w:name="_Ref382225069"/>
      <w:r>
        <w:t>P</w:t>
      </w:r>
      <w:r w:rsidR="001F0129">
        <w:t>rovide</w:t>
      </w:r>
      <w:r>
        <w:t xml:space="preserve"> a unified, generic command which can be used by different actors;</w:t>
      </w:r>
      <w:bookmarkEnd w:id="188"/>
    </w:p>
    <w:p w14:paraId="315DA003" w14:textId="446FB22E" w:rsidR="00D43686" w:rsidRDefault="009D5899" w:rsidP="009D5899">
      <w:pPr>
        <w:pStyle w:val="ListParagraph"/>
        <w:numPr>
          <w:ilvl w:val="0"/>
          <w:numId w:val="23"/>
        </w:numPr>
      </w:pPr>
      <w:bookmarkStart w:id="189" w:name="_Ref382225071"/>
      <w:r>
        <w:t>A</w:t>
      </w:r>
      <w:r w:rsidR="001F0129">
        <w:t>llow</w:t>
      </w:r>
      <w:r>
        <w:t xml:space="preserve"> different parts of the codebase to handle the command, if needed;</w:t>
      </w:r>
      <w:bookmarkEnd w:id="189"/>
    </w:p>
    <w:p w14:paraId="5211D412" w14:textId="1101A942" w:rsidR="001F0129" w:rsidRDefault="001F0129" w:rsidP="009D5899">
      <w:pPr>
        <w:pStyle w:val="ListParagraph"/>
        <w:numPr>
          <w:ilvl w:val="0"/>
          <w:numId w:val="23"/>
        </w:numPr>
      </w:pPr>
      <w:bookmarkStart w:id="190" w:name="_Ref382224297"/>
      <w:r>
        <w:t>Make it easier to provide input feedback to the user;</w:t>
      </w:r>
      <w:bookmarkEnd w:id="190"/>
    </w:p>
    <w:p w14:paraId="79F9224B" w14:textId="6350045E" w:rsidR="009D5899" w:rsidRDefault="001F0129" w:rsidP="009D5899">
      <w:pPr>
        <w:pStyle w:val="ListParagraph"/>
        <w:numPr>
          <w:ilvl w:val="0"/>
          <w:numId w:val="23"/>
        </w:numPr>
      </w:pPr>
      <w:bookmarkStart w:id="191" w:name="_Ref382224302"/>
      <w:r>
        <w:t>Ease</w:t>
      </w:r>
      <w:r w:rsidR="009D5899">
        <w:t xml:space="preserve"> the creation of different input schemes to the game</w:t>
      </w:r>
      <w:r>
        <w:t xml:space="preserve"> – especially when combined with a data-driven approach</w:t>
      </w:r>
      <w:bookmarkEnd w:id="191"/>
      <w:r w:rsidR="00C800D6">
        <w:t>;</w:t>
      </w:r>
    </w:p>
    <w:p w14:paraId="698D0D9C" w14:textId="00C8229A" w:rsidR="00C800D6" w:rsidRDefault="00C800D6" w:rsidP="009D5899">
      <w:pPr>
        <w:pStyle w:val="ListParagraph"/>
        <w:numPr>
          <w:ilvl w:val="0"/>
          <w:numId w:val="23"/>
        </w:numPr>
      </w:pPr>
      <w:bookmarkStart w:id="192" w:name="_Ref382225450"/>
      <w:r>
        <w:t>Allow different ways to interact with the game – makes it possible to explore a same game mechanic in different ways.</w:t>
      </w:r>
      <w:bookmarkEnd w:id="192"/>
    </w:p>
    <w:p w14:paraId="5853285F" w14:textId="77777777" w:rsidR="00A42670" w:rsidRDefault="00A42670" w:rsidP="001F0129">
      <w:r>
        <w:lastRenderedPageBreak/>
        <w:t xml:space="preserve">Items </w:t>
      </w:r>
      <w:r>
        <w:fldChar w:fldCharType="begin"/>
      </w:r>
      <w:r>
        <w:instrText xml:space="preserve"> REF _Ref382225068 \r \h </w:instrText>
      </w:r>
      <w:r>
        <w:fldChar w:fldCharType="separate"/>
      </w:r>
      <w:r w:rsidR="00EA324E">
        <w:t>1</w:t>
      </w:r>
      <w:r>
        <w:fldChar w:fldCharType="end"/>
      </w:r>
      <w:r>
        <w:t xml:space="preserve">, </w:t>
      </w:r>
      <w:r>
        <w:fldChar w:fldCharType="begin"/>
      </w:r>
      <w:r>
        <w:instrText xml:space="preserve"> REF _Ref382225069 \r \h </w:instrText>
      </w:r>
      <w:r>
        <w:fldChar w:fldCharType="separate"/>
      </w:r>
      <w:r w:rsidR="00EA324E">
        <w:t>2</w:t>
      </w:r>
      <w:r>
        <w:fldChar w:fldCharType="end"/>
      </w:r>
      <w:r>
        <w:t xml:space="preserve"> and </w:t>
      </w:r>
      <w:r>
        <w:fldChar w:fldCharType="begin"/>
      </w:r>
      <w:r>
        <w:instrText xml:space="preserve"> REF _Ref382225071 \r \h </w:instrText>
      </w:r>
      <w:r>
        <w:fldChar w:fldCharType="separate"/>
      </w:r>
      <w:r w:rsidR="00EA324E">
        <w:t>3</w:t>
      </w:r>
      <w:r>
        <w:fldChar w:fldCharType="end"/>
      </w:r>
      <w:r>
        <w:t xml:space="preserve"> are useful for most games and allows for interesting mechanics. For instance, it is possible to make the AI react to an </w:t>
      </w:r>
      <w:r w:rsidRPr="00A42670">
        <w:rPr>
          <w:rStyle w:val="ComputerCode"/>
        </w:rPr>
        <w:t>ActorMoved</w:t>
      </w:r>
      <w:r>
        <w:t xml:space="preserve"> event as the NPC heard the actor’s steps.</w:t>
      </w:r>
    </w:p>
    <w:p w14:paraId="53960831" w14:textId="6528B015" w:rsidR="001F0129" w:rsidRDefault="001F0129" w:rsidP="001F0129">
      <w:r>
        <w:t xml:space="preserve">Items </w:t>
      </w:r>
      <w:r>
        <w:fldChar w:fldCharType="begin"/>
      </w:r>
      <w:r>
        <w:instrText xml:space="preserve"> REF _Ref382224297 \r \h </w:instrText>
      </w:r>
      <w:r>
        <w:fldChar w:fldCharType="separate"/>
      </w:r>
      <w:r w:rsidR="00EA324E">
        <w:t>4</w:t>
      </w:r>
      <w:r>
        <w:fldChar w:fldCharType="end"/>
      </w:r>
      <w:r w:rsidR="00C800D6">
        <w:t>,</w:t>
      </w:r>
      <w:r>
        <w:t xml:space="preserve"> </w:t>
      </w:r>
      <w:r>
        <w:fldChar w:fldCharType="begin"/>
      </w:r>
      <w:r>
        <w:instrText xml:space="preserve"> REF _Ref382224302 \r \h </w:instrText>
      </w:r>
      <w:r>
        <w:fldChar w:fldCharType="separate"/>
      </w:r>
      <w:r w:rsidR="00EA324E">
        <w:t>5</w:t>
      </w:r>
      <w:r>
        <w:fldChar w:fldCharType="end"/>
      </w:r>
      <w:r w:rsidR="00C800D6">
        <w:t xml:space="preserve"> and </w:t>
      </w:r>
      <w:r w:rsidR="00C800D6">
        <w:fldChar w:fldCharType="begin"/>
      </w:r>
      <w:r w:rsidR="00C800D6">
        <w:instrText xml:space="preserve"> REF _Ref382225450 \r \h </w:instrText>
      </w:r>
      <w:r w:rsidR="00C800D6">
        <w:fldChar w:fldCharType="separate"/>
      </w:r>
      <w:r w:rsidR="00EA324E">
        <w:t>6</w:t>
      </w:r>
      <w:r w:rsidR="00C800D6">
        <w:fldChar w:fldCharType="end"/>
      </w:r>
      <w:r>
        <w:t xml:space="preserve"> are particularly useful for UA-Games. In most graphical games, it is usually easy to perceive the result of an input: the game might provide implicit feedback</w:t>
      </w:r>
      <w:r w:rsidR="00A42670">
        <w:t xml:space="preserve"> (such as with the Ping-Pong example in Section </w:t>
      </w:r>
      <w:r w:rsidR="00A42670">
        <w:fldChar w:fldCharType="begin"/>
      </w:r>
      <w:r w:rsidR="00A42670">
        <w:instrText xml:space="preserve"> REF _Ref380340899 \r \h </w:instrText>
      </w:r>
      <w:r w:rsidR="00A42670">
        <w:fldChar w:fldCharType="separate"/>
      </w:r>
      <w:r w:rsidR="00EA324E">
        <w:t>4.3</w:t>
      </w:r>
      <w:r w:rsidR="00A42670">
        <w:fldChar w:fldCharType="end"/>
      </w:r>
      <w:r w:rsidR="00A42670">
        <w:t>)</w:t>
      </w:r>
      <w:r>
        <w:t>.</w:t>
      </w:r>
      <w:r w:rsidR="00A42670">
        <w:t xml:space="preserve"> For instance, it should be possible to see the result of the</w:t>
      </w:r>
      <w:r>
        <w:t xml:space="preserve"> </w:t>
      </w:r>
      <w:r w:rsidRPr="001F0129">
        <w:rPr>
          <w:rStyle w:val="ComputerCode"/>
        </w:rPr>
        <w:t>ActorJumped</w:t>
      </w:r>
      <w:r>
        <w:t xml:space="preserve"> command. However, for other senses it might not be that clear: a visually impa</w:t>
      </w:r>
      <w:r w:rsidR="00A42670">
        <w:t>ired user cannot see the result.</w:t>
      </w:r>
      <w:r>
        <w:t xml:space="preserve"> </w:t>
      </w:r>
      <w:r w:rsidR="00A42670">
        <w:t xml:space="preserve">In this case, an auditory cue might be a </w:t>
      </w:r>
      <w:r w:rsidR="0000204E">
        <w:t xml:space="preserve">better </w:t>
      </w:r>
      <w:r w:rsidR="00A42670">
        <w:t>solution.</w:t>
      </w:r>
    </w:p>
    <w:p w14:paraId="1129DBCC" w14:textId="19CB547A" w:rsidR="00A42670" w:rsidRDefault="00C800D6" w:rsidP="001F0129">
      <w:r>
        <w:t xml:space="preserve">Item </w:t>
      </w:r>
      <w:r>
        <w:fldChar w:fldCharType="begin"/>
      </w:r>
      <w:r>
        <w:instrText xml:space="preserve"> REF _Ref382225450 \r \h </w:instrText>
      </w:r>
      <w:r>
        <w:fldChar w:fldCharType="separate"/>
      </w:r>
      <w:r w:rsidR="00EA324E">
        <w:t>6</w:t>
      </w:r>
      <w:r>
        <w:fldChar w:fldCharType="end"/>
      </w:r>
      <w:r>
        <w:t xml:space="preserve"> is particularly interesting. As the game logic does not care about the origin of the </w:t>
      </w:r>
      <w:r w:rsidRPr="00C800D6">
        <w:rPr>
          <w:rStyle w:val="ComputerCode"/>
        </w:rPr>
        <w:t>GameCommand</w:t>
      </w:r>
      <w:r>
        <w:t>, anything can issue the command. Although apparently trivial, this has a less obvious result: it is possible to change the way the player interacts with the game.</w:t>
      </w:r>
    </w:p>
    <w:p w14:paraId="65D79065" w14:textId="27A08C2D" w:rsidR="00C800D6" w:rsidRDefault="00C800D6" w:rsidP="001F0129">
      <w:r>
        <w:t>Let us consider players with motor impairments. It might be difficult to issue several game commands at the same time; however, it is possible to automatize certain game commands to make the game easier. Maybe it is hard to move and jump; however</w:t>
      </w:r>
      <w:r w:rsidR="005779C9">
        <w:t>,</w:t>
      </w:r>
      <w:r>
        <w:t xml:space="preserve"> it </w:t>
      </w:r>
      <w:r w:rsidR="005779C9">
        <w:t>may</w:t>
      </w:r>
      <w:r>
        <w:t xml:space="preserve"> be easier to only move or only jump.</w:t>
      </w:r>
    </w:p>
    <w:p w14:paraId="552E5444" w14:textId="086B93BD" w:rsidR="005779C9" w:rsidRDefault="005779C9" w:rsidP="001F0129">
      <w:r>
        <w:t>The same applies for cognitive impairments, as it allows simplifying the game.</w:t>
      </w:r>
      <w:r w:rsidR="00CD32BC">
        <w:t xml:space="preserve"> Using a series of </w:t>
      </w:r>
      <w:r w:rsidR="00CD32BC" w:rsidRPr="00CD32BC">
        <w:rPr>
          <w:rStyle w:val="ComputerCode"/>
        </w:rPr>
        <w:t>GameCommand</w:t>
      </w:r>
      <w:r w:rsidR="00CD32BC">
        <w:t>s as the input of the game might allow for an auto-play section, similar to demonstration modes. This might ease the difficult and help players whose progress is stuck.</w:t>
      </w:r>
    </w:p>
    <w:p w14:paraId="1B9C366B" w14:textId="77777777" w:rsidR="00DC7B14" w:rsidRDefault="00DC7B14" w:rsidP="00DC7B14">
      <w:pPr>
        <w:pStyle w:val="Heading3"/>
      </w:pPr>
      <w:bookmarkStart w:id="193" w:name="_Toc382771624"/>
      <w:r>
        <w:t>Functionality</w:t>
      </w:r>
      <w:bookmarkEnd w:id="193"/>
    </w:p>
    <w:p w14:paraId="52E057CC" w14:textId="7F675B8D" w:rsidR="00DC7B14" w:rsidRDefault="009D5899" w:rsidP="00DC7B14">
      <w:r>
        <w:t xml:space="preserve">In UGE, </w:t>
      </w:r>
      <w:r w:rsidR="009A2844">
        <w:t>there are two types of game commands: low-level and high-level commands (</w:t>
      </w:r>
      <w:r w:rsidR="009A2844">
        <w:fldChar w:fldCharType="begin"/>
      </w:r>
      <w:r w:rsidR="009A2844">
        <w:instrText xml:space="preserve"> REF _Ref382226709 \h </w:instrText>
      </w:r>
      <w:r w:rsidR="009A2844">
        <w:fldChar w:fldCharType="separate"/>
      </w:r>
      <w:r w:rsidR="00EA324E" w:rsidRPr="009A2844">
        <w:rPr>
          <w:b/>
        </w:rPr>
        <w:t xml:space="preserve">Figure </w:t>
      </w:r>
      <w:r w:rsidR="00EA324E">
        <w:rPr>
          <w:b/>
          <w:noProof/>
        </w:rPr>
        <w:t>23</w:t>
      </w:r>
      <w:r w:rsidR="009A2844">
        <w:fldChar w:fldCharType="end"/>
      </w:r>
      <w:r w:rsidR="009A2844">
        <w:t xml:space="preserve">). High-level game commands are events described so far in this section, such as the </w:t>
      </w:r>
      <w:r w:rsidR="009A2844" w:rsidRPr="009A2844">
        <w:rPr>
          <w:rStyle w:val="ComputerCode"/>
        </w:rPr>
        <w:t>ActorJumped</w:t>
      </w:r>
      <w:r w:rsidR="009A2844">
        <w:t xml:space="preserve">. Section </w:t>
      </w:r>
      <w:r w:rsidR="009A2844">
        <w:fldChar w:fldCharType="begin"/>
      </w:r>
      <w:r w:rsidR="009A2844">
        <w:instrText xml:space="preserve"> REF _Ref380340899 \r \h </w:instrText>
      </w:r>
      <w:r w:rsidR="009A2844">
        <w:fldChar w:fldCharType="separate"/>
      </w:r>
      <w:r w:rsidR="00EA324E">
        <w:t>4.3</w:t>
      </w:r>
      <w:r w:rsidR="009A2844">
        <w:fldChar w:fldCharType="end"/>
      </w:r>
      <w:r w:rsidR="009A2844">
        <w:t xml:space="preserve"> discussed events in-depth.</w:t>
      </w:r>
    </w:p>
    <w:p w14:paraId="3F2BEBF6" w14:textId="77777777" w:rsidR="009A2844" w:rsidRDefault="009A2844" w:rsidP="009A2844">
      <w:pPr>
        <w:keepNext/>
      </w:pPr>
      <w:r>
        <w:object w:dxaOrig="19485" w:dyaOrig="8595" w14:anchorId="20A37C3F">
          <v:shape id="_x0000_i1032" type="#_x0000_t75" style="width:424.5pt;height:187.5pt" o:ole="">
            <v:imagedata r:id="rId45" o:title=""/>
          </v:shape>
          <o:OLEObject Type="Embed" ProgID="Visio.Drawing.15" ShapeID="_x0000_i1032" DrawAspect="Content" ObjectID="_1457779184" r:id="rId46"/>
        </w:object>
      </w:r>
    </w:p>
    <w:p w14:paraId="78E3D262" w14:textId="51CBF396" w:rsidR="009A2844" w:rsidRDefault="009A2844" w:rsidP="009A2844">
      <w:pPr>
        <w:pStyle w:val="Caption"/>
        <w:jc w:val="center"/>
      </w:pPr>
      <w:bookmarkStart w:id="194" w:name="_Ref382226709"/>
      <w:bookmarkStart w:id="195" w:name="_Toc382771708"/>
      <w:r w:rsidRPr="009A2844">
        <w:rPr>
          <w:b/>
        </w:rPr>
        <w:t xml:space="preserve">Figure </w:t>
      </w:r>
      <w:r w:rsidRPr="009A2844">
        <w:rPr>
          <w:b/>
        </w:rPr>
        <w:fldChar w:fldCharType="begin"/>
      </w:r>
      <w:r w:rsidRPr="009A2844">
        <w:rPr>
          <w:b/>
        </w:rPr>
        <w:instrText xml:space="preserve"> SEQ Figure \* ARABIC </w:instrText>
      </w:r>
      <w:r w:rsidRPr="009A2844">
        <w:rPr>
          <w:b/>
        </w:rPr>
        <w:fldChar w:fldCharType="separate"/>
      </w:r>
      <w:r w:rsidR="00EA324E">
        <w:rPr>
          <w:b/>
          <w:noProof/>
        </w:rPr>
        <w:t>23</w:t>
      </w:r>
      <w:r w:rsidRPr="009A2844">
        <w:rPr>
          <w:b/>
        </w:rPr>
        <w:fldChar w:fldCharType="end"/>
      </w:r>
      <w:bookmarkEnd w:id="194"/>
      <w:r w:rsidRPr="009A2844">
        <w:rPr>
          <w:b/>
        </w:rPr>
        <w:t>.</w:t>
      </w:r>
      <w:r>
        <w:t xml:space="preserve"> Low and high-level game commands.</w:t>
      </w:r>
      <w:bookmarkEnd w:id="195"/>
    </w:p>
    <w:p w14:paraId="027923DE" w14:textId="19E7B349" w:rsidR="0003075C" w:rsidRDefault="009A2844" w:rsidP="00DC7B14">
      <w:r>
        <w:t xml:space="preserve">The low-level game command, on the other hand, is much simpler: it is just an enumeration value used to represent a game command. Usually, for each low-level game command there will be one or more high-level game commands – more are </w:t>
      </w:r>
      <w:r>
        <w:lastRenderedPageBreak/>
        <w:t xml:space="preserve">required for commands which require states (such as continuous </w:t>
      </w:r>
      <w:r w:rsidR="00E261F6">
        <w:t>walking</w:t>
      </w:r>
      <w:r>
        <w:t xml:space="preserve"> when the player holds down a button).</w:t>
      </w:r>
    </w:p>
    <w:p w14:paraId="7C61A142" w14:textId="64B508B1" w:rsidR="0003075C" w:rsidRDefault="009A2844" w:rsidP="00DC7B14">
      <w:r>
        <w:t xml:space="preserve">As </w:t>
      </w:r>
      <w:r>
        <w:fldChar w:fldCharType="begin"/>
      </w:r>
      <w:r>
        <w:instrText xml:space="preserve"> REF _Ref382226709 \h </w:instrText>
      </w:r>
      <w:r>
        <w:fldChar w:fldCharType="separate"/>
      </w:r>
      <w:r w:rsidR="00EA324E" w:rsidRPr="009A2844">
        <w:rPr>
          <w:b/>
        </w:rPr>
        <w:t xml:space="preserve">Figure </w:t>
      </w:r>
      <w:r w:rsidR="00EA324E">
        <w:rPr>
          <w:b/>
          <w:noProof/>
        </w:rPr>
        <w:t>23</w:t>
      </w:r>
      <w:r>
        <w:fldChar w:fldCharType="end"/>
      </w:r>
      <w:r>
        <w:t xml:space="preserve"> suggests, the low-level command is translated into a high-level command. Thus, its goal is not to act as a real command; rather, it is to act as a command stub. The low-level command is a stub for </w:t>
      </w:r>
      <w:r w:rsidR="001A0396">
        <w:t xml:space="preserve">data-driven </w:t>
      </w:r>
      <w:r>
        <w:t xml:space="preserve">input mapping (discussed in Section </w:t>
      </w:r>
      <w:r>
        <w:fldChar w:fldCharType="begin"/>
      </w:r>
      <w:r>
        <w:instrText xml:space="preserve"> REF _Ref381199980 \r \h </w:instrText>
      </w:r>
      <w:r>
        <w:fldChar w:fldCharType="separate"/>
      </w:r>
      <w:r w:rsidR="00EA324E">
        <w:t>5.2</w:t>
      </w:r>
      <w:r>
        <w:fldChar w:fldCharType="end"/>
      </w:r>
      <w:r>
        <w:t>).</w:t>
      </w:r>
      <w:r w:rsidR="001A0396">
        <w:t xml:space="preserve"> It allows using different buttons, keys or even devices to issue the same high-level command without changing the game implementation.</w:t>
      </w:r>
    </w:p>
    <w:p w14:paraId="03951E68" w14:textId="77777777" w:rsidR="00DC7B14" w:rsidRDefault="00DC7B14" w:rsidP="00DC7B14">
      <w:pPr>
        <w:pStyle w:val="Heading3"/>
      </w:pPr>
      <w:bookmarkStart w:id="196" w:name="_Toc382771625"/>
      <w:r>
        <w:t>Architecture</w:t>
      </w:r>
      <w:bookmarkEnd w:id="196"/>
    </w:p>
    <w:p w14:paraId="0ABC2179" w14:textId="6300675C" w:rsidR="00DC7B14" w:rsidRDefault="00E261F6" w:rsidP="00DC7B14">
      <w:r>
        <w:t xml:space="preserve">The high-level </w:t>
      </w:r>
      <w:r w:rsidRPr="00E261F6">
        <w:rPr>
          <w:rStyle w:val="ComputerCode"/>
        </w:rPr>
        <w:t>GameCommand</w:t>
      </w:r>
      <w:r>
        <w:t xml:space="preserve"> is implemented as an </w:t>
      </w:r>
      <w:r w:rsidRPr="00E261F6">
        <w:rPr>
          <w:rStyle w:val="ComputerCode"/>
        </w:rPr>
        <w:t>IEventData</w:t>
      </w:r>
      <w:r>
        <w:t xml:space="preserve"> class. Section </w:t>
      </w:r>
      <w:r>
        <w:fldChar w:fldCharType="begin"/>
      </w:r>
      <w:r>
        <w:instrText xml:space="preserve"> REF _Ref382227338 \r \h </w:instrText>
      </w:r>
      <w:r>
        <w:fldChar w:fldCharType="separate"/>
      </w:r>
      <w:r w:rsidR="00EA324E">
        <w:t>4.4.3</w:t>
      </w:r>
      <w:r>
        <w:fldChar w:fldCharType="end"/>
      </w:r>
      <w:r>
        <w:t xml:space="preserve"> describes its architecture.</w:t>
      </w:r>
    </w:p>
    <w:p w14:paraId="218A0E57" w14:textId="2521AB39" w:rsidR="00E261F6" w:rsidRDefault="00E261F6" w:rsidP="00DC7B14">
      <w:r>
        <w:t xml:space="preserve">The low-level command is much simpler. It is only an integer value, represented as one of three different enumerations: </w:t>
      </w:r>
      <w:r w:rsidRPr="004C61DD">
        <w:rPr>
          <w:rStyle w:val="ComputerCode"/>
        </w:rPr>
        <w:t>Action</w:t>
      </w:r>
      <w:r>
        <w:t xml:space="preserve">, </w:t>
      </w:r>
      <w:r w:rsidRPr="004C61DD">
        <w:rPr>
          <w:rStyle w:val="ComputerCode"/>
        </w:rPr>
        <w:t>State</w:t>
      </w:r>
      <w:r>
        <w:t xml:space="preserve"> and </w:t>
      </w:r>
      <w:r w:rsidRPr="004C61DD">
        <w:rPr>
          <w:rStyle w:val="ComputerCode"/>
        </w:rPr>
        <w:t>Range</w:t>
      </w:r>
      <w:r>
        <w:t xml:space="preserve"> (</w:t>
      </w:r>
      <w:r>
        <w:fldChar w:fldCharType="begin"/>
      </w:r>
      <w:r>
        <w:instrText xml:space="preserve"> REF _Ref382227388 \h </w:instrText>
      </w:r>
      <w:r>
        <w:fldChar w:fldCharType="separate"/>
      </w:r>
      <w:r w:rsidR="00EA324E" w:rsidRPr="00D43686">
        <w:rPr>
          <w:b/>
        </w:rPr>
        <w:t xml:space="preserve">Figure </w:t>
      </w:r>
      <w:r w:rsidR="00EA324E">
        <w:rPr>
          <w:b/>
          <w:noProof/>
        </w:rPr>
        <w:t>24</w:t>
      </w:r>
      <w:r>
        <w:fldChar w:fldCharType="end"/>
      </w:r>
      <w:r>
        <w:t xml:space="preserve">). The developers should choose the most appropriate one for their needs according to the </w:t>
      </w:r>
      <w:r w:rsidR="004C61DD">
        <w:t>input device used.</w:t>
      </w:r>
    </w:p>
    <w:p w14:paraId="2504FFB4" w14:textId="77777777" w:rsidR="00D43686" w:rsidRDefault="006B05AA" w:rsidP="00D43686">
      <w:pPr>
        <w:keepNext/>
        <w:jc w:val="center"/>
      </w:pPr>
      <w:commentRangeStart w:id="197"/>
      <w:r w:rsidRPr="006B05AA">
        <w:rPr>
          <w:noProof/>
          <w:lang w:val="pt-BR" w:eastAsia="pt-BR"/>
        </w:rPr>
        <w:drawing>
          <wp:inline distT="0" distB="0" distL="0" distR="0" wp14:anchorId="6059C899" wp14:editId="0F73C74E">
            <wp:extent cx="1562100" cy="704850"/>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562100" cy="704850"/>
                    </a:xfrm>
                    <a:prstGeom prst="rect">
                      <a:avLst/>
                    </a:prstGeom>
                    <a:noFill/>
                    <a:ln>
                      <a:noFill/>
                    </a:ln>
                  </pic:spPr>
                </pic:pic>
              </a:graphicData>
            </a:graphic>
          </wp:inline>
        </w:drawing>
      </w:r>
      <w:commentRangeEnd w:id="197"/>
      <w:r w:rsidR="00E261F6">
        <w:rPr>
          <w:rStyle w:val="CommentReference"/>
        </w:rPr>
        <w:commentReference w:id="197"/>
      </w:r>
    </w:p>
    <w:p w14:paraId="79F09EFC" w14:textId="58773976" w:rsidR="006B05AA" w:rsidRDefault="00D43686" w:rsidP="00D43686">
      <w:pPr>
        <w:pStyle w:val="Caption"/>
        <w:jc w:val="center"/>
      </w:pPr>
      <w:bookmarkStart w:id="198" w:name="_Ref382227388"/>
      <w:bookmarkStart w:id="199" w:name="_Toc382771709"/>
      <w:r w:rsidRPr="00D43686">
        <w:rPr>
          <w:b/>
        </w:rPr>
        <w:t xml:space="preserve">Figure </w:t>
      </w:r>
      <w:r w:rsidRPr="00D43686">
        <w:rPr>
          <w:b/>
        </w:rPr>
        <w:fldChar w:fldCharType="begin"/>
      </w:r>
      <w:r w:rsidRPr="00D43686">
        <w:rPr>
          <w:b/>
        </w:rPr>
        <w:instrText xml:space="preserve"> SEQ Figure \* ARABIC </w:instrText>
      </w:r>
      <w:r w:rsidRPr="00D43686">
        <w:rPr>
          <w:b/>
        </w:rPr>
        <w:fldChar w:fldCharType="separate"/>
      </w:r>
      <w:r w:rsidR="00EA324E">
        <w:rPr>
          <w:b/>
          <w:noProof/>
        </w:rPr>
        <w:t>24</w:t>
      </w:r>
      <w:r w:rsidRPr="00D43686">
        <w:rPr>
          <w:b/>
        </w:rPr>
        <w:fldChar w:fldCharType="end"/>
      </w:r>
      <w:bookmarkEnd w:id="198"/>
      <w:r w:rsidRPr="00D43686">
        <w:rPr>
          <w:b/>
        </w:rPr>
        <w:t>.</w:t>
      </w:r>
      <w:r>
        <w:t xml:space="preserve"> The low-level game command is a simple value.</w:t>
      </w:r>
      <w:bookmarkEnd w:id="199"/>
    </w:p>
    <w:p w14:paraId="5A80BDBC" w14:textId="4631B7D8" w:rsidR="004C61DD" w:rsidRDefault="004C61DD" w:rsidP="00DC7B14">
      <w:r w:rsidRPr="004C61DD">
        <w:rPr>
          <w:rStyle w:val="ComputerCode"/>
        </w:rPr>
        <w:t>Action</w:t>
      </w:r>
      <w:r>
        <w:t>s are single time game commands that do not need to store state information. As they are performed only once, regardless of whether the player kept holding the button or not, they are suitable for single, slow-paced game commands. To perform an Action again, it is necessary to release the button and press it again. This kind of low-level command needs only a single high-level game command.</w:t>
      </w:r>
    </w:p>
    <w:p w14:paraId="5E2E2CBB" w14:textId="744FDD66" w:rsidR="004C61DD" w:rsidRDefault="004C61DD" w:rsidP="00DC7B14">
      <w:r w:rsidRPr="004C61DD">
        <w:rPr>
          <w:rStyle w:val="ComputerCode"/>
        </w:rPr>
        <w:t>State</w:t>
      </w:r>
      <w:r>
        <w:t xml:space="preserve">s are game commands that requires state information. Although they can be more complex, </w:t>
      </w:r>
      <w:r w:rsidRPr="004C61DD">
        <w:rPr>
          <w:rStyle w:val="ComputerCode"/>
        </w:rPr>
        <w:t>State</w:t>
      </w:r>
      <w:r>
        <w:t xml:space="preserve">s are usually similar to on/off switches: they are either enabled or disabled. </w:t>
      </w:r>
      <w:r w:rsidR="00973A57">
        <w:t xml:space="preserve">Thus, it is usually necessary to have two or more high-level game commands for each </w:t>
      </w:r>
      <w:r w:rsidR="00973A57" w:rsidRPr="00973A57">
        <w:rPr>
          <w:rStyle w:val="ComputerCode"/>
        </w:rPr>
        <w:t>State</w:t>
      </w:r>
      <w:r w:rsidR="00973A57">
        <w:t xml:space="preserve">: for instance, a </w:t>
      </w:r>
      <w:r w:rsidR="00973A57" w:rsidRPr="00973A57">
        <w:rPr>
          <w:rStyle w:val="ComputerCode"/>
        </w:rPr>
        <w:t>CommandEnabled</w:t>
      </w:r>
      <w:r w:rsidR="00973A57">
        <w:t xml:space="preserve"> and a </w:t>
      </w:r>
      <w:r w:rsidR="00973A57" w:rsidRPr="00973A57">
        <w:rPr>
          <w:rStyle w:val="ComputerCode"/>
        </w:rPr>
        <w:t>CommandDisabled</w:t>
      </w:r>
      <w:r w:rsidR="00973A57">
        <w:t xml:space="preserve"> event. </w:t>
      </w:r>
      <w:r w:rsidR="00973A57" w:rsidRPr="00973A57">
        <w:rPr>
          <w:rStyle w:val="ComputerCode"/>
        </w:rPr>
        <w:t>State</w:t>
      </w:r>
      <w:r w:rsidR="00973A57">
        <w:t>s are useful for continuous game commands performed with non-analog devices, such as running using a keyboard as input device.</w:t>
      </w:r>
    </w:p>
    <w:p w14:paraId="1F1034B1" w14:textId="24ECBC75" w:rsidR="006B05AA" w:rsidRDefault="004C61DD" w:rsidP="00DC7B14">
      <w:r w:rsidRPr="00973A57">
        <w:rPr>
          <w:rStyle w:val="ComputerCode"/>
        </w:rPr>
        <w:t>Range</w:t>
      </w:r>
      <w:r>
        <w:t>s are</w:t>
      </w:r>
      <w:r w:rsidR="00973A57">
        <w:t xml:space="preserve"> for </w:t>
      </w:r>
      <w:r w:rsidR="000B2832">
        <w:t>devices that</w:t>
      </w:r>
      <w:r w:rsidR="00973A57">
        <w:t xml:space="preserve"> map its input values in ranges (for instance, analog devices which bases the position from two axes values ranging from -1.0 to 1.0)</w:t>
      </w:r>
      <w:r>
        <w:t>.</w:t>
      </w:r>
      <w:r w:rsidR="00973A57">
        <w:t xml:space="preserve"> </w:t>
      </w:r>
      <w:r w:rsidR="00973A57" w:rsidRPr="00973A57">
        <w:rPr>
          <w:rStyle w:val="ComputerCode"/>
        </w:rPr>
        <w:t>Range</w:t>
      </w:r>
      <w:r w:rsidR="00973A57">
        <w:t>s are useful to continuous game commands performed with analog devices.</w:t>
      </w:r>
    </w:p>
    <w:p w14:paraId="694F8306" w14:textId="79A6FE62" w:rsidR="00111BB6" w:rsidRDefault="00111BB6" w:rsidP="00DC7B14">
      <w:r w:rsidRPr="004C61DD">
        <w:rPr>
          <w:rStyle w:val="ComputerCode"/>
        </w:rPr>
        <w:t>Action</w:t>
      </w:r>
      <w:r>
        <w:t xml:space="preserve">, </w:t>
      </w:r>
      <w:r w:rsidRPr="004C61DD">
        <w:rPr>
          <w:rStyle w:val="ComputerCode"/>
        </w:rPr>
        <w:t>State</w:t>
      </w:r>
      <w:r>
        <w:t xml:space="preserve"> and </w:t>
      </w:r>
      <w:r w:rsidRPr="004C61DD">
        <w:rPr>
          <w:rStyle w:val="ComputerCode"/>
        </w:rPr>
        <w:t>Range</w:t>
      </w:r>
      <w:r>
        <w:t xml:space="preserve"> are detailed in Section </w:t>
      </w:r>
      <w:r>
        <w:fldChar w:fldCharType="begin"/>
      </w:r>
      <w:r>
        <w:instrText xml:space="preserve"> REF _Ref381199980 \r \h </w:instrText>
      </w:r>
      <w:r>
        <w:fldChar w:fldCharType="separate"/>
      </w:r>
      <w:r w:rsidR="00EA324E">
        <w:t>5.2</w:t>
      </w:r>
      <w:r>
        <w:fldChar w:fldCharType="end"/>
      </w:r>
      <w:r>
        <w:t>, as they depend on input devices.</w:t>
      </w:r>
    </w:p>
    <w:p w14:paraId="6E5CE071" w14:textId="77777777" w:rsidR="00DC7B14" w:rsidRDefault="00DC7B14" w:rsidP="00DC7B14">
      <w:pPr>
        <w:pStyle w:val="Heading3"/>
      </w:pPr>
      <w:bookmarkStart w:id="200" w:name="_Ref382227338"/>
      <w:bookmarkStart w:id="201" w:name="_Toc382771626"/>
      <w:r>
        <w:t>Run-Time</w:t>
      </w:r>
      <w:bookmarkEnd w:id="200"/>
      <w:bookmarkEnd w:id="201"/>
    </w:p>
    <w:p w14:paraId="1F9B15B3" w14:textId="28D08469" w:rsidR="00DC7B14" w:rsidRDefault="00973A57" w:rsidP="00DC7B14">
      <w:r>
        <w:t xml:space="preserve">The high-level game command run-time is similar to the event one (Section </w:t>
      </w:r>
      <w:r>
        <w:fldChar w:fldCharType="begin"/>
      </w:r>
      <w:r>
        <w:instrText xml:space="preserve"> REF _Ref382217705 \r \h </w:instrText>
      </w:r>
      <w:r>
        <w:fldChar w:fldCharType="separate"/>
      </w:r>
      <w:r w:rsidR="00EA324E">
        <w:t>4.3.3</w:t>
      </w:r>
      <w:r>
        <w:fldChar w:fldCharType="end"/>
      </w:r>
      <w:r>
        <w:t>).</w:t>
      </w:r>
      <w:r w:rsidR="00111BB6">
        <w:t xml:space="preserve"> The low-level runtime is easier to understand with an example, as it mostly maps a low-level action performed to a high-level game command. Refer to Section </w:t>
      </w:r>
      <w:r w:rsidR="00111BB6">
        <w:fldChar w:fldCharType="begin"/>
      </w:r>
      <w:r w:rsidR="00111BB6">
        <w:instrText xml:space="preserve"> REF _Ref381199980 \r \h </w:instrText>
      </w:r>
      <w:r w:rsidR="00111BB6">
        <w:fldChar w:fldCharType="separate"/>
      </w:r>
      <w:r w:rsidR="00EA324E">
        <w:t>5.2</w:t>
      </w:r>
      <w:r w:rsidR="00111BB6">
        <w:fldChar w:fldCharType="end"/>
      </w:r>
      <w:r w:rsidR="00111BB6">
        <w:t xml:space="preserve"> for more details.</w:t>
      </w:r>
    </w:p>
    <w:p w14:paraId="295A8102" w14:textId="77777777" w:rsidR="00170376" w:rsidRDefault="00170376" w:rsidP="00170376">
      <w:pPr>
        <w:pStyle w:val="Heading3"/>
      </w:pPr>
      <w:bookmarkStart w:id="202" w:name="_Toc382771627"/>
      <w:r>
        <w:lastRenderedPageBreak/>
        <w:t>Example</w:t>
      </w:r>
      <w:bookmarkEnd w:id="202"/>
    </w:p>
    <w:p w14:paraId="390C5660" w14:textId="50B20C74" w:rsidR="00170376" w:rsidRPr="00DC7B14" w:rsidRDefault="00111BB6" w:rsidP="00DC7B14">
      <w:r>
        <w:t>Let us suppose a human controller to a Ping-Pong game. It may use a state for a move down low-level command and two high-level events for moving the paddle (</w:t>
      </w:r>
      <w:r w:rsidRPr="00111BB6">
        <w:rPr>
          <w:rStyle w:val="ComputerCode"/>
        </w:rPr>
        <w:t>MovePaddle</w:t>
      </w:r>
      <w:r>
        <w:t xml:space="preserve"> and </w:t>
      </w:r>
      <w:r w:rsidRPr="00111BB6">
        <w:rPr>
          <w:rStyle w:val="ComputerCode"/>
        </w:rPr>
        <w:t>StopPaddle</w:t>
      </w:r>
      <w:r>
        <w:t xml:space="preserve">). A possible implementation for this example is outlined in </w:t>
      </w:r>
      <w:r w:rsidR="002C7C2E">
        <w:fldChar w:fldCharType="begin"/>
      </w:r>
      <w:r w:rsidR="002C7C2E">
        <w:instrText xml:space="preserve"> REF _Ref382229852 \h </w:instrText>
      </w:r>
      <w:r w:rsidR="002C7C2E">
        <w:fldChar w:fldCharType="separate"/>
      </w:r>
      <w:r w:rsidR="00EA324E" w:rsidRPr="002C7C2E">
        <w:rPr>
          <w:b/>
        </w:rPr>
        <w:t xml:space="preserve">Listing </w:t>
      </w:r>
      <w:r w:rsidR="00EA324E">
        <w:rPr>
          <w:b/>
          <w:noProof/>
        </w:rPr>
        <w:t>26</w:t>
      </w:r>
      <w:r w:rsidR="002C7C2E">
        <w:fldChar w:fldCharType="end"/>
      </w:r>
      <w:r>
        <w:t>.</w:t>
      </w:r>
    </w:p>
    <w:p w14:paraId="7F6EAA26" w14:textId="0285FE8A" w:rsidR="002C7C2E" w:rsidRDefault="002C7C2E" w:rsidP="002C7C2E">
      <w:pPr>
        <w:pStyle w:val="Caption"/>
        <w:keepNext/>
        <w:jc w:val="center"/>
      </w:pPr>
      <w:bookmarkStart w:id="203" w:name="_Ref382229852"/>
      <w:bookmarkStart w:id="204" w:name="_Toc382771751"/>
      <w:r w:rsidRPr="002C7C2E">
        <w:rPr>
          <w:b/>
        </w:rPr>
        <w:t xml:space="preserve">Listing </w:t>
      </w:r>
      <w:r w:rsidRPr="002C7C2E">
        <w:rPr>
          <w:b/>
        </w:rPr>
        <w:fldChar w:fldCharType="begin"/>
      </w:r>
      <w:r w:rsidRPr="002C7C2E">
        <w:rPr>
          <w:b/>
        </w:rPr>
        <w:instrText xml:space="preserve"> SEQ Listing \* ARABIC </w:instrText>
      </w:r>
      <w:r w:rsidRPr="002C7C2E">
        <w:rPr>
          <w:b/>
        </w:rPr>
        <w:fldChar w:fldCharType="separate"/>
      </w:r>
      <w:r w:rsidR="00EA324E">
        <w:rPr>
          <w:b/>
          <w:noProof/>
        </w:rPr>
        <w:t>26</w:t>
      </w:r>
      <w:r w:rsidRPr="002C7C2E">
        <w:rPr>
          <w:b/>
        </w:rPr>
        <w:fldChar w:fldCharType="end"/>
      </w:r>
      <w:bookmarkEnd w:id="203"/>
      <w:r w:rsidRPr="002C7C2E">
        <w:rPr>
          <w:b/>
        </w:rPr>
        <w:t>.</w:t>
      </w:r>
      <w:r>
        <w:t xml:space="preserve"> An example of using game commands.</w:t>
      </w:r>
      <w:bookmarkEnd w:id="204"/>
    </w:p>
    <w:tbl>
      <w:tblPr>
        <w:tblStyle w:val="TableGrid"/>
        <w:tblW w:w="0" w:type="auto"/>
        <w:tblLook w:val="04A0" w:firstRow="1" w:lastRow="0" w:firstColumn="1" w:lastColumn="0" w:noHBand="0" w:noVBand="1"/>
      </w:tblPr>
      <w:tblGrid>
        <w:gridCol w:w="8494"/>
      </w:tblGrid>
      <w:tr w:rsidR="00111BB6" w14:paraId="6F08E14D" w14:textId="77777777" w:rsidTr="00111BB6">
        <w:tc>
          <w:tcPr>
            <w:tcW w:w="8494" w:type="dxa"/>
          </w:tcPr>
          <w:p w14:paraId="692C5D68" w14:textId="77777777" w:rsidR="004354F0" w:rsidRPr="004354F0" w:rsidRDefault="004354F0" w:rsidP="004354F0">
            <w:pPr>
              <w:rPr>
                <w:rStyle w:val="ComputerCode"/>
              </w:rPr>
            </w:pPr>
            <w:r w:rsidRPr="004354F0">
              <w:rPr>
                <w:rStyle w:val="ComputerCode"/>
              </w:rPr>
              <w:t>#include &lt;Engine/GameController/GameController.h&gt;</w:t>
            </w:r>
          </w:p>
          <w:p w14:paraId="660842CF" w14:textId="77777777" w:rsidR="004354F0" w:rsidRPr="004354F0" w:rsidRDefault="004354F0" w:rsidP="004354F0">
            <w:pPr>
              <w:rPr>
                <w:rStyle w:val="ComputerCode"/>
              </w:rPr>
            </w:pPr>
          </w:p>
          <w:p w14:paraId="65F7EBD8" w14:textId="77777777" w:rsidR="004354F0" w:rsidRPr="004354F0" w:rsidRDefault="004354F0" w:rsidP="004354F0">
            <w:pPr>
              <w:rPr>
                <w:rStyle w:val="ComputerCode"/>
              </w:rPr>
            </w:pPr>
            <w:r w:rsidRPr="004354F0">
              <w:rPr>
                <w:rStyle w:val="ComputerCode"/>
              </w:rPr>
              <w:t>#include &lt;Core/PlayerProfile/GraphicalPreferences.h&gt;</w:t>
            </w:r>
          </w:p>
          <w:p w14:paraId="731FA5D7" w14:textId="77777777" w:rsidR="004354F0" w:rsidRPr="004354F0" w:rsidRDefault="004354F0" w:rsidP="004354F0">
            <w:pPr>
              <w:rPr>
                <w:rStyle w:val="ComputerCode"/>
              </w:rPr>
            </w:pPr>
          </w:p>
          <w:p w14:paraId="202A2A49" w14:textId="77777777" w:rsidR="004354F0" w:rsidRPr="004354F0" w:rsidRDefault="004354F0" w:rsidP="004354F0">
            <w:pPr>
              <w:rPr>
                <w:rStyle w:val="ComputerCode"/>
              </w:rPr>
            </w:pPr>
            <w:r w:rsidRPr="004354F0">
              <w:rPr>
                <w:rStyle w:val="ComputerCode"/>
              </w:rPr>
              <w:t>#include &lt;IO/Input/InputDevice/Implementation/OIS/OISMouse.h&gt;</w:t>
            </w:r>
          </w:p>
          <w:p w14:paraId="7A662148" w14:textId="0CA4EBB1" w:rsidR="004354F0" w:rsidRDefault="004354F0" w:rsidP="004354F0">
            <w:pPr>
              <w:rPr>
                <w:rStyle w:val="ComputerCode"/>
              </w:rPr>
            </w:pPr>
            <w:r w:rsidRPr="004354F0">
              <w:rPr>
                <w:rStyle w:val="ComputerCode"/>
              </w:rPr>
              <w:t>#include &lt;IO/Input/InputDevice/Implementation/OIS/OISKeyboard.h&gt;</w:t>
            </w:r>
          </w:p>
          <w:p w14:paraId="3B17B41A" w14:textId="77777777" w:rsidR="004354F0" w:rsidRDefault="004354F0" w:rsidP="00111BB6">
            <w:pPr>
              <w:rPr>
                <w:rStyle w:val="ComputerCode"/>
              </w:rPr>
            </w:pPr>
          </w:p>
          <w:p w14:paraId="6063D032" w14:textId="77777777" w:rsidR="00111BB6" w:rsidRPr="00111BB6" w:rsidRDefault="00111BB6" w:rsidP="00111BB6">
            <w:pPr>
              <w:rPr>
                <w:rStyle w:val="ComputerCode"/>
              </w:rPr>
            </w:pPr>
            <w:r w:rsidRPr="00111BB6">
              <w:rPr>
                <w:rStyle w:val="ComputerCode"/>
              </w:rPr>
              <w:t>enum class uge::InputMapping::State : unsigned int</w:t>
            </w:r>
          </w:p>
          <w:p w14:paraId="703708F8" w14:textId="77777777" w:rsidR="00111BB6" w:rsidRPr="00111BB6" w:rsidRDefault="00111BB6" w:rsidP="00111BB6">
            <w:pPr>
              <w:rPr>
                <w:rStyle w:val="ComputerCode"/>
              </w:rPr>
            </w:pPr>
            <w:r w:rsidRPr="00111BB6">
              <w:rPr>
                <w:rStyle w:val="ComputerCode"/>
              </w:rPr>
              <w:t>{</w:t>
            </w:r>
          </w:p>
          <w:p w14:paraId="0A600723" w14:textId="77777777" w:rsidR="00111BB6" w:rsidRPr="00111BB6" w:rsidRDefault="00111BB6" w:rsidP="00111BB6">
            <w:pPr>
              <w:rPr>
                <w:rStyle w:val="ComputerCode"/>
              </w:rPr>
            </w:pPr>
            <w:r w:rsidRPr="00111BB6">
              <w:rPr>
                <w:rStyle w:val="ComputerCode"/>
              </w:rPr>
              <w:t xml:space="preserve">    Player1MoveUp,</w:t>
            </w:r>
          </w:p>
          <w:p w14:paraId="20FE72B4" w14:textId="77777777" w:rsidR="00111BB6" w:rsidRPr="00111BB6" w:rsidRDefault="00111BB6" w:rsidP="00111BB6">
            <w:pPr>
              <w:rPr>
                <w:rStyle w:val="ComputerCode"/>
              </w:rPr>
            </w:pPr>
            <w:r w:rsidRPr="00111BB6">
              <w:rPr>
                <w:rStyle w:val="ComputerCode"/>
              </w:rPr>
              <w:t xml:space="preserve">    Player1MoveDown,</w:t>
            </w:r>
          </w:p>
          <w:p w14:paraId="5C832494" w14:textId="77777777" w:rsidR="00111BB6" w:rsidRPr="00111BB6" w:rsidRDefault="00111BB6" w:rsidP="00111BB6">
            <w:pPr>
              <w:rPr>
                <w:rStyle w:val="ComputerCode"/>
              </w:rPr>
            </w:pPr>
            <w:r w:rsidRPr="00111BB6">
              <w:rPr>
                <w:rStyle w:val="ComputerCode"/>
              </w:rPr>
              <w:t xml:space="preserve">    Player2MoveUp,</w:t>
            </w:r>
          </w:p>
          <w:p w14:paraId="2E1F1CA8" w14:textId="77777777" w:rsidR="00111BB6" w:rsidRPr="00111BB6" w:rsidRDefault="00111BB6" w:rsidP="00111BB6">
            <w:pPr>
              <w:rPr>
                <w:rStyle w:val="ComputerCode"/>
              </w:rPr>
            </w:pPr>
            <w:r w:rsidRPr="00111BB6">
              <w:rPr>
                <w:rStyle w:val="ComputerCode"/>
              </w:rPr>
              <w:t xml:space="preserve">    Player2MoveDown</w:t>
            </w:r>
          </w:p>
          <w:p w14:paraId="2B21730B" w14:textId="77777777" w:rsidR="00111BB6" w:rsidRPr="00111BB6" w:rsidRDefault="00111BB6" w:rsidP="00111BB6">
            <w:pPr>
              <w:rPr>
                <w:rStyle w:val="ComputerCode"/>
              </w:rPr>
            </w:pPr>
            <w:r w:rsidRPr="00111BB6">
              <w:rPr>
                <w:rStyle w:val="ComputerCode"/>
              </w:rPr>
              <w:t>};</w:t>
            </w:r>
          </w:p>
          <w:p w14:paraId="3D47408B" w14:textId="77777777" w:rsidR="00111BB6" w:rsidRPr="00111BB6" w:rsidRDefault="00111BB6" w:rsidP="00111BB6">
            <w:pPr>
              <w:rPr>
                <w:rStyle w:val="ComputerCode"/>
              </w:rPr>
            </w:pPr>
          </w:p>
          <w:p w14:paraId="39C36DBF" w14:textId="77777777" w:rsidR="00111BB6" w:rsidRPr="00111BB6" w:rsidRDefault="00111BB6" w:rsidP="00111BB6">
            <w:pPr>
              <w:rPr>
                <w:rStyle w:val="ComputerCode"/>
              </w:rPr>
            </w:pPr>
            <w:r w:rsidRPr="00111BB6">
              <w:rPr>
                <w:rStyle w:val="ComputerCode"/>
              </w:rPr>
              <w:t>class Controller</w:t>
            </w:r>
          </w:p>
          <w:p w14:paraId="1956123A" w14:textId="77777777" w:rsidR="00111BB6" w:rsidRPr="00111BB6" w:rsidRDefault="00111BB6" w:rsidP="00111BB6">
            <w:pPr>
              <w:rPr>
                <w:rStyle w:val="ComputerCode"/>
              </w:rPr>
            </w:pPr>
            <w:r w:rsidRPr="00111BB6">
              <w:rPr>
                <w:rStyle w:val="ComputerCode"/>
              </w:rPr>
              <w:t>{</w:t>
            </w:r>
          </w:p>
          <w:p w14:paraId="16060CBF" w14:textId="77777777" w:rsidR="00111BB6" w:rsidRPr="00111BB6" w:rsidRDefault="00111BB6" w:rsidP="00111BB6">
            <w:pPr>
              <w:rPr>
                <w:rStyle w:val="ComputerCode"/>
              </w:rPr>
            </w:pPr>
            <w:r w:rsidRPr="00111BB6">
              <w:rPr>
                <w:rStyle w:val="ComputerCode"/>
              </w:rPr>
              <w:t>public:</w:t>
            </w:r>
          </w:p>
          <w:p w14:paraId="0123AE6B" w14:textId="77777777" w:rsidR="00111BB6" w:rsidRPr="00111BB6" w:rsidRDefault="00111BB6" w:rsidP="00111BB6">
            <w:pPr>
              <w:rPr>
                <w:rStyle w:val="ComputerCode"/>
              </w:rPr>
            </w:pPr>
            <w:r w:rsidRPr="00111BB6">
              <w:rPr>
                <w:rStyle w:val="ComputerCode"/>
              </w:rPr>
              <w:t xml:space="preserve">  void PongGameInputCallback(uge::InputMapping::MappedInput&amp; inputs)</w:t>
            </w:r>
          </w:p>
          <w:p w14:paraId="50E6E6BB" w14:textId="77777777" w:rsidR="00111BB6" w:rsidRPr="00111BB6" w:rsidRDefault="00111BB6" w:rsidP="00111BB6">
            <w:pPr>
              <w:rPr>
                <w:rStyle w:val="ComputerCode"/>
              </w:rPr>
            </w:pPr>
            <w:r w:rsidRPr="00111BB6">
              <w:rPr>
                <w:rStyle w:val="ComputerCode"/>
              </w:rPr>
              <w:t xml:space="preserve">  {</w:t>
            </w:r>
          </w:p>
          <w:p w14:paraId="4548D029" w14:textId="69E3C5BB" w:rsidR="000B2832" w:rsidRDefault="00111BB6" w:rsidP="00111BB6">
            <w:pPr>
              <w:rPr>
                <w:rStyle w:val="ComputerCode"/>
              </w:rPr>
            </w:pPr>
            <w:r w:rsidRPr="00111BB6">
              <w:rPr>
                <w:rStyle w:val="ComputerCode"/>
              </w:rPr>
              <w:t xml:space="preserve">      bool bState =</w:t>
            </w:r>
            <w:r w:rsidR="000B2832">
              <w:rPr>
                <w:rStyle w:val="ComputerCode"/>
              </w:rPr>
              <w:t xml:space="preserve"> </w:t>
            </w:r>
            <w:r w:rsidRPr="00111BB6">
              <w:rPr>
                <w:rStyle w:val="ComputerCode"/>
              </w:rPr>
              <w:t>inputs.IsStateEnabled(</w:t>
            </w:r>
          </w:p>
          <w:p w14:paraId="452E860D" w14:textId="55637F8F" w:rsidR="00111BB6" w:rsidRPr="00111BB6" w:rsidRDefault="000B2832" w:rsidP="00111BB6">
            <w:pPr>
              <w:rPr>
                <w:rStyle w:val="ComputerCode"/>
              </w:rPr>
            </w:pPr>
            <w:r>
              <w:rPr>
                <w:rStyle w:val="ComputerCode"/>
              </w:rPr>
              <w:t xml:space="preserve">                       </w:t>
            </w:r>
            <w:r w:rsidR="00111BB6" w:rsidRPr="00111BB6">
              <w:rPr>
                <w:rStyle w:val="ComputerCode"/>
              </w:rPr>
              <w:t>uge::InputMapping::State::Player1MoveUp);</w:t>
            </w:r>
          </w:p>
          <w:p w14:paraId="24D9782A" w14:textId="77777777" w:rsidR="00111BB6" w:rsidRPr="00111BB6" w:rsidRDefault="00111BB6" w:rsidP="00111BB6">
            <w:pPr>
              <w:rPr>
                <w:rStyle w:val="ComputerCode"/>
              </w:rPr>
            </w:pPr>
            <w:r w:rsidRPr="00111BB6">
              <w:rPr>
                <w:rStyle w:val="ComputerCode"/>
              </w:rPr>
              <w:t xml:space="preserve">      if (bState != m_LastPlayer1MoveUp)</w:t>
            </w:r>
          </w:p>
          <w:p w14:paraId="45E3BC1F" w14:textId="77777777" w:rsidR="00111BB6" w:rsidRPr="00111BB6" w:rsidRDefault="00111BB6" w:rsidP="00111BB6">
            <w:pPr>
              <w:rPr>
                <w:rStyle w:val="ComputerCode"/>
              </w:rPr>
            </w:pPr>
            <w:r w:rsidRPr="00111BB6">
              <w:rPr>
                <w:rStyle w:val="ComputerCode"/>
              </w:rPr>
              <w:t xml:space="preserve">      {</w:t>
            </w:r>
          </w:p>
          <w:p w14:paraId="4CB4DB6F" w14:textId="77777777" w:rsidR="00111BB6" w:rsidRPr="00111BB6" w:rsidRDefault="00111BB6" w:rsidP="00111BB6">
            <w:pPr>
              <w:rPr>
                <w:rStyle w:val="ComputerCode"/>
              </w:rPr>
            </w:pPr>
            <w:r w:rsidRPr="00111BB6">
              <w:rPr>
                <w:rStyle w:val="ComputerCode"/>
              </w:rPr>
              <w:t xml:space="preserve">          if (bState)</w:t>
            </w:r>
          </w:p>
          <w:p w14:paraId="515319EC" w14:textId="77777777" w:rsidR="00111BB6" w:rsidRPr="00111BB6" w:rsidRDefault="00111BB6" w:rsidP="00111BB6">
            <w:pPr>
              <w:rPr>
                <w:rStyle w:val="ComputerCode"/>
              </w:rPr>
            </w:pPr>
            <w:r w:rsidRPr="00111BB6">
              <w:rPr>
                <w:rStyle w:val="ComputerCode"/>
              </w:rPr>
              <w:t xml:space="preserve">          {</w:t>
            </w:r>
          </w:p>
          <w:p w14:paraId="65218769" w14:textId="77777777" w:rsidR="000B2832" w:rsidRDefault="00111BB6" w:rsidP="00111BB6">
            <w:pPr>
              <w:rPr>
                <w:rStyle w:val="ComputerCode"/>
              </w:rPr>
            </w:pPr>
            <w:r w:rsidRPr="00111BB6">
              <w:rPr>
                <w:rStyle w:val="ComputerCode"/>
              </w:rPr>
              <w:t xml:space="preserve">              std::shared_ptr&lt;MovePaddle&gt; pEvent(</w:t>
            </w:r>
          </w:p>
          <w:p w14:paraId="7C166273" w14:textId="14B089B6" w:rsidR="00111BB6" w:rsidRPr="00111BB6" w:rsidRDefault="000B2832" w:rsidP="00111BB6">
            <w:pPr>
              <w:rPr>
                <w:rStyle w:val="ComputerCode"/>
              </w:rPr>
            </w:pPr>
            <w:r>
              <w:rPr>
                <w:rStyle w:val="ComputerCode"/>
              </w:rPr>
              <w:t xml:space="preserve">                        </w:t>
            </w:r>
            <w:r w:rsidR="00111BB6" w:rsidRPr="00111BB6">
              <w:rPr>
                <w:rStyle w:val="ComputerCode"/>
              </w:rPr>
              <w:t>LIB_NEW MovePaddle(m_ActorID, "Up"));</w:t>
            </w:r>
          </w:p>
          <w:p w14:paraId="01CBCF51" w14:textId="77777777" w:rsidR="00111BB6" w:rsidRPr="00111BB6" w:rsidRDefault="00111BB6" w:rsidP="00111BB6">
            <w:pPr>
              <w:rPr>
                <w:rStyle w:val="ComputerCode"/>
              </w:rPr>
            </w:pPr>
            <w:r w:rsidRPr="00111BB6">
              <w:rPr>
                <w:rStyle w:val="ComputerCode"/>
              </w:rPr>
              <w:t xml:space="preserve">              uge::IEventManager::Get()-&gt;vQueueEvent(pEvent);</w:t>
            </w:r>
          </w:p>
          <w:p w14:paraId="02DCFB85" w14:textId="77777777" w:rsidR="00111BB6" w:rsidRPr="00111BB6" w:rsidRDefault="00111BB6" w:rsidP="00111BB6">
            <w:pPr>
              <w:rPr>
                <w:rStyle w:val="ComputerCode"/>
              </w:rPr>
            </w:pPr>
            <w:r w:rsidRPr="00111BB6">
              <w:rPr>
                <w:rStyle w:val="ComputerCode"/>
              </w:rPr>
              <w:t xml:space="preserve">          }</w:t>
            </w:r>
          </w:p>
          <w:p w14:paraId="72A9CD6C" w14:textId="77777777" w:rsidR="00111BB6" w:rsidRPr="00111BB6" w:rsidRDefault="00111BB6" w:rsidP="00111BB6">
            <w:pPr>
              <w:rPr>
                <w:rStyle w:val="ComputerCode"/>
              </w:rPr>
            </w:pPr>
            <w:r w:rsidRPr="00111BB6">
              <w:rPr>
                <w:rStyle w:val="ComputerCode"/>
              </w:rPr>
              <w:t xml:space="preserve">          else</w:t>
            </w:r>
          </w:p>
          <w:p w14:paraId="773A8A3C" w14:textId="77777777" w:rsidR="00111BB6" w:rsidRPr="00111BB6" w:rsidRDefault="00111BB6" w:rsidP="00111BB6">
            <w:pPr>
              <w:rPr>
                <w:rStyle w:val="ComputerCode"/>
              </w:rPr>
            </w:pPr>
            <w:r w:rsidRPr="00111BB6">
              <w:rPr>
                <w:rStyle w:val="ComputerCode"/>
              </w:rPr>
              <w:t xml:space="preserve">          {</w:t>
            </w:r>
          </w:p>
          <w:p w14:paraId="539FCF00" w14:textId="77777777" w:rsidR="000B2832" w:rsidRDefault="00111BB6" w:rsidP="00111BB6">
            <w:pPr>
              <w:rPr>
                <w:rStyle w:val="ComputerCode"/>
              </w:rPr>
            </w:pPr>
            <w:r w:rsidRPr="00111BB6">
              <w:rPr>
                <w:rStyle w:val="ComputerCode"/>
              </w:rPr>
              <w:t xml:space="preserve">              std::shared_ptr&lt;StopPaddle&gt; pEvent(</w:t>
            </w:r>
          </w:p>
          <w:p w14:paraId="1BD608A0" w14:textId="6F9C0045" w:rsidR="00111BB6" w:rsidRPr="00111BB6" w:rsidRDefault="000B2832" w:rsidP="00111BB6">
            <w:pPr>
              <w:rPr>
                <w:rStyle w:val="ComputerCode"/>
              </w:rPr>
            </w:pPr>
            <w:r>
              <w:rPr>
                <w:rStyle w:val="ComputerCode"/>
              </w:rPr>
              <w:t xml:space="preserve">                        </w:t>
            </w:r>
            <w:r w:rsidR="00111BB6" w:rsidRPr="00111BB6">
              <w:rPr>
                <w:rStyle w:val="ComputerCode"/>
              </w:rPr>
              <w:t>LIB_NEW StopPaddle(m_ActorID));</w:t>
            </w:r>
          </w:p>
          <w:p w14:paraId="7D159A18" w14:textId="77777777" w:rsidR="00111BB6" w:rsidRPr="00111BB6" w:rsidRDefault="00111BB6" w:rsidP="00111BB6">
            <w:pPr>
              <w:rPr>
                <w:rStyle w:val="ComputerCode"/>
              </w:rPr>
            </w:pPr>
            <w:r w:rsidRPr="00111BB6">
              <w:rPr>
                <w:rStyle w:val="ComputerCode"/>
              </w:rPr>
              <w:t xml:space="preserve">              uge::IEventManager::Get()-&gt;vQueueEvent(pEvent);</w:t>
            </w:r>
          </w:p>
          <w:p w14:paraId="40C57EDC" w14:textId="77777777" w:rsidR="00111BB6" w:rsidRPr="00111BB6" w:rsidRDefault="00111BB6" w:rsidP="00111BB6">
            <w:pPr>
              <w:rPr>
                <w:rStyle w:val="ComputerCode"/>
              </w:rPr>
            </w:pPr>
            <w:r w:rsidRPr="00111BB6">
              <w:rPr>
                <w:rStyle w:val="ComputerCode"/>
              </w:rPr>
              <w:t xml:space="preserve">          }</w:t>
            </w:r>
          </w:p>
          <w:p w14:paraId="73A08660" w14:textId="77777777" w:rsidR="00111BB6" w:rsidRPr="00111BB6" w:rsidRDefault="00111BB6" w:rsidP="00111BB6">
            <w:pPr>
              <w:rPr>
                <w:rStyle w:val="ComputerCode"/>
              </w:rPr>
            </w:pPr>
          </w:p>
          <w:p w14:paraId="70500383" w14:textId="77777777" w:rsidR="00111BB6" w:rsidRPr="00111BB6" w:rsidRDefault="00111BB6" w:rsidP="00111BB6">
            <w:pPr>
              <w:rPr>
                <w:rStyle w:val="ComputerCode"/>
              </w:rPr>
            </w:pPr>
            <w:r w:rsidRPr="00111BB6">
              <w:rPr>
                <w:rStyle w:val="ComputerCode"/>
              </w:rPr>
              <w:t xml:space="preserve">          m_LastPlayer1MoveUp = bState;</w:t>
            </w:r>
          </w:p>
          <w:p w14:paraId="48A3B57F" w14:textId="77777777" w:rsidR="00111BB6" w:rsidRPr="00111BB6" w:rsidRDefault="00111BB6" w:rsidP="00111BB6">
            <w:pPr>
              <w:rPr>
                <w:rStyle w:val="ComputerCode"/>
              </w:rPr>
            </w:pPr>
            <w:r w:rsidRPr="00111BB6">
              <w:rPr>
                <w:rStyle w:val="ComputerCode"/>
              </w:rPr>
              <w:t xml:space="preserve">      }</w:t>
            </w:r>
          </w:p>
          <w:p w14:paraId="4B769B2F" w14:textId="77777777" w:rsidR="00111BB6" w:rsidRPr="00111BB6" w:rsidRDefault="00111BB6" w:rsidP="00111BB6">
            <w:pPr>
              <w:rPr>
                <w:rStyle w:val="ComputerCode"/>
              </w:rPr>
            </w:pPr>
            <w:r w:rsidRPr="00111BB6">
              <w:rPr>
                <w:rStyle w:val="ComputerCode"/>
              </w:rPr>
              <w:t xml:space="preserve">  }</w:t>
            </w:r>
          </w:p>
          <w:p w14:paraId="202C2FF2" w14:textId="77777777" w:rsidR="00111BB6" w:rsidRPr="00111BB6" w:rsidRDefault="00111BB6" w:rsidP="00111BB6">
            <w:pPr>
              <w:rPr>
                <w:rStyle w:val="ComputerCode"/>
              </w:rPr>
            </w:pPr>
          </w:p>
          <w:p w14:paraId="5A381088" w14:textId="77777777" w:rsidR="00111BB6" w:rsidRPr="00111BB6" w:rsidRDefault="00111BB6" w:rsidP="00111BB6">
            <w:pPr>
              <w:rPr>
                <w:rStyle w:val="ComputerCode"/>
              </w:rPr>
            </w:pPr>
            <w:r w:rsidRPr="00111BB6">
              <w:rPr>
                <w:rStyle w:val="ComputerCode"/>
              </w:rPr>
              <w:t>private:</w:t>
            </w:r>
          </w:p>
          <w:p w14:paraId="33DF2565" w14:textId="77777777" w:rsidR="00111BB6" w:rsidRPr="00111BB6" w:rsidRDefault="00111BB6" w:rsidP="00111BB6">
            <w:pPr>
              <w:rPr>
                <w:rStyle w:val="ComputerCode"/>
              </w:rPr>
            </w:pPr>
            <w:r w:rsidRPr="00111BB6">
              <w:rPr>
                <w:rStyle w:val="ComputerCode"/>
              </w:rPr>
              <w:t xml:space="preserve">    bool m_LastPlayer1MoveUp;</w:t>
            </w:r>
          </w:p>
          <w:p w14:paraId="12AA746D" w14:textId="40117FF1" w:rsidR="00111BB6" w:rsidRDefault="004354F0" w:rsidP="00111BB6">
            <w:pPr>
              <w:rPr>
                <w:rStyle w:val="ComputerCode"/>
              </w:rPr>
            </w:pPr>
            <w:r>
              <w:rPr>
                <w:rStyle w:val="ComputerCode"/>
              </w:rPr>
              <w:t xml:space="preserve">    uge::ActorID m_ActorID;</w:t>
            </w:r>
          </w:p>
          <w:p w14:paraId="6AA84D4A" w14:textId="77777777" w:rsidR="004354F0" w:rsidRPr="00111BB6" w:rsidRDefault="004354F0" w:rsidP="00111BB6">
            <w:pPr>
              <w:rPr>
                <w:rStyle w:val="ComputerCode"/>
              </w:rPr>
            </w:pPr>
          </w:p>
          <w:p w14:paraId="3041402E" w14:textId="77777777" w:rsidR="00111BB6" w:rsidRPr="00111BB6" w:rsidRDefault="00111BB6" w:rsidP="00111BB6">
            <w:pPr>
              <w:rPr>
                <w:rStyle w:val="ComputerCode"/>
              </w:rPr>
            </w:pPr>
            <w:r w:rsidRPr="00111BB6">
              <w:rPr>
                <w:rStyle w:val="ComputerCode"/>
              </w:rPr>
              <w:t xml:space="preserve">    uge::InputDevice::OISKeyboard m_Keyboard;</w:t>
            </w:r>
          </w:p>
          <w:p w14:paraId="52480298" w14:textId="77777777" w:rsidR="00111BB6" w:rsidRPr="00111BB6" w:rsidRDefault="00111BB6" w:rsidP="00111BB6">
            <w:pPr>
              <w:rPr>
                <w:rStyle w:val="ComputerCode"/>
              </w:rPr>
            </w:pPr>
            <w:r w:rsidRPr="00111BB6">
              <w:rPr>
                <w:rStyle w:val="ComputerCode"/>
              </w:rPr>
              <w:lastRenderedPageBreak/>
              <w:t xml:space="preserve">    uge::InputDevice::OISMouse m_Mouse;</w:t>
            </w:r>
          </w:p>
          <w:p w14:paraId="1E77A530" w14:textId="2F9871EA" w:rsidR="00111BB6" w:rsidRDefault="00111BB6" w:rsidP="00111BB6">
            <w:r w:rsidRPr="00111BB6">
              <w:rPr>
                <w:rStyle w:val="ComputerCode"/>
              </w:rPr>
              <w:t>};</w:t>
            </w:r>
          </w:p>
        </w:tc>
      </w:tr>
    </w:tbl>
    <w:p w14:paraId="798F4FC9" w14:textId="77777777" w:rsidR="00E20C7F" w:rsidRDefault="00E20C7F" w:rsidP="00E20C7F"/>
    <w:p w14:paraId="0656D8AE" w14:textId="17192733" w:rsidR="00111BB6" w:rsidRDefault="00111BB6" w:rsidP="00E20C7F">
      <w:r>
        <w:t>The sa</w:t>
      </w:r>
      <w:r w:rsidR="003454DF">
        <w:t>me idea allows moving the paddle down. If, instead of using human input, the developers sent the high-level commands directly, it would be possible to create an AI player</w:t>
      </w:r>
      <w:r w:rsidR="002C7C2E">
        <w:t>, as it would be able to move the paddle automatically</w:t>
      </w:r>
      <w:r w:rsidR="002C7C2E">
        <w:rPr>
          <w:rStyle w:val="FootnoteReference"/>
        </w:rPr>
        <w:footnoteReference w:id="11"/>
      </w:r>
      <w:r w:rsidR="003454DF">
        <w:t xml:space="preserve">. </w:t>
      </w:r>
    </w:p>
    <w:p w14:paraId="229B51F5" w14:textId="33B35344" w:rsidR="00FC1AEA" w:rsidRDefault="00FC1AEA" w:rsidP="00FC1AEA">
      <w:pPr>
        <w:pStyle w:val="Heading2"/>
      </w:pPr>
      <w:bookmarkStart w:id="205" w:name="_Ref380414294"/>
      <w:bookmarkStart w:id="206" w:name="_Toc382771628"/>
      <w:r>
        <w:t>Physics</w:t>
      </w:r>
      <w:bookmarkEnd w:id="205"/>
      <w:bookmarkEnd w:id="206"/>
    </w:p>
    <w:p w14:paraId="242D2177" w14:textId="1B92F104" w:rsidR="00D92CA0" w:rsidRDefault="00D92CA0" w:rsidP="00DC7B14">
      <w:r>
        <w:t xml:space="preserve">As stated in Sections </w:t>
      </w:r>
      <w:r>
        <w:fldChar w:fldCharType="begin"/>
      </w:r>
      <w:r>
        <w:instrText xml:space="preserve"> REF _Ref380312389 \r \h </w:instrText>
      </w:r>
      <w:r>
        <w:fldChar w:fldCharType="separate"/>
      </w:r>
      <w:r w:rsidR="00EA324E">
        <w:t>2.2</w:t>
      </w:r>
      <w:r>
        <w:fldChar w:fldCharType="end"/>
      </w:r>
      <w:r>
        <w:t xml:space="preserve"> and </w:t>
      </w:r>
      <w:r>
        <w:fldChar w:fldCharType="begin"/>
      </w:r>
      <w:r>
        <w:instrText xml:space="preserve"> REF _Ref382231817 \r \h </w:instrText>
      </w:r>
      <w:r>
        <w:fldChar w:fldCharType="separate"/>
      </w:r>
      <w:r w:rsidR="00EA324E">
        <w:t>3.3</w:t>
      </w:r>
      <w:r>
        <w:fldChar w:fldCharType="end"/>
      </w:r>
      <w:r>
        <w:t>, the Game Logic layer simulates the game world. The game world has all game rules and behaviors, defining and managing the actors’ relationships and interaction.</w:t>
      </w:r>
    </w:p>
    <w:p w14:paraId="5885AEE2" w14:textId="1C356D4D" w:rsidR="00D92CA0" w:rsidRDefault="00D92CA0" w:rsidP="00DC7B14">
      <w:r>
        <w:t xml:space="preserve">Physics is generally an important </w:t>
      </w:r>
      <w:r w:rsidR="008B41B2">
        <w:t>part of games</w:t>
      </w:r>
      <w:r>
        <w:t xml:space="preserve">. </w:t>
      </w:r>
      <w:r w:rsidR="008B41B2">
        <w:t>Kinematic and dynamics features are present in most games, even in the simplest ones. For instance, collision detection is a feature present in almost every game.</w:t>
      </w:r>
    </w:p>
    <w:p w14:paraId="5C008D31" w14:textId="62AA777C" w:rsidR="008B41B2" w:rsidRDefault="008B41B2" w:rsidP="00DC7B14">
      <w:r>
        <w:t>Due to the importance of Physics, UGE provides a Physics subsystem to manage physical interaction between actors in the game world. It is possible to disable the subsystem, although it might be useful for most games, as it eases the implementation and speed up prototyping.</w:t>
      </w:r>
    </w:p>
    <w:p w14:paraId="10A285A2" w14:textId="77777777" w:rsidR="00DC7B14" w:rsidRDefault="00DC7B14" w:rsidP="00DC7B14">
      <w:pPr>
        <w:pStyle w:val="Heading3"/>
      </w:pPr>
      <w:bookmarkStart w:id="207" w:name="_Ref382291074"/>
      <w:bookmarkStart w:id="208" w:name="_Toc382771629"/>
      <w:r>
        <w:t>Functionality</w:t>
      </w:r>
      <w:bookmarkEnd w:id="207"/>
      <w:bookmarkEnd w:id="208"/>
    </w:p>
    <w:p w14:paraId="600D287B" w14:textId="24BB9042" w:rsidR="008B41B2" w:rsidRDefault="008B41B2" w:rsidP="00DC7B14">
      <w:r>
        <w:t xml:space="preserve">UGE has </w:t>
      </w:r>
      <w:r w:rsidR="00C87491">
        <w:t>a</w:t>
      </w:r>
      <w:r>
        <w:t xml:space="preserve"> Physics subsystem</w:t>
      </w:r>
      <w:r w:rsidR="00711619">
        <w:t xml:space="preserve"> abstract</w:t>
      </w:r>
      <w:r>
        <w:t xml:space="preserve"> interface (</w:t>
      </w:r>
      <w:r w:rsidRPr="008B41B2">
        <w:rPr>
          <w:rStyle w:val="ComputerCode"/>
        </w:rPr>
        <w:t>IPhysics</w:t>
      </w:r>
      <w:r>
        <w:t>)</w:t>
      </w:r>
      <w:r w:rsidR="00711619">
        <w:t xml:space="preserve">. This interface offers a set of rigid body physics and collision detection operations. These operations range from kinematic do dynamics operations, making it easier to operate </w:t>
      </w:r>
      <w:r w:rsidR="00711619" w:rsidRPr="00711619">
        <w:t>on the required components (</w:t>
      </w:r>
      <w:r w:rsidR="00711619">
        <w:t xml:space="preserve">the </w:t>
      </w:r>
      <w:r w:rsidR="00711619" w:rsidRPr="00711619">
        <w:rPr>
          <w:rStyle w:val="ComputerCode"/>
        </w:rPr>
        <w:t>TransformableComponent</w:t>
      </w:r>
      <w:r w:rsidR="00711619">
        <w:t xml:space="preserve">, the </w:t>
      </w:r>
      <w:r w:rsidR="00711619" w:rsidRPr="00711619">
        <w:rPr>
          <w:rStyle w:val="ComputerCode"/>
        </w:rPr>
        <w:t>CollidableComponent</w:t>
      </w:r>
      <w:r w:rsidR="00711619">
        <w:t xml:space="preserve"> and the </w:t>
      </w:r>
      <w:r w:rsidR="00711619" w:rsidRPr="00711619">
        <w:rPr>
          <w:rStyle w:val="ComputerCode"/>
        </w:rPr>
        <w:t>PhysicsComponent</w:t>
      </w:r>
      <w:r w:rsidR="00711619" w:rsidRPr="00711619">
        <w:t>).</w:t>
      </w:r>
      <w:r w:rsidR="00711619">
        <w:t xml:space="preserve"> For instance, it is possible to move, apply forces and torques and to handle collisions </w:t>
      </w:r>
      <w:r w:rsidR="00C87491">
        <w:t>without having to do so directly in the components: the Physics subsystem manages it all.</w:t>
      </w:r>
    </w:p>
    <w:p w14:paraId="45ED6015" w14:textId="75E83AC9" w:rsidR="00DC7B14" w:rsidRDefault="00711619" w:rsidP="00DC7B14">
      <w:r>
        <w:t xml:space="preserve">There are two default implementations for the Physics subsystem. The first is </w:t>
      </w:r>
      <w:r w:rsidRPr="00711619">
        <w:rPr>
          <w:rStyle w:val="ComputerCode"/>
        </w:rPr>
        <w:t>NullPhysics</w:t>
      </w:r>
      <w:r>
        <w:t xml:space="preserve">, which, as the name suggests, provides no Physics operations at all – it disables physics. The second, as stated in Section </w:t>
      </w:r>
      <w:r>
        <w:fldChar w:fldCharType="begin"/>
      </w:r>
      <w:r>
        <w:instrText xml:space="preserve"> REF _Ref382232748 \r \h </w:instrText>
      </w:r>
      <w:r>
        <w:fldChar w:fldCharType="separate"/>
      </w:r>
      <w:r w:rsidR="00EA324E">
        <w:t>3.3.1.3</w:t>
      </w:r>
      <w:r>
        <w:fldChar w:fldCharType="end"/>
      </w:r>
      <w:r>
        <w:t xml:space="preserve">, uses the Bullet Physics library to provide a full implementation of the </w:t>
      </w:r>
      <w:r w:rsidRPr="00711619">
        <w:rPr>
          <w:rStyle w:val="ComputerCode"/>
        </w:rPr>
        <w:t>IPhysics</w:t>
      </w:r>
      <w:r>
        <w:t xml:space="preserve"> interface.</w:t>
      </w:r>
    </w:p>
    <w:p w14:paraId="3E8BE35D" w14:textId="77777777" w:rsidR="00DC7B14" w:rsidRDefault="00DC7B14" w:rsidP="00DC7B14">
      <w:pPr>
        <w:pStyle w:val="Heading3"/>
      </w:pPr>
      <w:bookmarkStart w:id="209" w:name="_Toc382771630"/>
      <w:r>
        <w:t>Architecture</w:t>
      </w:r>
      <w:bookmarkEnd w:id="209"/>
    </w:p>
    <w:p w14:paraId="179E498B" w14:textId="6A9C3EA3" w:rsidR="00DC7B14" w:rsidRDefault="00C87491" w:rsidP="00DC7B14">
      <w:r>
        <w:t xml:space="preserve">The </w:t>
      </w:r>
      <w:r w:rsidRPr="00C87491">
        <w:rPr>
          <w:rStyle w:val="ComputerCode"/>
        </w:rPr>
        <w:t>IPhysics</w:t>
      </w:r>
      <w:r>
        <w:t xml:space="preserve"> abstract interface is illustrated in </w:t>
      </w:r>
      <w:r>
        <w:fldChar w:fldCharType="begin"/>
      </w:r>
      <w:r>
        <w:instrText xml:space="preserve"> REF _Ref382233108 \h </w:instrText>
      </w:r>
      <w:r>
        <w:fldChar w:fldCharType="separate"/>
      </w:r>
      <w:r w:rsidR="00EA324E" w:rsidRPr="00C87491">
        <w:rPr>
          <w:b/>
        </w:rPr>
        <w:t xml:space="preserve">Figure </w:t>
      </w:r>
      <w:r w:rsidR="00EA324E">
        <w:rPr>
          <w:b/>
          <w:noProof/>
        </w:rPr>
        <w:t>25</w:t>
      </w:r>
      <w:r>
        <w:fldChar w:fldCharType="end"/>
      </w:r>
      <w:r>
        <w:t>, alongside with the two default implementations.</w:t>
      </w:r>
      <w:r w:rsidR="00F03FE7">
        <w:t xml:space="preserve"> </w:t>
      </w:r>
      <w:r w:rsidR="00172819">
        <w:t>It is important to note the available operations: once implemented in a subclass, they ease the game implementation by offering common procedures, such as moving, rotating and check collisions between actors.</w:t>
      </w:r>
    </w:p>
    <w:p w14:paraId="0F1135F0" w14:textId="77777777" w:rsidR="00C87491" w:rsidRDefault="00B631DD" w:rsidP="00C87491">
      <w:pPr>
        <w:keepNext/>
      </w:pPr>
      <w:r>
        <w:rPr>
          <w:noProof/>
          <w:lang w:val="pt-BR" w:eastAsia="pt-BR"/>
        </w:rPr>
        <w:lastRenderedPageBreak/>
        <w:drawing>
          <wp:inline distT="0" distB="0" distL="0" distR="0" wp14:anchorId="1CF82480" wp14:editId="15FE8DF3">
            <wp:extent cx="5400040" cy="5343525"/>
            <wp:effectExtent l="0" t="0" r="0" b="952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400040" cy="5343525"/>
                    </a:xfrm>
                    <a:prstGeom prst="rect">
                      <a:avLst/>
                    </a:prstGeom>
                  </pic:spPr>
                </pic:pic>
              </a:graphicData>
            </a:graphic>
          </wp:inline>
        </w:drawing>
      </w:r>
    </w:p>
    <w:p w14:paraId="7BB4B172" w14:textId="33E0AFB6" w:rsidR="00B631DD" w:rsidRDefault="00C87491" w:rsidP="00C87491">
      <w:pPr>
        <w:pStyle w:val="Caption"/>
        <w:jc w:val="center"/>
      </w:pPr>
      <w:bookmarkStart w:id="210" w:name="_Ref382233108"/>
      <w:bookmarkStart w:id="211" w:name="_Toc382771710"/>
      <w:r w:rsidRPr="00C87491">
        <w:rPr>
          <w:b/>
        </w:rPr>
        <w:t xml:space="preserve">Figure </w:t>
      </w:r>
      <w:r w:rsidRPr="00C87491">
        <w:rPr>
          <w:b/>
        </w:rPr>
        <w:fldChar w:fldCharType="begin"/>
      </w:r>
      <w:r w:rsidRPr="00C87491">
        <w:rPr>
          <w:b/>
        </w:rPr>
        <w:instrText xml:space="preserve"> SEQ Figure \* ARABIC </w:instrText>
      </w:r>
      <w:r w:rsidRPr="00C87491">
        <w:rPr>
          <w:b/>
        </w:rPr>
        <w:fldChar w:fldCharType="separate"/>
      </w:r>
      <w:r w:rsidR="00EA324E">
        <w:rPr>
          <w:b/>
          <w:noProof/>
        </w:rPr>
        <w:t>25</w:t>
      </w:r>
      <w:r w:rsidRPr="00C87491">
        <w:rPr>
          <w:b/>
        </w:rPr>
        <w:fldChar w:fldCharType="end"/>
      </w:r>
      <w:bookmarkEnd w:id="210"/>
      <w:r w:rsidRPr="00C87491">
        <w:rPr>
          <w:b/>
        </w:rPr>
        <w:t>.</w:t>
      </w:r>
      <w:r>
        <w:t xml:space="preserve"> The Physics subsystem interface.</w:t>
      </w:r>
      <w:bookmarkEnd w:id="211"/>
    </w:p>
    <w:p w14:paraId="5E0849BD" w14:textId="4BFADDEA" w:rsidR="00B631DD" w:rsidRDefault="00172819" w:rsidP="00DC7B14">
      <w:r>
        <w:t xml:space="preserve">The </w:t>
      </w:r>
      <w:r w:rsidRPr="00172819">
        <w:rPr>
          <w:rStyle w:val="ComputerCode"/>
        </w:rPr>
        <w:t>NullPhysics</w:t>
      </w:r>
      <w:r>
        <w:t xml:space="preserve"> implementation overrides all methods with either a blank implementation or a default return value. In other words, </w:t>
      </w:r>
      <w:r w:rsidR="00ED3DAC">
        <w:t>it</w:t>
      </w:r>
      <w:r>
        <w:t xml:space="preserve"> disables game Physics. This is useful in two situations: if the developers do not want to use a Physics library or if they wish to debug the game with a still world.</w:t>
      </w:r>
    </w:p>
    <w:p w14:paraId="6D0DF196" w14:textId="1F7ECD01" w:rsidR="00172819" w:rsidRDefault="00172819" w:rsidP="00DC7B14">
      <w:r>
        <w:t xml:space="preserve">The </w:t>
      </w:r>
      <w:r w:rsidRPr="00172819">
        <w:rPr>
          <w:rStyle w:val="ComputerCode"/>
        </w:rPr>
        <w:t>BulletPhysics</w:t>
      </w:r>
      <w:r>
        <w:t xml:space="preserve">, on the other hand, offers a complete rigid body Physics implementation and collision detection (currently, the available shapes are box, plane and sphere). This is the reference implementation of the </w:t>
      </w:r>
      <w:r w:rsidRPr="00172819">
        <w:rPr>
          <w:rStyle w:val="ComputerCode"/>
        </w:rPr>
        <w:t>IPhysics</w:t>
      </w:r>
      <w:r>
        <w:t xml:space="preserve"> interface, shall developers wish to create a new one.</w:t>
      </w:r>
    </w:p>
    <w:p w14:paraId="2E781C69" w14:textId="77777777" w:rsidR="00DC7B14" w:rsidRDefault="00DC7B14" w:rsidP="00DC7B14">
      <w:pPr>
        <w:pStyle w:val="Heading3"/>
      </w:pPr>
      <w:bookmarkStart w:id="212" w:name="_Toc382771631"/>
      <w:r>
        <w:t>Run-Time</w:t>
      </w:r>
      <w:bookmarkEnd w:id="212"/>
    </w:p>
    <w:p w14:paraId="3D5212A8" w14:textId="048C8693" w:rsidR="00DC7B14" w:rsidRDefault="00EC5EAC" w:rsidP="00DC7B14">
      <w:r>
        <w:t xml:space="preserve">In the same way as many of UGE’s subsystems, a call to the </w:t>
      </w:r>
      <w:r w:rsidRPr="00EC5EAC">
        <w:rPr>
          <w:rStyle w:val="ComputerCode"/>
        </w:rPr>
        <w:t>vInit()</w:t>
      </w:r>
      <w:r>
        <w:t xml:space="preserve"> method of a Physics subsystem is responsible for initializing its data. After this call, the subsystem must be ready for use.</w:t>
      </w:r>
      <w:r w:rsidR="00A4284C">
        <w:t xml:space="preserve"> For every tick of the game, it is necessary to update the Physics simulation with a call to </w:t>
      </w:r>
      <w:r w:rsidR="00A4284C" w:rsidRPr="00A4284C">
        <w:rPr>
          <w:rStyle w:val="ComputerCode"/>
        </w:rPr>
        <w:t>vUpdate()</w:t>
      </w:r>
      <w:r w:rsidR="00A4284C">
        <w:t xml:space="preserve">. Finally, the </w:t>
      </w:r>
      <w:r w:rsidR="00A4284C" w:rsidRPr="00A4284C">
        <w:rPr>
          <w:rStyle w:val="ComputerCode"/>
        </w:rPr>
        <w:t>vSyncVisibleScene()</w:t>
      </w:r>
      <w:r w:rsidR="00A4284C">
        <w:t xml:space="preserve"> synchronizes the internal data to the actor’s component data.</w:t>
      </w:r>
    </w:p>
    <w:p w14:paraId="63570B58" w14:textId="0CD54242" w:rsidR="00D60008" w:rsidRDefault="00D60008" w:rsidP="00DC7B14">
      <w:r>
        <w:lastRenderedPageBreak/>
        <w:t xml:space="preserve">The Physics simulation requires registered actors to work. To add an actor to the simulation, it is necessary to call the </w:t>
      </w:r>
      <w:r w:rsidRPr="00D60008">
        <w:rPr>
          <w:rStyle w:val="ComputerCode"/>
        </w:rPr>
        <w:t>vAddActor()</w:t>
      </w:r>
      <w:r>
        <w:t xml:space="preserve"> method. After the insertion, the subsystem initializes its required data and, from the next update on, the actor participates </w:t>
      </w:r>
      <w:r w:rsidR="001C764C">
        <w:t>on the simulation</w:t>
      </w:r>
      <w:r>
        <w:t xml:space="preserve">. Conversely, to remove an actor from the simulation, it is necessary to call </w:t>
      </w:r>
      <w:r w:rsidRPr="00D60008">
        <w:rPr>
          <w:rStyle w:val="ComputerCode"/>
        </w:rPr>
        <w:t>vRemoveActor()</w:t>
      </w:r>
      <w:r>
        <w:t xml:space="preserve"> method.</w:t>
      </w:r>
    </w:p>
    <w:p w14:paraId="71367C9D" w14:textId="25054331" w:rsidR="003516AC" w:rsidRDefault="00F84044" w:rsidP="00DC7B14">
      <w:r>
        <w:t>To ease the use of the subsystem, t</w:t>
      </w:r>
      <w:r w:rsidR="003516AC">
        <w:t>here are four main Physics events</w:t>
      </w:r>
      <w:r>
        <w:t xml:space="preserve"> available</w:t>
      </w:r>
      <w:r w:rsidR="003516AC">
        <w:t>:</w:t>
      </w:r>
    </w:p>
    <w:p w14:paraId="7B01A5A1" w14:textId="17FFFB89" w:rsidR="003516AC" w:rsidRDefault="003516AC" w:rsidP="003516AC">
      <w:pPr>
        <w:pStyle w:val="ListParagraph"/>
        <w:numPr>
          <w:ilvl w:val="0"/>
          <w:numId w:val="24"/>
        </w:numPr>
      </w:pPr>
      <w:r w:rsidRPr="003516AC">
        <w:rPr>
          <w:rStyle w:val="ComputerCode"/>
        </w:rPr>
        <w:t>EvtData_PhysTrigger_Enter</w:t>
      </w:r>
      <w:r>
        <w:t>: dispatched when an actor enter a trigger;</w:t>
      </w:r>
    </w:p>
    <w:p w14:paraId="439588B8" w14:textId="116DE09B" w:rsidR="003516AC" w:rsidRDefault="003516AC" w:rsidP="003516AC">
      <w:pPr>
        <w:pStyle w:val="ListParagraph"/>
        <w:numPr>
          <w:ilvl w:val="0"/>
          <w:numId w:val="24"/>
        </w:numPr>
      </w:pPr>
      <w:r w:rsidRPr="003516AC">
        <w:rPr>
          <w:rStyle w:val="ComputerCode"/>
        </w:rPr>
        <w:t>EvtData_PhysTrigger_Leave</w:t>
      </w:r>
      <w:r>
        <w:t>: dispatched when an actor leaves a trigger;</w:t>
      </w:r>
    </w:p>
    <w:p w14:paraId="6573732F" w14:textId="3F4E4219" w:rsidR="003516AC" w:rsidRDefault="003516AC" w:rsidP="003516AC">
      <w:pPr>
        <w:pStyle w:val="ListParagraph"/>
        <w:numPr>
          <w:ilvl w:val="0"/>
          <w:numId w:val="24"/>
        </w:numPr>
      </w:pPr>
      <w:r w:rsidRPr="003516AC">
        <w:rPr>
          <w:rStyle w:val="ComputerCode"/>
        </w:rPr>
        <w:t>EvtData_PhysCollision</w:t>
      </w:r>
      <w:r>
        <w:t>: dispatched when a collision between two actors happens;</w:t>
      </w:r>
    </w:p>
    <w:p w14:paraId="002BF97B" w14:textId="1CCB7DC0" w:rsidR="003516AC" w:rsidRDefault="003516AC" w:rsidP="003516AC">
      <w:pPr>
        <w:pStyle w:val="ListParagraph"/>
        <w:numPr>
          <w:ilvl w:val="0"/>
          <w:numId w:val="24"/>
        </w:numPr>
      </w:pPr>
      <w:r w:rsidRPr="003516AC">
        <w:rPr>
          <w:rStyle w:val="ComputerCode"/>
        </w:rPr>
        <w:t>EvtData_PhysSeparation</w:t>
      </w:r>
      <w:r>
        <w:t>: dispatched when a collision between two actors finish.</w:t>
      </w:r>
    </w:p>
    <w:p w14:paraId="384A7DDE" w14:textId="63A6FAE5" w:rsidR="003516AC" w:rsidRDefault="003516AC" w:rsidP="003516AC">
      <w:r>
        <w:t>As the events are dispatched when they start and they end, it is correct to consider that, in the meantime, the two actors are still colliding with each other</w:t>
      </w:r>
      <w:r w:rsidR="00EC53B4">
        <w:t>.</w:t>
      </w:r>
    </w:p>
    <w:p w14:paraId="18BBF8D6" w14:textId="583165FB" w:rsidR="00EC5EAC" w:rsidRDefault="00EC5EAC" w:rsidP="00DC7B14">
      <w:r>
        <w:t xml:space="preserve">As stated in Section </w:t>
      </w:r>
      <w:r>
        <w:fldChar w:fldCharType="begin"/>
      </w:r>
      <w:r>
        <w:instrText xml:space="preserve"> REF _Ref382291074 \r \h </w:instrText>
      </w:r>
      <w:r>
        <w:fldChar w:fldCharType="separate"/>
      </w:r>
      <w:r w:rsidR="00EA324E">
        <w:t>4.5.1</w:t>
      </w:r>
      <w:r>
        <w:fldChar w:fldCharType="end"/>
      </w:r>
      <w:r>
        <w:t xml:space="preserve">, the Physics subsystem operations acts on three different components: the </w:t>
      </w:r>
      <w:r w:rsidRPr="00711619">
        <w:rPr>
          <w:rStyle w:val="ComputerCode"/>
        </w:rPr>
        <w:t>TransformableComponent</w:t>
      </w:r>
      <w:r>
        <w:t xml:space="preserve">, the </w:t>
      </w:r>
      <w:r w:rsidRPr="00711619">
        <w:rPr>
          <w:rStyle w:val="ComputerCode"/>
        </w:rPr>
        <w:t>CollidableComponent</w:t>
      </w:r>
      <w:r>
        <w:t xml:space="preserve"> and the </w:t>
      </w:r>
      <w:r w:rsidRPr="00711619">
        <w:rPr>
          <w:rStyle w:val="ComputerCode"/>
        </w:rPr>
        <w:t>PhysicsComponent</w:t>
      </w:r>
      <w:r>
        <w:t>.</w:t>
      </w:r>
      <w:r w:rsidR="002F4B7B">
        <w:t xml:space="preserve"> The only exception is the </w:t>
      </w:r>
      <w:r w:rsidR="002F4B7B" w:rsidRPr="002F4B7B">
        <w:rPr>
          <w:rStyle w:val="ComputerCode"/>
        </w:rPr>
        <w:t>NullPhysics</w:t>
      </w:r>
      <w:r w:rsidR="002F4B7B">
        <w:t xml:space="preserve">, which does not operate on any </w:t>
      </w:r>
      <w:r w:rsidR="003516AC">
        <w:t>component,</w:t>
      </w:r>
      <w:r w:rsidR="002F4B7B">
        <w:t xml:space="preserve"> as it is an empty implementation.</w:t>
      </w:r>
    </w:p>
    <w:p w14:paraId="52F9758A" w14:textId="59A25DED" w:rsidR="00EC5EAC" w:rsidRDefault="00EC5EAC" w:rsidP="00DC7B14">
      <w:r>
        <w:t xml:space="preserve">The </w:t>
      </w:r>
      <w:r w:rsidRPr="002F4B7B">
        <w:rPr>
          <w:rStyle w:val="ComputerCode"/>
        </w:rPr>
        <w:t>TransformableComponent</w:t>
      </w:r>
      <w:r>
        <w:t xml:space="preserve"> stores the world transform of an actor in the game world, defining its position</w:t>
      </w:r>
      <w:r w:rsidR="002F4B7B">
        <w:t xml:space="preserve">, orientation and scale. The </w:t>
      </w:r>
      <w:r w:rsidR="002F4B7B" w:rsidRPr="002F4B7B">
        <w:rPr>
          <w:rStyle w:val="ComputerCode"/>
        </w:rPr>
        <w:t>CollidableComponent</w:t>
      </w:r>
      <w:r w:rsidR="002F4B7B">
        <w:t xml:space="preserve"> stores the collision shape, the entities center of mass, density (mass and volume) and material. Finally, the </w:t>
      </w:r>
      <w:r w:rsidR="002F4B7B" w:rsidRPr="002F4B7B">
        <w:rPr>
          <w:rStyle w:val="ComputerCode"/>
        </w:rPr>
        <w:t>PhysicsComponent</w:t>
      </w:r>
      <w:r w:rsidR="002F4B7B">
        <w:t xml:space="preserve"> stores implementation specific data (mostly regarding dynamics). In the case of </w:t>
      </w:r>
      <w:r w:rsidR="002F4B7B" w:rsidRPr="002F4B7B">
        <w:rPr>
          <w:rStyle w:val="ComputerCode"/>
        </w:rPr>
        <w:t>BulletPhysics</w:t>
      </w:r>
      <w:r w:rsidR="002F4B7B">
        <w:t>, it holds the available axis for the simulation and max velocity values.</w:t>
      </w:r>
    </w:p>
    <w:p w14:paraId="44FA426F" w14:textId="225C36E1" w:rsidR="002F4B7B" w:rsidRDefault="002F4B7B" w:rsidP="00DC7B14">
      <w:r>
        <w:t>The implementation of the Physics subsystem is also data-driven. It uses XML configuration files to set the components values</w:t>
      </w:r>
      <w:r w:rsidR="00723E8F">
        <w:t xml:space="preserve"> and for general settings</w:t>
      </w:r>
      <w:r>
        <w:t>, making it easier to change the data or tweaking the parameters. Next section provides an example of the Physics subsystem in action.</w:t>
      </w:r>
    </w:p>
    <w:p w14:paraId="6B1BC05F" w14:textId="77777777" w:rsidR="00170376" w:rsidRDefault="00170376" w:rsidP="00170376">
      <w:pPr>
        <w:pStyle w:val="Heading3"/>
      </w:pPr>
      <w:bookmarkStart w:id="213" w:name="_Toc382771632"/>
      <w:r>
        <w:t>Example</w:t>
      </w:r>
      <w:bookmarkEnd w:id="213"/>
    </w:p>
    <w:p w14:paraId="1014054B" w14:textId="7894B7C0" w:rsidR="00170376" w:rsidRDefault="00923078" w:rsidP="00DC7B14">
      <w:r>
        <w:fldChar w:fldCharType="begin"/>
      </w:r>
      <w:r>
        <w:instrText xml:space="preserve"> REF _Ref382293304 \h </w:instrText>
      </w:r>
      <w:r>
        <w:fldChar w:fldCharType="separate"/>
      </w:r>
      <w:r w:rsidR="00EA324E" w:rsidRPr="00A4284C">
        <w:rPr>
          <w:b/>
        </w:rPr>
        <w:t xml:space="preserve">Listing </w:t>
      </w:r>
      <w:r w:rsidR="00EA324E">
        <w:rPr>
          <w:b/>
          <w:noProof/>
        </w:rPr>
        <w:t>27</w:t>
      </w:r>
      <w:r>
        <w:fldChar w:fldCharType="end"/>
      </w:r>
      <w:r>
        <w:t xml:space="preserve"> presents the Physics configuration file. Currently, its name and path must be </w:t>
      </w:r>
      <w:r>
        <w:rPr>
          <w:rStyle w:val="ComputerCode"/>
        </w:rPr>
        <w:t>"</w:t>
      </w:r>
      <w:r w:rsidRPr="00923078">
        <w:rPr>
          <w:rStyle w:val="ComputerCode"/>
        </w:rPr>
        <w:t>data/config/physics.xml</w:t>
      </w:r>
      <w:r>
        <w:rPr>
          <w:rStyle w:val="ComputerCode"/>
        </w:rPr>
        <w:t>"</w:t>
      </w:r>
      <w:r>
        <w:t xml:space="preserve">. This file describes general Physics settings, such as the available materials and densities for the </w:t>
      </w:r>
      <w:r w:rsidRPr="00923078">
        <w:rPr>
          <w:rStyle w:val="ComputerCode"/>
        </w:rPr>
        <w:t>CollidableComponent</w:t>
      </w:r>
      <w:r>
        <w:t>.</w:t>
      </w:r>
    </w:p>
    <w:p w14:paraId="0E62C4AC" w14:textId="66864392" w:rsidR="00A4284C" w:rsidRDefault="00A4284C" w:rsidP="00A4284C">
      <w:pPr>
        <w:pStyle w:val="Caption"/>
        <w:keepNext/>
        <w:jc w:val="center"/>
      </w:pPr>
      <w:bookmarkStart w:id="214" w:name="_Ref382293304"/>
      <w:bookmarkStart w:id="215" w:name="_Toc382771752"/>
      <w:r w:rsidRPr="00A4284C">
        <w:rPr>
          <w:b/>
        </w:rPr>
        <w:t xml:space="preserve">Listing </w:t>
      </w:r>
      <w:r w:rsidRPr="00A4284C">
        <w:rPr>
          <w:b/>
        </w:rPr>
        <w:fldChar w:fldCharType="begin"/>
      </w:r>
      <w:r w:rsidRPr="00A4284C">
        <w:rPr>
          <w:b/>
        </w:rPr>
        <w:instrText xml:space="preserve"> SEQ Listing \* ARABIC </w:instrText>
      </w:r>
      <w:r w:rsidRPr="00A4284C">
        <w:rPr>
          <w:b/>
        </w:rPr>
        <w:fldChar w:fldCharType="separate"/>
      </w:r>
      <w:r w:rsidR="00EA324E">
        <w:rPr>
          <w:b/>
          <w:noProof/>
        </w:rPr>
        <w:t>27</w:t>
      </w:r>
      <w:r w:rsidRPr="00A4284C">
        <w:rPr>
          <w:b/>
        </w:rPr>
        <w:fldChar w:fldCharType="end"/>
      </w:r>
      <w:bookmarkEnd w:id="214"/>
      <w:r w:rsidRPr="00A4284C">
        <w:rPr>
          <w:b/>
        </w:rPr>
        <w:t>.</w:t>
      </w:r>
      <w:r>
        <w:rPr>
          <w:b/>
        </w:rPr>
        <w:t xml:space="preserve"> </w:t>
      </w:r>
      <w:r>
        <w:t>A sample general settings file for the Physics subsystem.</w:t>
      </w:r>
      <w:bookmarkEnd w:id="215"/>
    </w:p>
    <w:tbl>
      <w:tblPr>
        <w:tblStyle w:val="TableGrid"/>
        <w:tblW w:w="0" w:type="auto"/>
        <w:tblLook w:val="04A0" w:firstRow="1" w:lastRow="0" w:firstColumn="1" w:lastColumn="0" w:noHBand="0" w:noVBand="1"/>
      </w:tblPr>
      <w:tblGrid>
        <w:gridCol w:w="8494"/>
      </w:tblGrid>
      <w:tr w:rsidR="00723E8F" w14:paraId="442C6300" w14:textId="77777777" w:rsidTr="00723E8F">
        <w:tc>
          <w:tcPr>
            <w:tcW w:w="8494" w:type="dxa"/>
          </w:tcPr>
          <w:p w14:paraId="71F87BCE" w14:textId="77777777" w:rsidR="00723E8F" w:rsidRPr="00723E8F" w:rsidRDefault="00723E8F" w:rsidP="00723E8F">
            <w:pPr>
              <w:rPr>
                <w:rStyle w:val="ComputerCode"/>
              </w:rPr>
            </w:pPr>
            <w:r w:rsidRPr="00723E8F">
              <w:rPr>
                <w:rStyle w:val="ComputerCode"/>
              </w:rPr>
              <w:t>&lt;Physics&gt;</w:t>
            </w:r>
          </w:p>
          <w:p w14:paraId="64B275E9" w14:textId="77777777" w:rsidR="00723E8F" w:rsidRPr="00723E8F" w:rsidRDefault="00723E8F" w:rsidP="00723E8F">
            <w:pPr>
              <w:rPr>
                <w:rStyle w:val="ComputerCode"/>
              </w:rPr>
            </w:pPr>
            <w:r w:rsidRPr="00723E8F">
              <w:rPr>
                <w:rStyle w:val="ComputerCode"/>
              </w:rPr>
              <w:t xml:space="preserve">    &lt;PhysicsMaterials&gt;</w:t>
            </w:r>
          </w:p>
          <w:p w14:paraId="2D625106" w14:textId="77777777" w:rsidR="00723E8F" w:rsidRPr="00723E8F" w:rsidRDefault="00723E8F" w:rsidP="00723E8F">
            <w:pPr>
              <w:rPr>
                <w:rStyle w:val="ComputerCode"/>
              </w:rPr>
            </w:pPr>
            <w:r w:rsidRPr="00723E8F">
              <w:rPr>
                <w:rStyle w:val="ComputerCode"/>
              </w:rPr>
              <w:t xml:space="preserve">        &lt;PlayDough restitution="0.05f" friction="0.9f"/&gt;</w:t>
            </w:r>
          </w:p>
          <w:p w14:paraId="2FCB23CE" w14:textId="77777777" w:rsidR="00723E8F" w:rsidRPr="00723E8F" w:rsidRDefault="00723E8F" w:rsidP="00723E8F">
            <w:pPr>
              <w:rPr>
                <w:rStyle w:val="ComputerCode"/>
              </w:rPr>
            </w:pPr>
            <w:r w:rsidRPr="00723E8F">
              <w:rPr>
                <w:rStyle w:val="ComputerCode"/>
              </w:rPr>
              <w:t xml:space="preserve">        &lt;Normal restitution="0.25f" friction="0.5f"/&gt;</w:t>
            </w:r>
          </w:p>
          <w:p w14:paraId="1F295A66" w14:textId="77777777" w:rsidR="00723E8F" w:rsidRPr="00723E8F" w:rsidRDefault="00723E8F" w:rsidP="00723E8F">
            <w:pPr>
              <w:rPr>
                <w:rStyle w:val="ComputerCode"/>
              </w:rPr>
            </w:pPr>
            <w:r w:rsidRPr="00723E8F">
              <w:rPr>
                <w:rStyle w:val="ComputerCode"/>
              </w:rPr>
              <w:t xml:space="preserve">        &lt;Bouncy restitution = "0.95f" friction = "0.5f"/&gt;</w:t>
            </w:r>
          </w:p>
          <w:p w14:paraId="107DB640" w14:textId="77777777" w:rsidR="00723E8F" w:rsidRPr="00723E8F" w:rsidRDefault="00723E8F" w:rsidP="00723E8F">
            <w:pPr>
              <w:rPr>
                <w:rStyle w:val="ComputerCode"/>
              </w:rPr>
            </w:pPr>
            <w:r w:rsidRPr="00723E8F">
              <w:rPr>
                <w:rStyle w:val="ComputerCode"/>
              </w:rPr>
              <w:t xml:space="preserve">        &lt;Slippery restitution = "0.25f" friction = "0.0f"/&gt;</w:t>
            </w:r>
          </w:p>
          <w:p w14:paraId="41C57BC2" w14:textId="2821DD92" w:rsidR="00723E8F" w:rsidRPr="00723E8F" w:rsidRDefault="00723E8F" w:rsidP="00723E8F">
            <w:pPr>
              <w:rPr>
                <w:rStyle w:val="ComputerCode"/>
              </w:rPr>
            </w:pPr>
            <w:r w:rsidRPr="00723E8F">
              <w:rPr>
                <w:rStyle w:val="ComputerCode"/>
              </w:rPr>
              <w:t xml:space="preserve">        &lt;Elastic restitution = "1.00f" friction = "0.0f"/&gt;</w:t>
            </w:r>
          </w:p>
          <w:p w14:paraId="50299865" w14:textId="77777777" w:rsidR="00723E8F" w:rsidRPr="00723E8F" w:rsidRDefault="00723E8F" w:rsidP="00723E8F">
            <w:pPr>
              <w:rPr>
                <w:rStyle w:val="ComputerCode"/>
              </w:rPr>
            </w:pPr>
            <w:r w:rsidRPr="00723E8F">
              <w:rPr>
                <w:rStyle w:val="ComputerCode"/>
              </w:rPr>
              <w:t xml:space="preserve">    &lt;/PhysicsMaterials&gt;</w:t>
            </w:r>
          </w:p>
          <w:p w14:paraId="66C82924" w14:textId="77777777" w:rsidR="00723E8F" w:rsidRPr="00723E8F" w:rsidRDefault="00723E8F" w:rsidP="00723E8F">
            <w:pPr>
              <w:rPr>
                <w:rStyle w:val="ComputerCode"/>
              </w:rPr>
            </w:pPr>
          </w:p>
          <w:p w14:paraId="798A3223" w14:textId="77777777" w:rsidR="00723E8F" w:rsidRPr="00723E8F" w:rsidRDefault="00723E8F" w:rsidP="00723E8F">
            <w:pPr>
              <w:rPr>
                <w:rStyle w:val="ComputerCode"/>
              </w:rPr>
            </w:pPr>
            <w:r w:rsidRPr="00723E8F">
              <w:rPr>
                <w:rStyle w:val="ComputerCode"/>
              </w:rPr>
              <w:t xml:space="preserve">    &lt;DensityTable&gt;</w:t>
            </w:r>
          </w:p>
          <w:p w14:paraId="690B0A22" w14:textId="77777777" w:rsidR="00723E8F" w:rsidRPr="00723E8F" w:rsidRDefault="00723E8F" w:rsidP="00723E8F">
            <w:pPr>
              <w:rPr>
                <w:rStyle w:val="ComputerCode"/>
              </w:rPr>
            </w:pPr>
            <w:r w:rsidRPr="00723E8F">
              <w:rPr>
                <w:rStyle w:val="ComputerCode"/>
              </w:rPr>
              <w:t xml:space="preserve">        &lt;Air&gt;0.0013&lt;/Air&gt;</w:t>
            </w:r>
          </w:p>
          <w:p w14:paraId="6790A25A" w14:textId="77777777" w:rsidR="00723E8F" w:rsidRPr="00723E8F" w:rsidRDefault="00723E8F" w:rsidP="00723E8F">
            <w:pPr>
              <w:rPr>
                <w:rStyle w:val="ComputerCode"/>
              </w:rPr>
            </w:pPr>
            <w:r w:rsidRPr="00723E8F">
              <w:rPr>
                <w:rStyle w:val="ComputerCode"/>
              </w:rPr>
              <w:t xml:space="preserve">        &lt;Water&gt;1.000&lt;/Water&gt;</w:t>
            </w:r>
          </w:p>
          <w:p w14:paraId="57BE8695" w14:textId="77777777" w:rsidR="00723E8F" w:rsidRPr="00723E8F" w:rsidRDefault="00723E8F" w:rsidP="00723E8F">
            <w:pPr>
              <w:rPr>
                <w:rStyle w:val="ComputerCode"/>
              </w:rPr>
            </w:pPr>
          </w:p>
          <w:p w14:paraId="433DE8A2" w14:textId="77777777" w:rsidR="00723E8F" w:rsidRPr="00723E8F" w:rsidRDefault="00723E8F" w:rsidP="00723E8F">
            <w:pPr>
              <w:rPr>
                <w:rStyle w:val="ComputerCode"/>
              </w:rPr>
            </w:pPr>
            <w:r w:rsidRPr="00723E8F">
              <w:rPr>
                <w:rStyle w:val="ComputerCode"/>
              </w:rPr>
              <w:t xml:space="preserve">        &lt;Infinite&gt;0.000&lt;/Infinite&gt;</w:t>
            </w:r>
          </w:p>
          <w:p w14:paraId="391254E9" w14:textId="77777777" w:rsidR="00723E8F" w:rsidRPr="00723E8F" w:rsidRDefault="00723E8F" w:rsidP="00723E8F">
            <w:pPr>
              <w:rPr>
                <w:rStyle w:val="ComputerCode"/>
              </w:rPr>
            </w:pPr>
            <w:r w:rsidRPr="00723E8F">
              <w:rPr>
                <w:rStyle w:val="ComputerCode"/>
              </w:rPr>
              <w:t xml:space="preserve">        &lt;Kinematic&gt;0.000&lt;/Kinematic&gt;</w:t>
            </w:r>
          </w:p>
          <w:p w14:paraId="0F50421E" w14:textId="77777777" w:rsidR="00723E8F" w:rsidRPr="00723E8F" w:rsidRDefault="00723E8F" w:rsidP="00723E8F">
            <w:pPr>
              <w:rPr>
                <w:rStyle w:val="ComputerCode"/>
              </w:rPr>
            </w:pPr>
            <w:r w:rsidRPr="00723E8F">
              <w:rPr>
                <w:rStyle w:val="ComputerCode"/>
              </w:rPr>
              <w:t xml:space="preserve">    &lt;/DensityTable&gt;</w:t>
            </w:r>
          </w:p>
          <w:p w14:paraId="1DE3B891" w14:textId="150539B7" w:rsidR="00723E8F" w:rsidRDefault="00723E8F" w:rsidP="00723E8F">
            <w:r w:rsidRPr="00723E8F">
              <w:rPr>
                <w:rStyle w:val="ComputerCode"/>
              </w:rPr>
              <w:t>&lt;/Physics&gt;</w:t>
            </w:r>
          </w:p>
        </w:tc>
      </w:tr>
    </w:tbl>
    <w:p w14:paraId="46B215CD" w14:textId="77777777" w:rsidR="00723E8F" w:rsidRDefault="00723E8F" w:rsidP="00DC7B14"/>
    <w:p w14:paraId="3A6954FD" w14:textId="07943B77" w:rsidR="00A4284C" w:rsidRDefault="00923078" w:rsidP="00DC7B14">
      <w:r>
        <w:fldChar w:fldCharType="begin"/>
      </w:r>
      <w:r>
        <w:instrText xml:space="preserve"> REF _Ref382293307 \h </w:instrText>
      </w:r>
      <w:r>
        <w:fldChar w:fldCharType="separate"/>
      </w:r>
      <w:r w:rsidR="00EA324E" w:rsidRPr="00A4284C">
        <w:rPr>
          <w:b/>
        </w:rPr>
        <w:t xml:space="preserve">Listing </w:t>
      </w:r>
      <w:r w:rsidR="00EA324E">
        <w:rPr>
          <w:b/>
          <w:noProof/>
        </w:rPr>
        <w:t>28</w:t>
      </w:r>
      <w:r>
        <w:fldChar w:fldCharType="end"/>
      </w:r>
      <w:r>
        <w:t xml:space="preserve"> presents an actor with a sphere </w:t>
      </w:r>
      <w:r w:rsidRPr="00923078">
        <w:rPr>
          <w:rStyle w:val="ComputerCode"/>
        </w:rPr>
        <w:t>CollidableComponent</w:t>
      </w:r>
      <w:r>
        <w:t xml:space="preserve"> (in other words, a ball). As it is </w:t>
      </w:r>
      <w:r w:rsidR="00E14698">
        <w:t>a</w:t>
      </w:r>
      <w:r>
        <w:t xml:space="preserve"> text file, it is possible to change the values without having to change the game implementation.</w:t>
      </w:r>
    </w:p>
    <w:p w14:paraId="7BE8AF85" w14:textId="36F8949E" w:rsidR="00A4284C" w:rsidRDefault="00A4284C" w:rsidP="00A4284C">
      <w:pPr>
        <w:pStyle w:val="Caption"/>
        <w:keepNext/>
        <w:jc w:val="center"/>
      </w:pPr>
      <w:bookmarkStart w:id="216" w:name="_Ref382293307"/>
      <w:bookmarkStart w:id="217" w:name="_Toc382771753"/>
      <w:r w:rsidRPr="00A4284C">
        <w:rPr>
          <w:b/>
        </w:rPr>
        <w:t xml:space="preserve">Listing </w:t>
      </w:r>
      <w:r w:rsidRPr="00A4284C">
        <w:rPr>
          <w:b/>
        </w:rPr>
        <w:fldChar w:fldCharType="begin"/>
      </w:r>
      <w:r w:rsidRPr="00A4284C">
        <w:rPr>
          <w:b/>
        </w:rPr>
        <w:instrText xml:space="preserve"> SEQ Listing \* ARABIC </w:instrText>
      </w:r>
      <w:r w:rsidRPr="00A4284C">
        <w:rPr>
          <w:b/>
        </w:rPr>
        <w:fldChar w:fldCharType="separate"/>
      </w:r>
      <w:r w:rsidR="00EA324E">
        <w:rPr>
          <w:b/>
          <w:noProof/>
        </w:rPr>
        <w:t>28</w:t>
      </w:r>
      <w:r w:rsidRPr="00A4284C">
        <w:rPr>
          <w:b/>
        </w:rPr>
        <w:fldChar w:fldCharType="end"/>
      </w:r>
      <w:bookmarkEnd w:id="216"/>
      <w:r w:rsidRPr="00A4284C">
        <w:rPr>
          <w:b/>
        </w:rPr>
        <w:t>.</w:t>
      </w:r>
      <w:r>
        <w:t xml:space="preserve"> An actor with Physics related components.</w:t>
      </w:r>
      <w:bookmarkEnd w:id="217"/>
    </w:p>
    <w:tbl>
      <w:tblPr>
        <w:tblStyle w:val="TableGrid"/>
        <w:tblW w:w="0" w:type="auto"/>
        <w:tblLook w:val="04A0" w:firstRow="1" w:lastRow="0" w:firstColumn="1" w:lastColumn="0" w:noHBand="0" w:noVBand="1"/>
      </w:tblPr>
      <w:tblGrid>
        <w:gridCol w:w="8494"/>
      </w:tblGrid>
      <w:tr w:rsidR="00723E8F" w14:paraId="3D6F03F8" w14:textId="77777777" w:rsidTr="00723E8F">
        <w:tc>
          <w:tcPr>
            <w:tcW w:w="8494" w:type="dxa"/>
          </w:tcPr>
          <w:p w14:paraId="430CDB6D" w14:textId="77777777" w:rsidR="00723E8F" w:rsidRPr="00723E8F" w:rsidRDefault="00723E8F" w:rsidP="00723E8F">
            <w:pPr>
              <w:rPr>
                <w:rStyle w:val="ComputerCode"/>
              </w:rPr>
            </w:pPr>
            <w:r w:rsidRPr="00723E8F">
              <w:rPr>
                <w:rStyle w:val="ComputerCode"/>
              </w:rPr>
              <w:t>&lt;?xml version="1.0" encoding="UTF-8"?&gt;</w:t>
            </w:r>
          </w:p>
          <w:p w14:paraId="5F4AAFC0" w14:textId="77777777" w:rsidR="00723E8F" w:rsidRPr="00723E8F" w:rsidRDefault="00723E8F" w:rsidP="00723E8F">
            <w:pPr>
              <w:rPr>
                <w:rStyle w:val="ComputerCode"/>
              </w:rPr>
            </w:pPr>
          </w:p>
          <w:p w14:paraId="37F1EA94" w14:textId="77777777" w:rsidR="004D6EAD" w:rsidRPr="004D6EAD" w:rsidRDefault="004D6EAD" w:rsidP="004D6EAD">
            <w:pPr>
              <w:rPr>
                <w:rStyle w:val="ComputerCode"/>
              </w:rPr>
            </w:pPr>
            <w:r w:rsidRPr="004D6EAD">
              <w:rPr>
                <w:rStyle w:val="ComputerCode"/>
              </w:rPr>
              <w:t>&lt;Actor type="Ball" resource="ball.xml"&gt;</w:t>
            </w:r>
          </w:p>
          <w:p w14:paraId="56C10DBA" w14:textId="77777777" w:rsidR="004D6EAD" w:rsidRPr="004D6EAD" w:rsidRDefault="004D6EAD" w:rsidP="004D6EAD">
            <w:pPr>
              <w:rPr>
                <w:rStyle w:val="ComputerCode"/>
              </w:rPr>
            </w:pPr>
          </w:p>
          <w:p w14:paraId="473869DE" w14:textId="77777777" w:rsidR="004D6EAD" w:rsidRPr="004D6EAD" w:rsidRDefault="004D6EAD" w:rsidP="004D6EAD">
            <w:pPr>
              <w:rPr>
                <w:rStyle w:val="ComputerCode"/>
              </w:rPr>
            </w:pPr>
            <w:r w:rsidRPr="004D6EAD">
              <w:rPr>
                <w:rStyle w:val="ComputerCode"/>
              </w:rPr>
              <w:t xml:space="preserve">  &lt;TransformableComponent&gt;</w:t>
            </w:r>
          </w:p>
          <w:p w14:paraId="5A42468F" w14:textId="73E6D484" w:rsidR="004D6EAD" w:rsidRPr="004D6EAD" w:rsidRDefault="00E82B9C" w:rsidP="004D6EAD">
            <w:pPr>
              <w:rPr>
                <w:rStyle w:val="ComputerCode"/>
              </w:rPr>
            </w:pPr>
            <w:r>
              <w:rPr>
                <w:rStyle w:val="ComputerCode"/>
              </w:rPr>
              <w:t xml:space="preserve">    &lt;Position x="0.0f" y="5</w:t>
            </w:r>
            <w:r w:rsidR="004D6EAD" w:rsidRPr="004D6EAD">
              <w:rPr>
                <w:rStyle w:val="ComputerCode"/>
              </w:rPr>
              <w:t>0.0f" z="0.0f"/&gt;</w:t>
            </w:r>
          </w:p>
          <w:p w14:paraId="3B99BEC8" w14:textId="77777777" w:rsidR="004D6EAD" w:rsidRPr="004D6EAD" w:rsidRDefault="004D6EAD" w:rsidP="004D6EAD">
            <w:pPr>
              <w:rPr>
                <w:rStyle w:val="ComputerCode"/>
              </w:rPr>
            </w:pPr>
            <w:r w:rsidRPr="004D6EAD">
              <w:rPr>
                <w:rStyle w:val="ComputerCode"/>
              </w:rPr>
              <w:t xml:space="preserve">    &lt;!-- YXZ order (yaw, pitch, roll) --&gt;</w:t>
            </w:r>
          </w:p>
          <w:p w14:paraId="1438C88A" w14:textId="77777777" w:rsidR="004D6EAD" w:rsidRPr="004D6EAD" w:rsidRDefault="004D6EAD" w:rsidP="004D6EAD">
            <w:pPr>
              <w:rPr>
                <w:rStyle w:val="ComputerCode"/>
              </w:rPr>
            </w:pPr>
            <w:r w:rsidRPr="004D6EAD">
              <w:rPr>
                <w:rStyle w:val="ComputerCode"/>
              </w:rPr>
              <w:t xml:space="preserve">    &lt;Rotation yaw="0.0f" pitch="0.0f" roll="0.0f"/&gt;</w:t>
            </w:r>
          </w:p>
          <w:p w14:paraId="61720D5A" w14:textId="77777777" w:rsidR="004D6EAD" w:rsidRPr="004D6EAD" w:rsidRDefault="004D6EAD" w:rsidP="004D6EAD">
            <w:pPr>
              <w:rPr>
                <w:rStyle w:val="ComputerCode"/>
              </w:rPr>
            </w:pPr>
            <w:r w:rsidRPr="004D6EAD">
              <w:rPr>
                <w:rStyle w:val="ComputerCode"/>
              </w:rPr>
              <w:t xml:space="preserve">    &lt;Scale x="1.0f" y ="1.0f" z="1.0"/&gt;</w:t>
            </w:r>
          </w:p>
          <w:p w14:paraId="6F7730E0" w14:textId="77777777" w:rsidR="004D6EAD" w:rsidRPr="004D6EAD" w:rsidRDefault="004D6EAD" w:rsidP="004D6EAD">
            <w:pPr>
              <w:rPr>
                <w:rStyle w:val="ComputerCode"/>
              </w:rPr>
            </w:pPr>
            <w:r w:rsidRPr="004D6EAD">
              <w:rPr>
                <w:rStyle w:val="ComputerCode"/>
              </w:rPr>
              <w:t xml:space="preserve">  &lt;/TransformableComponent&gt;</w:t>
            </w:r>
          </w:p>
          <w:p w14:paraId="4A9AF2E4" w14:textId="77777777" w:rsidR="004D6EAD" w:rsidRPr="004D6EAD" w:rsidRDefault="004D6EAD" w:rsidP="004D6EAD">
            <w:pPr>
              <w:rPr>
                <w:rStyle w:val="ComputerCode"/>
              </w:rPr>
            </w:pPr>
          </w:p>
          <w:p w14:paraId="3564F5DC" w14:textId="77777777" w:rsidR="004D6EAD" w:rsidRPr="004D6EAD" w:rsidRDefault="004D6EAD" w:rsidP="004D6EAD">
            <w:pPr>
              <w:rPr>
                <w:rStyle w:val="ComputerCode"/>
              </w:rPr>
            </w:pPr>
            <w:r w:rsidRPr="004D6EAD">
              <w:rPr>
                <w:rStyle w:val="ComputerCode"/>
              </w:rPr>
              <w:t xml:space="preserve">  &lt;CollidableComponent&gt;</w:t>
            </w:r>
          </w:p>
          <w:p w14:paraId="7D38DB60" w14:textId="77777777" w:rsidR="004D6EAD" w:rsidRPr="004D6EAD" w:rsidRDefault="004D6EAD" w:rsidP="004D6EAD">
            <w:pPr>
              <w:rPr>
                <w:rStyle w:val="ComputerCode"/>
              </w:rPr>
            </w:pPr>
            <w:r w:rsidRPr="004D6EAD">
              <w:rPr>
                <w:rStyle w:val="ComputerCode"/>
              </w:rPr>
              <w:t xml:space="preserve">    &lt;Shape type="Sphere"&gt;</w:t>
            </w:r>
          </w:p>
          <w:p w14:paraId="0944E5A5" w14:textId="77777777" w:rsidR="004D6EAD" w:rsidRPr="004D6EAD" w:rsidRDefault="004D6EAD" w:rsidP="004D6EAD">
            <w:pPr>
              <w:rPr>
                <w:rStyle w:val="ComputerCode"/>
              </w:rPr>
            </w:pPr>
            <w:r w:rsidRPr="004D6EAD">
              <w:rPr>
                <w:rStyle w:val="ComputerCode"/>
              </w:rPr>
              <w:t xml:space="preserve">      &lt;Radius r="1.0f"/&gt;</w:t>
            </w:r>
          </w:p>
          <w:p w14:paraId="332A907B" w14:textId="77777777" w:rsidR="004D6EAD" w:rsidRPr="004D6EAD" w:rsidRDefault="004D6EAD" w:rsidP="004D6EAD">
            <w:pPr>
              <w:rPr>
                <w:rStyle w:val="ComputerCode"/>
              </w:rPr>
            </w:pPr>
            <w:r w:rsidRPr="004D6EAD">
              <w:rPr>
                <w:rStyle w:val="ComputerCode"/>
              </w:rPr>
              <w:t xml:space="preserve">    &lt;/Shape&gt;</w:t>
            </w:r>
          </w:p>
          <w:p w14:paraId="02F5989A" w14:textId="77777777" w:rsidR="004D6EAD" w:rsidRPr="004D6EAD" w:rsidRDefault="004D6EAD" w:rsidP="004D6EAD">
            <w:pPr>
              <w:rPr>
                <w:rStyle w:val="ComputerCode"/>
              </w:rPr>
            </w:pPr>
            <w:r w:rsidRPr="004D6EAD">
              <w:rPr>
                <w:rStyle w:val="ComputerCode"/>
              </w:rPr>
              <w:t xml:space="preserve">    &lt;CenterOfMassOffset&gt;</w:t>
            </w:r>
          </w:p>
          <w:p w14:paraId="22EBFE39" w14:textId="77777777" w:rsidR="004D6EAD" w:rsidRPr="004D6EAD" w:rsidRDefault="004D6EAD" w:rsidP="004D6EAD">
            <w:pPr>
              <w:rPr>
                <w:rStyle w:val="ComputerCode"/>
              </w:rPr>
            </w:pPr>
            <w:r w:rsidRPr="004D6EAD">
              <w:rPr>
                <w:rStyle w:val="ComputerCode"/>
              </w:rPr>
              <w:t xml:space="preserve">      &lt;Position x="0.0f" y="0.0f" z="0.0f"/&gt;</w:t>
            </w:r>
          </w:p>
          <w:p w14:paraId="5284A5FA" w14:textId="77777777" w:rsidR="004D6EAD" w:rsidRPr="004D6EAD" w:rsidRDefault="004D6EAD" w:rsidP="004D6EAD">
            <w:pPr>
              <w:rPr>
                <w:rStyle w:val="ComputerCode"/>
              </w:rPr>
            </w:pPr>
            <w:r w:rsidRPr="004D6EAD">
              <w:rPr>
                <w:rStyle w:val="ComputerCode"/>
              </w:rPr>
              <w:t xml:space="preserve">      &lt;Rotation yaw="0.0f" pitch="0.0f" roll="0.0f"/&gt;        </w:t>
            </w:r>
          </w:p>
          <w:p w14:paraId="45E04D6C" w14:textId="77777777" w:rsidR="004D6EAD" w:rsidRPr="004D6EAD" w:rsidRDefault="004D6EAD" w:rsidP="004D6EAD">
            <w:pPr>
              <w:rPr>
                <w:rStyle w:val="ComputerCode"/>
              </w:rPr>
            </w:pPr>
            <w:r w:rsidRPr="004D6EAD">
              <w:rPr>
                <w:rStyle w:val="ComputerCode"/>
              </w:rPr>
              <w:t xml:space="preserve">    &lt;/CenterOfMassOffset&gt;</w:t>
            </w:r>
          </w:p>
          <w:p w14:paraId="49070DC3" w14:textId="77777777" w:rsidR="004D6EAD" w:rsidRPr="004D6EAD" w:rsidRDefault="004D6EAD" w:rsidP="004D6EAD">
            <w:pPr>
              <w:rPr>
                <w:rStyle w:val="ComputerCode"/>
              </w:rPr>
            </w:pPr>
            <w:r w:rsidRPr="004D6EAD">
              <w:rPr>
                <w:rStyle w:val="ComputerCode"/>
              </w:rPr>
              <w:t xml:space="preserve">    &lt;Density type="Water"/&gt;</w:t>
            </w:r>
          </w:p>
          <w:p w14:paraId="2EA7D067" w14:textId="77777777" w:rsidR="004D6EAD" w:rsidRPr="004D6EAD" w:rsidRDefault="004D6EAD" w:rsidP="004D6EAD">
            <w:pPr>
              <w:rPr>
                <w:rStyle w:val="ComputerCode"/>
              </w:rPr>
            </w:pPr>
            <w:r w:rsidRPr="004D6EAD">
              <w:rPr>
                <w:rStyle w:val="ComputerCode"/>
              </w:rPr>
              <w:t xml:space="preserve">    &lt;Material type="Elastic"/&gt;</w:t>
            </w:r>
          </w:p>
          <w:p w14:paraId="76F2BBBB" w14:textId="77777777" w:rsidR="004D6EAD" w:rsidRPr="004D6EAD" w:rsidRDefault="004D6EAD" w:rsidP="004D6EAD">
            <w:pPr>
              <w:rPr>
                <w:rStyle w:val="ComputerCode"/>
              </w:rPr>
            </w:pPr>
            <w:r w:rsidRPr="004D6EAD">
              <w:rPr>
                <w:rStyle w:val="ComputerCode"/>
              </w:rPr>
              <w:t xml:space="preserve">  &lt;/CollidableComponent&gt;</w:t>
            </w:r>
          </w:p>
          <w:p w14:paraId="5918FD9A" w14:textId="77777777" w:rsidR="004D6EAD" w:rsidRPr="004D6EAD" w:rsidRDefault="004D6EAD" w:rsidP="004D6EAD">
            <w:pPr>
              <w:rPr>
                <w:rStyle w:val="ComputerCode"/>
              </w:rPr>
            </w:pPr>
          </w:p>
          <w:p w14:paraId="2EC5E2C6" w14:textId="77777777" w:rsidR="004D6EAD" w:rsidRPr="004D6EAD" w:rsidRDefault="004D6EAD" w:rsidP="004D6EAD">
            <w:pPr>
              <w:rPr>
                <w:rStyle w:val="ComputerCode"/>
              </w:rPr>
            </w:pPr>
            <w:r w:rsidRPr="004D6EAD">
              <w:rPr>
                <w:rStyle w:val="ComputerCode"/>
              </w:rPr>
              <w:t xml:space="preserve">  &lt;BulletPhysicsComponent&gt;</w:t>
            </w:r>
          </w:p>
          <w:p w14:paraId="789999FF" w14:textId="77777777" w:rsidR="004D6EAD" w:rsidRPr="004D6EAD" w:rsidRDefault="004D6EAD" w:rsidP="004D6EAD">
            <w:pPr>
              <w:rPr>
                <w:rStyle w:val="ComputerCode"/>
              </w:rPr>
            </w:pPr>
            <w:r w:rsidRPr="004D6EAD">
              <w:rPr>
                <w:rStyle w:val="ComputerCode"/>
              </w:rPr>
              <w:t xml:space="preserve">    &lt;LinearFactor x="1.0f" y="1.0f" z="1.0f"/&gt;</w:t>
            </w:r>
          </w:p>
          <w:p w14:paraId="37B5C432" w14:textId="77777777" w:rsidR="004D6EAD" w:rsidRPr="004D6EAD" w:rsidRDefault="004D6EAD" w:rsidP="004D6EAD">
            <w:pPr>
              <w:rPr>
                <w:rStyle w:val="ComputerCode"/>
              </w:rPr>
            </w:pPr>
            <w:r w:rsidRPr="004D6EAD">
              <w:rPr>
                <w:rStyle w:val="ComputerCode"/>
              </w:rPr>
              <w:t xml:space="preserve">    &lt;AngularFactor x="1.0f" y="1.0f" z="1.0f"/&gt;</w:t>
            </w:r>
          </w:p>
          <w:p w14:paraId="5334960B" w14:textId="77777777" w:rsidR="004D6EAD" w:rsidRPr="004D6EAD" w:rsidRDefault="004D6EAD" w:rsidP="004D6EAD">
            <w:pPr>
              <w:rPr>
                <w:rStyle w:val="ComputerCode"/>
              </w:rPr>
            </w:pPr>
            <w:r w:rsidRPr="004D6EAD">
              <w:rPr>
                <w:rStyle w:val="ComputerCode"/>
              </w:rPr>
              <w:t xml:space="preserve">    &lt;MaxVelocity v="15.0f"/&gt;</w:t>
            </w:r>
          </w:p>
          <w:p w14:paraId="236D02B5" w14:textId="77777777" w:rsidR="004D6EAD" w:rsidRPr="004D6EAD" w:rsidRDefault="004D6EAD" w:rsidP="004D6EAD">
            <w:pPr>
              <w:rPr>
                <w:rStyle w:val="ComputerCode"/>
              </w:rPr>
            </w:pPr>
            <w:r w:rsidRPr="004D6EAD">
              <w:rPr>
                <w:rStyle w:val="ComputerCode"/>
              </w:rPr>
              <w:t xml:space="preserve">    &lt;MaxAngularVelocity v="0.0f"/&gt;</w:t>
            </w:r>
          </w:p>
          <w:p w14:paraId="280DA402" w14:textId="77777777" w:rsidR="004D6EAD" w:rsidRPr="004D6EAD" w:rsidRDefault="004D6EAD" w:rsidP="004D6EAD">
            <w:pPr>
              <w:rPr>
                <w:rStyle w:val="ComputerCode"/>
              </w:rPr>
            </w:pPr>
            <w:r w:rsidRPr="004D6EAD">
              <w:rPr>
                <w:rStyle w:val="ComputerCode"/>
              </w:rPr>
              <w:t xml:space="preserve">  &lt;/BulletPhysicsComponent&gt;</w:t>
            </w:r>
          </w:p>
          <w:p w14:paraId="2E59BACB" w14:textId="77777777" w:rsidR="004D6EAD" w:rsidRPr="004D6EAD" w:rsidRDefault="004D6EAD" w:rsidP="004D6EAD">
            <w:pPr>
              <w:rPr>
                <w:rStyle w:val="ComputerCode"/>
              </w:rPr>
            </w:pPr>
            <w:r w:rsidRPr="004D6EAD">
              <w:rPr>
                <w:rStyle w:val="ComputerCode"/>
              </w:rPr>
              <w:t xml:space="preserve"> </w:t>
            </w:r>
          </w:p>
          <w:p w14:paraId="00C5C04D" w14:textId="435FBDF6" w:rsidR="00723E8F" w:rsidRDefault="004D6EAD" w:rsidP="004D6EAD">
            <w:r w:rsidRPr="004D6EAD">
              <w:rPr>
                <w:rStyle w:val="ComputerCode"/>
              </w:rPr>
              <w:t>&lt;/Actor&gt;</w:t>
            </w:r>
          </w:p>
        </w:tc>
      </w:tr>
    </w:tbl>
    <w:p w14:paraId="75DEC60C" w14:textId="77777777" w:rsidR="00723E8F" w:rsidRDefault="00723E8F" w:rsidP="00DC7B14"/>
    <w:p w14:paraId="5CB9F289" w14:textId="6FD7C580" w:rsidR="00E14698" w:rsidRDefault="001276CD" w:rsidP="00DC7B14">
      <w:r>
        <w:t>Currently, there is nothing else to the ball actor to interact with</w:t>
      </w:r>
      <w:r w:rsidR="003516AC">
        <w:t xml:space="preserve"> – it is the only actor in the game world</w:t>
      </w:r>
      <w:r>
        <w:t xml:space="preserve">. </w:t>
      </w:r>
      <w:r>
        <w:fldChar w:fldCharType="begin"/>
      </w:r>
      <w:r>
        <w:instrText xml:space="preserve"> REF _Ref382295649 \h </w:instrText>
      </w:r>
      <w:r>
        <w:fldChar w:fldCharType="separate"/>
      </w:r>
      <w:r w:rsidR="00EA324E" w:rsidRPr="001276CD">
        <w:rPr>
          <w:b/>
        </w:rPr>
        <w:t xml:space="preserve">Listing </w:t>
      </w:r>
      <w:r w:rsidR="00EA324E">
        <w:rPr>
          <w:b/>
          <w:noProof/>
        </w:rPr>
        <w:t>29</w:t>
      </w:r>
      <w:r>
        <w:fldChar w:fldCharType="end"/>
      </w:r>
      <w:r>
        <w:t xml:space="preserve"> describes a</w:t>
      </w:r>
      <w:r w:rsidR="00CC7735">
        <w:t xml:space="preserve"> box acting as a</w:t>
      </w:r>
      <w:r>
        <w:t xml:space="preserve"> plane at the position (0, 0, 0).</w:t>
      </w:r>
      <w:r w:rsidR="003516AC">
        <w:t xml:space="preserve"> Provided the ball is falling (which assumes an adequate gravity) and considering its initial </w:t>
      </w:r>
      <w:r w:rsidR="003516AC">
        <w:lastRenderedPageBreak/>
        <w:t>height is higher than the plane’s, the two objects should collide provided the simulation runs for enough time.</w:t>
      </w:r>
    </w:p>
    <w:p w14:paraId="31A074E5" w14:textId="500457E0" w:rsidR="001276CD" w:rsidRDefault="001276CD" w:rsidP="001276CD">
      <w:pPr>
        <w:pStyle w:val="Caption"/>
        <w:keepNext/>
        <w:jc w:val="center"/>
      </w:pPr>
      <w:bookmarkStart w:id="218" w:name="_Ref382295649"/>
      <w:bookmarkStart w:id="219" w:name="_Toc382771754"/>
      <w:r w:rsidRPr="001276CD">
        <w:rPr>
          <w:b/>
        </w:rPr>
        <w:t xml:space="preserve">Listing </w:t>
      </w:r>
      <w:r w:rsidRPr="001276CD">
        <w:rPr>
          <w:b/>
        </w:rPr>
        <w:fldChar w:fldCharType="begin"/>
      </w:r>
      <w:r w:rsidRPr="001276CD">
        <w:rPr>
          <w:b/>
        </w:rPr>
        <w:instrText xml:space="preserve"> SEQ Listing \* ARABIC </w:instrText>
      </w:r>
      <w:r w:rsidRPr="001276CD">
        <w:rPr>
          <w:b/>
        </w:rPr>
        <w:fldChar w:fldCharType="separate"/>
      </w:r>
      <w:r w:rsidR="00EA324E">
        <w:rPr>
          <w:b/>
          <w:noProof/>
        </w:rPr>
        <w:t>29</w:t>
      </w:r>
      <w:r w:rsidRPr="001276CD">
        <w:rPr>
          <w:b/>
        </w:rPr>
        <w:fldChar w:fldCharType="end"/>
      </w:r>
      <w:bookmarkEnd w:id="218"/>
      <w:r w:rsidRPr="001276CD">
        <w:rPr>
          <w:b/>
        </w:rPr>
        <w:t>.</w:t>
      </w:r>
      <w:r>
        <w:t xml:space="preserve"> Another actor for the simulation: a simple plane.</w:t>
      </w:r>
      <w:bookmarkEnd w:id="219"/>
    </w:p>
    <w:tbl>
      <w:tblPr>
        <w:tblStyle w:val="TableGrid"/>
        <w:tblW w:w="0" w:type="auto"/>
        <w:tblLook w:val="04A0" w:firstRow="1" w:lastRow="0" w:firstColumn="1" w:lastColumn="0" w:noHBand="0" w:noVBand="1"/>
      </w:tblPr>
      <w:tblGrid>
        <w:gridCol w:w="8494"/>
      </w:tblGrid>
      <w:tr w:rsidR="001276CD" w14:paraId="664E2BEB" w14:textId="77777777" w:rsidTr="001276CD">
        <w:tc>
          <w:tcPr>
            <w:tcW w:w="8494" w:type="dxa"/>
          </w:tcPr>
          <w:p w14:paraId="017C1DE4" w14:textId="77777777" w:rsidR="004D6EAD" w:rsidRPr="004D6EAD" w:rsidRDefault="004D6EAD" w:rsidP="004D6EAD">
            <w:pPr>
              <w:rPr>
                <w:rStyle w:val="ComputerCode"/>
              </w:rPr>
            </w:pPr>
            <w:r w:rsidRPr="004D6EAD">
              <w:rPr>
                <w:rStyle w:val="ComputerCode"/>
              </w:rPr>
              <w:t>&lt;?xml version="1.0" encoding="UTF-8"?&gt;</w:t>
            </w:r>
          </w:p>
          <w:p w14:paraId="119368F5" w14:textId="77777777" w:rsidR="004D6EAD" w:rsidRPr="004D6EAD" w:rsidRDefault="004D6EAD" w:rsidP="004D6EAD">
            <w:pPr>
              <w:rPr>
                <w:rStyle w:val="ComputerCode"/>
              </w:rPr>
            </w:pPr>
          </w:p>
          <w:p w14:paraId="5F2E2A2A" w14:textId="77777777" w:rsidR="004D6EAD" w:rsidRPr="004D6EAD" w:rsidRDefault="004D6EAD" w:rsidP="004D6EAD">
            <w:pPr>
              <w:rPr>
                <w:rStyle w:val="ComputerCode"/>
              </w:rPr>
            </w:pPr>
            <w:r w:rsidRPr="004D6EAD">
              <w:rPr>
                <w:rStyle w:val="ComputerCode"/>
              </w:rPr>
              <w:t>&lt;Actor type="Plane" resource="plane.xml"&gt;</w:t>
            </w:r>
          </w:p>
          <w:p w14:paraId="09146437" w14:textId="77777777" w:rsidR="004D6EAD" w:rsidRPr="004D6EAD" w:rsidRDefault="004D6EAD" w:rsidP="004D6EAD">
            <w:pPr>
              <w:rPr>
                <w:rStyle w:val="ComputerCode"/>
              </w:rPr>
            </w:pPr>
          </w:p>
          <w:p w14:paraId="6E5550C5" w14:textId="77777777" w:rsidR="004D6EAD" w:rsidRPr="004D6EAD" w:rsidRDefault="004D6EAD" w:rsidP="004D6EAD">
            <w:pPr>
              <w:rPr>
                <w:rStyle w:val="ComputerCode"/>
              </w:rPr>
            </w:pPr>
            <w:r w:rsidRPr="004D6EAD">
              <w:rPr>
                <w:rStyle w:val="ComputerCode"/>
              </w:rPr>
              <w:t xml:space="preserve">  &lt;TransformableComponent&gt;</w:t>
            </w:r>
          </w:p>
          <w:p w14:paraId="5A0877A5" w14:textId="77777777" w:rsidR="004D6EAD" w:rsidRPr="004D6EAD" w:rsidRDefault="004D6EAD" w:rsidP="004D6EAD">
            <w:pPr>
              <w:rPr>
                <w:rStyle w:val="ComputerCode"/>
              </w:rPr>
            </w:pPr>
            <w:r w:rsidRPr="004D6EAD">
              <w:rPr>
                <w:rStyle w:val="ComputerCode"/>
              </w:rPr>
              <w:t xml:space="preserve">    &lt;Position x="0.0f" y="0.0f" z="0.0f"/&gt;</w:t>
            </w:r>
          </w:p>
          <w:p w14:paraId="11E2EC4E" w14:textId="77777777" w:rsidR="004D6EAD" w:rsidRPr="004D6EAD" w:rsidRDefault="004D6EAD" w:rsidP="004D6EAD">
            <w:pPr>
              <w:rPr>
                <w:rStyle w:val="ComputerCode"/>
              </w:rPr>
            </w:pPr>
            <w:r w:rsidRPr="004D6EAD">
              <w:rPr>
                <w:rStyle w:val="ComputerCode"/>
              </w:rPr>
              <w:t xml:space="preserve">    &lt;!-- YXZ order (yaw, pitch, roll) --&gt;</w:t>
            </w:r>
          </w:p>
          <w:p w14:paraId="49902D60" w14:textId="77777777" w:rsidR="004D6EAD" w:rsidRPr="004D6EAD" w:rsidRDefault="004D6EAD" w:rsidP="004D6EAD">
            <w:pPr>
              <w:rPr>
                <w:rStyle w:val="ComputerCode"/>
              </w:rPr>
            </w:pPr>
            <w:r w:rsidRPr="004D6EAD">
              <w:rPr>
                <w:rStyle w:val="ComputerCode"/>
              </w:rPr>
              <w:t xml:space="preserve">    &lt;Rotation yaw="0.0f" pitch="0.0f" roll="0.0f"/&gt;</w:t>
            </w:r>
          </w:p>
          <w:p w14:paraId="3B2988D4" w14:textId="77777777" w:rsidR="004D6EAD" w:rsidRPr="004D6EAD" w:rsidRDefault="004D6EAD" w:rsidP="004D6EAD">
            <w:pPr>
              <w:rPr>
                <w:rStyle w:val="ComputerCode"/>
              </w:rPr>
            </w:pPr>
            <w:r w:rsidRPr="004D6EAD">
              <w:rPr>
                <w:rStyle w:val="ComputerCode"/>
              </w:rPr>
              <w:t xml:space="preserve">    &lt;Scale x="10.0f" y ="1.0f" z="10.0"/&gt;</w:t>
            </w:r>
          </w:p>
          <w:p w14:paraId="4372F565" w14:textId="77777777" w:rsidR="004D6EAD" w:rsidRPr="004D6EAD" w:rsidRDefault="004D6EAD" w:rsidP="004D6EAD">
            <w:pPr>
              <w:rPr>
                <w:rStyle w:val="ComputerCode"/>
              </w:rPr>
            </w:pPr>
            <w:r w:rsidRPr="004D6EAD">
              <w:rPr>
                <w:rStyle w:val="ComputerCode"/>
              </w:rPr>
              <w:t xml:space="preserve">  &lt;/TransformableComponent&gt;</w:t>
            </w:r>
          </w:p>
          <w:p w14:paraId="2C3D0F5D" w14:textId="77777777" w:rsidR="004D6EAD" w:rsidRPr="004D6EAD" w:rsidRDefault="004D6EAD" w:rsidP="004D6EAD">
            <w:pPr>
              <w:rPr>
                <w:rStyle w:val="ComputerCode"/>
              </w:rPr>
            </w:pPr>
          </w:p>
          <w:p w14:paraId="3D833D4D" w14:textId="77777777" w:rsidR="004D6EAD" w:rsidRPr="004D6EAD" w:rsidRDefault="004D6EAD" w:rsidP="004D6EAD">
            <w:pPr>
              <w:rPr>
                <w:rStyle w:val="ComputerCode"/>
              </w:rPr>
            </w:pPr>
            <w:r w:rsidRPr="004D6EAD">
              <w:rPr>
                <w:rStyle w:val="ComputerCode"/>
              </w:rPr>
              <w:t xml:space="preserve">  &lt;CollidableComponent&gt;</w:t>
            </w:r>
          </w:p>
          <w:p w14:paraId="1AB213EF" w14:textId="77777777" w:rsidR="00CC7735" w:rsidRPr="00CC7735" w:rsidRDefault="00CC7735" w:rsidP="00CC7735">
            <w:pPr>
              <w:rPr>
                <w:rStyle w:val="ComputerCode"/>
              </w:rPr>
            </w:pPr>
            <w:r w:rsidRPr="00CC7735">
              <w:rPr>
                <w:rStyle w:val="ComputerCode"/>
              </w:rPr>
              <w:t xml:space="preserve">    &lt;Shape type="Box"&gt;</w:t>
            </w:r>
          </w:p>
          <w:p w14:paraId="3CB381EE" w14:textId="77777777" w:rsidR="00CC7735" w:rsidRPr="00CC7735" w:rsidRDefault="00CC7735" w:rsidP="00CC7735">
            <w:pPr>
              <w:rPr>
                <w:rStyle w:val="ComputerCode"/>
              </w:rPr>
            </w:pPr>
            <w:r w:rsidRPr="00CC7735">
              <w:rPr>
                <w:rStyle w:val="ComputerCode"/>
              </w:rPr>
              <w:t xml:space="preserve">      &lt;Dimension x="1.0f" y="1.0f" z="1.0f"/&gt;</w:t>
            </w:r>
          </w:p>
          <w:p w14:paraId="1B6F9050" w14:textId="77777777" w:rsidR="00CC7735" w:rsidRDefault="00CC7735" w:rsidP="00CC7735">
            <w:pPr>
              <w:rPr>
                <w:rStyle w:val="ComputerCode"/>
              </w:rPr>
            </w:pPr>
            <w:r w:rsidRPr="00CC7735">
              <w:rPr>
                <w:rStyle w:val="ComputerCode"/>
              </w:rPr>
              <w:t xml:space="preserve">    &lt;/Shape&gt;</w:t>
            </w:r>
          </w:p>
          <w:p w14:paraId="6D45C311" w14:textId="22001957" w:rsidR="004D6EAD" w:rsidRPr="004D6EAD" w:rsidRDefault="004D6EAD" w:rsidP="00CC7735">
            <w:pPr>
              <w:rPr>
                <w:rStyle w:val="ComputerCode"/>
              </w:rPr>
            </w:pPr>
            <w:r w:rsidRPr="004D6EAD">
              <w:rPr>
                <w:rStyle w:val="ComputerCode"/>
              </w:rPr>
              <w:t xml:space="preserve">    &lt;CenterOfMassOffset&gt;</w:t>
            </w:r>
          </w:p>
          <w:p w14:paraId="285955AB" w14:textId="77777777" w:rsidR="004D6EAD" w:rsidRPr="004D6EAD" w:rsidRDefault="004D6EAD" w:rsidP="004D6EAD">
            <w:pPr>
              <w:rPr>
                <w:rStyle w:val="ComputerCode"/>
              </w:rPr>
            </w:pPr>
            <w:r w:rsidRPr="004D6EAD">
              <w:rPr>
                <w:rStyle w:val="ComputerCode"/>
              </w:rPr>
              <w:t xml:space="preserve">      &lt;Position x="0.0f" y="0.0f" z="0.0f"/&gt;</w:t>
            </w:r>
          </w:p>
          <w:p w14:paraId="06384995" w14:textId="77777777" w:rsidR="004D6EAD" w:rsidRPr="004D6EAD" w:rsidRDefault="004D6EAD" w:rsidP="004D6EAD">
            <w:pPr>
              <w:rPr>
                <w:rStyle w:val="ComputerCode"/>
              </w:rPr>
            </w:pPr>
            <w:r w:rsidRPr="004D6EAD">
              <w:rPr>
                <w:rStyle w:val="ComputerCode"/>
              </w:rPr>
              <w:t xml:space="preserve">      &lt;Rotation yaw="0.0f" pitch="0.0f" roll="0.0f"/&gt;        </w:t>
            </w:r>
          </w:p>
          <w:p w14:paraId="386B7F0B" w14:textId="77777777" w:rsidR="004D6EAD" w:rsidRPr="004D6EAD" w:rsidRDefault="004D6EAD" w:rsidP="004D6EAD">
            <w:pPr>
              <w:rPr>
                <w:rStyle w:val="ComputerCode"/>
              </w:rPr>
            </w:pPr>
            <w:r w:rsidRPr="004D6EAD">
              <w:rPr>
                <w:rStyle w:val="ComputerCode"/>
              </w:rPr>
              <w:t xml:space="preserve">    &lt;/CenterOfMassOffset&gt;</w:t>
            </w:r>
          </w:p>
          <w:p w14:paraId="0EF59F64" w14:textId="77777777" w:rsidR="004D6EAD" w:rsidRPr="004D6EAD" w:rsidRDefault="004D6EAD" w:rsidP="004D6EAD">
            <w:pPr>
              <w:rPr>
                <w:rStyle w:val="ComputerCode"/>
              </w:rPr>
            </w:pPr>
            <w:r w:rsidRPr="004D6EAD">
              <w:rPr>
                <w:rStyle w:val="ComputerCode"/>
              </w:rPr>
              <w:t xml:space="preserve">    &lt;Density type="Infinite"/&gt;</w:t>
            </w:r>
          </w:p>
          <w:p w14:paraId="7FF0835C" w14:textId="77777777" w:rsidR="004D6EAD" w:rsidRPr="004D6EAD" w:rsidRDefault="004D6EAD" w:rsidP="004D6EAD">
            <w:pPr>
              <w:rPr>
                <w:rStyle w:val="ComputerCode"/>
              </w:rPr>
            </w:pPr>
            <w:r w:rsidRPr="004D6EAD">
              <w:rPr>
                <w:rStyle w:val="ComputerCode"/>
              </w:rPr>
              <w:t xml:space="preserve">    &lt;Material type="Normal"/&gt;</w:t>
            </w:r>
          </w:p>
          <w:p w14:paraId="48EC5DED" w14:textId="77777777" w:rsidR="004D6EAD" w:rsidRPr="004D6EAD" w:rsidRDefault="004D6EAD" w:rsidP="004D6EAD">
            <w:pPr>
              <w:rPr>
                <w:rStyle w:val="ComputerCode"/>
              </w:rPr>
            </w:pPr>
            <w:r w:rsidRPr="004D6EAD">
              <w:rPr>
                <w:rStyle w:val="ComputerCode"/>
              </w:rPr>
              <w:t xml:space="preserve">  &lt;/CollidableComponent&gt;</w:t>
            </w:r>
          </w:p>
          <w:p w14:paraId="2EDC3087" w14:textId="77777777" w:rsidR="004D6EAD" w:rsidRPr="004D6EAD" w:rsidRDefault="004D6EAD" w:rsidP="004D6EAD">
            <w:pPr>
              <w:rPr>
                <w:rStyle w:val="ComputerCode"/>
              </w:rPr>
            </w:pPr>
          </w:p>
          <w:p w14:paraId="503E864E" w14:textId="77777777" w:rsidR="004D6EAD" w:rsidRPr="004D6EAD" w:rsidRDefault="004D6EAD" w:rsidP="004D6EAD">
            <w:pPr>
              <w:rPr>
                <w:rStyle w:val="ComputerCode"/>
              </w:rPr>
            </w:pPr>
            <w:r w:rsidRPr="004D6EAD">
              <w:rPr>
                <w:rStyle w:val="ComputerCode"/>
              </w:rPr>
              <w:t xml:space="preserve">  &lt;BulletPhysicsComponent&gt;</w:t>
            </w:r>
          </w:p>
          <w:p w14:paraId="09B34152" w14:textId="690C59CD" w:rsidR="004D6EAD" w:rsidRPr="004D6EAD" w:rsidRDefault="00E82B9C" w:rsidP="004D6EAD">
            <w:pPr>
              <w:rPr>
                <w:rStyle w:val="ComputerCode"/>
              </w:rPr>
            </w:pPr>
            <w:r>
              <w:rPr>
                <w:rStyle w:val="ComputerCode"/>
              </w:rPr>
              <w:t xml:space="preserve">    &lt;LinearFactor x="0.0f" y="0.0f" z="0</w:t>
            </w:r>
            <w:r w:rsidR="004D6EAD" w:rsidRPr="004D6EAD">
              <w:rPr>
                <w:rStyle w:val="ComputerCode"/>
              </w:rPr>
              <w:t>.0f"/&gt;</w:t>
            </w:r>
          </w:p>
          <w:p w14:paraId="3CDD983E" w14:textId="74F0AC57" w:rsidR="004D6EAD" w:rsidRPr="004D6EAD" w:rsidRDefault="00E82B9C" w:rsidP="004D6EAD">
            <w:pPr>
              <w:rPr>
                <w:rStyle w:val="ComputerCode"/>
              </w:rPr>
            </w:pPr>
            <w:r>
              <w:rPr>
                <w:rStyle w:val="ComputerCode"/>
              </w:rPr>
              <w:t xml:space="preserve">    &lt;AngularFactor x="0.0f" y="0.0f" z="0</w:t>
            </w:r>
            <w:r w:rsidR="004D6EAD" w:rsidRPr="004D6EAD">
              <w:rPr>
                <w:rStyle w:val="ComputerCode"/>
              </w:rPr>
              <w:t>.0f"/&gt;</w:t>
            </w:r>
          </w:p>
          <w:p w14:paraId="1C2657DF" w14:textId="6719128E" w:rsidR="004D6EAD" w:rsidRPr="004D6EAD" w:rsidRDefault="00E82B9C" w:rsidP="004D6EAD">
            <w:pPr>
              <w:rPr>
                <w:rStyle w:val="ComputerCode"/>
              </w:rPr>
            </w:pPr>
            <w:r>
              <w:rPr>
                <w:rStyle w:val="ComputerCode"/>
              </w:rPr>
              <w:t xml:space="preserve">    &lt;MaxVelocity v="0</w:t>
            </w:r>
            <w:r w:rsidR="004D6EAD" w:rsidRPr="004D6EAD">
              <w:rPr>
                <w:rStyle w:val="ComputerCode"/>
              </w:rPr>
              <w:t>.0f"/&gt;</w:t>
            </w:r>
          </w:p>
          <w:p w14:paraId="0605B538" w14:textId="77777777" w:rsidR="004D6EAD" w:rsidRPr="004D6EAD" w:rsidRDefault="004D6EAD" w:rsidP="004D6EAD">
            <w:pPr>
              <w:rPr>
                <w:rStyle w:val="ComputerCode"/>
              </w:rPr>
            </w:pPr>
            <w:r w:rsidRPr="004D6EAD">
              <w:rPr>
                <w:rStyle w:val="ComputerCode"/>
              </w:rPr>
              <w:t xml:space="preserve">    &lt;MaxAngularVelocity v="0.0f"/&gt;</w:t>
            </w:r>
          </w:p>
          <w:p w14:paraId="2405E975" w14:textId="77777777" w:rsidR="004D6EAD" w:rsidRPr="004D6EAD" w:rsidRDefault="004D6EAD" w:rsidP="004D6EAD">
            <w:pPr>
              <w:rPr>
                <w:rStyle w:val="ComputerCode"/>
              </w:rPr>
            </w:pPr>
            <w:r w:rsidRPr="004D6EAD">
              <w:rPr>
                <w:rStyle w:val="ComputerCode"/>
              </w:rPr>
              <w:t xml:space="preserve">  &lt;/BulletPhysicsComponent&gt;</w:t>
            </w:r>
          </w:p>
          <w:p w14:paraId="11D9E541" w14:textId="77777777" w:rsidR="004D6EAD" w:rsidRPr="004D6EAD" w:rsidRDefault="004D6EAD" w:rsidP="004D6EAD">
            <w:pPr>
              <w:rPr>
                <w:rStyle w:val="ComputerCode"/>
              </w:rPr>
            </w:pPr>
            <w:r w:rsidRPr="004D6EAD">
              <w:rPr>
                <w:rStyle w:val="ComputerCode"/>
              </w:rPr>
              <w:t xml:space="preserve"> </w:t>
            </w:r>
          </w:p>
          <w:p w14:paraId="5E75BFDB" w14:textId="6F3CA77B" w:rsidR="001276CD" w:rsidRDefault="004D6EAD" w:rsidP="004D6EAD">
            <w:r w:rsidRPr="004D6EAD">
              <w:rPr>
                <w:rStyle w:val="ComputerCode"/>
              </w:rPr>
              <w:t>&lt;/Actor&gt;</w:t>
            </w:r>
          </w:p>
        </w:tc>
      </w:tr>
    </w:tbl>
    <w:p w14:paraId="649A5559" w14:textId="77777777" w:rsidR="00E14698" w:rsidRDefault="00E14698" w:rsidP="00DC7B14"/>
    <w:p w14:paraId="123A31EC" w14:textId="7D7A1895" w:rsidR="00923078" w:rsidRDefault="00923078" w:rsidP="00DC7B14">
      <w:r>
        <w:t xml:space="preserve">Finally, </w:t>
      </w:r>
      <w:r>
        <w:fldChar w:fldCharType="begin"/>
      </w:r>
      <w:r>
        <w:instrText xml:space="preserve"> REF _Ref382293313 \h </w:instrText>
      </w:r>
      <w:r>
        <w:fldChar w:fldCharType="separate"/>
      </w:r>
      <w:r w:rsidR="00EA324E" w:rsidRPr="00A4284C">
        <w:rPr>
          <w:b/>
        </w:rPr>
        <w:t xml:space="preserve">Listing </w:t>
      </w:r>
      <w:r w:rsidR="00EA324E">
        <w:rPr>
          <w:b/>
          <w:noProof/>
        </w:rPr>
        <w:t>30</w:t>
      </w:r>
      <w:r>
        <w:fldChar w:fldCharType="end"/>
      </w:r>
      <w:r>
        <w:t xml:space="preserve"> presents a bouncing ball example. It describes how to create, initialize and update the Physics subsystem and its effects on the</w:t>
      </w:r>
      <w:r w:rsidR="003516AC">
        <w:t xml:space="preserve"> ball’s</w:t>
      </w:r>
      <w:r>
        <w:t xml:space="preserve"> actor.</w:t>
      </w:r>
      <w:r w:rsidR="00E14698">
        <w:t xml:space="preserve"> It is important to note how the actor’s ‘</w:t>
      </w:r>
      <w:r w:rsidR="00E14698" w:rsidRPr="00E14698">
        <w:rPr>
          <w:rStyle w:val="ComputerCode"/>
        </w:rPr>
        <w:t>y</w:t>
      </w:r>
      <w:r w:rsidR="00E14698">
        <w:t>’ axis value decreases while falling</w:t>
      </w:r>
      <w:r w:rsidR="001276CD">
        <w:t xml:space="preserve"> – until it collides with the plane. Afterwards, it</w:t>
      </w:r>
      <w:r w:rsidR="00E14698">
        <w:t xml:space="preserve"> then increases after bouncing before start falling again</w:t>
      </w:r>
      <w:r w:rsidR="003516AC">
        <w:t xml:space="preserve"> – and repeating the process</w:t>
      </w:r>
      <w:r w:rsidR="00E14698">
        <w:t>.</w:t>
      </w:r>
    </w:p>
    <w:p w14:paraId="28B7A30C" w14:textId="16CFCEE3" w:rsidR="00A4284C" w:rsidRDefault="00A4284C" w:rsidP="00A4284C">
      <w:pPr>
        <w:pStyle w:val="Caption"/>
        <w:keepNext/>
        <w:jc w:val="center"/>
      </w:pPr>
      <w:bookmarkStart w:id="220" w:name="_Ref382293313"/>
      <w:bookmarkStart w:id="221" w:name="_Toc382771755"/>
      <w:r w:rsidRPr="00A4284C">
        <w:rPr>
          <w:b/>
        </w:rPr>
        <w:t xml:space="preserve">Listing </w:t>
      </w:r>
      <w:r w:rsidRPr="00A4284C">
        <w:rPr>
          <w:b/>
        </w:rPr>
        <w:fldChar w:fldCharType="begin"/>
      </w:r>
      <w:r w:rsidRPr="00A4284C">
        <w:rPr>
          <w:b/>
        </w:rPr>
        <w:instrText xml:space="preserve"> SEQ Listing \* ARABIC </w:instrText>
      </w:r>
      <w:r w:rsidRPr="00A4284C">
        <w:rPr>
          <w:b/>
        </w:rPr>
        <w:fldChar w:fldCharType="separate"/>
      </w:r>
      <w:r w:rsidR="00EA324E">
        <w:rPr>
          <w:b/>
          <w:noProof/>
        </w:rPr>
        <w:t>30</w:t>
      </w:r>
      <w:r w:rsidRPr="00A4284C">
        <w:rPr>
          <w:b/>
        </w:rPr>
        <w:fldChar w:fldCharType="end"/>
      </w:r>
      <w:bookmarkEnd w:id="220"/>
      <w:r w:rsidRPr="00A4284C">
        <w:rPr>
          <w:b/>
        </w:rPr>
        <w:t>.</w:t>
      </w:r>
      <w:r>
        <w:t xml:space="preserve"> A simple physics simulation: a bouncing ball.</w:t>
      </w:r>
      <w:bookmarkEnd w:id="221"/>
    </w:p>
    <w:tbl>
      <w:tblPr>
        <w:tblStyle w:val="TableGrid"/>
        <w:tblW w:w="0" w:type="auto"/>
        <w:tblLook w:val="04A0" w:firstRow="1" w:lastRow="0" w:firstColumn="1" w:lastColumn="0" w:noHBand="0" w:noVBand="1"/>
      </w:tblPr>
      <w:tblGrid>
        <w:gridCol w:w="8494"/>
      </w:tblGrid>
      <w:tr w:rsidR="00A4284C" w14:paraId="056B100F" w14:textId="77777777" w:rsidTr="00A4284C">
        <w:tc>
          <w:tcPr>
            <w:tcW w:w="8494" w:type="dxa"/>
          </w:tcPr>
          <w:p w14:paraId="623A267B" w14:textId="77777777" w:rsidR="001276CD" w:rsidRPr="001276CD" w:rsidRDefault="001276CD" w:rsidP="001276CD">
            <w:pPr>
              <w:rPr>
                <w:rStyle w:val="ComputerCode"/>
              </w:rPr>
            </w:pPr>
            <w:r w:rsidRPr="001276CD">
              <w:rPr>
                <w:rStyle w:val="ComputerCode"/>
              </w:rPr>
              <w:t>#include &lt;stdio.h&gt;</w:t>
            </w:r>
          </w:p>
          <w:p w14:paraId="6BE31AF1" w14:textId="77777777" w:rsidR="001276CD" w:rsidRPr="001276CD" w:rsidRDefault="001276CD" w:rsidP="001276CD">
            <w:pPr>
              <w:rPr>
                <w:rStyle w:val="ComputerCode"/>
              </w:rPr>
            </w:pPr>
          </w:p>
          <w:p w14:paraId="028D7CBA" w14:textId="77777777" w:rsidR="001276CD" w:rsidRPr="001276CD" w:rsidRDefault="001276CD" w:rsidP="001276CD">
            <w:pPr>
              <w:rPr>
                <w:rStyle w:val="ComputerCode"/>
              </w:rPr>
            </w:pPr>
            <w:r w:rsidRPr="001276CD">
              <w:rPr>
                <w:rStyle w:val="ComputerCode"/>
              </w:rPr>
              <w:t>#include &lt;Core/EntityComponent/Entity/Actor.h&gt;</w:t>
            </w:r>
          </w:p>
          <w:p w14:paraId="08F691B6" w14:textId="77777777" w:rsidR="001276CD" w:rsidRPr="001276CD" w:rsidRDefault="001276CD" w:rsidP="001276CD">
            <w:pPr>
              <w:rPr>
                <w:rStyle w:val="ComputerCode"/>
              </w:rPr>
            </w:pPr>
            <w:r w:rsidRPr="001276CD">
              <w:rPr>
                <w:rStyle w:val="ComputerCode"/>
              </w:rPr>
              <w:t>#include &lt;Core/EntityComponent/Entity/ActorFactory.h&gt;</w:t>
            </w:r>
          </w:p>
          <w:p w14:paraId="7640B80D" w14:textId="77777777" w:rsidR="001276CD" w:rsidRPr="001276CD" w:rsidRDefault="001276CD" w:rsidP="001276CD">
            <w:pPr>
              <w:rPr>
                <w:rStyle w:val="ComputerCode"/>
              </w:rPr>
            </w:pPr>
            <w:r w:rsidRPr="001276CD">
              <w:rPr>
                <w:rStyle w:val="ComputerCode"/>
              </w:rPr>
              <w:t>#include &lt;Core/EntityComponent/Component/TransformableComponent.h&gt;</w:t>
            </w:r>
          </w:p>
          <w:p w14:paraId="2BE1BFC1" w14:textId="77777777" w:rsidR="001276CD" w:rsidRPr="001276CD" w:rsidRDefault="001276CD" w:rsidP="001276CD">
            <w:pPr>
              <w:rPr>
                <w:rStyle w:val="ComputerCode"/>
              </w:rPr>
            </w:pPr>
          </w:p>
          <w:p w14:paraId="0E860F2E" w14:textId="77777777" w:rsidR="001276CD" w:rsidRPr="001276CD" w:rsidRDefault="001276CD" w:rsidP="001276CD">
            <w:pPr>
              <w:rPr>
                <w:rStyle w:val="ComputerCode"/>
              </w:rPr>
            </w:pPr>
            <w:r w:rsidRPr="001276CD">
              <w:rPr>
                <w:rStyle w:val="ComputerCode"/>
              </w:rPr>
              <w:t>#include &lt;Core/Events/Event.h&gt;</w:t>
            </w:r>
          </w:p>
          <w:p w14:paraId="480116CD" w14:textId="77777777" w:rsidR="001276CD" w:rsidRPr="001276CD" w:rsidRDefault="001276CD" w:rsidP="001276CD">
            <w:pPr>
              <w:rPr>
                <w:rStyle w:val="ComputerCode"/>
              </w:rPr>
            </w:pPr>
            <w:r w:rsidRPr="001276CD">
              <w:rPr>
                <w:rStyle w:val="ComputerCode"/>
              </w:rPr>
              <w:lastRenderedPageBreak/>
              <w:t>#include &lt;Core/Events/EventManager.h&gt;</w:t>
            </w:r>
          </w:p>
          <w:p w14:paraId="6CD48E10" w14:textId="77777777" w:rsidR="001276CD" w:rsidRPr="001276CD" w:rsidRDefault="001276CD" w:rsidP="001276CD">
            <w:pPr>
              <w:rPr>
                <w:rStyle w:val="ComputerCode"/>
              </w:rPr>
            </w:pPr>
          </w:p>
          <w:p w14:paraId="315AE29E" w14:textId="77777777" w:rsidR="001276CD" w:rsidRPr="001276CD" w:rsidRDefault="001276CD" w:rsidP="001276CD">
            <w:pPr>
              <w:rPr>
                <w:rStyle w:val="ComputerCode"/>
              </w:rPr>
            </w:pPr>
            <w:r w:rsidRPr="001276CD">
              <w:rPr>
                <w:rStyle w:val="ComputerCode"/>
              </w:rPr>
              <w:t>#include &lt;Core/Physics/IPhysics.h&gt;</w:t>
            </w:r>
          </w:p>
          <w:p w14:paraId="06B482F8" w14:textId="77777777" w:rsidR="001276CD" w:rsidRPr="001276CD" w:rsidRDefault="001276CD" w:rsidP="001276CD">
            <w:pPr>
              <w:rPr>
                <w:rStyle w:val="ComputerCode"/>
              </w:rPr>
            </w:pPr>
            <w:r w:rsidRPr="001276CD">
              <w:rPr>
                <w:rStyle w:val="ComputerCode"/>
              </w:rPr>
              <w:t>#include &lt;Core/Physics/Implementation/BulletPhysics/BulletPhysics.h&gt;</w:t>
            </w:r>
          </w:p>
          <w:p w14:paraId="56112714" w14:textId="77777777" w:rsidR="001276CD" w:rsidRPr="001276CD" w:rsidRDefault="001276CD" w:rsidP="001276CD">
            <w:pPr>
              <w:rPr>
                <w:rStyle w:val="ComputerCode"/>
              </w:rPr>
            </w:pPr>
          </w:p>
          <w:p w14:paraId="6B1512F0" w14:textId="77777777" w:rsidR="001276CD" w:rsidRPr="001276CD" w:rsidRDefault="001276CD" w:rsidP="001276CD">
            <w:pPr>
              <w:rPr>
                <w:rStyle w:val="ComputerCode"/>
              </w:rPr>
            </w:pPr>
            <w:r w:rsidRPr="001276CD">
              <w:rPr>
                <w:rStyle w:val="ComputerCode"/>
              </w:rPr>
              <w:t>#include &lt;Utilities/System/Clock.h&gt;</w:t>
            </w:r>
          </w:p>
          <w:p w14:paraId="228477E0" w14:textId="77777777" w:rsidR="001276CD" w:rsidRPr="001276CD" w:rsidRDefault="001276CD" w:rsidP="001276CD">
            <w:pPr>
              <w:rPr>
                <w:rStyle w:val="ComputerCode"/>
              </w:rPr>
            </w:pPr>
            <w:r w:rsidRPr="001276CD">
              <w:rPr>
                <w:rStyle w:val="ComputerCode"/>
              </w:rPr>
              <w:t>#include &lt;Utilities/System/Time.h&gt;</w:t>
            </w:r>
          </w:p>
          <w:p w14:paraId="4EF79B6C" w14:textId="77777777" w:rsidR="001276CD" w:rsidRPr="001276CD" w:rsidRDefault="001276CD" w:rsidP="001276CD">
            <w:pPr>
              <w:rPr>
                <w:rStyle w:val="ComputerCode"/>
              </w:rPr>
            </w:pPr>
          </w:p>
          <w:p w14:paraId="0C127047" w14:textId="77777777" w:rsidR="001276CD" w:rsidRPr="001276CD" w:rsidRDefault="001276CD" w:rsidP="001276CD">
            <w:pPr>
              <w:rPr>
                <w:rStyle w:val="ComputerCode"/>
              </w:rPr>
            </w:pPr>
            <w:r w:rsidRPr="001276CD">
              <w:rPr>
                <w:rStyle w:val="ComputerCode"/>
              </w:rPr>
              <w:t>int main(int argc, char* argv[])</w:t>
            </w:r>
          </w:p>
          <w:p w14:paraId="3A6A18CD" w14:textId="77777777" w:rsidR="001276CD" w:rsidRPr="001276CD" w:rsidRDefault="001276CD" w:rsidP="001276CD">
            <w:pPr>
              <w:rPr>
                <w:rStyle w:val="ComputerCode"/>
              </w:rPr>
            </w:pPr>
            <w:r w:rsidRPr="001276CD">
              <w:rPr>
                <w:rStyle w:val="ComputerCode"/>
              </w:rPr>
              <w:t>{</w:t>
            </w:r>
          </w:p>
          <w:p w14:paraId="1346557B" w14:textId="77777777" w:rsidR="001276CD" w:rsidRPr="001276CD" w:rsidRDefault="001276CD" w:rsidP="001276CD">
            <w:pPr>
              <w:rPr>
                <w:rStyle w:val="ComputerCode"/>
              </w:rPr>
            </w:pPr>
            <w:r w:rsidRPr="001276CD">
              <w:rPr>
                <w:rStyle w:val="ComputerCode"/>
              </w:rPr>
              <w:t xml:space="preserve">    // Create the event manager.</w:t>
            </w:r>
          </w:p>
          <w:p w14:paraId="4EC350F9" w14:textId="77777777" w:rsidR="000B2832" w:rsidRDefault="001276CD" w:rsidP="001276CD">
            <w:pPr>
              <w:rPr>
                <w:rStyle w:val="ComputerCode"/>
              </w:rPr>
            </w:pPr>
            <w:r w:rsidRPr="001276CD">
              <w:rPr>
                <w:rStyle w:val="ComputerCode"/>
              </w:rPr>
              <w:t xml:space="preserve">    uge::IEventManager* pEventManager = new uge::EventManager(</w:t>
            </w:r>
          </w:p>
          <w:p w14:paraId="0C49FD78" w14:textId="2B05241B" w:rsidR="001276CD" w:rsidRPr="001276CD" w:rsidRDefault="000B2832" w:rsidP="001276CD">
            <w:pPr>
              <w:rPr>
                <w:rStyle w:val="ComputerCode"/>
              </w:rPr>
            </w:pPr>
            <w:r>
              <w:rPr>
                <w:rStyle w:val="ComputerCode"/>
              </w:rPr>
              <w:t xml:space="preserve">                                     </w:t>
            </w:r>
            <w:r w:rsidR="001276CD" w:rsidRPr="001276CD">
              <w:rPr>
                <w:rStyle w:val="ComputerCode"/>
              </w:rPr>
              <w:t>"Global Event Manager", true);</w:t>
            </w:r>
          </w:p>
          <w:p w14:paraId="0D8D9766" w14:textId="77777777" w:rsidR="001276CD" w:rsidRPr="001276CD" w:rsidRDefault="001276CD" w:rsidP="001276CD">
            <w:pPr>
              <w:rPr>
                <w:rStyle w:val="ComputerCode"/>
              </w:rPr>
            </w:pPr>
          </w:p>
          <w:p w14:paraId="0BF5DD61" w14:textId="77777777" w:rsidR="001276CD" w:rsidRPr="001276CD" w:rsidRDefault="001276CD" w:rsidP="001276CD">
            <w:pPr>
              <w:rPr>
                <w:rStyle w:val="ComputerCode"/>
              </w:rPr>
            </w:pPr>
            <w:r w:rsidRPr="001276CD">
              <w:rPr>
                <w:rStyle w:val="ComputerCode"/>
              </w:rPr>
              <w:t xml:space="preserve">    // Create the physics subsystem.</w:t>
            </w:r>
          </w:p>
          <w:p w14:paraId="723A83FD" w14:textId="77777777" w:rsidR="001276CD" w:rsidRPr="001276CD" w:rsidRDefault="001276CD" w:rsidP="001276CD">
            <w:pPr>
              <w:rPr>
                <w:rStyle w:val="ComputerCode"/>
              </w:rPr>
            </w:pPr>
            <w:r w:rsidRPr="001276CD">
              <w:rPr>
                <w:rStyle w:val="ComputerCode"/>
              </w:rPr>
              <w:t xml:space="preserve">    uge::IPhysicsSharedPointer pPhysics(LIB_NEW uge::BulletPhysics);</w:t>
            </w:r>
          </w:p>
          <w:p w14:paraId="49E67220" w14:textId="77777777" w:rsidR="001276CD" w:rsidRPr="001276CD" w:rsidRDefault="001276CD" w:rsidP="001276CD">
            <w:pPr>
              <w:rPr>
                <w:rStyle w:val="ComputerCode"/>
              </w:rPr>
            </w:pPr>
            <w:r w:rsidRPr="001276CD">
              <w:rPr>
                <w:rStyle w:val="ComputerCode"/>
              </w:rPr>
              <w:t xml:space="preserve">    if (!pPhysics-&gt;vInit())</w:t>
            </w:r>
          </w:p>
          <w:p w14:paraId="28B52126" w14:textId="77777777" w:rsidR="001276CD" w:rsidRPr="001276CD" w:rsidRDefault="001276CD" w:rsidP="001276CD">
            <w:pPr>
              <w:rPr>
                <w:rStyle w:val="ComputerCode"/>
              </w:rPr>
            </w:pPr>
            <w:r w:rsidRPr="001276CD">
              <w:rPr>
                <w:rStyle w:val="ComputerCode"/>
              </w:rPr>
              <w:t xml:space="preserve">    {</w:t>
            </w:r>
          </w:p>
          <w:p w14:paraId="5F90F63C" w14:textId="77777777" w:rsidR="000B2832" w:rsidRDefault="001276CD" w:rsidP="001276CD">
            <w:pPr>
              <w:rPr>
                <w:rStyle w:val="ComputerCode"/>
              </w:rPr>
            </w:pPr>
            <w:r w:rsidRPr="001276CD">
              <w:rPr>
                <w:rStyle w:val="ComputerCode"/>
              </w:rPr>
              <w:t xml:space="preserve">        fprintf(s</w:t>
            </w:r>
            <w:r w:rsidR="00615EE2">
              <w:rPr>
                <w:rStyle w:val="ComputerCode"/>
              </w:rPr>
              <w:t>tderr,</w:t>
            </w:r>
          </w:p>
          <w:p w14:paraId="47C57B62" w14:textId="4C3ED3EA" w:rsidR="001276CD" w:rsidRPr="001276CD" w:rsidRDefault="000B2832" w:rsidP="001276CD">
            <w:pPr>
              <w:rPr>
                <w:rStyle w:val="ComputerCode"/>
              </w:rPr>
            </w:pPr>
            <w:r>
              <w:rPr>
                <w:rStyle w:val="ComputerCode"/>
              </w:rPr>
              <w:t xml:space="preserve">           </w:t>
            </w:r>
            <w:r w:rsidR="00615EE2">
              <w:rPr>
                <w:rStyle w:val="ComputerCode"/>
              </w:rPr>
              <w:t>"Error during</w:t>
            </w:r>
            <w:r w:rsidR="001276CD" w:rsidRPr="001276CD">
              <w:rPr>
                <w:rStyle w:val="ComputerCode"/>
              </w:rPr>
              <w:t xml:space="preserve"> the Physics subsystem initialization!\n");</w:t>
            </w:r>
          </w:p>
          <w:p w14:paraId="7E1B2A80" w14:textId="77777777" w:rsidR="001276CD" w:rsidRPr="001276CD" w:rsidRDefault="001276CD" w:rsidP="001276CD">
            <w:pPr>
              <w:rPr>
                <w:rStyle w:val="ComputerCode"/>
              </w:rPr>
            </w:pPr>
          </w:p>
          <w:p w14:paraId="733A70C6" w14:textId="77777777" w:rsidR="001276CD" w:rsidRPr="001276CD" w:rsidRDefault="001276CD" w:rsidP="001276CD">
            <w:pPr>
              <w:rPr>
                <w:rStyle w:val="ComputerCode"/>
              </w:rPr>
            </w:pPr>
            <w:r w:rsidRPr="001276CD">
              <w:rPr>
                <w:rStyle w:val="ComputerCode"/>
              </w:rPr>
              <w:t xml:space="preserve">        return -1;</w:t>
            </w:r>
          </w:p>
          <w:p w14:paraId="24055AEF" w14:textId="77777777" w:rsidR="001276CD" w:rsidRPr="001276CD" w:rsidRDefault="001276CD" w:rsidP="001276CD">
            <w:pPr>
              <w:rPr>
                <w:rStyle w:val="ComputerCode"/>
              </w:rPr>
            </w:pPr>
            <w:r w:rsidRPr="001276CD">
              <w:rPr>
                <w:rStyle w:val="ComputerCode"/>
              </w:rPr>
              <w:t xml:space="preserve">    }</w:t>
            </w:r>
          </w:p>
          <w:p w14:paraId="7C7E582A" w14:textId="77777777" w:rsidR="001276CD" w:rsidRPr="001276CD" w:rsidRDefault="001276CD" w:rsidP="001276CD">
            <w:pPr>
              <w:rPr>
                <w:rStyle w:val="ComputerCode"/>
              </w:rPr>
            </w:pPr>
          </w:p>
          <w:p w14:paraId="16093F31" w14:textId="77777777" w:rsidR="001276CD" w:rsidRPr="001276CD" w:rsidRDefault="001276CD" w:rsidP="001276CD">
            <w:pPr>
              <w:rPr>
                <w:rStyle w:val="ComputerCode"/>
              </w:rPr>
            </w:pPr>
            <w:r w:rsidRPr="001276CD">
              <w:rPr>
                <w:rStyle w:val="ComputerCode"/>
              </w:rPr>
              <w:t xml:space="preserve">    pPhysics-&gt;vSetGravity(uge::Vector3(0.0f, -9.8f, 0.0f));</w:t>
            </w:r>
          </w:p>
          <w:p w14:paraId="7BC9FF0F" w14:textId="77777777" w:rsidR="001276CD" w:rsidRPr="001276CD" w:rsidRDefault="001276CD" w:rsidP="001276CD">
            <w:pPr>
              <w:rPr>
                <w:rStyle w:val="ComputerCode"/>
              </w:rPr>
            </w:pPr>
          </w:p>
          <w:p w14:paraId="0F4ACE80" w14:textId="77777777" w:rsidR="001276CD" w:rsidRPr="001276CD" w:rsidRDefault="001276CD" w:rsidP="001276CD">
            <w:pPr>
              <w:rPr>
                <w:rStyle w:val="ComputerCode"/>
              </w:rPr>
            </w:pPr>
            <w:r w:rsidRPr="001276CD">
              <w:rPr>
                <w:rStyle w:val="ComputerCode"/>
              </w:rPr>
              <w:t xml:space="preserve">    // Create an actor.</w:t>
            </w:r>
          </w:p>
          <w:p w14:paraId="43E0B547" w14:textId="77777777" w:rsidR="001276CD" w:rsidRPr="001276CD" w:rsidRDefault="001276CD" w:rsidP="001276CD">
            <w:pPr>
              <w:rPr>
                <w:rStyle w:val="ComputerCode"/>
              </w:rPr>
            </w:pPr>
            <w:r w:rsidRPr="001276CD">
              <w:rPr>
                <w:rStyle w:val="ComputerCode"/>
              </w:rPr>
              <w:t xml:space="preserve">    uge::ActorMap m_ActorMap;</w:t>
            </w:r>
          </w:p>
          <w:p w14:paraId="1E974826" w14:textId="77777777" w:rsidR="001276CD" w:rsidRPr="001276CD" w:rsidRDefault="001276CD" w:rsidP="001276CD">
            <w:pPr>
              <w:rPr>
                <w:rStyle w:val="ComputerCode"/>
              </w:rPr>
            </w:pPr>
            <w:r w:rsidRPr="001276CD">
              <w:rPr>
                <w:rStyle w:val="ComputerCode"/>
              </w:rPr>
              <w:t xml:space="preserve">    uge::ActorFactory m_ActorFactory;</w:t>
            </w:r>
          </w:p>
          <w:p w14:paraId="2CB7AE1A" w14:textId="77777777" w:rsidR="001276CD" w:rsidRPr="001276CD" w:rsidRDefault="001276CD" w:rsidP="001276CD">
            <w:pPr>
              <w:rPr>
                <w:rStyle w:val="ComputerCode"/>
              </w:rPr>
            </w:pPr>
          </w:p>
          <w:p w14:paraId="2154A3AF" w14:textId="77777777" w:rsidR="000B2832" w:rsidRDefault="001276CD" w:rsidP="001276CD">
            <w:pPr>
              <w:rPr>
                <w:rStyle w:val="ComputerCode"/>
              </w:rPr>
            </w:pPr>
            <w:r w:rsidRPr="001276CD">
              <w:rPr>
                <w:rStyle w:val="ComputerCode"/>
              </w:rPr>
              <w:t xml:space="preserve">    uge::ActorSharedPointer pActor = m_ActorFactory.CreateActor(</w:t>
            </w:r>
          </w:p>
          <w:p w14:paraId="1D9EDC30" w14:textId="0445B73C" w:rsidR="001276CD" w:rsidRPr="001276CD" w:rsidRDefault="000B2832" w:rsidP="001276CD">
            <w:pPr>
              <w:rPr>
                <w:rStyle w:val="ComputerCode"/>
              </w:rPr>
            </w:pPr>
            <w:r>
              <w:rPr>
                <w:rStyle w:val="ComputerCode"/>
              </w:rPr>
              <w:t xml:space="preserve">                                     </w:t>
            </w:r>
            <w:r w:rsidR="001276CD" w:rsidRPr="001276CD">
              <w:rPr>
                <w:rStyle w:val="ComputerCode"/>
              </w:rPr>
              <w:t>"ball.xml", nullptr);</w:t>
            </w:r>
          </w:p>
          <w:p w14:paraId="7271CE83" w14:textId="77777777" w:rsidR="001276CD" w:rsidRPr="001276CD" w:rsidRDefault="001276CD" w:rsidP="001276CD">
            <w:pPr>
              <w:rPr>
                <w:rStyle w:val="ComputerCode"/>
              </w:rPr>
            </w:pPr>
            <w:r w:rsidRPr="001276CD">
              <w:rPr>
                <w:rStyle w:val="ComputerCode"/>
              </w:rPr>
              <w:t xml:space="preserve">    m_ActorMap.insert(std::make_pair(pActor-&gt;GetActorID(), pActor));</w:t>
            </w:r>
          </w:p>
          <w:p w14:paraId="130C76D2" w14:textId="77777777" w:rsidR="001276CD" w:rsidRPr="001276CD" w:rsidRDefault="001276CD" w:rsidP="001276CD">
            <w:pPr>
              <w:rPr>
                <w:rStyle w:val="ComputerCode"/>
              </w:rPr>
            </w:pPr>
          </w:p>
          <w:p w14:paraId="60371A3F" w14:textId="77777777" w:rsidR="001276CD" w:rsidRPr="001276CD" w:rsidRDefault="001276CD" w:rsidP="001276CD">
            <w:pPr>
              <w:rPr>
                <w:rStyle w:val="ComputerCode"/>
              </w:rPr>
            </w:pPr>
            <w:r w:rsidRPr="001276CD">
              <w:rPr>
                <w:rStyle w:val="ComputerCode"/>
              </w:rPr>
              <w:t xml:space="preserve">    // Add the actor to the physics simulation.</w:t>
            </w:r>
          </w:p>
          <w:p w14:paraId="3CF6D96C" w14:textId="77777777" w:rsidR="001276CD" w:rsidRPr="001276CD" w:rsidRDefault="001276CD" w:rsidP="001276CD">
            <w:pPr>
              <w:rPr>
                <w:rStyle w:val="ComputerCode"/>
              </w:rPr>
            </w:pPr>
            <w:r w:rsidRPr="001276CD">
              <w:rPr>
                <w:rStyle w:val="ComputerCode"/>
              </w:rPr>
              <w:t xml:space="preserve">    pPhysics-&gt;vAddActor(pActor);</w:t>
            </w:r>
          </w:p>
          <w:p w14:paraId="64FFEBB5" w14:textId="77777777" w:rsidR="001276CD" w:rsidRPr="001276CD" w:rsidRDefault="001276CD" w:rsidP="001276CD">
            <w:pPr>
              <w:rPr>
                <w:rStyle w:val="ComputerCode"/>
              </w:rPr>
            </w:pPr>
          </w:p>
          <w:p w14:paraId="49027909" w14:textId="77777777" w:rsidR="001276CD" w:rsidRPr="001276CD" w:rsidRDefault="001276CD" w:rsidP="001276CD">
            <w:pPr>
              <w:rPr>
                <w:rStyle w:val="ComputerCode"/>
              </w:rPr>
            </w:pPr>
            <w:r w:rsidRPr="001276CD">
              <w:rPr>
                <w:rStyle w:val="ComputerCode"/>
              </w:rPr>
              <w:t xml:space="preserve">    // Create a plane.</w:t>
            </w:r>
          </w:p>
          <w:p w14:paraId="01932D1A" w14:textId="77777777" w:rsidR="000B2832" w:rsidRDefault="001276CD" w:rsidP="001276CD">
            <w:pPr>
              <w:rPr>
                <w:rStyle w:val="ComputerCode"/>
              </w:rPr>
            </w:pPr>
            <w:r w:rsidRPr="001276CD">
              <w:rPr>
                <w:rStyle w:val="ComputerCode"/>
              </w:rPr>
              <w:t xml:space="preserve">    uge::ActorSharedPointer pPlane = m_ActorFactory.CreateActor(</w:t>
            </w:r>
          </w:p>
          <w:p w14:paraId="7EEA38E4" w14:textId="5D528AA2" w:rsidR="001276CD" w:rsidRPr="001276CD" w:rsidRDefault="000B2832" w:rsidP="001276CD">
            <w:pPr>
              <w:rPr>
                <w:rStyle w:val="ComputerCode"/>
              </w:rPr>
            </w:pPr>
            <w:r>
              <w:rPr>
                <w:rStyle w:val="ComputerCode"/>
              </w:rPr>
              <w:t xml:space="preserve">                                     </w:t>
            </w:r>
            <w:r w:rsidR="001276CD" w:rsidRPr="001276CD">
              <w:rPr>
                <w:rStyle w:val="ComputerCode"/>
              </w:rPr>
              <w:t>"plane.xml", nullptr);</w:t>
            </w:r>
          </w:p>
          <w:p w14:paraId="7A956EDF" w14:textId="77777777" w:rsidR="001276CD" w:rsidRPr="001276CD" w:rsidRDefault="001276CD" w:rsidP="001276CD">
            <w:pPr>
              <w:rPr>
                <w:rStyle w:val="ComputerCode"/>
              </w:rPr>
            </w:pPr>
            <w:r w:rsidRPr="001276CD">
              <w:rPr>
                <w:rStyle w:val="ComputerCode"/>
              </w:rPr>
              <w:t xml:space="preserve">    m_ActorMap.insert(std::make_pair(pPlane-&gt;GetActorID(), pPlane));</w:t>
            </w:r>
          </w:p>
          <w:p w14:paraId="51CB5E84" w14:textId="77777777" w:rsidR="001276CD" w:rsidRPr="001276CD" w:rsidRDefault="001276CD" w:rsidP="001276CD">
            <w:pPr>
              <w:rPr>
                <w:rStyle w:val="ComputerCode"/>
              </w:rPr>
            </w:pPr>
          </w:p>
          <w:p w14:paraId="01F5D163" w14:textId="77777777" w:rsidR="001276CD" w:rsidRPr="001276CD" w:rsidRDefault="001276CD" w:rsidP="001276CD">
            <w:pPr>
              <w:rPr>
                <w:rStyle w:val="ComputerCode"/>
              </w:rPr>
            </w:pPr>
            <w:r w:rsidRPr="001276CD">
              <w:rPr>
                <w:rStyle w:val="ComputerCode"/>
              </w:rPr>
              <w:t xml:space="preserve">    // Add the actor to the physics simulation.</w:t>
            </w:r>
          </w:p>
          <w:p w14:paraId="4E6E77DD" w14:textId="77777777" w:rsidR="001276CD" w:rsidRPr="001276CD" w:rsidRDefault="001276CD" w:rsidP="001276CD">
            <w:pPr>
              <w:rPr>
                <w:rStyle w:val="ComputerCode"/>
              </w:rPr>
            </w:pPr>
            <w:r w:rsidRPr="001276CD">
              <w:rPr>
                <w:rStyle w:val="ComputerCode"/>
              </w:rPr>
              <w:t xml:space="preserve">    pPhysics-&gt;vAddActor(pPlane);</w:t>
            </w:r>
          </w:p>
          <w:p w14:paraId="7EF93C44" w14:textId="77777777" w:rsidR="001276CD" w:rsidRPr="001276CD" w:rsidRDefault="001276CD" w:rsidP="001276CD">
            <w:pPr>
              <w:rPr>
                <w:rStyle w:val="ComputerCode"/>
              </w:rPr>
            </w:pPr>
          </w:p>
          <w:p w14:paraId="3A89EB86" w14:textId="77777777" w:rsidR="001276CD" w:rsidRPr="001276CD" w:rsidRDefault="001276CD" w:rsidP="001276CD">
            <w:pPr>
              <w:rPr>
                <w:rStyle w:val="ComputerCode"/>
              </w:rPr>
            </w:pPr>
            <w:r w:rsidRPr="001276CD">
              <w:rPr>
                <w:rStyle w:val="ComputerCode"/>
              </w:rPr>
              <w:t xml:space="preserve">    // Simulate the game world for kTimeToRun milliseconds.</w:t>
            </w:r>
          </w:p>
          <w:p w14:paraId="581D4008" w14:textId="77777777" w:rsidR="001276CD" w:rsidRPr="001276CD" w:rsidRDefault="001276CD" w:rsidP="001276CD">
            <w:pPr>
              <w:rPr>
                <w:rStyle w:val="ComputerCode"/>
              </w:rPr>
            </w:pPr>
            <w:r w:rsidRPr="001276CD">
              <w:rPr>
                <w:rStyle w:val="ComputerCode"/>
              </w:rPr>
              <w:t xml:space="preserve">    const unsigned long kFPS = 1000u / 60u; // In milliseconds.</w:t>
            </w:r>
          </w:p>
          <w:p w14:paraId="752E5044" w14:textId="429D46B2" w:rsidR="001276CD" w:rsidRPr="001276CD" w:rsidRDefault="001276CD" w:rsidP="001276CD">
            <w:pPr>
              <w:rPr>
                <w:rStyle w:val="ComputerCode"/>
              </w:rPr>
            </w:pPr>
            <w:r w:rsidRPr="001276CD">
              <w:rPr>
                <w:rStyle w:val="ComputerCode"/>
              </w:rPr>
              <w:t xml:space="preserve">    const unsigned long kTimeToRun = 1000u * 1000u;// In milliseconds.</w:t>
            </w:r>
          </w:p>
          <w:p w14:paraId="0CCA26FC" w14:textId="77777777" w:rsidR="001276CD" w:rsidRPr="001276CD" w:rsidRDefault="001276CD" w:rsidP="001276CD">
            <w:pPr>
              <w:rPr>
                <w:rStyle w:val="ComputerCode"/>
              </w:rPr>
            </w:pPr>
            <w:r w:rsidRPr="001276CD">
              <w:rPr>
                <w:rStyle w:val="ComputerCode"/>
              </w:rPr>
              <w:t xml:space="preserve">    unsigned long timeElapsed = 0u;</w:t>
            </w:r>
          </w:p>
          <w:p w14:paraId="424642C6" w14:textId="77777777" w:rsidR="001276CD" w:rsidRPr="001276CD" w:rsidRDefault="001276CD" w:rsidP="001276CD">
            <w:pPr>
              <w:rPr>
                <w:rStyle w:val="ComputerCode"/>
              </w:rPr>
            </w:pPr>
          </w:p>
          <w:p w14:paraId="1C7C8CBC" w14:textId="77777777" w:rsidR="001276CD" w:rsidRPr="001276CD" w:rsidRDefault="001276CD" w:rsidP="001276CD">
            <w:pPr>
              <w:rPr>
                <w:rStyle w:val="ComputerCode"/>
              </w:rPr>
            </w:pPr>
            <w:r w:rsidRPr="001276CD">
              <w:rPr>
                <w:rStyle w:val="ComputerCode"/>
              </w:rPr>
              <w:t xml:space="preserve">    uge::Time::TimePoint lastTime = uge::Time::GetTime();</w:t>
            </w:r>
          </w:p>
          <w:p w14:paraId="712FC3DD" w14:textId="77777777" w:rsidR="001276CD" w:rsidRPr="001276CD" w:rsidRDefault="001276CD" w:rsidP="001276CD">
            <w:pPr>
              <w:rPr>
                <w:rStyle w:val="ComputerCode"/>
              </w:rPr>
            </w:pPr>
            <w:r w:rsidRPr="001276CD">
              <w:rPr>
                <w:rStyle w:val="ComputerCode"/>
              </w:rPr>
              <w:t xml:space="preserve">    while (timeElapsed &lt; kTimeToRun)</w:t>
            </w:r>
          </w:p>
          <w:p w14:paraId="5079DEA2" w14:textId="77777777" w:rsidR="001276CD" w:rsidRPr="001276CD" w:rsidRDefault="001276CD" w:rsidP="001276CD">
            <w:pPr>
              <w:rPr>
                <w:rStyle w:val="ComputerCode"/>
              </w:rPr>
            </w:pPr>
            <w:r w:rsidRPr="001276CD">
              <w:rPr>
                <w:rStyle w:val="ComputerCode"/>
              </w:rPr>
              <w:t xml:space="preserve">    {</w:t>
            </w:r>
          </w:p>
          <w:p w14:paraId="6E5ED5AC" w14:textId="77777777" w:rsidR="001276CD" w:rsidRPr="001276CD" w:rsidRDefault="001276CD" w:rsidP="001276CD">
            <w:pPr>
              <w:rPr>
                <w:rStyle w:val="ComputerCode"/>
              </w:rPr>
            </w:pPr>
            <w:r w:rsidRPr="001276CD">
              <w:rPr>
                <w:rStyle w:val="ComputerCode"/>
              </w:rPr>
              <w:t xml:space="preserve">        uge::Time::TimePoint currentTime = uge::Time::GetTime();</w:t>
            </w:r>
          </w:p>
          <w:p w14:paraId="785673D8" w14:textId="77777777" w:rsidR="000B2832" w:rsidRDefault="001276CD" w:rsidP="001276CD">
            <w:pPr>
              <w:rPr>
                <w:rStyle w:val="ComputerCode"/>
              </w:rPr>
            </w:pPr>
            <w:r w:rsidRPr="001276CD">
              <w:rPr>
                <w:rStyle w:val="ComputerCode"/>
              </w:rPr>
              <w:lastRenderedPageBreak/>
              <w:t xml:space="preserve">        unsigned long timeDelta =</w:t>
            </w:r>
          </w:p>
          <w:p w14:paraId="47382C1B" w14:textId="5317E0C0" w:rsidR="001276CD" w:rsidRPr="001276CD" w:rsidRDefault="000B2832" w:rsidP="001276CD">
            <w:pPr>
              <w:rPr>
                <w:rStyle w:val="ComputerCode"/>
              </w:rPr>
            </w:pPr>
            <w:r>
              <w:rPr>
                <w:rStyle w:val="ComputerCode"/>
              </w:rPr>
              <w:t xml:space="preserve">           </w:t>
            </w:r>
            <w:r w:rsidR="001276CD" w:rsidRPr="001276CD">
              <w:rPr>
                <w:rStyle w:val="ComputerCode"/>
              </w:rPr>
              <w:t xml:space="preserve"> uge::Time::GetDeltaAsNanoseconds(currentTime, lastTime);</w:t>
            </w:r>
          </w:p>
          <w:p w14:paraId="5100F521" w14:textId="77777777" w:rsidR="001276CD" w:rsidRPr="001276CD" w:rsidRDefault="001276CD" w:rsidP="001276CD">
            <w:pPr>
              <w:rPr>
                <w:rStyle w:val="ComputerCode"/>
              </w:rPr>
            </w:pPr>
          </w:p>
          <w:p w14:paraId="2CC8CD5A" w14:textId="77777777" w:rsidR="001276CD" w:rsidRPr="001276CD" w:rsidRDefault="001276CD" w:rsidP="001276CD">
            <w:pPr>
              <w:rPr>
                <w:rStyle w:val="ComputerCode"/>
              </w:rPr>
            </w:pPr>
            <w:r w:rsidRPr="001276CD">
              <w:rPr>
                <w:rStyle w:val="ComputerCode"/>
              </w:rPr>
              <w:t xml:space="preserve">        // Step the simulation.</w:t>
            </w:r>
          </w:p>
          <w:p w14:paraId="2E7AD1C9" w14:textId="77777777" w:rsidR="001276CD" w:rsidRPr="001276CD" w:rsidRDefault="001276CD" w:rsidP="001276CD">
            <w:pPr>
              <w:rPr>
                <w:rStyle w:val="ComputerCode"/>
              </w:rPr>
            </w:pPr>
            <w:r w:rsidRPr="001276CD">
              <w:rPr>
                <w:rStyle w:val="ComputerCode"/>
              </w:rPr>
              <w:t xml:space="preserve">        pPhysics-&gt;vUpdate(timeDelta);</w:t>
            </w:r>
          </w:p>
          <w:p w14:paraId="38CEC890" w14:textId="77777777" w:rsidR="001276CD" w:rsidRPr="001276CD" w:rsidRDefault="001276CD" w:rsidP="001276CD">
            <w:pPr>
              <w:rPr>
                <w:rStyle w:val="ComputerCode"/>
              </w:rPr>
            </w:pPr>
            <w:r w:rsidRPr="001276CD">
              <w:rPr>
                <w:rStyle w:val="ComputerCode"/>
              </w:rPr>
              <w:t xml:space="preserve">        pPhysics-&gt;vSyncVisibleScene();</w:t>
            </w:r>
          </w:p>
          <w:p w14:paraId="6FF10D28" w14:textId="77777777" w:rsidR="001276CD" w:rsidRPr="001276CD" w:rsidRDefault="001276CD" w:rsidP="001276CD">
            <w:pPr>
              <w:rPr>
                <w:rStyle w:val="ComputerCode"/>
              </w:rPr>
            </w:pPr>
          </w:p>
          <w:p w14:paraId="0D92B75D" w14:textId="77777777" w:rsidR="001276CD" w:rsidRPr="001276CD" w:rsidRDefault="001276CD" w:rsidP="001276CD">
            <w:pPr>
              <w:rPr>
                <w:rStyle w:val="ComputerCode"/>
              </w:rPr>
            </w:pPr>
            <w:r w:rsidRPr="001276CD">
              <w:rPr>
                <w:rStyle w:val="ComputerCode"/>
              </w:rPr>
              <w:t xml:space="preserve">        pEventManager-&gt;vUpdate();</w:t>
            </w:r>
          </w:p>
          <w:p w14:paraId="509119C4" w14:textId="77777777" w:rsidR="001276CD" w:rsidRPr="001276CD" w:rsidRDefault="001276CD" w:rsidP="001276CD">
            <w:pPr>
              <w:rPr>
                <w:rStyle w:val="ComputerCode"/>
              </w:rPr>
            </w:pPr>
          </w:p>
          <w:p w14:paraId="5615FFD0" w14:textId="77777777" w:rsidR="000B2832" w:rsidRDefault="001276CD" w:rsidP="001276CD">
            <w:pPr>
              <w:rPr>
                <w:rStyle w:val="ComputerCode"/>
              </w:rPr>
            </w:pPr>
            <w:r w:rsidRPr="001276CD">
              <w:rPr>
                <w:rStyle w:val="ComputerCode"/>
              </w:rPr>
              <w:t xml:space="preserve">        uge::Component::TransformableComponentSharedPointer</w:t>
            </w:r>
          </w:p>
          <w:p w14:paraId="7BA32228" w14:textId="7ACC8915" w:rsidR="000B2832" w:rsidRDefault="000B2832" w:rsidP="001276CD">
            <w:pPr>
              <w:rPr>
                <w:rStyle w:val="ComputerCode"/>
              </w:rPr>
            </w:pPr>
            <w:r>
              <w:rPr>
                <w:rStyle w:val="ComputerCode"/>
              </w:rPr>
              <w:t xml:space="preserve">           </w:t>
            </w:r>
            <w:r w:rsidR="001276CD" w:rsidRPr="001276CD">
              <w:rPr>
                <w:rStyle w:val="ComputerCode"/>
              </w:rPr>
              <w:t xml:space="preserve"> pTransformComponent = pActor-&gt;GetComponent&lt;</w:t>
            </w:r>
          </w:p>
          <w:p w14:paraId="13B3F0D4" w14:textId="7666263C" w:rsidR="000B2832" w:rsidRDefault="000B2832" w:rsidP="001276CD">
            <w:pPr>
              <w:rPr>
                <w:rStyle w:val="ComputerCode"/>
              </w:rPr>
            </w:pPr>
            <w:r>
              <w:rPr>
                <w:rStyle w:val="ComputerCode"/>
              </w:rPr>
              <w:t xml:space="preserve">                      </w:t>
            </w:r>
            <w:r w:rsidR="001276CD" w:rsidRPr="001276CD">
              <w:rPr>
                <w:rStyle w:val="ComputerCode"/>
              </w:rPr>
              <w:t>uge::Component::TransformableComponent&gt;(</w:t>
            </w:r>
          </w:p>
          <w:p w14:paraId="4598F50A" w14:textId="0538B4A4" w:rsidR="001276CD" w:rsidRPr="001276CD" w:rsidRDefault="000B2832" w:rsidP="001276CD">
            <w:pPr>
              <w:rPr>
                <w:rStyle w:val="ComputerCode"/>
              </w:rPr>
            </w:pPr>
            <w:r>
              <w:rPr>
                <w:rStyle w:val="ComputerCode"/>
              </w:rPr>
              <w:t xml:space="preserve">    </w:t>
            </w:r>
            <w:r w:rsidR="001276CD" w:rsidRPr="001276CD">
              <w:rPr>
                <w:rStyle w:val="ComputerCode"/>
              </w:rPr>
              <w:t>uge::Component::TransformableComponent::g_ComponentName).lock();</w:t>
            </w:r>
          </w:p>
          <w:p w14:paraId="6B76B9F6" w14:textId="77777777" w:rsidR="000B2832" w:rsidRDefault="000B2832" w:rsidP="001276CD">
            <w:pPr>
              <w:rPr>
                <w:rStyle w:val="ComputerCode"/>
              </w:rPr>
            </w:pPr>
          </w:p>
          <w:p w14:paraId="17FD5EBF" w14:textId="77777777" w:rsidR="001276CD" w:rsidRPr="001276CD" w:rsidRDefault="001276CD" w:rsidP="001276CD">
            <w:pPr>
              <w:rPr>
                <w:rStyle w:val="ComputerCode"/>
              </w:rPr>
            </w:pPr>
            <w:r w:rsidRPr="001276CD">
              <w:rPr>
                <w:rStyle w:val="ComputerCode"/>
              </w:rPr>
              <w:t xml:space="preserve">        uge::Vector3 position = pTransformComponent-&gt;GetPosition();</w:t>
            </w:r>
          </w:p>
          <w:p w14:paraId="44C91006" w14:textId="77777777" w:rsidR="000B2832" w:rsidRDefault="001276CD" w:rsidP="001276CD">
            <w:pPr>
              <w:rPr>
                <w:rStyle w:val="ComputerCode"/>
              </w:rPr>
            </w:pPr>
            <w:r w:rsidRPr="001276CD">
              <w:rPr>
                <w:rStyle w:val="ComputerCode"/>
              </w:rPr>
              <w:t xml:space="preserve">        printf("Actor's current position: (%f, %f, %f)\n",</w:t>
            </w:r>
          </w:p>
          <w:p w14:paraId="6E287E41" w14:textId="69166B72" w:rsidR="001276CD" w:rsidRPr="001276CD" w:rsidRDefault="000B2832" w:rsidP="001276CD">
            <w:pPr>
              <w:rPr>
                <w:rStyle w:val="ComputerCode"/>
              </w:rPr>
            </w:pPr>
            <w:r>
              <w:rPr>
                <w:rStyle w:val="ComputerCode"/>
              </w:rPr>
              <w:t xml:space="preserve">               </w:t>
            </w:r>
            <w:r w:rsidR="001276CD" w:rsidRPr="001276CD">
              <w:rPr>
                <w:rStyle w:val="ComputerCode"/>
              </w:rPr>
              <w:t>position.x, position.y, position.z);</w:t>
            </w:r>
          </w:p>
          <w:p w14:paraId="22807EA6" w14:textId="77777777" w:rsidR="001276CD" w:rsidRPr="001276CD" w:rsidRDefault="001276CD" w:rsidP="001276CD">
            <w:pPr>
              <w:rPr>
                <w:rStyle w:val="ComputerCode"/>
              </w:rPr>
            </w:pPr>
          </w:p>
          <w:p w14:paraId="1C24EB8D" w14:textId="77777777" w:rsidR="000B2832" w:rsidRDefault="001276CD" w:rsidP="001276CD">
            <w:pPr>
              <w:rPr>
                <w:rStyle w:val="ComputerCode"/>
              </w:rPr>
            </w:pPr>
            <w:r w:rsidRPr="001276CD">
              <w:rPr>
                <w:rStyle w:val="ComputerCode"/>
              </w:rPr>
              <w:t xml:space="preserve">        std::this_thread::sleep_for(</w:t>
            </w:r>
          </w:p>
          <w:p w14:paraId="368763AC" w14:textId="300B3629" w:rsidR="001276CD" w:rsidRPr="001276CD" w:rsidRDefault="000B2832" w:rsidP="001276CD">
            <w:pPr>
              <w:rPr>
                <w:rStyle w:val="ComputerCode"/>
              </w:rPr>
            </w:pPr>
            <w:r>
              <w:rPr>
                <w:rStyle w:val="ComputerCode"/>
              </w:rPr>
              <w:t xml:space="preserve">                                 </w:t>
            </w:r>
            <w:r w:rsidR="001276CD" w:rsidRPr="001276CD">
              <w:rPr>
                <w:rStyle w:val="ComputerCode"/>
              </w:rPr>
              <w:t>std::chrono::milliseconds(kFPS));</w:t>
            </w:r>
          </w:p>
          <w:p w14:paraId="03078E43" w14:textId="77777777" w:rsidR="001276CD" w:rsidRPr="001276CD" w:rsidRDefault="001276CD" w:rsidP="001276CD">
            <w:pPr>
              <w:rPr>
                <w:rStyle w:val="ComputerCode"/>
              </w:rPr>
            </w:pPr>
          </w:p>
          <w:p w14:paraId="53E94C79" w14:textId="77777777" w:rsidR="001276CD" w:rsidRPr="001276CD" w:rsidRDefault="001276CD" w:rsidP="001276CD">
            <w:pPr>
              <w:rPr>
                <w:rStyle w:val="ComputerCode"/>
              </w:rPr>
            </w:pPr>
            <w:r w:rsidRPr="001276CD">
              <w:rPr>
                <w:rStyle w:val="ComputerCode"/>
              </w:rPr>
              <w:t xml:space="preserve">        lastTime = currentTime;</w:t>
            </w:r>
          </w:p>
          <w:p w14:paraId="38279746" w14:textId="77777777" w:rsidR="001276CD" w:rsidRPr="001276CD" w:rsidRDefault="001276CD" w:rsidP="001276CD">
            <w:pPr>
              <w:rPr>
                <w:rStyle w:val="ComputerCode"/>
              </w:rPr>
            </w:pPr>
            <w:r w:rsidRPr="001276CD">
              <w:rPr>
                <w:rStyle w:val="ComputerCode"/>
              </w:rPr>
              <w:t xml:space="preserve">        timeElapsed += (timeDelta / 1000u);</w:t>
            </w:r>
          </w:p>
          <w:p w14:paraId="32095D9A" w14:textId="77777777" w:rsidR="001276CD" w:rsidRPr="001276CD" w:rsidRDefault="001276CD" w:rsidP="001276CD">
            <w:pPr>
              <w:rPr>
                <w:rStyle w:val="ComputerCode"/>
              </w:rPr>
            </w:pPr>
            <w:r w:rsidRPr="001276CD">
              <w:rPr>
                <w:rStyle w:val="ComputerCode"/>
              </w:rPr>
              <w:t xml:space="preserve">    }</w:t>
            </w:r>
          </w:p>
          <w:p w14:paraId="2C589AEA" w14:textId="77777777" w:rsidR="001276CD" w:rsidRPr="001276CD" w:rsidRDefault="001276CD" w:rsidP="001276CD">
            <w:pPr>
              <w:rPr>
                <w:rStyle w:val="ComputerCode"/>
              </w:rPr>
            </w:pPr>
          </w:p>
          <w:p w14:paraId="5E3BBECD" w14:textId="77777777" w:rsidR="001276CD" w:rsidRPr="001276CD" w:rsidRDefault="001276CD" w:rsidP="001276CD">
            <w:pPr>
              <w:rPr>
                <w:rStyle w:val="ComputerCode"/>
              </w:rPr>
            </w:pPr>
            <w:r w:rsidRPr="001276CD">
              <w:rPr>
                <w:rStyle w:val="ComputerCode"/>
              </w:rPr>
              <w:t xml:space="preserve">    // Remove the actor.</w:t>
            </w:r>
          </w:p>
          <w:p w14:paraId="3513965D" w14:textId="77777777" w:rsidR="001276CD" w:rsidRPr="001276CD" w:rsidRDefault="001276CD" w:rsidP="001276CD">
            <w:pPr>
              <w:rPr>
                <w:rStyle w:val="ComputerCode"/>
              </w:rPr>
            </w:pPr>
            <w:r w:rsidRPr="001276CD">
              <w:rPr>
                <w:rStyle w:val="ComputerCode"/>
              </w:rPr>
              <w:t xml:space="preserve">    pActor.reset();</w:t>
            </w:r>
          </w:p>
          <w:p w14:paraId="4B7C4A19" w14:textId="77777777" w:rsidR="001276CD" w:rsidRPr="001276CD" w:rsidRDefault="001276CD" w:rsidP="001276CD">
            <w:pPr>
              <w:rPr>
                <w:rStyle w:val="ComputerCode"/>
              </w:rPr>
            </w:pPr>
            <w:r w:rsidRPr="001276CD">
              <w:rPr>
                <w:rStyle w:val="ComputerCode"/>
              </w:rPr>
              <w:t xml:space="preserve">    m_ActorMap.clear();</w:t>
            </w:r>
          </w:p>
          <w:p w14:paraId="7A337287" w14:textId="77777777" w:rsidR="001276CD" w:rsidRPr="001276CD" w:rsidRDefault="001276CD" w:rsidP="001276CD">
            <w:pPr>
              <w:rPr>
                <w:rStyle w:val="ComputerCode"/>
              </w:rPr>
            </w:pPr>
          </w:p>
          <w:p w14:paraId="22BD8FE5" w14:textId="77777777" w:rsidR="001276CD" w:rsidRPr="001276CD" w:rsidRDefault="001276CD" w:rsidP="001276CD">
            <w:pPr>
              <w:rPr>
                <w:rStyle w:val="ComputerCode"/>
              </w:rPr>
            </w:pPr>
            <w:r w:rsidRPr="001276CD">
              <w:rPr>
                <w:rStyle w:val="ComputerCode"/>
              </w:rPr>
              <w:t xml:space="preserve">    // Delete the physics subsystem.</w:t>
            </w:r>
          </w:p>
          <w:p w14:paraId="5D45F891" w14:textId="77777777" w:rsidR="001276CD" w:rsidRPr="001276CD" w:rsidRDefault="001276CD" w:rsidP="001276CD">
            <w:pPr>
              <w:rPr>
                <w:rStyle w:val="ComputerCode"/>
              </w:rPr>
            </w:pPr>
            <w:r w:rsidRPr="001276CD">
              <w:rPr>
                <w:rStyle w:val="ComputerCode"/>
              </w:rPr>
              <w:t xml:space="preserve">    if (!pPhysics-&gt;vDestroy())</w:t>
            </w:r>
          </w:p>
          <w:p w14:paraId="605DAB3D" w14:textId="77777777" w:rsidR="001276CD" w:rsidRPr="001276CD" w:rsidRDefault="001276CD" w:rsidP="001276CD">
            <w:pPr>
              <w:rPr>
                <w:rStyle w:val="ComputerCode"/>
              </w:rPr>
            </w:pPr>
            <w:r w:rsidRPr="001276CD">
              <w:rPr>
                <w:rStyle w:val="ComputerCode"/>
              </w:rPr>
              <w:t xml:space="preserve">    {</w:t>
            </w:r>
          </w:p>
          <w:p w14:paraId="09A5CA0C" w14:textId="77777777" w:rsidR="000B2832" w:rsidRDefault="001276CD" w:rsidP="001276CD">
            <w:pPr>
              <w:rPr>
                <w:rStyle w:val="ComputerCode"/>
              </w:rPr>
            </w:pPr>
            <w:r w:rsidRPr="001276CD">
              <w:rPr>
                <w:rStyle w:val="ComputerCode"/>
              </w:rPr>
              <w:t xml:space="preserve">     </w:t>
            </w:r>
            <w:r w:rsidR="00615EE2">
              <w:rPr>
                <w:rStyle w:val="ComputerCode"/>
              </w:rPr>
              <w:t xml:space="preserve">   fprintf(stderr,</w:t>
            </w:r>
          </w:p>
          <w:p w14:paraId="047F37D4" w14:textId="437678FC" w:rsidR="001276CD" w:rsidRPr="001276CD" w:rsidRDefault="000B2832" w:rsidP="001276CD">
            <w:pPr>
              <w:rPr>
                <w:rStyle w:val="ComputerCode"/>
              </w:rPr>
            </w:pPr>
            <w:r>
              <w:rPr>
                <w:rStyle w:val="ComputerCode"/>
              </w:rPr>
              <w:t xml:space="preserve">          </w:t>
            </w:r>
            <w:r w:rsidR="00615EE2">
              <w:rPr>
                <w:rStyle w:val="ComputerCode"/>
              </w:rPr>
              <w:t>"Error during</w:t>
            </w:r>
            <w:r w:rsidR="001276CD" w:rsidRPr="001276CD">
              <w:rPr>
                <w:rStyle w:val="ComputerCode"/>
              </w:rPr>
              <w:t xml:space="preserve"> the Physics subsystem de-initialization!\n");</w:t>
            </w:r>
          </w:p>
          <w:p w14:paraId="1F8D6C60" w14:textId="77777777" w:rsidR="001276CD" w:rsidRPr="001276CD" w:rsidRDefault="001276CD" w:rsidP="001276CD">
            <w:pPr>
              <w:rPr>
                <w:rStyle w:val="ComputerCode"/>
              </w:rPr>
            </w:pPr>
          </w:p>
          <w:p w14:paraId="0F8366BC" w14:textId="77777777" w:rsidR="001276CD" w:rsidRPr="001276CD" w:rsidRDefault="001276CD" w:rsidP="001276CD">
            <w:pPr>
              <w:rPr>
                <w:rStyle w:val="ComputerCode"/>
              </w:rPr>
            </w:pPr>
            <w:r w:rsidRPr="001276CD">
              <w:rPr>
                <w:rStyle w:val="ComputerCode"/>
              </w:rPr>
              <w:t xml:space="preserve">        return -1;</w:t>
            </w:r>
          </w:p>
          <w:p w14:paraId="3F08F531" w14:textId="77777777" w:rsidR="001276CD" w:rsidRPr="001276CD" w:rsidRDefault="001276CD" w:rsidP="001276CD">
            <w:pPr>
              <w:rPr>
                <w:rStyle w:val="ComputerCode"/>
              </w:rPr>
            </w:pPr>
            <w:r w:rsidRPr="001276CD">
              <w:rPr>
                <w:rStyle w:val="ComputerCode"/>
              </w:rPr>
              <w:t xml:space="preserve">    }</w:t>
            </w:r>
          </w:p>
          <w:p w14:paraId="55B329CC" w14:textId="77777777" w:rsidR="001276CD" w:rsidRPr="001276CD" w:rsidRDefault="001276CD" w:rsidP="001276CD">
            <w:pPr>
              <w:rPr>
                <w:rStyle w:val="ComputerCode"/>
              </w:rPr>
            </w:pPr>
            <w:r w:rsidRPr="001276CD">
              <w:rPr>
                <w:rStyle w:val="ComputerCode"/>
              </w:rPr>
              <w:t xml:space="preserve">    pPhysics.reset();</w:t>
            </w:r>
          </w:p>
          <w:p w14:paraId="55575E82" w14:textId="77777777" w:rsidR="001276CD" w:rsidRPr="001276CD" w:rsidRDefault="001276CD" w:rsidP="001276CD">
            <w:pPr>
              <w:rPr>
                <w:rStyle w:val="ComputerCode"/>
              </w:rPr>
            </w:pPr>
          </w:p>
          <w:p w14:paraId="13D1948B" w14:textId="77777777" w:rsidR="001276CD" w:rsidRPr="001276CD" w:rsidRDefault="001276CD" w:rsidP="001276CD">
            <w:pPr>
              <w:rPr>
                <w:rStyle w:val="ComputerCode"/>
              </w:rPr>
            </w:pPr>
            <w:r w:rsidRPr="001276CD">
              <w:rPr>
                <w:rStyle w:val="ComputerCode"/>
              </w:rPr>
              <w:t xml:space="preserve">    // Delete the event manager.</w:t>
            </w:r>
          </w:p>
          <w:p w14:paraId="6A3C60E0" w14:textId="77777777" w:rsidR="001276CD" w:rsidRPr="001276CD" w:rsidRDefault="001276CD" w:rsidP="001276CD">
            <w:pPr>
              <w:rPr>
                <w:rStyle w:val="ComputerCode"/>
              </w:rPr>
            </w:pPr>
            <w:r w:rsidRPr="001276CD">
              <w:rPr>
                <w:rStyle w:val="ComputerCode"/>
              </w:rPr>
              <w:t xml:space="preserve">    SAFE_DELETE(pEventManager);</w:t>
            </w:r>
          </w:p>
          <w:p w14:paraId="295D5D0C" w14:textId="77777777" w:rsidR="001276CD" w:rsidRPr="001276CD" w:rsidRDefault="001276CD" w:rsidP="001276CD">
            <w:pPr>
              <w:rPr>
                <w:rStyle w:val="ComputerCode"/>
              </w:rPr>
            </w:pPr>
          </w:p>
          <w:p w14:paraId="7DC76FDF" w14:textId="77777777" w:rsidR="001276CD" w:rsidRPr="001276CD" w:rsidRDefault="001276CD" w:rsidP="001276CD">
            <w:pPr>
              <w:rPr>
                <w:rStyle w:val="ComputerCode"/>
              </w:rPr>
            </w:pPr>
            <w:r w:rsidRPr="001276CD">
              <w:rPr>
                <w:rStyle w:val="ComputerCode"/>
              </w:rPr>
              <w:t xml:space="preserve">    return 0;</w:t>
            </w:r>
          </w:p>
          <w:p w14:paraId="4C7D7E82" w14:textId="671BA808" w:rsidR="00A4284C" w:rsidRDefault="001276CD" w:rsidP="001276CD">
            <w:r w:rsidRPr="001276CD">
              <w:rPr>
                <w:rStyle w:val="ComputerCode"/>
              </w:rPr>
              <w:t>}</w:t>
            </w:r>
          </w:p>
        </w:tc>
      </w:tr>
    </w:tbl>
    <w:p w14:paraId="7E60AC66" w14:textId="77777777" w:rsidR="00723E8F" w:rsidRDefault="00723E8F" w:rsidP="00DC7B14"/>
    <w:p w14:paraId="35DB88F6" w14:textId="3F524197" w:rsidR="003475E5" w:rsidRDefault="00923078" w:rsidP="00FC1AEA">
      <w:r>
        <w:t>Should the developers remove the Physics components (</w:t>
      </w:r>
      <w:r w:rsidRPr="00923078">
        <w:rPr>
          <w:rStyle w:val="ComputerCode"/>
        </w:rPr>
        <w:t>CollidableComponent</w:t>
      </w:r>
      <w:r>
        <w:t xml:space="preserve"> and </w:t>
      </w:r>
      <w:r w:rsidRPr="00923078">
        <w:rPr>
          <w:rStyle w:val="ComputerCode"/>
        </w:rPr>
        <w:t>BulltPhysicsComponent</w:t>
      </w:r>
      <w:r>
        <w:t>), the Physics subsystem would stop updating the actor.</w:t>
      </w:r>
    </w:p>
    <w:p w14:paraId="51AB0303" w14:textId="73901B1D" w:rsidR="00FB5DE3" w:rsidRDefault="00D67DE0" w:rsidP="00FC1AEA">
      <w:r>
        <w:t xml:space="preserve">In </w:t>
      </w:r>
      <w:r w:rsidR="00FB5DE3">
        <w:fldChar w:fldCharType="begin"/>
      </w:r>
      <w:r w:rsidR="00FB5DE3">
        <w:instrText xml:space="preserve"> REF _Ref382293313 \h </w:instrText>
      </w:r>
      <w:r w:rsidR="00FB5DE3">
        <w:fldChar w:fldCharType="separate"/>
      </w:r>
      <w:r w:rsidR="00EA324E" w:rsidRPr="00A4284C">
        <w:rPr>
          <w:b/>
        </w:rPr>
        <w:t xml:space="preserve">Listing </w:t>
      </w:r>
      <w:r w:rsidR="00EA324E">
        <w:rPr>
          <w:b/>
          <w:noProof/>
        </w:rPr>
        <w:t>30</w:t>
      </w:r>
      <w:r w:rsidR="00FB5DE3">
        <w:fldChar w:fldCharType="end"/>
      </w:r>
      <w:r>
        <w:t xml:space="preserve">, it is possible to use </w:t>
      </w:r>
      <w:r w:rsidR="00FB5DE3">
        <w:t xml:space="preserve">the position to verify the collision. However, it is much more practical to use the events, as shown in </w:t>
      </w:r>
      <w:r w:rsidR="00F84044">
        <w:fldChar w:fldCharType="begin"/>
      </w:r>
      <w:r w:rsidR="00F84044">
        <w:instrText xml:space="preserve"> REF _Ref382298548 \h </w:instrText>
      </w:r>
      <w:r w:rsidR="00F84044">
        <w:fldChar w:fldCharType="separate"/>
      </w:r>
      <w:r w:rsidR="00EA324E" w:rsidRPr="00FB5DE3">
        <w:rPr>
          <w:b/>
        </w:rPr>
        <w:t xml:space="preserve">Listing </w:t>
      </w:r>
      <w:r w:rsidR="00EA324E">
        <w:rPr>
          <w:b/>
          <w:noProof/>
        </w:rPr>
        <w:t>31</w:t>
      </w:r>
      <w:r w:rsidR="00F84044">
        <w:fldChar w:fldCharType="end"/>
      </w:r>
      <w:r w:rsidR="00FB5DE3">
        <w:t>.</w:t>
      </w:r>
      <w:r w:rsidR="00C44122">
        <w:t xml:space="preserve"> This listing add two event handlers to </w:t>
      </w:r>
      <w:r w:rsidR="00C44122">
        <w:fldChar w:fldCharType="begin"/>
      </w:r>
      <w:r w:rsidR="00C44122">
        <w:instrText xml:space="preserve"> REF _Ref382293313 \h </w:instrText>
      </w:r>
      <w:r w:rsidR="00C44122">
        <w:fldChar w:fldCharType="separate"/>
      </w:r>
      <w:r w:rsidR="00EA324E" w:rsidRPr="00A4284C">
        <w:rPr>
          <w:b/>
        </w:rPr>
        <w:t xml:space="preserve">Listing </w:t>
      </w:r>
      <w:r w:rsidR="00EA324E">
        <w:rPr>
          <w:b/>
          <w:noProof/>
        </w:rPr>
        <w:t>30</w:t>
      </w:r>
      <w:r w:rsidR="00C44122">
        <w:fldChar w:fldCharType="end"/>
      </w:r>
      <w:r w:rsidR="00C44122">
        <w:t xml:space="preserve">: </w:t>
      </w:r>
      <w:r w:rsidR="00C44122" w:rsidRPr="00C44122">
        <w:rPr>
          <w:rStyle w:val="ComputerCode"/>
        </w:rPr>
        <w:t>CollisionStarted()</w:t>
      </w:r>
      <w:r w:rsidR="00C44122">
        <w:t xml:space="preserve"> and </w:t>
      </w:r>
      <w:r w:rsidR="00C44122" w:rsidRPr="00C44122">
        <w:rPr>
          <w:rStyle w:val="ComputerCode"/>
        </w:rPr>
        <w:t>CollisionEnded()</w:t>
      </w:r>
      <w:r w:rsidR="00C44122">
        <w:t xml:space="preserve"> for, respectively, the </w:t>
      </w:r>
      <w:r w:rsidR="00C44122" w:rsidRPr="00FB5DE3">
        <w:rPr>
          <w:rStyle w:val="ComputerCode"/>
        </w:rPr>
        <w:t>EvtData_PhysCollision</w:t>
      </w:r>
      <w:r w:rsidR="00C44122">
        <w:t xml:space="preserve"> and the </w:t>
      </w:r>
      <w:r w:rsidR="00C44122" w:rsidRPr="00FB5DE3">
        <w:rPr>
          <w:rStyle w:val="ComputerCode"/>
        </w:rPr>
        <w:t>EvtData_Phys</w:t>
      </w:r>
      <w:r w:rsidR="00C44122">
        <w:rPr>
          <w:rStyle w:val="ComputerCode"/>
        </w:rPr>
        <w:t>Separation</w:t>
      </w:r>
      <w:r w:rsidR="00C44122">
        <w:t xml:space="preserve"> events.</w:t>
      </w:r>
    </w:p>
    <w:p w14:paraId="5A7404E1" w14:textId="1C4058CE" w:rsidR="00FB5DE3" w:rsidRDefault="00FB5DE3" w:rsidP="00FB5DE3">
      <w:pPr>
        <w:pStyle w:val="Caption"/>
        <w:keepNext/>
        <w:jc w:val="center"/>
      </w:pPr>
      <w:bookmarkStart w:id="222" w:name="_Ref382298548"/>
      <w:bookmarkStart w:id="223" w:name="_Toc382771756"/>
      <w:r w:rsidRPr="00FB5DE3">
        <w:rPr>
          <w:b/>
        </w:rPr>
        <w:lastRenderedPageBreak/>
        <w:t xml:space="preserve">Listing </w:t>
      </w:r>
      <w:r w:rsidRPr="00FB5DE3">
        <w:rPr>
          <w:b/>
        </w:rPr>
        <w:fldChar w:fldCharType="begin"/>
      </w:r>
      <w:r w:rsidRPr="00FB5DE3">
        <w:rPr>
          <w:b/>
        </w:rPr>
        <w:instrText xml:space="preserve"> SEQ Listing \* ARABIC </w:instrText>
      </w:r>
      <w:r w:rsidRPr="00FB5DE3">
        <w:rPr>
          <w:b/>
        </w:rPr>
        <w:fldChar w:fldCharType="separate"/>
      </w:r>
      <w:r w:rsidR="00EA324E">
        <w:rPr>
          <w:b/>
          <w:noProof/>
        </w:rPr>
        <w:t>31</w:t>
      </w:r>
      <w:r w:rsidRPr="00FB5DE3">
        <w:rPr>
          <w:b/>
        </w:rPr>
        <w:fldChar w:fldCharType="end"/>
      </w:r>
      <w:bookmarkEnd w:id="222"/>
      <w:r w:rsidRPr="00FB5DE3">
        <w:rPr>
          <w:b/>
        </w:rPr>
        <w:t>.</w:t>
      </w:r>
      <w:r>
        <w:t xml:space="preserve"> Adding events to the simulation of </w:t>
      </w:r>
      <w:r>
        <w:fldChar w:fldCharType="begin"/>
      </w:r>
      <w:r>
        <w:instrText xml:space="preserve"> REF _Ref382293313 \h </w:instrText>
      </w:r>
      <w:r>
        <w:fldChar w:fldCharType="separate"/>
      </w:r>
      <w:r w:rsidR="00EA324E" w:rsidRPr="00A4284C">
        <w:rPr>
          <w:b/>
        </w:rPr>
        <w:t xml:space="preserve">Listing </w:t>
      </w:r>
      <w:r w:rsidR="00EA324E">
        <w:rPr>
          <w:b/>
          <w:noProof/>
        </w:rPr>
        <w:t>30</w:t>
      </w:r>
      <w:r>
        <w:fldChar w:fldCharType="end"/>
      </w:r>
      <w:r>
        <w:t>.</w:t>
      </w:r>
      <w:bookmarkEnd w:id="223"/>
    </w:p>
    <w:tbl>
      <w:tblPr>
        <w:tblStyle w:val="TableGrid"/>
        <w:tblW w:w="0" w:type="auto"/>
        <w:tblLook w:val="04A0" w:firstRow="1" w:lastRow="0" w:firstColumn="1" w:lastColumn="0" w:noHBand="0" w:noVBand="1"/>
      </w:tblPr>
      <w:tblGrid>
        <w:gridCol w:w="8494"/>
      </w:tblGrid>
      <w:tr w:rsidR="00FB5DE3" w14:paraId="33494078" w14:textId="77777777" w:rsidTr="00FB5DE3">
        <w:tc>
          <w:tcPr>
            <w:tcW w:w="8494" w:type="dxa"/>
          </w:tcPr>
          <w:p w14:paraId="104DBCCE" w14:textId="06CA6CFE" w:rsidR="00FB5DE3" w:rsidRPr="00FB5DE3" w:rsidRDefault="00FB5DE3" w:rsidP="00FB5DE3">
            <w:pPr>
              <w:rPr>
                <w:rStyle w:val="ComputerCode"/>
              </w:rPr>
            </w:pPr>
            <w:r w:rsidRPr="00FB5DE3">
              <w:rPr>
                <w:rStyle w:val="ComputerCode"/>
              </w:rPr>
              <w:t>#include &lt;stdio.h&gt;</w:t>
            </w:r>
          </w:p>
          <w:p w14:paraId="1150D912" w14:textId="77777777" w:rsidR="00FB5DE3" w:rsidRPr="00FB5DE3" w:rsidRDefault="00FB5DE3" w:rsidP="00FB5DE3">
            <w:pPr>
              <w:rPr>
                <w:rStyle w:val="ComputerCode"/>
              </w:rPr>
            </w:pPr>
          </w:p>
          <w:p w14:paraId="65A43DC9" w14:textId="77777777" w:rsidR="00FB5DE3" w:rsidRPr="00FB5DE3" w:rsidRDefault="00FB5DE3" w:rsidP="00FB5DE3">
            <w:pPr>
              <w:rPr>
                <w:rStyle w:val="ComputerCode"/>
              </w:rPr>
            </w:pPr>
            <w:r w:rsidRPr="00FB5DE3">
              <w:rPr>
                <w:rStyle w:val="ComputerCode"/>
              </w:rPr>
              <w:t>#include &lt;Core/EntityComponent/Entity/Actor.h&gt;</w:t>
            </w:r>
          </w:p>
          <w:p w14:paraId="68E33556" w14:textId="77777777" w:rsidR="00FB5DE3" w:rsidRPr="00FB5DE3" w:rsidRDefault="00FB5DE3" w:rsidP="00FB5DE3">
            <w:pPr>
              <w:rPr>
                <w:rStyle w:val="ComputerCode"/>
              </w:rPr>
            </w:pPr>
            <w:r w:rsidRPr="00FB5DE3">
              <w:rPr>
                <w:rStyle w:val="ComputerCode"/>
              </w:rPr>
              <w:t>#include &lt;Core/EntityComponent/Entity/ActorFactory.h&gt;</w:t>
            </w:r>
          </w:p>
          <w:p w14:paraId="6F8224F7" w14:textId="77777777" w:rsidR="00FB5DE3" w:rsidRPr="00FB5DE3" w:rsidRDefault="00FB5DE3" w:rsidP="00FB5DE3">
            <w:pPr>
              <w:rPr>
                <w:rStyle w:val="ComputerCode"/>
              </w:rPr>
            </w:pPr>
            <w:r w:rsidRPr="00FB5DE3">
              <w:rPr>
                <w:rStyle w:val="ComputerCode"/>
              </w:rPr>
              <w:t>#include &lt;Core/EntityComponent/Component/TransformableComponent.h&gt;</w:t>
            </w:r>
          </w:p>
          <w:p w14:paraId="6ED11A2E" w14:textId="77777777" w:rsidR="00FB5DE3" w:rsidRPr="00FB5DE3" w:rsidRDefault="00FB5DE3" w:rsidP="00FB5DE3">
            <w:pPr>
              <w:rPr>
                <w:rStyle w:val="ComputerCode"/>
              </w:rPr>
            </w:pPr>
          </w:p>
          <w:p w14:paraId="66E639B0" w14:textId="77777777" w:rsidR="00FB5DE3" w:rsidRPr="00FB5DE3" w:rsidRDefault="00FB5DE3" w:rsidP="00FB5DE3">
            <w:pPr>
              <w:rPr>
                <w:rStyle w:val="ComputerCode"/>
              </w:rPr>
            </w:pPr>
            <w:r w:rsidRPr="00FB5DE3">
              <w:rPr>
                <w:rStyle w:val="ComputerCode"/>
              </w:rPr>
              <w:t>#include &lt;Core/Events/Event.h&gt;</w:t>
            </w:r>
          </w:p>
          <w:p w14:paraId="29401332" w14:textId="77777777" w:rsidR="00FB5DE3" w:rsidRPr="00FB5DE3" w:rsidRDefault="00FB5DE3" w:rsidP="00FB5DE3">
            <w:pPr>
              <w:rPr>
                <w:rStyle w:val="ComputerCode"/>
              </w:rPr>
            </w:pPr>
            <w:r w:rsidRPr="00FB5DE3">
              <w:rPr>
                <w:rStyle w:val="ComputerCode"/>
              </w:rPr>
              <w:t>#include &lt;Core/Events/EventManager.h&gt;</w:t>
            </w:r>
          </w:p>
          <w:p w14:paraId="1A2D1B1D" w14:textId="77777777" w:rsidR="00FB5DE3" w:rsidRPr="00FB5DE3" w:rsidRDefault="00FB5DE3" w:rsidP="00FB5DE3">
            <w:pPr>
              <w:rPr>
                <w:rStyle w:val="ComputerCode"/>
              </w:rPr>
            </w:pPr>
          </w:p>
          <w:p w14:paraId="4F75F8FB" w14:textId="77777777" w:rsidR="00FB5DE3" w:rsidRPr="00FB5DE3" w:rsidRDefault="00FB5DE3" w:rsidP="00FB5DE3">
            <w:pPr>
              <w:rPr>
                <w:rStyle w:val="ComputerCode"/>
              </w:rPr>
            </w:pPr>
            <w:r w:rsidRPr="00FB5DE3">
              <w:rPr>
                <w:rStyle w:val="ComputerCode"/>
              </w:rPr>
              <w:t>#include &lt;Core/Physics/IPhysics.h&gt;</w:t>
            </w:r>
          </w:p>
          <w:p w14:paraId="7BDDA007" w14:textId="77777777" w:rsidR="00FB5DE3" w:rsidRPr="00FB5DE3" w:rsidRDefault="00FB5DE3" w:rsidP="00FB5DE3">
            <w:pPr>
              <w:rPr>
                <w:rStyle w:val="ComputerCode"/>
              </w:rPr>
            </w:pPr>
            <w:r w:rsidRPr="00FB5DE3">
              <w:rPr>
                <w:rStyle w:val="ComputerCode"/>
              </w:rPr>
              <w:t>#include &lt;Core/Physics/PhysicsEvents.h&gt;</w:t>
            </w:r>
          </w:p>
          <w:p w14:paraId="00512D80" w14:textId="77777777" w:rsidR="00FB5DE3" w:rsidRPr="00FB5DE3" w:rsidRDefault="00FB5DE3" w:rsidP="00FB5DE3">
            <w:pPr>
              <w:rPr>
                <w:rStyle w:val="ComputerCode"/>
              </w:rPr>
            </w:pPr>
            <w:r w:rsidRPr="00FB5DE3">
              <w:rPr>
                <w:rStyle w:val="ComputerCode"/>
              </w:rPr>
              <w:t>#include &lt;Core/Physics/Implementation/BulletPhysics/BulletPhysics.h&gt;</w:t>
            </w:r>
          </w:p>
          <w:p w14:paraId="454B2BD7" w14:textId="77777777" w:rsidR="00FB5DE3" w:rsidRPr="00FB5DE3" w:rsidRDefault="00FB5DE3" w:rsidP="00FB5DE3">
            <w:pPr>
              <w:rPr>
                <w:rStyle w:val="ComputerCode"/>
              </w:rPr>
            </w:pPr>
          </w:p>
          <w:p w14:paraId="6FDDB49D" w14:textId="77777777" w:rsidR="00FB5DE3" w:rsidRPr="00FB5DE3" w:rsidRDefault="00FB5DE3" w:rsidP="00FB5DE3">
            <w:pPr>
              <w:rPr>
                <w:rStyle w:val="ComputerCode"/>
              </w:rPr>
            </w:pPr>
            <w:r w:rsidRPr="00FB5DE3">
              <w:rPr>
                <w:rStyle w:val="ComputerCode"/>
              </w:rPr>
              <w:t>#include &lt;Utilities/System/Clock.h&gt;</w:t>
            </w:r>
          </w:p>
          <w:p w14:paraId="2766EDA3" w14:textId="77777777" w:rsidR="00FB5DE3" w:rsidRPr="00FB5DE3" w:rsidRDefault="00FB5DE3" w:rsidP="00FB5DE3">
            <w:pPr>
              <w:rPr>
                <w:rStyle w:val="ComputerCode"/>
              </w:rPr>
            </w:pPr>
            <w:r w:rsidRPr="00FB5DE3">
              <w:rPr>
                <w:rStyle w:val="ComputerCode"/>
              </w:rPr>
              <w:t>#include &lt;Utilities/System/Time.h&gt;</w:t>
            </w:r>
          </w:p>
          <w:p w14:paraId="32B750C5" w14:textId="77777777" w:rsidR="00FB5DE3" w:rsidRPr="00FB5DE3" w:rsidRDefault="00FB5DE3" w:rsidP="00FB5DE3">
            <w:pPr>
              <w:rPr>
                <w:rStyle w:val="ComputerCode"/>
              </w:rPr>
            </w:pPr>
          </w:p>
          <w:p w14:paraId="3DA26524" w14:textId="77777777" w:rsidR="00FB5DE3" w:rsidRPr="00FB5DE3" w:rsidRDefault="00FB5DE3" w:rsidP="00FB5DE3">
            <w:pPr>
              <w:rPr>
                <w:rStyle w:val="ComputerCode"/>
              </w:rPr>
            </w:pPr>
            <w:r w:rsidRPr="00FB5DE3">
              <w:rPr>
                <w:rStyle w:val="ComputerCode"/>
              </w:rPr>
              <w:t>void CollisionStarted(uge::IEventDataSharedPointer pEventData)</w:t>
            </w:r>
          </w:p>
          <w:p w14:paraId="1A0EEC2C" w14:textId="77777777" w:rsidR="00FB5DE3" w:rsidRPr="00FB5DE3" w:rsidRDefault="00FB5DE3" w:rsidP="00FB5DE3">
            <w:pPr>
              <w:rPr>
                <w:rStyle w:val="ComputerCode"/>
              </w:rPr>
            </w:pPr>
            <w:r w:rsidRPr="00FB5DE3">
              <w:rPr>
                <w:rStyle w:val="ComputerCode"/>
              </w:rPr>
              <w:t>{</w:t>
            </w:r>
          </w:p>
          <w:p w14:paraId="330C44AC" w14:textId="77777777" w:rsidR="000B2832" w:rsidRDefault="00FB5DE3" w:rsidP="00FB5DE3">
            <w:pPr>
              <w:rPr>
                <w:rStyle w:val="ComputerCode"/>
              </w:rPr>
            </w:pPr>
            <w:r w:rsidRPr="00FB5DE3">
              <w:rPr>
                <w:rStyle w:val="ComputerCode"/>
              </w:rPr>
              <w:t xml:space="preserve">    std::shared_ptr&lt;uge::EvtData_PhysCollision&gt; pData =</w:t>
            </w:r>
          </w:p>
          <w:p w14:paraId="3208BF36" w14:textId="77777777" w:rsidR="000B2832" w:rsidRDefault="000B2832" w:rsidP="00FB5DE3">
            <w:pPr>
              <w:rPr>
                <w:rStyle w:val="ComputerCode"/>
              </w:rPr>
            </w:pPr>
            <w:r>
              <w:rPr>
                <w:rStyle w:val="ComputerCode"/>
              </w:rPr>
              <w:t xml:space="preserve">       </w:t>
            </w:r>
            <w:r w:rsidR="00FB5DE3" w:rsidRPr="00FB5DE3">
              <w:rPr>
                <w:rStyle w:val="ComputerCode"/>
              </w:rPr>
              <w:t xml:space="preserve"> std::static_pointer_cast&lt;</w:t>
            </w:r>
          </w:p>
          <w:p w14:paraId="49872282" w14:textId="1587F3A5" w:rsidR="00FB5DE3" w:rsidRPr="00FB5DE3" w:rsidRDefault="000B2832" w:rsidP="00FB5DE3">
            <w:pPr>
              <w:rPr>
                <w:rStyle w:val="ComputerCode"/>
              </w:rPr>
            </w:pPr>
            <w:r>
              <w:rPr>
                <w:rStyle w:val="ComputerCode"/>
              </w:rPr>
              <w:t xml:space="preserve">                    </w:t>
            </w:r>
            <w:r w:rsidR="00FB5DE3" w:rsidRPr="00FB5DE3">
              <w:rPr>
                <w:rStyle w:val="ComputerCode"/>
              </w:rPr>
              <w:t>uge::EvtData_PhysCollision&gt;(pEventData);</w:t>
            </w:r>
          </w:p>
          <w:p w14:paraId="6043BCDA" w14:textId="77777777" w:rsidR="00FB5DE3" w:rsidRPr="00FB5DE3" w:rsidRDefault="00FB5DE3" w:rsidP="00FB5DE3">
            <w:pPr>
              <w:rPr>
                <w:rStyle w:val="ComputerCode"/>
              </w:rPr>
            </w:pPr>
          </w:p>
          <w:p w14:paraId="1B9ACD5F" w14:textId="77777777" w:rsidR="000B2832" w:rsidRDefault="00FB5DE3" w:rsidP="00FB5DE3">
            <w:pPr>
              <w:rPr>
                <w:rStyle w:val="ComputerCode"/>
              </w:rPr>
            </w:pPr>
            <w:r w:rsidRPr="00FB5DE3">
              <w:rPr>
                <w:rStyle w:val="ComputerCode"/>
              </w:rPr>
              <w:t xml:space="preserve">    printf("[CollisionStarted()] Actors %u and %u collided!\n",</w:t>
            </w:r>
          </w:p>
          <w:p w14:paraId="21B0D90E" w14:textId="5DEBF17A" w:rsidR="00FB5DE3" w:rsidRPr="00FB5DE3" w:rsidRDefault="000B2832" w:rsidP="00FB5DE3">
            <w:pPr>
              <w:rPr>
                <w:rStyle w:val="ComputerCode"/>
              </w:rPr>
            </w:pPr>
            <w:r>
              <w:rPr>
                <w:rStyle w:val="ComputerCode"/>
              </w:rPr>
              <w:t xml:space="preserve">          </w:t>
            </w:r>
            <w:r w:rsidR="00FB5DE3" w:rsidRPr="00FB5DE3">
              <w:rPr>
                <w:rStyle w:val="ComputerCode"/>
              </w:rPr>
              <w:t xml:space="preserve"> pData-&gt;GetActorA(), pData-&gt;GetActorB());</w:t>
            </w:r>
          </w:p>
          <w:p w14:paraId="1883AA1B" w14:textId="77777777" w:rsidR="00FB5DE3" w:rsidRPr="00FB5DE3" w:rsidRDefault="00FB5DE3" w:rsidP="00FB5DE3">
            <w:pPr>
              <w:rPr>
                <w:rStyle w:val="ComputerCode"/>
              </w:rPr>
            </w:pPr>
            <w:r w:rsidRPr="00FB5DE3">
              <w:rPr>
                <w:rStyle w:val="ComputerCode"/>
              </w:rPr>
              <w:t>}</w:t>
            </w:r>
          </w:p>
          <w:p w14:paraId="0E21943F" w14:textId="77777777" w:rsidR="00FB5DE3" w:rsidRPr="00FB5DE3" w:rsidRDefault="00FB5DE3" w:rsidP="00FB5DE3">
            <w:pPr>
              <w:rPr>
                <w:rStyle w:val="ComputerCode"/>
              </w:rPr>
            </w:pPr>
          </w:p>
          <w:p w14:paraId="3940DE79" w14:textId="77777777" w:rsidR="00FB5DE3" w:rsidRPr="00FB5DE3" w:rsidRDefault="00FB5DE3" w:rsidP="00FB5DE3">
            <w:pPr>
              <w:rPr>
                <w:rStyle w:val="ComputerCode"/>
              </w:rPr>
            </w:pPr>
            <w:r w:rsidRPr="00FB5DE3">
              <w:rPr>
                <w:rStyle w:val="ComputerCode"/>
              </w:rPr>
              <w:t>void CollisionEnded(uge::IEventDataSharedPointer pEventData)</w:t>
            </w:r>
          </w:p>
          <w:p w14:paraId="08A39A88" w14:textId="77777777" w:rsidR="00FB5DE3" w:rsidRPr="00FB5DE3" w:rsidRDefault="00FB5DE3" w:rsidP="00FB5DE3">
            <w:pPr>
              <w:rPr>
                <w:rStyle w:val="ComputerCode"/>
              </w:rPr>
            </w:pPr>
            <w:r w:rsidRPr="00FB5DE3">
              <w:rPr>
                <w:rStyle w:val="ComputerCode"/>
              </w:rPr>
              <w:t>{</w:t>
            </w:r>
          </w:p>
          <w:p w14:paraId="3F9BAD36" w14:textId="77777777" w:rsidR="000B2832" w:rsidRDefault="00FB5DE3" w:rsidP="00FB5DE3">
            <w:pPr>
              <w:rPr>
                <w:rStyle w:val="ComputerCode"/>
              </w:rPr>
            </w:pPr>
            <w:r w:rsidRPr="00FB5DE3">
              <w:rPr>
                <w:rStyle w:val="ComputerCode"/>
              </w:rPr>
              <w:t xml:space="preserve">    std::shared_ptr&lt;uge::EvtData_PhysSeparation&gt; pData =</w:t>
            </w:r>
          </w:p>
          <w:p w14:paraId="00D297EA" w14:textId="0E432B59" w:rsidR="000B2832" w:rsidRDefault="000B2832" w:rsidP="00FB5DE3">
            <w:pPr>
              <w:rPr>
                <w:rStyle w:val="ComputerCode"/>
              </w:rPr>
            </w:pPr>
            <w:r>
              <w:rPr>
                <w:rStyle w:val="ComputerCode"/>
              </w:rPr>
              <w:t xml:space="preserve">        </w:t>
            </w:r>
            <w:r w:rsidR="00FB5DE3" w:rsidRPr="00FB5DE3">
              <w:rPr>
                <w:rStyle w:val="ComputerCode"/>
              </w:rPr>
              <w:t>std::static_pointer_cast&lt;</w:t>
            </w:r>
          </w:p>
          <w:p w14:paraId="076C0D54" w14:textId="5731EE94" w:rsidR="00FB5DE3" w:rsidRPr="00FB5DE3" w:rsidRDefault="000B2832" w:rsidP="00FB5DE3">
            <w:pPr>
              <w:rPr>
                <w:rStyle w:val="ComputerCode"/>
              </w:rPr>
            </w:pPr>
            <w:r>
              <w:rPr>
                <w:rStyle w:val="ComputerCode"/>
              </w:rPr>
              <w:t xml:space="preserve">                    </w:t>
            </w:r>
            <w:r w:rsidR="00FB5DE3" w:rsidRPr="00FB5DE3">
              <w:rPr>
                <w:rStyle w:val="ComputerCode"/>
              </w:rPr>
              <w:t>uge::EvtData_PhysSeparation&gt;(pEventData);</w:t>
            </w:r>
          </w:p>
          <w:p w14:paraId="574812A6" w14:textId="77777777" w:rsidR="00FB5DE3" w:rsidRPr="00FB5DE3" w:rsidRDefault="00FB5DE3" w:rsidP="00FB5DE3">
            <w:pPr>
              <w:rPr>
                <w:rStyle w:val="ComputerCode"/>
              </w:rPr>
            </w:pPr>
          </w:p>
          <w:p w14:paraId="503D5D90" w14:textId="77777777" w:rsidR="000B2832" w:rsidRDefault="00FB5DE3" w:rsidP="00FB5DE3">
            <w:pPr>
              <w:rPr>
                <w:rStyle w:val="ComputerCode"/>
              </w:rPr>
            </w:pPr>
            <w:r w:rsidRPr="00FB5DE3">
              <w:rPr>
                <w:rStyle w:val="ComputerCode"/>
              </w:rPr>
              <w:t xml:space="preserve">    printf("[CollisionEnded()] Actors %u and %u</w:t>
            </w:r>
            <w:r w:rsidR="000B2832">
              <w:rPr>
                <w:rStyle w:val="ComputerCode"/>
              </w:rPr>
              <w:t>"</w:t>
            </w:r>
          </w:p>
          <w:p w14:paraId="685EDECB" w14:textId="265B29F2" w:rsidR="000B2832" w:rsidRDefault="000B2832" w:rsidP="00FB5DE3">
            <w:pPr>
              <w:rPr>
                <w:rStyle w:val="ComputerCode"/>
              </w:rPr>
            </w:pPr>
            <w:r>
              <w:rPr>
                <w:rStyle w:val="ComputerCode"/>
              </w:rPr>
              <w:t xml:space="preserve">           "stopped colliding!\n",</w:t>
            </w:r>
          </w:p>
          <w:p w14:paraId="030060EC" w14:textId="7DEFC309" w:rsidR="00FB5DE3" w:rsidRPr="00FB5DE3" w:rsidRDefault="000B2832" w:rsidP="00FB5DE3">
            <w:pPr>
              <w:rPr>
                <w:rStyle w:val="ComputerCode"/>
              </w:rPr>
            </w:pPr>
            <w:r>
              <w:rPr>
                <w:rStyle w:val="ComputerCode"/>
              </w:rPr>
              <w:t xml:space="preserve">           </w:t>
            </w:r>
            <w:r w:rsidR="00FB5DE3" w:rsidRPr="00FB5DE3">
              <w:rPr>
                <w:rStyle w:val="ComputerCode"/>
              </w:rPr>
              <w:t>pData-&gt;GetActorA(), pData-&gt;GetActorB());</w:t>
            </w:r>
          </w:p>
          <w:p w14:paraId="4092DF74" w14:textId="77777777" w:rsidR="00FB5DE3" w:rsidRPr="00FB5DE3" w:rsidRDefault="00FB5DE3" w:rsidP="00FB5DE3">
            <w:pPr>
              <w:rPr>
                <w:rStyle w:val="ComputerCode"/>
              </w:rPr>
            </w:pPr>
            <w:r w:rsidRPr="00FB5DE3">
              <w:rPr>
                <w:rStyle w:val="ComputerCode"/>
              </w:rPr>
              <w:t>}</w:t>
            </w:r>
          </w:p>
          <w:p w14:paraId="5D9334F1" w14:textId="77777777" w:rsidR="00FB5DE3" w:rsidRPr="00FB5DE3" w:rsidRDefault="00FB5DE3" w:rsidP="00FB5DE3">
            <w:pPr>
              <w:rPr>
                <w:rStyle w:val="ComputerCode"/>
              </w:rPr>
            </w:pPr>
          </w:p>
          <w:p w14:paraId="7362DD2F" w14:textId="77777777" w:rsidR="00FB5DE3" w:rsidRPr="00FB5DE3" w:rsidRDefault="00FB5DE3" w:rsidP="00FB5DE3">
            <w:pPr>
              <w:rPr>
                <w:rStyle w:val="ComputerCode"/>
              </w:rPr>
            </w:pPr>
            <w:r w:rsidRPr="00FB5DE3">
              <w:rPr>
                <w:rStyle w:val="ComputerCode"/>
              </w:rPr>
              <w:t>int main(int argc, char* argv[])</w:t>
            </w:r>
          </w:p>
          <w:p w14:paraId="32CC59E6" w14:textId="77777777" w:rsidR="00FB5DE3" w:rsidRPr="00FB5DE3" w:rsidRDefault="00FB5DE3" w:rsidP="00FB5DE3">
            <w:pPr>
              <w:rPr>
                <w:rStyle w:val="ComputerCode"/>
              </w:rPr>
            </w:pPr>
            <w:r w:rsidRPr="00FB5DE3">
              <w:rPr>
                <w:rStyle w:val="ComputerCode"/>
              </w:rPr>
              <w:t>{</w:t>
            </w:r>
          </w:p>
          <w:p w14:paraId="64A18FEA" w14:textId="77777777" w:rsidR="00FB5DE3" w:rsidRPr="00FB5DE3" w:rsidRDefault="00FB5DE3" w:rsidP="00FB5DE3">
            <w:pPr>
              <w:rPr>
                <w:rStyle w:val="ComputerCode"/>
              </w:rPr>
            </w:pPr>
            <w:r w:rsidRPr="00FB5DE3">
              <w:rPr>
                <w:rStyle w:val="ComputerCode"/>
              </w:rPr>
              <w:t xml:space="preserve">    // Create the event manager.</w:t>
            </w:r>
          </w:p>
          <w:p w14:paraId="7243BDCE" w14:textId="77777777" w:rsidR="000B2832" w:rsidRDefault="00FB5DE3" w:rsidP="00FB5DE3">
            <w:pPr>
              <w:rPr>
                <w:rStyle w:val="ComputerCode"/>
              </w:rPr>
            </w:pPr>
            <w:r w:rsidRPr="00FB5DE3">
              <w:rPr>
                <w:rStyle w:val="ComputerCode"/>
              </w:rPr>
              <w:t xml:space="preserve">    uge:</w:t>
            </w:r>
            <w:r w:rsidR="000B2832">
              <w:rPr>
                <w:rStyle w:val="ComputerCode"/>
              </w:rPr>
              <w:t>:IEventManager* pEventManager =</w:t>
            </w:r>
          </w:p>
          <w:p w14:paraId="251AE92A" w14:textId="3AB6AF09" w:rsidR="00FB5DE3" w:rsidRPr="00FB5DE3" w:rsidRDefault="000B2832" w:rsidP="00FB5DE3">
            <w:pPr>
              <w:rPr>
                <w:rStyle w:val="ComputerCode"/>
              </w:rPr>
            </w:pPr>
            <w:r>
              <w:rPr>
                <w:rStyle w:val="ComputerCode"/>
              </w:rPr>
              <w:t xml:space="preserve">             </w:t>
            </w:r>
            <w:r w:rsidR="00FB5DE3" w:rsidRPr="00FB5DE3">
              <w:rPr>
                <w:rStyle w:val="ComputerCode"/>
              </w:rPr>
              <w:t>new uge::EventManager("Global Event Manager", true);</w:t>
            </w:r>
          </w:p>
          <w:p w14:paraId="146FABFB" w14:textId="77777777" w:rsidR="00FB5DE3" w:rsidRPr="00FB5DE3" w:rsidRDefault="00FB5DE3" w:rsidP="00FB5DE3">
            <w:pPr>
              <w:rPr>
                <w:rStyle w:val="ComputerCode"/>
              </w:rPr>
            </w:pPr>
          </w:p>
          <w:p w14:paraId="1B2566BF" w14:textId="77777777" w:rsidR="00FB5DE3" w:rsidRPr="00FB5DE3" w:rsidRDefault="00FB5DE3" w:rsidP="00FB5DE3">
            <w:pPr>
              <w:rPr>
                <w:rStyle w:val="ComputerCode"/>
              </w:rPr>
            </w:pPr>
            <w:r w:rsidRPr="00FB5DE3">
              <w:rPr>
                <w:rStyle w:val="ComputerCode"/>
              </w:rPr>
              <w:t xml:space="preserve">    // Creating and registering the event handlers.</w:t>
            </w:r>
          </w:p>
          <w:p w14:paraId="0D65B5DA" w14:textId="77777777" w:rsidR="000B2832" w:rsidRDefault="00FB5DE3" w:rsidP="00FB5DE3">
            <w:pPr>
              <w:rPr>
                <w:rStyle w:val="ComputerCode"/>
              </w:rPr>
            </w:pPr>
            <w:r w:rsidRPr="00FB5DE3">
              <w:rPr>
                <w:rStyle w:val="ComputerCode"/>
              </w:rPr>
              <w:t xml:space="preserve">    uge::EventListenerDelegate functionDelegate =</w:t>
            </w:r>
          </w:p>
          <w:p w14:paraId="6953FE25" w14:textId="77777777" w:rsidR="000B2832" w:rsidRDefault="000B2832" w:rsidP="00FB5DE3">
            <w:pPr>
              <w:rPr>
                <w:rStyle w:val="ComputerCode"/>
              </w:rPr>
            </w:pPr>
            <w:r>
              <w:rPr>
                <w:rStyle w:val="ComputerCode"/>
              </w:rPr>
              <w:t xml:space="preserve">             </w:t>
            </w:r>
            <w:r w:rsidR="00FB5DE3" w:rsidRPr="00FB5DE3">
              <w:rPr>
                <w:rStyle w:val="ComputerCode"/>
              </w:rPr>
              <w:t xml:space="preserve"> fastdelegate::FastDelegate1&lt;</w:t>
            </w:r>
          </w:p>
          <w:p w14:paraId="04E36776" w14:textId="666A363A" w:rsidR="00FB5DE3" w:rsidRPr="00FB5DE3" w:rsidRDefault="000B2832" w:rsidP="00FB5DE3">
            <w:pPr>
              <w:rPr>
                <w:rStyle w:val="ComputerCode"/>
              </w:rPr>
            </w:pPr>
            <w:r>
              <w:rPr>
                <w:rStyle w:val="ComputerCode"/>
              </w:rPr>
              <w:t xml:space="preserve">                   </w:t>
            </w:r>
            <w:r w:rsidR="00FB5DE3" w:rsidRPr="00FB5DE3">
              <w:rPr>
                <w:rStyle w:val="ComputerCode"/>
              </w:rPr>
              <w:t>uge::IEventDataSharedPointer&gt;(CollisionStarted);</w:t>
            </w:r>
          </w:p>
          <w:p w14:paraId="13AF3F77" w14:textId="77777777" w:rsidR="000B2832" w:rsidRDefault="00FB5DE3" w:rsidP="00FB5DE3">
            <w:pPr>
              <w:rPr>
                <w:rStyle w:val="ComputerCode"/>
              </w:rPr>
            </w:pPr>
            <w:r w:rsidRPr="00FB5DE3">
              <w:rPr>
                <w:rStyle w:val="ComputerCode"/>
              </w:rPr>
              <w:t xml:space="preserve">    uge::IEventManager::Get()-&gt;vAddListener(</w:t>
            </w:r>
          </w:p>
          <w:p w14:paraId="2304C494" w14:textId="573131E7" w:rsidR="00FB5DE3" w:rsidRPr="00FB5DE3" w:rsidRDefault="000B2832" w:rsidP="00FB5DE3">
            <w:pPr>
              <w:rPr>
                <w:rStyle w:val="ComputerCode"/>
              </w:rPr>
            </w:pPr>
            <w:r>
              <w:rPr>
                <w:rStyle w:val="ComputerCode"/>
              </w:rPr>
              <w:t xml:space="preserve">        </w:t>
            </w:r>
            <w:r w:rsidR="00FB5DE3" w:rsidRPr="00FB5DE3">
              <w:rPr>
                <w:rStyle w:val="ComputerCode"/>
              </w:rPr>
              <w:t>functionDelegate, uge::EvtData_PhysCollision::sk_EventType);</w:t>
            </w:r>
          </w:p>
          <w:p w14:paraId="08F629C7" w14:textId="77777777" w:rsidR="00FB5DE3" w:rsidRPr="00FB5DE3" w:rsidRDefault="00FB5DE3" w:rsidP="00FB5DE3">
            <w:pPr>
              <w:rPr>
                <w:rStyle w:val="ComputerCode"/>
              </w:rPr>
            </w:pPr>
          </w:p>
          <w:p w14:paraId="15545D30" w14:textId="77777777" w:rsidR="000B2832" w:rsidRDefault="00FB5DE3" w:rsidP="00FB5DE3">
            <w:pPr>
              <w:rPr>
                <w:rStyle w:val="ComputerCode"/>
              </w:rPr>
            </w:pPr>
            <w:r w:rsidRPr="00FB5DE3">
              <w:rPr>
                <w:rStyle w:val="ComputerCode"/>
              </w:rPr>
              <w:t xml:space="preserve">    functionDelegate = fastdelegate::FastDelegate1&lt;</w:t>
            </w:r>
          </w:p>
          <w:p w14:paraId="66AD59C2" w14:textId="502A9B8D" w:rsidR="00FB5DE3" w:rsidRPr="00FB5DE3" w:rsidRDefault="000B2832" w:rsidP="00FB5DE3">
            <w:pPr>
              <w:rPr>
                <w:rStyle w:val="ComputerCode"/>
              </w:rPr>
            </w:pPr>
            <w:r>
              <w:rPr>
                <w:rStyle w:val="ComputerCode"/>
              </w:rPr>
              <w:t xml:space="preserve">                     </w:t>
            </w:r>
            <w:r w:rsidR="00FB5DE3" w:rsidRPr="00FB5DE3">
              <w:rPr>
                <w:rStyle w:val="ComputerCode"/>
              </w:rPr>
              <w:t>uge::IEventDataSharedPointer&gt;(CollisionEnded);</w:t>
            </w:r>
          </w:p>
          <w:p w14:paraId="0D9E457F" w14:textId="77777777" w:rsidR="000B2832" w:rsidRDefault="00FB5DE3" w:rsidP="00FB5DE3">
            <w:pPr>
              <w:rPr>
                <w:rStyle w:val="ComputerCode"/>
              </w:rPr>
            </w:pPr>
            <w:r w:rsidRPr="00FB5DE3">
              <w:rPr>
                <w:rStyle w:val="ComputerCode"/>
              </w:rPr>
              <w:lastRenderedPageBreak/>
              <w:t xml:space="preserve">    uge::IEventManager::Get()-&gt;vAddListener(functionDelegate,</w:t>
            </w:r>
          </w:p>
          <w:p w14:paraId="23595699" w14:textId="2EF3481B" w:rsidR="00FB5DE3" w:rsidRPr="00FB5DE3" w:rsidRDefault="000B2832" w:rsidP="00FB5DE3">
            <w:pPr>
              <w:rPr>
                <w:rStyle w:val="ComputerCode"/>
              </w:rPr>
            </w:pPr>
            <w:r>
              <w:rPr>
                <w:rStyle w:val="ComputerCode"/>
              </w:rPr>
              <w:t xml:space="preserve">                       </w:t>
            </w:r>
            <w:r w:rsidR="00FB5DE3" w:rsidRPr="00FB5DE3">
              <w:rPr>
                <w:rStyle w:val="ComputerCode"/>
              </w:rPr>
              <w:t xml:space="preserve"> uge::EvtData_PhysSeparation::sk_EventType);</w:t>
            </w:r>
          </w:p>
          <w:p w14:paraId="355BED5F" w14:textId="77777777" w:rsidR="00FB5DE3" w:rsidRPr="00FB5DE3" w:rsidRDefault="00FB5DE3" w:rsidP="00FB5DE3">
            <w:pPr>
              <w:rPr>
                <w:rStyle w:val="ComputerCode"/>
              </w:rPr>
            </w:pPr>
          </w:p>
          <w:p w14:paraId="22AE1B6C" w14:textId="77777777" w:rsidR="00FB5DE3" w:rsidRPr="00FB5DE3" w:rsidRDefault="00FB5DE3" w:rsidP="00FB5DE3">
            <w:pPr>
              <w:rPr>
                <w:rStyle w:val="ComputerCode"/>
              </w:rPr>
            </w:pPr>
            <w:r w:rsidRPr="00FB5DE3">
              <w:rPr>
                <w:rStyle w:val="ComputerCode"/>
              </w:rPr>
              <w:t xml:space="preserve">    // Create the physics subsystem.</w:t>
            </w:r>
          </w:p>
          <w:p w14:paraId="0C5EC3C5" w14:textId="77777777" w:rsidR="00FB5DE3" w:rsidRPr="00FB5DE3" w:rsidRDefault="00FB5DE3" w:rsidP="00FB5DE3">
            <w:pPr>
              <w:rPr>
                <w:rStyle w:val="ComputerCode"/>
              </w:rPr>
            </w:pPr>
            <w:r w:rsidRPr="00FB5DE3">
              <w:rPr>
                <w:rStyle w:val="ComputerCode"/>
              </w:rPr>
              <w:t xml:space="preserve">    uge::IPhysicsSharedPointer pPhysics(LIB_NEW uge::BulletPhysics);</w:t>
            </w:r>
          </w:p>
          <w:p w14:paraId="2A8925A0" w14:textId="77777777" w:rsidR="00FB5DE3" w:rsidRPr="00FB5DE3" w:rsidRDefault="00FB5DE3" w:rsidP="00FB5DE3">
            <w:pPr>
              <w:rPr>
                <w:rStyle w:val="ComputerCode"/>
              </w:rPr>
            </w:pPr>
            <w:r w:rsidRPr="00FB5DE3">
              <w:rPr>
                <w:rStyle w:val="ComputerCode"/>
              </w:rPr>
              <w:t xml:space="preserve">    if (!pPhysics-&gt;vInit())</w:t>
            </w:r>
          </w:p>
          <w:p w14:paraId="6A75226B" w14:textId="77777777" w:rsidR="00FB5DE3" w:rsidRPr="00FB5DE3" w:rsidRDefault="00FB5DE3" w:rsidP="00FB5DE3">
            <w:pPr>
              <w:rPr>
                <w:rStyle w:val="ComputerCode"/>
              </w:rPr>
            </w:pPr>
            <w:r w:rsidRPr="00FB5DE3">
              <w:rPr>
                <w:rStyle w:val="ComputerCode"/>
              </w:rPr>
              <w:t xml:space="preserve">    {</w:t>
            </w:r>
          </w:p>
          <w:p w14:paraId="2407E441" w14:textId="77777777" w:rsidR="000B2832" w:rsidRDefault="000B2832" w:rsidP="00FB5DE3">
            <w:pPr>
              <w:rPr>
                <w:rStyle w:val="ComputerCode"/>
              </w:rPr>
            </w:pPr>
            <w:r>
              <w:rPr>
                <w:rStyle w:val="ComputerCode"/>
              </w:rPr>
              <w:t xml:space="preserve">        fprintf(stderr,</w:t>
            </w:r>
          </w:p>
          <w:p w14:paraId="2AB66506" w14:textId="02D37A64" w:rsidR="00FB5DE3" w:rsidRPr="00FB5DE3" w:rsidRDefault="000B2832" w:rsidP="00FB5DE3">
            <w:pPr>
              <w:rPr>
                <w:rStyle w:val="ComputerCode"/>
              </w:rPr>
            </w:pPr>
            <w:r>
              <w:rPr>
                <w:rStyle w:val="ComputerCode"/>
              </w:rPr>
              <w:t xml:space="preserve">           </w:t>
            </w:r>
            <w:r w:rsidR="00FB5DE3" w:rsidRPr="00FB5DE3">
              <w:rPr>
                <w:rStyle w:val="ComputerCode"/>
              </w:rPr>
              <w:t>"Error durin</w:t>
            </w:r>
            <w:r w:rsidR="00615EE2">
              <w:rPr>
                <w:rStyle w:val="ComputerCode"/>
              </w:rPr>
              <w:t>g</w:t>
            </w:r>
            <w:r w:rsidR="00FB5DE3" w:rsidRPr="00FB5DE3">
              <w:rPr>
                <w:rStyle w:val="ComputerCode"/>
              </w:rPr>
              <w:t xml:space="preserve"> the Physics subsystem initialization!\n");</w:t>
            </w:r>
          </w:p>
          <w:p w14:paraId="324E5E36" w14:textId="77777777" w:rsidR="00FB5DE3" w:rsidRPr="00FB5DE3" w:rsidRDefault="00FB5DE3" w:rsidP="00FB5DE3">
            <w:pPr>
              <w:rPr>
                <w:rStyle w:val="ComputerCode"/>
              </w:rPr>
            </w:pPr>
          </w:p>
          <w:p w14:paraId="03811EF4" w14:textId="77777777" w:rsidR="00FB5DE3" w:rsidRPr="00FB5DE3" w:rsidRDefault="00FB5DE3" w:rsidP="00FB5DE3">
            <w:pPr>
              <w:rPr>
                <w:rStyle w:val="ComputerCode"/>
              </w:rPr>
            </w:pPr>
            <w:r w:rsidRPr="00FB5DE3">
              <w:rPr>
                <w:rStyle w:val="ComputerCode"/>
              </w:rPr>
              <w:t xml:space="preserve">        return -1;</w:t>
            </w:r>
          </w:p>
          <w:p w14:paraId="0B8D283F" w14:textId="77777777" w:rsidR="00FB5DE3" w:rsidRPr="00FB5DE3" w:rsidRDefault="00FB5DE3" w:rsidP="00FB5DE3">
            <w:pPr>
              <w:rPr>
                <w:rStyle w:val="ComputerCode"/>
              </w:rPr>
            </w:pPr>
            <w:r w:rsidRPr="00FB5DE3">
              <w:rPr>
                <w:rStyle w:val="ComputerCode"/>
              </w:rPr>
              <w:t xml:space="preserve">    }</w:t>
            </w:r>
          </w:p>
          <w:p w14:paraId="414DB5CE" w14:textId="77777777" w:rsidR="00FB5DE3" w:rsidRPr="00FB5DE3" w:rsidRDefault="00FB5DE3" w:rsidP="00FB5DE3">
            <w:pPr>
              <w:rPr>
                <w:rStyle w:val="ComputerCode"/>
              </w:rPr>
            </w:pPr>
          </w:p>
          <w:p w14:paraId="5D446D29" w14:textId="77777777" w:rsidR="00FB5DE3" w:rsidRPr="00FB5DE3" w:rsidRDefault="00FB5DE3" w:rsidP="00FB5DE3">
            <w:pPr>
              <w:rPr>
                <w:rStyle w:val="ComputerCode"/>
              </w:rPr>
            </w:pPr>
            <w:r w:rsidRPr="00FB5DE3">
              <w:rPr>
                <w:rStyle w:val="ComputerCode"/>
              </w:rPr>
              <w:t xml:space="preserve">    pPhysics-&gt;vSetGravity(uge::Vector3(0.0f, -9.8f, 0.0f));</w:t>
            </w:r>
          </w:p>
          <w:p w14:paraId="251CA91E" w14:textId="77777777" w:rsidR="00FB5DE3" w:rsidRPr="00FB5DE3" w:rsidRDefault="00FB5DE3" w:rsidP="00FB5DE3">
            <w:pPr>
              <w:rPr>
                <w:rStyle w:val="ComputerCode"/>
              </w:rPr>
            </w:pPr>
          </w:p>
          <w:p w14:paraId="5790BAF7" w14:textId="77777777" w:rsidR="00FB5DE3" w:rsidRPr="00FB5DE3" w:rsidRDefault="00FB5DE3" w:rsidP="00FB5DE3">
            <w:pPr>
              <w:rPr>
                <w:rStyle w:val="ComputerCode"/>
              </w:rPr>
            </w:pPr>
            <w:r w:rsidRPr="00FB5DE3">
              <w:rPr>
                <w:rStyle w:val="ComputerCode"/>
              </w:rPr>
              <w:t xml:space="preserve">    // Create an actor.</w:t>
            </w:r>
          </w:p>
          <w:p w14:paraId="6661721D" w14:textId="77777777" w:rsidR="00FB5DE3" w:rsidRPr="00FB5DE3" w:rsidRDefault="00FB5DE3" w:rsidP="00FB5DE3">
            <w:pPr>
              <w:rPr>
                <w:rStyle w:val="ComputerCode"/>
              </w:rPr>
            </w:pPr>
            <w:r w:rsidRPr="00FB5DE3">
              <w:rPr>
                <w:rStyle w:val="ComputerCode"/>
              </w:rPr>
              <w:t xml:space="preserve">    uge::ActorMap m_ActorMap;</w:t>
            </w:r>
          </w:p>
          <w:p w14:paraId="4363C150" w14:textId="77777777" w:rsidR="00FB5DE3" w:rsidRPr="00FB5DE3" w:rsidRDefault="00FB5DE3" w:rsidP="00FB5DE3">
            <w:pPr>
              <w:rPr>
                <w:rStyle w:val="ComputerCode"/>
              </w:rPr>
            </w:pPr>
            <w:r w:rsidRPr="00FB5DE3">
              <w:rPr>
                <w:rStyle w:val="ComputerCode"/>
              </w:rPr>
              <w:t xml:space="preserve">    uge::ActorFactory m_ActorFactory;</w:t>
            </w:r>
          </w:p>
          <w:p w14:paraId="64FC00CA" w14:textId="77777777" w:rsidR="00FB5DE3" w:rsidRPr="00FB5DE3" w:rsidRDefault="00FB5DE3" w:rsidP="00FB5DE3">
            <w:pPr>
              <w:rPr>
                <w:rStyle w:val="ComputerCode"/>
              </w:rPr>
            </w:pPr>
          </w:p>
          <w:p w14:paraId="060AFC6A" w14:textId="77777777" w:rsidR="000B2832" w:rsidRDefault="00FB5DE3" w:rsidP="00FB5DE3">
            <w:pPr>
              <w:rPr>
                <w:rStyle w:val="ComputerCode"/>
              </w:rPr>
            </w:pPr>
            <w:r w:rsidRPr="00FB5DE3">
              <w:rPr>
                <w:rStyle w:val="ComputerCode"/>
              </w:rPr>
              <w:t xml:space="preserve">    uge::ActorSharedPointer pActor = m_ActorFactory.CreateActor(</w:t>
            </w:r>
          </w:p>
          <w:p w14:paraId="32B72059" w14:textId="0FB25C7C" w:rsidR="00FB5DE3" w:rsidRPr="00FB5DE3" w:rsidRDefault="000B2832" w:rsidP="00FB5DE3">
            <w:pPr>
              <w:rPr>
                <w:rStyle w:val="ComputerCode"/>
              </w:rPr>
            </w:pPr>
            <w:r>
              <w:rPr>
                <w:rStyle w:val="ComputerCode"/>
              </w:rPr>
              <w:t xml:space="preserve">                                               </w:t>
            </w:r>
            <w:r w:rsidR="00FB5DE3" w:rsidRPr="00FB5DE3">
              <w:rPr>
                <w:rStyle w:val="ComputerCode"/>
              </w:rPr>
              <w:t>"ball.xml", nullptr);</w:t>
            </w:r>
          </w:p>
          <w:p w14:paraId="3660BD71" w14:textId="77777777" w:rsidR="00FB5DE3" w:rsidRPr="00FB5DE3" w:rsidRDefault="00FB5DE3" w:rsidP="00FB5DE3">
            <w:pPr>
              <w:rPr>
                <w:rStyle w:val="ComputerCode"/>
              </w:rPr>
            </w:pPr>
            <w:r w:rsidRPr="00FB5DE3">
              <w:rPr>
                <w:rStyle w:val="ComputerCode"/>
              </w:rPr>
              <w:t xml:space="preserve">    m_ActorMap.insert(std::make_pair(pActor-&gt;GetActorID(), pActor));</w:t>
            </w:r>
          </w:p>
          <w:p w14:paraId="385059FD" w14:textId="77777777" w:rsidR="00FB5DE3" w:rsidRPr="00FB5DE3" w:rsidRDefault="00FB5DE3" w:rsidP="00FB5DE3">
            <w:pPr>
              <w:rPr>
                <w:rStyle w:val="ComputerCode"/>
              </w:rPr>
            </w:pPr>
          </w:p>
          <w:p w14:paraId="7D9912C0" w14:textId="77777777" w:rsidR="00FB5DE3" w:rsidRPr="00FB5DE3" w:rsidRDefault="00FB5DE3" w:rsidP="00FB5DE3">
            <w:pPr>
              <w:rPr>
                <w:rStyle w:val="ComputerCode"/>
              </w:rPr>
            </w:pPr>
            <w:r w:rsidRPr="00FB5DE3">
              <w:rPr>
                <w:rStyle w:val="ComputerCode"/>
              </w:rPr>
              <w:t xml:space="preserve">    // Add the actor to the physics simulation.</w:t>
            </w:r>
          </w:p>
          <w:p w14:paraId="747159C4" w14:textId="77777777" w:rsidR="00FB5DE3" w:rsidRPr="00FB5DE3" w:rsidRDefault="00FB5DE3" w:rsidP="00FB5DE3">
            <w:pPr>
              <w:rPr>
                <w:rStyle w:val="ComputerCode"/>
              </w:rPr>
            </w:pPr>
            <w:r w:rsidRPr="00FB5DE3">
              <w:rPr>
                <w:rStyle w:val="ComputerCode"/>
              </w:rPr>
              <w:t xml:space="preserve">    pPhysics-&gt;vAddActor(pActor);</w:t>
            </w:r>
          </w:p>
          <w:p w14:paraId="3B8DA485" w14:textId="77777777" w:rsidR="00FB5DE3" w:rsidRPr="00FB5DE3" w:rsidRDefault="00FB5DE3" w:rsidP="00FB5DE3">
            <w:pPr>
              <w:rPr>
                <w:rStyle w:val="ComputerCode"/>
              </w:rPr>
            </w:pPr>
          </w:p>
          <w:p w14:paraId="43ED66F2" w14:textId="77777777" w:rsidR="00FB5DE3" w:rsidRPr="00FB5DE3" w:rsidRDefault="00FB5DE3" w:rsidP="00FB5DE3">
            <w:pPr>
              <w:rPr>
                <w:rStyle w:val="ComputerCode"/>
              </w:rPr>
            </w:pPr>
            <w:r w:rsidRPr="00FB5DE3">
              <w:rPr>
                <w:rStyle w:val="ComputerCode"/>
              </w:rPr>
              <w:t xml:space="preserve">    // Create a plane.</w:t>
            </w:r>
          </w:p>
          <w:p w14:paraId="4892C276" w14:textId="77777777" w:rsidR="000B2832" w:rsidRDefault="00FB5DE3" w:rsidP="00FB5DE3">
            <w:pPr>
              <w:rPr>
                <w:rStyle w:val="ComputerCode"/>
              </w:rPr>
            </w:pPr>
            <w:r w:rsidRPr="00FB5DE3">
              <w:rPr>
                <w:rStyle w:val="ComputerCode"/>
              </w:rPr>
              <w:t xml:space="preserve">    uge::ActorSharedPointer pPlane = m_ActorFactory.CreateActor(</w:t>
            </w:r>
          </w:p>
          <w:p w14:paraId="05932996" w14:textId="0D6E27C0" w:rsidR="00FB5DE3" w:rsidRPr="00FB5DE3" w:rsidRDefault="000B2832" w:rsidP="00FB5DE3">
            <w:pPr>
              <w:rPr>
                <w:rStyle w:val="ComputerCode"/>
              </w:rPr>
            </w:pPr>
            <w:r>
              <w:rPr>
                <w:rStyle w:val="ComputerCode"/>
              </w:rPr>
              <w:t xml:space="preserve">                                            </w:t>
            </w:r>
            <w:r w:rsidR="00FB5DE3" w:rsidRPr="00FB5DE3">
              <w:rPr>
                <w:rStyle w:val="ComputerCode"/>
              </w:rPr>
              <w:t>"plane.xml", nullptr);</w:t>
            </w:r>
          </w:p>
          <w:p w14:paraId="79AF0088" w14:textId="77777777" w:rsidR="00FB5DE3" w:rsidRPr="00FB5DE3" w:rsidRDefault="00FB5DE3" w:rsidP="00FB5DE3">
            <w:pPr>
              <w:rPr>
                <w:rStyle w:val="ComputerCode"/>
              </w:rPr>
            </w:pPr>
            <w:r w:rsidRPr="00FB5DE3">
              <w:rPr>
                <w:rStyle w:val="ComputerCode"/>
              </w:rPr>
              <w:t xml:space="preserve">    m_ActorMap.insert(std::make_pair(pPlane-&gt;GetActorID(), pPlane));</w:t>
            </w:r>
          </w:p>
          <w:p w14:paraId="49B46594" w14:textId="77777777" w:rsidR="00FB5DE3" w:rsidRPr="00FB5DE3" w:rsidRDefault="00FB5DE3" w:rsidP="00FB5DE3">
            <w:pPr>
              <w:rPr>
                <w:rStyle w:val="ComputerCode"/>
              </w:rPr>
            </w:pPr>
          </w:p>
          <w:p w14:paraId="28A9C87E" w14:textId="77777777" w:rsidR="00FB5DE3" w:rsidRPr="00FB5DE3" w:rsidRDefault="00FB5DE3" w:rsidP="00FB5DE3">
            <w:pPr>
              <w:rPr>
                <w:rStyle w:val="ComputerCode"/>
              </w:rPr>
            </w:pPr>
            <w:r w:rsidRPr="00FB5DE3">
              <w:rPr>
                <w:rStyle w:val="ComputerCode"/>
              </w:rPr>
              <w:t xml:space="preserve">    // Add the actor to the physics simulation.</w:t>
            </w:r>
          </w:p>
          <w:p w14:paraId="147D4891" w14:textId="77777777" w:rsidR="00FB5DE3" w:rsidRPr="00FB5DE3" w:rsidRDefault="00FB5DE3" w:rsidP="00FB5DE3">
            <w:pPr>
              <w:rPr>
                <w:rStyle w:val="ComputerCode"/>
              </w:rPr>
            </w:pPr>
            <w:r w:rsidRPr="00FB5DE3">
              <w:rPr>
                <w:rStyle w:val="ComputerCode"/>
              </w:rPr>
              <w:t xml:space="preserve">    pPhysics-&gt;vAddActor(pPlane);</w:t>
            </w:r>
          </w:p>
          <w:p w14:paraId="25559E65" w14:textId="77777777" w:rsidR="00FB5DE3" w:rsidRPr="00FB5DE3" w:rsidRDefault="00FB5DE3" w:rsidP="00FB5DE3">
            <w:pPr>
              <w:rPr>
                <w:rStyle w:val="ComputerCode"/>
              </w:rPr>
            </w:pPr>
          </w:p>
          <w:p w14:paraId="60AA599D" w14:textId="77777777" w:rsidR="00FB5DE3" w:rsidRPr="00FB5DE3" w:rsidRDefault="00FB5DE3" w:rsidP="00FB5DE3">
            <w:pPr>
              <w:rPr>
                <w:rStyle w:val="ComputerCode"/>
              </w:rPr>
            </w:pPr>
            <w:r w:rsidRPr="00FB5DE3">
              <w:rPr>
                <w:rStyle w:val="ComputerCode"/>
              </w:rPr>
              <w:t xml:space="preserve">    // Simulate the game world for kTimeToRun milliseconds.</w:t>
            </w:r>
          </w:p>
          <w:p w14:paraId="023CBC79" w14:textId="77777777" w:rsidR="00FB5DE3" w:rsidRPr="00FB5DE3" w:rsidRDefault="00FB5DE3" w:rsidP="00FB5DE3">
            <w:pPr>
              <w:rPr>
                <w:rStyle w:val="ComputerCode"/>
              </w:rPr>
            </w:pPr>
            <w:r w:rsidRPr="00FB5DE3">
              <w:rPr>
                <w:rStyle w:val="ComputerCode"/>
              </w:rPr>
              <w:t xml:space="preserve">    const unsigned long kFPS = 1000u / 60u; // In milliseconds.</w:t>
            </w:r>
          </w:p>
          <w:p w14:paraId="6F1718AA" w14:textId="55F7B7EE" w:rsidR="00FB5DE3" w:rsidRPr="00FB5DE3" w:rsidRDefault="00FB5DE3" w:rsidP="00FB5DE3">
            <w:pPr>
              <w:rPr>
                <w:rStyle w:val="ComputerCode"/>
              </w:rPr>
            </w:pPr>
            <w:r w:rsidRPr="00FB5DE3">
              <w:rPr>
                <w:rStyle w:val="ComputerCode"/>
              </w:rPr>
              <w:t xml:space="preserve">    const unsigned long kTimeToRun = 1000u * 1000u;// In milliseconds.</w:t>
            </w:r>
          </w:p>
          <w:p w14:paraId="641A2021" w14:textId="77777777" w:rsidR="00FB5DE3" w:rsidRPr="00FB5DE3" w:rsidRDefault="00FB5DE3" w:rsidP="00FB5DE3">
            <w:pPr>
              <w:rPr>
                <w:rStyle w:val="ComputerCode"/>
              </w:rPr>
            </w:pPr>
            <w:r w:rsidRPr="00FB5DE3">
              <w:rPr>
                <w:rStyle w:val="ComputerCode"/>
              </w:rPr>
              <w:t xml:space="preserve">    unsigned long timeElapsed = 0u;</w:t>
            </w:r>
          </w:p>
          <w:p w14:paraId="594F71D2" w14:textId="77777777" w:rsidR="00FB5DE3" w:rsidRPr="00FB5DE3" w:rsidRDefault="00FB5DE3" w:rsidP="00FB5DE3">
            <w:pPr>
              <w:rPr>
                <w:rStyle w:val="ComputerCode"/>
              </w:rPr>
            </w:pPr>
          </w:p>
          <w:p w14:paraId="57CE6B57" w14:textId="77777777" w:rsidR="00FB5DE3" w:rsidRPr="00FB5DE3" w:rsidRDefault="00FB5DE3" w:rsidP="00FB5DE3">
            <w:pPr>
              <w:rPr>
                <w:rStyle w:val="ComputerCode"/>
              </w:rPr>
            </w:pPr>
            <w:r w:rsidRPr="00FB5DE3">
              <w:rPr>
                <w:rStyle w:val="ComputerCode"/>
              </w:rPr>
              <w:t xml:space="preserve">    uge::Time::TimePoint lastTime = uge::Time::GetTime();</w:t>
            </w:r>
          </w:p>
          <w:p w14:paraId="24F8D195" w14:textId="77777777" w:rsidR="00FB5DE3" w:rsidRPr="00FB5DE3" w:rsidRDefault="00FB5DE3" w:rsidP="00FB5DE3">
            <w:pPr>
              <w:rPr>
                <w:rStyle w:val="ComputerCode"/>
              </w:rPr>
            </w:pPr>
            <w:r w:rsidRPr="00FB5DE3">
              <w:rPr>
                <w:rStyle w:val="ComputerCode"/>
              </w:rPr>
              <w:t xml:space="preserve">    while (timeElapsed &lt; kTimeToRun)</w:t>
            </w:r>
          </w:p>
          <w:p w14:paraId="788D06F5" w14:textId="77777777" w:rsidR="00FB5DE3" w:rsidRPr="00FB5DE3" w:rsidRDefault="00FB5DE3" w:rsidP="00FB5DE3">
            <w:pPr>
              <w:rPr>
                <w:rStyle w:val="ComputerCode"/>
              </w:rPr>
            </w:pPr>
            <w:r w:rsidRPr="00FB5DE3">
              <w:rPr>
                <w:rStyle w:val="ComputerCode"/>
              </w:rPr>
              <w:t xml:space="preserve">    {</w:t>
            </w:r>
          </w:p>
          <w:p w14:paraId="5550F04B" w14:textId="77777777" w:rsidR="00FB5DE3" w:rsidRPr="00FB5DE3" w:rsidRDefault="00FB5DE3" w:rsidP="00FB5DE3">
            <w:pPr>
              <w:rPr>
                <w:rStyle w:val="ComputerCode"/>
              </w:rPr>
            </w:pPr>
            <w:r w:rsidRPr="00FB5DE3">
              <w:rPr>
                <w:rStyle w:val="ComputerCode"/>
              </w:rPr>
              <w:t xml:space="preserve">        uge::Time::TimePoint currentTime = uge::Time::GetTime();</w:t>
            </w:r>
          </w:p>
          <w:p w14:paraId="1B5814BB" w14:textId="77777777" w:rsidR="000B2832" w:rsidRDefault="00FB5DE3" w:rsidP="00FB5DE3">
            <w:pPr>
              <w:rPr>
                <w:rStyle w:val="ComputerCode"/>
              </w:rPr>
            </w:pPr>
            <w:r w:rsidRPr="00FB5DE3">
              <w:rPr>
                <w:rStyle w:val="ComputerCode"/>
              </w:rPr>
              <w:t xml:space="preserve">        unsigned long timeDelta =</w:t>
            </w:r>
          </w:p>
          <w:p w14:paraId="1D1F60DD" w14:textId="7385260F" w:rsidR="00FB5DE3" w:rsidRPr="00FB5DE3" w:rsidRDefault="000B2832" w:rsidP="00FB5DE3">
            <w:pPr>
              <w:rPr>
                <w:rStyle w:val="ComputerCode"/>
              </w:rPr>
            </w:pPr>
            <w:r>
              <w:rPr>
                <w:rStyle w:val="ComputerCode"/>
              </w:rPr>
              <w:t xml:space="preserve">           </w:t>
            </w:r>
            <w:r w:rsidR="00FB5DE3" w:rsidRPr="00FB5DE3">
              <w:rPr>
                <w:rStyle w:val="ComputerCode"/>
              </w:rPr>
              <w:t xml:space="preserve"> uge::Time::GetDeltaAsNanoseconds(currentTime, lastTime);</w:t>
            </w:r>
          </w:p>
          <w:p w14:paraId="57D3BC2D" w14:textId="77777777" w:rsidR="00FB5DE3" w:rsidRPr="00FB5DE3" w:rsidRDefault="00FB5DE3" w:rsidP="00FB5DE3">
            <w:pPr>
              <w:rPr>
                <w:rStyle w:val="ComputerCode"/>
              </w:rPr>
            </w:pPr>
          </w:p>
          <w:p w14:paraId="70E6E588" w14:textId="77777777" w:rsidR="00FB5DE3" w:rsidRPr="00FB5DE3" w:rsidRDefault="00FB5DE3" w:rsidP="00FB5DE3">
            <w:pPr>
              <w:rPr>
                <w:rStyle w:val="ComputerCode"/>
              </w:rPr>
            </w:pPr>
            <w:r w:rsidRPr="00FB5DE3">
              <w:rPr>
                <w:rStyle w:val="ComputerCode"/>
              </w:rPr>
              <w:t xml:space="preserve">        // Step the simulation.</w:t>
            </w:r>
          </w:p>
          <w:p w14:paraId="650094C8" w14:textId="77777777" w:rsidR="00FB5DE3" w:rsidRPr="00FB5DE3" w:rsidRDefault="00FB5DE3" w:rsidP="00FB5DE3">
            <w:pPr>
              <w:rPr>
                <w:rStyle w:val="ComputerCode"/>
              </w:rPr>
            </w:pPr>
            <w:r w:rsidRPr="00FB5DE3">
              <w:rPr>
                <w:rStyle w:val="ComputerCode"/>
              </w:rPr>
              <w:t xml:space="preserve">        pPhysics-&gt;vUpdate(timeDelta);</w:t>
            </w:r>
          </w:p>
          <w:p w14:paraId="62589897" w14:textId="77777777" w:rsidR="00FB5DE3" w:rsidRPr="00FB5DE3" w:rsidRDefault="00FB5DE3" w:rsidP="00FB5DE3">
            <w:pPr>
              <w:rPr>
                <w:rStyle w:val="ComputerCode"/>
              </w:rPr>
            </w:pPr>
            <w:r w:rsidRPr="00FB5DE3">
              <w:rPr>
                <w:rStyle w:val="ComputerCode"/>
              </w:rPr>
              <w:t xml:space="preserve">        pPhysics-&gt;vSyncVisibleScene();</w:t>
            </w:r>
          </w:p>
          <w:p w14:paraId="7BE2D42F" w14:textId="77777777" w:rsidR="00FB5DE3" w:rsidRPr="00FB5DE3" w:rsidRDefault="00FB5DE3" w:rsidP="00FB5DE3">
            <w:pPr>
              <w:rPr>
                <w:rStyle w:val="ComputerCode"/>
              </w:rPr>
            </w:pPr>
          </w:p>
          <w:p w14:paraId="47F30E87" w14:textId="77777777" w:rsidR="00FB5DE3" w:rsidRPr="00FB5DE3" w:rsidRDefault="00FB5DE3" w:rsidP="00FB5DE3">
            <w:pPr>
              <w:rPr>
                <w:rStyle w:val="ComputerCode"/>
              </w:rPr>
            </w:pPr>
            <w:r w:rsidRPr="00FB5DE3">
              <w:rPr>
                <w:rStyle w:val="ComputerCode"/>
              </w:rPr>
              <w:t xml:space="preserve">        pEventManager-&gt;vUpdate();</w:t>
            </w:r>
          </w:p>
          <w:p w14:paraId="528129D5" w14:textId="77777777" w:rsidR="00FB5DE3" w:rsidRPr="00FB5DE3" w:rsidRDefault="00FB5DE3" w:rsidP="00FB5DE3">
            <w:pPr>
              <w:rPr>
                <w:rStyle w:val="ComputerCode"/>
              </w:rPr>
            </w:pPr>
          </w:p>
          <w:p w14:paraId="5611FA18" w14:textId="77777777" w:rsidR="000B2832" w:rsidRDefault="00FB5DE3" w:rsidP="00FB5DE3">
            <w:pPr>
              <w:rPr>
                <w:rStyle w:val="ComputerCode"/>
              </w:rPr>
            </w:pPr>
            <w:r w:rsidRPr="00FB5DE3">
              <w:rPr>
                <w:rStyle w:val="ComputerCode"/>
              </w:rPr>
              <w:t xml:space="preserve">        uge::Component::TransformableComponentSharedPointer </w:t>
            </w:r>
          </w:p>
          <w:p w14:paraId="402EB396" w14:textId="42EA5A46" w:rsidR="00FB5DE3" w:rsidRPr="00FB5DE3" w:rsidRDefault="000B2832" w:rsidP="00FB5DE3">
            <w:pPr>
              <w:rPr>
                <w:rStyle w:val="ComputerCode"/>
              </w:rPr>
            </w:pPr>
            <w:r>
              <w:rPr>
                <w:rStyle w:val="ComputerCode"/>
              </w:rPr>
              <w:t xml:space="preserve">                  </w:t>
            </w:r>
            <w:r w:rsidR="00FB5DE3" w:rsidRPr="00FB5DE3">
              <w:rPr>
                <w:rStyle w:val="ComputerCode"/>
              </w:rPr>
              <w:t>pTransformComponent =</w:t>
            </w:r>
          </w:p>
          <w:p w14:paraId="339606B9" w14:textId="77777777" w:rsidR="000B2832" w:rsidRDefault="00FB5DE3" w:rsidP="00FB5DE3">
            <w:pPr>
              <w:rPr>
                <w:rStyle w:val="ComputerCode"/>
              </w:rPr>
            </w:pPr>
            <w:r w:rsidRPr="00FB5DE3">
              <w:rPr>
                <w:rStyle w:val="ComputerCode"/>
              </w:rPr>
              <w:lastRenderedPageBreak/>
              <w:t xml:space="preserve">            pActor-&gt;GetComponent&lt;</w:t>
            </w:r>
          </w:p>
          <w:p w14:paraId="399AB4C5" w14:textId="7D50087B" w:rsidR="000B2832" w:rsidRDefault="000B2832" w:rsidP="00FB5DE3">
            <w:pPr>
              <w:rPr>
                <w:rStyle w:val="ComputerCode"/>
              </w:rPr>
            </w:pPr>
            <w:r>
              <w:rPr>
                <w:rStyle w:val="ComputerCode"/>
              </w:rPr>
              <w:t xml:space="preserve">               </w:t>
            </w:r>
            <w:r w:rsidR="00FB5DE3" w:rsidRPr="00FB5DE3">
              <w:rPr>
                <w:rStyle w:val="ComputerCode"/>
              </w:rPr>
              <w:t>uge::Component::TransformableComponent&gt;(</w:t>
            </w:r>
          </w:p>
          <w:p w14:paraId="5AAC47D9" w14:textId="02625325" w:rsidR="00FB5DE3" w:rsidRPr="00FB5DE3" w:rsidRDefault="000B2832" w:rsidP="00FB5DE3">
            <w:pPr>
              <w:rPr>
                <w:rStyle w:val="ComputerCode"/>
              </w:rPr>
            </w:pPr>
            <w:r>
              <w:rPr>
                <w:rStyle w:val="ComputerCode"/>
              </w:rPr>
              <w:t xml:space="preserve">   </w:t>
            </w:r>
            <w:r w:rsidR="00FB5DE3" w:rsidRPr="00FB5DE3">
              <w:rPr>
                <w:rStyle w:val="ComputerCode"/>
              </w:rPr>
              <w:t>uge::Component::TransformableComponent::g_ComponentName).lock();</w:t>
            </w:r>
          </w:p>
          <w:p w14:paraId="111C5AAE" w14:textId="77777777" w:rsidR="000B2832" w:rsidRDefault="000B2832" w:rsidP="00FB5DE3">
            <w:pPr>
              <w:rPr>
                <w:rStyle w:val="ComputerCode"/>
              </w:rPr>
            </w:pPr>
          </w:p>
          <w:p w14:paraId="1E4D3F2E" w14:textId="77777777" w:rsidR="00FB5DE3" w:rsidRPr="00FB5DE3" w:rsidRDefault="00FB5DE3" w:rsidP="00FB5DE3">
            <w:pPr>
              <w:rPr>
                <w:rStyle w:val="ComputerCode"/>
              </w:rPr>
            </w:pPr>
            <w:r w:rsidRPr="00FB5DE3">
              <w:rPr>
                <w:rStyle w:val="ComputerCode"/>
              </w:rPr>
              <w:t xml:space="preserve">        uge::Vector3 position = pTransformComponent-&gt;GetPosition();</w:t>
            </w:r>
          </w:p>
          <w:p w14:paraId="07CF8D73" w14:textId="77777777" w:rsidR="000B2832" w:rsidRDefault="00FB5DE3" w:rsidP="00FB5DE3">
            <w:pPr>
              <w:rPr>
                <w:rStyle w:val="ComputerCode"/>
              </w:rPr>
            </w:pPr>
            <w:r w:rsidRPr="00FB5DE3">
              <w:rPr>
                <w:rStyle w:val="ComputerCode"/>
              </w:rPr>
              <w:t xml:space="preserve">        printf("Actor's current position: (%f, %f, %f)\n",</w:t>
            </w:r>
          </w:p>
          <w:p w14:paraId="147D780B" w14:textId="1C97DBA4" w:rsidR="00FB5DE3" w:rsidRPr="00FB5DE3" w:rsidRDefault="000B2832" w:rsidP="00FB5DE3">
            <w:pPr>
              <w:rPr>
                <w:rStyle w:val="ComputerCode"/>
              </w:rPr>
            </w:pPr>
            <w:r>
              <w:rPr>
                <w:rStyle w:val="ComputerCode"/>
              </w:rPr>
              <w:t xml:space="preserve">               </w:t>
            </w:r>
            <w:r w:rsidR="00FB5DE3" w:rsidRPr="00FB5DE3">
              <w:rPr>
                <w:rStyle w:val="ComputerCode"/>
              </w:rPr>
              <w:t>position.x, position.y, position.z);</w:t>
            </w:r>
          </w:p>
          <w:p w14:paraId="2C72F78B" w14:textId="77777777" w:rsidR="00FB5DE3" w:rsidRPr="00FB5DE3" w:rsidRDefault="00FB5DE3" w:rsidP="00FB5DE3">
            <w:pPr>
              <w:rPr>
                <w:rStyle w:val="ComputerCode"/>
              </w:rPr>
            </w:pPr>
          </w:p>
          <w:p w14:paraId="08D1DDDA" w14:textId="77777777" w:rsidR="000B2832" w:rsidRDefault="00FB5DE3" w:rsidP="00FB5DE3">
            <w:pPr>
              <w:rPr>
                <w:rStyle w:val="ComputerCode"/>
              </w:rPr>
            </w:pPr>
            <w:r w:rsidRPr="00FB5DE3">
              <w:rPr>
                <w:rStyle w:val="ComputerCode"/>
              </w:rPr>
              <w:t xml:space="preserve">        std::this_thread::sleep_for(</w:t>
            </w:r>
          </w:p>
          <w:p w14:paraId="518F5627" w14:textId="74AAF87E" w:rsidR="00FB5DE3" w:rsidRPr="00FB5DE3" w:rsidRDefault="000B2832" w:rsidP="00FB5DE3">
            <w:pPr>
              <w:rPr>
                <w:rStyle w:val="ComputerCode"/>
              </w:rPr>
            </w:pPr>
            <w:r>
              <w:rPr>
                <w:rStyle w:val="ComputerCode"/>
              </w:rPr>
              <w:t xml:space="preserve">               </w:t>
            </w:r>
            <w:r w:rsidR="00FB5DE3" w:rsidRPr="00FB5DE3">
              <w:rPr>
                <w:rStyle w:val="ComputerCode"/>
              </w:rPr>
              <w:t>std::chrono::milliseconds(kFPS));</w:t>
            </w:r>
          </w:p>
          <w:p w14:paraId="02E8FB07" w14:textId="77777777" w:rsidR="00FB5DE3" w:rsidRPr="00FB5DE3" w:rsidRDefault="00FB5DE3" w:rsidP="00FB5DE3">
            <w:pPr>
              <w:rPr>
                <w:rStyle w:val="ComputerCode"/>
              </w:rPr>
            </w:pPr>
          </w:p>
          <w:p w14:paraId="3EF2DB63" w14:textId="77777777" w:rsidR="00FB5DE3" w:rsidRPr="00FB5DE3" w:rsidRDefault="00FB5DE3" w:rsidP="00FB5DE3">
            <w:pPr>
              <w:rPr>
                <w:rStyle w:val="ComputerCode"/>
              </w:rPr>
            </w:pPr>
            <w:r w:rsidRPr="00FB5DE3">
              <w:rPr>
                <w:rStyle w:val="ComputerCode"/>
              </w:rPr>
              <w:t xml:space="preserve">        lastTime = currentTime;</w:t>
            </w:r>
          </w:p>
          <w:p w14:paraId="05D74661" w14:textId="77777777" w:rsidR="00FB5DE3" w:rsidRPr="00FB5DE3" w:rsidRDefault="00FB5DE3" w:rsidP="00FB5DE3">
            <w:pPr>
              <w:rPr>
                <w:rStyle w:val="ComputerCode"/>
              </w:rPr>
            </w:pPr>
            <w:r w:rsidRPr="00FB5DE3">
              <w:rPr>
                <w:rStyle w:val="ComputerCode"/>
              </w:rPr>
              <w:t xml:space="preserve">        timeElapsed += (timeDelta / 1000u);</w:t>
            </w:r>
          </w:p>
          <w:p w14:paraId="2EB3A073" w14:textId="77777777" w:rsidR="00FB5DE3" w:rsidRPr="00FB5DE3" w:rsidRDefault="00FB5DE3" w:rsidP="00FB5DE3">
            <w:pPr>
              <w:rPr>
                <w:rStyle w:val="ComputerCode"/>
              </w:rPr>
            </w:pPr>
            <w:r w:rsidRPr="00FB5DE3">
              <w:rPr>
                <w:rStyle w:val="ComputerCode"/>
              </w:rPr>
              <w:t xml:space="preserve">    }</w:t>
            </w:r>
          </w:p>
          <w:p w14:paraId="3C1F31DF" w14:textId="77777777" w:rsidR="00FB5DE3" w:rsidRPr="00FB5DE3" w:rsidRDefault="00FB5DE3" w:rsidP="00FB5DE3">
            <w:pPr>
              <w:rPr>
                <w:rStyle w:val="ComputerCode"/>
              </w:rPr>
            </w:pPr>
          </w:p>
          <w:p w14:paraId="13C9068A" w14:textId="77777777" w:rsidR="00FB5DE3" w:rsidRPr="00FB5DE3" w:rsidRDefault="00FB5DE3" w:rsidP="00FB5DE3">
            <w:pPr>
              <w:rPr>
                <w:rStyle w:val="ComputerCode"/>
              </w:rPr>
            </w:pPr>
            <w:r w:rsidRPr="00FB5DE3">
              <w:rPr>
                <w:rStyle w:val="ComputerCode"/>
              </w:rPr>
              <w:t xml:space="preserve">    // Remove the actor.</w:t>
            </w:r>
          </w:p>
          <w:p w14:paraId="220C9D66" w14:textId="77777777" w:rsidR="00FB5DE3" w:rsidRPr="00FB5DE3" w:rsidRDefault="00FB5DE3" w:rsidP="00FB5DE3">
            <w:pPr>
              <w:rPr>
                <w:rStyle w:val="ComputerCode"/>
              </w:rPr>
            </w:pPr>
            <w:r w:rsidRPr="00FB5DE3">
              <w:rPr>
                <w:rStyle w:val="ComputerCode"/>
              </w:rPr>
              <w:t xml:space="preserve">    pActor.reset();</w:t>
            </w:r>
          </w:p>
          <w:p w14:paraId="58FF0D8C" w14:textId="77777777" w:rsidR="00FB5DE3" w:rsidRPr="00FB5DE3" w:rsidRDefault="00FB5DE3" w:rsidP="00FB5DE3">
            <w:pPr>
              <w:rPr>
                <w:rStyle w:val="ComputerCode"/>
              </w:rPr>
            </w:pPr>
            <w:r w:rsidRPr="00FB5DE3">
              <w:rPr>
                <w:rStyle w:val="ComputerCode"/>
              </w:rPr>
              <w:t xml:space="preserve">    m_ActorMap.clear();</w:t>
            </w:r>
          </w:p>
          <w:p w14:paraId="4BB7963D" w14:textId="77777777" w:rsidR="00FB5DE3" w:rsidRPr="00FB5DE3" w:rsidRDefault="00FB5DE3" w:rsidP="00FB5DE3">
            <w:pPr>
              <w:rPr>
                <w:rStyle w:val="ComputerCode"/>
              </w:rPr>
            </w:pPr>
          </w:p>
          <w:p w14:paraId="5D0B8EF4" w14:textId="77777777" w:rsidR="00FB5DE3" w:rsidRPr="00FB5DE3" w:rsidRDefault="00FB5DE3" w:rsidP="00FB5DE3">
            <w:pPr>
              <w:rPr>
                <w:rStyle w:val="ComputerCode"/>
              </w:rPr>
            </w:pPr>
            <w:r w:rsidRPr="00FB5DE3">
              <w:rPr>
                <w:rStyle w:val="ComputerCode"/>
              </w:rPr>
              <w:t xml:space="preserve">    // Removing the event handlers.</w:t>
            </w:r>
          </w:p>
          <w:p w14:paraId="5E0BEF09" w14:textId="77777777" w:rsidR="000B2832" w:rsidRDefault="00FB5DE3" w:rsidP="00FB5DE3">
            <w:pPr>
              <w:rPr>
                <w:rStyle w:val="ComputerCode"/>
              </w:rPr>
            </w:pPr>
            <w:r w:rsidRPr="00FB5DE3">
              <w:rPr>
                <w:rStyle w:val="ComputerCode"/>
              </w:rPr>
              <w:t xml:space="preserve">    functionDelegate = fastdelegate::FastDelegate1&lt;</w:t>
            </w:r>
          </w:p>
          <w:p w14:paraId="1F781CF4" w14:textId="0429E000" w:rsidR="00FB5DE3" w:rsidRPr="00FB5DE3" w:rsidRDefault="000B2832" w:rsidP="00FB5DE3">
            <w:pPr>
              <w:rPr>
                <w:rStyle w:val="ComputerCode"/>
              </w:rPr>
            </w:pPr>
            <w:r>
              <w:rPr>
                <w:rStyle w:val="ComputerCode"/>
              </w:rPr>
              <w:t xml:space="preserve">                 </w:t>
            </w:r>
            <w:r w:rsidR="00FB5DE3" w:rsidRPr="00FB5DE3">
              <w:rPr>
                <w:rStyle w:val="ComputerCode"/>
              </w:rPr>
              <w:t>uge::IEventDataSharedPointer&gt;(CollisionStarted);</w:t>
            </w:r>
          </w:p>
          <w:p w14:paraId="558319C5" w14:textId="77777777" w:rsidR="000B2832" w:rsidRDefault="00FB5DE3" w:rsidP="00FB5DE3">
            <w:pPr>
              <w:rPr>
                <w:rStyle w:val="ComputerCode"/>
              </w:rPr>
            </w:pPr>
            <w:r w:rsidRPr="00FB5DE3">
              <w:rPr>
                <w:rStyle w:val="ComputerCode"/>
              </w:rPr>
              <w:t xml:space="preserve">    uge::IEventManager::Get()-&gt;vRemoveListener(</w:t>
            </w:r>
          </w:p>
          <w:p w14:paraId="5DFB8F36" w14:textId="5840A87A" w:rsidR="00FB5DE3" w:rsidRPr="00FB5DE3" w:rsidRDefault="000B2832" w:rsidP="00FB5DE3">
            <w:pPr>
              <w:rPr>
                <w:rStyle w:val="ComputerCode"/>
              </w:rPr>
            </w:pPr>
            <w:r>
              <w:rPr>
                <w:rStyle w:val="ComputerCode"/>
              </w:rPr>
              <w:t xml:space="preserve">        </w:t>
            </w:r>
            <w:r w:rsidR="00FB5DE3" w:rsidRPr="00FB5DE3">
              <w:rPr>
                <w:rStyle w:val="ComputerCode"/>
              </w:rPr>
              <w:t>functionDelegate, uge::EvtData_PhysCollision::sk_EventType);</w:t>
            </w:r>
          </w:p>
          <w:p w14:paraId="16B1EAE7" w14:textId="77777777" w:rsidR="00FB5DE3" w:rsidRPr="00FB5DE3" w:rsidRDefault="00FB5DE3" w:rsidP="00FB5DE3">
            <w:pPr>
              <w:rPr>
                <w:rStyle w:val="ComputerCode"/>
              </w:rPr>
            </w:pPr>
          </w:p>
          <w:p w14:paraId="438C3E04" w14:textId="77777777" w:rsidR="000B2832" w:rsidRDefault="00FB5DE3" w:rsidP="00FB5DE3">
            <w:pPr>
              <w:rPr>
                <w:rStyle w:val="ComputerCode"/>
              </w:rPr>
            </w:pPr>
            <w:r w:rsidRPr="00FB5DE3">
              <w:rPr>
                <w:rStyle w:val="ComputerCode"/>
              </w:rPr>
              <w:t xml:space="preserve">    functionDelegate = fastdelegate::FastDelegate1&lt;</w:t>
            </w:r>
          </w:p>
          <w:p w14:paraId="428D630E" w14:textId="427C8917" w:rsidR="00FB5DE3" w:rsidRPr="00FB5DE3" w:rsidRDefault="000B2832" w:rsidP="00FB5DE3">
            <w:pPr>
              <w:rPr>
                <w:rStyle w:val="ComputerCode"/>
              </w:rPr>
            </w:pPr>
            <w:r>
              <w:rPr>
                <w:rStyle w:val="ComputerCode"/>
              </w:rPr>
              <w:t xml:space="preserve">                   </w:t>
            </w:r>
            <w:r w:rsidR="00FB5DE3" w:rsidRPr="00FB5DE3">
              <w:rPr>
                <w:rStyle w:val="ComputerCode"/>
              </w:rPr>
              <w:t>uge::IEventDataSharedPointer&gt;(CollisionEnded);</w:t>
            </w:r>
          </w:p>
          <w:p w14:paraId="3EA41C49" w14:textId="77777777" w:rsidR="000B2832" w:rsidRDefault="00FB5DE3" w:rsidP="00FB5DE3">
            <w:pPr>
              <w:rPr>
                <w:rStyle w:val="ComputerCode"/>
              </w:rPr>
            </w:pPr>
            <w:r w:rsidRPr="00FB5DE3">
              <w:rPr>
                <w:rStyle w:val="ComputerCode"/>
              </w:rPr>
              <w:t xml:space="preserve">    uge::IEventManager::Get()-&gt;vRemoveListener(</w:t>
            </w:r>
          </w:p>
          <w:p w14:paraId="451DE056" w14:textId="345B2EF3" w:rsidR="00FB5DE3" w:rsidRPr="00FB5DE3" w:rsidRDefault="000B2832" w:rsidP="00FB5DE3">
            <w:pPr>
              <w:rPr>
                <w:rStyle w:val="ComputerCode"/>
              </w:rPr>
            </w:pPr>
            <w:r>
              <w:rPr>
                <w:rStyle w:val="ComputerCode"/>
              </w:rPr>
              <w:t xml:space="preserve">       </w:t>
            </w:r>
            <w:r w:rsidR="00FB5DE3" w:rsidRPr="00FB5DE3">
              <w:rPr>
                <w:rStyle w:val="ComputerCode"/>
              </w:rPr>
              <w:t>functionDelegate, uge::EvtData_PhysSeparation::sk_EventType);</w:t>
            </w:r>
          </w:p>
          <w:p w14:paraId="26340B53" w14:textId="77777777" w:rsidR="00FB5DE3" w:rsidRPr="00FB5DE3" w:rsidRDefault="00FB5DE3" w:rsidP="00FB5DE3">
            <w:pPr>
              <w:rPr>
                <w:rStyle w:val="ComputerCode"/>
              </w:rPr>
            </w:pPr>
          </w:p>
          <w:p w14:paraId="35A33EF4" w14:textId="77777777" w:rsidR="00FB5DE3" w:rsidRPr="00FB5DE3" w:rsidRDefault="00FB5DE3" w:rsidP="00FB5DE3">
            <w:pPr>
              <w:rPr>
                <w:rStyle w:val="ComputerCode"/>
              </w:rPr>
            </w:pPr>
            <w:r w:rsidRPr="00FB5DE3">
              <w:rPr>
                <w:rStyle w:val="ComputerCode"/>
              </w:rPr>
              <w:t xml:space="preserve">    // Delete the physics subsystem.</w:t>
            </w:r>
          </w:p>
          <w:p w14:paraId="52B2DB46" w14:textId="77777777" w:rsidR="00FB5DE3" w:rsidRPr="00FB5DE3" w:rsidRDefault="00FB5DE3" w:rsidP="00FB5DE3">
            <w:pPr>
              <w:rPr>
                <w:rStyle w:val="ComputerCode"/>
              </w:rPr>
            </w:pPr>
            <w:r w:rsidRPr="00FB5DE3">
              <w:rPr>
                <w:rStyle w:val="ComputerCode"/>
              </w:rPr>
              <w:t xml:space="preserve">    if (!pPhysics-&gt;vDestroy())</w:t>
            </w:r>
          </w:p>
          <w:p w14:paraId="3292F4F5" w14:textId="77777777" w:rsidR="00FB5DE3" w:rsidRPr="00FB5DE3" w:rsidRDefault="00FB5DE3" w:rsidP="00FB5DE3">
            <w:pPr>
              <w:rPr>
                <w:rStyle w:val="ComputerCode"/>
              </w:rPr>
            </w:pPr>
            <w:r w:rsidRPr="00FB5DE3">
              <w:rPr>
                <w:rStyle w:val="ComputerCode"/>
              </w:rPr>
              <w:t xml:space="preserve">    {</w:t>
            </w:r>
          </w:p>
          <w:p w14:paraId="166EF471" w14:textId="77777777" w:rsidR="000B2832" w:rsidRDefault="00FB5DE3" w:rsidP="00FB5DE3">
            <w:pPr>
              <w:rPr>
                <w:rStyle w:val="ComputerCode"/>
              </w:rPr>
            </w:pPr>
            <w:r w:rsidRPr="00FB5DE3">
              <w:rPr>
                <w:rStyle w:val="ComputerCode"/>
              </w:rPr>
              <w:t xml:space="preserve">        fprintf(stderr,</w:t>
            </w:r>
          </w:p>
          <w:p w14:paraId="4ACC1D64" w14:textId="6F96EAAD" w:rsidR="00FB5DE3" w:rsidRPr="00FB5DE3" w:rsidRDefault="000B2832" w:rsidP="00FB5DE3">
            <w:pPr>
              <w:rPr>
                <w:rStyle w:val="ComputerCode"/>
              </w:rPr>
            </w:pPr>
            <w:r>
              <w:rPr>
                <w:rStyle w:val="ComputerCode"/>
              </w:rPr>
              <w:t xml:space="preserve">         </w:t>
            </w:r>
            <w:r w:rsidR="00FB5DE3" w:rsidRPr="00FB5DE3">
              <w:rPr>
                <w:rStyle w:val="ComputerCode"/>
              </w:rPr>
              <w:t>"Error durin</w:t>
            </w:r>
            <w:r w:rsidR="00615EE2">
              <w:rPr>
                <w:rStyle w:val="ComputerCode"/>
              </w:rPr>
              <w:t>g</w:t>
            </w:r>
            <w:r w:rsidR="00FB5DE3" w:rsidRPr="00FB5DE3">
              <w:rPr>
                <w:rStyle w:val="ComputerCode"/>
              </w:rPr>
              <w:t xml:space="preserve"> the Physics subsystem de-initialization!\n");</w:t>
            </w:r>
          </w:p>
          <w:p w14:paraId="13905C9F" w14:textId="77777777" w:rsidR="00FB5DE3" w:rsidRPr="00FB5DE3" w:rsidRDefault="00FB5DE3" w:rsidP="00FB5DE3">
            <w:pPr>
              <w:rPr>
                <w:rStyle w:val="ComputerCode"/>
              </w:rPr>
            </w:pPr>
          </w:p>
          <w:p w14:paraId="243E0AB1" w14:textId="77777777" w:rsidR="00FB5DE3" w:rsidRPr="00FB5DE3" w:rsidRDefault="00FB5DE3" w:rsidP="00FB5DE3">
            <w:pPr>
              <w:rPr>
                <w:rStyle w:val="ComputerCode"/>
              </w:rPr>
            </w:pPr>
            <w:r w:rsidRPr="00FB5DE3">
              <w:rPr>
                <w:rStyle w:val="ComputerCode"/>
              </w:rPr>
              <w:t xml:space="preserve">        return -1;</w:t>
            </w:r>
          </w:p>
          <w:p w14:paraId="7B2CF45A" w14:textId="77777777" w:rsidR="00FB5DE3" w:rsidRPr="00FB5DE3" w:rsidRDefault="00FB5DE3" w:rsidP="00FB5DE3">
            <w:pPr>
              <w:rPr>
                <w:rStyle w:val="ComputerCode"/>
              </w:rPr>
            </w:pPr>
            <w:r w:rsidRPr="00FB5DE3">
              <w:rPr>
                <w:rStyle w:val="ComputerCode"/>
              </w:rPr>
              <w:t xml:space="preserve">    }</w:t>
            </w:r>
          </w:p>
          <w:p w14:paraId="06A7088D" w14:textId="77777777" w:rsidR="00FB5DE3" w:rsidRPr="00FB5DE3" w:rsidRDefault="00FB5DE3" w:rsidP="00FB5DE3">
            <w:pPr>
              <w:rPr>
                <w:rStyle w:val="ComputerCode"/>
              </w:rPr>
            </w:pPr>
            <w:r w:rsidRPr="00FB5DE3">
              <w:rPr>
                <w:rStyle w:val="ComputerCode"/>
              </w:rPr>
              <w:t xml:space="preserve">    pPhysics.reset();</w:t>
            </w:r>
          </w:p>
          <w:p w14:paraId="50FFB368" w14:textId="77777777" w:rsidR="00FB5DE3" w:rsidRPr="00FB5DE3" w:rsidRDefault="00FB5DE3" w:rsidP="00FB5DE3">
            <w:pPr>
              <w:rPr>
                <w:rStyle w:val="ComputerCode"/>
              </w:rPr>
            </w:pPr>
          </w:p>
          <w:p w14:paraId="7C9280BB" w14:textId="77777777" w:rsidR="00FB5DE3" w:rsidRPr="00FB5DE3" w:rsidRDefault="00FB5DE3" w:rsidP="00FB5DE3">
            <w:pPr>
              <w:rPr>
                <w:rStyle w:val="ComputerCode"/>
              </w:rPr>
            </w:pPr>
            <w:r w:rsidRPr="00FB5DE3">
              <w:rPr>
                <w:rStyle w:val="ComputerCode"/>
              </w:rPr>
              <w:t xml:space="preserve">    // Delete the event manager.</w:t>
            </w:r>
          </w:p>
          <w:p w14:paraId="1B6191FA" w14:textId="77777777" w:rsidR="00FB5DE3" w:rsidRPr="00FB5DE3" w:rsidRDefault="00FB5DE3" w:rsidP="00FB5DE3">
            <w:pPr>
              <w:rPr>
                <w:rStyle w:val="ComputerCode"/>
              </w:rPr>
            </w:pPr>
            <w:r w:rsidRPr="00FB5DE3">
              <w:rPr>
                <w:rStyle w:val="ComputerCode"/>
              </w:rPr>
              <w:t xml:space="preserve">    SAFE_DELETE(pEventManager);</w:t>
            </w:r>
          </w:p>
          <w:p w14:paraId="0929EA08" w14:textId="77777777" w:rsidR="00FB5DE3" w:rsidRPr="00FB5DE3" w:rsidRDefault="00FB5DE3" w:rsidP="00FB5DE3">
            <w:pPr>
              <w:rPr>
                <w:rStyle w:val="ComputerCode"/>
              </w:rPr>
            </w:pPr>
          </w:p>
          <w:p w14:paraId="2803EFF4" w14:textId="77777777" w:rsidR="00FB5DE3" w:rsidRPr="00FB5DE3" w:rsidRDefault="00FB5DE3" w:rsidP="00FB5DE3">
            <w:pPr>
              <w:rPr>
                <w:rStyle w:val="ComputerCode"/>
              </w:rPr>
            </w:pPr>
            <w:r w:rsidRPr="00FB5DE3">
              <w:rPr>
                <w:rStyle w:val="ComputerCode"/>
              </w:rPr>
              <w:t xml:space="preserve">    return 0;</w:t>
            </w:r>
          </w:p>
          <w:p w14:paraId="506E51E9" w14:textId="3A191C36" w:rsidR="00FB5DE3" w:rsidRDefault="00FB5DE3" w:rsidP="00FB5DE3">
            <w:r w:rsidRPr="00FB5DE3">
              <w:rPr>
                <w:rStyle w:val="ComputerCode"/>
              </w:rPr>
              <w:t>}</w:t>
            </w:r>
          </w:p>
        </w:tc>
      </w:tr>
    </w:tbl>
    <w:p w14:paraId="47685DF9" w14:textId="77777777" w:rsidR="00FB5DE3" w:rsidRDefault="00FB5DE3" w:rsidP="00FC1AEA"/>
    <w:p w14:paraId="225BAD5E" w14:textId="46A21A17" w:rsidR="00FB5DE3" w:rsidRDefault="00FB5DE3" w:rsidP="00FC1AEA">
      <w:r>
        <w:t>This way, whenever a collision starts or ends, the event is triggered and the desired code is run.</w:t>
      </w:r>
    </w:p>
    <w:p w14:paraId="18C4DB07" w14:textId="3A8C3D3A" w:rsidR="00FC1AEA" w:rsidRDefault="00FC1AEA" w:rsidP="00FC1AEA">
      <w:pPr>
        <w:pStyle w:val="Heading2"/>
      </w:pPr>
      <w:bookmarkStart w:id="224" w:name="_Ref381610776"/>
      <w:bookmarkStart w:id="225" w:name="_Toc382771633"/>
      <w:r>
        <w:lastRenderedPageBreak/>
        <w:t>Player Profiles</w:t>
      </w:r>
      <w:bookmarkEnd w:id="224"/>
      <w:bookmarkEnd w:id="225"/>
    </w:p>
    <w:p w14:paraId="50E6A37D" w14:textId="54B06D2E" w:rsidR="00DC7B14" w:rsidRDefault="0020609C" w:rsidP="00DC7B14">
      <w:r>
        <w:t>Due to the diverse demographic of possible players for a UA-Game, alongside with all the different interaction needs and capabilities, it is necessary to allow the game to adapt itself to the player’s</w:t>
      </w:r>
      <w:r w:rsidR="003A3236">
        <w:t xml:space="preserve"> particular</w:t>
      </w:r>
      <w:r>
        <w:t xml:space="preserve"> needs.</w:t>
      </w:r>
    </w:p>
    <w:p w14:paraId="0F596F61" w14:textId="5583A2ED" w:rsidR="003A3236" w:rsidRDefault="003A3236" w:rsidP="00DC7B14">
      <w:r>
        <w:t xml:space="preserve">Sections </w:t>
      </w:r>
      <w:r>
        <w:fldChar w:fldCharType="begin"/>
      </w:r>
      <w:r>
        <w:instrText xml:space="preserve"> REF _Ref380313603 \r \h </w:instrText>
      </w:r>
      <w:r>
        <w:fldChar w:fldCharType="separate"/>
      </w:r>
      <w:r w:rsidR="00EA324E">
        <w:t>3</w:t>
      </w:r>
      <w:r>
        <w:fldChar w:fldCharType="end"/>
      </w:r>
      <w:r>
        <w:t xml:space="preserve">, </w:t>
      </w:r>
      <w:r>
        <w:fldChar w:fldCharType="begin"/>
      </w:r>
      <w:r>
        <w:instrText xml:space="preserve"> REF _Ref380402399 \r \h </w:instrText>
      </w:r>
      <w:r>
        <w:fldChar w:fldCharType="separate"/>
      </w:r>
      <w:r w:rsidR="00EA324E">
        <w:t>4.2</w:t>
      </w:r>
      <w:r>
        <w:fldChar w:fldCharType="end"/>
      </w:r>
      <w:r>
        <w:t xml:space="preserve"> and </w:t>
      </w:r>
      <w:r>
        <w:fldChar w:fldCharType="begin"/>
      </w:r>
      <w:r>
        <w:instrText xml:space="preserve"> REF _Ref380340899 \r \h </w:instrText>
      </w:r>
      <w:r>
        <w:fldChar w:fldCharType="separate"/>
      </w:r>
      <w:r w:rsidR="00EA324E">
        <w:t>4.3</w:t>
      </w:r>
      <w:r>
        <w:fldChar w:fldCharType="end"/>
      </w:r>
      <w:r>
        <w:t xml:space="preserve"> discussed different strategies to increase the run-time flexibility of the game implementation. It is, however, necessary to offer a structured way to provide the customization information to the game.</w:t>
      </w:r>
    </w:p>
    <w:p w14:paraId="280150C0" w14:textId="6E52D266" w:rsidR="003A3236" w:rsidRDefault="003A3236" w:rsidP="00DC7B14">
      <w:r>
        <w:t xml:space="preserve">UGE achieves this using different player profiles. A player profile is a </w:t>
      </w:r>
      <w:r w:rsidR="006E1756">
        <w:t xml:space="preserve">structured </w:t>
      </w:r>
      <w:r>
        <w:t>document containing different parameters to modify the game during run-time. Combined with the data-driven architecture of the engine, a player profile allows changing various different configurations from the game, ranging from an actor to the entire game presentation to the input device and command scheme.</w:t>
      </w:r>
    </w:p>
    <w:p w14:paraId="54067094" w14:textId="42D9CAE0" w:rsidR="004E2966" w:rsidRDefault="004E2966" w:rsidP="00DC7B14">
      <w:r>
        <w:t>It is possible to define player profiles for a specific user or for a group of user. This allows to tailor the game to user needs or to provide accessible presets for different user interaction abilities. It is also possible to use a preset as the basis for creating a user specific profile.</w:t>
      </w:r>
    </w:p>
    <w:p w14:paraId="0D4B8E3D" w14:textId="77777777" w:rsidR="00DC7B14" w:rsidRDefault="00DC7B14" w:rsidP="00DC7B14">
      <w:pPr>
        <w:pStyle w:val="Heading3"/>
      </w:pPr>
      <w:bookmarkStart w:id="226" w:name="_Toc382771634"/>
      <w:r>
        <w:t>Functionality</w:t>
      </w:r>
      <w:bookmarkEnd w:id="226"/>
    </w:p>
    <w:p w14:paraId="73727E3D" w14:textId="4E68FF1D" w:rsidR="006E1756" w:rsidRDefault="00015799" w:rsidP="00DC7B14">
      <w:r>
        <w:t>In UGE, t</w:t>
      </w:r>
      <w:r w:rsidR="006E1756">
        <w:t xml:space="preserve">here are two parts of a player profile: several XML </w:t>
      </w:r>
      <w:r w:rsidR="00D04AF9">
        <w:t xml:space="preserve">resource </w:t>
      </w:r>
      <w:r w:rsidR="006E1756">
        <w:t xml:space="preserve">files containing the configuration data and a </w:t>
      </w:r>
      <w:r w:rsidR="006E1756" w:rsidRPr="006E1756">
        <w:rPr>
          <w:rStyle w:val="ComputerCode"/>
        </w:rPr>
        <w:t>PlayerProfile</w:t>
      </w:r>
      <w:r w:rsidR="006E1756">
        <w:t xml:space="preserve"> class, which provides easy access for the data parsed from the XML files. A game many have many player profile; in fact, the </w:t>
      </w:r>
      <w:r w:rsidR="006E1756" w:rsidRPr="006E1756">
        <w:rPr>
          <w:rStyle w:val="ComputerCode"/>
        </w:rPr>
        <w:t>PlayerProfiles</w:t>
      </w:r>
      <w:r w:rsidR="006E1756">
        <w:t xml:space="preserve"> class acts as a manager for all the game profiles the developers wish to load.</w:t>
      </w:r>
    </w:p>
    <w:p w14:paraId="4787DF76" w14:textId="50AF0AC3" w:rsidR="00015799" w:rsidRDefault="00015799" w:rsidP="00DC7B14">
      <w:r>
        <w:t>A player profile stores data regarding IO, gameplay and general game preferences. The data stored also varies: some might be general, whilst other can be more specific. For instance, general settings (such as language) are usually applicable to the entire game application.</w:t>
      </w:r>
      <w:r w:rsidR="00C2076E">
        <w:t xml:space="preserve"> As such, they are usually useful during the game initialization.</w:t>
      </w:r>
    </w:p>
    <w:p w14:paraId="55B5A55B" w14:textId="799AFEE0" w:rsidR="00015799" w:rsidRDefault="00015799" w:rsidP="00015799">
      <w:r>
        <w:t>IO and gameplay</w:t>
      </w:r>
      <w:r w:rsidR="00C2076E">
        <w:t xml:space="preserve"> settings</w:t>
      </w:r>
      <w:r>
        <w:t xml:space="preserve"> are usually more specific</w:t>
      </w:r>
      <w:r w:rsidR="00C2076E">
        <w:t>, as they allow customizing the way the player interacts with the game and receiving</w:t>
      </w:r>
      <w:r>
        <w:t xml:space="preserve"> the game’s stimuli.</w:t>
      </w:r>
      <w:r w:rsidR="00C2076E">
        <w:t xml:space="preserve"> These settings might vary even between game states, as it is not uncommon to change the interaction in different states (for instance, a game menu is usually different from the game itself).</w:t>
      </w:r>
    </w:p>
    <w:p w14:paraId="269C62FF" w14:textId="3F9667CD" w:rsidR="00DC7B14" w:rsidRDefault="00C2076E" w:rsidP="00DC7B14">
      <w:r>
        <w:t>Thus, w</w:t>
      </w:r>
      <w:r w:rsidR="006E1756">
        <w:t xml:space="preserve">henever a new game state is loaded, the active </w:t>
      </w:r>
      <w:r w:rsidR="006E1756" w:rsidRPr="006E1756">
        <w:rPr>
          <w:rStyle w:val="ComputerCode"/>
        </w:rPr>
        <w:t>PlayerProfile</w:t>
      </w:r>
      <w:r w:rsidR="006E1756">
        <w:t xml:space="preserve"> is offered</w:t>
      </w:r>
      <w:r>
        <w:t xml:space="preserve"> to the new state</w:t>
      </w:r>
      <w:r w:rsidR="006E1756">
        <w:t>. This allows the game to customize itself, adding components to actors, changing existing component data, adding or removing event handlers, changing the game presentation or game interaction, among others possibilities.</w:t>
      </w:r>
    </w:p>
    <w:p w14:paraId="60282631" w14:textId="5D4E8FB0" w:rsidR="00707ED7" w:rsidRDefault="00707ED7" w:rsidP="00DC7B14">
      <w:r>
        <w:t xml:space="preserve">Besides, as the game is data-driven, with an adequate implementation, it is even possible to change the active profile whilst the game is running. Scripting languages (Section </w:t>
      </w:r>
      <w:r>
        <w:fldChar w:fldCharType="begin"/>
      </w:r>
      <w:r>
        <w:instrText xml:space="preserve"> REF _Ref382203676 \r \h </w:instrText>
      </w:r>
      <w:r>
        <w:fldChar w:fldCharType="separate"/>
      </w:r>
      <w:r w:rsidR="00EA324E">
        <w:t>4.9</w:t>
      </w:r>
      <w:r>
        <w:fldChar w:fldCharType="end"/>
      </w:r>
      <w:r>
        <w:t>) offer many interesting benefits to help achieving this.</w:t>
      </w:r>
    </w:p>
    <w:p w14:paraId="588EAA40" w14:textId="77777777" w:rsidR="00DC7B14" w:rsidRDefault="00DC7B14" w:rsidP="00DC7B14">
      <w:pPr>
        <w:pStyle w:val="Heading3"/>
      </w:pPr>
      <w:bookmarkStart w:id="227" w:name="_Ref382315032"/>
      <w:bookmarkStart w:id="228" w:name="_Toc382771635"/>
      <w:r>
        <w:lastRenderedPageBreak/>
        <w:t>Architecture</w:t>
      </w:r>
      <w:bookmarkEnd w:id="227"/>
      <w:bookmarkEnd w:id="228"/>
    </w:p>
    <w:p w14:paraId="74263C61" w14:textId="3920C4B3" w:rsidR="00DC7B14" w:rsidRDefault="00D04AF9" w:rsidP="00DC7B14">
      <w:r>
        <w:t xml:space="preserve">To make it simpler and avoid duplication, the XML files are described in Section </w:t>
      </w:r>
      <w:r>
        <w:fldChar w:fldCharType="begin"/>
      </w:r>
      <w:r>
        <w:instrText xml:space="preserve"> REF _Ref382308798 \r \h </w:instrText>
      </w:r>
      <w:r>
        <w:fldChar w:fldCharType="separate"/>
      </w:r>
      <w:r w:rsidR="00EA324E">
        <w:t>4.6.4</w:t>
      </w:r>
      <w:r>
        <w:fldChar w:fldCharType="end"/>
      </w:r>
      <w:r>
        <w:t xml:space="preserve">, whilst this section describes the </w:t>
      </w:r>
      <w:r w:rsidRPr="00D04AF9">
        <w:rPr>
          <w:rStyle w:val="ComputerCode"/>
        </w:rPr>
        <w:t>PlayerProfile</w:t>
      </w:r>
      <w:r>
        <w:t xml:space="preserve"> class.</w:t>
      </w:r>
    </w:p>
    <w:p w14:paraId="3926DCF9" w14:textId="2C104123" w:rsidR="00D04AF9" w:rsidRDefault="00D04AF9" w:rsidP="00DC7B14">
      <w:r>
        <w:t xml:space="preserve">The </w:t>
      </w:r>
      <w:r w:rsidRPr="00D04AF9">
        <w:rPr>
          <w:rStyle w:val="ComputerCode"/>
        </w:rPr>
        <w:t>PlayerProfile</w:t>
      </w:r>
      <w:r>
        <w:t xml:space="preserve"> is illustrated in </w:t>
      </w:r>
      <w:r>
        <w:fldChar w:fldCharType="begin"/>
      </w:r>
      <w:r>
        <w:instrText xml:space="preserve"> REF _Ref382308901 \h </w:instrText>
      </w:r>
      <w:r>
        <w:fldChar w:fldCharType="separate"/>
      </w:r>
      <w:r w:rsidR="00EA324E" w:rsidRPr="00D04AF9">
        <w:rPr>
          <w:b/>
        </w:rPr>
        <w:t xml:space="preserve">Listing </w:t>
      </w:r>
      <w:r w:rsidR="00EA324E">
        <w:rPr>
          <w:b/>
          <w:noProof/>
        </w:rPr>
        <w:t>32</w:t>
      </w:r>
      <w:r>
        <w:fldChar w:fldCharType="end"/>
      </w:r>
      <w:r>
        <w:t>. As its attributes and methods suggests, it is a container for the XML resource files’ data. It is important to note this class is read-only: all accessory methods return constant references.</w:t>
      </w:r>
    </w:p>
    <w:p w14:paraId="5CD5BBFC" w14:textId="78B914BE" w:rsidR="00D04AF9" w:rsidRDefault="00D04AF9" w:rsidP="00D04AF9">
      <w:pPr>
        <w:pStyle w:val="Caption"/>
        <w:keepNext/>
        <w:jc w:val="center"/>
      </w:pPr>
      <w:bookmarkStart w:id="229" w:name="_Ref382308901"/>
      <w:bookmarkStart w:id="230" w:name="_Toc382771757"/>
      <w:r w:rsidRPr="00D04AF9">
        <w:rPr>
          <w:b/>
        </w:rPr>
        <w:t xml:space="preserve">Listing </w:t>
      </w:r>
      <w:r w:rsidRPr="00D04AF9">
        <w:rPr>
          <w:b/>
        </w:rPr>
        <w:fldChar w:fldCharType="begin"/>
      </w:r>
      <w:r w:rsidRPr="00D04AF9">
        <w:rPr>
          <w:b/>
        </w:rPr>
        <w:instrText xml:space="preserve"> SEQ Listing \* ARABIC </w:instrText>
      </w:r>
      <w:r w:rsidRPr="00D04AF9">
        <w:rPr>
          <w:b/>
        </w:rPr>
        <w:fldChar w:fldCharType="separate"/>
      </w:r>
      <w:r w:rsidR="00EA324E">
        <w:rPr>
          <w:b/>
          <w:noProof/>
        </w:rPr>
        <w:t>32</w:t>
      </w:r>
      <w:r w:rsidRPr="00D04AF9">
        <w:rPr>
          <w:b/>
        </w:rPr>
        <w:fldChar w:fldCharType="end"/>
      </w:r>
      <w:bookmarkEnd w:id="229"/>
      <w:r w:rsidRPr="00D04AF9">
        <w:rPr>
          <w:b/>
        </w:rPr>
        <w:t>.</w:t>
      </w:r>
      <w:r>
        <w:t xml:space="preserve"> The </w:t>
      </w:r>
      <w:r w:rsidRPr="00D04AF9">
        <w:rPr>
          <w:rStyle w:val="ComputerCode"/>
        </w:rPr>
        <w:t>PlayerProfile</w:t>
      </w:r>
      <w:r>
        <w:t xml:space="preserve"> class.</w:t>
      </w:r>
      <w:bookmarkEnd w:id="230"/>
    </w:p>
    <w:p w14:paraId="16C82CB7" w14:textId="482688C8" w:rsidR="004A4F54" w:rsidRDefault="004A4F54" w:rsidP="00AD1082">
      <w:pPr>
        <w:jc w:val="center"/>
      </w:pPr>
      <w:r w:rsidRPr="004A4F54">
        <w:rPr>
          <w:noProof/>
          <w:lang w:val="pt-BR" w:eastAsia="pt-BR"/>
        </w:rPr>
        <w:drawing>
          <wp:inline distT="0" distB="0" distL="0" distR="0" wp14:anchorId="744AA41A" wp14:editId="64A279C6">
            <wp:extent cx="3848100" cy="53054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6"/>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848100" cy="5305425"/>
                    </a:xfrm>
                    <a:prstGeom prst="rect">
                      <a:avLst/>
                    </a:prstGeom>
                    <a:noFill/>
                    <a:ln>
                      <a:noFill/>
                    </a:ln>
                  </pic:spPr>
                </pic:pic>
              </a:graphicData>
            </a:graphic>
          </wp:inline>
        </w:drawing>
      </w:r>
    </w:p>
    <w:p w14:paraId="0BDE802B" w14:textId="77777777" w:rsidR="00D04AF9" w:rsidRDefault="00D04AF9" w:rsidP="00DC7B14">
      <w:r>
        <w:t xml:space="preserve">To make the interface more extensible, several specialized classes split the </w:t>
      </w:r>
      <w:r w:rsidRPr="00D04AF9">
        <w:rPr>
          <w:rStyle w:val="ComputerCode"/>
        </w:rPr>
        <w:t>PlayerProfile</w:t>
      </w:r>
      <w:r>
        <w:t xml:space="preserve"> data. The classes are:</w:t>
      </w:r>
    </w:p>
    <w:p w14:paraId="022614F9" w14:textId="0D38EB4C" w:rsidR="00D04AF9" w:rsidRDefault="00D04AF9" w:rsidP="00D04AF9">
      <w:pPr>
        <w:pStyle w:val="ListParagraph"/>
        <w:numPr>
          <w:ilvl w:val="0"/>
          <w:numId w:val="25"/>
        </w:numPr>
      </w:pPr>
      <w:r w:rsidRPr="00D04AF9">
        <w:rPr>
          <w:rStyle w:val="ComputerCode"/>
        </w:rPr>
        <w:t>AuralPreferences</w:t>
      </w:r>
      <w:r>
        <w:t>: stores data for different game audio types, such as music, sound effects and speech settings;</w:t>
      </w:r>
    </w:p>
    <w:p w14:paraId="5E82354B" w14:textId="0987409F" w:rsidR="00D04AF9" w:rsidRDefault="00D04AF9" w:rsidP="00D04AF9">
      <w:pPr>
        <w:pStyle w:val="ListParagraph"/>
        <w:numPr>
          <w:ilvl w:val="0"/>
          <w:numId w:val="25"/>
        </w:numPr>
      </w:pPr>
      <w:r>
        <w:rPr>
          <w:rStyle w:val="ComputerCode"/>
        </w:rPr>
        <w:t>Gameplay</w:t>
      </w:r>
      <w:r w:rsidRPr="00D04AF9">
        <w:rPr>
          <w:rStyle w:val="ComputerCode"/>
        </w:rPr>
        <w:t>Preferences</w:t>
      </w:r>
      <w:r>
        <w:t>: keeps gameplay related data. This data is useful for customizing game actors and event specialization during the game play. This data is available for each game state during its initialization;</w:t>
      </w:r>
    </w:p>
    <w:p w14:paraId="01EB5126" w14:textId="0AE6D53B" w:rsidR="00D04AF9" w:rsidRDefault="00D04AF9" w:rsidP="00D04AF9">
      <w:pPr>
        <w:pStyle w:val="ListParagraph"/>
        <w:numPr>
          <w:ilvl w:val="0"/>
          <w:numId w:val="25"/>
        </w:numPr>
      </w:pPr>
      <w:r w:rsidRPr="00D04AF9">
        <w:rPr>
          <w:rStyle w:val="ComputerCode"/>
        </w:rPr>
        <w:lastRenderedPageBreak/>
        <w:t>GraphicalPreferences</w:t>
      </w:r>
      <w:r>
        <w:t>: holds data graphical renderer, text rendering and window settings;</w:t>
      </w:r>
    </w:p>
    <w:p w14:paraId="608F9D23" w14:textId="1BD02931" w:rsidR="00D04AF9" w:rsidRDefault="00D04AF9" w:rsidP="00D04AF9">
      <w:pPr>
        <w:pStyle w:val="ListParagraph"/>
        <w:numPr>
          <w:ilvl w:val="0"/>
          <w:numId w:val="25"/>
        </w:numPr>
      </w:pPr>
      <w:r w:rsidRPr="00D04AF9">
        <w:rPr>
          <w:rStyle w:val="ComputerCode"/>
        </w:rPr>
        <w:t>InputPreferences</w:t>
      </w:r>
      <w:r>
        <w:t>: stores the data used for game input, such as the desired input device and input and command mapping;</w:t>
      </w:r>
    </w:p>
    <w:p w14:paraId="186817C3" w14:textId="03E8C0B4" w:rsidR="004A4F54" w:rsidRDefault="00D04AF9" w:rsidP="00D04AF9">
      <w:pPr>
        <w:pStyle w:val="ListParagraph"/>
        <w:numPr>
          <w:ilvl w:val="0"/>
          <w:numId w:val="25"/>
        </w:numPr>
      </w:pPr>
      <w:r w:rsidRPr="00D04AF9">
        <w:rPr>
          <w:rStyle w:val="ComputerCode"/>
        </w:rPr>
        <w:t>PlayerPreferences</w:t>
      </w:r>
      <w:r>
        <w:t>: stores general game settings, such as language. These settings are usually valid for the entire game application.</w:t>
      </w:r>
    </w:p>
    <w:p w14:paraId="13355B69" w14:textId="76250CAD" w:rsidR="00D04AF9" w:rsidRDefault="00090835" w:rsidP="00D04AF9">
      <w:r>
        <w:t xml:space="preserve">Each of the classes reflect their XML resource file </w:t>
      </w:r>
      <w:r w:rsidR="004E2966">
        <w:t xml:space="preserve">correspondent (described in Section </w:t>
      </w:r>
      <w:r w:rsidR="004E2966">
        <w:fldChar w:fldCharType="begin"/>
      </w:r>
      <w:r w:rsidR="004E2966">
        <w:instrText xml:space="preserve"> REF _Ref382308798 \r \h </w:instrText>
      </w:r>
      <w:r w:rsidR="004E2966">
        <w:fldChar w:fldCharType="separate"/>
      </w:r>
      <w:r w:rsidR="00EA324E">
        <w:t>4.6.4</w:t>
      </w:r>
      <w:r w:rsidR="004E2966">
        <w:fldChar w:fldCharType="end"/>
      </w:r>
      <w:r w:rsidR="004E2966">
        <w:t>).</w:t>
      </w:r>
    </w:p>
    <w:p w14:paraId="06645245" w14:textId="3812F645" w:rsidR="004E2966" w:rsidRDefault="004E2966" w:rsidP="00D04AF9">
      <w:r>
        <w:t xml:space="preserve">As a UA-Game usually has several different game profiles, UGE provides a </w:t>
      </w:r>
      <w:r w:rsidRPr="004E2966">
        <w:rPr>
          <w:rStyle w:val="ComputerCode"/>
        </w:rPr>
        <w:t>PlayerProfile</w:t>
      </w:r>
      <w:r>
        <w:t xml:space="preserve"> manager: the </w:t>
      </w:r>
      <w:r w:rsidRPr="004E2966">
        <w:rPr>
          <w:rStyle w:val="ComputerCode"/>
        </w:rPr>
        <w:t>PlayerProfiles</w:t>
      </w:r>
      <w:r>
        <w:t xml:space="preserve"> class. This class is a high-level container for all the game profiles.</w:t>
      </w:r>
    </w:p>
    <w:p w14:paraId="399A1FA8" w14:textId="6C65B210" w:rsidR="00D04AF9" w:rsidRDefault="00D04AF9" w:rsidP="00D04AF9">
      <w:pPr>
        <w:pStyle w:val="Caption"/>
        <w:keepNext/>
        <w:jc w:val="center"/>
      </w:pPr>
      <w:bookmarkStart w:id="231" w:name="_Toc382771758"/>
      <w:r w:rsidRPr="00D04AF9">
        <w:rPr>
          <w:b/>
        </w:rPr>
        <w:t xml:space="preserve">Listing </w:t>
      </w:r>
      <w:r w:rsidRPr="00D04AF9">
        <w:rPr>
          <w:b/>
        </w:rPr>
        <w:fldChar w:fldCharType="begin"/>
      </w:r>
      <w:r w:rsidRPr="00D04AF9">
        <w:rPr>
          <w:b/>
        </w:rPr>
        <w:instrText xml:space="preserve"> SEQ Listing \* ARABIC </w:instrText>
      </w:r>
      <w:r w:rsidRPr="00D04AF9">
        <w:rPr>
          <w:b/>
        </w:rPr>
        <w:fldChar w:fldCharType="separate"/>
      </w:r>
      <w:r w:rsidR="00EA324E">
        <w:rPr>
          <w:b/>
          <w:noProof/>
        </w:rPr>
        <w:t>33</w:t>
      </w:r>
      <w:r w:rsidRPr="00D04AF9">
        <w:rPr>
          <w:b/>
        </w:rPr>
        <w:fldChar w:fldCharType="end"/>
      </w:r>
      <w:r w:rsidRPr="00D04AF9">
        <w:rPr>
          <w:b/>
        </w:rPr>
        <w:t>.</w:t>
      </w:r>
      <w:r>
        <w:t xml:space="preserve"> The </w:t>
      </w:r>
      <w:r w:rsidRPr="00D04AF9">
        <w:rPr>
          <w:rStyle w:val="ComputerCode"/>
        </w:rPr>
        <w:t>PlayerProfile</w:t>
      </w:r>
      <w:r>
        <w:t xml:space="preserve"> manager.</w:t>
      </w:r>
      <w:bookmarkEnd w:id="231"/>
    </w:p>
    <w:p w14:paraId="0776DA99" w14:textId="00629074" w:rsidR="00C66D5C" w:rsidRDefault="00C66D5C" w:rsidP="00AD1082">
      <w:pPr>
        <w:jc w:val="center"/>
      </w:pPr>
      <w:r w:rsidRPr="00C66D5C">
        <w:rPr>
          <w:noProof/>
          <w:lang w:val="pt-BR" w:eastAsia="pt-BR"/>
        </w:rPr>
        <w:drawing>
          <wp:inline distT="0" distB="0" distL="0" distR="0" wp14:anchorId="4C54E6AF" wp14:editId="05EA1635">
            <wp:extent cx="3162300" cy="3019425"/>
            <wp:effectExtent l="0" t="0" r="0" b="9525"/>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5"/>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162300" cy="3019425"/>
                    </a:xfrm>
                    <a:prstGeom prst="rect">
                      <a:avLst/>
                    </a:prstGeom>
                    <a:noFill/>
                    <a:ln>
                      <a:noFill/>
                    </a:ln>
                  </pic:spPr>
                </pic:pic>
              </a:graphicData>
            </a:graphic>
          </wp:inline>
        </w:drawing>
      </w:r>
    </w:p>
    <w:p w14:paraId="780910FC" w14:textId="74E6C452" w:rsidR="00C66D5C" w:rsidRDefault="004E2966" w:rsidP="00DC7B14">
      <w:r>
        <w:t>It also stores the active profile, which allows the game to tailor itself for the current player needs.</w:t>
      </w:r>
    </w:p>
    <w:p w14:paraId="79E73AFD" w14:textId="77777777" w:rsidR="00DC7B14" w:rsidRDefault="00DC7B14" w:rsidP="00DC7B14">
      <w:pPr>
        <w:pStyle w:val="Heading3"/>
      </w:pPr>
      <w:bookmarkStart w:id="232" w:name="_Toc382771636"/>
      <w:r>
        <w:t>Run-Time</w:t>
      </w:r>
      <w:bookmarkEnd w:id="232"/>
    </w:p>
    <w:p w14:paraId="3B1AC6DB" w14:textId="7BF9C8CA" w:rsidR="00DC7B14" w:rsidRDefault="006D37FC" w:rsidP="00DC7B14">
      <w:r>
        <w:t>The player profile run-time is simple</w:t>
      </w:r>
      <w:r w:rsidR="001820FF">
        <w:t xml:space="preserve">. </w:t>
      </w:r>
      <w:r>
        <w:t xml:space="preserve">From a </w:t>
      </w:r>
      <w:r w:rsidRPr="006D37FC">
        <w:rPr>
          <w:rStyle w:val="ComputerCode"/>
        </w:rPr>
        <w:t>PlayerProfile</w:t>
      </w:r>
      <w:r>
        <w:t xml:space="preserve"> perspective, everything is ready after calling the </w:t>
      </w:r>
      <w:r w:rsidRPr="006D37FC">
        <w:rPr>
          <w:rStyle w:val="ComputerCode"/>
        </w:rPr>
        <w:t>Init()</w:t>
      </w:r>
      <w:r>
        <w:t xml:space="preserve"> method. This method loads a </w:t>
      </w:r>
      <w:r w:rsidRPr="006D37FC">
        <w:rPr>
          <w:rStyle w:val="ComputerCode"/>
        </w:rPr>
        <w:t>PlayerProfile</w:t>
      </w:r>
      <w:r>
        <w:t xml:space="preserve"> from the resource file passed as parameter, parsing its contents and loading each of the preferences classes (</w:t>
      </w:r>
      <w:r w:rsidRPr="00D04AF9">
        <w:rPr>
          <w:rStyle w:val="ComputerCode"/>
        </w:rPr>
        <w:t>AuralPreferences</w:t>
      </w:r>
      <w:r>
        <w:t xml:space="preserve">, </w:t>
      </w:r>
      <w:r>
        <w:rPr>
          <w:rStyle w:val="ComputerCode"/>
        </w:rPr>
        <w:t>Gameplay</w:t>
      </w:r>
      <w:r w:rsidRPr="00D04AF9">
        <w:rPr>
          <w:rStyle w:val="ComputerCode"/>
        </w:rPr>
        <w:t>Preferences</w:t>
      </w:r>
      <w:r>
        <w:t xml:space="preserve">, </w:t>
      </w:r>
      <w:r>
        <w:rPr>
          <w:rStyle w:val="ComputerCode"/>
        </w:rPr>
        <w:t>Graphical</w:t>
      </w:r>
      <w:r w:rsidRPr="00D04AF9">
        <w:rPr>
          <w:rStyle w:val="ComputerCode"/>
        </w:rPr>
        <w:t>Preferences</w:t>
      </w:r>
      <w:r>
        <w:t xml:space="preserve">, </w:t>
      </w:r>
      <w:r>
        <w:rPr>
          <w:rStyle w:val="ComputerCode"/>
        </w:rPr>
        <w:t>Input</w:t>
      </w:r>
      <w:r w:rsidRPr="00D04AF9">
        <w:rPr>
          <w:rStyle w:val="ComputerCode"/>
        </w:rPr>
        <w:t>Preferences</w:t>
      </w:r>
      <w:r>
        <w:t xml:space="preserve"> and </w:t>
      </w:r>
      <w:r>
        <w:rPr>
          <w:rStyle w:val="ComputerCode"/>
        </w:rPr>
        <w:t>Player</w:t>
      </w:r>
      <w:r w:rsidRPr="00D04AF9">
        <w:rPr>
          <w:rStyle w:val="ComputerCode"/>
        </w:rPr>
        <w:t>Preferences</w:t>
      </w:r>
      <w:r>
        <w:t>).</w:t>
      </w:r>
    </w:p>
    <w:p w14:paraId="2A4B1F4D" w14:textId="01AC6244" w:rsidR="006D37FC" w:rsidRDefault="006D37FC" w:rsidP="00DC7B14">
      <w:r>
        <w:t xml:space="preserve">Loading many profiles at once is similar: it only requires passing the profile list resource to the </w:t>
      </w:r>
      <w:r w:rsidRPr="006D37FC">
        <w:rPr>
          <w:rStyle w:val="ComputerCode"/>
        </w:rPr>
        <w:t>Init()</w:t>
      </w:r>
      <w:r>
        <w:t xml:space="preserve"> method of the </w:t>
      </w:r>
      <w:r w:rsidRPr="006D37FC">
        <w:rPr>
          <w:rStyle w:val="ComputerCode"/>
        </w:rPr>
        <w:t>PlayerProfile</w:t>
      </w:r>
      <w:r>
        <w:rPr>
          <w:rStyle w:val="ComputerCode"/>
        </w:rPr>
        <w:t>s</w:t>
      </w:r>
      <w:r>
        <w:t xml:space="preserve"> class. As this class also manages the active profile, it is possible to set and retrieve it (respectively, with the </w:t>
      </w:r>
      <w:r w:rsidRPr="006D37FC">
        <w:rPr>
          <w:rStyle w:val="ComputerCode"/>
        </w:rPr>
        <w:t>SetCurrentProfile()</w:t>
      </w:r>
      <w:r>
        <w:t xml:space="preserve"> and </w:t>
      </w:r>
      <w:r w:rsidRPr="006D37FC">
        <w:rPr>
          <w:rStyle w:val="ComputerCode"/>
        </w:rPr>
        <w:t>GetCurrentProfile()</w:t>
      </w:r>
      <w:r>
        <w:t xml:space="preserve"> methods).</w:t>
      </w:r>
    </w:p>
    <w:p w14:paraId="07A0E1C1" w14:textId="77777777" w:rsidR="00A871ED" w:rsidRDefault="001820FF" w:rsidP="00DC7B14">
      <w:r>
        <w:lastRenderedPageBreak/>
        <w:t>The complexity and usefulness of the profiles come from the game’s implementation.</w:t>
      </w:r>
      <w:r w:rsidR="00A871ED">
        <w:t xml:space="preserve"> The </w:t>
      </w:r>
      <w:r w:rsidR="00A871ED" w:rsidRPr="00A871ED">
        <w:rPr>
          <w:rStyle w:val="ComputerCode"/>
        </w:rPr>
        <w:t>GameApplication</w:t>
      </w:r>
      <w:r w:rsidR="00A871ED">
        <w:t xml:space="preserve"> can retrieve the current profile at any moment, allowing to change the game.</w:t>
      </w:r>
    </w:p>
    <w:p w14:paraId="5478686E" w14:textId="37612C69" w:rsidR="006D37FC" w:rsidRDefault="00A871ED" w:rsidP="00DC7B14">
      <w:r>
        <w:t xml:space="preserve">On the other hand, all game states receive the active profile during their initialization – the </w:t>
      </w:r>
      <w:r w:rsidRPr="00A871ED">
        <w:rPr>
          <w:rStyle w:val="ComputerCode"/>
        </w:rPr>
        <w:t>IGameState</w:t>
      </w:r>
      <w:r>
        <w:t xml:space="preserve"> abstract interface provides the method </w:t>
      </w:r>
      <w:r w:rsidRPr="00A871ED">
        <w:rPr>
          <w:rStyle w:val="ComputerCode"/>
        </w:rPr>
        <w:t>vTailorToProfile()</w:t>
      </w:r>
      <w:r>
        <w:t xml:space="preserve"> for this purpose. This way, it is possible to tweak and add relevant data to the actors and events to suit the gameplay to the user interaction abilities.</w:t>
      </w:r>
    </w:p>
    <w:p w14:paraId="51B8CA18" w14:textId="77777777" w:rsidR="00170376" w:rsidRDefault="00170376" w:rsidP="00170376">
      <w:pPr>
        <w:pStyle w:val="Heading3"/>
      </w:pPr>
      <w:bookmarkStart w:id="233" w:name="_Ref382308798"/>
      <w:bookmarkStart w:id="234" w:name="_Toc382771637"/>
      <w:r>
        <w:t>Example</w:t>
      </w:r>
      <w:bookmarkEnd w:id="233"/>
      <w:bookmarkEnd w:id="234"/>
    </w:p>
    <w:p w14:paraId="22AFEA35" w14:textId="60785177" w:rsidR="00170376" w:rsidRDefault="00B55748" w:rsidP="00DC7B14">
      <w:r>
        <w:t xml:space="preserve">This section has two objectives: to show and describe the player profile’s XML resource file and to show how to load its data into the </w:t>
      </w:r>
      <w:r w:rsidRPr="00B55748">
        <w:rPr>
          <w:rStyle w:val="ComputerCode"/>
        </w:rPr>
        <w:t>PlayerProfile</w:t>
      </w:r>
      <w:r>
        <w:t xml:space="preserve"> class.</w:t>
      </w:r>
    </w:p>
    <w:p w14:paraId="02DA3D57" w14:textId="5A0DD9D8" w:rsidR="00B55748" w:rsidRDefault="00B55748" w:rsidP="00DC7B14">
      <w:r>
        <w:t xml:space="preserve">UGE allows using one more player profile. A list of player profiles is shown in </w:t>
      </w:r>
      <w:r>
        <w:fldChar w:fldCharType="begin"/>
      </w:r>
      <w:r>
        <w:instrText xml:space="preserve"> REF _Ref382314452 \h </w:instrText>
      </w:r>
      <w:r>
        <w:fldChar w:fldCharType="separate"/>
      </w:r>
      <w:r w:rsidR="00EA324E" w:rsidRPr="00B55748">
        <w:rPr>
          <w:b/>
        </w:rPr>
        <w:t xml:space="preserve">Listing </w:t>
      </w:r>
      <w:r w:rsidR="00EA324E">
        <w:rPr>
          <w:b/>
          <w:noProof/>
        </w:rPr>
        <w:t>34</w:t>
      </w:r>
      <w:r>
        <w:fldChar w:fldCharType="end"/>
      </w:r>
      <w:r>
        <w:t>.</w:t>
      </w:r>
    </w:p>
    <w:p w14:paraId="1625BF6D" w14:textId="0CC4CB85" w:rsidR="00B55748" w:rsidRDefault="00B55748" w:rsidP="00B55748">
      <w:pPr>
        <w:pStyle w:val="Caption"/>
        <w:keepNext/>
        <w:jc w:val="center"/>
      </w:pPr>
      <w:bookmarkStart w:id="235" w:name="_Ref382314452"/>
      <w:bookmarkStart w:id="236" w:name="_Toc382771759"/>
      <w:r w:rsidRPr="00B55748">
        <w:rPr>
          <w:b/>
        </w:rPr>
        <w:t xml:space="preserve">Listing </w:t>
      </w:r>
      <w:r w:rsidRPr="00B55748">
        <w:rPr>
          <w:b/>
        </w:rPr>
        <w:fldChar w:fldCharType="begin"/>
      </w:r>
      <w:r w:rsidRPr="00B55748">
        <w:rPr>
          <w:b/>
        </w:rPr>
        <w:instrText xml:space="preserve"> SEQ Listing \* ARABIC </w:instrText>
      </w:r>
      <w:r w:rsidRPr="00B55748">
        <w:rPr>
          <w:b/>
        </w:rPr>
        <w:fldChar w:fldCharType="separate"/>
      </w:r>
      <w:r w:rsidR="00EA324E">
        <w:rPr>
          <w:b/>
          <w:noProof/>
        </w:rPr>
        <w:t>34</w:t>
      </w:r>
      <w:r w:rsidRPr="00B55748">
        <w:rPr>
          <w:b/>
        </w:rPr>
        <w:fldChar w:fldCharType="end"/>
      </w:r>
      <w:bookmarkEnd w:id="235"/>
      <w:r w:rsidRPr="00B55748">
        <w:rPr>
          <w:b/>
        </w:rPr>
        <w:t>.</w:t>
      </w:r>
      <w:r>
        <w:t xml:space="preserve"> A list of player profiles.</w:t>
      </w:r>
      <w:bookmarkEnd w:id="236"/>
    </w:p>
    <w:tbl>
      <w:tblPr>
        <w:tblStyle w:val="TableGrid"/>
        <w:tblW w:w="0" w:type="auto"/>
        <w:tblLook w:val="04A0" w:firstRow="1" w:lastRow="0" w:firstColumn="1" w:lastColumn="0" w:noHBand="0" w:noVBand="1"/>
      </w:tblPr>
      <w:tblGrid>
        <w:gridCol w:w="8494"/>
      </w:tblGrid>
      <w:tr w:rsidR="00A11A51" w14:paraId="7657EEB9" w14:textId="77777777" w:rsidTr="00A11A51">
        <w:tc>
          <w:tcPr>
            <w:tcW w:w="8494" w:type="dxa"/>
          </w:tcPr>
          <w:p w14:paraId="0AC7B1D9" w14:textId="77777777" w:rsidR="00A11A51" w:rsidRPr="00142B63" w:rsidRDefault="00A11A51" w:rsidP="00A11A51">
            <w:pPr>
              <w:rPr>
                <w:rStyle w:val="ComputerCode"/>
              </w:rPr>
            </w:pPr>
            <w:r w:rsidRPr="00142B63">
              <w:rPr>
                <w:rStyle w:val="ComputerCode"/>
              </w:rPr>
              <w:t>&lt;?xml version="1.0" encoding="UTF-8"?&gt;</w:t>
            </w:r>
          </w:p>
          <w:p w14:paraId="29FE7AE5" w14:textId="77777777" w:rsidR="00A11A51" w:rsidRPr="00142B63" w:rsidRDefault="00A11A51" w:rsidP="00A11A51">
            <w:pPr>
              <w:rPr>
                <w:rStyle w:val="ComputerCode"/>
              </w:rPr>
            </w:pPr>
            <w:r w:rsidRPr="00142B63">
              <w:rPr>
                <w:rStyle w:val="ComputerCode"/>
              </w:rPr>
              <w:t>&lt;PlayerProfiles resource="player_profiles/player_profiles.xml"&gt;</w:t>
            </w:r>
          </w:p>
          <w:p w14:paraId="22BD6B59" w14:textId="77777777" w:rsidR="00A11A51" w:rsidRPr="00142B63" w:rsidRDefault="00A11A51" w:rsidP="00A11A51">
            <w:pPr>
              <w:rPr>
                <w:rStyle w:val="ComputerCode"/>
              </w:rPr>
            </w:pPr>
          </w:p>
          <w:p w14:paraId="57CC0C19" w14:textId="77777777" w:rsidR="00A11A51" w:rsidRDefault="00A11A51" w:rsidP="00A11A51">
            <w:pPr>
              <w:rPr>
                <w:rStyle w:val="ComputerCode"/>
              </w:rPr>
            </w:pPr>
            <w:r w:rsidRPr="00142B63">
              <w:rPr>
                <w:rStyle w:val="ComputerCode"/>
              </w:rPr>
              <w:t xml:space="preserve">  &lt;PlayerProfile name="Average User: Default"</w:t>
            </w:r>
          </w:p>
          <w:p w14:paraId="49F901F5" w14:textId="77777777" w:rsidR="00A11A51" w:rsidRPr="00142B63" w:rsidRDefault="00A11A51" w:rsidP="00A11A51">
            <w:pPr>
              <w:rPr>
                <w:rStyle w:val="ComputerCode"/>
              </w:rPr>
            </w:pPr>
            <w:r w:rsidRPr="00142B63">
              <w:rPr>
                <w:rStyle w:val="ComputerCode"/>
              </w:rPr>
              <w:t xml:space="preserve">               resource="player_profile</w:t>
            </w:r>
            <w:r>
              <w:rPr>
                <w:rStyle w:val="ComputerCode"/>
              </w:rPr>
              <w:t>s/average_user/profile.xml"/&gt;</w:t>
            </w:r>
          </w:p>
          <w:p w14:paraId="70CCFCE7" w14:textId="77777777" w:rsidR="00A11A51" w:rsidRPr="00142B63" w:rsidRDefault="00A11A51" w:rsidP="00A11A51">
            <w:pPr>
              <w:rPr>
                <w:rStyle w:val="ComputerCode"/>
              </w:rPr>
            </w:pPr>
          </w:p>
          <w:p w14:paraId="030F0F26" w14:textId="77777777" w:rsidR="00A11A51" w:rsidRDefault="00A11A51" w:rsidP="00A11A51">
            <w:pPr>
              <w:rPr>
                <w:rStyle w:val="ComputerCode"/>
              </w:rPr>
            </w:pPr>
            <w:r w:rsidRPr="00142B63">
              <w:rPr>
                <w:rStyle w:val="ComputerCode"/>
              </w:rPr>
              <w:t xml:space="preserve">  &lt;PlayerProfile name="Visually Impaired: Blind"</w:t>
            </w:r>
          </w:p>
          <w:p w14:paraId="73C4E790" w14:textId="77777777" w:rsidR="00A11A51" w:rsidRPr="00142B63" w:rsidRDefault="00A11A51" w:rsidP="00A11A51">
            <w:pPr>
              <w:rPr>
                <w:rStyle w:val="ComputerCode"/>
              </w:rPr>
            </w:pPr>
            <w:r>
              <w:rPr>
                <w:rStyle w:val="ComputerCode"/>
              </w:rPr>
              <w:t xml:space="preserve">      </w:t>
            </w:r>
            <w:r w:rsidRPr="00142B63">
              <w:rPr>
                <w:rStyle w:val="ComputerCode"/>
              </w:rPr>
              <w:t xml:space="preserve">    resource="player_profiles/visually_impaired/profile.xml"/&gt;</w:t>
            </w:r>
          </w:p>
          <w:p w14:paraId="63F47972" w14:textId="77777777" w:rsidR="00A11A51" w:rsidRPr="00142B63" w:rsidRDefault="00A11A51" w:rsidP="00A11A51">
            <w:pPr>
              <w:rPr>
                <w:rStyle w:val="ComputerCode"/>
              </w:rPr>
            </w:pPr>
          </w:p>
          <w:p w14:paraId="25EFA9F5" w14:textId="299AF68A" w:rsidR="00A11A51" w:rsidRDefault="00A11A51" w:rsidP="00A11A51">
            <w:r w:rsidRPr="00142B63">
              <w:rPr>
                <w:rStyle w:val="ComputerCode"/>
              </w:rPr>
              <w:t>&lt;/PlayerProfiles&gt;</w:t>
            </w:r>
          </w:p>
        </w:tc>
      </w:tr>
    </w:tbl>
    <w:p w14:paraId="5FBE207E" w14:textId="77777777" w:rsidR="00A11A51" w:rsidRDefault="00A11A51" w:rsidP="00DC7B14"/>
    <w:p w14:paraId="1BF159D1" w14:textId="3904AC26" w:rsidR="00A11A51" w:rsidRDefault="00B55748" w:rsidP="00DC7B14">
      <w:r>
        <w:t xml:space="preserve">This example will examine the first profile in the list (the </w:t>
      </w:r>
      <w:r w:rsidRPr="00142B63">
        <w:rPr>
          <w:rStyle w:val="ComputerCode"/>
        </w:rPr>
        <w:t>"Average User: Default"</w:t>
      </w:r>
      <w:r>
        <w:t>). All other profiles should be similar, only changing the settings, except case stated otherwise.</w:t>
      </w:r>
    </w:p>
    <w:p w14:paraId="034D0B3F" w14:textId="7370AD42" w:rsidR="00B55748" w:rsidRDefault="0022125F" w:rsidP="00DC7B14">
      <w:r>
        <w:t xml:space="preserve">The name of a profile is its key in the </w:t>
      </w:r>
      <w:r w:rsidRPr="0022125F">
        <w:rPr>
          <w:rStyle w:val="ComputerCode"/>
        </w:rPr>
        <w:t>PlayerProfiles</w:t>
      </w:r>
      <w:r>
        <w:t xml:space="preserve"> manager. </w:t>
      </w:r>
      <w:r w:rsidR="00B55748">
        <w:t xml:space="preserve">A player profile follows the structure of </w:t>
      </w:r>
      <w:r w:rsidR="00B55748">
        <w:fldChar w:fldCharType="begin"/>
      </w:r>
      <w:r w:rsidR="00B55748">
        <w:instrText xml:space="preserve"> REF _Ref382314547 \h </w:instrText>
      </w:r>
      <w:r w:rsidR="00B55748">
        <w:fldChar w:fldCharType="separate"/>
      </w:r>
      <w:r w:rsidR="00EA324E" w:rsidRPr="00B55748">
        <w:rPr>
          <w:b/>
        </w:rPr>
        <w:t xml:space="preserve">Listing </w:t>
      </w:r>
      <w:r w:rsidR="00EA324E">
        <w:rPr>
          <w:b/>
          <w:noProof/>
        </w:rPr>
        <w:t>35</w:t>
      </w:r>
      <w:r w:rsidR="00B55748">
        <w:fldChar w:fldCharType="end"/>
      </w:r>
      <w:r>
        <w:t xml:space="preserve">, containing four different elements: the </w:t>
      </w:r>
      <w:r w:rsidRPr="0022125F">
        <w:rPr>
          <w:rStyle w:val="ComputerCode"/>
        </w:rPr>
        <w:t>GeneralSettings</w:t>
      </w:r>
      <w:r>
        <w:t xml:space="preserve">, the </w:t>
      </w:r>
      <w:r w:rsidRPr="0022125F">
        <w:rPr>
          <w:rStyle w:val="ComputerCode"/>
        </w:rPr>
        <w:t>InputSettings</w:t>
      </w:r>
      <w:r>
        <w:t xml:space="preserve">, the </w:t>
      </w:r>
      <w:r w:rsidRPr="0022125F">
        <w:rPr>
          <w:rStyle w:val="ComputerCode"/>
        </w:rPr>
        <w:t>OutputSettings</w:t>
      </w:r>
      <w:r>
        <w:t xml:space="preserve"> and the </w:t>
      </w:r>
      <w:r w:rsidRPr="0022125F">
        <w:rPr>
          <w:rStyle w:val="ComputerCode"/>
        </w:rPr>
        <w:t>GameplaySettings</w:t>
      </w:r>
      <w:r>
        <w:t>. Each of the elements contains one or more sub-elements, which refer to another XML resource file.</w:t>
      </w:r>
    </w:p>
    <w:p w14:paraId="77DDFA79" w14:textId="2400C831" w:rsidR="00B55748" w:rsidRDefault="00B55748" w:rsidP="00B55748">
      <w:pPr>
        <w:pStyle w:val="Caption"/>
        <w:keepNext/>
        <w:jc w:val="center"/>
      </w:pPr>
      <w:bookmarkStart w:id="237" w:name="_Ref382314547"/>
      <w:bookmarkStart w:id="238" w:name="_Toc382771760"/>
      <w:r w:rsidRPr="00B55748">
        <w:rPr>
          <w:b/>
        </w:rPr>
        <w:t xml:space="preserve">Listing </w:t>
      </w:r>
      <w:r w:rsidRPr="00B55748">
        <w:rPr>
          <w:b/>
        </w:rPr>
        <w:fldChar w:fldCharType="begin"/>
      </w:r>
      <w:r w:rsidRPr="00B55748">
        <w:rPr>
          <w:b/>
        </w:rPr>
        <w:instrText xml:space="preserve"> SEQ Listing \* ARABIC </w:instrText>
      </w:r>
      <w:r w:rsidRPr="00B55748">
        <w:rPr>
          <w:b/>
        </w:rPr>
        <w:fldChar w:fldCharType="separate"/>
      </w:r>
      <w:r w:rsidR="00EA324E">
        <w:rPr>
          <w:b/>
          <w:noProof/>
        </w:rPr>
        <w:t>35</w:t>
      </w:r>
      <w:r w:rsidRPr="00B55748">
        <w:rPr>
          <w:b/>
        </w:rPr>
        <w:fldChar w:fldCharType="end"/>
      </w:r>
      <w:bookmarkEnd w:id="237"/>
      <w:r>
        <w:t>. A sample profile.</w:t>
      </w:r>
      <w:bookmarkEnd w:id="238"/>
    </w:p>
    <w:tbl>
      <w:tblPr>
        <w:tblStyle w:val="TableGrid"/>
        <w:tblW w:w="0" w:type="auto"/>
        <w:tblLook w:val="04A0" w:firstRow="1" w:lastRow="0" w:firstColumn="1" w:lastColumn="0" w:noHBand="0" w:noVBand="1"/>
      </w:tblPr>
      <w:tblGrid>
        <w:gridCol w:w="8494"/>
      </w:tblGrid>
      <w:tr w:rsidR="00213005" w:rsidRPr="00142B63" w14:paraId="3E4A9B36" w14:textId="77777777" w:rsidTr="00213005">
        <w:tc>
          <w:tcPr>
            <w:tcW w:w="8494" w:type="dxa"/>
          </w:tcPr>
          <w:p w14:paraId="4ACF9995" w14:textId="77777777" w:rsidR="00142B63" w:rsidRPr="00142B63" w:rsidRDefault="00142B63" w:rsidP="00142B63">
            <w:pPr>
              <w:rPr>
                <w:rStyle w:val="ComputerCode"/>
              </w:rPr>
            </w:pPr>
            <w:r w:rsidRPr="00142B63">
              <w:rPr>
                <w:rStyle w:val="ComputerCode"/>
              </w:rPr>
              <w:t>&lt;?xml version="1.0" encoding="UTF-8"?&gt;</w:t>
            </w:r>
          </w:p>
          <w:p w14:paraId="0BB5E251" w14:textId="77777777" w:rsidR="000B2832" w:rsidRDefault="00142B63" w:rsidP="00142B63">
            <w:pPr>
              <w:rPr>
                <w:rStyle w:val="ComputerCode"/>
              </w:rPr>
            </w:pPr>
            <w:r w:rsidRPr="00142B63">
              <w:rPr>
                <w:rStyle w:val="ComputerCode"/>
              </w:rPr>
              <w:t>&lt;PlayerProfile name="Average User: Default"</w:t>
            </w:r>
          </w:p>
          <w:p w14:paraId="1943D541" w14:textId="3A1D658A" w:rsidR="00142B63" w:rsidRPr="00142B63" w:rsidRDefault="000B2832" w:rsidP="00142B63">
            <w:pPr>
              <w:rPr>
                <w:rStyle w:val="ComputerCode"/>
              </w:rPr>
            </w:pPr>
            <w:r>
              <w:rPr>
                <w:rStyle w:val="ComputerCode"/>
              </w:rPr>
              <w:t xml:space="preserve">           </w:t>
            </w:r>
            <w:r w:rsidR="00142B63" w:rsidRPr="00142B63">
              <w:rPr>
                <w:rStyle w:val="ComputerCode"/>
              </w:rPr>
              <w:t xml:space="preserve"> resource="player_profiles/average_user/profile.xml"&gt;</w:t>
            </w:r>
          </w:p>
          <w:p w14:paraId="5A58D635" w14:textId="77777777" w:rsidR="00142B63" w:rsidRPr="00142B63" w:rsidRDefault="00142B63" w:rsidP="00142B63">
            <w:pPr>
              <w:rPr>
                <w:rStyle w:val="ComputerCode"/>
              </w:rPr>
            </w:pPr>
          </w:p>
          <w:p w14:paraId="1D1EA6EB" w14:textId="77777777" w:rsidR="00142B63" w:rsidRPr="00142B63" w:rsidRDefault="00142B63" w:rsidP="00142B63">
            <w:pPr>
              <w:rPr>
                <w:rStyle w:val="ComputerCode"/>
              </w:rPr>
            </w:pPr>
            <w:r w:rsidRPr="00142B63">
              <w:rPr>
                <w:rStyle w:val="ComputerCode"/>
              </w:rPr>
              <w:t xml:space="preserve">  &lt;GeneralSettings&gt;</w:t>
            </w:r>
          </w:p>
          <w:p w14:paraId="14CD3647" w14:textId="77777777" w:rsidR="000B2832" w:rsidRDefault="00142B63" w:rsidP="00142B63">
            <w:pPr>
              <w:rPr>
                <w:rStyle w:val="ComputerCode"/>
              </w:rPr>
            </w:pPr>
            <w:r w:rsidRPr="00142B63">
              <w:rPr>
                <w:rStyle w:val="ComputerCode"/>
              </w:rPr>
              <w:t xml:space="preserve">    &lt;Preferences </w:t>
            </w:r>
          </w:p>
          <w:p w14:paraId="3BF63BEB" w14:textId="0AE63951" w:rsidR="00142B63" w:rsidRPr="00142B63" w:rsidRDefault="000B2832" w:rsidP="00142B63">
            <w:pPr>
              <w:rPr>
                <w:rStyle w:val="ComputerCode"/>
              </w:rPr>
            </w:pPr>
            <w:r>
              <w:rPr>
                <w:rStyle w:val="ComputerCode"/>
              </w:rPr>
              <w:t xml:space="preserve">         </w:t>
            </w:r>
            <w:r w:rsidR="00142B63" w:rsidRPr="00142B63">
              <w:rPr>
                <w:rStyle w:val="ComputerCode"/>
              </w:rPr>
              <w:t>resource="player_profiles/average_user/preferences.xml"/&gt;</w:t>
            </w:r>
          </w:p>
          <w:p w14:paraId="70658933" w14:textId="77777777" w:rsidR="00142B63" w:rsidRPr="00142B63" w:rsidRDefault="00142B63" w:rsidP="00142B63">
            <w:pPr>
              <w:rPr>
                <w:rStyle w:val="ComputerCode"/>
              </w:rPr>
            </w:pPr>
            <w:r w:rsidRPr="00142B63">
              <w:rPr>
                <w:rStyle w:val="ComputerCode"/>
              </w:rPr>
              <w:t xml:space="preserve">  &lt;/GeneralSettings&gt;</w:t>
            </w:r>
          </w:p>
          <w:p w14:paraId="024D59C6" w14:textId="77777777" w:rsidR="00142B63" w:rsidRPr="00142B63" w:rsidRDefault="00142B63" w:rsidP="00142B63">
            <w:pPr>
              <w:rPr>
                <w:rStyle w:val="ComputerCode"/>
              </w:rPr>
            </w:pPr>
          </w:p>
          <w:p w14:paraId="6C79B84D" w14:textId="77777777" w:rsidR="00142B63" w:rsidRPr="00142B63" w:rsidRDefault="00142B63" w:rsidP="00142B63">
            <w:pPr>
              <w:rPr>
                <w:rStyle w:val="ComputerCode"/>
              </w:rPr>
            </w:pPr>
            <w:r w:rsidRPr="00142B63">
              <w:rPr>
                <w:rStyle w:val="ComputerCode"/>
              </w:rPr>
              <w:t xml:space="preserve">  &lt;InputSettings&gt;</w:t>
            </w:r>
          </w:p>
          <w:p w14:paraId="3D31992A" w14:textId="77777777" w:rsidR="000B2832" w:rsidRDefault="00142B63" w:rsidP="00142B63">
            <w:pPr>
              <w:rPr>
                <w:rStyle w:val="ComputerCode"/>
              </w:rPr>
            </w:pPr>
            <w:r w:rsidRPr="00142B63">
              <w:rPr>
                <w:rStyle w:val="ComputerCode"/>
              </w:rPr>
              <w:t xml:space="preserve">    &lt;Mapping </w:t>
            </w:r>
          </w:p>
          <w:p w14:paraId="637993EC" w14:textId="190D26E5" w:rsidR="00142B63" w:rsidRPr="00142B63" w:rsidRDefault="000B2832" w:rsidP="00142B63">
            <w:pPr>
              <w:rPr>
                <w:rStyle w:val="ComputerCode"/>
              </w:rPr>
            </w:pPr>
            <w:r>
              <w:rPr>
                <w:rStyle w:val="ComputerCode"/>
              </w:rPr>
              <w:t xml:space="preserve">        </w:t>
            </w:r>
            <w:r w:rsidR="00142B63" w:rsidRPr="00142B63">
              <w:rPr>
                <w:rStyle w:val="ComputerCode"/>
              </w:rPr>
              <w:t>resource="player_profiles/average_user/input_mapping.xml"/&gt;</w:t>
            </w:r>
          </w:p>
          <w:p w14:paraId="4A2CA458" w14:textId="77777777" w:rsidR="00142B63" w:rsidRPr="00142B63" w:rsidRDefault="00142B63" w:rsidP="00142B63">
            <w:pPr>
              <w:rPr>
                <w:rStyle w:val="ComputerCode"/>
              </w:rPr>
            </w:pPr>
            <w:r w:rsidRPr="00142B63">
              <w:rPr>
                <w:rStyle w:val="ComputerCode"/>
              </w:rPr>
              <w:lastRenderedPageBreak/>
              <w:t xml:space="preserve">  &lt;/InputSettings&gt;</w:t>
            </w:r>
          </w:p>
          <w:p w14:paraId="2DA9951E" w14:textId="77777777" w:rsidR="00142B63" w:rsidRPr="00142B63" w:rsidRDefault="00142B63" w:rsidP="00142B63">
            <w:pPr>
              <w:rPr>
                <w:rStyle w:val="ComputerCode"/>
              </w:rPr>
            </w:pPr>
          </w:p>
          <w:p w14:paraId="5DCA6EDF" w14:textId="77777777" w:rsidR="00142B63" w:rsidRPr="00142B63" w:rsidRDefault="00142B63" w:rsidP="00142B63">
            <w:pPr>
              <w:rPr>
                <w:rStyle w:val="ComputerCode"/>
              </w:rPr>
            </w:pPr>
            <w:r w:rsidRPr="00142B63">
              <w:rPr>
                <w:rStyle w:val="ComputerCode"/>
              </w:rPr>
              <w:t xml:space="preserve">  &lt;OutputSettings&gt;</w:t>
            </w:r>
          </w:p>
          <w:p w14:paraId="3A0C4C16" w14:textId="77777777" w:rsidR="00142B63" w:rsidRDefault="00142B63" w:rsidP="00142B63">
            <w:pPr>
              <w:rPr>
                <w:rStyle w:val="ComputerCode"/>
              </w:rPr>
            </w:pPr>
            <w:r w:rsidRPr="00142B63">
              <w:rPr>
                <w:rStyle w:val="ComputerCode"/>
              </w:rPr>
              <w:t xml:space="preserve">    &lt;PrimaryOutput type="graphical"</w:t>
            </w:r>
          </w:p>
          <w:p w14:paraId="04CFB120" w14:textId="2CC88AEB" w:rsidR="00142B63" w:rsidRPr="00142B63" w:rsidRDefault="000B2832" w:rsidP="00142B63">
            <w:pPr>
              <w:rPr>
                <w:rStyle w:val="ComputerCode"/>
              </w:rPr>
            </w:pPr>
            <w:r>
              <w:rPr>
                <w:rStyle w:val="ComputerCode"/>
              </w:rPr>
              <w:t xml:space="preserve">        </w:t>
            </w:r>
            <w:r w:rsidR="00142B63" w:rsidRPr="00142B63">
              <w:rPr>
                <w:rStyle w:val="ComputerCode"/>
              </w:rPr>
              <w:t>resource="player_profiles/average_user/graphics.xml"</w:t>
            </w:r>
          </w:p>
          <w:p w14:paraId="2ECAD6E4" w14:textId="6BF215ED" w:rsidR="00142B63" w:rsidRPr="00142B63" w:rsidRDefault="00142B63" w:rsidP="00142B63">
            <w:pPr>
              <w:rPr>
                <w:rStyle w:val="ComputerCode"/>
              </w:rPr>
            </w:pPr>
            <w:r w:rsidRPr="00142B63">
              <w:rPr>
                <w:rStyle w:val="ComputerCode"/>
              </w:rPr>
              <w:t xml:space="preserve">        events="player_profiles/average_user/graphical_events.xml"/&gt;</w:t>
            </w:r>
          </w:p>
          <w:p w14:paraId="36A2C07F" w14:textId="77777777" w:rsidR="00142B63" w:rsidRDefault="00142B63" w:rsidP="00142B63">
            <w:pPr>
              <w:rPr>
                <w:rStyle w:val="ComputerCode"/>
              </w:rPr>
            </w:pPr>
            <w:r w:rsidRPr="00142B63">
              <w:rPr>
                <w:rStyle w:val="ComputerCode"/>
              </w:rPr>
              <w:t xml:space="preserve">    &lt;SecondaryOutput type="aural"</w:t>
            </w:r>
          </w:p>
          <w:p w14:paraId="1CBF8F8C" w14:textId="34B13D5A" w:rsidR="00142B63" w:rsidRPr="00142B63" w:rsidRDefault="000B2832" w:rsidP="00142B63">
            <w:pPr>
              <w:rPr>
                <w:rStyle w:val="ComputerCode"/>
              </w:rPr>
            </w:pPr>
            <w:r>
              <w:rPr>
                <w:rStyle w:val="ComputerCode"/>
              </w:rPr>
              <w:t xml:space="preserve">        </w:t>
            </w:r>
            <w:r w:rsidR="00142B63" w:rsidRPr="00142B63">
              <w:rPr>
                <w:rStyle w:val="ComputerCode"/>
              </w:rPr>
              <w:t>resource="player_profiles/average_user/audio.xml"</w:t>
            </w:r>
          </w:p>
          <w:p w14:paraId="7BF2A54E" w14:textId="0E8B6BC2" w:rsidR="00142B63" w:rsidRPr="00142B63" w:rsidRDefault="00142B63" w:rsidP="00142B63">
            <w:pPr>
              <w:rPr>
                <w:rStyle w:val="ComputerCode"/>
              </w:rPr>
            </w:pPr>
            <w:r w:rsidRPr="00142B63">
              <w:rPr>
                <w:rStyle w:val="ComputerCode"/>
              </w:rPr>
              <w:t xml:space="preserve">        events="player_profiles/average_user/aural_events.xml"/&gt;</w:t>
            </w:r>
          </w:p>
          <w:p w14:paraId="26BC8B10" w14:textId="77777777" w:rsidR="00142B63" w:rsidRPr="00142B63" w:rsidRDefault="00142B63" w:rsidP="00142B63">
            <w:pPr>
              <w:rPr>
                <w:rStyle w:val="ComputerCode"/>
              </w:rPr>
            </w:pPr>
            <w:r w:rsidRPr="00142B63">
              <w:rPr>
                <w:rStyle w:val="ComputerCode"/>
              </w:rPr>
              <w:t xml:space="preserve">  &lt;/OutputSettings&gt;</w:t>
            </w:r>
          </w:p>
          <w:p w14:paraId="2A2FA3AE" w14:textId="77777777" w:rsidR="00142B63" w:rsidRPr="00142B63" w:rsidRDefault="00142B63" w:rsidP="00142B63">
            <w:pPr>
              <w:rPr>
                <w:rStyle w:val="ComputerCode"/>
              </w:rPr>
            </w:pPr>
          </w:p>
          <w:p w14:paraId="00A70CE7" w14:textId="77777777" w:rsidR="00142B63" w:rsidRPr="00142B63" w:rsidRDefault="00142B63" w:rsidP="00142B63">
            <w:pPr>
              <w:rPr>
                <w:rStyle w:val="ComputerCode"/>
              </w:rPr>
            </w:pPr>
            <w:r w:rsidRPr="00142B63">
              <w:rPr>
                <w:rStyle w:val="ComputerCode"/>
              </w:rPr>
              <w:t xml:space="preserve">  &lt;GameplaySettings&gt;</w:t>
            </w:r>
          </w:p>
          <w:p w14:paraId="15B19E96" w14:textId="77777777" w:rsidR="000B2832" w:rsidRDefault="00142B63" w:rsidP="00142B63">
            <w:pPr>
              <w:rPr>
                <w:rStyle w:val="ComputerCode"/>
              </w:rPr>
            </w:pPr>
            <w:r w:rsidRPr="00142B63">
              <w:rPr>
                <w:rStyle w:val="ComputerCode"/>
              </w:rPr>
              <w:t xml:space="preserve">    &lt;EntitySpecialization </w:t>
            </w:r>
          </w:p>
          <w:p w14:paraId="23A6A05C" w14:textId="3DC20BBF" w:rsidR="00142B63" w:rsidRPr="00142B63" w:rsidRDefault="000B2832" w:rsidP="00142B63">
            <w:pPr>
              <w:rPr>
                <w:rStyle w:val="ComputerCode"/>
              </w:rPr>
            </w:pPr>
            <w:r>
              <w:rPr>
                <w:rStyle w:val="ComputerCode"/>
              </w:rPr>
              <w:t xml:space="preserve">      </w:t>
            </w:r>
            <w:r w:rsidR="00142B63" w:rsidRPr="00142B63">
              <w:rPr>
                <w:rStyle w:val="ComputerCode"/>
              </w:rPr>
              <w:t>resource="player_profiles/average_user/entity/entities.xml"/&gt;</w:t>
            </w:r>
          </w:p>
          <w:p w14:paraId="58497321" w14:textId="77777777" w:rsidR="000B2832" w:rsidRDefault="00142B63" w:rsidP="00142B63">
            <w:pPr>
              <w:rPr>
                <w:rStyle w:val="ComputerCode"/>
              </w:rPr>
            </w:pPr>
            <w:r w:rsidRPr="00142B63">
              <w:rPr>
                <w:rStyle w:val="ComputerCode"/>
              </w:rPr>
              <w:t xml:space="preserve">    &lt;EventSpecializations </w:t>
            </w:r>
          </w:p>
          <w:p w14:paraId="4A62A3DE" w14:textId="6FD8A3D8" w:rsidR="00142B63" w:rsidRPr="00142B63" w:rsidRDefault="000B2832" w:rsidP="00142B63">
            <w:pPr>
              <w:rPr>
                <w:rStyle w:val="ComputerCode"/>
              </w:rPr>
            </w:pPr>
            <w:r>
              <w:rPr>
                <w:rStyle w:val="ComputerCode"/>
              </w:rPr>
              <w:t xml:space="preserve">      </w:t>
            </w:r>
            <w:r w:rsidR="00142B63" w:rsidRPr="00142B63">
              <w:rPr>
                <w:rStyle w:val="ComputerCode"/>
              </w:rPr>
              <w:t>resource="player_profiles/average_user/events/events.xml"/&gt;</w:t>
            </w:r>
          </w:p>
          <w:p w14:paraId="29FF3F7B" w14:textId="77777777" w:rsidR="00142B63" w:rsidRPr="00142B63" w:rsidRDefault="00142B63" w:rsidP="00142B63">
            <w:pPr>
              <w:rPr>
                <w:rStyle w:val="ComputerCode"/>
              </w:rPr>
            </w:pPr>
            <w:r w:rsidRPr="00142B63">
              <w:rPr>
                <w:rStyle w:val="ComputerCode"/>
              </w:rPr>
              <w:t xml:space="preserve">  &lt;/GameplaySettings&gt;</w:t>
            </w:r>
          </w:p>
          <w:p w14:paraId="40330D1A" w14:textId="77777777" w:rsidR="00142B63" w:rsidRPr="00142B63" w:rsidRDefault="00142B63" w:rsidP="00142B63">
            <w:pPr>
              <w:rPr>
                <w:rStyle w:val="ComputerCode"/>
              </w:rPr>
            </w:pPr>
          </w:p>
          <w:p w14:paraId="0F3D509F" w14:textId="018A79DD" w:rsidR="00213005" w:rsidRPr="00142B63" w:rsidRDefault="00142B63" w:rsidP="00142B63">
            <w:pPr>
              <w:rPr>
                <w:rStyle w:val="ComputerCode"/>
              </w:rPr>
            </w:pPr>
            <w:r w:rsidRPr="00142B63">
              <w:rPr>
                <w:rStyle w:val="ComputerCode"/>
              </w:rPr>
              <w:t>&lt;/PlayerProfile&gt;</w:t>
            </w:r>
          </w:p>
        </w:tc>
      </w:tr>
    </w:tbl>
    <w:p w14:paraId="4F3129FA" w14:textId="77777777" w:rsidR="00213005" w:rsidRDefault="00213005" w:rsidP="00DC7B14"/>
    <w:p w14:paraId="44B3AF18" w14:textId="76A1C08E" w:rsidR="0022125F" w:rsidRDefault="0022125F" w:rsidP="00DC7B14">
      <w:r>
        <w:t>Although all the profile content could be described into one single file, separating them into multiple resources contributes to reusing and makes it easier to create custom user profiles.</w:t>
      </w:r>
    </w:p>
    <w:p w14:paraId="0635F207" w14:textId="661D6C88" w:rsidR="00142B63" w:rsidRDefault="0022125F" w:rsidP="00DC7B14">
      <w:r>
        <w:t xml:space="preserve">The </w:t>
      </w:r>
      <w:r w:rsidRPr="0022125F">
        <w:rPr>
          <w:rStyle w:val="ComputerCode"/>
        </w:rPr>
        <w:t>GeneralSettings</w:t>
      </w:r>
      <w:r>
        <w:t xml:space="preserve"> elements describes a XML resource containing the </w:t>
      </w:r>
      <w:r w:rsidRPr="0022125F">
        <w:rPr>
          <w:rStyle w:val="ComputerCode"/>
        </w:rPr>
        <w:t>PlayerPreferences</w:t>
      </w:r>
      <w:r>
        <w:t xml:space="preserve"> data (mentioned in Section </w:t>
      </w:r>
      <w:r>
        <w:fldChar w:fldCharType="begin"/>
      </w:r>
      <w:r>
        <w:instrText xml:space="preserve"> REF _Ref382315032 \r \h </w:instrText>
      </w:r>
      <w:r>
        <w:fldChar w:fldCharType="separate"/>
      </w:r>
      <w:r w:rsidR="00EA324E">
        <w:t>4.6.2</w:t>
      </w:r>
      <w:r>
        <w:fldChar w:fldCharType="end"/>
      </w:r>
      <w:r>
        <w:t xml:space="preserve">). Currently, it is very simple; </w:t>
      </w:r>
      <w:r>
        <w:fldChar w:fldCharType="begin"/>
      </w:r>
      <w:r>
        <w:instrText xml:space="preserve"> REF _Ref382315124 \h </w:instrText>
      </w:r>
      <w:r>
        <w:fldChar w:fldCharType="separate"/>
      </w:r>
      <w:r w:rsidR="00EA324E" w:rsidRPr="0022125F">
        <w:rPr>
          <w:b/>
        </w:rPr>
        <w:t xml:space="preserve">Listing </w:t>
      </w:r>
      <w:r w:rsidR="00EA324E">
        <w:rPr>
          <w:b/>
          <w:noProof/>
        </w:rPr>
        <w:t>36</w:t>
      </w:r>
      <w:r>
        <w:fldChar w:fldCharType="end"/>
      </w:r>
      <w:r>
        <w:t xml:space="preserve"> illustrates one.</w:t>
      </w:r>
    </w:p>
    <w:p w14:paraId="1D05AC16" w14:textId="4634F9F4" w:rsidR="0022125F" w:rsidRDefault="0022125F" w:rsidP="0022125F">
      <w:pPr>
        <w:pStyle w:val="Caption"/>
        <w:keepNext/>
        <w:jc w:val="center"/>
      </w:pPr>
      <w:bookmarkStart w:id="239" w:name="_Ref382315124"/>
      <w:bookmarkStart w:id="240" w:name="_Toc382771761"/>
      <w:r w:rsidRPr="0022125F">
        <w:rPr>
          <w:b/>
        </w:rPr>
        <w:t xml:space="preserve">Listing </w:t>
      </w:r>
      <w:r w:rsidRPr="0022125F">
        <w:rPr>
          <w:b/>
        </w:rPr>
        <w:fldChar w:fldCharType="begin"/>
      </w:r>
      <w:r w:rsidRPr="0022125F">
        <w:rPr>
          <w:b/>
        </w:rPr>
        <w:instrText xml:space="preserve"> SEQ Listing \* ARABIC </w:instrText>
      </w:r>
      <w:r w:rsidRPr="0022125F">
        <w:rPr>
          <w:b/>
        </w:rPr>
        <w:fldChar w:fldCharType="separate"/>
      </w:r>
      <w:r w:rsidR="00EA324E">
        <w:rPr>
          <w:b/>
          <w:noProof/>
        </w:rPr>
        <w:t>36</w:t>
      </w:r>
      <w:r w:rsidRPr="0022125F">
        <w:rPr>
          <w:b/>
        </w:rPr>
        <w:fldChar w:fldCharType="end"/>
      </w:r>
      <w:bookmarkEnd w:id="239"/>
      <w:r w:rsidRPr="0022125F">
        <w:rPr>
          <w:b/>
        </w:rPr>
        <w:t>.</w:t>
      </w:r>
      <w:r>
        <w:t xml:space="preserve"> The general settings resource.</w:t>
      </w:r>
      <w:bookmarkEnd w:id="240"/>
    </w:p>
    <w:tbl>
      <w:tblPr>
        <w:tblStyle w:val="TableGrid"/>
        <w:tblW w:w="0" w:type="auto"/>
        <w:tblLook w:val="04A0" w:firstRow="1" w:lastRow="0" w:firstColumn="1" w:lastColumn="0" w:noHBand="0" w:noVBand="1"/>
      </w:tblPr>
      <w:tblGrid>
        <w:gridCol w:w="8494"/>
      </w:tblGrid>
      <w:tr w:rsidR="0022125F" w14:paraId="1D307E90" w14:textId="77777777" w:rsidTr="0022125F">
        <w:tc>
          <w:tcPr>
            <w:tcW w:w="8494" w:type="dxa"/>
          </w:tcPr>
          <w:p w14:paraId="6E925BD4" w14:textId="77777777" w:rsidR="0022125F" w:rsidRPr="0022125F" w:rsidRDefault="0022125F" w:rsidP="0022125F">
            <w:pPr>
              <w:rPr>
                <w:rStyle w:val="ComputerCode"/>
              </w:rPr>
            </w:pPr>
            <w:r w:rsidRPr="0022125F">
              <w:rPr>
                <w:rStyle w:val="ComputerCode"/>
              </w:rPr>
              <w:t>&lt;?xml version="1.0" encoding="UTF-8"?&gt;</w:t>
            </w:r>
          </w:p>
          <w:p w14:paraId="651296F1" w14:textId="77777777" w:rsidR="000B2832" w:rsidRDefault="0022125F" w:rsidP="0022125F">
            <w:pPr>
              <w:rPr>
                <w:rStyle w:val="ComputerCode"/>
              </w:rPr>
            </w:pPr>
            <w:r w:rsidRPr="0022125F">
              <w:rPr>
                <w:rStyle w:val="ComputerCode"/>
              </w:rPr>
              <w:t>&lt;PlayerPreferences player_name="user"</w:t>
            </w:r>
          </w:p>
          <w:p w14:paraId="7FD9C48E" w14:textId="43ED1510" w:rsidR="0022125F" w:rsidRPr="0022125F" w:rsidRDefault="000B2832" w:rsidP="0022125F">
            <w:pPr>
              <w:rPr>
                <w:rStyle w:val="ComputerCode"/>
              </w:rPr>
            </w:pPr>
            <w:r>
              <w:rPr>
                <w:rStyle w:val="ComputerCode"/>
              </w:rPr>
              <w:t xml:space="preserve">           </w:t>
            </w:r>
            <w:r w:rsidR="0022125F" w:rsidRPr="0022125F">
              <w:rPr>
                <w:rStyle w:val="ComputerCode"/>
              </w:rPr>
              <w:t xml:space="preserve"> resource="player_profiles/average_user/preferences.xml"&gt;</w:t>
            </w:r>
          </w:p>
          <w:p w14:paraId="60567531" w14:textId="77777777" w:rsidR="0022125F" w:rsidRPr="0022125F" w:rsidRDefault="0022125F" w:rsidP="0022125F">
            <w:pPr>
              <w:rPr>
                <w:rStyle w:val="ComputerCode"/>
              </w:rPr>
            </w:pPr>
            <w:r w:rsidRPr="0022125F">
              <w:rPr>
                <w:rStyle w:val="ComputerCode"/>
              </w:rPr>
              <w:t xml:space="preserve">  &lt;Language name="English" /&gt;</w:t>
            </w:r>
          </w:p>
          <w:p w14:paraId="445C1F7B" w14:textId="6FDAD182" w:rsidR="0022125F" w:rsidRDefault="0022125F" w:rsidP="0022125F">
            <w:r w:rsidRPr="0022125F">
              <w:rPr>
                <w:rStyle w:val="ComputerCode"/>
              </w:rPr>
              <w:t>&lt;/PlayerPreferences&gt;</w:t>
            </w:r>
          </w:p>
        </w:tc>
      </w:tr>
    </w:tbl>
    <w:p w14:paraId="5E92B9AD" w14:textId="77777777" w:rsidR="00142B63" w:rsidRDefault="00142B63" w:rsidP="00DC7B14"/>
    <w:p w14:paraId="189880B0" w14:textId="332BF09F" w:rsidR="0022125F" w:rsidRDefault="0022125F" w:rsidP="00DC7B14">
      <w:r>
        <w:t xml:space="preserve">Next in </w:t>
      </w:r>
      <w:r>
        <w:fldChar w:fldCharType="begin"/>
      </w:r>
      <w:r>
        <w:instrText xml:space="preserve"> REF _Ref382314547 \h </w:instrText>
      </w:r>
      <w:r>
        <w:fldChar w:fldCharType="separate"/>
      </w:r>
      <w:r w:rsidR="00EA324E" w:rsidRPr="00B55748">
        <w:rPr>
          <w:b/>
        </w:rPr>
        <w:t xml:space="preserve">Listing </w:t>
      </w:r>
      <w:r w:rsidR="00EA324E">
        <w:rPr>
          <w:b/>
          <w:noProof/>
        </w:rPr>
        <w:t>35</w:t>
      </w:r>
      <w:r>
        <w:fldChar w:fldCharType="end"/>
      </w:r>
      <w:r>
        <w:t xml:space="preserve"> comes the </w:t>
      </w:r>
      <w:r w:rsidRPr="0022125F">
        <w:rPr>
          <w:rStyle w:val="ComputerCode"/>
        </w:rPr>
        <w:t>InputSettings</w:t>
      </w:r>
      <w:r>
        <w:t xml:space="preserve">. This element describes the input mapping for the game (as briefly stated in Section </w:t>
      </w:r>
      <w:r>
        <w:fldChar w:fldCharType="begin"/>
      </w:r>
      <w:r>
        <w:instrText xml:space="preserve"> REF _Ref380412677 \r \h </w:instrText>
      </w:r>
      <w:r>
        <w:fldChar w:fldCharType="separate"/>
      </w:r>
      <w:r w:rsidR="00EA324E">
        <w:t>4.4</w:t>
      </w:r>
      <w:r>
        <w:fldChar w:fldCharType="end"/>
      </w:r>
      <w:r>
        <w:t xml:space="preserve">). An example is available at </w:t>
      </w:r>
      <w:r>
        <w:fldChar w:fldCharType="begin"/>
      </w:r>
      <w:r>
        <w:instrText xml:space="preserve"> REF _Ref382315306 \h </w:instrText>
      </w:r>
      <w:r>
        <w:fldChar w:fldCharType="separate"/>
      </w:r>
      <w:r w:rsidR="00EA324E" w:rsidRPr="0022125F">
        <w:rPr>
          <w:b/>
        </w:rPr>
        <w:t xml:space="preserve">Listing </w:t>
      </w:r>
      <w:r w:rsidR="00EA324E">
        <w:rPr>
          <w:b/>
          <w:noProof/>
        </w:rPr>
        <w:t>37</w:t>
      </w:r>
      <w:r>
        <w:fldChar w:fldCharType="end"/>
      </w:r>
      <w:r>
        <w:t>.</w:t>
      </w:r>
    </w:p>
    <w:p w14:paraId="033BACC7" w14:textId="296CC4AE" w:rsidR="0022125F" w:rsidRDefault="0022125F" w:rsidP="0022125F">
      <w:pPr>
        <w:pStyle w:val="Caption"/>
        <w:keepNext/>
        <w:jc w:val="center"/>
      </w:pPr>
      <w:bookmarkStart w:id="241" w:name="_Ref382315306"/>
      <w:bookmarkStart w:id="242" w:name="_Toc382771762"/>
      <w:r w:rsidRPr="0022125F">
        <w:rPr>
          <w:b/>
        </w:rPr>
        <w:t xml:space="preserve">Listing </w:t>
      </w:r>
      <w:r w:rsidRPr="0022125F">
        <w:rPr>
          <w:b/>
        </w:rPr>
        <w:fldChar w:fldCharType="begin"/>
      </w:r>
      <w:r w:rsidRPr="0022125F">
        <w:rPr>
          <w:b/>
        </w:rPr>
        <w:instrText xml:space="preserve"> SEQ Listing \* ARABIC </w:instrText>
      </w:r>
      <w:r w:rsidRPr="0022125F">
        <w:rPr>
          <w:b/>
        </w:rPr>
        <w:fldChar w:fldCharType="separate"/>
      </w:r>
      <w:r w:rsidR="00EA324E">
        <w:rPr>
          <w:b/>
          <w:noProof/>
        </w:rPr>
        <w:t>37</w:t>
      </w:r>
      <w:r w:rsidRPr="0022125F">
        <w:rPr>
          <w:b/>
        </w:rPr>
        <w:fldChar w:fldCharType="end"/>
      </w:r>
      <w:bookmarkEnd w:id="241"/>
      <w:r w:rsidRPr="0022125F">
        <w:rPr>
          <w:b/>
        </w:rPr>
        <w:t>.</w:t>
      </w:r>
      <w:r>
        <w:t xml:space="preserve"> Input mapping resource.</w:t>
      </w:r>
      <w:bookmarkEnd w:id="242"/>
    </w:p>
    <w:tbl>
      <w:tblPr>
        <w:tblStyle w:val="TableGrid"/>
        <w:tblW w:w="0" w:type="auto"/>
        <w:tblLook w:val="04A0" w:firstRow="1" w:lastRow="0" w:firstColumn="1" w:lastColumn="0" w:noHBand="0" w:noVBand="1"/>
      </w:tblPr>
      <w:tblGrid>
        <w:gridCol w:w="8494"/>
      </w:tblGrid>
      <w:tr w:rsidR="0022125F" w14:paraId="2009C341" w14:textId="77777777" w:rsidTr="0022125F">
        <w:tc>
          <w:tcPr>
            <w:tcW w:w="8494" w:type="dxa"/>
          </w:tcPr>
          <w:p w14:paraId="4FCA745C" w14:textId="78E608C9" w:rsidR="0022125F" w:rsidRPr="0022125F" w:rsidRDefault="0022125F" w:rsidP="0022125F">
            <w:pPr>
              <w:rPr>
                <w:rStyle w:val="ComputerCode"/>
              </w:rPr>
            </w:pPr>
            <w:r w:rsidRPr="0022125F">
              <w:rPr>
                <w:rStyle w:val="ComputerCode"/>
              </w:rPr>
              <w:t>&lt;?xml version="1.0" encoding="UTF-8"?&gt;</w:t>
            </w:r>
          </w:p>
          <w:p w14:paraId="24DED2BA" w14:textId="77777777" w:rsidR="0022125F" w:rsidRPr="0022125F" w:rsidRDefault="0022125F" w:rsidP="0022125F">
            <w:pPr>
              <w:rPr>
                <w:rStyle w:val="ComputerCode"/>
              </w:rPr>
            </w:pPr>
            <w:r w:rsidRPr="0022125F">
              <w:rPr>
                <w:rStyle w:val="ComputerCode"/>
              </w:rPr>
              <w:t>&lt;Commands resource="player_profiles/average_user/input_mapping.xml"&gt;</w:t>
            </w:r>
          </w:p>
          <w:p w14:paraId="1346F33A" w14:textId="77777777" w:rsidR="0022125F" w:rsidRPr="0022125F" w:rsidRDefault="0022125F" w:rsidP="0022125F">
            <w:pPr>
              <w:rPr>
                <w:rStyle w:val="ComputerCode"/>
              </w:rPr>
            </w:pPr>
            <w:r w:rsidRPr="0022125F">
              <w:rPr>
                <w:rStyle w:val="ComputerCode"/>
              </w:rPr>
              <w:t xml:space="preserve">  &lt;Actions&gt;</w:t>
            </w:r>
          </w:p>
          <w:p w14:paraId="23EDC0C1" w14:textId="022CB8D2" w:rsidR="0022125F" w:rsidRPr="0022125F" w:rsidRDefault="000B2832" w:rsidP="0022125F">
            <w:pPr>
              <w:rPr>
                <w:rStyle w:val="ComputerCode"/>
              </w:rPr>
            </w:pPr>
            <w:r>
              <w:rPr>
                <w:rStyle w:val="ComputerCode"/>
              </w:rPr>
              <w:t xml:space="preserve">    &lt;!-- Actions go here. --&gt;</w:t>
            </w:r>
          </w:p>
          <w:p w14:paraId="730866EE" w14:textId="77777777" w:rsidR="0022125F" w:rsidRPr="0022125F" w:rsidRDefault="0022125F" w:rsidP="0022125F">
            <w:pPr>
              <w:rPr>
                <w:rStyle w:val="ComputerCode"/>
              </w:rPr>
            </w:pPr>
            <w:r w:rsidRPr="0022125F">
              <w:rPr>
                <w:rStyle w:val="ComputerCode"/>
              </w:rPr>
              <w:t xml:space="preserve">  &lt;/Actions&gt;</w:t>
            </w:r>
          </w:p>
          <w:p w14:paraId="122AF028" w14:textId="77777777" w:rsidR="00C3748A" w:rsidRDefault="00C3748A" w:rsidP="0022125F">
            <w:pPr>
              <w:rPr>
                <w:rStyle w:val="ComputerCode"/>
              </w:rPr>
            </w:pPr>
          </w:p>
          <w:p w14:paraId="2461A8DB" w14:textId="77777777" w:rsidR="0022125F" w:rsidRPr="0022125F" w:rsidRDefault="0022125F" w:rsidP="0022125F">
            <w:pPr>
              <w:rPr>
                <w:rStyle w:val="ComputerCode"/>
              </w:rPr>
            </w:pPr>
            <w:r w:rsidRPr="0022125F">
              <w:rPr>
                <w:rStyle w:val="ComputerCode"/>
              </w:rPr>
              <w:t xml:space="preserve">  &lt;States&gt;</w:t>
            </w:r>
          </w:p>
          <w:p w14:paraId="08DFCFA4" w14:textId="77777777" w:rsidR="000B2832" w:rsidRDefault="0022125F" w:rsidP="0022125F">
            <w:pPr>
              <w:rPr>
                <w:rStyle w:val="ComputerCode"/>
              </w:rPr>
            </w:pPr>
            <w:r w:rsidRPr="0022125F">
              <w:rPr>
                <w:rStyle w:val="ComputerCode"/>
              </w:rPr>
              <w:t xml:space="preserve">    &lt;State ga</w:t>
            </w:r>
            <w:r w:rsidR="000B2832">
              <w:rPr>
                <w:rStyle w:val="ComputerCode"/>
              </w:rPr>
              <w:t>me_command_name="Player1MoveUp"</w:t>
            </w:r>
          </w:p>
          <w:p w14:paraId="51979EB7" w14:textId="24E0BE94" w:rsidR="0022125F" w:rsidRPr="0022125F" w:rsidRDefault="000B2832" w:rsidP="0022125F">
            <w:pPr>
              <w:rPr>
                <w:rStyle w:val="ComputerCode"/>
              </w:rPr>
            </w:pPr>
            <w:r>
              <w:rPr>
                <w:rStyle w:val="ComputerCode"/>
              </w:rPr>
              <w:t xml:space="preserve">           </w:t>
            </w:r>
            <w:r w:rsidR="0022125F" w:rsidRPr="0022125F">
              <w:rPr>
                <w:rStyle w:val="ComputerCode"/>
              </w:rPr>
              <w:t>device="keyboard" input_value="KC_W"/&gt;</w:t>
            </w:r>
          </w:p>
          <w:p w14:paraId="489D574E" w14:textId="77777777" w:rsidR="000B2832" w:rsidRDefault="0022125F" w:rsidP="0022125F">
            <w:pPr>
              <w:rPr>
                <w:rStyle w:val="ComputerCode"/>
              </w:rPr>
            </w:pPr>
            <w:r w:rsidRPr="0022125F">
              <w:rPr>
                <w:rStyle w:val="ComputerCode"/>
              </w:rPr>
              <w:t xml:space="preserve">    &lt;State game</w:t>
            </w:r>
            <w:r w:rsidR="000B2832">
              <w:rPr>
                <w:rStyle w:val="ComputerCode"/>
              </w:rPr>
              <w:t>_command_name="Player1MoveDown"</w:t>
            </w:r>
          </w:p>
          <w:p w14:paraId="40B0C56C" w14:textId="2D24222F" w:rsidR="0022125F" w:rsidRPr="0022125F" w:rsidRDefault="000B2832" w:rsidP="0022125F">
            <w:pPr>
              <w:rPr>
                <w:rStyle w:val="ComputerCode"/>
              </w:rPr>
            </w:pPr>
            <w:r>
              <w:rPr>
                <w:rStyle w:val="ComputerCode"/>
              </w:rPr>
              <w:t xml:space="preserve">           </w:t>
            </w:r>
            <w:r w:rsidR="0022125F" w:rsidRPr="0022125F">
              <w:rPr>
                <w:rStyle w:val="ComputerCode"/>
              </w:rPr>
              <w:t>device="keyboard" input_value="KC_S"/&gt;</w:t>
            </w:r>
          </w:p>
          <w:p w14:paraId="5E403D30" w14:textId="77777777" w:rsidR="000B2832" w:rsidRDefault="0022125F" w:rsidP="0022125F">
            <w:pPr>
              <w:rPr>
                <w:rStyle w:val="ComputerCode"/>
              </w:rPr>
            </w:pPr>
            <w:r w:rsidRPr="0022125F">
              <w:rPr>
                <w:rStyle w:val="ComputerCode"/>
              </w:rPr>
              <w:lastRenderedPageBreak/>
              <w:t xml:space="preserve">    &lt;State game_command_name="Player2MoveUp" </w:t>
            </w:r>
          </w:p>
          <w:p w14:paraId="58928C23" w14:textId="5EFB311D" w:rsidR="0022125F" w:rsidRPr="0022125F" w:rsidRDefault="000B2832" w:rsidP="0022125F">
            <w:pPr>
              <w:rPr>
                <w:rStyle w:val="ComputerCode"/>
              </w:rPr>
            </w:pPr>
            <w:r>
              <w:rPr>
                <w:rStyle w:val="ComputerCode"/>
              </w:rPr>
              <w:t xml:space="preserve">           </w:t>
            </w:r>
            <w:r w:rsidR="0022125F" w:rsidRPr="0022125F">
              <w:rPr>
                <w:rStyle w:val="ComputerCode"/>
              </w:rPr>
              <w:t>device="keyboard" input_value="KC_UP"/&gt;</w:t>
            </w:r>
          </w:p>
          <w:p w14:paraId="15E47841" w14:textId="77777777" w:rsidR="000B2832" w:rsidRDefault="0022125F" w:rsidP="0022125F">
            <w:pPr>
              <w:rPr>
                <w:rStyle w:val="ComputerCode"/>
              </w:rPr>
            </w:pPr>
            <w:r w:rsidRPr="0022125F">
              <w:rPr>
                <w:rStyle w:val="ComputerCode"/>
              </w:rPr>
              <w:t xml:space="preserve">    &lt;State game</w:t>
            </w:r>
            <w:r w:rsidR="000B2832">
              <w:rPr>
                <w:rStyle w:val="ComputerCode"/>
              </w:rPr>
              <w:t>_command_name="Player2MoveDown"</w:t>
            </w:r>
          </w:p>
          <w:p w14:paraId="0916F4A2" w14:textId="2BEC098C" w:rsidR="0022125F" w:rsidRPr="0022125F" w:rsidRDefault="000B2832" w:rsidP="0022125F">
            <w:pPr>
              <w:rPr>
                <w:rStyle w:val="ComputerCode"/>
              </w:rPr>
            </w:pPr>
            <w:r>
              <w:rPr>
                <w:rStyle w:val="ComputerCode"/>
              </w:rPr>
              <w:t xml:space="preserve">           </w:t>
            </w:r>
            <w:r w:rsidR="0022125F" w:rsidRPr="0022125F">
              <w:rPr>
                <w:rStyle w:val="ComputerCode"/>
              </w:rPr>
              <w:t>device="keyboard" input_value="KC_DOWN"/&gt;</w:t>
            </w:r>
          </w:p>
          <w:p w14:paraId="50B39D21" w14:textId="77777777" w:rsidR="0022125F" w:rsidRPr="0022125F" w:rsidRDefault="0022125F" w:rsidP="0022125F">
            <w:pPr>
              <w:rPr>
                <w:rStyle w:val="ComputerCode"/>
              </w:rPr>
            </w:pPr>
            <w:r w:rsidRPr="0022125F">
              <w:rPr>
                <w:rStyle w:val="ComputerCode"/>
              </w:rPr>
              <w:t xml:space="preserve">  &lt;/States&gt;</w:t>
            </w:r>
          </w:p>
          <w:p w14:paraId="144BF0B2" w14:textId="77777777" w:rsidR="00C3748A" w:rsidRDefault="00C3748A" w:rsidP="0022125F">
            <w:pPr>
              <w:rPr>
                <w:rStyle w:val="ComputerCode"/>
              </w:rPr>
            </w:pPr>
          </w:p>
          <w:p w14:paraId="159FD042" w14:textId="77777777" w:rsidR="0022125F" w:rsidRPr="0022125F" w:rsidRDefault="0022125F" w:rsidP="0022125F">
            <w:pPr>
              <w:rPr>
                <w:rStyle w:val="ComputerCode"/>
              </w:rPr>
            </w:pPr>
            <w:r w:rsidRPr="0022125F">
              <w:rPr>
                <w:rStyle w:val="ComputerCode"/>
              </w:rPr>
              <w:t xml:space="preserve">  &lt;Ranges&gt;</w:t>
            </w:r>
          </w:p>
          <w:p w14:paraId="2F054294" w14:textId="77BF54FF" w:rsidR="0022125F" w:rsidRPr="0022125F" w:rsidRDefault="000B2832" w:rsidP="0022125F">
            <w:pPr>
              <w:rPr>
                <w:rStyle w:val="ComputerCode"/>
              </w:rPr>
            </w:pPr>
            <w:r>
              <w:rPr>
                <w:rStyle w:val="ComputerCode"/>
              </w:rPr>
              <w:t xml:space="preserve">    &lt;!-- Actions go here. --&gt;</w:t>
            </w:r>
            <w:r w:rsidR="0022125F" w:rsidRPr="0022125F">
              <w:rPr>
                <w:rStyle w:val="ComputerCode"/>
              </w:rPr>
              <w:t xml:space="preserve">  </w:t>
            </w:r>
          </w:p>
          <w:p w14:paraId="77D7EFFE" w14:textId="77777777" w:rsidR="0022125F" w:rsidRPr="0022125F" w:rsidRDefault="0022125F" w:rsidP="0022125F">
            <w:pPr>
              <w:rPr>
                <w:rStyle w:val="ComputerCode"/>
              </w:rPr>
            </w:pPr>
            <w:r w:rsidRPr="0022125F">
              <w:rPr>
                <w:rStyle w:val="ComputerCode"/>
              </w:rPr>
              <w:t xml:space="preserve">  &lt;/Ranges&gt;</w:t>
            </w:r>
          </w:p>
          <w:p w14:paraId="559714E7" w14:textId="321EE760" w:rsidR="0022125F" w:rsidRDefault="0022125F" w:rsidP="0022125F">
            <w:r w:rsidRPr="0022125F">
              <w:rPr>
                <w:rStyle w:val="ComputerCode"/>
              </w:rPr>
              <w:t>&lt;/Commands&gt;</w:t>
            </w:r>
          </w:p>
        </w:tc>
      </w:tr>
    </w:tbl>
    <w:p w14:paraId="41CFE529" w14:textId="77777777" w:rsidR="00213005" w:rsidRDefault="00213005" w:rsidP="00DC7B14"/>
    <w:p w14:paraId="695CE6C5" w14:textId="01E16F80" w:rsidR="0022125F" w:rsidRDefault="0022125F" w:rsidP="00DC7B14">
      <w:r>
        <w:t>As this is an external configuration file, it is possible to change the device or mapping without modifying the game code. This provides greater flexibility for tailoring the game.</w:t>
      </w:r>
    </w:p>
    <w:p w14:paraId="2C0DFBB8" w14:textId="025D5510" w:rsidR="0022125F" w:rsidRDefault="0022125F" w:rsidP="00DC7B14">
      <w:r>
        <w:t xml:space="preserve">Next in </w:t>
      </w:r>
      <w:r>
        <w:fldChar w:fldCharType="begin"/>
      </w:r>
      <w:r>
        <w:instrText xml:space="preserve"> REF _Ref382314547 \h </w:instrText>
      </w:r>
      <w:r>
        <w:fldChar w:fldCharType="separate"/>
      </w:r>
      <w:r w:rsidR="00EA324E" w:rsidRPr="00B55748">
        <w:rPr>
          <w:b/>
        </w:rPr>
        <w:t xml:space="preserve">Listing </w:t>
      </w:r>
      <w:r w:rsidR="00EA324E">
        <w:rPr>
          <w:b/>
          <w:noProof/>
        </w:rPr>
        <w:t>35</w:t>
      </w:r>
      <w:r>
        <w:fldChar w:fldCharType="end"/>
      </w:r>
      <w:r>
        <w:t xml:space="preserve"> comes the </w:t>
      </w:r>
      <w:r w:rsidRPr="0022125F">
        <w:rPr>
          <w:rStyle w:val="ComputerCode"/>
        </w:rPr>
        <w:t>OutputSettings</w:t>
      </w:r>
      <w:r>
        <w:t>.</w:t>
      </w:r>
      <w:r w:rsidR="00C3748A">
        <w:t xml:space="preserve"> It provides the data for the </w:t>
      </w:r>
      <w:r w:rsidR="00C3748A">
        <w:rPr>
          <w:rStyle w:val="ComputerCode"/>
        </w:rPr>
        <w:t>Aural</w:t>
      </w:r>
      <w:r w:rsidR="00C3748A" w:rsidRPr="0022125F">
        <w:rPr>
          <w:rStyle w:val="ComputerCode"/>
        </w:rPr>
        <w:t>Preferences</w:t>
      </w:r>
      <w:r w:rsidR="00C3748A">
        <w:t xml:space="preserve"> and </w:t>
      </w:r>
      <w:r w:rsidR="00C3748A" w:rsidRPr="00C3748A">
        <w:rPr>
          <w:rStyle w:val="ComputerCode"/>
        </w:rPr>
        <w:t>GraphicalPreferences</w:t>
      </w:r>
      <w:r w:rsidR="00C3748A">
        <w:t xml:space="preserve"> (mentioned in Section </w:t>
      </w:r>
      <w:r w:rsidR="00C3748A">
        <w:fldChar w:fldCharType="begin"/>
      </w:r>
      <w:r w:rsidR="00C3748A">
        <w:instrText xml:space="preserve"> REF _Ref382315032 \r \h </w:instrText>
      </w:r>
      <w:r w:rsidR="00C3748A">
        <w:fldChar w:fldCharType="separate"/>
      </w:r>
      <w:r w:rsidR="00EA324E">
        <w:t>4.6.2</w:t>
      </w:r>
      <w:r w:rsidR="00C3748A">
        <w:fldChar w:fldCharType="end"/>
      </w:r>
      <w:r w:rsidR="00C3748A">
        <w:t>).</w:t>
      </w:r>
      <w:r>
        <w:t xml:space="preserve"> These settings define the way the game should convey its information to the player – it defines the user presentation. The elements define the desired output subsystems, which are divided in two: one for the </w:t>
      </w:r>
      <w:r w:rsidRPr="0022125F">
        <w:rPr>
          <w:rStyle w:val="ComputerCode"/>
        </w:rPr>
        <w:t>PrimaryOutput</w:t>
      </w:r>
      <w:r>
        <w:t xml:space="preserve"> and another for the </w:t>
      </w:r>
      <w:r w:rsidRPr="0022125F">
        <w:rPr>
          <w:rStyle w:val="ComputerCode"/>
        </w:rPr>
        <w:t>SecondaryOutput</w:t>
      </w:r>
      <w:r>
        <w:t>. Which subsystem will be primary or secondary depends on the user abilities.</w:t>
      </w:r>
    </w:p>
    <w:p w14:paraId="62ECE141" w14:textId="622013BD" w:rsidR="0022125F" w:rsidRDefault="0022125F" w:rsidP="00DC7B14">
      <w:r>
        <w:t xml:space="preserve">Both output system requires three attributes: its type, a configuration resource and a list of all the available events for this output. </w:t>
      </w:r>
      <w:r>
        <w:fldChar w:fldCharType="begin"/>
      </w:r>
      <w:r>
        <w:instrText xml:space="preserve"> REF _Ref382315766 \h </w:instrText>
      </w:r>
      <w:r>
        <w:fldChar w:fldCharType="separate"/>
      </w:r>
      <w:r w:rsidR="00EA324E" w:rsidRPr="0022125F">
        <w:rPr>
          <w:b/>
        </w:rPr>
        <w:t xml:space="preserve">Listing </w:t>
      </w:r>
      <w:r w:rsidR="00EA324E">
        <w:rPr>
          <w:b/>
          <w:noProof/>
        </w:rPr>
        <w:t>38</w:t>
      </w:r>
      <w:r>
        <w:fldChar w:fldCharType="end"/>
      </w:r>
      <w:r>
        <w:t xml:space="preserve"> presents the configuration for the graphics subsystem.</w:t>
      </w:r>
    </w:p>
    <w:p w14:paraId="6942DB82" w14:textId="2994A1B7" w:rsidR="0022125F" w:rsidRDefault="0022125F" w:rsidP="0022125F">
      <w:pPr>
        <w:pStyle w:val="Caption"/>
        <w:keepNext/>
        <w:jc w:val="center"/>
      </w:pPr>
      <w:bookmarkStart w:id="243" w:name="_Ref382315766"/>
      <w:bookmarkStart w:id="244" w:name="_Toc382771763"/>
      <w:r w:rsidRPr="0022125F">
        <w:rPr>
          <w:b/>
        </w:rPr>
        <w:t xml:space="preserve">Listing </w:t>
      </w:r>
      <w:r w:rsidRPr="0022125F">
        <w:rPr>
          <w:b/>
        </w:rPr>
        <w:fldChar w:fldCharType="begin"/>
      </w:r>
      <w:r w:rsidRPr="0022125F">
        <w:rPr>
          <w:b/>
        </w:rPr>
        <w:instrText xml:space="preserve"> SEQ Listing \* ARABIC </w:instrText>
      </w:r>
      <w:r w:rsidRPr="0022125F">
        <w:rPr>
          <w:b/>
        </w:rPr>
        <w:fldChar w:fldCharType="separate"/>
      </w:r>
      <w:r w:rsidR="00EA324E">
        <w:rPr>
          <w:b/>
          <w:noProof/>
        </w:rPr>
        <w:t>38</w:t>
      </w:r>
      <w:r w:rsidRPr="0022125F">
        <w:rPr>
          <w:b/>
        </w:rPr>
        <w:fldChar w:fldCharType="end"/>
      </w:r>
      <w:bookmarkEnd w:id="243"/>
      <w:r w:rsidRPr="0022125F">
        <w:rPr>
          <w:b/>
        </w:rPr>
        <w:t>.</w:t>
      </w:r>
      <w:r>
        <w:t xml:space="preserve"> The graphics subsystem configuration.</w:t>
      </w:r>
      <w:bookmarkEnd w:id="244"/>
    </w:p>
    <w:tbl>
      <w:tblPr>
        <w:tblStyle w:val="TableGrid"/>
        <w:tblW w:w="0" w:type="auto"/>
        <w:tblLook w:val="04A0" w:firstRow="1" w:lastRow="0" w:firstColumn="1" w:lastColumn="0" w:noHBand="0" w:noVBand="1"/>
      </w:tblPr>
      <w:tblGrid>
        <w:gridCol w:w="8494"/>
      </w:tblGrid>
      <w:tr w:rsidR="0022125F" w14:paraId="6B5FDB20" w14:textId="77777777" w:rsidTr="0022125F">
        <w:tc>
          <w:tcPr>
            <w:tcW w:w="8494" w:type="dxa"/>
          </w:tcPr>
          <w:p w14:paraId="129368F4" w14:textId="7A3371C7" w:rsidR="0022125F" w:rsidRPr="0022125F" w:rsidRDefault="0022125F" w:rsidP="0022125F">
            <w:pPr>
              <w:rPr>
                <w:rStyle w:val="ComputerCode"/>
              </w:rPr>
            </w:pPr>
            <w:r w:rsidRPr="0022125F">
              <w:rPr>
                <w:rStyle w:val="ComputerCode"/>
              </w:rPr>
              <w:t>&lt;?xml version="1.0" encoding="UTF-8"?&gt;</w:t>
            </w:r>
          </w:p>
          <w:p w14:paraId="3C2E1CC0" w14:textId="77777777" w:rsidR="0022125F" w:rsidRPr="0022125F" w:rsidRDefault="0022125F" w:rsidP="0022125F">
            <w:pPr>
              <w:rPr>
                <w:rStyle w:val="ComputerCode"/>
              </w:rPr>
            </w:pPr>
            <w:r w:rsidRPr="0022125F">
              <w:rPr>
                <w:rStyle w:val="ComputerCode"/>
              </w:rPr>
              <w:t>&lt;Graphics resource="player_profiles/average_user/graphics.xml"&gt;</w:t>
            </w:r>
          </w:p>
          <w:p w14:paraId="6E8EDFFA" w14:textId="77777777" w:rsidR="000B2832" w:rsidRDefault="0022125F" w:rsidP="0022125F">
            <w:pPr>
              <w:rPr>
                <w:rStyle w:val="ComputerCode"/>
              </w:rPr>
            </w:pPr>
            <w:r w:rsidRPr="0022125F">
              <w:rPr>
                <w:rStyle w:val="ComputerCode"/>
              </w:rPr>
              <w:t xml:space="preserve">  &lt;Window width="1024</w:t>
            </w:r>
            <w:r w:rsidR="000B2832">
              <w:rPr>
                <w:rStyle w:val="ComputerCode"/>
              </w:rPr>
              <w:t>" height="768"</w:t>
            </w:r>
          </w:p>
          <w:p w14:paraId="5011CFDC" w14:textId="22A0D828" w:rsidR="0022125F" w:rsidRPr="0022125F" w:rsidRDefault="000B2832" w:rsidP="0022125F">
            <w:pPr>
              <w:rPr>
                <w:rStyle w:val="ComputerCode"/>
              </w:rPr>
            </w:pPr>
            <w:r>
              <w:rPr>
                <w:rStyle w:val="ComputerCode"/>
              </w:rPr>
              <w:t xml:space="preserve">          </w:t>
            </w:r>
            <w:r w:rsidR="0022125F" w:rsidRPr="0022125F">
              <w:rPr>
                <w:rStyle w:val="ComputerCode"/>
              </w:rPr>
              <w:t>pixel_depth="32" vsync="false" fullscreen="false" /&gt;</w:t>
            </w:r>
          </w:p>
          <w:p w14:paraId="56600A28" w14:textId="77777777" w:rsidR="0022125F" w:rsidRPr="0022125F" w:rsidRDefault="0022125F" w:rsidP="0022125F">
            <w:pPr>
              <w:rPr>
                <w:rStyle w:val="ComputerCode"/>
              </w:rPr>
            </w:pPr>
            <w:r w:rsidRPr="0022125F">
              <w:rPr>
                <w:rStyle w:val="ComputerCode"/>
              </w:rPr>
              <w:t xml:space="preserve">  &lt;Renderer name="OpenGL Rendering Subsystem"/&gt;</w:t>
            </w:r>
          </w:p>
          <w:p w14:paraId="3D727533" w14:textId="77777777" w:rsidR="0022125F" w:rsidRPr="0022125F" w:rsidRDefault="0022125F" w:rsidP="0022125F">
            <w:pPr>
              <w:rPr>
                <w:rStyle w:val="ComputerCode"/>
              </w:rPr>
            </w:pPr>
            <w:r w:rsidRPr="0022125F">
              <w:rPr>
                <w:rStyle w:val="ComputerCode"/>
              </w:rPr>
              <w:t xml:space="preserve">  &lt;!-- Other options:</w:t>
            </w:r>
          </w:p>
          <w:p w14:paraId="6B07091B" w14:textId="77777777" w:rsidR="0022125F" w:rsidRPr="0022125F" w:rsidRDefault="0022125F" w:rsidP="0022125F">
            <w:pPr>
              <w:rPr>
                <w:rStyle w:val="ComputerCode"/>
              </w:rPr>
            </w:pPr>
            <w:r w:rsidRPr="0022125F">
              <w:rPr>
                <w:rStyle w:val="ComputerCode"/>
              </w:rPr>
              <w:t xml:space="preserve">       Direct3D9 Rendering Subsystem</w:t>
            </w:r>
          </w:p>
          <w:p w14:paraId="07F53A03" w14:textId="77777777" w:rsidR="0022125F" w:rsidRPr="0022125F" w:rsidRDefault="0022125F" w:rsidP="0022125F">
            <w:pPr>
              <w:rPr>
                <w:rStyle w:val="ComputerCode"/>
              </w:rPr>
            </w:pPr>
            <w:r w:rsidRPr="0022125F">
              <w:rPr>
                <w:rStyle w:val="ComputerCode"/>
              </w:rPr>
              <w:t xml:space="preserve">       Direct3D10 Rendering Subsystem</w:t>
            </w:r>
          </w:p>
          <w:p w14:paraId="65BF3976" w14:textId="77777777" w:rsidR="0022125F" w:rsidRPr="0022125F" w:rsidRDefault="0022125F" w:rsidP="0022125F">
            <w:pPr>
              <w:rPr>
                <w:rStyle w:val="ComputerCode"/>
              </w:rPr>
            </w:pPr>
            <w:r w:rsidRPr="0022125F">
              <w:rPr>
                <w:rStyle w:val="ComputerCode"/>
              </w:rPr>
              <w:t xml:space="preserve">       Direct3D11 Rendering Subsystem</w:t>
            </w:r>
          </w:p>
          <w:p w14:paraId="740C62CB" w14:textId="77777777" w:rsidR="0022125F" w:rsidRPr="0022125F" w:rsidRDefault="0022125F" w:rsidP="0022125F">
            <w:pPr>
              <w:rPr>
                <w:rStyle w:val="ComputerCode"/>
              </w:rPr>
            </w:pPr>
            <w:r w:rsidRPr="0022125F">
              <w:rPr>
                <w:rStyle w:val="ComputerCode"/>
              </w:rPr>
              <w:t xml:space="preserve">       OpenGL Rendering Subsystem</w:t>
            </w:r>
          </w:p>
          <w:p w14:paraId="1A36FA69" w14:textId="77777777" w:rsidR="0022125F" w:rsidRPr="0022125F" w:rsidRDefault="0022125F" w:rsidP="0022125F">
            <w:pPr>
              <w:rPr>
                <w:rStyle w:val="ComputerCode"/>
              </w:rPr>
            </w:pPr>
            <w:r w:rsidRPr="0022125F">
              <w:rPr>
                <w:rStyle w:val="ComputerCode"/>
              </w:rPr>
              <w:t xml:space="preserve">       OpenGL ES 1.x Rendering Subsystem</w:t>
            </w:r>
          </w:p>
          <w:p w14:paraId="4A3160F1" w14:textId="77777777" w:rsidR="0022125F" w:rsidRPr="0022125F" w:rsidRDefault="0022125F" w:rsidP="0022125F">
            <w:pPr>
              <w:rPr>
                <w:rStyle w:val="ComputerCode"/>
              </w:rPr>
            </w:pPr>
            <w:r w:rsidRPr="0022125F">
              <w:rPr>
                <w:rStyle w:val="ComputerCode"/>
              </w:rPr>
              <w:t xml:space="preserve">  --&gt;</w:t>
            </w:r>
          </w:p>
          <w:p w14:paraId="6360CC60" w14:textId="77777777" w:rsidR="0022125F" w:rsidRPr="0022125F" w:rsidRDefault="0022125F" w:rsidP="0022125F">
            <w:pPr>
              <w:rPr>
                <w:rStyle w:val="ComputerCode"/>
              </w:rPr>
            </w:pPr>
            <w:r w:rsidRPr="0022125F">
              <w:rPr>
                <w:rStyle w:val="ComputerCode"/>
              </w:rPr>
              <w:t xml:space="preserve">  &lt;Text&gt;</w:t>
            </w:r>
          </w:p>
          <w:p w14:paraId="138D5C04" w14:textId="77777777" w:rsidR="0022125F" w:rsidRPr="0022125F" w:rsidRDefault="0022125F" w:rsidP="0022125F">
            <w:pPr>
              <w:rPr>
                <w:rStyle w:val="ComputerCode"/>
              </w:rPr>
            </w:pPr>
            <w:r w:rsidRPr="0022125F">
              <w:rPr>
                <w:rStyle w:val="ComputerCode"/>
              </w:rPr>
              <w:t xml:space="preserve">    &lt;Font resource="font_name" size="10" /&gt;</w:t>
            </w:r>
          </w:p>
          <w:p w14:paraId="310FB077" w14:textId="77777777" w:rsidR="0022125F" w:rsidRPr="0022125F" w:rsidRDefault="0022125F" w:rsidP="0022125F">
            <w:pPr>
              <w:rPr>
                <w:rStyle w:val="ComputerCode"/>
              </w:rPr>
            </w:pPr>
            <w:r w:rsidRPr="0022125F">
              <w:rPr>
                <w:rStyle w:val="ComputerCode"/>
              </w:rPr>
              <w:t xml:space="preserve">    &lt;Subtitles enabled="false" /&gt;</w:t>
            </w:r>
          </w:p>
          <w:p w14:paraId="41F182BF" w14:textId="77777777" w:rsidR="0022125F" w:rsidRPr="0022125F" w:rsidRDefault="0022125F" w:rsidP="0022125F">
            <w:pPr>
              <w:rPr>
                <w:rStyle w:val="ComputerCode"/>
              </w:rPr>
            </w:pPr>
            <w:r w:rsidRPr="0022125F">
              <w:rPr>
                <w:rStyle w:val="ComputerCode"/>
              </w:rPr>
              <w:t xml:space="preserve">  &lt;/Text&gt;</w:t>
            </w:r>
          </w:p>
          <w:p w14:paraId="126FF03C" w14:textId="6931B818" w:rsidR="0022125F" w:rsidRDefault="0022125F" w:rsidP="0022125F">
            <w:r w:rsidRPr="0022125F">
              <w:rPr>
                <w:rStyle w:val="ComputerCode"/>
              </w:rPr>
              <w:t>&lt;/Graphics&gt;</w:t>
            </w:r>
          </w:p>
        </w:tc>
      </w:tr>
    </w:tbl>
    <w:p w14:paraId="6227214E" w14:textId="77777777" w:rsidR="0022125F" w:rsidRDefault="0022125F" w:rsidP="00DC7B14"/>
    <w:p w14:paraId="03A22DBA" w14:textId="32076D93" w:rsidR="0022125F" w:rsidRDefault="0022125F" w:rsidP="00DC7B14">
      <w:r>
        <w:t>Currently, it also stores the window and text rendering settings.</w:t>
      </w:r>
    </w:p>
    <w:p w14:paraId="62036D80" w14:textId="33594EEE" w:rsidR="0022125F" w:rsidRDefault="0022125F" w:rsidP="00DC7B14">
      <w:r>
        <w:fldChar w:fldCharType="begin"/>
      </w:r>
      <w:r>
        <w:instrText xml:space="preserve"> REF _Ref382315809 \h </w:instrText>
      </w:r>
      <w:r>
        <w:fldChar w:fldCharType="separate"/>
      </w:r>
      <w:r w:rsidR="00EA324E" w:rsidRPr="0022125F">
        <w:rPr>
          <w:b/>
        </w:rPr>
        <w:t xml:space="preserve">Listing </w:t>
      </w:r>
      <w:r w:rsidR="00EA324E">
        <w:rPr>
          <w:b/>
          <w:noProof/>
        </w:rPr>
        <w:t>39</w:t>
      </w:r>
      <w:r>
        <w:fldChar w:fldCharType="end"/>
      </w:r>
      <w:r>
        <w:t xml:space="preserve"> presents the audio subsystem settings. It has three sound groups: </w:t>
      </w:r>
      <w:r w:rsidRPr="0022125F">
        <w:rPr>
          <w:rStyle w:val="ComputerCode"/>
        </w:rPr>
        <w:t>Music</w:t>
      </w:r>
      <w:r>
        <w:t>, sound effects (</w:t>
      </w:r>
      <w:r w:rsidRPr="0022125F">
        <w:rPr>
          <w:rStyle w:val="ComputerCode"/>
        </w:rPr>
        <w:t>SFX</w:t>
      </w:r>
      <w:r>
        <w:t xml:space="preserve">) and </w:t>
      </w:r>
      <w:r w:rsidRPr="0022125F">
        <w:rPr>
          <w:rStyle w:val="ComputerCode"/>
        </w:rPr>
        <w:t>Speech</w:t>
      </w:r>
      <w:r>
        <w:t>. It is possible to enable or disable each of these groups and to set a default volume for the group.</w:t>
      </w:r>
    </w:p>
    <w:p w14:paraId="0939F739" w14:textId="403087CC" w:rsidR="0022125F" w:rsidRDefault="0022125F" w:rsidP="0022125F">
      <w:pPr>
        <w:pStyle w:val="Caption"/>
        <w:keepNext/>
        <w:jc w:val="center"/>
      </w:pPr>
      <w:bookmarkStart w:id="245" w:name="_Ref382315809"/>
      <w:bookmarkStart w:id="246" w:name="_Toc382771764"/>
      <w:r w:rsidRPr="0022125F">
        <w:rPr>
          <w:b/>
        </w:rPr>
        <w:lastRenderedPageBreak/>
        <w:t xml:space="preserve">Listing </w:t>
      </w:r>
      <w:r w:rsidRPr="0022125F">
        <w:rPr>
          <w:b/>
        </w:rPr>
        <w:fldChar w:fldCharType="begin"/>
      </w:r>
      <w:r w:rsidRPr="0022125F">
        <w:rPr>
          <w:b/>
        </w:rPr>
        <w:instrText xml:space="preserve"> SEQ Listing \* ARABIC </w:instrText>
      </w:r>
      <w:r w:rsidRPr="0022125F">
        <w:rPr>
          <w:b/>
        </w:rPr>
        <w:fldChar w:fldCharType="separate"/>
      </w:r>
      <w:r w:rsidR="00EA324E">
        <w:rPr>
          <w:b/>
          <w:noProof/>
        </w:rPr>
        <w:t>39</w:t>
      </w:r>
      <w:r w:rsidRPr="0022125F">
        <w:rPr>
          <w:b/>
        </w:rPr>
        <w:fldChar w:fldCharType="end"/>
      </w:r>
      <w:bookmarkEnd w:id="245"/>
      <w:r w:rsidRPr="0022125F">
        <w:rPr>
          <w:b/>
        </w:rPr>
        <w:t>.</w:t>
      </w:r>
      <w:r>
        <w:t xml:space="preserve"> The audio subsystem configuration.</w:t>
      </w:r>
      <w:bookmarkEnd w:id="246"/>
    </w:p>
    <w:tbl>
      <w:tblPr>
        <w:tblStyle w:val="TableGrid"/>
        <w:tblW w:w="0" w:type="auto"/>
        <w:tblLook w:val="04A0" w:firstRow="1" w:lastRow="0" w:firstColumn="1" w:lastColumn="0" w:noHBand="0" w:noVBand="1"/>
      </w:tblPr>
      <w:tblGrid>
        <w:gridCol w:w="8494"/>
      </w:tblGrid>
      <w:tr w:rsidR="0022125F" w14:paraId="38E06942" w14:textId="77777777" w:rsidTr="0022125F">
        <w:tc>
          <w:tcPr>
            <w:tcW w:w="8494" w:type="dxa"/>
          </w:tcPr>
          <w:p w14:paraId="29FBA9CC" w14:textId="77777777" w:rsidR="0022125F" w:rsidRPr="00C3748A" w:rsidRDefault="0022125F" w:rsidP="0022125F">
            <w:pPr>
              <w:rPr>
                <w:rStyle w:val="ComputerCode"/>
              </w:rPr>
            </w:pPr>
            <w:r w:rsidRPr="00C3748A">
              <w:rPr>
                <w:rStyle w:val="ComputerCode"/>
              </w:rPr>
              <w:t>&lt;?xml version="1.0" encoding="UTF-8"?&gt;</w:t>
            </w:r>
          </w:p>
          <w:p w14:paraId="36ADB0BB" w14:textId="77777777" w:rsidR="0022125F" w:rsidRPr="00C3748A" w:rsidRDefault="0022125F" w:rsidP="0022125F">
            <w:pPr>
              <w:rPr>
                <w:rStyle w:val="ComputerCode"/>
              </w:rPr>
            </w:pPr>
            <w:r w:rsidRPr="00C3748A">
              <w:rPr>
                <w:rStyle w:val="ComputerCode"/>
              </w:rPr>
              <w:t>&lt;Audio resource="player_profiles/average_user/audio.xml"&gt;</w:t>
            </w:r>
          </w:p>
          <w:p w14:paraId="4061C38F" w14:textId="77777777" w:rsidR="0022125F" w:rsidRPr="00C3748A" w:rsidRDefault="0022125F" w:rsidP="0022125F">
            <w:pPr>
              <w:rPr>
                <w:rStyle w:val="ComputerCode"/>
              </w:rPr>
            </w:pPr>
            <w:r w:rsidRPr="00C3748A">
              <w:rPr>
                <w:rStyle w:val="ComputerCode"/>
              </w:rPr>
              <w:t xml:space="preserve">  &lt;Settings type="stereo" /&gt;</w:t>
            </w:r>
          </w:p>
          <w:p w14:paraId="019825B0" w14:textId="77777777" w:rsidR="0022125F" w:rsidRPr="00C3748A" w:rsidRDefault="0022125F" w:rsidP="0022125F">
            <w:pPr>
              <w:rPr>
                <w:rStyle w:val="ComputerCode"/>
              </w:rPr>
            </w:pPr>
            <w:r w:rsidRPr="00C3748A">
              <w:rPr>
                <w:rStyle w:val="ComputerCode"/>
              </w:rPr>
              <w:t xml:space="preserve">  &lt;Music enabled="true" volume="1.0f" /&gt;</w:t>
            </w:r>
          </w:p>
          <w:p w14:paraId="44EA7128" w14:textId="77777777" w:rsidR="0022125F" w:rsidRPr="00C3748A" w:rsidRDefault="0022125F" w:rsidP="0022125F">
            <w:pPr>
              <w:rPr>
                <w:rStyle w:val="ComputerCode"/>
              </w:rPr>
            </w:pPr>
            <w:r w:rsidRPr="00C3748A">
              <w:rPr>
                <w:rStyle w:val="ComputerCode"/>
              </w:rPr>
              <w:t xml:space="preserve">  &lt;SFX enabled="true" volume="1.0f" /&gt;</w:t>
            </w:r>
          </w:p>
          <w:p w14:paraId="7103E96A" w14:textId="77777777" w:rsidR="0022125F" w:rsidRPr="00C3748A" w:rsidRDefault="0022125F" w:rsidP="0022125F">
            <w:pPr>
              <w:rPr>
                <w:rStyle w:val="ComputerCode"/>
              </w:rPr>
            </w:pPr>
            <w:r w:rsidRPr="00C3748A">
              <w:rPr>
                <w:rStyle w:val="ComputerCode"/>
              </w:rPr>
              <w:t xml:space="preserve">  &lt;Speech enabled="true" volume="1.0f" /&gt;</w:t>
            </w:r>
          </w:p>
          <w:p w14:paraId="56FCBCB6" w14:textId="3E1E83AA" w:rsidR="0022125F" w:rsidRDefault="0022125F" w:rsidP="0022125F">
            <w:r w:rsidRPr="00C3748A">
              <w:rPr>
                <w:rStyle w:val="ComputerCode"/>
              </w:rPr>
              <w:t>&lt;/Audio&gt;</w:t>
            </w:r>
          </w:p>
        </w:tc>
      </w:tr>
    </w:tbl>
    <w:p w14:paraId="1235A7D9" w14:textId="77777777" w:rsidR="0022125F" w:rsidRDefault="0022125F" w:rsidP="00DC7B14"/>
    <w:p w14:paraId="0435E133" w14:textId="06C79320" w:rsidR="0022125F" w:rsidRDefault="0022125F" w:rsidP="00DC7B14">
      <w:r>
        <w:t xml:space="preserve">Finally, the developers should define the </w:t>
      </w:r>
      <w:r w:rsidR="00C3748A">
        <w:t>available events for output specialization (</w:t>
      </w:r>
      <w:r>
        <w:fldChar w:fldCharType="begin"/>
      </w:r>
      <w:r>
        <w:instrText xml:space="preserve"> REF _Ref382315997 \h </w:instrText>
      </w:r>
      <w:r>
        <w:fldChar w:fldCharType="separate"/>
      </w:r>
      <w:r w:rsidR="00EA324E" w:rsidRPr="0022125F">
        <w:rPr>
          <w:b/>
        </w:rPr>
        <w:t xml:space="preserve">Listing </w:t>
      </w:r>
      <w:r w:rsidR="00EA324E">
        <w:rPr>
          <w:b/>
          <w:noProof/>
        </w:rPr>
        <w:t>40</w:t>
      </w:r>
      <w:r>
        <w:fldChar w:fldCharType="end"/>
      </w:r>
      <w:r w:rsidR="00C3748A">
        <w:t>).</w:t>
      </w:r>
    </w:p>
    <w:p w14:paraId="356DD0E4" w14:textId="6A567748" w:rsidR="0022125F" w:rsidRDefault="0022125F" w:rsidP="0022125F">
      <w:pPr>
        <w:pStyle w:val="Caption"/>
        <w:keepNext/>
        <w:jc w:val="center"/>
      </w:pPr>
      <w:bookmarkStart w:id="247" w:name="_Ref382315997"/>
      <w:bookmarkStart w:id="248" w:name="_Toc382771765"/>
      <w:r w:rsidRPr="0022125F">
        <w:rPr>
          <w:b/>
        </w:rPr>
        <w:t xml:space="preserve">Listing </w:t>
      </w:r>
      <w:r w:rsidRPr="0022125F">
        <w:rPr>
          <w:b/>
        </w:rPr>
        <w:fldChar w:fldCharType="begin"/>
      </w:r>
      <w:r w:rsidRPr="0022125F">
        <w:rPr>
          <w:b/>
        </w:rPr>
        <w:instrText xml:space="preserve"> SEQ Listing \* ARABIC </w:instrText>
      </w:r>
      <w:r w:rsidRPr="0022125F">
        <w:rPr>
          <w:b/>
        </w:rPr>
        <w:fldChar w:fldCharType="separate"/>
      </w:r>
      <w:r w:rsidR="00EA324E">
        <w:rPr>
          <w:b/>
          <w:noProof/>
        </w:rPr>
        <w:t>40</w:t>
      </w:r>
      <w:r w:rsidRPr="0022125F">
        <w:rPr>
          <w:b/>
        </w:rPr>
        <w:fldChar w:fldCharType="end"/>
      </w:r>
      <w:bookmarkEnd w:id="247"/>
      <w:r w:rsidRPr="0022125F">
        <w:rPr>
          <w:b/>
        </w:rPr>
        <w:t>.</w:t>
      </w:r>
      <w:r>
        <w:t xml:space="preserve"> A </w:t>
      </w:r>
      <w:r w:rsidR="00C3748A">
        <w:t>list of g</w:t>
      </w:r>
      <w:r>
        <w:t>ame events.</w:t>
      </w:r>
      <w:bookmarkEnd w:id="248"/>
    </w:p>
    <w:tbl>
      <w:tblPr>
        <w:tblStyle w:val="TableGrid"/>
        <w:tblW w:w="0" w:type="auto"/>
        <w:tblLook w:val="04A0" w:firstRow="1" w:lastRow="0" w:firstColumn="1" w:lastColumn="0" w:noHBand="0" w:noVBand="1"/>
      </w:tblPr>
      <w:tblGrid>
        <w:gridCol w:w="8494"/>
      </w:tblGrid>
      <w:tr w:rsidR="0022125F" w14:paraId="66A5E395" w14:textId="77777777" w:rsidTr="0022125F">
        <w:tc>
          <w:tcPr>
            <w:tcW w:w="8494" w:type="dxa"/>
          </w:tcPr>
          <w:p w14:paraId="01BBB805" w14:textId="06A9871B" w:rsidR="0022125F" w:rsidRPr="00C3748A" w:rsidRDefault="0022125F" w:rsidP="0022125F">
            <w:pPr>
              <w:rPr>
                <w:rStyle w:val="ComputerCode"/>
              </w:rPr>
            </w:pPr>
            <w:r w:rsidRPr="00C3748A">
              <w:rPr>
                <w:rStyle w:val="ComputerCode"/>
              </w:rPr>
              <w:t>&lt;?xml version="1.0" encoding="UTF-8"?&gt;</w:t>
            </w:r>
          </w:p>
          <w:p w14:paraId="198F3903" w14:textId="77777777" w:rsidR="0022125F" w:rsidRPr="00C3748A" w:rsidRDefault="0022125F" w:rsidP="0022125F">
            <w:pPr>
              <w:rPr>
                <w:rStyle w:val="ComputerCode"/>
              </w:rPr>
            </w:pPr>
          </w:p>
          <w:p w14:paraId="4EF4212C" w14:textId="77777777" w:rsidR="000B2832" w:rsidRDefault="000B2832" w:rsidP="0022125F">
            <w:pPr>
              <w:rPr>
                <w:rStyle w:val="ComputerCode"/>
              </w:rPr>
            </w:pPr>
            <w:r>
              <w:rPr>
                <w:rStyle w:val="ComputerCode"/>
              </w:rPr>
              <w:t>&lt;EventSpecialization</w:t>
            </w:r>
          </w:p>
          <w:p w14:paraId="268AED7A" w14:textId="30B0BC6D" w:rsidR="0022125F" w:rsidRPr="00C3748A" w:rsidRDefault="000B2832" w:rsidP="0022125F">
            <w:pPr>
              <w:rPr>
                <w:rStyle w:val="ComputerCode"/>
              </w:rPr>
            </w:pPr>
            <w:r>
              <w:rPr>
                <w:rStyle w:val="ComputerCode"/>
              </w:rPr>
              <w:t xml:space="preserve">     </w:t>
            </w:r>
            <w:r w:rsidR="0022125F" w:rsidRPr="00C3748A">
              <w:rPr>
                <w:rStyle w:val="ComputerCode"/>
              </w:rPr>
              <w:t>resource="player_profiles/average_user/events/</w:t>
            </w:r>
            <w:r w:rsidR="00C3748A" w:rsidRPr="00C3748A">
              <w:rPr>
                <w:rStyle w:val="ComputerCode"/>
              </w:rPr>
              <w:t xml:space="preserve"> </w:t>
            </w:r>
            <w:r w:rsidR="0022125F" w:rsidRPr="00C3748A">
              <w:rPr>
                <w:rStyle w:val="ComputerCode"/>
              </w:rPr>
              <w:t>events.xml"&gt;</w:t>
            </w:r>
          </w:p>
          <w:p w14:paraId="3AC53371" w14:textId="77777777" w:rsidR="0022125F" w:rsidRPr="00C3748A" w:rsidRDefault="0022125F" w:rsidP="0022125F">
            <w:pPr>
              <w:rPr>
                <w:rStyle w:val="ComputerCode"/>
              </w:rPr>
            </w:pPr>
          </w:p>
          <w:p w14:paraId="690A6398" w14:textId="1DF8AE40" w:rsidR="0022125F" w:rsidRPr="00C3748A" w:rsidRDefault="0022125F" w:rsidP="0022125F">
            <w:pPr>
              <w:rPr>
                <w:rStyle w:val="ComputerCode"/>
              </w:rPr>
            </w:pPr>
            <w:r w:rsidRPr="00C3748A">
              <w:rPr>
                <w:rStyle w:val="ComputerCode"/>
              </w:rPr>
              <w:t xml:space="preserve">    &lt;Event name="OnRestartGame"</w:t>
            </w:r>
            <w:r w:rsidR="00C3748A" w:rsidRPr="00C3748A">
              <w:rPr>
                <w:rStyle w:val="ComputerCode"/>
              </w:rPr>
              <w:t>/</w:t>
            </w:r>
            <w:r w:rsidRPr="00C3748A">
              <w:rPr>
                <w:rStyle w:val="ComputerCode"/>
              </w:rPr>
              <w:t>&gt;</w:t>
            </w:r>
          </w:p>
          <w:p w14:paraId="7A902408" w14:textId="01EF38EA" w:rsidR="0022125F" w:rsidRPr="00C3748A" w:rsidRDefault="0022125F" w:rsidP="0022125F">
            <w:pPr>
              <w:rPr>
                <w:rStyle w:val="ComputerCode"/>
              </w:rPr>
            </w:pPr>
            <w:r w:rsidRPr="00C3748A">
              <w:rPr>
                <w:rStyle w:val="ComputerCode"/>
              </w:rPr>
              <w:t xml:space="preserve">    &lt;Event name</w:t>
            </w:r>
            <w:r w:rsidR="00C3748A">
              <w:rPr>
                <w:rStyle w:val="ComputerCode"/>
              </w:rPr>
              <w:t>="OnPlayerScored"</w:t>
            </w:r>
            <w:r w:rsidRPr="00C3748A">
              <w:rPr>
                <w:rStyle w:val="ComputerCode"/>
              </w:rPr>
              <w:t>/&gt;</w:t>
            </w:r>
          </w:p>
          <w:p w14:paraId="06C34FA7" w14:textId="51670EFF" w:rsidR="0022125F" w:rsidRPr="00C3748A" w:rsidRDefault="0022125F" w:rsidP="0022125F">
            <w:pPr>
              <w:rPr>
                <w:rStyle w:val="ComputerCode"/>
              </w:rPr>
            </w:pPr>
            <w:r w:rsidRPr="00C3748A">
              <w:rPr>
                <w:rStyle w:val="ComputerCode"/>
              </w:rPr>
              <w:t xml:space="preserve">    &lt;Event name="OnBallWallCollision"/&gt;</w:t>
            </w:r>
          </w:p>
          <w:p w14:paraId="0DD3802E" w14:textId="79B729FF" w:rsidR="0022125F" w:rsidRPr="00C3748A" w:rsidRDefault="0022125F" w:rsidP="0022125F">
            <w:pPr>
              <w:rPr>
                <w:rStyle w:val="ComputerCode"/>
              </w:rPr>
            </w:pPr>
            <w:r w:rsidRPr="00C3748A">
              <w:rPr>
                <w:rStyle w:val="ComputerCode"/>
              </w:rPr>
              <w:t xml:space="preserve">    &lt;Event name="OnBallPaddleCollision"/&gt;</w:t>
            </w:r>
          </w:p>
          <w:p w14:paraId="05E91545" w14:textId="02D318EC" w:rsidR="0022125F" w:rsidRPr="00C3748A" w:rsidRDefault="0022125F" w:rsidP="0022125F">
            <w:pPr>
              <w:rPr>
                <w:rStyle w:val="ComputerCode"/>
              </w:rPr>
            </w:pPr>
            <w:r w:rsidRPr="00C3748A">
              <w:rPr>
                <w:rStyle w:val="ComputerCode"/>
              </w:rPr>
              <w:t xml:space="preserve">    &lt;Event name="OnPaddleWallCollision"/&gt;</w:t>
            </w:r>
          </w:p>
          <w:p w14:paraId="59E1A027" w14:textId="776FBDD1" w:rsidR="0022125F" w:rsidRPr="00C3748A" w:rsidRDefault="0022125F" w:rsidP="0022125F">
            <w:pPr>
              <w:rPr>
                <w:rStyle w:val="ComputerCode"/>
              </w:rPr>
            </w:pPr>
            <w:r w:rsidRPr="00C3748A">
              <w:rPr>
                <w:rStyle w:val="ComputerCode"/>
              </w:rPr>
              <w:t xml:space="preserve">    &lt;Event name="OnMovePaddle"/&gt;</w:t>
            </w:r>
          </w:p>
          <w:p w14:paraId="3FC9D8D3" w14:textId="14D201F4" w:rsidR="0022125F" w:rsidRPr="00C3748A" w:rsidRDefault="0022125F" w:rsidP="0022125F">
            <w:pPr>
              <w:rPr>
                <w:rStyle w:val="ComputerCode"/>
              </w:rPr>
            </w:pPr>
            <w:r w:rsidRPr="00C3748A">
              <w:rPr>
                <w:rStyle w:val="ComputerCode"/>
              </w:rPr>
              <w:t xml:space="preserve">    &lt;Event name="OnStopPaddle"/&gt;</w:t>
            </w:r>
          </w:p>
          <w:p w14:paraId="3D8FFCA1" w14:textId="77777777" w:rsidR="0022125F" w:rsidRPr="00C3748A" w:rsidRDefault="0022125F" w:rsidP="0022125F">
            <w:pPr>
              <w:rPr>
                <w:rStyle w:val="ComputerCode"/>
              </w:rPr>
            </w:pPr>
          </w:p>
          <w:p w14:paraId="57DB8E7E" w14:textId="77777777" w:rsidR="0022125F" w:rsidRPr="00C3748A" w:rsidRDefault="0022125F" w:rsidP="0022125F">
            <w:pPr>
              <w:rPr>
                <w:rStyle w:val="ComputerCode"/>
              </w:rPr>
            </w:pPr>
            <w:r w:rsidRPr="00C3748A">
              <w:rPr>
                <w:rStyle w:val="ComputerCode"/>
              </w:rPr>
              <w:t xml:space="preserve">  &lt;/Events&gt;</w:t>
            </w:r>
          </w:p>
          <w:p w14:paraId="1CF66818" w14:textId="77777777" w:rsidR="0022125F" w:rsidRPr="00C3748A" w:rsidRDefault="0022125F" w:rsidP="0022125F">
            <w:pPr>
              <w:rPr>
                <w:rStyle w:val="ComputerCode"/>
              </w:rPr>
            </w:pPr>
            <w:r w:rsidRPr="00C3748A">
              <w:rPr>
                <w:rStyle w:val="ComputerCode"/>
              </w:rPr>
              <w:t xml:space="preserve">  </w:t>
            </w:r>
          </w:p>
          <w:p w14:paraId="000BFAEC" w14:textId="34041EE9" w:rsidR="0022125F" w:rsidRDefault="0022125F" w:rsidP="0022125F">
            <w:r w:rsidRPr="00C3748A">
              <w:rPr>
                <w:rStyle w:val="ComputerCode"/>
              </w:rPr>
              <w:t>&lt;/EventSpecialization&gt;</w:t>
            </w:r>
          </w:p>
        </w:tc>
      </w:tr>
    </w:tbl>
    <w:p w14:paraId="33ADE9D9" w14:textId="77777777" w:rsidR="0022125F" w:rsidRDefault="0022125F" w:rsidP="00DC7B14"/>
    <w:p w14:paraId="2F74E2A2" w14:textId="498519ED" w:rsidR="0022125F" w:rsidRDefault="00C3748A" w:rsidP="00DC7B14">
      <w:r>
        <w:t xml:space="preserve">The final element is </w:t>
      </w:r>
      <w:r>
        <w:fldChar w:fldCharType="begin"/>
      </w:r>
      <w:r>
        <w:instrText xml:space="preserve"> REF _Ref382314547 \h </w:instrText>
      </w:r>
      <w:r>
        <w:fldChar w:fldCharType="separate"/>
      </w:r>
      <w:r w:rsidR="00EA324E" w:rsidRPr="00B55748">
        <w:rPr>
          <w:b/>
        </w:rPr>
        <w:t xml:space="preserve">Listing </w:t>
      </w:r>
      <w:r w:rsidR="00EA324E">
        <w:rPr>
          <w:b/>
          <w:noProof/>
        </w:rPr>
        <w:t>35</w:t>
      </w:r>
      <w:r>
        <w:fldChar w:fldCharType="end"/>
      </w:r>
      <w:r>
        <w:t xml:space="preserve"> is the </w:t>
      </w:r>
      <w:r w:rsidRPr="00C3748A">
        <w:rPr>
          <w:rStyle w:val="ComputerCode"/>
        </w:rPr>
        <w:t>GameplaySettings</w:t>
      </w:r>
      <w:r>
        <w:t xml:space="preserve">, which defines the data for the </w:t>
      </w:r>
      <w:r>
        <w:rPr>
          <w:rStyle w:val="ComputerCode"/>
        </w:rPr>
        <w:t>Gameplay</w:t>
      </w:r>
      <w:r w:rsidRPr="0022125F">
        <w:rPr>
          <w:rStyle w:val="ComputerCode"/>
        </w:rPr>
        <w:t>Preferences</w:t>
      </w:r>
      <w:r>
        <w:t xml:space="preserve"> (mentioned in Section </w:t>
      </w:r>
      <w:r>
        <w:fldChar w:fldCharType="begin"/>
      </w:r>
      <w:r>
        <w:instrText xml:space="preserve"> REF _Ref382315032 \r \h </w:instrText>
      </w:r>
      <w:r>
        <w:fldChar w:fldCharType="separate"/>
      </w:r>
      <w:r w:rsidR="00EA324E">
        <w:t>4.6.2</w:t>
      </w:r>
      <w:r>
        <w:fldChar w:fldCharType="end"/>
      </w:r>
      <w:r>
        <w:t xml:space="preserve">). The </w:t>
      </w:r>
      <w:r w:rsidRPr="00C3748A">
        <w:rPr>
          <w:rStyle w:val="ComputerCode"/>
        </w:rPr>
        <w:t>GameplaySettings</w:t>
      </w:r>
      <w:r>
        <w:t xml:space="preserve"> have two sub-elements: </w:t>
      </w:r>
      <w:r w:rsidRPr="00C3748A">
        <w:rPr>
          <w:rStyle w:val="ComputerCode"/>
        </w:rPr>
        <w:t>EntitySpecialization</w:t>
      </w:r>
      <w:r>
        <w:t xml:space="preserve"> and </w:t>
      </w:r>
      <w:r w:rsidRPr="00C3748A">
        <w:rPr>
          <w:rStyle w:val="ComputerCode"/>
        </w:rPr>
        <w:t>EventSpecialization</w:t>
      </w:r>
      <w:r>
        <w:t>.</w:t>
      </w:r>
    </w:p>
    <w:p w14:paraId="0DCAD8B8" w14:textId="7923CAC7" w:rsidR="00C3748A" w:rsidRDefault="00C3748A" w:rsidP="00DC7B14">
      <w:r>
        <w:t xml:space="preserve">The </w:t>
      </w:r>
      <w:r w:rsidRPr="00C3748A">
        <w:rPr>
          <w:rStyle w:val="ComputerCode"/>
        </w:rPr>
        <w:t>EntitySpecialization</w:t>
      </w:r>
      <w:r>
        <w:t xml:space="preserve"> allows to override component settings and to add output components to define the game output. An entity list definition is similar to the one in </w:t>
      </w:r>
      <w:r>
        <w:fldChar w:fldCharType="begin"/>
      </w:r>
      <w:r>
        <w:instrText xml:space="preserve"> REF _Ref382316612 \h </w:instrText>
      </w:r>
      <w:r>
        <w:fldChar w:fldCharType="separate"/>
      </w:r>
      <w:r w:rsidR="00EA324E" w:rsidRPr="00C3748A">
        <w:rPr>
          <w:b/>
        </w:rPr>
        <w:t xml:space="preserve">Listing </w:t>
      </w:r>
      <w:r w:rsidR="00EA324E">
        <w:rPr>
          <w:b/>
          <w:noProof/>
        </w:rPr>
        <w:t>41</w:t>
      </w:r>
      <w:r>
        <w:fldChar w:fldCharType="end"/>
      </w:r>
      <w:r>
        <w:t>.</w:t>
      </w:r>
    </w:p>
    <w:p w14:paraId="6B6AD7D0" w14:textId="598F7938" w:rsidR="00C3748A" w:rsidRPr="00C3748A" w:rsidRDefault="00C3748A" w:rsidP="00C3748A">
      <w:pPr>
        <w:pStyle w:val="Caption"/>
        <w:keepNext/>
        <w:jc w:val="center"/>
      </w:pPr>
      <w:bookmarkStart w:id="249" w:name="_Ref382316612"/>
      <w:bookmarkStart w:id="250" w:name="_Toc382771766"/>
      <w:r w:rsidRPr="00C3748A">
        <w:rPr>
          <w:b/>
        </w:rPr>
        <w:t xml:space="preserve">Listing </w:t>
      </w:r>
      <w:r w:rsidRPr="00C3748A">
        <w:rPr>
          <w:b/>
        </w:rPr>
        <w:fldChar w:fldCharType="begin"/>
      </w:r>
      <w:r w:rsidRPr="00C3748A">
        <w:rPr>
          <w:b/>
        </w:rPr>
        <w:instrText xml:space="preserve"> SEQ Listing \* ARABIC </w:instrText>
      </w:r>
      <w:r w:rsidRPr="00C3748A">
        <w:rPr>
          <w:b/>
        </w:rPr>
        <w:fldChar w:fldCharType="separate"/>
      </w:r>
      <w:r w:rsidR="00EA324E">
        <w:rPr>
          <w:b/>
          <w:noProof/>
        </w:rPr>
        <w:t>41</w:t>
      </w:r>
      <w:r w:rsidRPr="00C3748A">
        <w:rPr>
          <w:b/>
        </w:rPr>
        <w:fldChar w:fldCharType="end"/>
      </w:r>
      <w:bookmarkEnd w:id="249"/>
      <w:r w:rsidRPr="00C3748A">
        <w:rPr>
          <w:b/>
        </w:rPr>
        <w:t>.</w:t>
      </w:r>
      <w:r w:rsidRPr="00C3748A">
        <w:t xml:space="preserve"> A list of entities to s</w:t>
      </w:r>
      <w:r>
        <w:t>pecialize in the profile.</w:t>
      </w:r>
      <w:bookmarkEnd w:id="250"/>
    </w:p>
    <w:tbl>
      <w:tblPr>
        <w:tblStyle w:val="TableGrid"/>
        <w:tblW w:w="0" w:type="auto"/>
        <w:tblLook w:val="04A0" w:firstRow="1" w:lastRow="0" w:firstColumn="1" w:lastColumn="0" w:noHBand="0" w:noVBand="1"/>
      </w:tblPr>
      <w:tblGrid>
        <w:gridCol w:w="8494"/>
      </w:tblGrid>
      <w:tr w:rsidR="00C3748A" w14:paraId="7CB7C0B4" w14:textId="77777777" w:rsidTr="00C3748A">
        <w:tc>
          <w:tcPr>
            <w:tcW w:w="8494" w:type="dxa"/>
          </w:tcPr>
          <w:p w14:paraId="379DD6BE" w14:textId="77777777" w:rsidR="00C3748A" w:rsidRPr="00C3748A" w:rsidRDefault="00C3748A" w:rsidP="00C3748A">
            <w:pPr>
              <w:rPr>
                <w:rStyle w:val="ComputerCode"/>
              </w:rPr>
            </w:pPr>
            <w:r w:rsidRPr="00C3748A">
              <w:rPr>
                <w:rStyle w:val="ComputerCode"/>
              </w:rPr>
              <w:t>&lt;?xml version="1.0" encoding="UTF-8"?&gt;</w:t>
            </w:r>
          </w:p>
          <w:p w14:paraId="3D4401F4" w14:textId="77777777" w:rsidR="00C3748A" w:rsidRPr="00C3748A" w:rsidRDefault="00C3748A" w:rsidP="00C3748A">
            <w:pPr>
              <w:rPr>
                <w:rStyle w:val="ComputerCode"/>
              </w:rPr>
            </w:pPr>
          </w:p>
          <w:p w14:paraId="750BB9B1" w14:textId="77777777" w:rsidR="00C3748A" w:rsidRPr="00C3748A" w:rsidRDefault="00C3748A" w:rsidP="00C3748A">
            <w:pPr>
              <w:rPr>
                <w:rStyle w:val="ComputerCode"/>
              </w:rPr>
            </w:pPr>
            <w:r w:rsidRPr="00C3748A">
              <w:rPr>
                <w:rStyle w:val="ComputerCode"/>
              </w:rPr>
              <w:t>&lt;Actors resource="player_profiles/average_user/entity/entities.xml"&gt;</w:t>
            </w:r>
          </w:p>
          <w:p w14:paraId="5DDFA326" w14:textId="77777777" w:rsidR="00C3748A" w:rsidRPr="00C3748A" w:rsidRDefault="00C3748A" w:rsidP="00C3748A">
            <w:pPr>
              <w:rPr>
                <w:rStyle w:val="ComputerCode"/>
              </w:rPr>
            </w:pPr>
          </w:p>
          <w:p w14:paraId="07395C1F" w14:textId="77777777" w:rsidR="000B2832" w:rsidRDefault="00C3748A" w:rsidP="00C3748A">
            <w:pPr>
              <w:rPr>
                <w:rStyle w:val="ComputerCode"/>
              </w:rPr>
            </w:pPr>
            <w:r w:rsidRPr="00C3748A">
              <w:rPr>
                <w:rStyle w:val="ComputerCode"/>
              </w:rPr>
              <w:t xml:space="preserve">  &lt;Actor name="Ball"</w:t>
            </w:r>
          </w:p>
          <w:p w14:paraId="6782DFB7" w14:textId="2BAF4184" w:rsidR="00C3748A" w:rsidRPr="00C3748A" w:rsidRDefault="000B2832" w:rsidP="00C3748A">
            <w:pPr>
              <w:rPr>
                <w:rStyle w:val="ComputerCode"/>
              </w:rPr>
            </w:pPr>
            <w:r>
              <w:rPr>
                <w:rStyle w:val="ComputerCode"/>
              </w:rPr>
              <w:t xml:space="preserve">      </w:t>
            </w:r>
            <w:r w:rsidR="00C3748A" w:rsidRPr="00C3748A">
              <w:rPr>
                <w:rStyle w:val="ComputerCode"/>
              </w:rPr>
              <w:t xml:space="preserve"> resource="player_profiles/average_user/entity/ball.xml"/&gt;</w:t>
            </w:r>
          </w:p>
          <w:p w14:paraId="7D713007" w14:textId="77777777" w:rsidR="000B2832" w:rsidRDefault="00C3748A" w:rsidP="00C3748A">
            <w:pPr>
              <w:rPr>
                <w:rStyle w:val="ComputerCode"/>
              </w:rPr>
            </w:pPr>
            <w:r w:rsidRPr="00C3748A">
              <w:rPr>
                <w:rStyle w:val="ComputerCode"/>
              </w:rPr>
              <w:t xml:space="preserve">  &lt;Actor name="Paddle-Player1"</w:t>
            </w:r>
          </w:p>
          <w:p w14:paraId="22CD5370" w14:textId="1D2B6877" w:rsidR="00C3748A" w:rsidRPr="00C3748A" w:rsidRDefault="000B2832" w:rsidP="00C3748A">
            <w:pPr>
              <w:rPr>
                <w:rStyle w:val="ComputerCode"/>
              </w:rPr>
            </w:pPr>
            <w:r>
              <w:rPr>
                <w:rStyle w:val="ComputerCode"/>
              </w:rPr>
              <w:t xml:space="preserve"> </w:t>
            </w:r>
            <w:r w:rsidR="00C3748A" w:rsidRPr="00C3748A">
              <w:rPr>
                <w:rStyle w:val="ComputerCode"/>
              </w:rPr>
              <w:t>resource="player_profiles/average_user/entity/paddle-player1.xml"/&gt;</w:t>
            </w:r>
          </w:p>
          <w:p w14:paraId="25536337" w14:textId="77777777" w:rsidR="000B2832" w:rsidRDefault="00C3748A" w:rsidP="00C3748A">
            <w:pPr>
              <w:rPr>
                <w:rStyle w:val="ComputerCode"/>
              </w:rPr>
            </w:pPr>
            <w:r w:rsidRPr="00C3748A">
              <w:rPr>
                <w:rStyle w:val="ComputerCode"/>
              </w:rPr>
              <w:t xml:space="preserve">  &lt;Actor name="Paddle-Player2"</w:t>
            </w:r>
          </w:p>
          <w:p w14:paraId="3A06AF01" w14:textId="0B12017C" w:rsidR="00C3748A" w:rsidRPr="00C3748A" w:rsidRDefault="00C3748A" w:rsidP="00C3748A">
            <w:pPr>
              <w:rPr>
                <w:rStyle w:val="ComputerCode"/>
              </w:rPr>
            </w:pPr>
            <w:r w:rsidRPr="00C3748A">
              <w:rPr>
                <w:rStyle w:val="ComputerCode"/>
              </w:rPr>
              <w:t xml:space="preserve"> resource="player_profiles/average_user/entity/paddle-player2.xml"/&gt;</w:t>
            </w:r>
          </w:p>
          <w:p w14:paraId="4CCFB6FB" w14:textId="77777777" w:rsidR="000B2832" w:rsidRDefault="00C3748A" w:rsidP="00C3748A">
            <w:pPr>
              <w:rPr>
                <w:rStyle w:val="ComputerCode"/>
              </w:rPr>
            </w:pPr>
            <w:r w:rsidRPr="00C3748A">
              <w:rPr>
                <w:rStyle w:val="ComputerCode"/>
              </w:rPr>
              <w:lastRenderedPageBreak/>
              <w:t xml:space="preserve">  &lt;Actor name="Plane"</w:t>
            </w:r>
          </w:p>
          <w:p w14:paraId="2D747F7F" w14:textId="6D21D19B" w:rsidR="00C3748A" w:rsidRPr="00C3748A" w:rsidRDefault="000B2832" w:rsidP="00C3748A">
            <w:pPr>
              <w:rPr>
                <w:rStyle w:val="ComputerCode"/>
              </w:rPr>
            </w:pPr>
            <w:r>
              <w:rPr>
                <w:rStyle w:val="ComputerCode"/>
              </w:rPr>
              <w:t xml:space="preserve">    </w:t>
            </w:r>
            <w:r w:rsidR="00C3748A" w:rsidRPr="00C3748A">
              <w:rPr>
                <w:rStyle w:val="ComputerCode"/>
              </w:rPr>
              <w:t xml:space="preserve"> resource="player_profiles/average_user/entity/plane.xml"/&gt;</w:t>
            </w:r>
          </w:p>
          <w:p w14:paraId="45732676" w14:textId="77777777" w:rsidR="000B2832" w:rsidRDefault="00C3748A" w:rsidP="00C3748A">
            <w:pPr>
              <w:rPr>
                <w:rStyle w:val="ComputerCode"/>
              </w:rPr>
            </w:pPr>
            <w:r w:rsidRPr="00C3748A">
              <w:rPr>
                <w:rStyle w:val="ComputerCode"/>
              </w:rPr>
              <w:t xml:space="preserve">  &lt;Actor name="Wall-Bottom"</w:t>
            </w:r>
          </w:p>
          <w:p w14:paraId="694C0593" w14:textId="63505F21" w:rsidR="00C3748A" w:rsidRPr="00C3748A" w:rsidRDefault="000B2832" w:rsidP="00C3748A">
            <w:pPr>
              <w:rPr>
                <w:rStyle w:val="ComputerCode"/>
              </w:rPr>
            </w:pPr>
            <w:r>
              <w:rPr>
                <w:rStyle w:val="ComputerCode"/>
              </w:rPr>
              <w:t xml:space="preserve">   </w:t>
            </w:r>
            <w:r w:rsidR="00C3748A" w:rsidRPr="00C3748A">
              <w:rPr>
                <w:rStyle w:val="ComputerCode"/>
              </w:rPr>
              <w:t xml:space="preserve"> resource="player_profiles/average_user/entity/wall-bottom.xml"/&gt;</w:t>
            </w:r>
          </w:p>
          <w:p w14:paraId="247EBB76" w14:textId="77777777" w:rsidR="00C3748A" w:rsidRPr="00C3748A" w:rsidRDefault="00C3748A" w:rsidP="00C3748A">
            <w:pPr>
              <w:rPr>
                <w:rStyle w:val="ComputerCode"/>
              </w:rPr>
            </w:pPr>
            <w:r w:rsidRPr="00C3748A">
              <w:rPr>
                <w:rStyle w:val="ComputerCode"/>
              </w:rPr>
              <w:t xml:space="preserve">  &lt;Actor name="Wall-Left" resource="player_profiles/average_user/entity/wall-left.xml"/&gt;</w:t>
            </w:r>
          </w:p>
          <w:p w14:paraId="1D5E6037" w14:textId="77777777" w:rsidR="000B2832" w:rsidRDefault="00C3748A" w:rsidP="00C3748A">
            <w:pPr>
              <w:rPr>
                <w:rStyle w:val="ComputerCode"/>
              </w:rPr>
            </w:pPr>
            <w:r w:rsidRPr="00C3748A">
              <w:rPr>
                <w:rStyle w:val="ComputerCode"/>
              </w:rPr>
              <w:t xml:space="preserve">  &lt;Actor name="Wall-Right"</w:t>
            </w:r>
          </w:p>
          <w:p w14:paraId="2CEA564A" w14:textId="690EEBF5" w:rsidR="00C3748A" w:rsidRPr="00C3748A" w:rsidRDefault="000B2832" w:rsidP="00C3748A">
            <w:pPr>
              <w:rPr>
                <w:rStyle w:val="ComputerCode"/>
              </w:rPr>
            </w:pPr>
            <w:r>
              <w:rPr>
                <w:rStyle w:val="ComputerCode"/>
              </w:rPr>
              <w:t xml:space="preserve">   </w:t>
            </w:r>
            <w:r w:rsidR="00C3748A" w:rsidRPr="00C3748A">
              <w:rPr>
                <w:rStyle w:val="ComputerCode"/>
              </w:rPr>
              <w:t xml:space="preserve"> resource="player_profiles/average_user/entity/wall-right.xml"/&gt;</w:t>
            </w:r>
          </w:p>
          <w:p w14:paraId="7C7F14C7" w14:textId="77777777" w:rsidR="000B2832" w:rsidRDefault="00C3748A" w:rsidP="00C3748A">
            <w:pPr>
              <w:rPr>
                <w:rStyle w:val="ComputerCode"/>
              </w:rPr>
            </w:pPr>
            <w:r w:rsidRPr="00C3748A">
              <w:rPr>
                <w:rStyle w:val="ComputerCode"/>
              </w:rPr>
              <w:t xml:space="preserve">  &lt;Actor name="Wall-Top"</w:t>
            </w:r>
          </w:p>
          <w:p w14:paraId="34FD261B" w14:textId="545341A3" w:rsidR="00C3748A" w:rsidRPr="00C3748A" w:rsidRDefault="000B2832" w:rsidP="00C3748A">
            <w:pPr>
              <w:rPr>
                <w:rStyle w:val="ComputerCode"/>
              </w:rPr>
            </w:pPr>
            <w:r>
              <w:rPr>
                <w:rStyle w:val="ComputerCode"/>
              </w:rPr>
              <w:t xml:space="preserve">   </w:t>
            </w:r>
            <w:r w:rsidR="00C3748A" w:rsidRPr="00C3748A">
              <w:rPr>
                <w:rStyle w:val="ComputerCode"/>
              </w:rPr>
              <w:t xml:space="preserve"> resource="player_profiles/average_user/entity/wall-top.xml"/&gt;</w:t>
            </w:r>
          </w:p>
          <w:p w14:paraId="6EABAFC0" w14:textId="77777777" w:rsidR="00C3748A" w:rsidRPr="00C3748A" w:rsidRDefault="00C3748A" w:rsidP="00C3748A">
            <w:pPr>
              <w:rPr>
                <w:rStyle w:val="ComputerCode"/>
              </w:rPr>
            </w:pPr>
            <w:r w:rsidRPr="00C3748A">
              <w:rPr>
                <w:rStyle w:val="ComputerCode"/>
              </w:rPr>
              <w:t xml:space="preserve">  </w:t>
            </w:r>
          </w:p>
          <w:p w14:paraId="03B61E5E" w14:textId="4B823FB3" w:rsidR="00C3748A" w:rsidRDefault="00C3748A" w:rsidP="00C3748A">
            <w:r w:rsidRPr="00C3748A">
              <w:rPr>
                <w:rStyle w:val="ComputerCode"/>
              </w:rPr>
              <w:t>&lt;/Actors&gt;</w:t>
            </w:r>
          </w:p>
        </w:tc>
      </w:tr>
    </w:tbl>
    <w:p w14:paraId="3602CDB3" w14:textId="77777777" w:rsidR="00C3748A" w:rsidRDefault="00C3748A" w:rsidP="00DC7B14"/>
    <w:p w14:paraId="35D78A2A" w14:textId="10DAE11E" w:rsidR="00C3748A" w:rsidRDefault="00C3748A" w:rsidP="00DC7B14">
      <w:r>
        <w:fldChar w:fldCharType="begin"/>
      </w:r>
      <w:r>
        <w:instrText xml:space="preserve"> REF _Ref382316690 \h </w:instrText>
      </w:r>
      <w:r>
        <w:fldChar w:fldCharType="separate"/>
      </w:r>
      <w:r w:rsidR="00EA324E" w:rsidRPr="00C3748A">
        <w:rPr>
          <w:b/>
        </w:rPr>
        <w:t xml:space="preserve">Listing </w:t>
      </w:r>
      <w:r w:rsidR="00EA324E">
        <w:rPr>
          <w:b/>
          <w:noProof/>
        </w:rPr>
        <w:t>42</w:t>
      </w:r>
      <w:r>
        <w:fldChar w:fldCharType="end"/>
      </w:r>
      <w:r>
        <w:t xml:space="preserve"> illustrated a specialization for the actor of </w:t>
      </w:r>
      <w:r>
        <w:fldChar w:fldCharType="begin"/>
      </w:r>
      <w:r>
        <w:instrText xml:space="preserve"> REF _Ref382293307 \h </w:instrText>
      </w:r>
      <w:r>
        <w:fldChar w:fldCharType="separate"/>
      </w:r>
      <w:r w:rsidR="00EA324E" w:rsidRPr="00A4284C">
        <w:rPr>
          <w:b/>
        </w:rPr>
        <w:t xml:space="preserve">Listing </w:t>
      </w:r>
      <w:r w:rsidR="00EA324E">
        <w:rPr>
          <w:b/>
          <w:noProof/>
        </w:rPr>
        <w:t>28</w:t>
      </w:r>
      <w:r>
        <w:fldChar w:fldCharType="end"/>
      </w:r>
      <w:r>
        <w:t xml:space="preserve">. The specialization keep all the original components the actor already has and adds the new ones (in this case, the </w:t>
      </w:r>
      <w:r w:rsidRPr="00C3748A">
        <w:rPr>
          <w:rStyle w:val="ComputerCode"/>
        </w:rPr>
        <w:t>OgreGraphicalComponent</w:t>
      </w:r>
      <w:r>
        <w:t xml:space="preserve"> and the </w:t>
      </w:r>
      <w:r w:rsidRPr="00C3748A">
        <w:rPr>
          <w:rStyle w:val="ComputerCode"/>
        </w:rPr>
        <w:t>OpenALSoftAudioComponent</w:t>
      </w:r>
      <w:r>
        <w:t xml:space="preserve">). If there are redefinition for existing components, its data is overridden. This is the case of the </w:t>
      </w:r>
      <w:r w:rsidRPr="00C3748A">
        <w:rPr>
          <w:rStyle w:val="ComputerCode"/>
        </w:rPr>
        <w:t>TransformableComponent</w:t>
      </w:r>
      <w:r>
        <w:t>, which had its scale increased (from 1.0 to 3.0).</w:t>
      </w:r>
    </w:p>
    <w:p w14:paraId="0C6D0FAA" w14:textId="2AA3D22C" w:rsidR="00C3748A" w:rsidRDefault="00C3748A" w:rsidP="00C3748A">
      <w:pPr>
        <w:pStyle w:val="Caption"/>
        <w:keepNext/>
        <w:jc w:val="center"/>
      </w:pPr>
      <w:bookmarkStart w:id="251" w:name="_Ref382316690"/>
      <w:bookmarkStart w:id="252" w:name="_Toc382771767"/>
      <w:r w:rsidRPr="00C3748A">
        <w:rPr>
          <w:b/>
        </w:rPr>
        <w:t xml:space="preserve">Listing </w:t>
      </w:r>
      <w:r w:rsidRPr="00C3748A">
        <w:rPr>
          <w:b/>
        </w:rPr>
        <w:fldChar w:fldCharType="begin"/>
      </w:r>
      <w:r w:rsidRPr="00C3748A">
        <w:rPr>
          <w:b/>
        </w:rPr>
        <w:instrText xml:space="preserve"> SEQ Listing \* ARABIC </w:instrText>
      </w:r>
      <w:r w:rsidRPr="00C3748A">
        <w:rPr>
          <w:b/>
        </w:rPr>
        <w:fldChar w:fldCharType="separate"/>
      </w:r>
      <w:r w:rsidR="00EA324E">
        <w:rPr>
          <w:b/>
          <w:noProof/>
        </w:rPr>
        <w:t>42</w:t>
      </w:r>
      <w:r w:rsidRPr="00C3748A">
        <w:rPr>
          <w:b/>
        </w:rPr>
        <w:fldChar w:fldCharType="end"/>
      </w:r>
      <w:bookmarkEnd w:id="251"/>
      <w:r w:rsidRPr="00C3748A">
        <w:rPr>
          <w:b/>
        </w:rPr>
        <w:t>.</w:t>
      </w:r>
      <w:r>
        <w:t xml:space="preserve"> A specialized actor.</w:t>
      </w:r>
      <w:bookmarkEnd w:id="252"/>
    </w:p>
    <w:tbl>
      <w:tblPr>
        <w:tblStyle w:val="TableGrid"/>
        <w:tblW w:w="0" w:type="auto"/>
        <w:tblLook w:val="04A0" w:firstRow="1" w:lastRow="0" w:firstColumn="1" w:lastColumn="0" w:noHBand="0" w:noVBand="1"/>
      </w:tblPr>
      <w:tblGrid>
        <w:gridCol w:w="8494"/>
      </w:tblGrid>
      <w:tr w:rsidR="00C3748A" w14:paraId="28824D26" w14:textId="77777777" w:rsidTr="00C3748A">
        <w:tc>
          <w:tcPr>
            <w:tcW w:w="8494" w:type="dxa"/>
          </w:tcPr>
          <w:p w14:paraId="4196E99A" w14:textId="77777777" w:rsidR="00C3748A" w:rsidRPr="00C3748A" w:rsidRDefault="00C3748A" w:rsidP="00C3748A">
            <w:pPr>
              <w:rPr>
                <w:rStyle w:val="ComputerCode"/>
              </w:rPr>
            </w:pPr>
            <w:r w:rsidRPr="00C3748A">
              <w:rPr>
                <w:rStyle w:val="ComputerCode"/>
              </w:rPr>
              <w:t>&lt;?xml version="1.0" encoding="UTF-8"?&gt;</w:t>
            </w:r>
          </w:p>
          <w:p w14:paraId="558C96E8" w14:textId="77777777" w:rsidR="00C3748A" w:rsidRPr="00C3748A" w:rsidRDefault="00C3748A" w:rsidP="00C3748A">
            <w:pPr>
              <w:rPr>
                <w:rStyle w:val="ComputerCode"/>
              </w:rPr>
            </w:pPr>
          </w:p>
          <w:p w14:paraId="1909FEA8" w14:textId="77777777" w:rsidR="000B2832" w:rsidRDefault="00C3748A" w:rsidP="00C3748A">
            <w:pPr>
              <w:rPr>
                <w:rStyle w:val="ComputerCode"/>
              </w:rPr>
            </w:pPr>
            <w:r w:rsidRPr="00C3748A">
              <w:rPr>
                <w:rStyle w:val="ComputerCode"/>
              </w:rPr>
              <w:t>&lt;Actor type="Ball"</w:t>
            </w:r>
          </w:p>
          <w:p w14:paraId="0D861395" w14:textId="240DC90E" w:rsidR="00C3748A" w:rsidRPr="00C3748A" w:rsidRDefault="000B2832" w:rsidP="00C3748A">
            <w:pPr>
              <w:rPr>
                <w:rStyle w:val="ComputerCode"/>
              </w:rPr>
            </w:pPr>
            <w:r>
              <w:rPr>
                <w:rStyle w:val="ComputerCode"/>
              </w:rPr>
              <w:t xml:space="preserve">      </w:t>
            </w:r>
            <w:r w:rsidR="00C3748A" w:rsidRPr="00C3748A">
              <w:rPr>
                <w:rStyle w:val="ComputerCode"/>
              </w:rPr>
              <w:t xml:space="preserve"> resource="player_profiles/average_user/entity/ball.xml"&gt;</w:t>
            </w:r>
          </w:p>
          <w:p w14:paraId="52F9537B" w14:textId="77777777" w:rsidR="00C3748A" w:rsidRDefault="00C3748A" w:rsidP="00C3748A">
            <w:pPr>
              <w:rPr>
                <w:rStyle w:val="ComputerCode"/>
              </w:rPr>
            </w:pPr>
          </w:p>
          <w:p w14:paraId="58D2F16B" w14:textId="77777777" w:rsidR="00C3748A" w:rsidRPr="004D6EAD" w:rsidRDefault="00C3748A" w:rsidP="00C3748A">
            <w:pPr>
              <w:rPr>
                <w:rStyle w:val="ComputerCode"/>
              </w:rPr>
            </w:pPr>
            <w:r w:rsidRPr="004D6EAD">
              <w:rPr>
                <w:rStyle w:val="ComputerCode"/>
              </w:rPr>
              <w:t xml:space="preserve">  &lt;TransformableComponent&gt;</w:t>
            </w:r>
          </w:p>
          <w:p w14:paraId="2F848225" w14:textId="77777777" w:rsidR="00C3748A" w:rsidRPr="004D6EAD" w:rsidRDefault="00C3748A" w:rsidP="00C3748A">
            <w:pPr>
              <w:rPr>
                <w:rStyle w:val="ComputerCode"/>
              </w:rPr>
            </w:pPr>
            <w:r>
              <w:rPr>
                <w:rStyle w:val="ComputerCode"/>
              </w:rPr>
              <w:t xml:space="preserve">    &lt;Position x="0.0f" y="5</w:t>
            </w:r>
            <w:r w:rsidRPr="004D6EAD">
              <w:rPr>
                <w:rStyle w:val="ComputerCode"/>
              </w:rPr>
              <w:t>0.0f" z="0.0f"/&gt;</w:t>
            </w:r>
          </w:p>
          <w:p w14:paraId="09818AFA" w14:textId="77777777" w:rsidR="00C3748A" w:rsidRPr="004D6EAD" w:rsidRDefault="00C3748A" w:rsidP="00C3748A">
            <w:pPr>
              <w:rPr>
                <w:rStyle w:val="ComputerCode"/>
              </w:rPr>
            </w:pPr>
            <w:r w:rsidRPr="004D6EAD">
              <w:rPr>
                <w:rStyle w:val="ComputerCode"/>
              </w:rPr>
              <w:t xml:space="preserve">    &lt;!-- YXZ order (yaw, pitch, roll) --&gt;</w:t>
            </w:r>
          </w:p>
          <w:p w14:paraId="49BD61E0" w14:textId="77777777" w:rsidR="00C3748A" w:rsidRPr="004D6EAD" w:rsidRDefault="00C3748A" w:rsidP="00C3748A">
            <w:pPr>
              <w:rPr>
                <w:rStyle w:val="ComputerCode"/>
              </w:rPr>
            </w:pPr>
            <w:r w:rsidRPr="004D6EAD">
              <w:rPr>
                <w:rStyle w:val="ComputerCode"/>
              </w:rPr>
              <w:t xml:space="preserve">    &lt;Rotation yaw="0.0f" pitch="0.0f" roll="0.0f"/&gt;</w:t>
            </w:r>
          </w:p>
          <w:p w14:paraId="0160AC0A" w14:textId="65E7FE4B" w:rsidR="00C3748A" w:rsidRPr="004D6EAD" w:rsidRDefault="00C3748A" w:rsidP="00C3748A">
            <w:pPr>
              <w:rPr>
                <w:rStyle w:val="ComputerCode"/>
              </w:rPr>
            </w:pPr>
            <w:r>
              <w:rPr>
                <w:rStyle w:val="ComputerCode"/>
              </w:rPr>
              <w:t xml:space="preserve">    &lt;Scale x="3.0f" y ="3.0f" z="3</w:t>
            </w:r>
            <w:r w:rsidRPr="004D6EAD">
              <w:rPr>
                <w:rStyle w:val="ComputerCode"/>
              </w:rPr>
              <w:t>.0"/&gt;</w:t>
            </w:r>
          </w:p>
          <w:p w14:paraId="74B4B10E" w14:textId="77777777" w:rsidR="00C3748A" w:rsidRPr="004D6EAD" w:rsidRDefault="00C3748A" w:rsidP="00C3748A">
            <w:pPr>
              <w:rPr>
                <w:rStyle w:val="ComputerCode"/>
              </w:rPr>
            </w:pPr>
            <w:r w:rsidRPr="004D6EAD">
              <w:rPr>
                <w:rStyle w:val="ComputerCode"/>
              </w:rPr>
              <w:t xml:space="preserve">  &lt;/TransformableComponent&gt;</w:t>
            </w:r>
          </w:p>
          <w:p w14:paraId="192C700A" w14:textId="77777777" w:rsidR="00C3748A" w:rsidRPr="00C3748A" w:rsidRDefault="00C3748A" w:rsidP="00C3748A">
            <w:pPr>
              <w:rPr>
                <w:rStyle w:val="ComputerCode"/>
              </w:rPr>
            </w:pPr>
          </w:p>
          <w:p w14:paraId="3497FDCD" w14:textId="77777777" w:rsidR="00C3748A" w:rsidRPr="00C3748A" w:rsidRDefault="00C3748A" w:rsidP="00C3748A">
            <w:pPr>
              <w:rPr>
                <w:rStyle w:val="ComputerCode"/>
              </w:rPr>
            </w:pPr>
            <w:r w:rsidRPr="00C3748A">
              <w:rPr>
                <w:rStyle w:val="ComputerCode"/>
              </w:rPr>
              <w:t xml:space="preserve">  &lt;OgreGraphicalComponent&gt;</w:t>
            </w:r>
          </w:p>
          <w:p w14:paraId="45F05E50" w14:textId="77777777" w:rsidR="00C3748A" w:rsidRPr="00C3748A" w:rsidRDefault="00C3748A" w:rsidP="00C3748A">
            <w:pPr>
              <w:rPr>
                <w:rStyle w:val="ComputerCode"/>
              </w:rPr>
            </w:pPr>
            <w:r w:rsidRPr="00C3748A">
              <w:rPr>
                <w:rStyle w:val="ComputerCode"/>
              </w:rPr>
              <w:t xml:space="preserve">    &lt;NodeName n="Ball-Graphics" /&gt;</w:t>
            </w:r>
          </w:p>
          <w:p w14:paraId="26ED5B00" w14:textId="77777777" w:rsidR="00C3748A" w:rsidRPr="00C3748A" w:rsidRDefault="00C3748A" w:rsidP="00C3748A">
            <w:pPr>
              <w:rPr>
                <w:rStyle w:val="ComputerCode"/>
              </w:rPr>
            </w:pPr>
            <w:r w:rsidRPr="00C3748A">
              <w:rPr>
                <w:rStyle w:val="ComputerCode"/>
              </w:rPr>
              <w:t xml:space="preserve">    &lt;MeshFileName m="sphere.mesh" /&gt;</w:t>
            </w:r>
          </w:p>
          <w:p w14:paraId="7AC8E5B0" w14:textId="77777777" w:rsidR="00C3748A" w:rsidRPr="00C3748A" w:rsidRDefault="00C3748A" w:rsidP="00C3748A">
            <w:pPr>
              <w:rPr>
                <w:rStyle w:val="ComputerCode"/>
              </w:rPr>
            </w:pPr>
            <w:r w:rsidRPr="00C3748A">
              <w:rPr>
                <w:rStyle w:val="ComputerCode"/>
              </w:rPr>
              <w:t xml:space="preserve">    &lt;MaterialFileName n="" /&gt;</w:t>
            </w:r>
          </w:p>
          <w:p w14:paraId="08209736" w14:textId="77777777" w:rsidR="00C3748A" w:rsidRPr="00C3748A" w:rsidRDefault="00C3748A" w:rsidP="00C3748A">
            <w:pPr>
              <w:rPr>
                <w:rStyle w:val="ComputerCode"/>
              </w:rPr>
            </w:pPr>
            <w:r w:rsidRPr="00C3748A">
              <w:rPr>
                <w:rStyle w:val="ComputerCode"/>
              </w:rPr>
              <w:t xml:space="preserve">  &lt;/OgreGraphicalComponent&gt;</w:t>
            </w:r>
          </w:p>
          <w:p w14:paraId="6555B946" w14:textId="77777777" w:rsidR="00C3748A" w:rsidRPr="00C3748A" w:rsidRDefault="00C3748A" w:rsidP="00C3748A">
            <w:pPr>
              <w:rPr>
                <w:rStyle w:val="ComputerCode"/>
              </w:rPr>
            </w:pPr>
            <w:r w:rsidRPr="00C3748A">
              <w:rPr>
                <w:rStyle w:val="ComputerCode"/>
              </w:rPr>
              <w:t xml:space="preserve">  </w:t>
            </w:r>
          </w:p>
          <w:p w14:paraId="24B19749" w14:textId="77777777" w:rsidR="00C3748A" w:rsidRPr="00C3748A" w:rsidRDefault="00C3748A" w:rsidP="00C3748A">
            <w:pPr>
              <w:rPr>
                <w:rStyle w:val="ComputerCode"/>
              </w:rPr>
            </w:pPr>
            <w:r w:rsidRPr="00C3748A">
              <w:rPr>
                <w:rStyle w:val="ComputerCode"/>
              </w:rPr>
              <w:t xml:space="preserve">  &lt;OpenALSoftAudioComponent&gt;</w:t>
            </w:r>
          </w:p>
          <w:p w14:paraId="4C0591BA" w14:textId="77777777" w:rsidR="00C3748A" w:rsidRPr="00C3748A" w:rsidRDefault="00C3748A" w:rsidP="00C3748A">
            <w:pPr>
              <w:rPr>
                <w:rStyle w:val="ComputerCode"/>
              </w:rPr>
            </w:pPr>
            <w:r w:rsidRPr="00C3748A">
              <w:rPr>
                <w:rStyle w:val="ComputerCode"/>
              </w:rPr>
              <w:t xml:space="preserve">    &lt;NodeName n="Ball-Audio" /&gt;</w:t>
            </w:r>
          </w:p>
          <w:p w14:paraId="76334145" w14:textId="77777777" w:rsidR="00C3748A" w:rsidRPr="00C3748A" w:rsidRDefault="00C3748A" w:rsidP="00C3748A">
            <w:pPr>
              <w:rPr>
                <w:rStyle w:val="ComputerCode"/>
              </w:rPr>
            </w:pPr>
            <w:r w:rsidRPr="00C3748A">
              <w:rPr>
                <w:rStyle w:val="ComputerCode"/>
              </w:rPr>
              <w:t xml:space="preserve">    &lt;FileName n="data/audio/effects/Pickup_Coin.wav" /&gt;</w:t>
            </w:r>
          </w:p>
          <w:p w14:paraId="275BE822" w14:textId="77777777" w:rsidR="00C3748A" w:rsidRPr="00C3748A" w:rsidRDefault="00C3748A" w:rsidP="00C3748A">
            <w:pPr>
              <w:rPr>
                <w:rStyle w:val="ComputerCode"/>
              </w:rPr>
            </w:pPr>
            <w:r w:rsidRPr="00C3748A">
              <w:rPr>
                <w:rStyle w:val="ComputerCode"/>
              </w:rPr>
              <w:t xml:space="preserve">    &lt;Volume v="1.0f" /&gt;</w:t>
            </w:r>
          </w:p>
          <w:p w14:paraId="0BE52D4E" w14:textId="77777777" w:rsidR="00C3748A" w:rsidRPr="00C3748A" w:rsidRDefault="00C3748A" w:rsidP="00C3748A">
            <w:pPr>
              <w:rPr>
                <w:rStyle w:val="ComputerCode"/>
              </w:rPr>
            </w:pPr>
            <w:r w:rsidRPr="00C3748A">
              <w:rPr>
                <w:rStyle w:val="ComputerCode"/>
              </w:rPr>
              <w:t xml:space="preserve">    &lt;InitialProgress p="0.0f" /&gt;</w:t>
            </w:r>
          </w:p>
          <w:p w14:paraId="7207D1B7" w14:textId="77777777" w:rsidR="00C3748A" w:rsidRPr="00C3748A" w:rsidRDefault="00C3748A" w:rsidP="00C3748A">
            <w:pPr>
              <w:rPr>
                <w:rStyle w:val="ComputerCode"/>
              </w:rPr>
            </w:pPr>
            <w:r w:rsidRPr="00C3748A">
              <w:rPr>
                <w:rStyle w:val="ComputerCode"/>
              </w:rPr>
              <w:t xml:space="preserve">    &lt;Loop l="true" /&gt;</w:t>
            </w:r>
          </w:p>
          <w:p w14:paraId="31054527" w14:textId="77777777" w:rsidR="00C3748A" w:rsidRPr="00C3748A" w:rsidRDefault="00C3748A" w:rsidP="00C3748A">
            <w:pPr>
              <w:rPr>
                <w:rStyle w:val="ComputerCode"/>
              </w:rPr>
            </w:pPr>
            <w:r w:rsidRPr="00C3748A">
              <w:rPr>
                <w:rStyle w:val="ComputerCode"/>
              </w:rPr>
              <w:t xml:space="preserve">  &lt;/OpenALSoftAudioComponent&gt;</w:t>
            </w:r>
          </w:p>
          <w:p w14:paraId="7F2E4659" w14:textId="77777777" w:rsidR="00C3748A" w:rsidRPr="00C3748A" w:rsidRDefault="00C3748A" w:rsidP="00C3748A">
            <w:pPr>
              <w:rPr>
                <w:rStyle w:val="ComputerCode"/>
              </w:rPr>
            </w:pPr>
            <w:r w:rsidRPr="00C3748A">
              <w:rPr>
                <w:rStyle w:val="ComputerCode"/>
              </w:rPr>
              <w:t xml:space="preserve">  </w:t>
            </w:r>
          </w:p>
          <w:p w14:paraId="6B334245" w14:textId="1A4BBB2C" w:rsidR="00C3748A" w:rsidRDefault="00C3748A" w:rsidP="00DC7B14">
            <w:r w:rsidRPr="00C3748A">
              <w:rPr>
                <w:rStyle w:val="ComputerCode"/>
              </w:rPr>
              <w:t>&lt;/Actor&gt;</w:t>
            </w:r>
          </w:p>
        </w:tc>
      </w:tr>
    </w:tbl>
    <w:p w14:paraId="28DC4381" w14:textId="77777777" w:rsidR="00C3748A" w:rsidRDefault="00C3748A" w:rsidP="00DC7B14"/>
    <w:p w14:paraId="3386ED12" w14:textId="0C96736A" w:rsidR="00C3748A" w:rsidRDefault="00C3748A" w:rsidP="00DC7B14">
      <w:r>
        <w:t xml:space="preserve">Thus, the resulting actor defined in </w:t>
      </w:r>
      <w:r>
        <w:fldChar w:fldCharType="begin"/>
      </w:r>
      <w:r>
        <w:instrText xml:space="preserve"> REF _Ref382293307 \h </w:instrText>
      </w:r>
      <w:r>
        <w:fldChar w:fldCharType="separate"/>
      </w:r>
      <w:r w:rsidR="00EA324E" w:rsidRPr="00A4284C">
        <w:rPr>
          <w:b/>
        </w:rPr>
        <w:t xml:space="preserve">Listing </w:t>
      </w:r>
      <w:r w:rsidR="00EA324E">
        <w:rPr>
          <w:b/>
          <w:noProof/>
        </w:rPr>
        <w:t>28</w:t>
      </w:r>
      <w:r>
        <w:fldChar w:fldCharType="end"/>
      </w:r>
      <w:r>
        <w:t xml:space="preserve"> and specialized in </w:t>
      </w:r>
      <w:r>
        <w:fldChar w:fldCharType="begin"/>
      </w:r>
      <w:r>
        <w:instrText xml:space="preserve"> REF _Ref382316690 \h </w:instrText>
      </w:r>
      <w:r>
        <w:fldChar w:fldCharType="separate"/>
      </w:r>
      <w:r w:rsidR="00EA324E" w:rsidRPr="00C3748A">
        <w:rPr>
          <w:b/>
        </w:rPr>
        <w:t xml:space="preserve">Listing </w:t>
      </w:r>
      <w:r w:rsidR="00EA324E">
        <w:rPr>
          <w:b/>
          <w:noProof/>
        </w:rPr>
        <w:t>42</w:t>
      </w:r>
      <w:r>
        <w:fldChar w:fldCharType="end"/>
      </w:r>
      <w:r>
        <w:t xml:space="preserve"> has a </w:t>
      </w:r>
      <w:r w:rsidRPr="00C3748A">
        <w:rPr>
          <w:rStyle w:val="ComputerCode"/>
        </w:rPr>
        <w:t>TransformableComponent</w:t>
      </w:r>
      <w:r>
        <w:t xml:space="preserve">, a </w:t>
      </w:r>
      <w:r w:rsidRPr="00C3748A">
        <w:rPr>
          <w:rStyle w:val="ComputerCode"/>
        </w:rPr>
        <w:t>CollidableComponent</w:t>
      </w:r>
      <w:r>
        <w:t xml:space="preserve">, a </w:t>
      </w:r>
      <w:r w:rsidRPr="00C3748A">
        <w:rPr>
          <w:rStyle w:val="ComputerCode"/>
        </w:rPr>
        <w:t>BulletPhysicsComponent</w:t>
      </w:r>
      <w:r>
        <w:t xml:space="preserve">, an </w:t>
      </w:r>
      <w:r w:rsidRPr="00C3748A">
        <w:rPr>
          <w:rStyle w:val="ComputerCode"/>
        </w:rPr>
        <w:lastRenderedPageBreak/>
        <w:t>OgreGraphicalComponent</w:t>
      </w:r>
      <w:r>
        <w:t xml:space="preserve"> and an </w:t>
      </w:r>
      <w:r w:rsidRPr="00C3748A">
        <w:rPr>
          <w:rStyle w:val="ComputerCode"/>
        </w:rPr>
        <w:t>OpenALSoftAudioComponent</w:t>
      </w:r>
      <w:r>
        <w:t>. As it have both graphical and aural components, the graphical subsystem will render it into the window while the audio subsystem will play its representation sound.</w:t>
      </w:r>
    </w:p>
    <w:p w14:paraId="249A15AF" w14:textId="48473623" w:rsidR="00C3748A" w:rsidRDefault="00C3748A" w:rsidP="00DC7B14">
      <w:r>
        <w:t xml:space="preserve">To use the profiles into the game, it is necessary to load them. </w:t>
      </w:r>
      <w:r>
        <w:fldChar w:fldCharType="begin"/>
      </w:r>
      <w:r>
        <w:instrText xml:space="preserve"> REF _Ref382316248 \h </w:instrText>
      </w:r>
      <w:r>
        <w:fldChar w:fldCharType="separate"/>
      </w:r>
      <w:r w:rsidR="00EA324E" w:rsidRPr="00B55748">
        <w:rPr>
          <w:b/>
        </w:rPr>
        <w:t xml:space="preserve">Listing </w:t>
      </w:r>
      <w:r w:rsidR="00EA324E">
        <w:rPr>
          <w:b/>
          <w:noProof/>
        </w:rPr>
        <w:t>43</w:t>
      </w:r>
      <w:r>
        <w:fldChar w:fldCharType="end"/>
      </w:r>
      <w:r>
        <w:t xml:space="preserve"> shows a simple example the required code.</w:t>
      </w:r>
    </w:p>
    <w:p w14:paraId="03A1F1F3" w14:textId="47BA6CD2" w:rsidR="00B55748" w:rsidRDefault="00B55748" w:rsidP="00B55748">
      <w:pPr>
        <w:pStyle w:val="Caption"/>
        <w:keepNext/>
        <w:jc w:val="center"/>
      </w:pPr>
      <w:bookmarkStart w:id="253" w:name="_Ref382316248"/>
      <w:bookmarkStart w:id="254" w:name="_Toc382771768"/>
      <w:r w:rsidRPr="00B55748">
        <w:rPr>
          <w:b/>
        </w:rPr>
        <w:t xml:space="preserve">Listing </w:t>
      </w:r>
      <w:r w:rsidRPr="00B55748">
        <w:rPr>
          <w:b/>
        </w:rPr>
        <w:fldChar w:fldCharType="begin"/>
      </w:r>
      <w:r w:rsidRPr="00B55748">
        <w:rPr>
          <w:b/>
        </w:rPr>
        <w:instrText xml:space="preserve"> SEQ Listing \* ARABIC </w:instrText>
      </w:r>
      <w:r w:rsidRPr="00B55748">
        <w:rPr>
          <w:b/>
        </w:rPr>
        <w:fldChar w:fldCharType="separate"/>
      </w:r>
      <w:r w:rsidR="00EA324E">
        <w:rPr>
          <w:b/>
          <w:noProof/>
        </w:rPr>
        <w:t>43</w:t>
      </w:r>
      <w:r w:rsidRPr="00B55748">
        <w:rPr>
          <w:b/>
        </w:rPr>
        <w:fldChar w:fldCharType="end"/>
      </w:r>
      <w:bookmarkEnd w:id="253"/>
      <w:r w:rsidRPr="00B55748">
        <w:rPr>
          <w:b/>
        </w:rPr>
        <w:t>.</w:t>
      </w:r>
      <w:r>
        <w:t xml:space="preserve"> Loading the profile data into an application.</w:t>
      </w:r>
      <w:bookmarkEnd w:id="254"/>
    </w:p>
    <w:tbl>
      <w:tblPr>
        <w:tblStyle w:val="TableGrid"/>
        <w:tblW w:w="0" w:type="auto"/>
        <w:tblLook w:val="04A0" w:firstRow="1" w:lastRow="0" w:firstColumn="1" w:lastColumn="0" w:noHBand="0" w:noVBand="1"/>
      </w:tblPr>
      <w:tblGrid>
        <w:gridCol w:w="8494"/>
      </w:tblGrid>
      <w:tr w:rsidR="00213005" w14:paraId="697D8D1F" w14:textId="77777777" w:rsidTr="00213005">
        <w:tc>
          <w:tcPr>
            <w:tcW w:w="8494" w:type="dxa"/>
          </w:tcPr>
          <w:p w14:paraId="7BE0343C" w14:textId="77777777" w:rsidR="00142B63" w:rsidRPr="00142B63" w:rsidRDefault="00142B63" w:rsidP="00142B63">
            <w:pPr>
              <w:rPr>
                <w:rStyle w:val="ComputerCode"/>
              </w:rPr>
            </w:pPr>
            <w:r w:rsidRPr="00142B63">
              <w:rPr>
                <w:rStyle w:val="ComputerCode"/>
              </w:rPr>
              <w:t>#include &lt;Core/PlayerProfile/PlayerProfiles.h&gt;</w:t>
            </w:r>
          </w:p>
          <w:p w14:paraId="6340E359" w14:textId="77777777" w:rsidR="00142B63" w:rsidRPr="00142B63" w:rsidRDefault="00142B63" w:rsidP="00142B63">
            <w:pPr>
              <w:rPr>
                <w:rStyle w:val="ComputerCode"/>
              </w:rPr>
            </w:pPr>
          </w:p>
          <w:p w14:paraId="4B5EA96B" w14:textId="77777777" w:rsidR="00142B63" w:rsidRPr="00142B63" w:rsidRDefault="00142B63" w:rsidP="00142B63">
            <w:pPr>
              <w:rPr>
                <w:rStyle w:val="ComputerCode"/>
              </w:rPr>
            </w:pPr>
            <w:r w:rsidRPr="00142B63">
              <w:rPr>
                <w:rStyle w:val="ComputerCode"/>
              </w:rPr>
              <w:t>int main()</w:t>
            </w:r>
          </w:p>
          <w:p w14:paraId="099650C8" w14:textId="77777777" w:rsidR="00142B63" w:rsidRDefault="00142B63" w:rsidP="00142B63">
            <w:pPr>
              <w:rPr>
                <w:rStyle w:val="ComputerCode"/>
              </w:rPr>
            </w:pPr>
            <w:r w:rsidRPr="00142B63">
              <w:rPr>
                <w:rStyle w:val="ComputerCode"/>
              </w:rPr>
              <w:t>{</w:t>
            </w:r>
          </w:p>
          <w:p w14:paraId="6EF4B0A2" w14:textId="10F60B15" w:rsidR="00C3748A" w:rsidRPr="00142B63" w:rsidRDefault="00C3748A" w:rsidP="00142B63">
            <w:pPr>
              <w:rPr>
                <w:rStyle w:val="ComputerCode"/>
              </w:rPr>
            </w:pPr>
            <w:r>
              <w:rPr>
                <w:rStyle w:val="ComputerCode"/>
              </w:rPr>
              <w:t xml:space="preserve">    // Loading a single profile.</w:t>
            </w:r>
          </w:p>
          <w:p w14:paraId="66A5B323" w14:textId="77777777" w:rsidR="00142B63" w:rsidRPr="00142B63" w:rsidRDefault="00142B63" w:rsidP="00142B63">
            <w:pPr>
              <w:rPr>
                <w:rStyle w:val="ComputerCode"/>
              </w:rPr>
            </w:pPr>
            <w:r w:rsidRPr="00142B63">
              <w:rPr>
                <w:rStyle w:val="ComputerCode"/>
              </w:rPr>
              <w:t xml:space="preserve">    uge::PlayerProfile profile;</w:t>
            </w:r>
          </w:p>
          <w:p w14:paraId="7DD6458A" w14:textId="77777777" w:rsidR="00142B63" w:rsidRPr="00142B63" w:rsidRDefault="00142B63" w:rsidP="00142B63">
            <w:pPr>
              <w:rPr>
                <w:rStyle w:val="ComputerCode"/>
              </w:rPr>
            </w:pPr>
            <w:r w:rsidRPr="00142B63">
              <w:rPr>
                <w:rStyle w:val="ComputerCode"/>
              </w:rPr>
              <w:t xml:space="preserve">    profile.Init("player_profiles/average_user/profile.xml");</w:t>
            </w:r>
          </w:p>
          <w:p w14:paraId="2036BAB1" w14:textId="77777777" w:rsidR="00142B63" w:rsidRDefault="00142B63" w:rsidP="00142B63">
            <w:pPr>
              <w:rPr>
                <w:rStyle w:val="ComputerCode"/>
              </w:rPr>
            </w:pPr>
          </w:p>
          <w:p w14:paraId="4A13DC3A" w14:textId="76F46E5D" w:rsidR="00C3748A" w:rsidRPr="00142B63" w:rsidRDefault="00C3748A" w:rsidP="00142B63">
            <w:pPr>
              <w:rPr>
                <w:rStyle w:val="ComputerCode"/>
              </w:rPr>
            </w:pPr>
            <w:r>
              <w:rPr>
                <w:rStyle w:val="ComputerCode"/>
              </w:rPr>
              <w:t xml:space="preserve">    // Loading a list of profiles.</w:t>
            </w:r>
          </w:p>
          <w:p w14:paraId="6EA4E001" w14:textId="77777777" w:rsidR="00142B63" w:rsidRPr="00142B63" w:rsidRDefault="00142B63" w:rsidP="00142B63">
            <w:pPr>
              <w:rPr>
                <w:rStyle w:val="ComputerCode"/>
              </w:rPr>
            </w:pPr>
            <w:r w:rsidRPr="00142B63">
              <w:rPr>
                <w:rStyle w:val="ComputerCode"/>
              </w:rPr>
              <w:t xml:space="preserve">    uge::PlayerProfiles profiles;</w:t>
            </w:r>
          </w:p>
          <w:p w14:paraId="4632800C" w14:textId="77777777" w:rsidR="00142B63" w:rsidRPr="00142B63" w:rsidRDefault="00142B63" w:rsidP="00142B63">
            <w:pPr>
              <w:rPr>
                <w:rStyle w:val="ComputerCode"/>
              </w:rPr>
            </w:pPr>
            <w:r w:rsidRPr="00142B63">
              <w:rPr>
                <w:rStyle w:val="ComputerCode"/>
              </w:rPr>
              <w:t xml:space="preserve">    profiles.Init("player_profiles/player_profiles.xml");</w:t>
            </w:r>
          </w:p>
          <w:p w14:paraId="1A67259A" w14:textId="77777777" w:rsidR="00142B63" w:rsidRPr="00142B63" w:rsidRDefault="00142B63" w:rsidP="00142B63">
            <w:pPr>
              <w:rPr>
                <w:rStyle w:val="ComputerCode"/>
              </w:rPr>
            </w:pPr>
          </w:p>
          <w:p w14:paraId="021A453D" w14:textId="77777777" w:rsidR="00142B63" w:rsidRPr="00142B63" w:rsidRDefault="00142B63" w:rsidP="00142B63">
            <w:pPr>
              <w:rPr>
                <w:rStyle w:val="ComputerCode"/>
              </w:rPr>
            </w:pPr>
            <w:r w:rsidRPr="00142B63">
              <w:rPr>
                <w:rStyle w:val="ComputerCode"/>
              </w:rPr>
              <w:t xml:space="preserve">    return 0;</w:t>
            </w:r>
          </w:p>
          <w:p w14:paraId="5361C98A" w14:textId="44DEE2CB" w:rsidR="00213005" w:rsidRDefault="00142B63" w:rsidP="00142B63">
            <w:r w:rsidRPr="00142B63">
              <w:rPr>
                <w:rStyle w:val="ComputerCode"/>
              </w:rPr>
              <w:t>}</w:t>
            </w:r>
          </w:p>
        </w:tc>
      </w:tr>
    </w:tbl>
    <w:p w14:paraId="7F925EEB" w14:textId="77777777" w:rsidR="00213005" w:rsidRPr="00DC7B14" w:rsidRDefault="00213005" w:rsidP="00DC7B14"/>
    <w:p w14:paraId="5313601A" w14:textId="1A3AE910" w:rsidR="00FC1AEA" w:rsidRDefault="00C3748A" w:rsidP="00FC1AEA">
      <w:r>
        <w:t>After loaded, they are ready for use.</w:t>
      </w:r>
    </w:p>
    <w:p w14:paraId="295AA701" w14:textId="5CA7F240" w:rsidR="00FC1AEA" w:rsidRDefault="00FC1AEA" w:rsidP="00FC1AEA">
      <w:pPr>
        <w:pStyle w:val="Heading2"/>
      </w:pPr>
      <w:bookmarkStart w:id="255" w:name="_Ref380342951"/>
      <w:bookmarkStart w:id="256" w:name="_Ref380342955"/>
      <w:bookmarkStart w:id="257" w:name="_Toc382771638"/>
      <w:r>
        <w:t>Resources</w:t>
      </w:r>
      <w:bookmarkEnd w:id="255"/>
      <w:bookmarkEnd w:id="256"/>
      <w:bookmarkEnd w:id="257"/>
    </w:p>
    <w:p w14:paraId="36CEEF87" w14:textId="77777777" w:rsidR="00DC7B14" w:rsidRDefault="00DC7B14" w:rsidP="00DC7B14"/>
    <w:p w14:paraId="7AEA4AE1" w14:textId="77777777" w:rsidR="00DC7B14" w:rsidRDefault="00DC7B14" w:rsidP="00DC7B14">
      <w:pPr>
        <w:pStyle w:val="Heading3"/>
      </w:pPr>
      <w:bookmarkStart w:id="258" w:name="_Toc382771639"/>
      <w:r>
        <w:t>Functionality</w:t>
      </w:r>
      <w:bookmarkEnd w:id="258"/>
    </w:p>
    <w:p w14:paraId="094797FF" w14:textId="77777777" w:rsidR="00DC7B14" w:rsidRDefault="00DC7B14" w:rsidP="00DC7B14"/>
    <w:p w14:paraId="1A9EC7AA" w14:textId="77777777" w:rsidR="00DC7B14" w:rsidRDefault="00DC7B14" w:rsidP="00DC7B14">
      <w:pPr>
        <w:pStyle w:val="Heading3"/>
      </w:pPr>
      <w:bookmarkStart w:id="259" w:name="_Toc382771640"/>
      <w:r>
        <w:t>Architecture</w:t>
      </w:r>
      <w:bookmarkEnd w:id="259"/>
    </w:p>
    <w:p w14:paraId="585E76CF" w14:textId="77777777" w:rsidR="00DC7B14" w:rsidRDefault="00DC7B14" w:rsidP="00DC7B14"/>
    <w:p w14:paraId="095A310F" w14:textId="79753EBA" w:rsidR="004A4F54" w:rsidRDefault="004A4F54" w:rsidP="00DC7B14">
      <w:r w:rsidRPr="004A4F54">
        <w:rPr>
          <w:noProof/>
          <w:lang w:val="pt-BR" w:eastAsia="pt-BR"/>
        </w:rPr>
        <w:lastRenderedPageBreak/>
        <w:drawing>
          <wp:inline distT="0" distB="0" distL="0" distR="0" wp14:anchorId="27D6725E" wp14:editId="4C90AEB5">
            <wp:extent cx="5400040" cy="4064166"/>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7"/>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400040" cy="4064166"/>
                    </a:xfrm>
                    <a:prstGeom prst="rect">
                      <a:avLst/>
                    </a:prstGeom>
                    <a:noFill/>
                    <a:ln>
                      <a:noFill/>
                    </a:ln>
                  </pic:spPr>
                </pic:pic>
              </a:graphicData>
            </a:graphic>
          </wp:inline>
        </w:drawing>
      </w:r>
    </w:p>
    <w:p w14:paraId="6418BC1A" w14:textId="649145CD" w:rsidR="004A4F54" w:rsidRDefault="00BD2C8D" w:rsidP="00DC7B14">
      <w:r w:rsidRPr="00BD2C8D">
        <w:rPr>
          <w:noProof/>
          <w:lang w:val="pt-BR" w:eastAsia="pt-BR"/>
        </w:rPr>
        <w:drawing>
          <wp:inline distT="0" distB="0" distL="0" distR="0" wp14:anchorId="54A22A12" wp14:editId="0A854D6B">
            <wp:extent cx="5400040" cy="4431133"/>
            <wp:effectExtent l="0" t="0" r="0" b="762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400040" cy="4431133"/>
                    </a:xfrm>
                    <a:prstGeom prst="rect">
                      <a:avLst/>
                    </a:prstGeom>
                    <a:noFill/>
                    <a:ln>
                      <a:noFill/>
                    </a:ln>
                  </pic:spPr>
                </pic:pic>
              </a:graphicData>
            </a:graphic>
          </wp:inline>
        </w:drawing>
      </w:r>
    </w:p>
    <w:p w14:paraId="36F7CB87" w14:textId="77777777" w:rsidR="00BD2C8D" w:rsidRDefault="00BD2C8D" w:rsidP="00DC7B14"/>
    <w:p w14:paraId="62E7C12D" w14:textId="77777777" w:rsidR="00BD2C8D" w:rsidRDefault="00BD2C8D" w:rsidP="00DC7B14"/>
    <w:p w14:paraId="7025F858" w14:textId="44C01C94" w:rsidR="00164E94" w:rsidRDefault="00164E94" w:rsidP="00164E94">
      <w:pPr>
        <w:jc w:val="center"/>
      </w:pPr>
      <w:r>
        <w:rPr>
          <w:noProof/>
          <w:lang w:val="pt-BR" w:eastAsia="pt-BR"/>
        </w:rPr>
        <w:drawing>
          <wp:inline distT="0" distB="0" distL="0" distR="0" wp14:anchorId="191521B3" wp14:editId="5ABA91E3">
            <wp:extent cx="3609524" cy="515238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609524" cy="5152381"/>
                    </a:xfrm>
                    <a:prstGeom prst="rect">
                      <a:avLst/>
                    </a:prstGeom>
                  </pic:spPr>
                </pic:pic>
              </a:graphicData>
            </a:graphic>
          </wp:inline>
        </w:drawing>
      </w:r>
    </w:p>
    <w:p w14:paraId="5F9115CA" w14:textId="77777777" w:rsidR="00164E94" w:rsidRDefault="00164E94" w:rsidP="00DC7B14"/>
    <w:p w14:paraId="3B00C9ED" w14:textId="77777777" w:rsidR="00DC7B14" w:rsidRDefault="00DC7B14" w:rsidP="00DC7B14">
      <w:pPr>
        <w:pStyle w:val="Heading3"/>
      </w:pPr>
      <w:bookmarkStart w:id="260" w:name="_Toc382771641"/>
      <w:r>
        <w:t>Run-Time</w:t>
      </w:r>
      <w:bookmarkEnd w:id="260"/>
    </w:p>
    <w:p w14:paraId="3BC7CC02" w14:textId="77777777" w:rsidR="00DC7B14" w:rsidRDefault="00DC7B14" w:rsidP="00DC7B14"/>
    <w:p w14:paraId="313FC118" w14:textId="77777777" w:rsidR="00170376" w:rsidRDefault="00170376" w:rsidP="00170376">
      <w:pPr>
        <w:pStyle w:val="Heading3"/>
      </w:pPr>
      <w:bookmarkStart w:id="261" w:name="_Toc382771642"/>
      <w:r>
        <w:t>Example</w:t>
      </w:r>
      <w:bookmarkEnd w:id="261"/>
    </w:p>
    <w:p w14:paraId="392DE890" w14:textId="77777777" w:rsidR="00170376" w:rsidRDefault="00170376" w:rsidP="00DC7B14"/>
    <w:tbl>
      <w:tblPr>
        <w:tblStyle w:val="TableGrid"/>
        <w:tblW w:w="0" w:type="auto"/>
        <w:tblLook w:val="04A0" w:firstRow="1" w:lastRow="0" w:firstColumn="1" w:lastColumn="0" w:noHBand="0" w:noVBand="1"/>
      </w:tblPr>
      <w:tblGrid>
        <w:gridCol w:w="8494"/>
      </w:tblGrid>
      <w:tr w:rsidR="006D26EE" w14:paraId="782AE6CB" w14:textId="77777777" w:rsidTr="006D26EE">
        <w:tc>
          <w:tcPr>
            <w:tcW w:w="8494" w:type="dxa"/>
          </w:tcPr>
          <w:p w14:paraId="612F8C6C" w14:textId="20E4F89A" w:rsidR="006D26EE" w:rsidRDefault="006D26EE" w:rsidP="00DC7B14">
            <w:r>
              <w:t>Hello, world!</w:t>
            </w:r>
          </w:p>
        </w:tc>
      </w:tr>
    </w:tbl>
    <w:p w14:paraId="11965253" w14:textId="77777777" w:rsidR="006D26EE" w:rsidRDefault="006D26EE" w:rsidP="00DC7B14"/>
    <w:p w14:paraId="4EE0E7C8" w14:textId="77777777" w:rsidR="006D26EE" w:rsidRPr="00DC7B14" w:rsidRDefault="006D26EE" w:rsidP="00DC7B14"/>
    <w:tbl>
      <w:tblPr>
        <w:tblStyle w:val="TableGrid"/>
        <w:tblW w:w="0" w:type="auto"/>
        <w:tblLook w:val="04A0" w:firstRow="1" w:lastRow="0" w:firstColumn="1" w:lastColumn="0" w:noHBand="0" w:noVBand="1"/>
      </w:tblPr>
      <w:tblGrid>
        <w:gridCol w:w="8494"/>
      </w:tblGrid>
      <w:tr w:rsidR="006D26EE" w14:paraId="229C22F8" w14:textId="77777777" w:rsidTr="006D26EE">
        <w:tc>
          <w:tcPr>
            <w:tcW w:w="8494" w:type="dxa"/>
          </w:tcPr>
          <w:p w14:paraId="6C3984C0" w14:textId="77777777" w:rsidR="006D26EE" w:rsidRPr="0023634F" w:rsidRDefault="006D26EE" w:rsidP="006D26EE">
            <w:pPr>
              <w:rPr>
                <w:rStyle w:val="ComputerCode"/>
              </w:rPr>
            </w:pPr>
            <w:r w:rsidRPr="0023634F">
              <w:rPr>
                <w:rStyle w:val="ComputerCode"/>
              </w:rPr>
              <w:t>#include &lt;Core/Resource/ResourceCache.h&gt;</w:t>
            </w:r>
          </w:p>
          <w:p w14:paraId="75A6BD65" w14:textId="77777777" w:rsidR="006D26EE" w:rsidRPr="0023634F" w:rsidRDefault="006D26EE" w:rsidP="006D26EE">
            <w:pPr>
              <w:rPr>
                <w:rStyle w:val="ComputerCode"/>
              </w:rPr>
            </w:pPr>
            <w:r w:rsidRPr="0023634F">
              <w:rPr>
                <w:rStyle w:val="ComputerCode"/>
              </w:rPr>
              <w:t>#include &lt;Core/Resource/ZipFileResource.h&gt;</w:t>
            </w:r>
          </w:p>
          <w:p w14:paraId="18BCD171" w14:textId="77777777" w:rsidR="006D26EE" w:rsidRPr="0023634F" w:rsidRDefault="006D26EE" w:rsidP="006D26EE">
            <w:pPr>
              <w:rPr>
                <w:rStyle w:val="ComputerCode"/>
              </w:rPr>
            </w:pPr>
          </w:p>
          <w:p w14:paraId="1EBB985F" w14:textId="77777777" w:rsidR="006D26EE" w:rsidRPr="0023634F" w:rsidRDefault="006D26EE" w:rsidP="006D26EE">
            <w:pPr>
              <w:rPr>
                <w:rStyle w:val="ComputerCode"/>
              </w:rPr>
            </w:pPr>
            <w:r w:rsidRPr="0023634F">
              <w:rPr>
                <w:rStyle w:val="ComputerCode"/>
              </w:rPr>
              <w:t>#include &lt;Utilities/Debug/Logger.h&gt;</w:t>
            </w:r>
          </w:p>
          <w:p w14:paraId="1DD13075" w14:textId="77777777" w:rsidR="006D26EE" w:rsidRPr="0023634F" w:rsidRDefault="006D26EE" w:rsidP="006D26EE">
            <w:pPr>
              <w:rPr>
                <w:rStyle w:val="ComputerCode"/>
              </w:rPr>
            </w:pPr>
            <w:r w:rsidRPr="0023634F">
              <w:rPr>
                <w:rStyle w:val="ComputerCode"/>
              </w:rPr>
              <w:t>#include &lt;Utilities/File/ZipFile.h&gt;</w:t>
            </w:r>
          </w:p>
          <w:p w14:paraId="7D3CB7F7" w14:textId="77777777" w:rsidR="006D26EE" w:rsidRPr="0023634F" w:rsidRDefault="006D26EE" w:rsidP="006D26EE">
            <w:pPr>
              <w:rPr>
                <w:rStyle w:val="ComputerCode"/>
              </w:rPr>
            </w:pPr>
          </w:p>
          <w:p w14:paraId="1D6A792A" w14:textId="77777777" w:rsidR="006D26EE" w:rsidRPr="0023634F" w:rsidRDefault="006D26EE" w:rsidP="006D26EE">
            <w:pPr>
              <w:rPr>
                <w:rStyle w:val="ComputerCode"/>
              </w:rPr>
            </w:pPr>
            <w:r w:rsidRPr="0023634F">
              <w:rPr>
                <w:rStyle w:val="ComputerCode"/>
              </w:rPr>
              <w:t>#include &lt;iostream&gt;</w:t>
            </w:r>
          </w:p>
          <w:p w14:paraId="18B7129B" w14:textId="77777777" w:rsidR="006D26EE" w:rsidRPr="0023634F" w:rsidRDefault="006D26EE" w:rsidP="006D26EE">
            <w:pPr>
              <w:rPr>
                <w:rStyle w:val="ComputerCode"/>
              </w:rPr>
            </w:pPr>
          </w:p>
          <w:p w14:paraId="42518FB0" w14:textId="77777777" w:rsidR="006D26EE" w:rsidRPr="0023634F" w:rsidRDefault="006D26EE" w:rsidP="006D26EE">
            <w:pPr>
              <w:rPr>
                <w:rStyle w:val="ComputerCode"/>
              </w:rPr>
            </w:pPr>
            <w:r w:rsidRPr="0023634F">
              <w:rPr>
                <w:rStyle w:val="ComputerCode"/>
              </w:rPr>
              <w:t>int main()</w:t>
            </w:r>
          </w:p>
          <w:p w14:paraId="4E022270" w14:textId="77777777" w:rsidR="006D26EE" w:rsidRPr="0023634F" w:rsidRDefault="006D26EE" w:rsidP="006D26EE">
            <w:pPr>
              <w:rPr>
                <w:rStyle w:val="ComputerCode"/>
              </w:rPr>
            </w:pPr>
            <w:r w:rsidRPr="0023634F">
              <w:rPr>
                <w:rStyle w:val="ComputerCode"/>
              </w:rPr>
              <w:t>{</w:t>
            </w:r>
          </w:p>
          <w:p w14:paraId="3FE6D7DB" w14:textId="77777777" w:rsidR="000B2832" w:rsidRDefault="006D26EE" w:rsidP="006D26EE">
            <w:pPr>
              <w:rPr>
                <w:rStyle w:val="ComputerCode"/>
              </w:rPr>
            </w:pPr>
            <w:r w:rsidRPr="0023634F">
              <w:rPr>
                <w:rStyle w:val="ComputerCode"/>
              </w:rPr>
              <w:t xml:space="preserve">    uge::IResourceFile* pResourceFile =</w:t>
            </w:r>
          </w:p>
          <w:p w14:paraId="42EFF1D0" w14:textId="445125C1" w:rsidR="006D26EE" w:rsidRPr="0023634F" w:rsidRDefault="000B2832" w:rsidP="006D26EE">
            <w:pPr>
              <w:rPr>
                <w:rStyle w:val="ComputerCode"/>
              </w:rPr>
            </w:pPr>
            <w:r>
              <w:rPr>
                <w:rStyle w:val="ComputerCode"/>
              </w:rPr>
              <w:t xml:space="preserve">               </w:t>
            </w:r>
            <w:r w:rsidR="006D26EE" w:rsidRPr="0023634F">
              <w:rPr>
                <w:rStyle w:val="ComputerCode"/>
              </w:rPr>
              <w:t xml:space="preserve"> new uge::ZipFileResource("ResourceCache.zip");</w:t>
            </w:r>
          </w:p>
          <w:p w14:paraId="0A1C8B36" w14:textId="77777777" w:rsidR="006D26EE" w:rsidRPr="0023634F" w:rsidRDefault="006D26EE" w:rsidP="006D26EE">
            <w:pPr>
              <w:rPr>
                <w:rStyle w:val="ComputerCode"/>
              </w:rPr>
            </w:pPr>
            <w:r w:rsidRPr="0023634F">
              <w:rPr>
                <w:rStyle w:val="ComputerCode"/>
              </w:rPr>
              <w:t xml:space="preserve">    uge::ResourceCache resourceCache;</w:t>
            </w:r>
          </w:p>
          <w:p w14:paraId="04155782" w14:textId="77777777" w:rsidR="006D26EE" w:rsidRPr="0023634F" w:rsidRDefault="006D26EE" w:rsidP="006D26EE">
            <w:pPr>
              <w:rPr>
                <w:rStyle w:val="ComputerCode"/>
              </w:rPr>
            </w:pPr>
          </w:p>
          <w:p w14:paraId="41CAD53E" w14:textId="77777777" w:rsidR="006D26EE" w:rsidRPr="0023634F" w:rsidRDefault="006D26EE" w:rsidP="006D26EE">
            <w:pPr>
              <w:rPr>
                <w:rStyle w:val="ComputerCode"/>
              </w:rPr>
            </w:pPr>
            <w:r w:rsidRPr="0023634F">
              <w:rPr>
                <w:rStyle w:val="ComputerCode"/>
              </w:rPr>
              <w:t xml:space="preserve">    if (!resourceCache.Init(10, pResourceFile)) // 10MB</w:t>
            </w:r>
          </w:p>
          <w:p w14:paraId="1D637C26" w14:textId="77777777" w:rsidR="006D26EE" w:rsidRPr="0023634F" w:rsidRDefault="006D26EE" w:rsidP="006D26EE">
            <w:pPr>
              <w:rPr>
                <w:rStyle w:val="ComputerCode"/>
              </w:rPr>
            </w:pPr>
            <w:r w:rsidRPr="0023634F">
              <w:rPr>
                <w:rStyle w:val="ComputerCode"/>
              </w:rPr>
              <w:t xml:space="preserve">    {</w:t>
            </w:r>
          </w:p>
          <w:p w14:paraId="50DD0041" w14:textId="77777777" w:rsidR="000B2832" w:rsidRDefault="006D26EE" w:rsidP="006D26EE">
            <w:pPr>
              <w:rPr>
                <w:rStyle w:val="ComputerCode"/>
              </w:rPr>
            </w:pPr>
            <w:r w:rsidRPr="0023634F">
              <w:rPr>
                <w:rStyle w:val="ComputerCode"/>
              </w:rPr>
              <w:t xml:space="preserve">        std::cerr &lt;&lt; "Could not create the resource cache!"</w:t>
            </w:r>
          </w:p>
          <w:p w14:paraId="0C9E825E" w14:textId="76446C26" w:rsidR="006D26EE" w:rsidRPr="0023634F" w:rsidRDefault="000B2832" w:rsidP="006D26EE">
            <w:pPr>
              <w:rPr>
                <w:rStyle w:val="ComputerCode"/>
              </w:rPr>
            </w:pPr>
            <w:r>
              <w:rPr>
                <w:rStyle w:val="ComputerCode"/>
              </w:rPr>
              <w:t xml:space="preserve">                  </w:t>
            </w:r>
            <w:r w:rsidR="006D26EE" w:rsidRPr="0023634F">
              <w:rPr>
                <w:rStyle w:val="ComputerCode"/>
              </w:rPr>
              <w:t>&lt;&lt; std::endl;</w:t>
            </w:r>
          </w:p>
          <w:p w14:paraId="37FC0B58" w14:textId="77777777" w:rsidR="006D26EE" w:rsidRPr="0023634F" w:rsidRDefault="006D26EE" w:rsidP="006D26EE">
            <w:pPr>
              <w:rPr>
                <w:rStyle w:val="ComputerCode"/>
              </w:rPr>
            </w:pPr>
          </w:p>
          <w:p w14:paraId="5B4BF57A" w14:textId="77777777" w:rsidR="006D26EE" w:rsidRPr="0023634F" w:rsidRDefault="006D26EE" w:rsidP="006D26EE">
            <w:pPr>
              <w:rPr>
                <w:rStyle w:val="ComputerCode"/>
              </w:rPr>
            </w:pPr>
            <w:r w:rsidRPr="0023634F">
              <w:rPr>
                <w:rStyle w:val="ComputerCode"/>
              </w:rPr>
              <w:t xml:space="preserve">        return -1;</w:t>
            </w:r>
          </w:p>
          <w:p w14:paraId="0C15203E" w14:textId="77777777" w:rsidR="006D26EE" w:rsidRPr="0023634F" w:rsidRDefault="006D26EE" w:rsidP="006D26EE">
            <w:pPr>
              <w:rPr>
                <w:rStyle w:val="ComputerCode"/>
              </w:rPr>
            </w:pPr>
            <w:r w:rsidRPr="0023634F">
              <w:rPr>
                <w:rStyle w:val="ComputerCode"/>
              </w:rPr>
              <w:t xml:space="preserve">    }</w:t>
            </w:r>
          </w:p>
          <w:p w14:paraId="2182929D" w14:textId="77777777" w:rsidR="006D26EE" w:rsidRPr="0023634F" w:rsidRDefault="006D26EE" w:rsidP="006D26EE">
            <w:pPr>
              <w:rPr>
                <w:rStyle w:val="ComputerCode"/>
              </w:rPr>
            </w:pPr>
          </w:p>
          <w:p w14:paraId="293F4B55" w14:textId="77777777" w:rsidR="006D26EE" w:rsidRPr="0023634F" w:rsidRDefault="006D26EE" w:rsidP="006D26EE">
            <w:pPr>
              <w:rPr>
                <w:rStyle w:val="ComputerCode"/>
              </w:rPr>
            </w:pPr>
            <w:r w:rsidRPr="0023634F">
              <w:rPr>
                <w:rStyle w:val="ComputerCode"/>
              </w:rPr>
              <w:t xml:space="preserve">    uge::Resource resource("text.txt");</w:t>
            </w:r>
          </w:p>
          <w:p w14:paraId="39F5F5A6" w14:textId="77777777" w:rsidR="000B2832" w:rsidRDefault="006D26EE" w:rsidP="006D26EE">
            <w:pPr>
              <w:rPr>
                <w:rStyle w:val="ComputerCode"/>
              </w:rPr>
            </w:pPr>
            <w:r w:rsidRPr="0023634F">
              <w:rPr>
                <w:rStyle w:val="ComputerCode"/>
              </w:rPr>
              <w:t xml:space="preserve">    uge::ResourceHandleSharedPointer pHandle =</w:t>
            </w:r>
          </w:p>
          <w:p w14:paraId="7C39BB7D" w14:textId="7632F729" w:rsidR="006D26EE" w:rsidRPr="0023634F" w:rsidRDefault="000B2832" w:rsidP="006D26EE">
            <w:pPr>
              <w:rPr>
                <w:rStyle w:val="ComputerCode"/>
              </w:rPr>
            </w:pPr>
            <w:r>
              <w:rPr>
                <w:rStyle w:val="ComputerCode"/>
              </w:rPr>
              <w:t xml:space="preserve">                 </w:t>
            </w:r>
            <w:r w:rsidR="006D26EE" w:rsidRPr="0023634F">
              <w:rPr>
                <w:rStyle w:val="ComputerCode"/>
              </w:rPr>
              <w:t xml:space="preserve"> resourceCache.GetHandle(&amp;resource);</w:t>
            </w:r>
          </w:p>
          <w:p w14:paraId="4DDAB2C7" w14:textId="77777777" w:rsidR="006D26EE" w:rsidRPr="0023634F" w:rsidRDefault="006D26EE" w:rsidP="006D26EE">
            <w:pPr>
              <w:rPr>
                <w:rStyle w:val="ComputerCode"/>
              </w:rPr>
            </w:pPr>
            <w:r w:rsidRPr="0023634F">
              <w:rPr>
                <w:rStyle w:val="ComputerCode"/>
              </w:rPr>
              <w:t xml:space="preserve">    assert((pHandle != nullptr) &amp;&amp; "Error loading the file!");</w:t>
            </w:r>
          </w:p>
          <w:p w14:paraId="5A096C9C" w14:textId="77777777" w:rsidR="006D26EE" w:rsidRPr="0023634F" w:rsidRDefault="006D26EE" w:rsidP="006D26EE">
            <w:pPr>
              <w:rPr>
                <w:rStyle w:val="ComputerCode"/>
              </w:rPr>
            </w:pPr>
          </w:p>
          <w:p w14:paraId="3698813A" w14:textId="77777777" w:rsidR="006D26EE" w:rsidRPr="0023634F" w:rsidRDefault="006D26EE" w:rsidP="006D26EE">
            <w:pPr>
              <w:rPr>
                <w:rStyle w:val="ComputerCode"/>
              </w:rPr>
            </w:pPr>
            <w:r w:rsidRPr="0023634F">
              <w:rPr>
                <w:rStyle w:val="ComputerCode"/>
              </w:rPr>
              <w:t xml:space="preserve">    int textLength = pHandle-&gt;GetSize();</w:t>
            </w:r>
          </w:p>
          <w:p w14:paraId="13A25EC5" w14:textId="77777777" w:rsidR="006D26EE" w:rsidRPr="0023634F" w:rsidRDefault="006D26EE" w:rsidP="006D26EE">
            <w:pPr>
              <w:rPr>
                <w:rStyle w:val="ComputerCode"/>
              </w:rPr>
            </w:pPr>
            <w:r w:rsidRPr="0023634F">
              <w:rPr>
                <w:rStyle w:val="ComputerCode"/>
              </w:rPr>
              <w:t xml:space="preserve">    assert((textLength &gt; 0) &amp;&amp; "Error loading the file!");</w:t>
            </w:r>
          </w:p>
          <w:p w14:paraId="571A7718" w14:textId="77777777" w:rsidR="006D26EE" w:rsidRPr="0023634F" w:rsidRDefault="006D26EE" w:rsidP="006D26EE">
            <w:pPr>
              <w:rPr>
                <w:rStyle w:val="ComputerCode"/>
              </w:rPr>
            </w:pPr>
          </w:p>
          <w:p w14:paraId="2D57B128" w14:textId="77777777" w:rsidR="006D26EE" w:rsidRPr="0023634F" w:rsidRDefault="006D26EE" w:rsidP="006D26EE">
            <w:pPr>
              <w:rPr>
                <w:rStyle w:val="ComputerCode"/>
              </w:rPr>
            </w:pPr>
            <w:r w:rsidRPr="0023634F">
              <w:rPr>
                <w:rStyle w:val="ComputerCode"/>
              </w:rPr>
              <w:t xml:space="preserve">    char* pText = new char[textLength + 1];</w:t>
            </w:r>
          </w:p>
          <w:p w14:paraId="1834126B" w14:textId="77777777" w:rsidR="006D26EE" w:rsidRPr="0023634F" w:rsidRDefault="006D26EE" w:rsidP="006D26EE">
            <w:pPr>
              <w:rPr>
                <w:rStyle w:val="ComputerCode"/>
              </w:rPr>
            </w:pPr>
            <w:r w:rsidRPr="0023634F">
              <w:rPr>
                <w:rStyle w:val="ComputerCode"/>
              </w:rPr>
              <w:t xml:space="preserve">    memcpy(pText, (char*) pHandle-&gt;GetData(), textLength);</w:t>
            </w:r>
          </w:p>
          <w:p w14:paraId="20B33FE8" w14:textId="77777777" w:rsidR="006D26EE" w:rsidRPr="0023634F" w:rsidRDefault="006D26EE" w:rsidP="006D26EE">
            <w:pPr>
              <w:rPr>
                <w:rStyle w:val="ComputerCode"/>
              </w:rPr>
            </w:pPr>
            <w:r w:rsidRPr="0023634F">
              <w:rPr>
                <w:rStyle w:val="ComputerCode"/>
              </w:rPr>
              <w:t xml:space="preserve">    pText[textLength] = '\0';</w:t>
            </w:r>
          </w:p>
          <w:p w14:paraId="17A76121" w14:textId="77777777" w:rsidR="006D26EE" w:rsidRPr="0023634F" w:rsidRDefault="006D26EE" w:rsidP="006D26EE">
            <w:pPr>
              <w:rPr>
                <w:rStyle w:val="ComputerCode"/>
              </w:rPr>
            </w:pPr>
            <w:r w:rsidRPr="0023634F">
              <w:rPr>
                <w:rStyle w:val="ComputerCode"/>
              </w:rPr>
              <w:t xml:space="preserve">    std::cout &lt;&lt; pText &lt;&lt; std::endl;  </w:t>
            </w:r>
          </w:p>
          <w:p w14:paraId="0B45EB29" w14:textId="77777777" w:rsidR="006D26EE" w:rsidRPr="0023634F" w:rsidRDefault="006D26EE" w:rsidP="006D26EE">
            <w:pPr>
              <w:rPr>
                <w:rStyle w:val="ComputerCode"/>
              </w:rPr>
            </w:pPr>
            <w:r w:rsidRPr="0023634F">
              <w:rPr>
                <w:rStyle w:val="ComputerCode"/>
              </w:rPr>
              <w:t xml:space="preserve">    </w:t>
            </w:r>
          </w:p>
          <w:p w14:paraId="145B31E7" w14:textId="77777777" w:rsidR="006D26EE" w:rsidRPr="0023634F" w:rsidRDefault="006D26EE" w:rsidP="006D26EE">
            <w:pPr>
              <w:rPr>
                <w:rStyle w:val="ComputerCode"/>
              </w:rPr>
            </w:pPr>
            <w:r w:rsidRPr="0023634F">
              <w:rPr>
                <w:rStyle w:val="ComputerCode"/>
              </w:rPr>
              <w:t xml:space="preserve">    // The resource file is deleted by the resource cache.</w:t>
            </w:r>
          </w:p>
          <w:p w14:paraId="099632A1" w14:textId="77777777" w:rsidR="006D26EE" w:rsidRPr="0023634F" w:rsidRDefault="006D26EE" w:rsidP="006D26EE">
            <w:pPr>
              <w:rPr>
                <w:rStyle w:val="ComputerCode"/>
              </w:rPr>
            </w:pPr>
          </w:p>
          <w:p w14:paraId="6220F772" w14:textId="77777777" w:rsidR="006D26EE" w:rsidRPr="0023634F" w:rsidRDefault="006D26EE" w:rsidP="006D26EE">
            <w:pPr>
              <w:rPr>
                <w:rStyle w:val="ComputerCode"/>
              </w:rPr>
            </w:pPr>
            <w:r w:rsidRPr="0023634F">
              <w:rPr>
                <w:rStyle w:val="ComputerCode"/>
              </w:rPr>
              <w:t xml:space="preserve">    return 0;</w:t>
            </w:r>
          </w:p>
          <w:p w14:paraId="6E9699EE" w14:textId="25C1A9A8" w:rsidR="006D26EE" w:rsidRDefault="006D26EE" w:rsidP="006D26EE">
            <w:r w:rsidRPr="0023634F">
              <w:rPr>
                <w:rStyle w:val="ComputerCode"/>
              </w:rPr>
              <w:t>}</w:t>
            </w:r>
          </w:p>
        </w:tc>
      </w:tr>
    </w:tbl>
    <w:p w14:paraId="15C597E0" w14:textId="77777777" w:rsidR="00FC1AEA" w:rsidRDefault="00FC1AEA" w:rsidP="00FC1AEA"/>
    <w:p w14:paraId="301192F3" w14:textId="77777777" w:rsidR="006D26EE" w:rsidRDefault="006D26EE" w:rsidP="00FC1AEA"/>
    <w:p w14:paraId="58601CED" w14:textId="78D56A03" w:rsidR="00FC1AEA" w:rsidRDefault="00FC1AEA" w:rsidP="00FC1AEA">
      <w:pPr>
        <w:pStyle w:val="Heading2"/>
      </w:pPr>
      <w:bookmarkStart w:id="262" w:name="_Ref380417507"/>
      <w:bookmarkStart w:id="263" w:name="_Toc382771643"/>
      <w:r>
        <w:t>Scenes</w:t>
      </w:r>
      <w:bookmarkEnd w:id="262"/>
      <w:bookmarkEnd w:id="263"/>
    </w:p>
    <w:p w14:paraId="284F6410" w14:textId="77777777" w:rsidR="00DC7B14" w:rsidRDefault="00DC7B14" w:rsidP="00DC7B14"/>
    <w:p w14:paraId="0F649FAD" w14:textId="77777777" w:rsidR="00DC7B14" w:rsidRDefault="00DC7B14" w:rsidP="00DC7B14">
      <w:pPr>
        <w:pStyle w:val="Heading3"/>
      </w:pPr>
      <w:bookmarkStart w:id="264" w:name="_Toc382771644"/>
      <w:r>
        <w:t>Functionality</w:t>
      </w:r>
      <w:bookmarkEnd w:id="264"/>
    </w:p>
    <w:p w14:paraId="224E5D55" w14:textId="77777777" w:rsidR="00DC7B14" w:rsidRDefault="00DC7B14" w:rsidP="00DC7B14"/>
    <w:p w14:paraId="335F432C" w14:textId="77777777" w:rsidR="00DC7B14" w:rsidRDefault="00DC7B14" w:rsidP="00DC7B14">
      <w:pPr>
        <w:pStyle w:val="Heading3"/>
      </w:pPr>
      <w:bookmarkStart w:id="265" w:name="_Toc382771645"/>
      <w:r>
        <w:t>Architecture</w:t>
      </w:r>
      <w:bookmarkEnd w:id="265"/>
    </w:p>
    <w:p w14:paraId="68A0B8C9" w14:textId="77777777" w:rsidR="00DC7B14" w:rsidRDefault="00DC7B14" w:rsidP="00DC7B14"/>
    <w:p w14:paraId="52AC4684" w14:textId="1D742D62" w:rsidR="00164E94" w:rsidRDefault="00164E94" w:rsidP="00DC7B14">
      <w:r>
        <w:rPr>
          <w:noProof/>
          <w:lang w:val="pt-BR" w:eastAsia="pt-BR"/>
        </w:rPr>
        <w:lastRenderedPageBreak/>
        <w:drawing>
          <wp:inline distT="0" distB="0" distL="0" distR="0" wp14:anchorId="0CFDD34F" wp14:editId="456BBEEB">
            <wp:extent cx="5400040" cy="398462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400040" cy="3984625"/>
                    </a:xfrm>
                    <a:prstGeom prst="rect">
                      <a:avLst/>
                    </a:prstGeom>
                  </pic:spPr>
                </pic:pic>
              </a:graphicData>
            </a:graphic>
          </wp:inline>
        </w:drawing>
      </w:r>
    </w:p>
    <w:p w14:paraId="361A0CB9" w14:textId="77777777" w:rsidR="00164E94" w:rsidRDefault="00164E94" w:rsidP="00DC7B14"/>
    <w:p w14:paraId="427BA4B4" w14:textId="54983C1B" w:rsidR="00164E94" w:rsidRDefault="00164E94" w:rsidP="00DC7B14">
      <w:r w:rsidRPr="00164E94">
        <w:rPr>
          <w:noProof/>
          <w:lang w:val="pt-BR" w:eastAsia="pt-BR"/>
        </w:rPr>
        <w:drawing>
          <wp:inline distT="0" distB="0" distL="0" distR="0" wp14:anchorId="668D3B7F" wp14:editId="1574B5F2">
            <wp:extent cx="5400040" cy="3882191"/>
            <wp:effectExtent l="0" t="0" r="0" b="444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0"/>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400040" cy="3882191"/>
                    </a:xfrm>
                    <a:prstGeom prst="rect">
                      <a:avLst/>
                    </a:prstGeom>
                    <a:noFill/>
                    <a:ln>
                      <a:noFill/>
                    </a:ln>
                  </pic:spPr>
                </pic:pic>
              </a:graphicData>
            </a:graphic>
          </wp:inline>
        </w:drawing>
      </w:r>
    </w:p>
    <w:p w14:paraId="3974CC2C" w14:textId="77777777" w:rsidR="00164E94" w:rsidRDefault="00164E94" w:rsidP="00DC7B14"/>
    <w:p w14:paraId="732D2DC0" w14:textId="1FE12249" w:rsidR="00164E94" w:rsidRDefault="00164E94" w:rsidP="00DC7B14">
      <w:r>
        <w:rPr>
          <w:noProof/>
          <w:lang w:val="pt-BR" w:eastAsia="pt-BR"/>
        </w:rPr>
        <w:lastRenderedPageBreak/>
        <w:drawing>
          <wp:inline distT="0" distB="0" distL="0" distR="0" wp14:anchorId="1AED1500" wp14:editId="10438B2B">
            <wp:extent cx="5400040" cy="493712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400040" cy="4937125"/>
                    </a:xfrm>
                    <a:prstGeom prst="rect">
                      <a:avLst/>
                    </a:prstGeom>
                  </pic:spPr>
                </pic:pic>
              </a:graphicData>
            </a:graphic>
          </wp:inline>
        </w:drawing>
      </w:r>
    </w:p>
    <w:p w14:paraId="0A3E9A5C" w14:textId="77777777" w:rsidR="00164E94" w:rsidRDefault="00164E94" w:rsidP="00DC7B14"/>
    <w:p w14:paraId="602604AA" w14:textId="26284AB8" w:rsidR="00BD2C8D" w:rsidRDefault="00BD2C8D" w:rsidP="00DC7B14">
      <w:r w:rsidRPr="00BD2C8D">
        <w:rPr>
          <w:noProof/>
          <w:lang w:val="pt-BR" w:eastAsia="pt-BR"/>
        </w:rPr>
        <w:drawing>
          <wp:inline distT="0" distB="0" distL="0" distR="0" wp14:anchorId="36E19A33" wp14:editId="145A25CA">
            <wp:extent cx="5400040" cy="2953713"/>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400040" cy="2953713"/>
                    </a:xfrm>
                    <a:prstGeom prst="rect">
                      <a:avLst/>
                    </a:prstGeom>
                    <a:noFill/>
                    <a:ln>
                      <a:noFill/>
                    </a:ln>
                  </pic:spPr>
                </pic:pic>
              </a:graphicData>
            </a:graphic>
          </wp:inline>
        </w:drawing>
      </w:r>
    </w:p>
    <w:p w14:paraId="616866C9" w14:textId="77777777" w:rsidR="00BD2C8D" w:rsidRDefault="00BD2C8D" w:rsidP="00DC7B14"/>
    <w:p w14:paraId="1B9BE615" w14:textId="6F08CCF5" w:rsidR="00164E94" w:rsidRDefault="00164E94" w:rsidP="00DC7B14">
      <w:r w:rsidRPr="00164E94">
        <w:rPr>
          <w:noProof/>
          <w:lang w:val="pt-BR" w:eastAsia="pt-BR"/>
        </w:rPr>
        <w:lastRenderedPageBreak/>
        <w:drawing>
          <wp:inline distT="0" distB="0" distL="0" distR="0" wp14:anchorId="4A5D8582" wp14:editId="7D98F618">
            <wp:extent cx="5400040" cy="7520190"/>
            <wp:effectExtent l="0" t="0" r="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8"/>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400040" cy="7520190"/>
                    </a:xfrm>
                    <a:prstGeom prst="rect">
                      <a:avLst/>
                    </a:prstGeom>
                    <a:noFill/>
                    <a:ln>
                      <a:noFill/>
                    </a:ln>
                  </pic:spPr>
                </pic:pic>
              </a:graphicData>
            </a:graphic>
          </wp:inline>
        </w:drawing>
      </w:r>
    </w:p>
    <w:p w14:paraId="518804B4" w14:textId="7B724986" w:rsidR="00164E94" w:rsidRDefault="00164E94" w:rsidP="00DC7B14">
      <w:r>
        <w:rPr>
          <w:noProof/>
          <w:lang w:val="pt-BR" w:eastAsia="pt-BR"/>
        </w:rPr>
        <w:lastRenderedPageBreak/>
        <w:drawing>
          <wp:inline distT="0" distB="0" distL="0" distR="0" wp14:anchorId="6A7BA0FF" wp14:editId="23AF6AAB">
            <wp:extent cx="5400040" cy="419925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400040" cy="4199255"/>
                    </a:xfrm>
                    <a:prstGeom prst="rect">
                      <a:avLst/>
                    </a:prstGeom>
                  </pic:spPr>
                </pic:pic>
              </a:graphicData>
            </a:graphic>
          </wp:inline>
        </w:drawing>
      </w:r>
    </w:p>
    <w:p w14:paraId="3AD87D92" w14:textId="77777777" w:rsidR="00164E94" w:rsidRDefault="00164E94" w:rsidP="00DC7B14"/>
    <w:p w14:paraId="78DDF3FF" w14:textId="77777777" w:rsidR="00DC7B14" w:rsidRDefault="00DC7B14" w:rsidP="00DC7B14">
      <w:pPr>
        <w:pStyle w:val="Heading3"/>
      </w:pPr>
      <w:bookmarkStart w:id="266" w:name="_Toc382771646"/>
      <w:r>
        <w:t>Run-Time</w:t>
      </w:r>
      <w:bookmarkEnd w:id="266"/>
    </w:p>
    <w:p w14:paraId="08BE80EC" w14:textId="77777777" w:rsidR="00DC7B14" w:rsidRDefault="00DC7B14" w:rsidP="00DC7B14"/>
    <w:p w14:paraId="1896C089" w14:textId="77777777" w:rsidR="00170376" w:rsidRDefault="00170376" w:rsidP="00170376">
      <w:pPr>
        <w:pStyle w:val="Heading3"/>
      </w:pPr>
      <w:bookmarkStart w:id="267" w:name="_Toc382771647"/>
      <w:r>
        <w:t>Example</w:t>
      </w:r>
      <w:bookmarkEnd w:id="267"/>
    </w:p>
    <w:p w14:paraId="75DF74F5" w14:textId="77777777" w:rsidR="00170376" w:rsidRPr="00DC7B14" w:rsidRDefault="00170376" w:rsidP="00DC7B14"/>
    <w:p w14:paraId="7A42A4E8" w14:textId="77777777" w:rsidR="00FC1AEA" w:rsidRDefault="00FC1AEA" w:rsidP="00FC1AEA"/>
    <w:p w14:paraId="69BD5F4D" w14:textId="5FF8F43C" w:rsidR="00FC1AEA" w:rsidRDefault="00FC1AEA" w:rsidP="00FC1AEA">
      <w:pPr>
        <w:pStyle w:val="Heading2"/>
      </w:pPr>
      <w:bookmarkStart w:id="268" w:name="_Ref382203676"/>
      <w:bookmarkStart w:id="269" w:name="_Toc382771648"/>
      <w:r>
        <w:t>Scripting</w:t>
      </w:r>
      <w:bookmarkEnd w:id="268"/>
      <w:bookmarkEnd w:id="269"/>
    </w:p>
    <w:p w14:paraId="75E67CF0" w14:textId="77777777" w:rsidR="00DC7B14" w:rsidRDefault="00DC7B14" w:rsidP="00DC7B14"/>
    <w:p w14:paraId="7DD3FEF0" w14:textId="77777777" w:rsidR="00DC7B14" w:rsidRDefault="00DC7B14" w:rsidP="00DC7B14">
      <w:pPr>
        <w:pStyle w:val="Heading3"/>
      </w:pPr>
      <w:bookmarkStart w:id="270" w:name="_Toc382771649"/>
      <w:r>
        <w:t>Functionality</w:t>
      </w:r>
      <w:bookmarkEnd w:id="270"/>
    </w:p>
    <w:p w14:paraId="48E83021" w14:textId="77777777" w:rsidR="00DC7B14" w:rsidRDefault="00DC7B14" w:rsidP="00DC7B14"/>
    <w:p w14:paraId="0E8B2E0B" w14:textId="77777777" w:rsidR="00DC7B14" w:rsidRDefault="00DC7B14" w:rsidP="00DC7B14">
      <w:pPr>
        <w:pStyle w:val="Heading3"/>
      </w:pPr>
      <w:bookmarkStart w:id="271" w:name="_Toc382771650"/>
      <w:r>
        <w:t>Architecture</w:t>
      </w:r>
      <w:bookmarkEnd w:id="271"/>
    </w:p>
    <w:p w14:paraId="0C721D7D" w14:textId="77777777" w:rsidR="00DC7B14" w:rsidRDefault="00DC7B14" w:rsidP="00DC7B14"/>
    <w:p w14:paraId="053E2EFF" w14:textId="0481CA01" w:rsidR="006B05AA" w:rsidRDefault="006B05AA" w:rsidP="00DC7B14">
      <w:r w:rsidRPr="006B05AA">
        <w:rPr>
          <w:noProof/>
          <w:lang w:val="pt-BR" w:eastAsia="pt-BR"/>
        </w:rPr>
        <w:lastRenderedPageBreak/>
        <w:drawing>
          <wp:inline distT="0" distB="0" distL="0" distR="0" wp14:anchorId="061AB91C" wp14:editId="2170EEB1">
            <wp:extent cx="4991100" cy="4543425"/>
            <wp:effectExtent l="0" t="0" r="0" b="9525"/>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0"/>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991100" cy="4543425"/>
                    </a:xfrm>
                    <a:prstGeom prst="rect">
                      <a:avLst/>
                    </a:prstGeom>
                    <a:noFill/>
                    <a:ln>
                      <a:noFill/>
                    </a:ln>
                  </pic:spPr>
                </pic:pic>
              </a:graphicData>
            </a:graphic>
          </wp:inline>
        </w:drawing>
      </w:r>
    </w:p>
    <w:p w14:paraId="3D9D988C" w14:textId="77777777" w:rsidR="006B05AA" w:rsidRDefault="006B05AA" w:rsidP="00DC7B14"/>
    <w:p w14:paraId="10E1EE73" w14:textId="77777777" w:rsidR="00DC7B14" w:rsidRDefault="00DC7B14" w:rsidP="00DC7B14">
      <w:pPr>
        <w:pStyle w:val="Heading3"/>
      </w:pPr>
      <w:bookmarkStart w:id="272" w:name="_Toc382771651"/>
      <w:r>
        <w:t>Run-Time</w:t>
      </w:r>
      <w:bookmarkEnd w:id="272"/>
    </w:p>
    <w:p w14:paraId="2653F468" w14:textId="77777777" w:rsidR="00DC7B14" w:rsidRDefault="00DC7B14" w:rsidP="00DC7B14"/>
    <w:p w14:paraId="3FBF6948" w14:textId="77777777" w:rsidR="00170376" w:rsidRDefault="00170376" w:rsidP="00170376">
      <w:pPr>
        <w:pStyle w:val="Heading3"/>
      </w:pPr>
      <w:bookmarkStart w:id="273" w:name="_Toc382771652"/>
      <w:r>
        <w:t>Example</w:t>
      </w:r>
      <w:bookmarkEnd w:id="273"/>
    </w:p>
    <w:p w14:paraId="6A65000A" w14:textId="77777777" w:rsidR="00170376" w:rsidRPr="00DC7B14" w:rsidRDefault="00170376" w:rsidP="00DC7B14"/>
    <w:tbl>
      <w:tblPr>
        <w:tblStyle w:val="TableGrid"/>
        <w:tblW w:w="0" w:type="auto"/>
        <w:tblLook w:val="04A0" w:firstRow="1" w:lastRow="0" w:firstColumn="1" w:lastColumn="0" w:noHBand="0" w:noVBand="1"/>
      </w:tblPr>
      <w:tblGrid>
        <w:gridCol w:w="8494"/>
      </w:tblGrid>
      <w:tr w:rsidR="0031139A" w14:paraId="4834FFD4" w14:textId="77777777" w:rsidTr="0031139A">
        <w:tc>
          <w:tcPr>
            <w:tcW w:w="8494" w:type="dxa"/>
          </w:tcPr>
          <w:p w14:paraId="1A2EDD12" w14:textId="77777777" w:rsidR="0031139A" w:rsidRPr="0031139A" w:rsidRDefault="0031139A" w:rsidP="0031139A">
            <w:pPr>
              <w:rPr>
                <w:rStyle w:val="ComputerCode"/>
              </w:rPr>
            </w:pPr>
            <w:r w:rsidRPr="0031139A">
              <w:rPr>
                <w:rStyle w:val="ComputerCode"/>
              </w:rPr>
              <w:t>function print_prompt(times)</w:t>
            </w:r>
          </w:p>
          <w:p w14:paraId="12E3AE32" w14:textId="77777777" w:rsidR="0031139A" w:rsidRPr="0031139A" w:rsidRDefault="0031139A" w:rsidP="0031139A">
            <w:pPr>
              <w:rPr>
                <w:rStyle w:val="ComputerCode"/>
              </w:rPr>
            </w:pPr>
            <w:r w:rsidRPr="0031139A">
              <w:rPr>
                <w:rStyle w:val="ComputerCode"/>
              </w:rPr>
              <w:t xml:space="preserve">    local write = io.write</w:t>
            </w:r>
          </w:p>
          <w:p w14:paraId="439E5F8C" w14:textId="77777777" w:rsidR="0031139A" w:rsidRPr="0031139A" w:rsidRDefault="0031139A" w:rsidP="0031139A">
            <w:pPr>
              <w:rPr>
                <w:rStyle w:val="ComputerCode"/>
              </w:rPr>
            </w:pPr>
          </w:p>
          <w:p w14:paraId="2DC45E38" w14:textId="77777777" w:rsidR="0031139A" w:rsidRPr="0031139A" w:rsidRDefault="0031139A" w:rsidP="0031139A">
            <w:pPr>
              <w:rPr>
                <w:rStyle w:val="ComputerCode"/>
              </w:rPr>
            </w:pPr>
            <w:r w:rsidRPr="0031139A">
              <w:rPr>
                <w:rStyle w:val="ComputerCode"/>
              </w:rPr>
              <w:t xml:space="preserve">    for i = 1, times, 1 do</w:t>
            </w:r>
          </w:p>
          <w:p w14:paraId="615F5472" w14:textId="77777777" w:rsidR="0031139A" w:rsidRPr="0031139A" w:rsidRDefault="0031139A" w:rsidP="0031139A">
            <w:pPr>
              <w:rPr>
                <w:rStyle w:val="ComputerCode"/>
              </w:rPr>
            </w:pPr>
            <w:r w:rsidRPr="0031139A">
              <w:rPr>
                <w:rStyle w:val="ComputerCode"/>
              </w:rPr>
              <w:t xml:space="preserve">        write("&gt;")</w:t>
            </w:r>
          </w:p>
          <w:p w14:paraId="21378BE8" w14:textId="77777777" w:rsidR="0031139A" w:rsidRPr="0031139A" w:rsidRDefault="0031139A" w:rsidP="0031139A">
            <w:pPr>
              <w:rPr>
                <w:rStyle w:val="ComputerCode"/>
              </w:rPr>
            </w:pPr>
            <w:r w:rsidRPr="0031139A">
              <w:rPr>
                <w:rStyle w:val="ComputerCode"/>
              </w:rPr>
              <w:t xml:space="preserve">    end</w:t>
            </w:r>
          </w:p>
          <w:p w14:paraId="6AFF0BBC" w14:textId="77777777" w:rsidR="0031139A" w:rsidRPr="0031139A" w:rsidRDefault="0031139A" w:rsidP="0031139A">
            <w:pPr>
              <w:rPr>
                <w:rStyle w:val="ComputerCode"/>
              </w:rPr>
            </w:pPr>
            <w:r w:rsidRPr="0031139A">
              <w:rPr>
                <w:rStyle w:val="ComputerCode"/>
              </w:rPr>
              <w:t xml:space="preserve">    </w:t>
            </w:r>
          </w:p>
          <w:p w14:paraId="55721DF0" w14:textId="77777777" w:rsidR="0031139A" w:rsidRPr="0031139A" w:rsidRDefault="0031139A" w:rsidP="0031139A">
            <w:pPr>
              <w:rPr>
                <w:rStyle w:val="ComputerCode"/>
              </w:rPr>
            </w:pPr>
            <w:r w:rsidRPr="0031139A">
              <w:rPr>
                <w:rStyle w:val="ComputerCode"/>
              </w:rPr>
              <w:t xml:space="preserve">    write(" ")</w:t>
            </w:r>
          </w:p>
          <w:p w14:paraId="15F356BC" w14:textId="77777777" w:rsidR="0031139A" w:rsidRPr="0031139A" w:rsidRDefault="0031139A" w:rsidP="0031139A">
            <w:pPr>
              <w:rPr>
                <w:rStyle w:val="ComputerCode"/>
              </w:rPr>
            </w:pPr>
            <w:r w:rsidRPr="0031139A">
              <w:rPr>
                <w:rStyle w:val="ComputerCode"/>
              </w:rPr>
              <w:t>end</w:t>
            </w:r>
          </w:p>
          <w:p w14:paraId="335315E8" w14:textId="77777777" w:rsidR="0031139A" w:rsidRPr="0031139A" w:rsidRDefault="0031139A" w:rsidP="0031139A">
            <w:pPr>
              <w:rPr>
                <w:rStyle w:val="ComputerCode"/>
              </w:rPr>
            </w:pPr>
          </w:p>
          <w:p w14:paraId="157C342F" w14:textId="77777777" w:rsidR="0031139A" w:rsidRPr="0031139A" w:rsidRDefault="0031139A" w:rsidP="0031139A">
            <w:pPr>
              <w:rPr>
                <w:rStyle w:val="ComputerCode"/>
              </w:rPr>
            </w:pPr>
            <w:r w:rsidRPr="0031139A">
              <w:rPr>
                <w:rStyle w:val="ComputerCode"/>
              </w:rPr>
              <w:t>function read_string()</w:t>
            </w:r>
          </w:p>
          <w:p w14:paraId="58EAACD0" w14:textId="77777777" w:rsidR="0031139A" w:rsidRPr="0031139A" w:rsidRDefault="0031139A" w:rsidP="0031139A">
            <w:pPr>
              <w:rPr>
                <w:rStyle w:val="ComputerCode"/>
              </w:rPr>
            </w:pPr>
            <w:r w:rsidRPr="0031139A">
              <w:rPr>
                <w:rStyle w:val="ComputerCode"/>
              </w:rPr>
              <w:t xml:space="preserve">    return read_string("*l")</w:t>
            </w:r>
          </w:p>
          <w:p w14:paraId="3DF49B2D" w14:textId="77777777" w:rsidR="0031139A" w:rsidRPr="0031139A" w:rsidRDefault="0031139A" w:rsidP="0031139A">
            <w:pPr>
              <w:rPr>
                <w:rStyle w:val="ComputerCode"/>
              </w:rPr>
            </w:pPr>
            <w:r w:rsidRPr="0031139A">
              <w:rPr>
                <w:rStyle w:val="ComputerCode"/>
              </w:rPr>
              <w:t>end</w:t>
            </w:r>
          </w:p>
          <w:p w14:paraId="6BF1F199" w14:textId="77777777" w:rsidR="0031139A" w:rsidRPr="0031139A" w:rsidRDefault="0031139A" w:rsidP="0031139A">
            <w:pPr>
              <w:rPr>
                <w:rStyle w:val="ComputerCode"/>
              </w:rPr>
            </w:pPr>
          </w:p>
          <w:p w14:paraId="3BCE7C22" w14:textId="77777777" w:rsidR="0031139A" w:rsidRPr="0031139A" w:rsidRDefault="0031139A" w:rsidP="0031139A">
            <w:pPr>
              <w:rPr>
                <w:rStyle w:val="ComputerCode"/>
              </w:rPr>
            </w:pPr>
            <w:r w:rsidRPr="0031139A">
              <w:rPr>
                <w:rStyle w:val="ComputerCode"/>
              </w:rPr>
              <w:t>write = io.write</w:t>
            </w:r>
          </w:p>
          <w:p w14:paraId="7B7D006F" w14:textId="77777777" w:rsidR="0031139A" w:rsidRPr="0031139A" w:rsidRDefault="0031139A" w:rsidP="0031139A">
            <w:pPr>
              <w:rPr>
                <w:rStyle w:val="ComputerCode"/>
              </w:rPr>
            </w:pPr>
            <w:r w:rsidRPr="0031139A">
              <w:rPr>
                <w:rStyle w:val="ComputerCode"/>
              </w:rPr>
              <w:t>read_string = io.read</w:t>
            </w:r>
          </w:p>
          <w:p w14:paraId="0586AB99" w14:textId="77777777" w:rsidR="0031139A" w:rsidRPr="0031139A" w:rsidRDefault="0031139A" w:rsidP="0031139A">
            <w:pPr>
              <w:rPr>
                <w:rStyle w:val="ComputerCode"/>
              </w:rPr>
            </w:pPr>
          </w:p>
          <w:p w14:paraId="1A71B712" w14:textId="77777777" w:rsidR="0031139A" w:rsidRPr="0031139A" w:rsidRDefault="0031139A" w:rsidP="0031139A">
            <w:pPr>
              <w:rPr>
                <w:rStyle w:val="ComputerCode"/>
              </w:rPr>
            </w:pPr>
            <w:r w:rsidRPr="0031139A">
              <w:rPr>
                <w:rStyle w:val="ComputerCode"/>
              </w:rPr>
              <w:lastRenderedPageBreak/>
              <w:t>write("Lua simple shell\n")</w:t>
            </w:r>
          </w:p>
          <w:p w14:paraId="1788E0A5" w14:textId="77777777" w:rsidR="0031139A" w:rsidRPr="0031139A" w:rsidRDefault="0031139A" w:rsidP="0031139A">
            <w:pPr>
              <w:rPr>
                <w:rStyle w:val="ComputerCode"/>
              </w:rPr>
            </w:pPr>
            <w:r w:rsidRPr="0031139A">
              <w:rPr>
                <w:rStyle w:val="ComputerCode"/>
              </w:rPr>
              <w:t>write("Enter 'quit' to exit.\n")</w:t>
            </w:r>
          </w:p>
          <w:p w14:paraId="791EC8C5" w14:textId="77777777" w:rsidR="0031139A" w:rsidRPr="0031139A" w:rsidRDefault="0031139A" w:rsidP="0031139A">
            <w:pPr>
              <w:rPr>
                <w:rStyle w:val="ComputerCode"/>
              </w:rPr>
            </w:pPr>
          </w:p>
          <w:p w14:paraId="2D091B90" w14:textId="339993DB" w:rsidR="0031139A" w:rsidRPr="0031139A" w:rsidRDefault="0031139A" w:rsidP="0031139A">
            <w:pPr>
              <w:rPr>
                <w:rStyle w:val="ComputerCode"/>
              </w:rPr>
            </w:pPr>
            <w:r w:rsidRPr="0031139A">
              <w:rPr>
                <w:rStyle w:val="ComputerCode"/>
              </w:rPr>
              <w:t xml:space="preserve">-- </w:t>
            </w:r>
            <w:r w:rsidR="00326BA1">
              <w:rPr>
                <w:rStyle w:val="ComputerCode"/>
              </w:rPr>
              <w:t>Very s</w:t>
            </w:r>
            <w:r w:rsidRPr="0031139A">
              <w:rPr>
                <w:rStyle w:val="ComputerCode"/>
              </w:rPr>
              <w:t>imple REPL in Lua.</w:t>
            </w:r>
          </w:p>
          <w:p w14:paraId="51732FAA" w14:textId="77777777" w:rsidR="0031139A" w:rsidRPr="0031139A" w:rsidRDefault="0031139A" w:rsidP="0031139A">
            <w:pPr>
              <w:rPr>
                <w:rStyle w:val="ComputerCode"/>
              </w:rPr>
            </w:pPr>
            <w:r w:rsidRPr="0031139A">
              <w:rPr>
                <w:rStyle w:val="ComputerCode"/>
              </w:rPr>
              <w:t>level = 1</w:t>
            </w:r>
          </w:p>
          <w:p w14:paraId="4AF86A1E" w14:textId="77777777" w:rsidR="0031139A" w:rsidRPr="0031139A" w:rsidRDefault="0031139A" w:rsidP="0031139A">
            <w:pPr>
              <w:rPr>
                <w:rStyle w:val="ComputerCode"/>
              </w:rPr>
            </w:pPr>
            <w:r w:rsidRPr="0031139A">
              <w:rPr>
                <w:rStyle w:val="ComputerCode"/>
              </w:rPr>
              <w:t>print_prompt(level)</w:t>
            </w:r>
          </w:p>
          <w:p w14:paraId="370BE72D" w14:textId="77777777" w:rsidR="0031139A" w:rsidRPr="0031139A" w:rsidRDefault="0031139A" w:rsidP="0031139A">
            <w:pPr>
              <w:rPr>
                <w:rStyle w:val="ComputerCode"/>
              </w:rPr>
            </w:pPr>
            <w:r w:rsidRPr="0031139A">
              <w:rPr>
                <w:rStyle w:val="ComputerCode"/>
              </w:rPr>
              <w:t>command_string = read_string()</w:t>
            </w:r>
          </w:p>
          <w:p w14:paraId="5EB080DD" w14:textId="77777777" w:rsidR="0031139A" w:rsidRPr="0031139A" w:rsidRDefault="0031139A" w:rsidP="0031139A">
            <w:pPr>
              <w:rPr>
                <w:rStyle w:val="ComputerCode"/>
              </w:rPr>
            </w:pPr>
            <w:r w:rsidRPr="0031139A">
              <w:rPr>
                <w:rStyle w:val="ComputerCode"/>
              </w:rPr>
              <w:t>while (command_string ~= "quit") do</w:t>
            </w:r>
          </w:p>
          <w:p w14:paraId="344C7E1F" w14:textId="77777777" w:rsidR="0031139A" w:rsidRPr="0031139A" w:rsidRDefault="0031139A" w:rsidP="0031139A">
            <w:pPr>
              <w:rPr>
                <w:rStyle w:val="ComputerCode"/>
              </w:rPr>
            </w:pPr>
            <w:r w:rsidRPr="0031139A">
              <w:rPr>
                <w:rStyle w:val="ComputerCode"/>
              </w:rPr>
              <w:t xml:space="preserve">    -- Run the given command. The output is written on the screen.</w:t>
            </w:r>
          </w:p>
          <w:p w14:paraId="758F2AF3" w14:textId="77777777" w:rsidR="0031139A" w:rsidRPr="0031139A" w:rsidRDefault="0031139A" w:rsidP="0031139A">
            <w:pPr>
              <w:rPr>
                <w:rStyle w:val="ComputerCode"/>
              </w:rPr>
            </w:pPr>
            <w:r w:rsidRPr="0031139A">
              <w:rPr>
                <w:rStyle w:val="ComputerCode"/>
              </w:rPr>
              <w:t xml:space="preserve">    -- assert(loadstring(command_string))()</w:t>
            </w:r>
          </w:p>
          <w:p w14:paraId="106F9541" w14:textId="77777777" w:rsidR="0031139A" w:rsidRPr="0031139A" w:rsidRDefault="0031139A" w:rsidP="0031139A">
            <w:pPr>
              <w:rPr>
                <w:rStyle w:val="ComputerCode"/>
              </w:rPr>
            </w:pPr>
            <w:r w:rsidRPr="0031139A">
              <w:rPr>
                <w:rStyle w:val="ComputerCode"/>
              </w:rPr>
              <w:t xml:space="preserve">    out_string, err_string = loadstring(command_string)</w:t>
            </w:r>
          </w:p>
          <w:p w14:paraId="23BDA486" w14:textId="77777777" w:rsidR="0031139A" w:rsidRPr="0031139A" w:rsidRDefault="0031139A" w:rsidP="0031139A">
            <w:pPr>
              <w:rPr>
                <w:rStyle w:val="ComputerCode"/>
              </w:rPr>
            </w:pPr>
            <w:r w:rsidRPr="0031139A">
              <w:rPr>
                <w:rStyle w:val="ComputerCode"/>
              </w:rPr>
              <w:t xml:space="preserve">    if (out_string ~= nil) then</w:t>
            </w:r>
          </w:p>
          <w:p w14:paraId="3D5D6E37" w14:textId="77777777" w:rsidR="0031139A" w:rsidRPr="0031139A" w:rsidRDefault="0031139A" w:rsidP="0031139A">
            <w:pPr>
              <w:rPr>
                <w:rStyle w:val="ComputerCode"/>
              </w:rPr>
            </w:pPr>
            <w:r w:rsidRPr="0031139A">
              <w:rPr>
                <w:rStyle w:val="ComputerCode"/>
              </w:rPr>
              <w:t xml:space="preserve">        -- Success!</w:t>
            </w:r>
          </w:p>
          <w:p w14:paraId="4459FD09" w14:textId="77777777" w:rsidR="0031139A" w:rsidRPr="0031139A" w:rsidRDefault="0031139A" w:rsidP="0031139A">
            <w:pPr>
              <w:rPr>
                <w:rStyle w:val="ComputerCode"/>
              </w:rPr>
            </w:pPr>
            <w:r w:rsidRPr="0031139A">
              <w:rPr>
                <w:rStyle w:val="ComputerCode"/>
              </w:rPr>
              <w:t xml:space="preserve">        out_string()</w:t>
            </w:r>
          </w:p>
          <w:p w14:paraId="4B4D1FEE" w14:textId="77777777" w:rsidR="0031139A" w:rsidRPr="0031139A" w:rsidRDefault="0031139A" w:rsidP="0031139A">
            <w:pPr>
              <w:rPr>
                <w:rStyle w:val="ComputerCode"/>
              </w:rPr>
            </w:pPr>
            <w:r w:rsidRPr="0031139A">
              <w:rPr>
                <w:rStyle w:val="ComputerCode"/>
              </w:rPr>
              <w:t xml:space="preserve">    else</w:t>
            </w:r>
          </w:p>
          <w:p w14:paraId="600B6348" w14:textId="77777777" w:rsidR="0031139A" w:rsidRPr="0031139A" w:rsidRDefault="0031139A" w:rsidP="0031139A">
            <w:pPr>
              <w:rPr>
                <w:rStyle w:val="ComputerCode"/>
              </w:rPr>
            </w:pPr>
            <w:r w:rsidRPr="0031139A">
              <w:rPr>
                <w:rStyle w:val="ComputerCode"/>
              </w:rPr>
              <w:t xml:space="preserve">        -- Something went wrong!</w:t>
            </w:r>
          </w:p>
          <w:p w14:paraId="2FECA27D" w14:textId="77777777" w:rsidR="0031139A" w:rsidRPr="0031139A" w:rsidRDefault="0031139A" w:rsidP="0031139A">
            <w:pPr>
              <w:rPr>
                <w:rStyle w:val="ComputerCode"/>
              </w:rPr>
            </w:pPr>
            <w:r w:rsidRPr="0031139A">
              <w:rPr>
                <w:rStyle w:val="ComputerCode"/>
              </w:rPr>
              <w:t xml:space="preserve">        write(err_string, "\n")</w:t>
            </w:r>
          </w:p>
          <w:p w14:paraId="24226D61" w14:textId="77777777" w:rsidR="0031139A" w:rsidRPr="0031139A" w:rsidRDefault="0031139A" w:rsidP="0031139A">
            <w:pPr>
              <w:rPr>
                <w:rStyle w:val="ComputerCode"/>
              </w:rPr>
            </w:pPr>
            <w:r w:rsidRPr="0031139A">
              <w:rPr>
                <w:rStyle w:val="ComputerCode"/>
              </w:rPr>
              <w:t xml:space="preserve">    end</w:t>
            </w:r>
          </w:p>
          <w:p w14:paraId="57CADF27" w14:textId="77777777" w:rsidR="0031139A" w:rsidRPr="0031139A" w:rsidRDefault="0031139A" w:rsidP="0031139A">
            <w:pPr>
              <w:rPr>
                <w:rStyle w:val="ComputerCode"/>
              </w:rPr>
            </w:pPr>
          </w:p>
          <w:p w14:paraId="1CDFCEDC" w14:textId="77777777" w:rsidR="0031139A" w:rsidRPr="0031139A" w:rsidRDefault="0031139A" w:rsidP="0031139A">
            <w:pPr>
              <w:rPr>
                <w:rStyle w:val="ComputerCode"/>
              </w:rPr>
            </w:pPr>
            <w:r w:rsidRPr="0031139A">
              <w:rPr>
                <w:rStyle w:val="ComputerCode"/>
              </w:rPr>
              <w:t xml:space="preserve">    level = 1</w:t>
            </w:r>
          </w:p>
          <w:p w14:paraId="510F92C8" w14:textId="77777777" w:rsidR="0031139A" w:rsidRPr="0031139A" w:rsidRDefault="0031139A" w:rsidP="0031139A">
            <w:pPr>
              <w:rPr>
                <w:rStyle w:val="ComputerCode"/>
              </w:rPr>
            </w:pPr>
            <w:r w:rsidRPr="0031139A">
              <w:rPr>
                <w:rStyle w:val="ComputerCode"/>
              </w:rPr>
              <w:t xml:space="preserve">    print_prompt(level)</w:t>
            </w:r>
          </w:p>
          <w:p w14:paraId="5D7ED9B9" w14:textId="77777777" w:rsidR="0031139A" w:rsidRPr="0031139A" w:rsidRDefault="0031139A" w:rsidP="0031139A">
            <w:pPr>
              <w:rPr>
                <w:rStyle w:val="ComputerCode"/>
              </w:rPr>
            </w:pPr>
            <w:r w:rsidRPr="0031139A">
              <w:rPr>
                <w:rStyle w:val="ComputerCode"/>
              </w:rPr>
              <w:t xml:space="preserve">    command_string = read_string()</w:t>
            </w:r>
          </w:p>
          <w:p w14:paraId="4BD868B0" w14:textId="66736A97" w:rsidR="0031139A" w:rsidRDefault="0031139A" w:rsidP="0031139A">
            <w:r w:rsidRPr="0031139A">
              <w:rPr>
                <w:rStyle w:val="ComputerCode"/>
              </w:rPr>
              <w:t>end</w:t>
            </w:r>
          </w:p>
        </w:tc>
      </w:tr>
    </w:tbl>
    <w:p w14:paraId="20FDF31A" w14:textId="77777777" w:rsidR="00FC1AEA" w:rsidRDefault="00FC1AEA" w:rsidP="00FC1AEA"/>
    <w:tbl>
      <w:tblPr>
        <w:tblStyle w:val="TableGrid"/>
        <w:tblW w:w="0" w:type="auto"/>
        <w:tblLook w:val="04A0" w:firstRow="1" w:lastRow="0" w:firstColumn="1" w:lastColumn="0" w:noHBand="0" w:noVBand="1"/>
      </w:tblPr>
      <w:tblGrid>
        <w:gridCol w:w="8494"/>
      </w:tblGrid>
      <w:tr w:rsidR="0031139A" w14:paraId="1F01E04D" w14:textId="77777777" w:rsidTr="0031139A">
        <w:tc>
          <w:tcPr>
            <w:tcW w:w="8494" w:type="dxa"/>
          </w:tcPr>
          <w:p w14:paraId="2A0B4435" w14:textId="713B028E" w:rsidR="0031139A" w:rsidRPr="0031139A" w:rsidRDefault="0031139A" w:rsidP="0031139A">
            <w:pPr>
              <w:rPr>
                <w:rStyle w:val="ComputerCode"/>
              </w:rPr>
            </w:pPr>
            <w:r w:rsidRPr="0031139A">
              <w:rPr>
                <w:rStyle w:val="ComputerCode"/>
              </w:rPr>
              <w:t>#include &lt;Core/Script/Lua/LuaStateManager.h&gt;</w:t>
            </w:r>
          </w:p>
          <w:p w14:paraId="0D4468EB" w14:textId="77777777" w:rsidR="0031139A" w:rsidRPr="0031139A" w:rsidRDefault="0031139A" w:rsidP="0031139A">
            <w:pPr>
              <w:rPr>
                <w:rStyle w:val="ComputerCode"/>
              </w:rPr>
            </w:pPr>
            <w:r w:rsidRPr="0031139A">
              <w:rPr>
                <w:rStyle w:val="ComputerCode"/>
              </w:rPr>
              <w:t>#include &lt;Core/Script/Lua/ScriptTask.h&gt;</w:t>
            </w:r>
          </w:p>
          <w:p w14:paraId="1479B3AD" w14:textId="77777777" w:rsidR="0031139A" w:rsidRPr="0031139A" w:rsidRDefault="0031139A" w:rsidP="0031139A">
            <w:pPr>
              <w:rPr>
                <w:rStyle w:val="ComputerCode"/>
              </w:rPr>
            </w:pPr>
            <w:r w:rsidRPr="0031139A">
              <w:rPr>
                <w:rStyle w:val="ComputerCode"/>
              </w:rPr>
              <w:t>#include &lt;Core/Script/Lua/ScriptExports.h&gt;</w:t>
            </w:r>
          </w:p>
          <w:p w14:paraId="1BEE9F15" w14:textId="77777777" w:rsidR="0031139A" w:rsidRPr="0031139A" w:rsidRDefault="0031139A" w:rsidP="0031139A">
            <w:pPr>
              <w:rPr>
                <w:rStyle w:val="ComputerCode"/>
              </w:rPr>
            </w:pPr>
          </w:p>
          <w:p w14:paraId="2C59BB0D" w14:textId="77777777" w:rsidR="0031139A" w:rsidRPr="0031139A" w:rsidRDefault="0031139A" w:rsidP="0031139A">
            <w:pPr>
              <w:rPr>
                <w:rStyle w:val="ComputerCode"/>
              </w:rPr>
            </w:pPr>
            <w:r w:rsidRPr="0031139A">
              <w:rPr>
                <w:rStyle w:val="ComputerCode"/>
              </w:rPr>
              <w:t>#include &lt;Utilities/Debug/Logger.h&gt;</w:t>
            </w:r>
          </w:p>
          <w:p w14:paraId="0969B413" w14:textId="77777777" w:rsidR="0031139A" w:rsidRPr="0031139A" w:rsidRDefault="0031139A" w:rsidP="0031139A">
            <w:pPr>
              <w:rPr>
                <w:rStyle w:val="ComputerCode"/>
              </w:rPr>
            </w:pPr>
          </w:p>
          <w:p w14:paraId="372DE1EB" w14:textId="77777777" w:rsidR="0031139A" w:rsidRPr="0031139A" w:rsidRDefault="0031139A" w:rsidP="0031139A">
            <w:pPr>
              <w:rPr>
                <w:rStyle w:val="ComputerCode"/>
              </w:rPr>
            </w:pPr>
            <w:r w:rsidRPr="0031139A">
              <w:rPr>
                <w:rStyle w:val="ComputerCode"/>
              </w:rPr>
              <w:t>int main(int argc, char* argv[])</w:t>
            </w:r>
          </w:p>
          <w:p w14:paraId="7640C3DE" w14:textId="77777777" w:rsidR="0031139A" w:rsidRPr="0031139A" w:rsidRDefault="0031139A" w:rsidP="0031139A">
            <w:pPr>
              <w:rPr>
                <w:rStyle w:val="ComputerCode"/>
              </w:rPr>
            </w:pPr>
            <w:r w:rsidRPr="0031139A">
              <w:rPr>
                <w:rStyle w:val="ComputerCode"/>
              </w:rPr>
              <w:t>{</w:t>
            </w:r>
          </w:p>
          <w:p w14:paraId="2DA71123" w14:textId="77777777" w:rsidR="0031139A" w:rsidRPr="0031139A" w:rsidRDefault="0031139A" w:rsidP="0031139A">
            <w:pPr>
              <w:rPr>
                <w:rStyle w:val="ComputerCode"/>
              </w:rPr>
            </w:pPr>
            <w:r w:rsidRPr="0031139A">
              <w:rPr>
                <w:rStyle w:val="ComputerCode"/>
              </w:rPr>
              <w:t xml:space="preserve">    uge::debug::log::Init("data/debug/LogConfig.xml");</w:t>
            </w:r>
          </w:p>
          <w:p w14:paraId="7D493E5B" w14:textId="77777777" w:rsidR="0031139A" w:rsidRPr="0031139A" w:rsidRDefault="0031139A" w:rsidP="0031139A">
            <w:pPr>
              <w:rPr>
                <w:rStyle w:val="ComputerCode"/>
              </w:rPr>
            </w:pPr>
          </w:p>
          <w:p w14:paraId="7DEA36AB" w14:textId="77777777" w:rsidR="0031139A" w:rsidRPr="0031139A" w:rsidRDefault="0031139A" w:rsidP="0031139A">
            <w:pPr>
              <w:rPr>
                <w:rStyle w:val="ComputerCode"/>
              </w:rPr>
            </w:pPr>
            <w:r w:rsidRPr="0031139A">
              <w:rPr>
                <w:rStyle w:val="ComputerCode"/>
              </w:rPr>
              <w:t xml:space="preserve">    if (!uge::LuaStateManager::Create())</w:t>
            </w:r>
          </w:p>
          <w:p w14:paraId="1D404A04" w14:textId="77777777" w:rsidR="0031139A" w:rsidRPr="0031139A" w:rsidRDefault="0031139A" w:rsidP="0031139A">
            <w:pPr>
              <w:rPr>
                <w:rStyle w:val="ComputerCode"/>
              </w:rPr>
            </w:pPr>
            <w:r w:rsidRPr="0031139A">
              <w:rPr>
                <w:rStyle w:val="ComputerCode"/>
              </w:rPr>
              <w:t xml:space="preserve">    {</w:t>
            </w:r>
          </w:p>
          <w:p w14:paraId="466433B9" w14:textId="77777777" w:rsidR="0031139A" w:rsidRPr="0031139A" w:rsidRDefault="0031139A" w:rsidP="0031139A">
            <w:pPr>
              <w:rPr>
                <w:rStyle w:val="ComputerCode"/>
              </w:rPr>
            </w:pPr>
            <w:r w:rsidRPr="0031139A">
              <w:rPr>
                <w:rStyle w:val="ComputerCode"/>
              </w:rPr>
              <w:t xml:space="preserve">        std::cerr &lt;&lt; "Error creating the state manager!" &lt;&lt; std::endl;</w:t>
            </w:r>
          </w:p>
          <w:p w14:paraId="0D2129DC" w14:textId="77777777" w:rsidR="0031139A" w:rsidRPr="0031139A" w:rsidRDefault="0031139A" w:rsidP="0031139A">
            <w:pPr>
              <w:rPr>
                <w:rStyle w:val="ComputerCode"/>
              </w:rPr>
            </w:pPr>
          </w:p>
          <w:p w14:paraId="4C4F94BE" w14:textId="77777777" w:rsidR="0031139A" w:rsidRPr="0031139A" w:rsidRDefault="0031139A" w:rsidP="0031139A">
            <w:pPr>
              <w:rPr>
                <w:rStyle w:val="ComputerCode"/>
              </w:rPr>
            </w:pPr>
            <w:r w:rsidRPr="0031139A">
              <w:rPr>
                <w:rStyle w:val="ComputerCode"/>
              </w:rPr>
              <w:t xml:space="preserve">        return -1;</w:t>
            </w:r>
          </w:p>
          <w:p w14:paraId="240A233A" w14:textId="77777777" w:rsidR="0031139A" w:rsidRPr="0031139A" w:rsidRDefault="0031139A" w:rsidP="0031139A">
            <w:pPr>
              <w:rPr>
                <w:rStyle w:val="ComputerCode"/>
              </w:rPr>
            </w:pPr>
            <w:r w:rsidRPr="0031139A">
              <w:rPr>
                <w:rStyle w:val="ComputerCode"/>
              </w:rPr>
              <w:t xml:space="preserve">    }</w:t>
            </w:r>
          </w:p>
          <w:p w14:paraId="33F6389F" w14:textId="77777777" w:rsidR="0031139A" w:rsidRPr="0031139A" w:rsidRDefault="0031139A" w:rsidP="0031139A">
            <w:pPr>
              <w:rPr>
                <w:rStyle w:val="ComputerCode"/>
              </w:rPr>
            </w:pPr>
          </w:p>
          <w:p w14:paraId="7731DB12" w14:textId="77777777" w:rsidR="00885966" w:rsidRDefault="0031139A" w:rsidP="0031139A">
            <w:pPr>
              <w:rPr>
                <w:rStyle w:val="ComputerCode"/>
              </w:rPr>
            </w:pPr>
            <w:r w:rsidRPr="0031139A">
              <w:rPr>
                <w:rStyle w:val="ComputerCode"/>
              </w:rPr>
              <w:t xml:space="preserve">    uge::IScriptManager* pScriptManager =</w:t>
            </w:r>
          </w:p>
          <w:p w14:paraId="07E6E95B" w14:textId="0F701883" w:rsidR="0031139A" w:rsidRPr="0031139A" w:rsidRDefault="00885966" w:rsidP="0031139A">
            <w:pPr>
              <w:rPr>
                <w:rStyle w:val="ComputerCode"/>
              </w:rPr>
            </w:pPr>
            <w:r>
              <w:rPr>
                <w:rStyle w:val="ComputerCode"/>
              </w:rPr>
              <w:t xml:space="preserve">                              </w:t>
            </w:r>
            <w:r w:rsidR="0031139A" w:rsidRPr="0031139A">
              <w:rPr>
                <w:rStyle w:val="ComputerCode"/>
              </w:rPr>
              <w:t xml:space="preserve"> uge::LuaStateManager::Get();</w:t>
            </w:r>
          </w:p>
          <w:p w14:paraId="40930760" w14:textId="77777777" w:rsidR="0031139A" w:rsidRPr="0031139A" w:rsidRDefault="0031139A" w:rsidP="0031139A">
            <w:pPr>
              <w:rPr>
                <w:rStyle w:val="ComputerCode"/>
              </w:rPr>
            </w:pPr>
            <w:r w:rsidRPr="0031139A">
              <w:rPr>
                <w:rStyle w:val="ComputerCode"/>
              </w:rPr>
              <w:t xml:space="preserve">    pScriptManager-&gt;vExecuteFile("PreInit.lua");</w:t>
            </w:r>
          </w:p>
          <w:p w14:paraId="638EB402" w14:textId="77777777" w:rsidR="0031139A" w:rsidRPr="0031139A" w:rsidRDefault="0031139A" w:rsidP="0031139A">
            <w:pPr>
              <w:rPr>
                <w:rStyle w:val="ComputerCode"/>
              </w:rPr>
            </w:pPr>
            <w:r w:rsidRPr="0031139A">
              <w:rPr>
                <w:rStyle w:val="ComputerCode"/>
              </w:rPr>
              <w:t xml:space="preserve">    uge::ScriptExports::Register();</w:t>
            </w:r>
          </w:p>
          <w:p w14:paraId="749C8B2A" w14:textId="77777777" w:rsidR="0031139A" w:rsidRPr="0031139A" w:rsidRDefault="0031139A" w:rsidP="0031139A">
            <w:pPr>
              <w:rPr>
                <w:rStyle w:val="ComputerCode"/>
              </w:rPr>
            </w:pPr>
            <w:r w:rsidRPr="0031139A">
              <w:rPr>
                <w:rStyle w:val="ComputerCode"/>
              </w:rPr>
              <w:t xml:space="preserve">    </w:t>
            </w:r>
          </w:p>
          <w:p w14:paraId="3493AD50" w14:textId="77777777" w:rsidR="0031139A" w:rsidRPr="0031139A" w:rsidRDefault="0031139A" w:rsidP="0031139A">
            <w:pPr>
              <w:rPr>
                <w:rStyle w:val="ComputerCode"/>
              </w:rPr>
            </w:pPr>
            <w:r w:rsidRPr="0031139A">
              <w:rPr>
                <w:rStyle w:val="ComputerCode"/>
              </w:rPr>
              <w:t xml:space="preserve">    pScriptManager-&gt;vExecuteString("x = 1");</w:t>
            </w:r>
          </w:p>
          <w:p w14:paraId="206CB500" w14:textId="77777777" w:rsidR="0031139A" w:rsidRPr="0031139A" w:rsidRDefault="0031139A" w:rsidP="0031139A">
            <w:pPr>
              <w:rPr>
                <w:rStyle w:val="ComputerCode"/>
              </w:rPr>
            </w:pPr>
            <w:r w:rsidRPr="0031139A">
              <w:rPr>
                <w:rStyle w:val="ComputerCode"/>
              </w:rPr>
              <w:t xml:space="preserve">    pScriptManager-&gt;vExecuteString("x = x + 10");</w:t>
            </w:r>
          </w:p>
          <w:p w14:paraId="056879CD" w14:textId="77777777" w:rsidR="0031139A" w:rsidRPr="0031139A" w:rsidRDefault="0031139A" w:rsidP="0031139A">
            <w:pPr>
              <w:rPr>
                <w:rStyle w:val="ComputerCode"/>
              </w:rPr>
            </w:pPr>
            <w:r w:rsidRPr="0031139A">
              <w:rPr>
                <w:rStyle w:val="ComputerCode"/>
              </w:rPr>
              <w:t xml:space="preserve">    pScriptManager-&gt;vExecuteString("print(x)");</w:t>
            </w:r>
          </w:p>
          <w:p w14:paraId="141554D0" w14:textId="77777777" w:rsidR="0031139A" w:rsidRPr="0031139A" w:rsidRDefault="0031139A" w:rsidP="0031139A">
            <w:pPr>
              <w:rPr>
                <w:rStyle w:val="ComputerCode"/>
              </w:rPr>
            </w:pPr>
            <w:r w:rsidRPr="0031139A">
              <w:rPr>
                <w:rStyle w:val="ComputerCode"/>
              </w:rPr>
              <w:t xml:space="preserve">    pScriptManager-&gt;vExecuteString("= x");</w:t>
            </w:r>
          </w:p>
          <w:p w14:paraId="116370E7" w14:textId="77777777" w:rsidR="0031139A" w:rsidRPr="0031139A" w:rsidRDefault="0031139A" w:rsidP="0031139A">
            <w:pPr>
              <w:rPr>
                <w:rStyle w:val="ComputerCode"/>
              </w:rPr>
            </w:pPr>
            <w:r w:rsidRPr="0031139A">
              <w:rPr>
                <w:rStyle w:val="ComputerCode"/>
              </w:rPr>
              <w:t xml:space="preserve">    pScriptManager-&gt;vExecuteString("fileName = \"LuaTask.lua\"");</w:t>
            </w:r>
          </w:p>
          <w:p w14:paraId="2EEF1061" w14:textId="77777777" w:rsidR="0031139A" w:rsidRPr="0031139A" w:rsidRDefault="0031139A" w:rsidP="0031139A">
            <w:pPr>
              <w:rPr>
                <w:rStyle w:val="ComputerCode"/>
              </w:rPr>
            </w:pPr>
          </w:p>
          <w:p w14:paraId="24543780" w14:textId="77777777" w:rsidR="0031139A" w:rsidRPr="0031139A" w:rsidRDefault="0031139A" w:rsidP="0031139A">
            <w:pPr>
              <w:rPr>
                <w:rStyle w:val="ComputerCode"/>
              </w:rPr>
            </w:pPr>
            <w:r w:rsidRPr="0031139A">
              <w:rPr>
                <w:rStyle w:val="ComputerCode"/>
              </w:rPr>
              <w:t xml:space="preserve">    // A very simple Lua shell.</w:t>
            </w:r>
          </w:p>
          <w:p w14:paraId="0DFE5622" w14:textId="77777777" w:rsidR="00885966" w:rsidRDefault="0031139A" w:rsidP="0031139A">
            <w:pPr>
              <w:rPr>
                <w:rStyle w:val="ComputerCode"/>
              </w:rPr>
            </w:pPr>
            <w:r w:rsidRPr="0031139A">
              <w:rPr>
                <w:rStyle w:val="ComputerCode"/>
              </w:rPr>
              <w:lastRenderedPageBreak/>
              <w:t xml:space="preserve">    LuaPlus::Lu</w:t>
            </w:r>
            <w:r w:rsidR="00885966">
              <w:rPr>
                <w:rStyle w:val="ComputerCode"/>
              </w:rPr>
              <w:t>aState* pLuaState =</w:t>
            </w:r>
          </w:p>
          <w:p w14:paraId="4DE1F04F" w14:textId="7FDE083A" w:rsidR="0031139A" w:rsidRPr="0031139A" w:rsidRDefault="00885966" w:rsidP="0031139A">
            <w:pPr>
              <w:rPr>
                <w:rStyle w:val="ComputerCode"/>
              </w:rPr>
            </w:pPr>
            <w:r>
              <w:rPr>
                <w:rStyle w:val="ComputerCode"/>
              </w:rPr>
              <w:t xml:space="preserve">            </w:t>
            </w:r>
            <w:r w:rsidR="0031139A" w:rsidRPr="0031139A">
              <w:rPr>
                <w:rStyle w:val="ComputerCode"/>
              </w:rPr>
              <w:t>uge::LuaStateManager::Get()-&gt;GetLuaState();</w:t>
            </w:r>
          </w:p>
          <w:p w14:paraId="6FCCD320" w14:textId="77777777" w:rsidR="0031139A" w:rsidRPr="0031139A" w:rsidRDefault="0031139A" w:rsidP="0031139A">
            <w:pPr>
              <w:rPr>
                <w:rStyle w:val="ComputerCode"/>
              </w:rPr>
            </w:pPr>
            <w:r w:rsidRPr="0031139A">
              <w:rPr>
                <w:rStyle w:val="ComputerCode"/>
              </w:rPr>
              <w:t xml:space="preserve">    pLuaState-&gt;DoFile("Shell.lua");</w:t>
            </w:r>
          </w:p>
          <w:p w14:paraId="1FCC56F5" w14:textId="77777777" w:rsidR="0031139A" w:rsidRPr="0031139A" w:rsidRDefault="0031139A" w:rsidP="0031139A">
            <w:pPr>
              <w:rPr>
                <w:rStyle w:val="ComputerCode"/>
              </w:rPr>
            </w:pPr>
          </w:p>
          <w:p w14:paraId="7D30B0DE" w14:textId="77777777" w:rsidR="0031139A" w:rsidRPr="0031139A" w:rsidRDefault="0031139A" w:rsidP="0031139A">
            <w:pPr>
              <w:rPr>
                <w:rStyle w:val="ComputerCode"/>
              </w:rPr>
            </w:pPr>
            <w:r w:rsidRPr="0031139A">
              <w:rPr>
                <w:rStyle w:val="ComputerCode"/>
              </w:rPr>
              <w:t xml:space="preserve">    pScriptManager-&gt;vExecuteString("print(\"bye!\")");</w:t>
            </w:r>
          </w:p>
          <w:p w14:paraId="4FFE39DF" w14:textId="77777777" w:rsidR="0031139A" w:rsidRPr="0031139A" w:rsidRDefault="0031139A" w:rsidP="0031139A">
            <w:pPr>
              <w:rPr>
                <w:rStyle w:val="ComputerCode"/>
              </w:rPr>
            </w:pPr>
            <w:r w:rsidRPr="0031139A">
              <w:rPr>
                <w:rStyle w:val="ComputerCode"/>
              </w:rPr>
              <w:t xml:space="preserve">    pScriptManager-&gt;vExecuteString("io.write(x)");</w:t>
            </w:r>
          </w:p>
          <w:p w14:paraId="66FEF85A" w14:textId="77777777" w:rsidR="0031139A" w:rsidRPr="0031139A" w:rsidRDefault="0031139A" w:rsidP="0031139A">
            <w:pPr>
              <w:rPr>
                <w:rStyle w:val="ComputerCode"/>
              </w:rPr>
            </w:pPr>
          </w:p>
          <w:p w14:paraId="5E8A7474" w14:textId="77777777" w:rsidR="0031139A" w:rsidRPr="0031139A" w:rsidRDefault="0031139A" w:rsidP="0031139A">
            <w:pPr>
              <w:rPr>
                <w:rStyle w:val="ComputerCode"/>
              </w:rPr>
            </w:pPr>
            <w:r w:rsidRPr="0031139A">
              <w:rPr>
                <w:rStyle w:val="ComputerCode"/>
              </w:rPr>
              <w:t xml:space="preserve">    pScriptManager = nullptr;</w:t>
            </w:r>
          </w:p>
          <w:p w14:paraId="00A2653B" w14:textId="77777777" w:rsidR="0031139A" w:rsidRPr="0031139A" w:rsidRDefault="0031139A" w:rsidP="0031139A">
            <w:pPr>
              <w:rPr>
                <w:rStyle w:val="ComputerCode"/>
              </w:rPr>
            </w:pPr>
            <w:r w:rsidRPr="0031139A">
              <w:rPr>
                <w:rStyle w:val="ComputerCode"/>
              </w:rPr>
              <w:t xml:space="preserve">    uge::LuaStateManager::Destroy();</w:t>
            </w:r>
          </w:p>
          <w:p w14:paraId="711228CD" w14:textId="77777777" w:rsidR="0031139A" w:rsidRPr="0031139A" w:rsidRDefault="0031139A" w:rsidP="0031139A">
            <w:pPr>
              <w:rPr>
                <w:rStyle w:val="ComputerCode"/>
              </w:rPr>
            </w:pPr>
            <w:r w:rsidRPr="0031139A">
              <w:rPr>
                <w:rStyle w:val="ComputerCode"/>
              </w:rPr>
              <w:t xml:space="preserve">    uge::ScriptExports::Unregister();</w:t>
            </w:r>
          </w:p>
          <w:p w14:paraId="60B42C4B" w14:textId="77777777" w:rsidR="0031139A" w:rsidRPr="0031139A" w:rsidRDefault="0031139A" w:rsidP="0031139A">
            <w:pPr>
              <w:rPr>
                <w:rStyle w:val="ComputerCode"/>
              </w:rPr>
            </w:pPr>
          </w:p>
          <w:p w14:paraId="7B142D4F" w14:textId="77777777" w:rsidR="0031139A" w:rsidRPr="0031139A" w:rsidRDefault="0031139A" w:rsidP="0031139A">
            <w:pPr>
              <w:rPr>
                <w:rStyle w:val="ComputerCode"/>
              </w:rPr>
            </w:pPr>
            <w:r w:rsidRPr="0031139A">
              <w:rPr>
                <w:rStyle w:val="ComputerCode"/>
              </w:rPr>
              <w:t xml:space="preserve">    uge::debug::log::Destroy();</w:t>
            </w:r>
          </w:p>
          <w:p w14:paraId="501B1766" w14:textId="77777777" w:rsidR="0031139A" w:rsidRPr="0031139A" w:rsidRDefault="0031139A" w:rsidP="0031139A">
            <w:pPr>
              <w:rPr>
                <w:rStyle w:val="ComputerCode"/>
              </w:rPr>
            </w:pPr>
          </w:p>
          <w:p w14:paraId="3A5D8CE1" w14:textId="77777777" w:rsidR="0031139A" w:rsidRPr="0031139A" w:rsidRDefault="0031139A" w:rsidP="0031139A">
            <w:pPr>
              <w:rPr>
                <w:rStyle w:val="ComputerCode"/>
              </w:rPr>
            </w:pPr>
            <w:r w:rsidRPr="0031139A">
              <w:rPr>
                <w:rStyle w:val="ComputerCode"/>
              </w:rPr>
              <w:t xml:space="preserve">    return 0;</w:t>
            </w:r>
          </w:p>
          <w:p w14:paraId="7C88967B" w14:textId="31F27200" w:rsidR="0031139A" w:rsidRDefault="0031139A" w:rsidP="0031139A">
            <w:r w:rsidRPr="0031139A">
              <w:rPr>
                <w:rStyle w:val="ComputerCode"/>
              </w:rPr>
              <w:t>}</w:t>
            </w:r>
          </w:p>
        </w:tc>
      </w:tr>
    </w:tbl>
    <w:p w14:paraId="34474454" w14:textId="77777777" w:rsidR="0031139A" w:rsidRDefault="0031139A" w:rsidP="00FC1AEA"/>
    <w:p w14:paraId="53E0946A" w14:textId="77777777" w:rsidR="0031139A" w:rsidRDefault="0031139A" w:rsidP="00FC1AEA"/>
    <w:p w14:paraId="4963F606" w14:textId="6E8D090A" w:rsidR="00FC1AEA" w:rsidRDefault="00FC1AEA" w:rsidP="00FC1AEA">
      <w:pPr>
        <w:pStyle w:val="Heading2"/>
      </w:pPr>
      <w:bookmarkStart w:id="274" w:name="_Toc382771653"/>
      <w:r>
        <w:t>Tasks</w:t>
      </w:r>
      <w:bookmarkEnd w:id="274"/>
    </w:p>
    <w:p w14:paraId="1AE22C42" w14:textId="1EBF0086" w:rsidR="00FC1AEA" w:rsidRDefault="00DC7B14" w:rsidP="00FC1AEA">
      <w:r>
        <w:t>Processing takes multiple cycles/frames of the game – difference of events.</w:t>
      </w:r>
    </w:p>
    <w:p w14:paraId="4685616F" w14:textId="77777777" w:rsidR="00DC7B14" w:rsidRDefault="00DC7B14" w:rsidP="00DC7B14">
      <w:pPr>
        <w:pStyle w:val="Heading3"/>
      </w:pPr>
      <w:bookmarkStart w:id="275" w:name="_Toc382771654"/>
      <w:r>
        <w:t>Functionality</w:t>
      </w:r>
      <w:bookmarkEnd w:id="275"/>
    </w:p>
    <w:p w14:paraId="05F7A6E2" w14:textId="77777777" w:rsidR="00DC7B14" w:rsidRDefault="00DC7B14" w:rsidP="00DC7B14"/>
    <w:p w14:paraId="08C9F17D" w14:textId="77777777" w:rsidR="00DC7B14" w:rsidRDefault="00DC7B14" w:rsidP="00DC7B14">
      <w:pPr>
        <w:pStyle w:val="Heading3"/>
      </w:pPr>
      <w:bookmarkStart w:id="276" w:name="_Toc382771655"/>
      <w:r>
        <w:t>Architecture</w:t>
      </w:r>
      <w:bookmarkEnd w:id="276"/>
    </w:p>
    <w:p w14:paraId="46420387" w14:textId="77777777" w:rsidR="00DC7B14" w:rsidRDefault="00DC7B14" w:rsidP="00DC7B14"/>
    <w:p w14:paraId="5326D654" w14:textId="6D3505CF" w:rsidR="00B631DD" w:rsidRDefault="00B631DD" w:rsidP="00DC7B14">
      <w:r>
        <w:rPr>
          <w:noProof/>
          <w:lang w:val="pt-BR" w:eastAsia="pt-BR"/>
        </w:rPr>
        <w:lastRenderedPageBreak/>
        <w:drawing>
          <wp:inline distT="0" distB="0" distL="0" distR="0" wp14:anchorId="262CB822" wp14:editId="1CA0B36A">
            <wp:extent cx="2009524" cy="5352381"/>
            <wp:effectExtent l="0" t="0" r="0" b="127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009524" cy="5352381"/>
                    </a:xfrm>
                    <a:prstGeom prst="rect">
                      <a:avLst/>
                    </a:prstGeom>
                  </pic:spPr>
                </pic:pic>
              </a:graphicData>
            </a:graphic>
          </wp:inline>
        </w:drawing>
      </w:r>
    </w:p>
    <w:p w14:paraId="52E37521" w14:textId="77777777" w:rsidR="00B631DD" w:rsidRDefault="00B631DD" w:rsidP="00DC7B14"/>
    <w:p w14:paraId="5C0FB2C9" w14:textId="41A10A11" w:rsidR="00B631DD" w:rsidRDefault="00B631DD" w:rsidP="00DC7B14">
      <w:r>
        <w:rPr>
          <w:noProof/>
          <w:lang w:val="pt-BR" w:eastAsia="pt-BR"/>
        </w:rPr>
        <w:drawing>
          <wp:inline distT="0" distB="0" distL="0" distR="0" wp14:anchorId="5A0C0EFB" wp14:editId="1BA7A71A">
            <wp:extent cx="2466667" cy="2895238"/>
            <wp:effectExtent l="0" t="0" r="0" b="63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2466667" cy="2895238"/>
                    </a:xfrm>
                    <a:prstGeom prst="rect">
                      <a:avLst/>
                    </a:prstGeom>
                  </pic:spPr>
                </pic:pic>
              </a:graphicData>
            </a:graphic>
          </wp:inline>
        </w:drawing>
      </w:r>
    </w:p>
    <w:p w14:paraId="614ABB95" w14:textId="77777777" w:rsidR="00B631DD" w:rsidRDefault="00B631DD" w:rsidP="00DC7B14"/>
    <w:p w14:paraId="619850FB" w14:textId="63A7B471" w:rsidR="00B631DD" w:rsidRDefault="00B631DD" w:rsidP="00DC7B14"/>
    <w:p w14:paraId="510C95C2" w14:textId="77777777" w:rsidR="00B631DD" w:rsidRDefault="00B631DD" w:rsidP="00DC7B14"/>
    <w:p w14:paraId="6D8E37F1" w14:textId="77777777" w:rsidR="00DC7B14" w:rsidRDefault="00DC7B14" w:rsidP="00DC7B14">
      <w:pPr>
        <w:pStyle w:val="Heading3"/>
      </w:pPr>
      <w:bookmarkStart w:id="277" w:name="_Toc382771656"/>
      <w:r>
        <w:t>Run-Time</w:t>
      </w:r>
      <w:bookmarkEnd w:id="277"/>
    </w:p>
    <w:p w14:paraId="38856707" w14:textId="77777777" w:rsidR="00FC1AEA" w:rsidRPr="00775EFB" w:rsidRDefault="00FC1AEA" w:rsidP="00FC1AEA"/>
    <w:p w14:paraId="2D36CD58" w14:textId="77777777" w:rsidR="00170376" w:rsidRDefault="00170376" w:rsidP="00170376">
      <w:pPr>
        <w:pStyle w:val="Heading3"/>
      </w:pPr>
      <w:bookmarkStart w:id="278" w:name="_Toc382771657"/>
      <w:r>
        <w:t>Example</w:t>
      </w:r>
      <w:bookmarkEnd w:id="278"/>
    </w:p>
    <w:p w14:paraId="70CE404C" w14:textId="46502BE8" w:rsidR="00FC1AEA" w:rsidRDefault="00B631DD" w:rsidP="00FC1AEA">
      <w:r w:rsidRPr="00B631DD">
        <w:rPr>
          <w:noProof/>
          <w:lang w:val="pt-BR" w:eastAsia="pt-BR"/>
        </w:rPr>
        <w:drawing>
          <wp:inline distT="0" distB="0" distL="0" distR="0" wp14:anchorId="0CB13BED" wp14:editId="7DF13819">
            <wp:extent cx="5400040" cy="3347720"/>
            <wp:effectExtent l="0" t="0" r="0" b="508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8"/>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400040" cy="3347720"/>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8494"/>
      </w:tblGrid>
      <w:tr w:rsidR="0061619C" w14:paraId="0F5594ED" w14:textId="77777777" w:rsidTr="0061619C">
        <w:tc>
          <w:tcPr>
            <w:tcW w:w="8494" w:type="dxa"/>
          </w:tcPr>
          <w:p w14:paraId="53747A15" w14:textId="0CBC735C" w:rsidR="0061619C" w:rsidRPr="0061619C" w:rsidRDefault="0061619C" w:rsidP="0061619C">
            <w:pPr>
              <w:rPr>
                <w:rStyle w:val="ComputerCode"/>
              </w:rPr>
            </w:pPr>
            <w:r w:rsidRPr="0061619C">
              <w:rPr>
                <w:rStyle w:val="ComputerCode"/>
              </w:rPr>
              <w:t>#include &lt;Core/Task/Task.h&gt;</w:t>
            </w:r>
          </w:p>
          <w:p w14:paraId="367C5CC8" w14:textId="77777777" w:rsidR="0061619C" w:rsidRPr="0061619C" w:rsidRDefault="0061619C" w:rsidP="0061619C">
            <w:pPr>
              <w:rPr>
                <w:rStyle w:val="ComputerCode"/>
              </w:rPr>
            </w:pPr>
            <w:r w:rsidRPr="0061619C">
              <w:rPr>
                <w:rStyle w:val="ComputerCode"/>
              </w:rPr>
              <w:t>#include &lt;Core/Task/TaskManager.h&gt;</w:t>
            </w:r>
          </w:p>
          <w:p w14:paraId="5C0046BC" w14:textId="77777777" w:rsidR="0061619C" w:rsidRPr="0061619C" w:rsidRDefault="0061619C" w:rsidP="0061619C">
            <w:pPr>
              <w:rPr>
                <w:rStyle w:val="ComputerCode"/>
              </w:rPr>
            </w:pPr>
            <w:r w:rsidRPr="0061619C">
              <w:rPr>
                <w:rStyle w:val="ComputerCode"/>
              </w:rPr>
              <w:t>#include &lt;Core/Task/DefaultTasks/TimeDelayTask.h&gt;</w:t>
            </w:r>
          </w:p>
          <w:p w14:paraId="11A69196" w14:textId="77777777" w:rsidR="0061619C" w:rsidRPr="0061619C" w:rsidRDefault="0061619C" w:rsidP="0061619C">
            <w:pPr>
              <w:rPr>
                <w:rStyle w:val="ComputerCode"/>
              </w:rPr>
            </w:pPr>
          </w:p>
          <w:p w14:paraId="3E2BE190" w14:textId="77777777" w:rsidR="0061619C" w:rsidRPr="0061619C" w:rsidRDefault="0061619C" w:rsidP="0061619C">
            <w:pPr>
              <w:rPr>
                <w:rStyle w:val="ComputerCode"/>
              </w:rPr>
            </w:pPr>
            <w:r w:rsidRPr="0061619C">
              <w:rPr>
                <w:rStyle w:val="ComputerCode"/>
              </w:rPr>
              <w:t>#include &lt;Utilities/System/Time.h&gt;</w:t>
            </w:r>
          </w:p>
          <w:p w14:paraId="34792263" w14:textId="77777777" w:rsidR="0061619C" w:rsidRPr="0061619C" w:rsidRDefault="0061619C" w:rsidP="0061619C">
            <w:pPr>
              <w:rPr>
                <w:rStyle w:val="ComputerCode"/>
              </w:rPr>
            </w:pPr>
          </w:p>
          <w:p w14:paraId="2628F7F9" w14:textId="77777777" w:rsidR="0061619C" w:rsidRPr="0061619C" w:rsidRDefault="0061619C" w:rsidP="0061619C">
            <w:pPr>
              <w:rPr>
                <w:rStyle w:val="ComputerCode"/>
              </w:rPr>
            </w:pPr>
            <w:r w:rsidRPr="0061619C">
              <w:rPr>
                <w:rStyle w:val="ComputerCode"/>
              </w:rPr>
              <w:t>class PrintTask : public uge::Task</w:t>
            </w:r>
          </w:p>
          <w:p w14:paraId="0CBDD44A" w14:textId="77777777" w:rsidR="0061619C" w:rsidRPr="0061619C" w:rsidRDefault="0061619C" w:rsidP="0061619C">
            <w:pPr>
              <w:rPr>
                <w:rStyle w:val="ComputerCode"/>
              </w:rPr>
            </w:pPr>
            <w:r w:rsidRPr="0061619C">
              <w:rPr>
                <w:rStyle w:val="ComputerCode"/>
              </w:rPr>
              <w:t>{</w:t>
            </w:r>
          </w:p>
          <w:p w14:paraId="6985E3A3" w14:textId="77777777" w:rsidR="0061619C" w:rsidRPr="0061619C" w:rsidRDefault="0061619C" w:rsidP="0061619C">
            <w:pPr>
              <w:rPr>
                <w:rStyle w:val="ComputerCode"/>
              </w:rPr>
            </w:pPr>
            <w:r w:rsidRPr="0061619C">
              <w:rPr>
                <w:rStyle w:val="ComputerCode"/>
              </w:rPr>
              <w:t>public:</w:t>
            </w:r>
          </w:p>
          <w:p w14:paraId="03EEA903" w14:textId="77777777" w:rsidR="00885966" w:rsidRDefault="0061619C" w:rsidP="0061619C">
            <w:pPr>
              <w:rPr>
                <w:rStyle w:val="ComputerCode"/>
              </w:rPr>
            </w:pPr>
            <w:r w:rsidRPr="0061619C">
              <w:rPr>
                <w:rStyle w:val="ComputerCode"/>
              </w:rPr>
              <w:t xml:space="preserve">    explicit PrintTask(</w:t>
            </w:r>
          </w:p>
          <w:p w14:paraId="507ACC5D" w14:textId="42534FBF" w:rsidR="0061619C" w:rsidRPr="0061619C" w:rsidRDefault="00885966" w:rsidP="0061619C">
            <w:pPr>
              <w:rPr>
                <w:rStyle w:val="ComputerCode"/>
              </w:rPr>
            </w:pPr>
            <w:r>
              <w:rPr>
                <w:rStyle w:val="ComputerCode"/>
              </w:rPr>
              <w:t xml:space="preserve">                   </w:t>
            </w:r>
            <w:r w:rsidR="0061619C" w:rsidRPr="0061619C">
              <w:rPr>
                <w:rStyle w:val="ComputerCode"/>
              </w:rPr>
              <w:t>std::string message, const unsigned long times)</w:t>
            </w:r>
          </w:p>
          <w:p w14:paraId="11FEF80F" w14:textId="77777777" w:rsidR="0061619C" w:rsidRPr="0061619C" w:rsidRDefault="0061619C" w:rsidP="0061619C">
            <w:pPr>
              <w:rPr>
                <w:rStyle w:val="ComputerCode"/>
              </w:rPr>
            </w:pPr>
            <w:r w:rsidRPr="0061619C">
              <w:rPr>
                <w:rStyle w:val="ComputerCode"/>
              </w:rPr>
              <w:t xml:space="preserve">    {</w:t>
            </w:r>
          </w:p>
          <w:p w14:paraId="7D7F1CFB" w14:textId="77777777" w:rsidR="0061619C" w:rsidRPr="0061619C" w:rsidRDefault="0061619C" w:rsidP="0061619C">
            <w:pPr>
              <w:rPr>
                <w:rStyle w:val="ComputerCode"/>
              </w:rPr>
            </w:pPr>
            <w:r w:rsidRPr="0061619C">
              <w:rPr>
                <w:rStyle w:val="ComputerCode"/>
              </w:rPr>
              <w:t xml:space="preserve">        m_Message = message;</w:t>
            </w:r>
          </w:p>
          <w:p w14:paraId="1087B89B" w14:textId="77777777" w:rsidR="0061619C" w:rsidRPr="0061619C" w:rsidRDefault="0061619C" w:rsidP="0061619C">
            <w:pPr>
              <w:rPr>
                <w:rStyle w:val="ComputerCode"/>
              </w:rPr>
            </w:pPr>
            <w:r w:rsidRPr="0061619C">
              <w:rPr>
                <w:rStyle w:val="ComputerCode"/>
              </w:rPr>
              <w:t xml:space="preserve">        m_Times = times;</w:t>
            </w:r>
          </w:p>
          <w:p w14:paraId="41C1C9AE" w14:textId="77777777" w:rsidR="0061619C" w:rsidRPr="0061619C" w:rsidRDefault="0061619C" w:rsidP="0061619C">
            <w:pPr>
              <w:rPr>
                <w:rStyle w:val="ComputerCode"/>
              </w:rPr>
            </w:pPr>
            <w:r w:rsidRPr="0061619C">
              <w:rPr>
                <w:rStyle w:val="ComputerCode"/>
              </w:rPr>
              <w:t xml:space="preserve">        m_Counter = 0;</w:t>
            </w:r>
          </w:p>
          <w:p w14:paraId="4262FAF7" w14:textId="77777777" w:rsidR="0061619C" w:rsidRPr="0061619C" w:rsidRDefault="0061619C" w:rsidP="0061619C">
            <w:pPr>
              <w:rPr>
                <w:rStyle w:val="ComputerCode"/>
              </w:rPr>
            </w:pPr>
            <w:r w:rsidRPr="0061619C">
              <w:rPr>
                <w:rStyle w:val="ComputerCode"/>
              </w:rPr>
              <w:t xml:space="preserve">    }</w:t>
            </w:r>
          </w:p>
          <w:p w14:paraId="6A42BF01" w14:textId="77777777" w:rsidR="0061619C" w:rsidRPr="0061619C" w:rsidRDefault="0061619C" w:rsidP="0061619C">
            <w:pPr>
              <w:rPr>
                <w:rStyle w:val="ComputerCode"/>
              </w:rPr>
            </w:pPr>
          </w:p>
          <w:p w14:paraId="1DA66B12" w14:textId="77777777" w:rsidR="0061619C" w:rsidRPr="0061619C" w:rsidRDefault="0061619C" w:rsidP="0061619C">
            <w:pPr>
              <w:rPr>
                <w:rStyle w:val="ComputerCode"/>
              </w:rPr>
            </w:pPr>
            <w:r w:rsidRPr="0061619C">
              <w:rPr>
                <w:rStyle w:val="ComputerCode"/>
              </w:rPr>
              <w:t>protected:</w:t>
            </w:r>
          </w:p>
          <w:p w14:paraId="146665FC" w14:textId="77777777" w:rsidR="0061619C" w:rsidRPr="0061619C" w:rsidRDefault="0061619C" w:rsidP="0061619C">
            <w:pPr>
              <w:rPr>
                <w:rStyle w:val="ComputerCode"/>
              </w:rPr>
            </w:pPr>
            <w:r w:rsidRPr="0061619C">
              <w:rPr>
                <w:rStyle w:val="ComputerCode"/>
              </w:rPr>
              <w:t xml:space="preserve">    virtual void vOnUpdate(const unsigned long dt)</w:t>
            </w:r>
          </w:p>
          <w:p w14:paraId="37634339" w14:textId="77777777" w:rsidR="0061619C" w:rsidRPr="0061619C" w:rsidRDefault="0061619C" w:rsidP="0061619C">
            <w:pPr>
              <w:rPr>
                <w:rStyle w:val="ComputerCode"/>
              </w:rPr>
            </w:pPr>
            <w:r w:rsidRPr="0061619C">
              <w:rPr>
                <w:rStyle w:val="ComputerCode"/>
              </w:rPr>
              <w:t xml:space="preserve">    {</w:t>
            </w:r>
          </w:p>
          <w:p w14:paraId="7616B0E7" w14:textId="77777777" w:rsidR="0061619C" w:rsidRPr="0061619C" w:rsidRDefault="0061619C" w:rsidP="0061619C">
            <w:pPr>
              <w:rPr>
                <w:rStyle w:val="ComputerCode"/>
              </w:rPr>
            </w:pPr>
            <w:r w:rsidRPr="0061619C">
              <w:rPr>
                <w:rStyle w:val="ComputerCode"/>
              </w:rPr>
              <w:t xml:space="preserve">        if (m_Counter &lt; m_Times)</w:t>
            </w:r>
          </w:p>
          <w:p w14:paraId="5F8D8DE5" w14:textId="77777777" w:rsidR="0061619C" w:rsidRPr="0061619C" w:rsidRDefault="0061619C" w:rsidP="0061619C">
            <w:pPr>
              <w:rPr>
                <w:rStyle w:val="ComputerCode"/>
              </w:rPr>
            </w:pPr>
            <w:r w:rsidRPr="0061619C">
              <w:rPr>
                <w:rStyle w:val="ComputerCode"/>
              </w:rPr>
              <w:t xml:space="preserve">        {</w:t>
            </w:r>
          </w:p>
          <w:p w14:paraId="54896D52" w14:textId="77777777" w:rsidR="0061619C" w:rsidRPr="0061619C" w:rsidRDefault="0061619C" w:rsidP="0061619C">
            <w:pPr>
              <w:rPr>
                <w:rStyle w:val="ComputerCode"/>
              </w:rPr>
            </w:pPr>
            <w:r w:rsidRPr="0061619C">
              <w:rPr>
                <w:rStyle w:val="ComputerCode"/>
              </w:rPr>
              <w:t xml:space="preserve">            std::cout &lt;&lt; m_Message &lt;&lt; std::endl;</w:t>
            </w:r>
          </w:p>
          <w:p w14:paraId="3733C88B" w14:textId="77777777" w:rsidR="0061619C" w:rsidRPr="0061619C" w:rsidRDefault="0061619C" w:rsidP="0061619C">
            <w:pPr>
              <w:rPr>
                <w:rStyle w:val="ComputerCode"/>
              </w:rPr>
            </w:pPr>
            <w:r w:rsidRPr="0061619C">
              <w:rPr>
                <w:rStyle w:val="ComputerCode"/>
              </w:rPr>
              <w:lastRenderedPageBreak/>
              <w:t xml:space="preserve">            ++m_Counter;</w:t>
            </w:r>
          </w:p>
          <w:p w14:paraId="58A14999" w14:textId="77777777" w:rsidR="0061619C" w:rsidRPr="0061619C" w:rsidRDefault="0061619C" w:rsidP="0061619C">
            <w:pPr>
              <w:rPr>
                <w:rStyle w:val="ComputerCode"/>
              </w:rPr>
            </w:pPr>
            <w:r w:rsidRPr="0061619C">
              <w:rPr>
                <w:rStyle w:val="ComputerCode"/>
              </w:rPr>
              <w:t xml:space="preserve">        }</w:t>
            </w:r>
          </w:p>
          <w:p w14:paraId="3E9148E6" w14:textId="77777777" w:rsidR="0061619C" w:rsidRPr="0061619C" w:rsidRDefault="0061619C" w:rsidP="0061619C">
            <w:pPr>
              <w:rPr>
                <w:rStyle w:val="ComputerCode"/>
              </w:rPr>
            </w:pPr>
            <w:r w:rsidRPr="0061619C">
              <w:rPr>
                <w:rStyle w:val="ComputerCode"/>
              </w:rPr>
              <w:t xml:space="preserve">        else</w:t>
            </w:r>
          </w:p>
          <w:p w14:paraId="66A682FC" w14:textId="77777777" w:rsidR="0061619C" w:rsidRPr="0061619C" w:rsidRDefault="0061619C" w:rsidP="0061619C">
            <w:pPr>
              <w:rPr>
                <w:rStyle w:val="ComputerCode"/>
              </w:rPr>
            </w:pPr>
            <w:r w:rsidRPr="0061619C">
              <w:rPr>
                <w:rStyle w:val="ComputerCode"/>
              </w:rPr>
              <w:t xml:space="preserve">        {</w:t>
            </w:r>
          </w:p>
          <w:p w14:paraId="1CFBD8D0" w14:textId="77777777" w:rsidR="0061619C" w:rsidRPr="0061619C" w:rsidRDefault="0061619C" w:rsidP="0061619C">
            <w:pPr>
              <w:rPr>
                <w:rStyle w:val="ComputerCode"/>
              </w:rPr>
            </w:pPr>
            <w:r w:rsidRPr="0061619C">
              <w:rPr>
                <w:rStyle w:val="ComputerCode"/>
              </w:rPr>
              <w:t xml:space="preserve">            Succeed();</w:t>
            </w:r>
          </w:p>
          <w:p w14:paraId="04B9602F" w14:textId="77777777" w:rsidR="0061619C" w:rsidRPr="0061619C" w:rsidRDefault="0061619C" w:rsidP="0061619C">
            <w:pPr>
              <w:rPr>
                <w:rStyle w:val="ComputerCode"/>
              </w:rPr>
            </w:pPr>
            <w:r w:rsidRPr="0061619C">
              <w:rPr>
                <w:rStyle w:val="ComputerCode"/>
              </w:rPr>
              <w:t xml:space="preserve">        }</w:t>
            </w:r>
          </w:p>
          <w:p w14:paraId="56AB9C87" w14:textId="77777777" w:rsidR="0061619C" w:rsidRPr="0061619C" w:rsidRDefault="0061619C" w:rsidP="0061619C">
            <w:pPr>
              <w:rPr>
                <w:rStyle w:val="ComputerCode"/>
              </w:rPr>
            </w:pPr>
            <w:r w:rsidRPr="0061619C">
              <w:rPr>
                <w:rStyle w:val="ComputerCode"/>
              </w:rPr>
              <w:t xml:space="preserve">    }</w:t>
            </w:r>
          </w:p>
          <w:p w14:paraId="10A0BC64" w14:textId="77777777" w:rsidR="0061619C" w:rsidRPr="0061619C" w:rsidRDefault="0061619C" w:rsidP="0061619C">
            <w:pPr>
              <w:rPr>
                <w:rStyle w:val="ComputerCode"/>
              </w:rPr>
            </w:pPr>
          </w:p>
          <w:p w14:paraId="0167F789" w14:textId="77777777" w:rsidR="0061619C" w:rsidRPr="0061619C" w:rsidRDefault="0061619C" w:rsidP="0061619C">
            <w:pPr>
              <w:rPr>
                <w:rStyle w:val="ComputerCode"/>
              </w:rPr>
            </w:pPr>
            <w:r w:rsidRPr="0061619C">
              <w:rPr>
                <w:rStyle w:val="ComputerCode"/>
              </w:rPr>
              <w:t>private:</w:t>
            </w:r>
          </w:p>
          <w:p w14:paraId="0C9006E2" w14:textId="77777777" w:rsidR="0061619C" w:rsidRPr="0061619C" w:rsidRDefault="0061619C" w:rsidP="0061619C">
            <w:pPr>
              <w:rPr>
                <w:rStyle w:val="ComputerCode"/>
              </w:rPr>
            </w:pPr>
            <w:r w:rsidRPr="0061619C">
              <w:rPr>
                <w:rStyle w:val="ComputerCode"/>
              </w:rPr>
              <w:t xml:space="preserve">    unsigned long m_Times;</w:t>
            </w:r>
          </w:p>
          <w:p w14:paraId="0C64C3DA" w14:textId="77777777" w:rsidR="0061619C" w:rsidRPr="0061619C" w:rsidRDefault="0061619C" w:rsidP="0061619C">
            <w:pPr>
              <w:rPr>
                <w:rStyle w:val="ComputerCode"/>
              </w:rPr>
            </w:pPr>
            <w:r w:rsidRPr="0061619C">
              <w:rPr>
                <w:rStyle w:val="ComputerCode"/>
              </w:rPr>
              <w:t xml:space="preserve">    unsigned long m_Counter;</w:t>
            </w:r>
          </w:p>
          <w:p w14:paraId="10BA4692" w14:textId="77777777" w:rsidR="0061619C" w:rsidRPr="0061619C" w:rsidRDefault="0061619C" w:rsidP="0061619C">
            <w:pPr>
              <w:rPr>
                <w:rStyle w:val="ComputerCode"/>
              </w:rPr>
            </w:pPr>
            <w:r w:rsidRPr="0061619C">
              <w:rPr>
                <w:rStyle w:val="ComputerCode"/>
              </w:rPr>
              <w:t xml:space="preserve">    std::string m_Message;</w:t>
            </w:r>
          </w:p>
          <w:p w14:paraId="55320BFE" w14:textId="77777777" w:rsidR="0061619C" w:rsidRPr="0061619C" w:rsidRDefault="0061619C" w:rsidP="0061619C">
            <w:pPr>
              <w:rPr>
                <w:rStyle w:val="ComputerCode"/>
              </w:rPr>
            </w:pPr>
            <w:r w:rsidRPr="0061619C">
              <w:rPr>
                <w:rStyle w:val="ComputerCode"/>
              </w:rPr>
              <w:t>};</w:t>
            </w:r>
          </w:p>
          <w:p w14:paraId="7C02F343" w14:textId="77777777" w:rsidR="0061619C" w:rsidRPr="0061619C" w:rsidRDefault="0061619C" w:rsidP="0061619C">
            <w:pPr>
              <w:rPr>
                <w:rStyle w:val="ComputerCode"/>
              </w:rPr>
            </w:pPr>
          </w:p>
          <w:p w14:paraId="183B4DB9" w14:textId="77777777" w:rsidR="0061619C" w:rsidRPr="0061619C" w:rsidRDefault="0061619C" w:rsidP="0061619C">
            <w:pPr>
              <w:rPr>
                <w:rStyle w:val="ComputerCode"/>
              </w:rPr>
            </w:pPr>
            <w:r w:rsidRPr="0061619C">
              <w:rPr>
                <w:rStyle w:val="ComputerCode"/>
              </w:rPr>
              <w:t>int main()</w:t>
            </w:r>
          </w:p>
          <w:p w14:paraId="362179C4" w14:textId="77777777" w:rsidR="0061619C" w:rsidRPr="0061619C" w:rsidRDefault="0061619C" w:rsidP="0061619C">
            <w:pPr>
              <w:rPr>
                <w:rStyle w:val="ComputerCode"/>
              </w:rPr>
            </w:pPr>
            <w:r w:rsidRPr="0061619C">
              <w:rPr>
                <w:rStyle w:val="ComputerCode"/>
              </w:rPr>
              <w:t>{</w:t>
            </w:r>
          </w:p>
          <w:p w14:paraId="3D491996" w14:textId="77777777" w:rsidR="0061619C" w:rsidRPr="0061619C" w:rsidRDefault="0061619C" w:rsidP="0061619C">
            <w:pPr>
              <w:rPr>
                <w:rStyle w:val="ComputerCode"/>
              </w:rPr>
            </w:pPr>
            <w:r w:rsidRPr="0061619C">
              <w:rPr>
                <w:rStyle w:val="ComputerCode"/>
              </w:rPr>
              <w:t xml:space="preserve">    // Tasks</w:t>
            </w:r>
          </w:p>
          <w:p w14:paraId="386770FA" w14:textId="77777777" w:rsidR="0061619C" w:rsidRPr="0061619C" w:rsidRDefault="0061619C" w:rsidP="0061619C">
            <w:pPr>
              <w:rPr>
                <w:rStyle w:val="ComputerCode"/>
              </w:rPr>
            </w:pPr>
            <w:r w:rsidRPr="0061619C">
              <w:rPr>
                <w:rStyle w:val="ComputerCode"/>
              </w:rPr>
              <w:t xml:space="preserve">    uge::TaskManager m_TaskManager;</w:t>
            </w:r>
          </w:p>
          <w:p w14:paraId="7365E65B" w14:textId="77777777" w:rsidR="0061619C" w:rsidRPr="0061619C" w:rsidRDefault="0061619C" w:rsidP="0061619C">
            <w:pPr>
              <w:rPr>
                <w:rStyle w:val="ComputerCode"/>
              </w:rPr>
            </w:pPr>
          </w:p>
          <w:p w14:paraId="11271E71" w14:textId="77777777" w:rsidR="00885966" w:rsidRDefault="0061619C" w:rsidP="0061619C">
            <w:pPr>
              <w:rPr>
                <w:rStyle w:val="ComputerCode"/>
              </w:rPr>
            </w:pPr>
            <w:r w:rsidRPr="0061619C">
              <w:rPr>
                <w:rStyle w:val="ComputerCode"/>
              </w:rPr>
              <w:t xml:space="preserve">    uge::TaskSharedPointer pDelayTask(</w:t>
            </w:r>
          </w:p>
          <w:p w14:paraId="27433276" w14:textId="17E6FC89" w:rsidR="0061619C" w:rsidRPr="0061619C" w:rsidRDefault="00885966" w:rsidP="0061619C">
            <w:pPr>
              <w:rPr>
                <w:rStyle w:val="ComputerCode"/>
              </w:rPr>
            </w:pPr>
            <w:r>
              <w:rPr>
                <w:rStyle w:val="ComputerCode"/>
              </w:rPr>
              <w:t xml:space="preserve">                        </w:t>
            </w:r>
            <w:r w:rsidR="0061619C" w:rsidRPr="0061619C">
              <w:rPr>
                <w:rStyle w:val="ComputerCode"/>
              </w:rPr>
              <w:t>LIB_NEW uge::TimeDelayTask(5000));</w:t>
            </w:r>
          </w:p>
          <w:p w14:paraId="57F3A704" w14:textId="77777777" w:rsidR="0061619C" w:rsidRPr="0061619C" w:rsidRDefault="0061619C" w:rsidP="0061619C">
            <w:pPr>
              <w:rPr>
                <w:rStyle w:val="ComputerCode"/>
              </w:rPr>
            </w:pPr>
            <w:r w:rsidRPr="0061619C">
              <w:rPr>
                <w:rStyle w:val="ComputerCode"/>
              </w:rPr>
              <w:t xml:space="preserve">    m_TaskManager.AttachTask(pDelayTask);</w:t>
            </w:r>
          </w:p>
          <w:p w14:paraId="395B2F9A" w14:textId="77777777" w:rsidR="0061619C" w:rsidRPr="0061619C" w:rsidRDefault="0061619C" w:rsidP="0061619C">
            <w:pPr>
              <w:rPr>
                <w:rStyle w:val="ComputerCode"/>
              </w:rPr>
            </w:pPr>
          </w:p>
          <w:p w14:paraId="1372C36D" w14:textId="77777777" w:rsidR="00885966" w:rsidRDefault="0061619C" w:rsidP="0061619C">
            <w:pPr>
              <w:rPr>
                <w:rStyle w:val="ComputerCode"/>
              </w:rPr>
            </w:pPr>
            <w:r w:rsidRPr="0061619C">
              <w:rPr>
                <w:rStyle w:val="ComputerCode"/>
              </w:rPr>
              <w:t xml:space="preserve">    uge::TaskSharedPointer pAnotherDelayTask(</w:t>
            </w:r>
          </w:p>
          <w:p w14:paraId="7A3DF70A" w14:textId="430667EA" w:rsidR="0061619C" w:rsidRPr="0061619C" w:rsidRDefault="00885966" w:rsidP="0061619C">
            <w:pPr>
              <w:rPr>
                <w:rStyle w:val="ComputerCode"/>
              </w:rPr>
            </w:pPr>
            <w:r>
              <w:rPr>
                <w:rStyle w:val="ComputerCode"/>
              </w:rPr>
              <w:t xml:space="preserve">                        </w:t>
            </w:r>
            <w:r w:rsidR="0061619C" w:rsidRPr="0061619C">
              <w:rPr>
                <w:rStyle w:val="ComputerCode"/>
              </w:rPr>
              <w:t>LIB_NEW uge::TimeDelayTask(1000));</w:t>
            </w:r>
          </w:p>
          <w:p w14:paraId="363B4181" w14:textId="77777777" w:rsidR="0061619C" w:rsidRPr="0061619C" w:rsidRDefault="0061619C" w:rsidP="0061619C">
            <w:pPr>
              <w:rPr>
                <w:rStyle w:val="ComputerCode"/>
              </w:rPr>
            </w:pPr>
            <w:r w:rsidRPr="0061619C">
              <w:rPr>
                <w:rStyle w:val="ComputerCode"/>
              </w:rPr>
              <w:t xml:space="preserve">    pDelayTask-&gt;AttachChild(pAnotherDelayTask);</w:t>
            </w:r>
          </w:p>
          <w:p w14:paraId="1A4CC9E8" w14:textId="77777777" w:rsidR="0061619C" w:rsidRPr="0061619C" w:rsidRDefault="0061619C" w:rsidP="0061619C">
            <w:pPr>
              <w:rPr>
                <w:rStyle w:val="ComputerCode"/>
              </w:rPr>
            </w:pPr>
          </w:p>
          <w:p w14:paraId="0EEA8D2B" w14:textId="77777777" w:rsidR="0061619C" w:rsidRPr="0061619C" w:rsidRDefault="0061619C" w:rsidP="0061619C">
            <w:pPr>
              <w:rPr>
                <w:rStyle w:val="ComputerCode"/>
              </w:rPr>
            </w:pPr>
            <w:r w:rsidRPr="0061619C">
              <w:rPr>
                <w:rStyle w:val="ComputerCode"/>
              </w:rPr>
              <w:t xml:space="preserve">    uge::TaskSharedPointer pTask(LIB_NEW PrintTask("foo", 100));</w:t>
            </w:r>
          </w:p>
          <w:p w14:paraId="573673D3" w14:textId="77777777" w:rsidR="0061619C" w:rsidRPr="0061619C" w:rsidRDefault="0061619C" w:rsidP="0061619C">
            <w:pPr>
              <w:rPr>
                <w:rStyle w:val="ComputerCode"/>
              </w:rPr>
            </w:pPr>
            <w:r w:rsidRPr="0061619C">
              <w:rPr>
                <w:rStyle w:val="ComputerCode"/>
              </w:rPr>
              <w:t xml:space="preserve">    m_TaskManager.AttachTask(pTask);</w:t>
            </w:r>
          </w:p>
          <w:p w14:paraId="5F06513F" w14:textId="77777777" w:rsidR="0061619C" w:rsidRPr="0061619C" w:rsidRDefault="0061619C" w:rsidP="0061619C">
            <w:pPr>
              <w:rPr>
                <w:rStyle w:val="ComputerCode"/>
              </w:rPr>
            </w:pPr>
          </w:p>
          <w:p w14:paraId="1067D7CC" w14:textId="77777777" w:rsidR="0061619C" w:rsidRPr="0061619C" w:rsidRDefault="0061619C" w:rsidP="0061619C">
            <w:pPr>
              <w:rPr>
                <w:rStyle w:val="ComputerCode"/>
              </w:rPr>
            </w:pPr>
            <w:r w:rsidRPr="0061619C">
              <w:rPr>
                <w:rStyle w:val="ComputerCode"/>
              </w:rPr>
              <w:t xml:space="preserve">    pTask.reset(LIB_NEW PrintTask("bar", 150));</w:t>
            </w:r>
          </w:p>
          <w:p w14:paraId="7ACE74E3" w14:textId="77777777" w:rsidR="0061619C" w:rsidRPr="0061619C" w:rsidRDefault="0061619C" w:rsidP="0061619C">
            <w:pPr>
              <w:rPr>
                <w:rStyle w:val="ComputerCode"/>
              </w:rPr>
            </w:pPr>
            <w:r w:rsidRPr="0061619C">
              <w:rPr>
                <w:rStyle w:val="ComputerCode"/>
              </w:rPr>
              <w:t xml:space="preserve">    m_TaskManager.AttachTask(pTask);</w:t>
            </w:r>
          </w:p>
          <w:p w14:paraId="5D67291E" w14:textId="77777777" w:rsidR="0061619C" w:rsidRPr="0061619C" w:rsidRDefault="0061619C" w:rsidP="0061619C">
            <w:pPr>
              <w:rPr>
                <w:rStyle w:val="ComputerCode"/>
              </w:rPr>
            </w:pPr>
          </w:p>
          <w:p w14:paraId="59A13917" w14:textId="77777777" w:rsidR="0061619C" w:rsidRPr="0061619C" w:rsidRDefault="0061619C" w:rsidP="0061619C">
            <w:pPr>
              <w:rPr>
                <w:rStyle w:val="ComputerCode"/>
              </w:rPr>
            </w:pPr>
            <w:r w:rsidRPr="0061619C">
              <w:rPr>
                <w:rStyle w:val="ComputerCode"/>
              </w:rPr>
              <w:t xml:space="preserve">    uge::Time::TimePoint startTime = uge::Time::GetTime();</w:t>
            </w:r>
          </w:p>
          <w:p w14:paraId="1918155A" w14:textId="77777777" w:rsidR="0061619C" w:rsidRPr="0061619C" w:rsidRDefault="0061619C" w:rsidP="0061619C">
            <w:pPr>
              <w:rPr>
                <w:rStyle w:val="ComputerCode"/>
              </w:rPr>
            </w:pPr>
          </w:p>
          <w:p w14:paraId="4BF7EA0C" w14:textId="77777777" w:rsidR="0061619C" w:rsidRPr="0061619C" w:rsidRDefault="0061619C" w:rsidP="0061619C">
            <w:pPr>
              <w:rPr>
                <w:rStyle w:val="ComputerCode"/>
              </w:rPr>
            </w:pPr>
            <w:r w:rsidRPr="0061619C">
              <w:rPr>
                <w:rStyle w:val="ComputerCode"/>
              </w:rPr>
              <w:t xml:space="preserve">    while (m_TaskManager.GetTaskCount() &gt; 0)</w:t>
            </w:r>
          </w:p>
          <w:p w14:paraId="00DAABB9" w14:textId="77777777" w:rsidR="0061619C" w:rsidRPr="0061619C" w:rsidRDefault="0061619C" w:rsidP="0061619C">
            <w:pPr>
              <w:rPr>
                <w:rStyle w:val="ComputerCode"/>
              </w:rPr>
            </w:pPr>
            <w:r w:rsidRPr="0061619C">
              <w:rPr>
                <w:rStyle w:val="ComputerCode"/>
              </w:rPr>
              <w:t xml:space="preserve">    {</w:t>
            </w:r>
          </w:p>
          <w:p w14:paraId="5FFA981F" w14:textId="77777777" w:rsidR="0061619C" w:rsidRPr="0061619C" w:rsidRDefault="0061619C" w:rsidP="0061619C">
            <w:pPr>
              <w:rPr>
                <w:rStyle w:val="ComputerCode"/>
              </w:rPr>
            </w:pPr>
            <w:r w:rsidRPr="0061619C">
              <w:rPr>
                <w:rStyle w:val="ComputerCode"/>
              </w:rPr>
              <w:t xml:space="preserve">        uge::Time::TimePoint currentTime = uge::Time::GetTime();</w:t>
            </w:r>
          </w:p>
          <w:p w14:paraId="2BAAB4C8" w14:textId="77777777" w:rsidR="0061619C" w:rsidRPr="0061619C" w:rsidRDefault="0061619C" w:rsidP="0061619C">
            <w:pPr>
              <w:rPr>
                <w:rStyle w:val="ComputerCode"/>
              </w:rPr>
            </w:pPr>
            <w:r w:rsidRPr="0061619C">
              <w:rPr>
                <w:rStyle w:val="ComputerCode"/>
              </w:rPr>
              <w:t>#if _DEBUG</w:t>
            </w:r>
          </w:p>
          <w:p w14:paraId="67CD5D7D" w14:textId="77777777" w:rsidR="00885966" w:rsidRDefault="0061619C" w:rsidP="0061619C">
            <w:pPr>
              <w:rPr>
                <w:rStyle w:val="ComputerCode"/>
              </w:rPr>
            </w:pPr>
            <w:r w:rsidRPr="0061619C">
              <w:rPr>
                <w:rStyle w:val="ComputerCode"/>
              </w:rPr>
              <w:t xml:space="preserve">        unsigned long deltaMilliseconds =</w:t>
            </w:r>
          </w:p>
          <w:p w14:paraId="4EE62197" w14:textId="28635A1A" w:rsidR="0061619C" w:rsidRPr="0061619C" w:rsidRDefault="00885966" w:rsidP="0061619C">
            <w:pPr>
              <w:rPr>
                <w:rStyle w:val="ComputerCode"/>
              </w:rPr>
            </w:pPr>
            <w:r>
              <w:rPr>
                <w:rStyle w:val="ComputerCode"/>
              </w:rPr>
              <w:t xml:space="preserve">         </w:t>
            </w:r>
            <w:r w:rsidR="0061619C" w:rsidRPr="0061619C">
              <w:rPr>
                <w:rStyle w:val="ComputerCode"/>
              </w:rPr>
              <w:t xml:space="preserve"> uge::Time::GetDeltaAsMilliseconds(currentTime, startTime);</w:t>
            </w:r>
          </w:p>
          <w:p w14:paraId="2037837F" w14:textId="77777777" w:rsidR="00885966" w:rsidRDefault="0061619C" w:rsidP="0061619C">
            <w:pPr>
              <w:rPr>
                <w:rStyle w:val="ComputerCode"/>
              </w:rPr>
            </w:pPr>
            <w:r w:rsidRPr="0061619C">
              <w:rPr>
                <w:rStyle w:val="ComputerCode"/>
              </w:rPr>
              <w:t xml:space="preserve">        std::cout &lt;&lt; "Time </w:t>
            </w:r>
            <w:r w:rsidR="00885966">
              <w:rPr>
                <w:rStyle w:val="ComputerCode"/>
              </w:rPr>
              <w:t>elapsed: " &lt;&lt; deltaMilliseconds</w:t>
            </w:r>
          </w:p>
          <w:p w14:paraId="6DA37BE3" w14:textId="34A24A31" w:rsidR="0061619C" w:rsidRPr="0061619C" w:rsidRDefault="00885966" w:rsidP="0061619C">
            <w:pPr>
              <w:rPr>
                <w:rStyle w:val="ComputerCode"/>
              </w:rPr>
            </w:pPr>
            <w:r>
              <w:rPr>
                <w:rStyle w:val="ComputerCode"/>
              </w:rPr>
              <w:t xml:space="preserve">                  </w:t>
            </w:r>
            <w:r w:rsidR="0061619C" w:rsidRPr="0061619C">
              <w:rPr>
                <w:rStyle w:val="ComputerCode"/>
              </w:rPr>
              <w:t>&lt;&lt; " ms." &lt;&lt; std::endl;</w:t>
            </w:r>
          </w:p>
          <w:p w14:paraId="33D4B218" w14:textId="77777777" w:rsidR="0061619C" w:rsidRPr="0061619C" w:rsidRDefault="0061619C" w:rsidP="0061619C">
            <w:pPr>
              <w:rPr>
                <w:rStyle w:val="ComputerCode"/>
              </w:rPr>
            </w:pPr>
            <w:r w:rsidRPr="0061619C">
              <w:rPr>
                <w:rStyle w:val="ComputerCode"/>
              </w:rPr>
              <w:t>#else</w:t>
            </w:r>
          </w:p>
          <w:p w14:paraId="01C11BAA" w14:textId="5105155D" w:rsidR="0061619C" w:rsidRPr="0061619C" w:rsidRDefault="0061619C" w:rsidP="0061619C">
            <w:pPr>
              <w:rPr>
                <w:rStyle w:val="ComputerCode"/>
              </w:rPr>
            </w:pPr>
            <w:r w:rsidRPr="0061619C">
              <w:rPr>
                <w:rStyle w:val="ComputerCode"/>
              </w:rPr>
              <w:t xml:space="preserve">        // Milliseconds times is too fast for those tasks</w:t>
            </w:r>
            <w:r w:rsidR="00885966">
              <w:rPr>
                <w:rStyle w:val="ComputerCode"/>
              </w:rPr>
              <w:t xml:space="preserve"> in release</w:t>
            </w:r>
            <w:r w:rsidRPr="0061619C">
              <w:rPr>
                <w:rStyle w:val="ComputerCode"/>
              </w:rPr>
              <w:t>.</w:t>
            </w:r>
          </w:p>
          <w:p w14:paraId="4B116946" w14:textId="77777777" w:rsidR="00885966" w:rsidRDefault="0061619C" w:rsidP="0061619C">
            <w:pPr>
              <w:rPr>
                <w:rStyle w:val="ComputerCode"/>
              </w:rPr>
            </w:pPr>
            <w:r w:rsidRPr="0061619C">
              <w:rPr>
                <w:rStyle w:val="ComputerCode"/>
              </w:rPr>
              <w:t xml:space="preserve">        unsigned long deltaMilliseconds =</w:t>
            </w:r>
          </w:p>
          <w:p w14:paraId="684EED2C" w14:textId="0EA5F278" w:rsidR="0061619C" w:rsidRPr="0061619C" w:rsidRDefault="00885966" w:rsidP="0061619C">
            <w:pPr>
              <w:rPr>
                <w:rStyle w:val="ComputerCode"/>
              </w:rPr>
            </w:pPr>
            <w:r>
              <w:rPr>
                <w:rStyle w:val="ComputerCode"/>
              </w:rPr>
              <w:t xml:space="preserve">              </w:t>
            </w:r>
            <w:r w:rsidR="0061619C" w:rsidRPr="0061619C">
              <w:rPr>
                <w:rStyle w:val="ComputerCode"/>
              </w:rPr>
              <w:t xml:space="preserve"> Time::GetDeltaAsNanoseconds(currentTime, startTime);</w:t>
            </w:r>
          </w:p>
          <w:p w14:paraId="36ED9577" w14:textId="77777777" w:rsidR="0061619C" w:rsidRPr="0061619C" w:rsidRDefault="0061619C" w:rsidP="0061619C">
            <w:pPr>
              <w:rPr>
                <w:rStyle w:val="ComputerCode"/>
              </w:rPr>
            </w:pPr>
            <w:r w:rsidRPr="0061619C">
              <w:rPr>
                <w:rStyle w:val="ComputerCode"/>
              </w:rPr>
              <w:t xml:space="preserve">        deltaMilliseconds /= 100;</w:t>
            </w:r>
          </w:p>
          <w:p w14:paraId="1826768E" w14:textId="77777777" w:rsidR="00885966" w:rsidRDefault="0061619C" w:rsidP="0061619C">
            <w:pPr>
              <w:rPr>
                <w:rStyle w:val="ComputerCode"/>
              </w:rPr>
            </w:pPr>
            <w:r w:rsidRPr="0061619C">
              <w:rPr>
                <w:rStyle w:val="ComputerCode"/>
              </w:rPr>
              <w:t xml:space="preserve">        std::cout &lt;&lt; "Time elapsed: " &lt;&lt; deltaMilliseconds</w:t>
            </w:r>
          </w:p>
          <w:p w14:paraId="538BD6F6" w14:textId="681F3F4A" w:rsidR="0061619C" w:rsidRPr="0061619C" w:rsidRDefault="00885966" w:rsidP="0061619C">
            <w:pPr>
              <w:rPr>
                <w:rStyle w:val="ComputerCode"/>
              </w:rPr>
            </w:pPr>
            <w:r>
              <w:rPr>
                <w:rStyle w:val="ComputerCode"/>
              </w:rPr>
              <w:t xml:space="preserve">                  </w:t>
            </w:r>
            <w:r w:rsidR="0061619C" w:rsidRPr="0061619C">
              <w:rPr>
                <w:rStyle w:val="ComputerCode"/>
              </w:rPr>
              <w:t>&lt;&lt; " ns." &lt;&lt; std::endl;</w:t>
            </w:r>
          </w:p>
          <w:p w14:paraId="36C28850" w14:textId="77777777" w:rsidR="0061619C" w:rsidRPr="0061619C" w:rsidRDefault="0061619C" w:rsidP="0061619C">
            <w:pPr>
              <w:rPr>
                <w:rStyle w:val="ComputerCode"/>
              </w:rPr>
            </w:pPr>
            <w:r w:rsidRPr="0061619C">
              <w:rPr>
                <w:rStyle w:val="ComputerCode"/>
              </w:rPr>
              <w:t>#endif</w:t>
            </w:r>
          </w:p>
          <w:p w14:paraId="5FF442F2" w14:textId="77777777" w:rsidR="0061619C" w:rsidRPr="0061619C" w:rsidRDefault="0061619C" w:rsidP="0061619C">
            <w:pPr>
              <w:rPr>
                <w:rStyle w:val="ComputerCode"/>
              </w:rPr>
            </w:pPr>
          </w:p>
          <w:p w14:paraId="38B92E9B" w14:textId="77777777" w:rsidR="0061619C" w:rsidRPr="0061619C" w:rsidRDefault="0061619C" w:rsidP="0061619C">
            <w:pPr>
              <w:rPr>
                <w:rStyle w:val="ComputerCode"/>
              </w:rPr>
            </w:pPr>
            <w:r w:rsidRPr="0061619C">
              <w:rPr>
                <w:rStyle w:val="ComputerCode"/>
              </w:rPr>
              <w:t xml:space="preserve">        m_TaskManager.UpdateTasks(deltaMilliseconds);</w:t>
            </w:r>
          </w:p>
          <w:p w14:paraId="333DD158" w14:textId="77777777" w:rsidR="0061619C" w:rsidRPr="0061619C" w:rsidRDefault="0061619C" w:rsidP="0061619C">
            <w:pPr>
              <w:rPr>
                <w:rStyle w:val="ComputerCode"/>
              </w:rPr>
            </w:pPr>
          </w:p>
          <w:p w14:paraId="6594D90F" w14:textId="77777777" w:rsidR="0061619C" w:rsidRPr="0061619C" w:rsidRDefault="0061619C" w:rsidP="0061619C">
            <w:pPr>
              <w:rPr>
                <w:rStyle w:val="ComputerCode"/>
              </w:rPr>
            </w:pPr>
            <w:r w:rsidRPr="0061619C">
              <w:rPr>
                <w:rStyle w:val="ComputerCode"/>
              </w:rPr>
              <w:lastRenderedPageBreak/>
              <w:t xml:space="preserve">        startTime = currentTime;</w:t>
            </w:r>
          </w:p>
          <w:p w14:paraId="1A580837" w14:textId="77777777" w:rsidR="0061619C" w:rsidRPr="0061619C" w:rsidRDefault="0061619C" w:rsidP="0061619C">
            <w:pPr>
              <w:rPr>
                <w:rStyle w:val="ComputerCode"/>
              </w:rPr>
            </w:pPr>
            <w:r w:rsidRPr="0061619C">
              <w:rPr>
                <w:rStyle w:val="ComputerCode"/>
              </w:rPr>
              <w:t xml:space="preserve">    }</w:t>
            </w:r>
          </w:p>
          <w:p w14:paraId="3E3FF1CF" w14:textId="77777777" w:rsidR="0061619C" w:rsidRPr="0061619C" w:rsidRDefault="0061619C" w:rsidP="0061619C">
            <w:pPr>
              <w:rPr>
                <w:rStyle w:val="ComputerCode"/>
              </w:rPr>
            </w:pPr>
          </w:p>
          <w:p w14:paraId="362C6525" w14:textId="77777777" w:rsidR="0061619C" w:rsidRPr="0061619C" w:rsidRDefault="0061619C" w:rsidP="0061619C">
            <w:pPr>
              <w:rPr>
                <w:rStyle w:val="ComputerCode"/>
              </w:rPr>
            </w:pPr>
            <w:r w:rsidRPr="0061619C">
              <w:rPr>
                <w:rStyle w:val="ComputerCode"/>
              </w:rPr>
              <w:t xml:space="preserve">    return 0;</w:t>
            </w:r>
          </w:p>
          <w:p w14:paraId="238A651B" w14:textId="60311933" w:rsidR="0061619C" w:rsidRDefault="0061619C" w:rsidP="0061619C">
            <w:r w:rsidRPr="0061619C">
              <w:rPr>
                <w:rStyle w:val="ComputerCode"/>
              </w:rPr>
              <w:t>}</w:t>
            </w:r>
          </w:p>
        </w:tc>
      </w:tr>
    </w:tbl>
    <w:p w14:paraId="2A7068CF" w14:textId="77777777" w:rsidR="00170376" w:rsidRDefault="00170376" w:rsidP="00FC1AEA"/>
    <w:p w14:paraId="35719DC0" w14:textId="77777777" w:rsidR="00170376" w:rsidRDefault="00170376" w:rsidP="00FC1AEA"/>
    <w:p w14:paraId="5942AAED" w14:textId="77777777" w:rsidR="0061619C" w:rsidRDefault="0061619C" w:rsidP="00FC1AEA"/>
    <w:p w14:paraId="6DA4318B" w14:textId="77777777" w:rsidR="0061619C" w:rsidRDefault="0061619C" w:rsidP="00FC1AEA">
      <w:pPr>
        <w:sectPr w:rsidR="0061619C" w:rsidSect="00CC4FF0">
          <w:pgSz w:w="11906" w:h="16838"/>
          <w:pgMar w:top="1417" w:right="1701" w:bottom="1417" w:left="1701" w:header="708" w:footer="708" w:gutter="0"/>
          <w:cols w:space="708"/>
          <w:titlePg/>
          <w:docGrid w:linePitch="360"/>
        </w:sectPr>
      </w:pPr>
    </w:p>
    <w:p w14:paraId="33858BC3" w14:textId="3FB7F8CB" w:rsidR="00FC1AEA" w:rsidRDefault="00FC1AEA" w:rsidP="00FC1AEA">
      <w:pPr>
        <w:pStyle w:val="Heading1"/>
      </w:pPr>
      <w:bookmarkStart w:id="279" w:name="_Ref380313636"/>
      <w:bookmarkStart w:id="280" w:name="_Ref380313772"/>
      <w:bookmarkStart w:id="281" w:name="_Toc382771658"/>
      <w:r>
        <w:lastRenderedPageBreak/>
        <w:t>UGE IO</w:t>
      </w:r>
      <w:bookmarkEnd w:id="279"/>
      <w:bookmarkEnd w:id="280"/>
      <w:bookmarkEnd w:id="281"/>
    </w:p>
    <w:p w14:paraId="254F7DE6" w14:textId="35442133" w:rsidR="00FC1AEA" w:rsidRDefault="00BE719C" w:rsidP="00FC1AEA">
      <w:pPr>
        <w:pStyle w:val="Heading2"/>
      </w:pPr>
      <w:bookmarkStart w:id="282" w:name="_Toc382771659"/>
      <w:r>
        <w:t>Introduction</w:t>
      </w:r>
      <w:bookmarkEnd w:id="282"/>
    </w:p>
    <w:p w14:paraId="759DB406" w14:textId="77777777" w:rsidR="00FC1AEA" w:rsidRDefault="00FC1AEA" w:rsidP="00FC1AEA"/>
    <w:p w14:paraId="3E10315B" w14:textId="76E22FB0" w:rsidR="00FC1AEA" w:rsidRDefault="00FC1AEA" w:rsidP="00FC1AEA">
      <w:pPr>
        <w:pStyle w:val="Heading2"/>
      </w:pPr>
      <w:bookmarkStart w:id="283" w:name="_Ref381199980"/>
      <w:bookmarkStart w:id="284" w:name="_Toc382771660"/>
      <w:r>
        <w:t>Input</w:t>
      </w:r>
      <w:bookmarkEnd w:id="283"/>
      <w:bookmarkEnd w:id="284"/>
    </w:p>
    <w:p w14:paraId="0E424E8C" w14:textId="77777777" w:rsidR="00FC1AEA" w:rsidRDefault="00FC1AEA" w:rsidP="00FC1AEA"/>
    <w:p w14:paraId="5B307CBF" w14:textId="7EBFF509" w:rsidR="009A5299" w:rsidRDefault="009A5299" w:rsidP="00FC1AEA">
      <w:r w:rsidRPr="009A5299">
        <w:rPr>
          <w:noProof/>
          <w:lang w:val="pt-BR" w:eastAsia="pt-BR"/>
        </w:rPr>
        <w:drawing>
          <wp:inline distT="0" distB="0" distL="0" distR="0" wp14:anchorId="74AAE7EA" wp14:editId="60678757">
            <wp:extent cx="3619500" cy="5962650"/>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3"/>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619500" cy="5962650"/>
                    </a:xfrm>
                    <a:prstGeom prst="rect">
                      <a:avLst/>
                    </a:prstGeom>
                    <a:noFill/>
                    <a:ln>
                      <a:noFill/>
                    </a:ln>
                  </pic:spPr>
                </pic:pic>
              </a:graphicData>
            </a:graphic>
          </wp:inline>
        </w:drawing>
      </w:r>
    </w:p>
    <w:p w14:paraId="6E2E9675" w14:textId="77777777" w:rsidR="009A5299" w:rsidRDefault="009A5299" w:rsidP="00FC1AEA"/>
    <w:p w14:paraId="20CC0636" w14:textId="53A57F7E" w:rsidR="00FC1AEA" w:rsidRDefault="00FC1AEA" w:rsidP="00FC1AEA">
      <w:pPr>
        <w:pStyle w:val="Heading3"/>
      </w:pPr>
      <w:bookmarkStart w:id="285" w:name="_Toc382771661"/>
      <w:r>
        <w:t>Input Mapping</w:t>
      </w:r>
      <w:bookmarkEnd w:id="285"/>
    </w:p>
    <w:p w14:paraId="4E1705AE" w14:textId="77777777" w:rsidR="00FC1AEA" w:rsidRDefault="00FC1AEA" w:rsidP="00FC1AEA"/>
    <w:p w14:paraId="604C5129" w14:textId="19BF0138" w:rsidR="00C66D5C" w:rsidRDefault="00C66D5C" w:rsidP="00FC1AEA">
      <w:r w:rsidRPr="00C66D5C">
        <w:rPr>
          <w:noProof/>
          <w:lang w:val="pt-BR" w:eastAsia="pt-BR"/>
        </w:rPr>
        <w:lastRenderedPageBreak/>
        <w:drawing>
          <wp:inline distT="0" distB="0" distL="0" distR="0" wp14:anchorId="106FF16F" wp14:editId="108A03C3">
            <wp:extent cx="3390900" cy="4772025"/>
            <wp:effectExtent l="0" t="0" r="0" b="9525"/>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6"/>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390900" cy="4772025"/>
                    </a:xfrm>
                    <a:prstGeom prst="rect">
                      <a:avLst/>
                    </a:prstGeom>
                    <a:noFill/>
                    <a:ln>
                      <a:noFill/>
                    </a:ln>
                  </pic:spPr>
                </pic:pic>
              </a:graphicData>
            </a:graphic>
          </wp:inline>
        </w:drawing>
      </w:r>
    </w:p>
    <w:p w14:paraId="4F9E8FB8" w14:textId="77777777" w:rsidR="00C66D5C" w:rsidRDefault="00C66D5C" w:rsidP="00FC1AEA"/>
    <w:p w14:paraId="6080319C" w14:textId="1550CA69" w:rsidR="00C66D5C" w:rsidRDefault="00C66D5C" w:rsidP="00FC1AEA">
      <w:r w:rsidRPr="00C66D5C">
        <w:rPr>
          <w:noProof/>
          <w:lang w:val="pt-BR" w:eastAsia="pt-BR"/>
        </w:rPr>
        <w:lastRenderedPageBreak/>
        <w:drawing>
          <wp:inline distT="0" distB="0" distL="0" distR="0" wp14:anchorId="6F244E51" wp14:editId="582818EB">
            <wp:extent cx="2705100" cy="3724275"/>
            <wp:effectExtent l="0" t="0" r="0" b="9525"/>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7"/>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705100" cy="3724275"/>
                    </a:xfrm>
                    <a:prstGeom prst="rect">
                      <a:avLst/>
                    </a:prstGeom>
                    <a:noFill/>
                    <a:ln>
                      <a:noFill/>
                    </a:ln>
                  </pic:spPr>
                </pic:pic>
              </a:graphicData>
            </a:graphic>
          </wp:inline>
        </w:drawing>
      </w:r>
    </w:p>
    <w:p w14:paraId="5771EC38" w14:textId="77777777" w:rsidR="00C66D5C" w:rsidRDefault="00C66D5C" w:rsidP="00FC1AEA"/>
    <w:p w14:paraId="6C021293" w14:textId="341B3534" w:rsidR="00C66D5C" w:rsidRDefault="00C66D5C" w:rsidP="00FC1AEA">
      <w:r w:rsidRPr="00C66D5C">
        <w:rPr>
          <w:noProof/>
          <w:lang w:val="pt-BR" w:eastAsia="pt-BR"/>
        </w:rPr>
        <w:drawing>
          <wp:inline distT="0" distB="0" distL="0" distR="0" wp14:anchorId="42C516CD" wp14:editId="349E331A">
            <wp:extent cx="2247900" cy="4419600"/>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8"/>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247900" cy="4419600"/>
                    </a:xfrm>
                    <a:prstGeom prst="rect">
                      <a:avLst/>
                    </a:prstGeom>
                    <a:noFill/>
                    <a:ln>
                      <a:noFill/>
                    </a:ln>
                  </pic:spPr>
                </pic:pic>
              </a:graphicData>
            </a:graphic>
          </wp:inline>
        </w:drawing>
      </w:r>
    </w:p>
    <w:p w14:paraId="12D4CDAE" w14:textId="77777777" w:rsidR="00C66D5C" w:rsidRDefault="00C66D5C" w:rsidP="00FC1AEA"/>
    <w:p w14:paraId="022F49B4" w14:textId="6D30887A" w:rsidR="006B05AA" w:rsidRDefault="006B05AA" w:rsidP="00FC1AEA">
      <w:r w:rsidRPr="006B05AA">
        <w:rPr>
          <w:noProof/>
          <w:lang w:val="pt-BR" w:eastAsia="pt-BR"/>
        </w:rPr>
        <w:lastRenderedPageBreak/>
        <w:drawing>
          <wp:inline distT="0" distB="0" distL="0" distR="0" wp14:anchorId="30EAD3AC" wp14:editId="68931243">
            <wp:extent cx="2476500" cy="2200275"/>
            <wp:effectExtent l="0" t="0" r="0" b="9525"/>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1"/>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476500" cy="2200275"/>
                    </a:xfrm>
                    <a:prstGeom prst="rect">
                      <a:avLst/>
                    </a:prstGeom>
                    <a:noFill/>
                    <a:ln>
                      <a:noFill/>
                    </a:ln>
                  </pic:spPr>
                </pic:pic>
              </a:graphicData>
            </a:graphic>
          </wp:inline>
        </w:drawing>
      </w:r>
    </w:p>
    <w:p w14:paraId="10346B64" w14:textId="77777777" w:rsidR="006B05AA" w:rsidRDefault="006B05AA" w:rsidP="00FC1AEA"/>
    <w:p w14:paraId="75C40BEA" w14:textId="75E58724" w:rsidR="00C66D5C" w:rsidRDefault="00C66D5C" w:rsidP="00FC1AEA">
      <w:r w:rsidRPr="00C66D5C">
        <w:rPr>
          <w:noProof/>
          <w:lang w:val="pt-BR" w:eastAsia="pt-BR"/>
        </w:rPr>
        <w:drawing>
          <wp:inline distT="0" distB="0" distL="0" distR="0" wp14:anchorId="02F1BC86" wp14:editId="7BB550B1">
            <wp:extent cx="2476500" cy="2838450"/>
            <wp:effectExtent l="0" t="0" r="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9"/>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476500" cy="2838450"/>
                    </a:xfrm>
                    <a:prstGeom prst="rect">
                      <a:avLst/>
                    </a:prstGeom>
                    <a:noFill/>
                    <a:ln>
                      <a:noFill/>
                    </a:ln>
                  </pic:spPr>
                </pic:pic>
              </a:graphicData>
            </a:graphic>
          </wp:inline>
        </w:drawing>
      </w:r>
    </w:p>
    <w:p w14:paraId="7D0A1228" w14:textId="77777777" w:rsidR="00C66D5C" w:rsidRDefault="00C66D5C" w:rsidP="00FC1AEA"/>
    <w:p w14:paraId="252851B5" w14:textId="52A499BB" w:rsidR="009A5299" w:rsidRDefault="009A5299" w:rsidP="00FC1AEA">
      <w:r>
        <w:rPr>
          <w:noProof/>
          <w:lang w:val="pt-BR" w:eastAsia="pt-BR"/>
        </w:rPr>
        <w:lastRenderedPageBreak/>
        <w:drawing>
          <wp:inline distT="0" distB="0" distL="0" distR="0" wp14:anchorId="0FAA7886" wp14:editId="19DE5B23">
            <wp:extent cx="3152381" cy="4476190"/>
            <wp:effectExtent l="0" t="0" r="0" b="635"/>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3152381" cy="4476190"/>
                    </a:xfrm>
                    <a:prstGeom prst="rect">
                      <a:avLst/>
                    </a:prstGeom>
                  </pic:spPr>
                </pic:pic>
              </a:graphicData>
            </a:graphic>
          </wp:inline>
        </w:drawing>
      </w:r>
    </w:p>
    <w:p w14:paraId="2F0CB406" w14:textId="77777777" w:rsidR="009A5299" w:rsidRDefault="009A5299" w:rsidP="00FC1AEA"/>
    <w:p w14:paraId="6441C9A9" w14:textId="0C7D5F9C" w:rsidR="00FC1AEA" w:rsidRDefault="00FC1AEA" w:rsidP="00FC1AEA">
      <w:pPr>
        <w:pStyle w:val="Heading2"/>
      </w:pPr>
      <w:bookmarkStart w:id="286" w:name="_Ref380395511"/>
      <w:bookmarkStart w:id="287" w:name="_Toc382771662"/>
      <w:r>
        <w:t>Output</w:t>
      </w:r>
      <w:bookmarkEnd w:id="286"/>
      <w:bookmarkEnd w:id="287"/>
    </w:p>
    <w:p w14:paraId="4AE25659" w14:textId="77777777" w:rsidR="00FC1AEA" w:rsidRDefault="00FC1AEA" w:rsidP="00FC1AEA"/>
    <w:p w14:paraId="2A022034" w14:textId="29E357BE" w:rsidR="00B631DD" w:rsidRDefault="00B631DD" w:rsidP="00FC1AEA">
      <w:r w:rsidRPr="00B631DD">
        <w:rPr>
          <w:noProof/>
          <w:lang w:val="pt-BR" w:eastAsia="pt-BR"/>
        </w:rPr>
        <w:lastRenderedPageBreak/>
        <w:drawing>
          <wp:inline distT="0" distB="0" distL="0" distR="0" wp14:anchorId="5BD0C80F" wp14:editId="4B3932B0">
            <wp:extent cx="5400040" cy="5343396"/>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9"/>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400040" cy="5343396"/>
                    </a:xfrm>
                    <a:prstGeom prst="rect">
                      <a:avLst/>
                    </a:prstGeom>
                    <a:noFill/>
                    <a:ln>
                      <a:noFill/>
                    </a:ln>
                  </pic:spPr>
                </pic:pic>
              </a:graphicData>
            </a:graphic>
          </wp:inline>
        </w:drawing>
      </w:r>
    </w:p>
    <w:p w14:paraId="2E9A2DF4" w14:textId="77777777" w:rsidR="00B631DD" w:rsidRDefault="00B631DD" w:rsidP="00FC1AEA"/>
    <w:p w14:paraId="239144DF" w14:textId="73FB36EB" w:rsidR="00C66D5C" w:rsidRDefault="00C66D5C" w:rsidP="00FC1AEA">
      <w:r w:rsidRPr="00C66D5C">
        <w:rPr>
          <w:noProof/>
          <w:lang w:val="pt-BR" w:eastAsia="pt-BR"/>
        </w:rPr>
        <w:lastRenderedPageBreak/>
        <w:drawing>
          <wp:inline distT="0" distB="0" distL="0" distR="0" wp14:anchorId="7E963E8C" wp14:editId="2DC4DA66">
            <wp:extent cx="2705100" cy="4067175"/>
            <wp:effectExtent l="0" t="0" r="0" b="9525"/>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4"/>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705100" cy="4067175"/>
                    </a:xfrm>
                    <a:prstGeom prst="rect">
                      <a:avLst/>
                    </a:prstGeom>
                    <a:noFill/>
                    <a:ln>
                      <a:noFill/>
                    </a:ln>
                  </pic:spPr>
                </pic:pic>
              </a:graphicData>
            </a:graphic>
          </wp:inline>
        </w:drawing>
      </w:r>
    </w:p>
    <w:p w14:paraId="57AEA0F6" w14:textId="77777777" w:rsidR="00C66D5C" w:rsidRDefault="00C66D5C" w:rsidP="00FC1AEA"/>
    <w:p w14:paraId="68177B22" w14:textId="1B543FAE" w:rsidR="00FC1AEA" w:rsidRDefault="00FC1AEA" w:rsidP="00FC1AEA">
      <w:pPr>
        <w:pStyle w:val="Heading3"/>
      </w:pPr>
      <w:bookmarkStart w:id="288" w:name="_Toc382771663"/>
      <w:r>
        <w:lastRenderedPageBreak/>
        <w:t>Audio</w:t>
      </w:r>
      <w:bookmarkEnd w:id="288"/>
    </w:p>
    <w:p w14:paraId="7C95FF12" w14:textId="465F304B" w:rsidR="009A5299" w:rsidRDefault="009A5299" w:rsidP="009A5299">
      <w:r w:rsidRPr="009A5299">
        <w:rPr>
          <w:noProof/>
          <w:lang w:val="pt-BR" w:eastAsia="pt-BR"/>
        </w:rPr>
        <w:drawing>
          <wp:inline distT="0" distB="0" distL="0" distR="0" wp14:anchorId="6C10873C" wp14:editId="3BA05B29">
            <wp:extent cx="5400040" cy="7731875"/>
            <wp:effectExtent l="0" t="0" r="0" b="254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0"/>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400040" cy="7731875"/>
                    </a:xfrm>
                    <a:prstGeom prst="rect">
                      <a:avLst/>
                    </a:prstGeom>
                    <a:noFill/>
                    <a:ln>
                      <a:noFill/>
                    </a:ln>
                  </pic:spPr>
                </pic:pic>
              </a:graphicData>
            </a:graphic>
          </wp:inline>
        </w:drawing>
      </w:r>
    </w:p>
    <w:p w14:paraId="2167475B" w14:textId="77777777" w:rsidR="009A5299" w:rsidRDefault="009A5299" w:rsidP="009A5299"/>
    <w:p w14:paraId="1229449B" w14:textId="74F44CBA" w:rsidR="009A5299" w:rsidRPr="009A5299" w:rsidRDefault="009A5299" w:rsidP="009A5299">
      <w:r w:rsidRPr="009A5299">
        <w:rPr>
          <w:noProof/>
          <w:lang w:val="pt-BR" w:eastAsia="pt-BR"/>
        </w:rPr>
        <w:lastRenderedPageBreak/>
        <w:drawing>
          <wp:inline distT="0" distB="0" distL="0" distR="0" wp14:anchorId="6FD81426" wp14:editId="01109A18">
            <wp:extent cx="4533900" cy="5848350"/>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533900" cy="5848350"/>
                    </a:xfrm>
                    <a:prstGeom prst="rect">
                      <a:avLst/>
                    </a:prstGeom>
                    <a:noFill/>
                    <a:ln>
                      <a:noFill/>
                    </a:ln>
                  </pic:spPr>
                </pic:pic>
              </a:graphicData>
            </a:graphic>
          </wp:inline>
        </w:drawing>
      </w:r>
    </w:p>
    <w:p w14:paraId="67DBA948" w14:textId="77777777" w:rsidR="00FC1AEA" w:rsidRDefault="00FC1AEA" w:rsidP="00FC1AEA"/>
    <w:tbl>
      <w:tblPr>
        <w:tblStyle w:val="TableGrid"/>
        <w:tblW w:w="0" w:type="auto"/>
        <w:tblLook w:val="04A0" w:firstRow="1" w:lastRow="0" w:firstColumn="1" w:lastColumn="0" w:noHBand="0" w:noVBand="1"/>
      </w:tblPr>
      <w:tblGrid>
        <w:gridCol w:w="8494"/>
      </w:tblGrid>
      <w:tr w:rsidR="001A7527" w14:paraId="75BC427B" w14:textId="77777777" w:rsidTr="001A7527">
        <w:tc>
          <w:tcPr>
            <w:tcW w:w="8494" w:type="dxa"/>
          </w:tcPr>
          <w:p w14:paraId="71C2C90D" w14:textId="77777777" w:rsidR="001A7527" w:rsidRPr="001A7527" w:rsidRDefault="001A7527" w:rsidP="001A7527">
            <w:pPr>
              <w:rPr>
                <w:rStyle w:val="ComputerCode"/>
              </w:rPr>
            </w:pPr>
            <w:r w:rsidRPr="001A7527">
              <w:rPr>
                <w:rStyle w:val="ComputerCode"/>
              </w:rPr>
              <w:t>#include &lt;Core/Resource/Resource.h&gt;</w:t>
            </w:r>
          </w:p>
          <w:p w14:paraId="58A7D9E1" w14:textId="77777777" w:rsidR="001A7527" w:rsidRPr="001A7527" w:rsidRDefault="001A7527" w:rsidP="001A7527">
            <w:pPr>
              <w:rPr>
                <w:rStyle w:val="ComputerCode"/>
              </w:rPr>
            </w:pPr>
            <w:r w:rsidRPr="001A7527">
              <w:rPr>
                <w:rStyle w:val="ComputerCode"/>
              </w:rPr>
              <w:t>#include &lt;Core/Resource/ResourceCache.h&gt;</w:t>
            </w:r>
          </w:p>
          <w:p w14:paraId="3A5E64C8" w14:textId="77777777" w:rsidR="001A7527" w:rsidRPr="001A7527" w:rsidRDefault="001A7527" w:rsidP="001A7527">
            <w:pPr>
              <w:rPr>
                <w:rStyle w:val="ComputerCode"/>
              </w:rPr>
            </w:pPr>
            <w:r w:rsidRPr="001A7527">
              <w:rPr>
                <w:rStyle w:val="ComputerCode"/>
              </w:rPr>
              <w:t>#include &lt;Core/Resource/XMLResource.h&gt;</w:t>
            </w:r>
          </w:p>
          <w:p w14:paraId="524D108A" w14:textId="77777777" w:rsidR="001A7527" w:rsidRPr="001A7527" w:rsidRDefault="001A7527" w:rsidP="001A7527">
            <w:pPr>
              <w:rPr>
                <w:rStyle w:val="ComputerCode"/>
              </w:rPr>
            </w:pPr>
            <w:r w:rsidRPr="001A7527">
              <w:rPr>
                <w:rStyle w:val="ComputerCode"/>
              </w:rPr>
              <w:t>#include &lt;Core/Resource/ZipFileResource.h&gt;</w:t>
            </w:r>
          </w:p>
          <w:p w14:paraId="71806DB3" w14:textId="77777777" w:rsidR="001A7527" w:rsidRPr="001A7527" w:rsidRDefault="001A7527" w:rsidP="001A7527">
            <w:pPr>
              <w:rPr>
                <w:rStyle w:val="ComputerCode"/>
              </w:rPr>
            </w:pPr>
            <w:r w:rsidRPr="001A7527">
              <w:rPr>
                <w:rStyle w:val="ComputerCode"/>
              </w:rPr>
              <w:t>#include &lt;Core/Script/Lua/ScriptResource.h&gt;</w:t>
            </w:r>
          </w:p>
          <w:p w14:paraId="66FD579F" w14:textId="77777777" w:rsidR="001A7527" w:rsidRPr="001A7527" w:rsidRDefault="001A7527" w:rsidP="001A7527">
            <w:pPr>
              <w:rPr>
                <w:rStyle w:val="ComputerCode"/>
              </w:rPr>
            </w:pPr>
            <w:r w:rsidRPr="001A7527">
              <w:rPr>
                <w:rStyle w:val="ComputerCode"/>
              </w:rPr>
              <w:t>#include &lt;Core/Task/TaskManager.h&gt;</w:t>
            </w:r>
          </w:p>
          <w:p w14:paraId="201768AC" w14:textId="77777777" w:rsidR="001A7527" w:rsidRPr="001A7527" w:rsidRDefault="001A7527" w:rsidP="001A7527">
            <w:pPr>
              <w:rPr>
                <w:rStyle w:val="ComputerCode"/>
              </w:rPr>
            </w:pPr>
          </w:p>
          <w:p w14:paraId="3D175644" w14:textId="77777777" w:rsidR="001A7527" w:rsidRPr="001A7527" w:rsidRDefault="001A7527" w:rsidP="001A7527">
            <w:pPr>
              <w:rPr>
                <w:rStyle w:val="ComputerCode"/>
              </w:rPr>
            </w:pPr>
            <w:r w:rsidRPr="001A7527">
              <w:rPr>
                <w:rStyle w:val="ComputerCode"/>
              </w:rPr>
              <w:t>#include &lt;IO/Output/Audio/Audio.h&gt;</w:t>
            </w:r>
          </w:p>
          <w:p w14:paraId="435548FE" w14:textId="77777777" w:rsidR="001A7527" w:rsidRPr="001A7527" w:rsidRDefault="001A7527" w:rsidP="001A7527">
            <w:pPr>
              <w:rPr>
                <w:rStyle w:val="ComputerCode"/>
              </w:rPr>
            </w:pPr>
            <w:r w:rsidRPr="001A7527">
              <w:rPr>
                <w:rStyle w:val="ComputerCode"/>
              </w:rPr>
              <w:t>#include &lt;IO/Output/Audio/AudioTask.h&gt;</w:t>
            </w:r>
          </w:p>
          <w:p w14:paraId="39DE0D65" w14:textId="77777777" w:rsidR="001A7527" w:rsidRPr="001A7527" w:rsidRDefault="001A7527" w:rsidP="001A7527">
            <w:pPr>
              <w:rPr>
                <w:rStyle w:val="ComputerCode"/>
              </w:rPr>
            </w:pPr>
          </w:p>
          <w:p w14:paraId="16B49C5B" w14:textId="77777777" w:rsidR="001A7527" w:rsidRPr="001A7527" w:rsidRDefault="001A7527" w:rsidP="001A7527">
            <w:pPr>
              <w:rPr>
                <w:rStyle w:val="ComputerCode"/>
              </w:rPr>
            </w:pPr>
            <w:r w:rsidRPr="001A7527">
              <w:rPr>
                <w:rStyle w:val="ComputerCode"/>
              </w:rPr>
              <w:t>#include &lt;IO/Output/Audio/Implementation/OpenALSoft/OpenALSoftAudio.h&gt;</w:t>
            </w:r>
          </w:p>
          <w:p w14:paraId="29DF1F89" w14:textId="77777777" w:rsidR="001A7527" w:rsidRPr="001A7527" w:rsidRDefault="001A7527" w:rsidP="001A7527">
            <w:pPr>
              <w:rPr>
                <w:rStyle w:val="ComputerCode"/>
              </w:rPr>
            </w:pPr>
            <w:r w:rsidRPr="001A7527">
              <w:rPr>
                <w:rStyle w:val="ComputerCode"/>
              </w:rPr>
              <w:t>#include &lt;IO/Output/Audio/Implementation/OpenALSoft/OpenALSoftAudioResource.h&gt;</w:t>
            </w:r>
          </w:p>
          <w:p w14:paraId="6FC98164" w14:textId="77777777" w:rsidR="001A7527" w:rsidRPr="001A7527" w:rsidRDefault="001A7527" w:rsidP="001A7527">
            <w:pPr>
              <w:rPr>
                <w:rStyle w:val="ComputerCode"/>
              </w:rPr>
            </w:pPr>
          </w:p>
          <w:p w14:paraId="2075C321" w14:textId="77777777" w:rsidR="001A7527" w:rsidRPr="001A7527" w:rsidRDefault="001A7527" w:rsidP="001A7527">
            <w:pPr>
              <w:rPr>
                <w:rStyle w:val="ComputerCode"/>
              </w:rPr>
            </w:pPr>
            <w:r w:rsidRPr="001A7527">
              <w:rPr>
                <w:rStyle w:val="ComputerCode"/>
              </w:rPr>
              <w:t>#include &lt;Utilities/Debug/Logger.h&gt;</w:t>
            </w:r>
          </w:p>
          <w:p w14:paraId="60CB8EBF" w14:textId="77777777" w:rsidR="001A7527" w:rsidRPr="001A7527" w:rsidRDefault="001A7527" w:rsidP="001A7527">
            <w:pPr>
              <w:rPr>
                <w:rStyle w:val="ComputerCode"/>
              </w:rPr>
            </w:pPr>
            <w:r w:rsidRPr="001A7527">
              <w:rPr>
                <w:rStyle w:val="ComputerCode"/>
              </w:rPr>
              <w:t>#include &lt;Utilities/System/Time.h&gt;</w:t>
            </w:r>
          </w:p>
          <w:p w14:paraId="7C301358" w14:textId="77777777" w:rsidR="001A7527" w:rsidRPr="001A7527" w:rsidRDefault="001A7527" w:rsidP="001A7527">
            <w:pPr>
              <w:rPr>
                <w:rStyle w:val="ComputerCode"/>
              </w:rPr>
            </w:pPr>
          </w:p>
          <w:p w14:paraId="5B630EA1" w14:textId="77777777" w:rsidR="001A7527" w:rsidRPr="001A7527" w:rsidRDefault="001A7527" w:rsidP="001A7527">
            <w:pPr>
              <w:rPr>
                <w:rStyle w:val="ComputerCode"/>
              </w:rPr>
            </w:pPr>
            <w:r w:rsidRPr="001A7527">
              <w:rPr>
                <w:rStyle w:val="ComputerCode"/>
              </w:rPr>
              <w:t>int main(int argc, char* argv[])</w:t>
            </w:r>
          </w:p>
          <w:p w14:paraId="0235137A" w14:textId="77777777" w:rsidR="001A7527" w:rsidRPr="001A7527" w:rsidRDefault="001A7527" w:rsidP="001A7527">
            <w:pPr>
              <w:rPr>
                <w:rStyle w:val="ComputerCode"/>
              </w:rPr>
            </w:pPr>
            <w:r w:rsidRPr="001A7527">
              <w:rPr>
                <w:rStyle w:val="ComputerCode"/>
              </w:rPr>
              <w:t>{</w:t>
            </w:r>
          </w:p>
          <w:p w14:paraId="4938F2C1" w14:textId="77777777" w:rsidR="001A7527" w:rsidRPr="001A7527" w:rsidRDefault="001A7527" w:rsidP="001A7527">
            <w:pPr>
              <w:rPr>
                <w:rStyle w:val="ComputerCode"/>
              </w:rPr>
            </w:pPr>
            <w:r w:rsidRPr="001A7527">
              <w:rPr>
                <w:rStyle w:val="ComputerCode"/>
              </w:rPr>
              <w:t xml:space="preserve">    const int TOTAL_BUFFERS = 4u;</w:t>
            </w:r>
          </w:p>
          <w:p w14:paraId="451D05E7" w14:textId="77777777" w:rsidR="00500DB0" w:rsidRDefault="001A7527" w:rsidP="001A7527">
            <w:pPr>
              <w:rPr>
                <w:rStyle w:val="ComputerCode"/>
              </w:rPr>
            </w:pPr>
            <w:r w:rsidRPr="001A7527">
              <w:rPr>
                <w:rStyle w:val="ComputerCode"/>
              </w:rPr>
              <w:t xml:space="preserve">    std::shared_ptr&lt;uge::Audio&gt; pAudio =</w:t>
            </w:r>
          </w:p>
          <w:p w14:paraId="7BA8E3AE" w14:textId="77777777" w:rsidR="00500DB0" w:rsidRDefault="00500DB0" w:rsidP="001A7527">
            <w:pPr>
              <w:rPr>
                <w:rStyle w:val="ComputerCode"/>
              </w:rPr>
            </w:pPr>
            <w:r>
              <w:rPr>
                <w:rStyle w:val="ComputerCode"/>
              </w:rPr>
              <w:t xml:space="preserve">         </w:t>
            </w:r>
            <w:r w:rsidR="001A7527" w:rsidRPr="001A7527">
              <w:rPr>
                <w:rStyle w:val="ComputerCode"/>
              </w:rPr>
              <w:t xml:space="preserve"> std::shared_ptr&lt;uge::OpenALSoftAudio&gt;(LIB_NEW </w:t>
            </w:r>
          </w:p>
          <w:p w14:paraId="28C5C23D" w14:textId="66B6F442" w:rsidR="001A7527" w:rsidRPr="001A7527" w:rsidRDefault="00500DB0" w:rsidP="001A7527">
            <w:pPr>
              <w:rPr>
                <w:rStyle w:val="ComputerCode"/>
              </w:rPr>
            </w:pPr>
            <w:r>
              <w:rPr>
                <w:rStyle w:val="ComputerCode"/>
              </w:rPr>
              <w:t xml:space="preserve">                            </w:t>
            </w:r>
            <w:r w:rsidR="001A7527" w:rsidRPr="001A7527">
              <w:rPr>
                <w:rStyle w:val="ComputerCode"/>
              </w:rPr>
              <w:t>uge::OpenALSoftAudio(TOTAL_BUFFERS));</w:t>
            </w:r>
          </w:p>
          <w:p w14:paraId="45B96CC3" w14:textId="77777777" w:rsidR="001A7527" w:rsidRPr="001A7527" w:rsidRDefault="001A7527" w:rsidP="001A7527">
            <w:pPr>
              <w:rPr>
                <w:rStyle w:val="ComputerCode"/>
              </w:rPr>
            </w:pPr>
            <w:r w:rsidRPr="001A7527">
              <w:rPr>
                <w:rStyle w:val="ComputerCode"/>
              </w:rPr>
              <w:t xml:space="preserve">    pAudio-&gt;vInit();</w:t>
            </w:r>
          </w:p>
          <w:p w14:paraId="758E3D11" w14:textId="77777777" w:rsidR="001A7527" w:rsidRPr="001A7527" w:rsidRDefault="001A7527" w:rsidP="001A7527">
            <w:pPr>
              <w:rPr>
                <w:rStyle w:val="ComputerCode"/>
              </w:rPr>
            </w:pPr>
          </w:p>
          <w:p w14:paraId="6CC9B946" w14:textId="77777777" w:rsidR="001A7527" w:rsidRPr="001A7527" w:rsidRDefault="001A7527" w:rsidP="001A7527">
            <w:pPr>
              <w:rPr>
                <w:rStyle w:val="ComputerCode"/>
              </w:rPr>
            </w:pPr>
            <w:r w:rsidRPr="001A7527">
              <w:rPr>
                <w:rStyle w:val="ComputerCode"/>
              </w:rPr>
              <w:t xml:space="preserve">    uge::TaskManager taskManager;</w:t>
            </w:r>
          </w:p>
          <w:p w14:paraId="11D59543" w14:textId="77777777" w:rsidR="001A7527" w:rsidRPr="001A7527" w:rsidRDefault="001A7527" w:rsidP="001A7527">
            <w:pPr>
              <w:rPr>
                <w:rStyle w:val="ComputerCode"/>
              </w:rPr>
            </w:pPr>
          </w:p>
          <w:p w14:paraId="13C56557" w14:textId="77777777" w:rsidR="00500DB0" w:rsidRDefault="001A7527" w:rsidP="001A7527">
            <w:pPr>
              <w:rPr>
                <w:rStyle w:val="ComputerCode"/>
              </w:rPr>
            </w:pPr>
            <w:r w:rsidRPr="001A7527">
              <w:rPr>
                <w:rStyle w:val="ComputerCode"/>
              </w:rPr>
              <w:t xml:space="preserve">    uge::IResourceFile* pResourceFile =</w:t>
            </w:r>
          </w:p>
          <w:p w14:paraId="49CBF54B" w14:textId="63E217D5" w:rsidR="001A7527" w:rsidRPr="001A7527" w:rsidRDefault="00500DB0" w:rsidP="001A7527">
            <w:pPr>
              <w:rPr>
                <w:rStyle w:val="ComputerCode"/>
              </w:rPr>
            </w:pPr>
            <w:r>
              <w:rPr>
                <w:rStyle w:val="ComputerCode"/>
              </w:rPr>
              <w:t xml:space="preserve">                      </w:t>
            </w:r>
            <w:r w:rsidR="001A7527" w:rsidRPr="001A7527">
              <w:rPr>
                <w:rStyle w:val="ComputerCode"/>
              </w:rPr>
              <w:t xml:space="preserve"> LIB_NEW uge::ZipFileResource("data.zip");</w:t>
            </w:r>
          </w:p>
          <w:p w14:paraId="308E22CD" w14:textId="4D319002" w:rsidR="001A7527" w:rsidRPr="001A7527" w:rsidRDefault="001A7527" w:rsidP="001A7527">
            <w:pPr>
              <w:rPr>
                <w:rStyle w:val="ComputerCode"/>
              </w:rPr>
            </w:pPr>
            <w:r w:rsidRPr="001A7527">
              <w:rPr>
                <w:rStyle w:val="ComputerCode"/>
              </w:rPr>
              <w:t xml:space="preserve">    uge::ResourceCache resourceCache;</w:t>
            </w:r>
          </w:p>
          <w:p w14:paraId="57D9E32B" w14:textId="016E7692" w:rsidR="001A7527" w:rsidRPr="001A7527" w:rsidRDefault="001A7527" w:rsidP="001A7527">
            <w:pPr>
              <w:rPr>
                <w:rStyle w:val="ComputerCode"/>
              </w:rPr>
            </w:pPr>
            <w:r w:rsidRPr="001A7527">
              <w:rPr>
                <w:rStyle w:val="ComputerCode"/>
              </w:rPr>
              <w:t xml:space="preserve">    if (!resourceCache.Init(100, pResourceFile))</w:t>
            </w:r>
            <w:r w:rsidR="005E2D94" w:rsidRPr="001A7527">
              <w:rPr>
                <w:rStyle w:val="ComputerCode"/>
              </w:rPr>
              <w:t xml:space="preserve"> // 100MB</w:t>
            </w:r>
          </w:p>
          <w:p w14:paraId="5CECDA83" w14:textId="77777777" w:rsidR="001A7527" w:rsidRPr="001A7527" w:rsidRDefault="001A7527" w:rsidP="001A7527">
            <w:pPr>
              <w:rPr>
                <w:rStyle w:val="ComputerCode"/>
              </w:rPr>
            </w:pPr>
            <w:r w:rsidRPr="001A7527">
              <w:rPr>
                <w:rStyle w:val="ComputerCode"/>
              </w:rPr>
              <w:t xml:space="preserve">    {</w:t>
            </w:r>
          </w:p>
          <w:p w14:paraId="11FAEBA9" w14:textId="77777777" w:rsidR="006E6770" w:rsidRDefault="001A7527" w:rsidP="001A7527">
            <w:pPr>
              <w:rPr>
                <w:rStyle w:val="ComputerCode"/>
              </w:rPr>
            </w:pPr>
            <w:r w:rsidRPr="001A7527">
              <w:rPr>
                <w:rStyle w:val="ComputerCode"/>
              </w:rPr>
              <w:t xml:space="preserve">        std::cerr &lt;&lt; "Error creating the resource cache!"</w:t>
            </w:r>
          </w:p>
          <w:p w14:paraId="0587B108" w14:textId="4EC8B4AB" w:rsidR="001A7527" w:rsidRDefault="006E6770" w:rsidP="001A7527">
            <w:pPr>
              <w:rPr>
                <w:rStyle w:val="ComputerCode"/>
              </w:rPr>
            </w:pPr>
            <w:r>
              <w:rPr>
                <w:rStyle w:val="ComputerCode"/>
              </w:rPr>
              <w:t xml:space="preserve">                  </w:t>
            </w:r>
            <w:r w:rsidR="001A7527" w:rsidRPr="001A7527">
              <w:rPr>
                <w:rStyle w:val="ComputerCode"/>
              </w:rPr>
              <w:t>&lt;&lt; std::endl;</w:t>
            </w:r>
          </w:p>
          <w:p w14:paraId="2040D288" w14:textId="77777777" w:rsidR="005E2D94" w:rsidRDefault="005E2D94" w:rsidP="001A7527">
            <w:pPr>
              <w:rPr>
                <w:rStyle w:val="ComputerCode"/>
              </w:rPr>
            </w:pPr>
          </w:p>
          <w:p w14:paraId="71D96326" w14:textId="3BBDAE67" w:rsidR="005E2D94" w:rsidRPr="001A7527" w:rsidRDefault="005E2D94" w:rsidP="001A7527">
            <w:pPr>
              <w:rPr>
                <w:rStyle w:val="ComputerCode"/>
              </w:rPr>
            </w:pPr>
            <w:r>
              <w:rPr>
                <w:rStyle w:val="ComputerCode"/>
              </w:rPr>
              <w:t xml:space="preserve">        return -1;</w:t>
            </w:r>
          </w:p>
          <w:p w14:paraId="419F206D" w14:textId="77777777" w:rsidR="001A7527" w:rsidRPr="001A7527" w:rsidRDefault="001A7527" w:rsidP="001A7527">
            <w:pPr>
              <w:rPr>
                <w:rStyle w:val="ComputerCode"/>
              </w:rPr>
            </w:pPr>
            <w:r w:rsidRPr="001A7527">
              <w:rPr>
                <w:rStyle w:val="ComputerCode"/>
              </w:rPr>
              <w:t xml:space="preserve">    }</w:t>
            </w:r>
          </w:p>
          <w:p w14:paraId="10ABC8FF" w14:textId="77777777" w:rsidR="001A7527" w:rsidRPr="001A7527" w:rsidRDefault="001A7527" w:rsidP="001A7527">
            <w:pPr>
              <w:rPr>
                <w:rStyle w:val="ComputerCode"/>
              </w:rPr>
            </w:pPr>
          </w:p>
          <w:p w14:paraId="73B92636" w14:textId="77777777" w:rsidR="00500DB0" w:rsidRDefault="001A7527" w:rsidP="001A7527">
            <w:pPr>
              <w:rPr>
                <w:rStyle w:val="ComputerCode"/>
              </w:rPr>
            </w:pPr>
            <w:r w:rsidRPr="001A7527">
              <w:rPr>
                <w:rStyle w:val="ComputerCode"/>
              </w:rPr>
              <w:t xml:space="preserve">    uge::IResourceLoaderSharedPointer pCreateXMLLoader =</w:t>
            </w:r>
          </w:p>
          <w:p w14:paraId="294A987C" w14:textId="76C1483E" w:rsidR="001A7527" w:rsidRPr="001A7527" w:rsidRDefault="00500DB0" w:rsidP="001A7527">
            <w:pPr>
              <w:rPr>
                <w:rStyle w:val="ComputerCode"/>
              </w:rPr>
            </w:pPr>
            <w:r>
              <w:rPr>
                <w:rStyle w:val="ComputerCode"/>
              </w:rPr>
              <w:t xml:space="preserve">                            </w:t>
            </w:r>
            <w:r w:rsidR="001A7527" w:rsidRPr="001A7527">
              <w:rPr>
                <w:rStyle w:val="ComputerCode"/>
              </w:rPr>
              <w:t xml:space="preserve"> uge::XMLResourceLoader::CreateLoader();</w:t>
            </w:r>
          </w:p>
          <w:p w14:paraId="2DC88937" w14:textId="77777777" w:rsidR="001A7527" w:rsidRPr="001A7527" w:rsidRDefault="001A7527" w:rsidP="001A7527">
            <w:pPr>
              <w:rPr>
                <w:rStyle w:val="ComputerCode"/>
              </w:rPr>
            </w:pPr>
            <w:r w:rsidRPr="001A7527">
              <w:rPr>
                <w:rStyle w:val="ComputerCode"/>
              </w:rPr>
              <w:t xml:space="preserve">    resourceCache.RegisterLoader(pCreateXMLLoader);</w:t>
            </w:r>
          </w:p>
          <w:p w14:paraId="6FFD6CA7" w14:textId="77777777" w:rsidR="00500DB0" w:rsidRDefault="001A7527" w:rsidP="001A7527">
            <w:pPr>
              <w:rPr>
                <w:rStyle w:val="ComputerCode"/>
              </w:rPr>
            </w:pPr>
            <w:r w:rsidRPr="001A7527">
              <w:rPr>
                <w:rStyle w:val="ComputerCode"/>
              </w:rPr>
              <w:t xml:space="preserve">    uge::IResourceLoaderSharedPointer pCreateLuaScriptLoader =</w:t>
            </w:r>
          </w:p>
          <w:p w14:paraId="0144D75B" w14:textId="380B3196" w:rsidR="001A7527" w:rsidRPr="001A7527" w:rsidRDefault="00500DB0" w:rsidP="001A7527">
            <w:pPr>
              <w:rPr>
                <w:rStyle w:val="ComputerCode"/>
              </w:rPr>
            </w:pPr>
            <w:r>
              <w:rPr>
                <w:rStyle w:val="ComputerCode"/>
              </w:rPr>
              <w:t xml:space="preserve">                      </w:t>
            </w:r>
            <w:r w:rsidR="001A7527" w:rsidRPr="001A7527">
              <w:rPr>
                <w:rStyle w:val="ComputerCode"/>
              </w:rPr>
              <w:t xml:space="preserve"> uge::LuaScriptResourceLoader::CreateLoader();</w:t>
            </w:r>
          </w:p>
          <w:p w14:paraId="49065F67" w14:textId="77777777" w:rsidR="001A7527" w:rsidRPr="001A7527" w:rsidRDefault="001A7527" w:rsidP="001A7527">
            <w:pPr>
              <w:rPr>
                <w:rStyle w:val="ComputerCode"/>
              </w:rPr>
            </w:pPr>
            <w:r w:rsidRPr="001A7527">
              <w:rPr>
                <w:rStyle w:val="ComputerCode"/>
              </w:rPr>
              <w:t xml:space="preserve">    resourceCache.RegisterLoader(pCreateLuaScriptLoader);</w:t>
            </w:r>
          </w:p>
          <w:p w14:paraId="1486C5BE" w14:textId="77777777" w:rsidR="001A7527" w:rsidRPr="001A7527" w:rsidRDefault="001A7527" w:rsidP="001A7527">
            <w:pPr>
              <w:rPr>
                <w:rStyle w:val="ComputerCode"/>
              </w:rPr>
            </w:pPr>
            <w:r w:rsidRPr="001A7527">
              <w:rPr>
                <w:rStyle w:val="ComputerCode"/>
              </w:rPr>
              <w:t xml:space="preserve">    // OGG loader.</w:t>
            </w:r>
          </w:p>
          <w:p w14:paraId="207A1C77" w14:textId="77777777" w:rsidR="00500DB0" w:rsidRDefault="001A7527" w:rsidP="001A7527">
            <w:pPr>
              <w:rPr>
                <w:rStyle w:val="ComputerCode"/>
              </w:rPr>
            </w:pPr>
            <w:r w:rsidRPr="001A7527">
              <w:rPr>
                <w:rStyle w:val="ComputerCode"/>
              </w:rPr>
              <w:t xml:space="preserve">    resourceCache.RegisterLoader(</w:t>
            </w:r>
          </w:p>
          <w:p w14:paraId="0148ED16" w14:textId="77777777" w:rsidR="00500DB0" w:rsidRDefault="00500DB0" w:rsidP="001A7527">
            <w:pPr>
              <w:rPr>
                <w:rStyle w:val="ComputerCode"/>
              </w:rPr>
            </w:pPr>
            <w:r>
              <w:rPr>
                <w:rStyle w:val="ComputerCode"/>
              </w:rPr>
              <w:t xml:space="preserve">             </w:t>
            </w:r>
            <w:r w:rsidR="001A7527" w:rsidRPr="001A7527">
              <w:rPr>
                <w:rStyle w:val="ComputerCode"/>
              </w:rPr>
              <w:t xml:space="preserve">std::shared_ptr&lt;uge::IResourceLoader&gt;(LIB_NEW </w:t>
            </w:r>
          </w:p>
          <w:p w14:paraId="115CC85E" w14:textId="79B63FC6" w:rsidR="001A7527" w:rsidRPr="001A7527" w:rsidRDefault="00500DB0" w:rsidP="001A7527">
            <w:pPr>
              <w:rPr>
                <w:rStyle w:val="ComputerCode"/>
              </w:rPr>
            </w:pPr>
            <w:r>
              <w:rPr>
                <w:rStyle w:val="ComputerCode"/>
              </w:rPr>
              <w:t xml:space="preserve">                                </w:t>
            </w:r>
            <w:r w:rsidR="001A7527" w:rsidRPr="001A7527">
              <w:rPr>
                <w:rStyle w:val="ComputerCode"/>
              </w:rPr>
              <w:t>uge::OpenALSoftOggResourceLoader));</w:t>
            </w:r>
          </w:p>
          <w:p w14:paraId="2F7F766C" w14:textId="77777777" w:rsidR="001A7527" w:rsidRPr="001A7527" w:rsidRDefault="001A7527" w:rsidP="001A7527">
            <w:pPr>
              <w:rPr>
                <w:rStyle w:val="ComputerCode"/>
              </w:rPr>
            </w:pPr>
            <w:r w:rsidRPr="001A7527">
              <w:rPr>
                <w:rStyle w:val="ComputerCode"/>
              </w:rPr>
              <w:t xml:space="preserve">    // WAVE loader.</w:t>
            </w:r>
          </w:p>
          <w:p w14:paraId="5FB99AF8" w14:textId="77777777" w:rsidR="00500DB0" w:rsidRDefault="001A7527" w:rsidP="001A7527">
            <w:pPr>
              <w:rPr>
                <w:rStyle w:val="ComputerCode"/>
              </w:rPr>
            </w:pPr>
            <w:r w:rsidRPr="001A7527">
              <w:rPr>
                <w:rStyle w:val="ComputerCode"/>
              </w:rPr>
              <w:t xml:space="preserve">    resourceCache.RegisterLoader(</w:t>
            </w:r>
          </w:p>
          <w:p w14:paraId="684E6160" w14:textId="77777777" w:rsidR="00500DB0" w:rsidRDefault="00500DB0" w:rsidP="001A7527">
            <w:pPr>
              <w:rPr>
                <w:rStyle w:val="ComputerCode"/>
              </w:rPr>
            </w:pPr>
            <w:r>
              <w:rPr>
                <w:rStyle w:val="ComputerCode"/>
              </w:rPr>
              <w:t xml:space="preserve">               </w:t>
            </w:r>
            <w:r w:rsidR="001A7527" w:rsidRPr="001A7527">
              <w:rPr>
                <w:rStyle w:val="ComputerCode"/>
              </w:rPr>
              <w:t xml:space="preserve">std::shared_ptr&lt;uge::IResourceLoader&gt;(LIB_NEW </w:t>
            </w:r>
          </w:p>
          <w:p w14:paraId="47EED085" w14:textId="26FE6F63" w:rsidR="001A7527" w:rsidRPr="001A7527" w:rsidRDefault="00500DB0" w:rsidP="001A7527">
            <w:pPr>
              <w:rPr>
                <w:rStyle w:val="ComputerCode"/>
              </w:rPr>
            </w:pPr>
            <w:r>
              <w:rPr>
                <w:rStyle w:val="ComputerCode"/>
              </w:rPr>
              <w:t xml:space="preserve">                               </w:t>
            </w:r>
            <w:r w:rsidR="001A7527" w:rsidRPr="001A7527">
              <w:rPr>
                <w:rStyle w:val="ComputerCode"/>
              </w:rPr>
              <w:t>uge::OpenALSoftWaveResourceLoader));</w:t>
            </w:r>
          </w:p>
          <w:p w14:paraId="2FC25C81" w14:textId="77777777" w:rsidR="001A7527" w:rsidRPr="001A7527" w:rsidRDefault="001A7527" w:rsidP="001A7527">
            <w:pPr>
              <w:rPr>
                <w:rStyle w:val="ComputerCode"/>
              </w:rPr>
            </w:pPr>
          </w:p>
          <w:p w14:paraId="4E6380B4" w14:textId="77777777" w:rsidR="001A7527" w:rsidRPr="001A7527" w:rsidRDefault="001A7527" w:rsidP="001A7527">
            <w:pPr>
              <w:rPr>
                <w:rStyle w:val="ComputerCode"/>
              </w:rPr>
            </w:pPr>
            <w:r w:rsidRPr="001A7527">
              <w:rPr>
                <w:rStyle w:val="ComputerCode"/>
              </w:rPr>
              <w:t xml:space="preserve">    // Load a sound resource and start playing it.</w:t>
            </w:r>
          </w:p>
          <w:p w14:paraId="5A4D49F0" w14:textId="0A03F745" w:rsidR="001A7527" w:rsidRPr="001A7527" w:rsidRDefault="001A7527" w:rsidP="001A7527">
            <w:pPr>
              <w:rPr>
                <w:rStyle w:val="ComputerCode"/>
              </w:rPr>
            </w:pPr>
            <w:r w:rsidRPr="001A7527">
              <w:rPr>
                <w:rStyle w:val="ComputerCode"/>
              </w:rPr>
              <w:t xml:space="preserve">    uge::Resource oggAudioResourceFile("sound.ogg");</w:t>
            </w:r>
          </w:p>
          <w:p w14:paraId="70632374" w14:textId="77777777" w:rsidR="00500DB0" w:rsidRDefault="001A7527" w:rsidP="001A7527">
            <w:pPr>
              <w:rPr>
                <w:rStyle w:val="ComputerCode"/>
              </w:rPr>
            </w:pPr>
            <w:r w:rsidRPr="001A7527">
              <w:rPr>
                <w:rStyle w:val="ComputerCode"/>
              </w:rPr>
              <w:t xml:space="preserve">    uge::ResourceHandleSharedPointer pOggAudioResource =</w:t>
            </w:r>
          </w:p>
          <w:p w14:paraId="621A6024" w14:textId="7EB9EC33" w:rsidR="001A7527" w:rsidRPr="001A7527" w:rsidRDefault="00500DB0" w:rsidP="001A7527">
            <w:pPr>
              <w:rPr>
                <w:rStyle w:val="ComputerCode"/>
              </w:rPr>
            </w:pPr>
            <w:r>
              <w:rPr>
                <w:rStyle w:val="ComputerCode"/>
              </w:rPr>
              <w:t xml:space="preserve">                 </w:t>
            </w:r>
            <w:r w:rsidR="001A7527" w:rsidRPr="001A7527">
              <w:rPr>
                <w:rStyle w:val="ComputerCode"/>
              </w:rPr>
              <w:t xml:space="preserve"> resourceCache.GetHandle(&amp;oggAudioResourceFile);</w:t>
            </w:r>
          </w:p>
          <w:p w14:paraId="3DA755DE" w14:textId="77777777" w:rsidR="00500DB0" w:rsidRDefault="001A7527" w:rsidP="001A7527">
            <w:pPr>
              <w:rPr>
                <w:rStyle w:val="ComputerCode"/>
              </w:rPr>
            </w:pPr>
            <w:r w:rsidRPr="001A7527">
              <w:rPr>
                <w:rStyle w:val="ComputerCode"/>
              </w:rPr>
              <w:t xml:space="preserve">    uge::IAudioBuffer* pAudioBuffer =</w:t>
            </w:r>
          </w:p>
          <w:p w14:paraId="28E72AC2" w14:textId="2D52544B" w:rsidR="001A7527" w:rsidRPr="001A7527" w:rsidRDefault="00500DB0" w:rsidP="001A7527">
            <w:pPr>
              <w:rPr>
                <w:rStyle w:val="ComputerCode"/>
              </w:rPr>
            </w:pPr>
            <w:r>
              <w:rPr>
                <w:rStyle w:val="ComputerCode"/>
              </w:rPr>
              <w:t xml:space="preserve">                    </w:t>
            </w:r>
            <w:r w:rsidR="001A7527" w:rsidRPr="001A7527">
              <w:rPr>
                <w:rStyle w:val="ComputerCode"/>
              </w:rPr>
              <w:t xml:space="preserve"> pAudio-&gt;vInitAudioBuffer(pOggAudioResource);</w:t>
            </w:r>
          </w:p>
          <w:p w14:paraId="47601A9C" w14:textId="77777777" w:rsidR="001A7527" w:rsidRPr="001A7527" w:rsidRDefault="001A7527" w:rsidP="001A7527">
            <w:pPr>
              <w:rPr>
                <w:rStyle w:val="ComputerCode"/>
              </w:rPr>
            </w:pPr>
            <w:r w:rsidRPr="001A7527">
              <w:rPr>
                <w:rStyle w:val="ComputerCode"/>
              </w:rPr>
              <w:t xml:space="preserve">    pAudioBuffer-&gt;vPlay(0.5f, true);</w:t>
            </w:r>
          </w:p>
          <w:p w14:paraId="4CE9AD1C" w14:textId="77777777" w:rsidR="001A7527" w:rsidRPr="001A7527" w:rsidRDefault="001A7527" w:rsidP="001A7527">
            <w:pPr>
              <w:rPr>
                <w:rStyle w:val="ComputerCode"/>
              </w:rPr>
            </w:pPr>
          </w:p>
          <w:p w14:paraId="3BA2EE3A" w14:textId="77777777" w:rsidR="001A7527" w:rsidRPr="001A7527" w:rsidRDefault="001A7527" w:rsidP="001A7527">
            <w:pPr>
              <w:rPr>
                <w:rStyle w:val="ComputerCode"/>
              </w:rPr>
            </w:pPr>
            <w:r w:rsidRPr="001A7527">
              <w:rPr>
                <w:rStyle w:val="ComputerCode"/>
              </w:rPr>
              <w:t xml:space="preserve">    // Load a sound resource and attach it to a task.</w:t>
            </w:r>
          </w:p>
          <w:p w14:paraId="749A05DA" w14:textId="5531BE6C" w:rsidR="001A7527" w:rsidRPr="001A7527" w:rsidRDefault="001A7527" w:rsidP="001A7527">
            <w:pPr>
              <w:rPr>
                <w:rStyle w:val="ComputerCode"/>
              </w:rPr>
            </w:pPr>
            <w:r w:rsidRPr="001A7527">
              <w:rPr>
                <w:rStyle w:val="ComputerCode"/>
              </w:rPr>
              <w:t xml:space="preserve">    uge::Resource wavAudioResourceFile("sound.wav");</w:t>
            </w:r>
          </w:p>
          <w:p w14:paraId="4A789DA2" w14:textId="77777777" w:rsidR="00500DB0" w:rsidRDefault="001A7527" w:rsidP="001A7527">
            <w:pPr>
              <w:rPr>
                <w:rStyle w:val="ComputerCode"/>
              </w:rPr>
            </w:pPr>
            <w:r w:rsidRPr="001A7527">
              <w:rPr>
                <w:rStyle w:val="ComputerCode"/>
              </w:rPr>
              <w:t xml:space="preserve">    uge::ResourceHandleSharedPointer pWavAudioResource </w:t>
            </w:r>
          </w:p>
          <w:p w14:paraId="53DF73C8" w14:textId="21C99F6F" w:rsidR="001A7527" w:rsidRPr="001A7527" w:rsidRDefault="00500DB0" w:rsidP="001A7527">
            <w:pPr>
              <w:rPr>
                <w:rStyle w:val="ComputerCode"/>
              </w:rPr>
            </w:pPr>
            <w:r>
              <w:rPr>
                <w:rStyle w:val="ComputerCode"/>
              </w:rPr>
              <w:t xml:space="preserve">                </w:t>
            </w:r>
            <w:r w:rsidR="001A7527" w:rsidRPr="001A7527">
              <w:rPr>
                <w:rStyle w:val="ComputerCode"/>
              </w:rPr>
              <w:t>= resourceCache.GetHandle(&amp;wavAudioResourceFile);</w:t>
            </w:r>
          </w:p>
          <w:p w14:paraId="4EF619EC" w14:textId="77777777" w:rsidR="00500DB0" w:rsidRDefault="001A7527" w:rsidP="001A7527">
            <w:pPr>
              <w:rPr>
                <w:rStyle w:val="ComputerCode"/>
              </w:rPr>
            </w:pPr>
            <w:r w:rsidRPr="001A7527">
              <w:rPr>
                <w:rStyle w:val="ComputerCode"/>
              </w:rPr>
              <w:t xml:space="preserve">    std::shared_ptr&lt;uge::SoundTask&gt;soundTask(LIB_NEW </w:t>
            </w:r>
          </w:p>
          <w:p w14:paraId="3E699599" w14:textId="7D709330" w:rsidR="001A7527" w:rsidRPr="001A7527" w:rsidRDefault="00500DB0" w:rsidP="001A7527">
            <w:pPr>
              <w:rPr>
                <w:rStyle w:val="ComputerCode"/>
              </w:rPr>
            </w:pPr>
            <w:r>
              <w:rPr>
                <w:rStyle w:val="ComputerCode"/>
              </w:rPr>
              <w:t xml:space="preserve">          </w:t>
            </w:r>
            <w:r w:rsidR="001A7527" w:rsidRPr="001A7527">
              <w:rPr>
                <w:rStyle w:val="ComputerCode"/>
              </w:rPr>
              <w:t>uge::SoundTask(pAudio, pWavAudioResource, 1.0f, true));</w:t>
            </w:r>
          </w:p>
          <w:p w14:paraId="739CF588" w14:textId="77777777" w:rsidR="001A7527" w:rsidRPr="001A7527" w:rsidRDefault="001A7527" w:rsidP="001A7527">
            <w:pPr>
              <w:rPr>
                <w:rStyle w:val="ComputerCode"/>
              </w:rPr>
            </w:pPr>
            <w:r w:rsidRPr="001A7527">
              <w:rPr>
                <w:rStyle w:val="ComputerCode"/>
              </w:rPr>
              <w:lastRenderedPageBreak/>
              <w:t xml:space="preserve">    taskManager.AttachTask(soundTask);</w:t>
            </w:r>
          </w:p>
          <w:p w14:paraId="67845246" w14:textId="77777777" w:rsidR="001A7527" w:rsidRPr="001A7527" w:rsidRDefault="001A7527" w:rsidP="001A7527">
            <w:pPr>
              <w:rPr>
                <w:rStyle w:val="ComputerCode"/>
              </w:rPr>
            </w:pPr>
          </w:p>
          <w:p w14:paraId="5A55289C" w14:textId="77777777" w:rsidR="001A7527" w:rsidRPr="001A7527" w:rsidRDefault="001A7527" w:rsidP="001A7527">
            <w:pPr>
              <w:rPr>
                <w:rStyle w:val="ComputerCode"/>
              </w:rPr>
            </w:pPr>
            <w:r w:rsidRPr="001A7527">
              <w:rPr>
                <w:rStyle w:val="ComputerCode"/>
              </w:rPr>
              <w:t xml:space="preserve">    uge::Time::TimePoint startTime = uge::Time::GetTime();</w:t>
            </w:r>
          </w:p>
          <w:p w14:paraId="1003D911" w14:textId="77777777" w:rsidR="001A7527" w:rsidRPr="001A7527" w:rsidRDefault="001A7527" w:rsidP="001A7527">
            <w:pPr>
              <w:rPr>
                <w:rStyle w:val="ComputerCode"/>
              </w:rPr>
            </w:pPr>
            <w:r w:rsidRPr="001A7527">
              <w:rPr>
                <w:rStyle w:val="ComputerCode"/>
              </w:rPr>
              <w:t xml:space="preserve">    while (true)</w:t>
            </w:r>
          </w:p>
          <w:p w14:paraId="7EAB2655" w14:textId="77777777" w:rsidR="001A7527" w:rsidRPr="001A7527" w:rsidRDefault="001A7527" w:rsidP="001A7527">
            <w:pPr>
              <w:rPr>
                <w:rStyle w:val="ComputerCode"/>
              </w:rPr>
            </w:pPr>
            <w:r w:rsidRPr="001A7527">
              <w:rPr>
                <w:rStyle w:val="ComputerCode"/>
              </w:rPr>
              <w:t xml:space="preserve">    {</w:t>
            </w:r>
          </w:p>
          <w:p w14:paraId="06EA7DD3" w14:textId="77777777" w:rsidR="001A7527" w:rsidRPr="001A7527" w:rsidRDefault="001A7527" w:rsidP="001A7527">
            <w:pPr>
              <w:rPr>
                <w:rStyle w:val="ComputerCode"/>
              </w:rPr>
            </w:pPr>
            <w:r w:rsidRPr="001A7527">
              <w:rPr>
                <w:rStyle w:val="ComputerCode"/>
              </w:rPr>
              <w:t xml:space="preserve">        uge::Time::TimePoint currentTime = uge::Time::GetTime();</w:t>
            </w:r>
          </w:p>
          <w:p w14:paraId="62CB92A5" w14:textId="77777777" w:rsidR="00500DB0" w:rsidRDefault="001A7527" w:rsidP="001A7527">
            <w:pPr>
              <w:rPr>
                <w:rStyle w:val="ComputerCode"/>
              </w:rPr>
            </w:pPr>
            <w:r w:rsidRPr="001A7527">
              <w:rPr>
                <w:rStyle w:val="ComputerCode"/>
              </w:rPr>
              <w:t xml:space="preserve">        unsigned long deltaNanoseconds =</w:t>
            </w:r>
          </w:p>
          <w:p w14:paraId="6CE9AD57" w14:textId="57BE4242" w:rsidR="001A7527" w:rsidRPr="001A7527" w:rsidRDefault="00500DB0" w:rsidP="001A7527">
            <w:pPr>
              <w:rPr>
                <w:rStyle w:val="ComputerCode"/>
              </w:rPr>
            </w:pPr>
            <w:r>
              <w:rPr>
                <w:rStyle w:val="ComputerCode"/>
              </w:rPr>
              <w:t xml:space="preserve">          </w:t>
            </w:r>
            <w:r w:rsidR="001A7527" w:rsidRPr="001A7527">
              <w:rPr>
                <w:rStyle w:val="ComputerCode"/>
              </w:rPr>
              <w:t xml:space="preserve"> uge::Time::GetDeltaAsNanoseconds(currentTime, startTime);</w:t>
            </w:r>
          </w:p>
          <w:p w14:paraId="5BABCA74" w14:textId="77777777" w:rsidR="001A7527" w:rsidRPr="001A7527" w:rsidRDefault="001A7527" w:rsidP="001A7527">
            <w:pPr>
              <w:rPr>
                <w:rStyle w:val="ComputerCode"/>
              </w:rPr>
            </w:pPr>
          </w:p>
          <w:p w14:paraId="6882BB0D" w14:textId="77777777" w:rsidR="001A7527" w:rsidRPr="001A7527" w:rsidRDefault="001A7527" w:rsidP="001A7527">
            <w:pPr>
              <w:rPr>
                <w:rStyle w:val="ComputerCode"/>
              </w:rPr>
            </w:pPr>
            <w:r w:rsidRPr="001A7527">
              <w:rPr>
                <w:rStyle w:val="ComputerCode"/>
              </w:rPr>
              <w:t xml:space="preserve">        taskManager.UpdateTasks(deltaNanoseconds);</w:t>
            </w:r>
          </w:p>
          <w:p w14:paraId="7A4EC5AC" w14:textId="77777777" w:rsidR="001A7527" w:rsidRPr="001A7527" w:rsidRDefault="001A7527" w:rsidP="001A7527">
            <w:pPr>
              <w:rPr>
                <w:rStyle w:val="ComputerCode"/>
              </w:rPr>
            </w:pPr>
            <w:r w:rsidRPr="001A7527">
              <w:rPr>
                <w:rStyle w:val="ComputerCode"/>
              </w:rPr>
              <w:t xml:space="preserve">        pAudio-&gt;vUpdate(deltaNanoseconds);</w:t>
            </w:r>
          </w:p>
          <w:p w14:paraId="3B026387" w14:textId="77777777" w:rsidR="001A7527" w:rsidRPr="001A7527" w:rsidRDefault="001A7527" w:rsidP="001A7527">
            <w:pPr>
              <w:rPr>
                <w:rStyle w:val="ComputerCode"/>
              </w:rPr>
            </w:pPr>
          </w:p>
          <w:p w14:paraId="65B0F840" w14:textId="77777777" w:rsidR="001A7527" w:rsidRPr="001A7527" w:rsidRDefault="001A7527" w:rsidP="001A7527">
            <w:pPr>
              <w:rPr>
                <w:rStyle w:val="ComputerCode"/>
              </w:rPr>
            </w:pPr>
            <w:r w:rsidRPr="001A7527">
              <w:rPr>
                <w:rStyle w:val="ComputerCode"/>
              </w:rPr>
              <w:t xml:space="preserve">        startTime = currentTime;</w:t>
            </w:r>
          </w:p>
          <w:p w14:paraId="513090A8" w14:textId="77777777" w:rsidR="001A7527" w:rsidRPr="001A7527" w:rsidRDefault="001A7527" w:rsidP="001A7527">
            <w:pPr>
              <w:rPr>
                <w:rStyle w:val="ComputerCode"/>
              </w:rPr>
            </w:pPr>
            <w:r w:rsidRPr="001A7527">
              <w:rPr>
                <w:rStyle w:val="ComputerCode"/>
              </w:rPr>
              <w:t xml:space="preserve">    }</w:t>
            </w:r>
          </w:p>
          <w:p w14:paraId="4F2A5BF7" w14:textId="77777777" w:rsidR="001A7527" w:rsidRPr="001A7527" w:rsidRDefault="001A7527" w:rsidP="001A7527">
            <w:pPr>
              <w:rPr>
                <w:rStyle w:val="ComputerCode"/>
              </w:rPr>
            </w:pPr>
          </w:p>
          <w:p w14:paraId="2716F1E4" w14:textId="77777777" w:rsidR="001A7527" w:rsidRPr="001A7527" w:rsidRDefault="001A7527" w:rsidP="001A7527">
            <w:pPr>
              <w:rPr>
                <w:rStyle w:val="ComputerCode"/>
              </w:rPr>
            </w:pPr>
            <w:r w:rsidRPr="001A7527">
              <w:rPr>
                <w:rStyle w:val="ComputerCode"/>
              </w:rPr>
              <w:t xml:space="preserve">    pAudio-&gt;vDestroy();</w:t>
            </w:r>
          </w:p>
          <w:p w14:paraId="364A8588" w14:textId="77777777" w:rsidR="001A7527" w:rsidRPr="001A7527" w:rsidRDefault="001A7527" w:rsidP="001A7527">
            <w:pPr>
              <w:rPr>
                <w:rStyle w:val="ComputerCode"/>
              </w:rPr>
            </w:pPr>
          </w:p>
          <w:p w14:paraId="63F173BE" w14:textId="77777777" w:rsidR="001A7527" w:rsidRPr="001A7527" w:rsidRDefault="001A7527" w:rsidP="001A7527">
            <w:pPr>
              <w:rPr>
                <w:rStyle w:val="ComputerCode"/>
              </w:rPr>
            </w:pPr>
            <w:r w:rsidRPr="001A7527">
              <w:rPr>
                <w:rStyle w:val="ComputerCode"/>
              </w:rPr>
              <w:t xml:space="preserve">    SAFE_DELETE(pResourceFile);</w:t>
            </w:r>
          </w:p>
          <w:p w14:paraId="40F228D9" w14:textId="77777777" w:rsidR="001A7527" w:rsidRPr="001A7527" w:rsidRDefault="001A7527" w:rsidP="001A7527">
            <w:pPr>
              <w:rPr>
                <w:rStyle w:val="ComputerCode"/>
              </w:rPr>
            </w:pPr>
          </w:p>
          <w:p w14:paraId="2515EB18" w14:textId="77777777" w:rsidR="001A7527" w:rsidRPr="001A7527" w:rsidRDefault="001A7527" w:rsidP="001A7527">
            <w:pPr>
              <w:rPr>
                <w:rStyle w:val="ComputerCode"/>
              </w:rPr>
            </w:pPr>
            <w:r w:rsidRPr="001A7527">
              <w:rPr>
                <w:rStyle w:val="ComputerCode"/>
              </w:rPr>
              <w:t xml:space="preserve">    return 0;</w:t>
            </w:r>
          </w:p>
          <w:p w14:paraId="092BF0A9" w14:textId="54E8BE86" w:rsidR="001A7527" w:rsidRDefault="001A7527" w:rsidP="001A7527">
            <w:r w:rsidRPr="001A7527">
              <w:rPr>
                <w:rStyle w:val="ComputerCode"/>
              </w:rPr>
              <w:t>}</w:t>
            </w:r>
          </w:p>
        </w:tc>
      </w:tr>
    </w:tbl>
    <w:p w14:paraId="1FD9CD7E" w14:textId="77777777" w:rsidR="001A7527" w:rsidRDefault="001A7527" w:rsidP="00FC1AEA"/>
    <w:p w14:paraId="4E47B1B9" w14:textId="77777777" w:rsidR="005E2D94" w:rsidRDefault="005E2D94" w:rsidP="00FC1AEA"/>
    <w:tbl>
      <w:tblPr>
        <w:tblStyle w:val="TableGrid"/>
        <w:tblW w:w="0" w:type="auto"/>
        <w:tblLook w:val="04A0" w:firstRow="1" w:lastRow="0" w:firstColumn="1" w:lastColumn="0" w:noHBand="0" w:noVBand="1"/>
      </w:tblPr>
      <w:tblGrid>
        <w:gridCol w:w="8494"/>
      </w:tblGrid>
      <w:tr w:rsidR="005E2D94" w14:paraId="36C172DB" w14:textId="77777777" w:rsidTr="005E2D94">
        <w:tc>
          <w:tcPr>
            <w:tcW w:w="8494" w:type="dxa"/>
          </w:tcPr>
          <w:p w14:paraId="65986CF6" w14:textId="77777777" w:rsidR="005E2D94" w:rsidRPr="005E2D94" w:rsidRDefault="005E2D94" w:rsidP="005E2D94">
            <w:pPr>
              <w:rPr>
                <w:rStyle w:val="ComputerCode"/>
              </w:rPr>
            </w:pPr>
            <w:r w:rsidRPr="005E2D94">
              <w:rPr>
                <w:rStyle w:val="ComputerCode"/>
              </w:rPr>
              <w:t>#include &lt;Core/Resource/Resource.h&gt;</w:t>
            </w:r>
          </w:p>
          <w:p w14:paraId="23991813" w14:textId="77777777" w:rsidR="005E2D94" w:rsidRPr="005E2D94" w:rsidRDefault="005E2D94" w:rsidP="005E2D94">
            <w:pPr>
              <w:rPr>
                <w:rStyle w:val="ComputerCode"/>
              </w:rPr>
            </w:pPr>
            <w:r w:rsidRPr="005E2D94">
              <w:rPr>
                <w:rStyle w:val="ComputerCode"/>
              </w:rPr>
              <w:t>#include &lt;Core/Resource/ResourceCache.h&gt;</w:t>
            </w:r>
          </w:p>
          <w:p w14:paraId="433D4A4C" w14:textId="77777777" w:rsidR="005E2D94" w:rsidRPr="005E2D94" w:rsidRDefault="005E2D94" w:rsidP="005E2D94">
            <w:pPr>
              <w:rPr>
                <w:rStyle w:val="ComputerCode"/>
              </w:rPr>
            </w:pPr>
            <w:r w:rsidRPr="005E2D94">
              <w:rPr>
                <w:rStyle w:val="ComputerCode"/>
              </w:rPr>
              <w:t>#include &lt;Core/Resource/XMLResource.h&gt;</w:t>
            </w:r>
          </w:p>
          <w:p w14:paraId="215824B2" w14:textId="77777777" w:rsidR="005E2D94" w:rsidRPr="005E2D94" w:rsidRDefault="005E2D94" w:rsidP="005E2D94">
            <w:pPr>
              <w:rPr>
                <w:rStyle w:val="ComputerCode"/>
              </w:rPr>
            </w:pPr>
            <w:r w:rsidRPr="005E2D94">
              <w:rPr>
                <w:rStyle w:val="ComputerCode"/>
              </w:rPr>
              <w:t>#include &lt;Core/Resource/ZipFileResource.h&gt;</w:t>
            </w:r>
          </w:p>
          <w:p w14:paraId="4D848765" w14:textId="77777777" w:rsidR="005E2D94" w:rsidRPr="005E2D94" w:rsidRDefault="005E2D94" w:rsidP="005E2D94">
            <w:pPr>
              <w:rPr>
                <w:rStyle w:val="ComputerCode"/>
              </w:rPr>
            </w:pPr>
            <w:r w:rsidRPr="005E2D94">
              <w:rPr>
                <w:rStyle w:val="ComputerCode"/>
              </w:rPr>
              <w:t>#include &lt;Core/Script/Lua/ScriptResource.h&gt;</w:t>
            </w:r>
          </w:p>
          <w:p w14:paraId="704B1983" w14:textId="77777777" w:rsidR="005E2D94" w:rsidRPr="005E2D94" w:rsidRDefault="005E2D94" w:rsidP="005E2D94">
            <w:pPr>
              <w:rPr>
                <w:rStyle w:val="ComputerCode"/>
              </w:rPr>
            </w:pPr>
            <w:r w:rsidRPr="005E2D94">
              <w:rPr>
                <w:rStyle w:val="ComputerCode"/>
              </w:rPr>
              <w:t>#include &lt;Core/Task/TaskManager.h&gt;</w:t>
            </w:r>
          </w:p>
          <w:p w14:paraId="0C1E9F0B" w14:textId="77777777" w:rsidR="005E2D94" w:rsidRPr="005E2D94" w:rsidRDefault="005E2D94" w:rsidP="005E2D94">
            <w:pPr>
              <w:rPr>
                <w:rStyle w:val="ComputerCode"/>
              </w:rPr>
            </w:pPr>
          </w:p>
          <w:p w14:paraId="0DC82491" w14:textId="77777777" w:rsidR="005E2D94" w:rsidRPr="005E2D94" w:rsidRDefault="005E2D94" w:rsidP="005E2D94">
            <w:pPr>
              <w:rPr>
                <w:rStyle w:val="ComputerCode"/>
              </w:rPr>
            </w:pPr>
            <w:r w:rsidRPr="005E2D94">
              <w:rPr>
                <w:rStyle w:val="ComputerCode"/>
              </w:rPr>
              <w:t>#include &lt;IO/Output/Audio/Audio.h&gt;</w:t>
            </w:r>
          </w:p>
          <w:p w14:paraId="522F91A9" w14:textId="77777777" w:rsidR="005E2D94" w:rsidRPr="005E2D94" w:rsidRDefault="005E2D94" w:rsidP="005E2D94">
            <w:pPr>
              <w:rPr>
                <w:rStyle w:val="ComputerCode"/>
              </w:rPr>
            </w:pPr>
            <w:r w:rsidRPr="005E2D94">
              <w:rPr>
                <w:rStyle w:val="ComputerCode"/>
              </w:rPr>
              <w:t>#include &lt;IO/Output/Audio/AudioTask.h&gt;</w:t>
            </w:r>
          </w:p>
          <w:p w14:paraId="05F3E913" w14:textId="77777777" w:rsidR="005E2D94" w:rsidRPr="005E2D94" w:rsidRDefault="005E2D94" w:rsidP="005E2D94">
            <w:pPr>
              <w:rPr>
                <w:rStyle w:val="ComputerCode"/>
              </w:rPr>
            </w:pPr>
          </w:p>
          <w:p w14:paraId="794127DC" w14:textId="77777777" w:rsidR="005E2D94" w:rsidRPr="005E2D94" w:rsidRDefault="005E2D94" w:rsidP="005E2D94">
            <w:pPr>
              <w:rPr>
                <w:rStyle w:val="ComputerCode"/>
              </w:rPr>
            </w:pPr>
            <w:r w:rsidRPr="005E2D94">
              <w:rPr>
                <w:rStyle w:val="ComputerCode"/>
              </w:rPr>
              <w:t>#include &lt;IO/Output/Audio/Implementation/YSE/YSEAudio.h&gt;</w:t>
            </w:r>
          </w:p>
          <w:p w14:paraId="53A31855" w14:textId="77777777" w:rsidR="005E2D94" w:rsidRPr="005E2D94" w:rsidRDefault="005E2D94" w:rsidP="005E2D94">
            <w:pPr>
              <w:rPr>
                <w:rStyle w:val="ComputerCode"/>
              </w:rPr>
            </w:pPr>
            <w:r w:rsidRPr="005E2D94">
              <w:rPr>
                <w:rStyle w:val="ComputerCode"/>
              </w:rPr>
              <w:t>#include &lt;IO/Output/Audio/Implementation/YSE/YSEAudioResource.h&gt;</w:t>
            </w:r>
          </w:p>
          <w:p w14:paraId="32E966FF" w14:textId="77777777" w:rsidR="005E2D94" w:rsidRPr="005E2D94" w:rsidRDefault="005E2D94" w:rsidP="005E2D94">
            <w:pPr>
              <w:rPr>
                <w:rStyle w:val="ComputerCode"/>
              </w:rPr>
            </w:pPr>
          </w:p>
          <w:p w14:paraId="3F21109D" w14:textId="77777777" w:rsidR="005E2D94" w:rsidRPr="005E2D94" w:rsidRDefault="005E2D94" w:rsidP="005E2D94">
            <w:pPr>
              <w:rPr>
                <w:rStyle w:val="ComputerCode"/>
              </w:rPr>
            </w:pPr>
            <w:r w:rsidRPr="005E2D94">
              <w:rPr>
                <w:rStyle w:val="ComputerCode"/>
              </w:rPr>
              <w:t>#include &lt;Utilities/Debug/Logger.h&gt;</w:t>
            </w:r>
          </w:p>
          <w:p w14:paraId="728737EA" w14:textId="77777777" w:rsidR="005E2D94" w:rsidRPr="005E2D94" w:rsidRDefault="005E2D94" w:rsidP="005E2D94">
            <w:pPr>
              <w:rPr>
                <w:rStyle w:val="ComputerCode"/>
              </w:rPr>
            </w:pPr>
            <w:r w:rsidRPr="005E2D94">
              <w:rPr>
                <w:rStyle w:val="ComputerCode"/>
              </w:rPr>
              <w:t>#include &lt;Utilities/System/Time.h&gt;</w:t>
            </w:r>
          </w:p>
          <w:p w14:paraId="487906E4" w14:textId="77777777" w:rsidR="005E2D94" w:rsidRPr="005E2D94" w:rsidRDefault="005E2D94" w:rsidP="005E2D94">
            <w:pPr>
              <w:rPr>
                <w:rStyle w:val="ComputerCode"/>
              </w:rPr>
            </w:pPr>
          </w:p>
          <w:p w14:paraId="660A2E78" w14:textId="77777777" w:rsidR="005E2D94" w:rsidRPr="005E2D94" w:rsidRDefault="005E2D94" w:rsidP="005E2D94">
            <w:pPr>
              <w:rPr>
                <w:rStyle w:val="ComputerCode"/>
              </w:rPr>
            </w:pPr>
            <w:r w:rsidRPr="005E2D94">
              <w:rPr>
                <w:rStyle w:val="ComputerCode"/>
              </w:rPr>
              <w:t>int main(int argc, char* argv[])</w:t>
            </w:r>
          </w:p>
          <w:p w14:paraId="2FA5A309" w14:textId="77777777" w:rsidR="005E2D94" w:rsidRPr="005E2D94" w:rsidRDefault="005E2D94" w:rsidP="005E2D94">
            <w:pPr>
              <w:rPr>
                <w:rStyle w:val="ComputerCode"/>
              </w:rPr>
            </w:pPr>
            <w:r w:rsidRPr="005E2D94">
              <w:rPr>
                <w:rStyle w:val="ComputerCode"/>
              </w:rPr>
              <w:t>{</w:t>
            </w:r>
          </w:p>
          <w:p w14:paraId="76D87A29" w14:textId="77777777" w:rsidR="005E2D94" w:rsidRDefault="005E2D94" w:rsidP="005E2D94">
            <w:pPr>
              <w:rPr>
                <w:rStyle w:val="ComputerCode"/>
              </w:rPr>
            </w:pPr>
            <w:r w:rsidRPr="005E2D94">
              <w:rPr>
                <w:rStyle w:val="ComputerCode"/>
              </w:rPr>
              <w:t xml:space="preserve">    std::shared_ptr&lt;uge::Audio&gt; pAudio =</w:t>
            </w:r>
          </w:p>
          <w:p w14:paraId="006C6A43" w14:textId="6D4E1147" w:rsidR="005E2D94" w:rsidRPr="005E2D94" w:rsidRDefault="005E2D94" w:rsidP="005E2D94">
            <w:pPr>
              <w:rPr>
                <w:rStyle w:val="ComputerCode"/>
              </w:rPr>
            </w:pPr>
            <w:r>
              <w:rPr>
                <w:rStyle w:val="ComputerCode"/>
              </w:rPr>
              <w:t xml:space="preserve">            </w:t>
            </w:r>
            <w:r w:rsidRPr="005E2D94">
              <w:rPr>
                <w:rStyle w:val="ComputerCode"/>
              </w:rPr>
              <w:t xml:space="preserve"> std::shared_ptr&lt;uge::YSEAudio&gt;(LIB_NEW uge::YSEAudio);</w:t>
            </w:r>
          </w:p>
          <w:p w14:paraId="5A354595" w14:textId="77777777" w:rsidR="005E2D94" w:rsidRPr="005E2D94" w:rsidRDefault="005E2D94" w:rsidP="005E2D94">
            <w:pPr>
              <w:rPr>
                <w:rStyle w:val="ComputerCode"/>
              </w:rPr>
            </w:pPr>
            <w:r w:rsidRPr="005E2D94">
              <w:rPr>
                <w:rStyle w:val="ComputerCode"/>
              </w:rPr>
              <w:t xml:space="preserve">    pAudio-&gt;vInit();</w:t>
            </w:r>
          </w:p>
          <w:p w14:paraId="48BB5CA4" w14:textId="77777777" w:rsidR="005E2D94" w:rsidRPr="005E2D94" w:rsidRDefault="005E2D94" w:rsidP="005E2D94">
            <w:pPr>
              <w:rPr>
                <w:rStyle w:val="ComputerCode"/>
              </w:rPr>
            </w:pPr>
          </w:p>
          <w:p w14:paraId="56DDDA04" w14:textId="77777777" w:rsidR="005E2D94" w:rsidRPr="005E2D94" w:rsidRDefault="005E2D94" w:rsidP="005E2D94">
            <w:pPr>
              <w:rPr>
                <w:rStyle w:val="ComputerCode"/>
              </w:rPr>
            </w:pPr>
            <w:r w:rsidRPr="005E2D94">
              <w:rPr>
                <w:rStyle w:val="ComputerCode"/>
              </w:rPr>
              <w:t xml:space="preserve">    uge::TaskManager taskManager;</w:t>
            </w:r>
          </w:p>
          <w:p w14:paraId="1801AE83" w14:textId="77777777" w:rsidR="005E2D94" w:rsidRPr="005E2D94" w:rsidRDefault="005E2D94" w:rsidP="005E2D94">
            <w:pPr>
              <w:rPr>
                <w:rStyle w:val="ComputerCode"/>
              </w:rPr>
            </w:pPr>
          </w:p>
          <w:p w14:paraId="66F9B9D7" w14:textId="77777777" w:rsidR="005E2D94" w:rsidRDefault="005E2D94" w:rsidP="005E2D94">
            <w:pPr>
              <w:rPr>
                <w:rStyle w:val="ComputerCode"/>
              </w:rPr>
            </w:pPr>
            <w:r w:rsidRPr="005E2D94">
              <w:rPr>
                <w:rStyle w:val="ComputerCode"/>
              </w:rPr>
              <w:t xml:space="preserve">    uge::IResourceFile* pResourceFile = </w:t>
            </w:r>
          </w:p>
          <w:p w14:paraId="13909004" w14:textId="6D8ED79D" w:rsidR="005E2D94" w:rsidRPr="005E2D94" w:rsidRDefault="005E2D94" w:rsidP="005E2D94">
            <w:pPr>
              <w:rPr>
                <w:rStyle w:val="ComputerCode"/>
              </w:rPr>
            </w:pPr>
            <w:r>
              <w:rPr>
                <w:rStyle w:val="ComputerCode"/>
              </w:rPr>
              <w:t xml:space="preserve">              </w:t>
            </w:r>
            <w:r w:rsidRPr="005E2D94">
              <w:rPr>
                <w:rStyle w:val="ComputerCode"/>
              </w:rPr>
              <w:t>LIB_NEW uge::ZipFileResource("data.zip");</w:t>
            </w:r>
          </w:p>
          <w:p w14:paraId="2BF19450" w14:textId="77777777" w:rsidR="005E2D94" w:rsidRPr="005E2D94" w:rsidRDefault="005E2D94" w:rsidP="005E2D94">
            <w:pPr>
              <w:rPr>
                <w:rStyle w:val="ComputerCode"/>
              </w:rPr>
            </w:pPr>
            <w:r w:rsidRPr="005E2D94">
              <w:rPr>
                <w:rStyle w:val="ComputerCode"/>
              </w:rPr>
              <w:t xml:space="preserve">    uge::ResourceCache resourceCache;</w:t>
            </w:r>
          </w:p>
          <w:p w14:paraId="6DD39701" w14:textId="77777777" w:rsidR="005E2D94" w:rsidRPr="005E2D94" w:rsidRDefault="005E2D94" w:rsidP="005E2D94">
            <w:pPr>
              <w:rPr>
                <w:rStyle w:val="ComputerCode"/>
              </w:rPr>
            </w:pPr>
            <w:r w:rsidRPr="005E2D94">
              <w:rPr>
                <w:rStyle w:val="ComputerCode"/>
              </w:rPr>
              <w:t xml:space="preserve">    if (!resourceCache.Init(100, pResourceFile))  // 100MB</w:t>
            </w:r>
          </w:p>
          <w:p w14:paraId="6954E850" w14:textId="77777777" w:rsidR="005E2D94" w:rsidRPr="005E2D94" w:rsidRDefault="005E2D94" w:rsidP="005E2D94">
            <w:pPr>
              <w:rPr>
                <w:rStyle w:val="ComputerCode"/>
              </w:rPr>
            </w:pPr>
            <w:r w:rsidRPr="005E2D94">
              <w:rPr>
                <w:rStyle w:val="ComputerCode"/>
              </w:rPr>
              <w:t xml:space="preserve">    {</w:t>
            </w:r>
          </w:p>
          <w:p w14:paraId="01648603" w14:textId="77777777" w:rsidR="006E6770" w:rsidRDefault="005E2D94" w:rsidP="005E2D94">
            <w:pPr>
              <w:rPr>
                <w:rStyle w:val="ComputerCode"/>
              </w:rPr>
            </w:pPr>
            <w:r w:rsidRPr="005E2D94">
              <w:rPr>
                <w:rStyle w:val="ComputerCode"/>
              </w:rPr>
              <w:lastRenderedPageBreak/>
              <w:t xml:space="preserve">        std::cerr &lt;&lt; "Error creating the resource cache!"</w:t>
            </w:r>
          </w:p>
          <w:p w14:paraId="79613514" w14:textId="290CEB82" w:rsidR="005E2D94" w:rsidRPr="005E2D94" w:rsidRDefault="006E6770" w:rsidP="005E2D94">
            <w:pPr>
              <w:rPr>
                <w:rStyle w:val="ComputerCode"/>
              </w:rPr>
            </w:pPr>
            <w:r>
              <w:rPr>
                <w:rStyle w:val="ComputerCode"/>
              </w:rPr>
              <w:t xml:space="preserve">                  </w:t>
            </w:r>
            <w:r w:rsidR="005E2D94" w:rsidRPr="005E2D94">
              <w:rPr>
                <w:rStyle w:val="ComputerCode"/>
              </w:rPr>
              <w:t>&lt;&lt; std::endl;</w:t>
            </w:r>
          </w:p>
          <w:p w14:paraId="213E2F50" w14:textId="77777777" w:rsidR="005E2D94" w:rsidRPr="005E2D94" w:rsidRDefault="005E2D94" w:rsidP="005E2D94">
            <w:pPr>
              <w:rPr>
                <w:rStyle w:val="ComputerCode"/>
              </w:rPr>
            </w:pPr>
          </w:p>
          <w:p w14:paraId="69A9CB07" w14:textId="77777777" w:rsidR="005E2D94" w:rsidRPr="005E2D94" w:rsidRDefault="005E2D94" w:rsidP="005E2D94">
            <w:pPr>
              <w:rPr>
                <w:rStyle w:val="ComputerCode"/>
              </w:rPr>
            </w:pPr>
            <w:r w:rsidRPr="005E2D94">
              <w:rPr>
                <w:rStyle w:val="ComputerCode"/>
              </w:rPr>
              <w:t xml:space="preserve">        return -1;</w:t>
            </w:r>
          </w:p>
          <w:p w14:paraId="31DEC9E0" w14:textId="77777777" w:rsidR="005E2D94" w:rsidRPr="005E2D94" w:rsidRDefault="005E2D94" w:rsidP="005E2D94">
            <w:pPr>
              <w:rPr>
                <w:rStyle w:val="ComputerCode"/>
              </w:rPr>
            </w:pPr>
            <w:r w:rsidRPr="005E2D94">
              <w:rPr>
                <w:rStyle w:val="ComputerCode"/>
              </w:rPr>
              <w:t xml:space="preserve">    }</w:t>
            </w:r>
          </w:p>
          <w:p w14:paraId="4AF3534B" w14:textId="77777777" w:rsidR="005E2D94" w:rsidRPr="005E2D94" w:rsidRDefault="005E2D94" w:rsidP="005E2D94">
            <w:pPr>
              <w:rPr>
                <w:rStyle w:val="ComputerCode"/>
              </w:rPr>
            </w:pPr>
          </w:p>
          <w:p w14:paraId="1BF28DB6" w14:textId="77777777" w:rsidR="005E2D94" w:rsidRDefault="005E2D94" w:rsidP="005E2D94">
            <w:pPr>
              <w:rPr>
                <w:rStyle w:val="ComputerCode"/>
              </w:rPr>
            </w:pPr>
            <w:r w:rsidRPr="005E2D94">
              <w:rPr>
                <w:rStyle w:val="ComputerCode"/>
              </w:rPr>
              <w:t xml:space="preserve">    uge::IResourceLoaderSharedPointer pCreateXMLLoader =</w:t>
            </w:r>
          </w:p>
          <w:p w14:paraId="73CF3192" w14:textId="1E45819A" w:rsidR="005E2D94" w:rsidRPr="005E2D94" w:rsidRDefault="005E2D94" w:rsidP="005E2D94">
            <w:pPr>
              <w:rPr>
                <w:rStyle w:val="ComputerCode"/>
              </w:rPr>
            </w:pPr>
            <w:r>
              <w:rPr>
                <w:rStyle w:val="ComputerCode"/>
              </w:rPr>
              <w:t xml:space="preserve">                         </w:t>
            </w:r>
            <w:r w:rsidRPr="005E2D94">
              <w:rPr>
                <w:rStyle w:val="ComputerCode"/>
              </w:rPr>
              <w:t xml:space="preserve"> uge::XMLResourceLoader::CreateLoader();</w:t>
            </w:r>
          </w:p>
          <w:p w14:paraId="6EAD9942" w14:textId="77777777" w:rsidR="005E2D94" w:rsidRPr="005E2D94" w:rsidRDefault="005E2D94" w:rsidP="005E2D94">
            <w:pPr>
              <w:rPr>
                <w:rStyle w:val="ComputerCode"/>
              </w:rPr>
            </w:pPr>
            <w:r w:rsidRPr="005E2D94">
              <w:rPr>
                <w:rStyle w:val="ComputerCode"/>
              </w:rPr>
              <w:t xml:space="preserve">    resourceCache.RegisterLoader(pCreateXMLLoader);</w:t>
            </w:r>
          </w:p>
          <w:p w14:paraId="6B89A11F" w14:textId="77777777" w:rsidR="005E2D94" w:rsidRDefault="005E2D94" w:rsidP="005E2D94">
            <w:pPr>
              <w:rPr>
                <w:rStyle w:val="ComputerCode"/>
              </w:rPr>
            </w:pPr>
            <w:r w:rsidRPr="005E2D94">
              <w:rPr>
                <w:rStyle w:val="ComputerCode"/>
              </w:rPr>
              <w:t xml:space="preserve">    uge::IResourceLoaderSharedPointer pCreateLuaScriptLoader =</w:t>
            </w:r>
          </w:p>
          <w:p w14:paraId="14DD767C" w14:textId="37C42EA2" w:rsidR="005E2D94" w:rsidRPr="005E2D94" w:rsidRDefault="005E2D94" w:rsidP="005E2D94">
            <w:pPr>
              <w:rPr>
                <w:rStyle w:val="ComputerCode"/>
              </w:rPr>
            </w:pPr>
            <w:r>
              <w:rPr>
                <w:rStyle w:val="ComputerCode"/>
              </w:rPr>
              <w:t xml:space="preserve">                    </w:t>
            </w:r>
            <w:r w:rsidRPr="005E2D94">
              <w:rPr>
                <w:rStyle w:val="ComputerCode"/>
              </w:rPr>
              <w:t xml:space="preserve"> uge::LuaScriptResourceLoader::CreateLoader();</w:t>
            </w:r>
          </w:p>
          <w:p w14:paraId="0F17301E" w14:textId="77777777" w:rsidR="005E2D94" w:rsidRPr="005E2D94" w:rsidRDefault="005E2D94" w:rsidP="005E2D94">
            <w:pPr>
              <w:rPr>
                <w:rStyle w:val="ComputerCode"/>
              </w:rPr>
            </w:pPr>
            <w:r w:rsidRPr="005E2D94">
              <w:rPr>
                <w:rStyle w:val="ComputerCode"/>
              </w:rPr>
              <w:t xml:space="preserve">    resourceCache.RegisterLoader(pCreateLuaScriptLoader);</w:t>
            </w:r>
          </w:p>
          <w:p w14:paraId="079DA3CD" w14:textId="77777777" w:rsidR="005E2D94" w:rsidRPr="005E2D94" w:rsidRDefault="005E2D94" w:rsidP="005E2D94">
            <w:pPr>
              <w:rPr>
                <w:rStyle w:val="ComputerCode"/>
              </w:rPr>
            </w:pPr>
            <w:r w:rsidRPr="005E2D94">
              <w:rPr>
                <w:rStyle w:val="ComputerCode"/>
              </w:rPr>
              <w:t xml:space="preserve">    // OGG loader.</w:t>
            </w:r>
          </w:p>
          <w:p w14:paraId="39986A80" w14:textId="77777777" w:rsidR="00CD3ADF" w:rsidRDefault="005E2D94" w:rsidP="005E2D94">
            <w:pPr>
              <w:rPr>
                <w:rStyle w:val="ComputerCode"/>
              </w:rPr>
            </w:pPr>
            <w:r w:rsidRPr="005E2D94">
              <w:rPr>
                <w:rStyle w:val="ComputerCode"/>
              </w:rPr>
              <w:t xml:space="preserve">    resourceCache.RegisterLoader(</w:t>
            </w:r>
          </w:p>
          <w:p w14:paraId="62F23D87" w14:textId="77777777" w:rsidR="00CD3ADF" w:rsidRDefault="00CD3ADF" w:rsidP="005E2D94">
            <w:pPr>
              <w:rPr>
                <w:rStyle w:val="ComputerCode"/>
              </w:rPr>
            </w:pPr>
            <w:r>
              <w:rPr>
                <w:rStyle w:val="ComputerCode"/>
              </w:rPr>
              <w:t xml:space="preserve">             </w:t>
            </w:r>
            <w:r w:rsidR="005E2D94" w:rsidRPr="005E2D94">
              <w:rPr>
                <w:rStyle w:val="ComputerCode"/>
              </w:rPr>
              <w:t xml:space="preserve">std::shared_ptr&lt;uge::IResourceLoader&gt;(LIB_NEW </w:t>
            </w:r>
          </w:p>
          <w:p w14:paraId="45A1AC17" w14:textId="6D87A92E" w:rsidR="005E2D94" w:rsidRPr="005E2D94" w:rsidRDefault="00CD3ADF" w:rsidP="005E2D94">
            <w:pPr>
              <w:rPr>
                <w:rStyle w:val="ComputerCode"/>
              </w:rPr>
            </w:pPr>
            <w:r>
              <w:rPr>
                <w:rStyle w:val="ComputerCode"/>
              </w:rPr>
              <w:t xml:space="preserve">                                        </w:t>
            </w:r>
            <w:r w:rsidR="005E2D94" w:rsidRPr="005E2D94">
              <w:rPr>
                <w:rStyle w:val="ComputerCode"/>
              </w:rPr>
              <w:t>uge::YSEOggResourceLoader));</w:t>
            </w:r>
          </w:p>
          <w:p w14:paraId="6653C62B" w14:textId="77777777" w:rsidR="005E2D94" w:rsidRPr="005E2D94" w:rsidRDefault="005E2D94" w:rsidP="005E2D94">
            <w:pPr>
              <w:rPr>
                <w:rStyle w:val="ComputerCode"/>
              </w:rPr>
            </w:pPr>
            <w:r w:rsidRPr="005E2D94">
              <w:rPr>
                <w:rStyle w:val="ComputerCode"/>
              </w:rPr>
              <w:t xml:space="preserve">    // WAVE loader.</w:t>
            </w:r>
          </w:p>
          <w:p w14:paraId="08723517" w14:textId="77777777" w:rsidR="00CD3ADF" w:rsidRDefault="005E2D94" w:rsidP="005E2D94">
            <w:pPr>
              <w:rPr>
                <w:rStyle w:val="ComputerCode"/>
              </w:rPr>
            </w:pPr>
            <w:r w:rsidRPr="005E2D94">
              <w:rPr>
                <w:rStyle w:val="ComputerCode"/>
              </w:rPr>
              <w:t xml:space="preserve">    resourceCache.RegisterLoader(</w:t>
            </w:r>
          </w:p>
          <w:p w14:paraId="5797613C" w14:textId="77777777" w:rsidR="00CD3ADF" w:rsidRDefault="00CD3ADF" w:rsidP="005E2D94">
            <w:pPr>
              <w:rPr>
                <w:rStyle w:val="ComputerCode"/>
              </w:rPr>
            </w:pPr>
            <w:r>
              <w:rPr>
                <w:rStyle w:val="ComputerCode"/>
              </w:rPr>
              <w:t xml:space="preserve">             </w:t>
            </w:r>
            <w:r w:rsidR="005E2D94" w:rsidRPr="005E2D94">
              <w:rPr>
                <w:rStyle w:val="ComputerCode"/>
              </w:rPr>
              <w:t xml:space="preserve">std::shared_ptr&lt;uge::IResourceLoader&gt;(LIB_NEW </w:t>
            </w:r>
          </w:p>
          <w:p w14:paraId="36E65B54" w14:textId="1853D8EE" w:rsidR="005E2D94" w:rsidRPr="005E2D94" w:rsidRDefault="00CD3ADF" w:rsidP="005E2D94">
            <w:pPr>
              <w:rPr>
                <w:rStyle w:val="ComputerCode"/>
              </w:rPr>
            </w:pPr>
            <w:r>
              <w:rPr>
                <w:rStyle w:val="ComputerCode"/>
              </w:rPr>
              <w:t xml:space="preserve">                                       </w:t>
            </w:r>
            <w:r w:rsidR="005E2D94" w:rsidRPr="005E2D94">
              <w:rPr>
                <w:rStyle w:val="ComputerCode"/>
              </w:rPr>
              <w:t>uge::YSEWaveResourceLoader));</w:t>
            </w:r>
          </w:p>
          <w:p w14:paraId="3E4A7B16" w14:textId="77777777" w:rsidR="005E2D94" w:rsidRPr="005E2D94" w:rsidRDefault="005E2D94" w:rsidP="005E2D94">
            <w:pPr>
              <w:rPr>
                <w:rStyle w:val="ComputerCode"/>
              </w:rPr>
            </w:pPr>
          </w:p>
          <w:p w14:paraId="4A60BF1A" w14:textId="77777777" w:rsidR="005E2D94" w:rsidRPr="005E2D94" w:rsidRDefault="005E2D94" w:rsidP="005E2D94">
            <w:pPr>
              <w:rPr>
                <w:rStyle w:val="ComputerCode"/>
              </w:rPr>
            </w:pPr>
            <w:r w:rsidRPr="005E2D94">
              <w:rPr>
                <w:rStyle w:val="ComputerCode"/>
              </w:rPr>
              <w:t xml:space="preserve">    // Load a sound resource and start playing it.</w:t>
            </w:r>
          </w:p>
          <w:p w14:paraId="7C90268D" w14:textId="59892EDB" w:rsidR="005E2D94" w:rsidRPr="005E2D94" w:rsidRDefault="005E2D94" w:rsidP="005E2D94">
            <w:pPr>
              <w:rPr>
                <w:rStyle w:val="ComputerCode"/>
              </w:rPr>
            </w:pPr>
            <w:r w:rsidRPr="005E2D94">
              <w:rPr>
                <w:rStyle w:val="ComputerCode"/>
              </w:rPr>
              <w:t xml:space="preserve">    uge::Resource oggAudioResourceFile("</w:t>
            </w:r>
            <w:r w:rsidR="00CD3ADF">
              <w:rPr>
                <w:rStyle w:val="ComputerCode"/>
              </w:rPr>
              <w:t>sound</w:t>
            </w:r>
            <w:r w:rsidRPr="005E2D94">
              <w:rPr>
                <w:rStyle w:val="ComputerCode"/>
              </w:rPr>
              <w:t>.ogg");</w:t>
            </w:r>
          </w:p>
          <w:p w14:paraId="7ED7655E" w14:textId="77777777" w:rsidR="00CD3ADF" w:rsidRDefault="005E2D94" w:rsidP="005E2D94">
            <w:pPr>
              <w:rPr>
                <w:rStyle w:val="ComputerCode"/>
              </w:rPr>
            </w:pPr>
            <w:r w:rsidRPr="005E2D94">
              <w:rPr>
                <w:rStyle w:val="ComputerCode"/>
              </w:rPr>
              <w:t xml:space="preserve">    uge::ResourceHandleSharedPointer pOggAudioResource =</w:t>
            </w:r>
          </w:p>
          <w:p w14:paraId="4123F4D2" w14:textId="6D86403D" w:rsidR="005E2D94" w:rsidRPr="005E2D94" w:rsidRDefault="00CD3ADF" w:rsidP="005E2D94">
            <w:pPr>
              <w:rPr>
                <w:rStyle w:val="ComputerCode"/>
              </w:rPr>
            </w:pPr>
            <w:r>
              <w:rPr>
                <w:rStyle w:val="ComputerCode"/>
              </w:rPr>
              <w:t xml:space="preserve">                    </w:t>
            </w:r>
            <w:r w:rsidR="005E2D94" w:rsidRPr="005E2D94">
              <w:rPr>
                <w:rStyle w:val="ComputerCode"/>
              </w:rPr>
              <w:t xml:space="preserve"> resourceCache.GetHandle(&amp;oggAudioResourceFile);</w:t>
            </w:r>
          </w:p>
          <w:p w14:paraId="525B4D35" w14:textId="77777777" w:rsidR="00CD3ADF" w:rsidRDefault="005E2D94" w:rsidP="005E2D94">
            <w:pPr>
              <w:rPr>
                <w:rStyle w:val="ComputerCode"/>
              </w:rPr>
            </w:pPr>
            <w:r w:rsidRPr="005E2D94">
              <w:rPr>
                <w:rStyle w:val="ComputerCode"/>
              </w:rPr>
              <w:t xml:space="preserve">    uge::IAudioBuffer* pAudioBuffer =</w:t>
            </w:r>
          </w:p>
          <w:p w14:paraId="1B73F109" w14:textId="1019F26C" w:rsidR="005E2D94" w:rsidRPr="005E2D94" w:rsidRDefault="00CD3ADF" w:rsidP="005E2D94">
            <w:pPr>
              <w:rPr>
                <w:rStyle w:val="ComputerCode"/>
              </w:rPr>
            </w:pPr>
            <w:r>
              <w:rPr>
                <w:rStyle w:val="ComputerCode"/>
              </w:rPr>
              <w:t xml:space="preserve">                       </w:t>
            </w:r>
            <w:r w:rsidR="005E2D94" w:rsidRPr="005E2D94">
              <w:rPr>
                <w:rStyle w:val="ComputerCode"/>
              </w:rPr>
              <w:t xml:space="preserve"> pAudio-&gt;vInitAudioBuffer(pOggAudioResource);</w:t>
            </w:r>
          </w:p>
          <w:p w14:paraId="49F2AA74" w14:textId="77777777" w:rsidR="005E2D94" w:rsidRPr="005E2D94" w:rsidRDefault="005E2D94" w:rsidP="005E2D94">
            <w:pPr>
              <w:rPr>
                <w:rStyle w:val="ComputerCode"/>
              </w:rPr>
            </w:pPr>
            <w:r w:rsidRPr="005E2D94">
              <w:rPr>
                <w:rStyle w:val="ComputerCode"/>
              </w:rPr>
              <w:t xml:space="preserve">    pAudioBuffer-&gt;vPlay(1.0f, true);</w:t>
            </w:r>
          </w:p>
          <w:p w14:paraId="7D820937" w14:textId="77777777" w:rsidR="005E2D94" w:rsidRPr="005E2D94" w:rsidRDefault="005E2D94" w:rsidP="005E2D94">
            <w:pPr>
              <w:rPr>
                <w:rStyle w:val="ComputerCode"/>
              </w:rPr>
            </w:pPr>
          </w:p>
          <w:p w14:paraId="00A88476" w14:textId="77777777" w:rsidR="005E2D94" w:rsidRPr="005E2D94" w:rsidRDefault="005E2D94" w:rsidP="005E2D94">
            <w:pPr>
              <w:rPr>
                <w:rStyle w:val="ComputerCode"/>
              </w:rPr>
            </w:pPr>
            <w:r w:rsidRPr="005E2D94">
              <w:rPr>
                <w:rStyle w:val="ComputerCode"/>
              </w:rPr>
              <w:t xml:space="preserve">    // Load a sound resource and attach it to a task.</w:t>
            </w:r>
          </w:p>
          <w:p w14:paraId="5BEE518C" w14:textId="067DB6C6" w:rsidR="005E2D94" w:rsidRPr="005E2D94" w:rsidRDefault="005E2D94" w:rsidP="005E2D94">
            <w:pPr>
              <w:rPr>
                <w:rStyle w:val="ComputerCode"/>
              </w:rPr>
            </w:pPr>
            <w:r w:rsidRPr="005E2D94">
              <w:rPr>
                <w:rStyle w:val="ComputerCode"/>
              </w:rPr>
              <w:t xml:space="preserve">    uge::Resource wavAudioResourceFile("</w:t>
            </w:r>
            <w:r w:rsidR="00CD3ADF">
              <w:rPr>
                <w:rStyle w:val="ComputerCode"/>
              </w:rPr>
              <w:t>sound</w:t>
            </w:r>
            <w:r w:rsidRPr="005E2D94">
              <w:rPr>
                <w:rStyle w:val="ComputerCode"/>
              </w:rPr>
              <w:t>.wav");</w:t>
            </w:r>
          </w:p>
          <w:p w14:paraId="4E75DE8B" w14:textId="77777777" w:rsidR="00CD3ADF" w:rsidRDefault="005E2D94" w:rsidP="005E2D94">
            <w:pPr>
              <w:rPr>
                <w:rStyle w:val="ComputerCode"/>
              </w:rPr>
            </w:pPr>
            <w:r w:rsidRPr="005E2D94">
              <w:rPr>
                <w:rStyle w:val="ComputerCode"/>
              </w:rPr>
              <w:t xml:space="preserve">    uge::ResourceHandleSharedPointer pWavAudioResource =</w:t>
            </w:r>
          </w:p>
          <w:p w14:paraId="60BB47EB" w14:textId="37B517C0" w:rsidR="005E2D94" w:rsidRPr="005E2D94" w:rsidRDefault="00CD3ADF" w:rsidP="005E2D94">
            <w:pPr>
              <w:rPr>
                <w:rStyle w:val="ComputerCode"/>
              </w:rPr>
            </w:pPr>
            <w:r>
              <w:rPr>
                <w:rStyle w:val="ComputerCode"/>
              </w:rPr>
              <w:t xml:space="preserve">                 </w:t>
            </w:r>
            <w:r w:rsidR="005E2D94" w:rsidRPr="005E2D94">
              <w:rPr>
                <w:rStyle w:val="ComputerCode"/>
              </w:rPr>
              <w:t xml:space="preserve"> resourceCache.GetHandle(&amp;wavAudioResourceFile);</w:t>
            </w:r>
          </w:p>
          <w:p w14:paraId="395CFB6A" w14:textId="77777777" w:rsidR="00CD3ADF" w:rsidRDefault="005E2D94" w:rsidP="005E2D94">
            <w:pPr>
              <w:rPr>
                <w:rStyle w:val="ComputerCode"/>
              </w:rPr>
            </w:pPr>
            <w:r w:rsidRPr="005E2D94">
              <w:rPr>
                <w:rStyle w:val="ComputerCode"/>
              </w:rPr>
              <w:t xml:space="preserve">    std::shared_ptr&lt;uge::SoundTask&gt;soundTask(</w:t>
            </w:r>
          </w:p>
          <w:p w14:paraId="0BC2E26F" w14:textId="2B86553B" w:rsidR="005E2D94" w:rsidRPr="005E2D94" w:rsidRDefault="00CD3ADF" w:rsidP="005E2D94">
            <w:pPr>
              <w:rPr>
                <w:rStyle w:val="ComputerCode"/>
              </w:rPr>
            </w:pPr>
            <w:r>
              <w:rPr>
                <w:rStyle w:val="ComputerCode"/>
              </w:rPr>
              <w:t xml:space="preserve">      </w:t>
            </w:r>
            <w:r w:rsidR="005E2D94" w:rsidRPr="005E2D94">
              <w:rPr>
                <w:rStyle w:val="ComputerCode"/>
              </w:rPr>
              <w:t>LIB_NEW uge::SoundTask(pAudio, pWavAudioResource, 0.2f, true));</w:t>
            </w:r>
          </w:p>
          <w:p w14:paraId="4E756A8E" w14:textId="77777777" w:rsidR="005E2D94" w:rsidRPr="005E2D94" w:rsidRDefault="005E2D94" w:rsidP="005E2D94">
            <w:pPr>
              <w:rPr>
                <w:rStyle w:val="ComputerCode"/>
              </w:rPr>
            </w:pPr>
            <w:r w:rsidRPr="005E2D94">
              <w:rPr>
                <w:rStyle w:val="ComputerCode"/>
              </w:rPr>
              <w:t xml:space="preserve">    taskManager.AttachTask(soundTask);</w:t>
            </w:r>
          </w:p>
          <w:p w14:paraId="0985A633" w14:textId="77777777" w:rsidR="005E2D94" w:rsidRPr="005E2D94" w:rsidRDefault="005E2D94" w:rsidP="005E2D94">
            <w:pPr>
              <w:rPr>
                <w:rStyle w:val="ComputerCode"/>
              </w:rPr>
            </w:pPr>
          </w:p>
          <w:p w14:paraId="6745B97B" w14:textId="77777777" w:rsidR="005E2D94" w:rsidRPr="005E2D94" w:rsidRDefault="005E2D94" w:rsidP="005E2D94">
            <w:pPr>
              <w:rPr>
                <w:rStyle w:val="ComputerCode"/>
              </w:rPr>
            </w:pPr>
            <w:r w:rsidRPr="005E2D94">
              <w:rPr>
                <w:rStyle w:val="ComputerCode"/>
              </w:rPr>
              <w:t xml:space="preserve">    uge::Time::TimePoint startTime = uge::Time::GetTime();</w:t>
            </w:r>
          </w:p>
          <w:p w14:paraId="78E9A468" w14:textId="77777777" w:rsidR="005E2D94" w:rsidRPr="005E2D94" w:rsidRDefault="005E2D94" w:rsidP="005E2D94">
            <w:pPr>
              <w:rPr>
                <w:rStyle w:val="ComputerCode"/>
              </w:rPr>
            </w:pPr>
            <w:r w:rsidRPr="005E2D94">
              <w:rPr>
                <w:rStyle w:val="ComputerCode"/>
              </w:rPr>
              <w:t xml:space="preserve">    while (true)</w:t>
            </w:r>
          </w:p>
          <w:p w14:paraId="36552C3B" w14:textId="77777777" w:rsidR="005E2D94" w:rsidRPr="005E2D94" w:rsidRDefault="005E2D94" w:rsidP="005E2D94">
            <w:pPr>
              <w:rPr>
                <w:rStyle w:val="ComputerCode"/>
              </w:rPr>
            </w:pPr>
            <w:r w:rsidRPr="005E2D94">
              <w:rPr>
                <w:rStyle w:val="ComputerCode"/>
              </w:rPr>
              <w:t xml:space="preserve">    {</w:t>
            </w:r>
          </w:p>
          <w:p w14:paraId="7C8EB669" w14:textId="77777777" w:rsidR="005E2D94" w:rsidRPr="005E2D94" w:rsidRDefault="005E2D94" w:rsidP="005E2D94">
            <w:pPr>
              <w:rPr>
                <w:rStyle w:val="ComputerCode"/>
              </w:rPr>
            </w:pPr>
            <w:r w:rsidRPr="005E2D94">
              <w:rPr>
                <w:rStyle w:val="ComputerCode"/>
              </w:rPr>
              <w:t xml:space="preserve">        uge::Time::TimePoint currentTime = uge::Time::GetTime();</w:t>
            </w:r>
          </w:p>
          <w:p w14:paraId="09F8D854" w14:textId="77777777" w:rsidR="005E2D94" w:rsidRPr="005E2D94" w:rsidRDefault="005E2D94" w:rsidP="005E2D94">
            <w:pPr>
              <w:rPr>
                <w:rStyle w:val="ComputerCode"/>
              </w:rPr>
            </w:pPr>
            <w:r w:rsidRPr="005E2D94">
              <w:rPr>
                <w:rStyle w:val="ComputerCode"/>
              </w:rPr>
              <w:t xml:space="preserve">        unsigned long deltaNanoseconds = uge::Time::GetDeltaAsNanoseconds(currentTime, startTime);</w:t>
            </w:r>
          </w:p>
          <w:p w14:paraId="2A8FBD7F" w14:textId="77777777" w:rsidR="005E2D94" w:rsidRPr="005E2D94" w:rsidRDefault="005E2D94" w:rsidP="005E2D94">
            <w:pPr>
              <w:rPr>
                <w:rStyle w:val="ComputerCode"/>
              </w:rPr>
            </w:pPr>
          </w:p>
          <w:p w14:paraId="676586B4" w14:textId="77777777" w:rsidR="005E2D94" w:rsidRPr="005E2D94" w:rsidRDefault="005E2D94" w:rsidP="005E2D94">
            <w:pPr>
              <w:rPr>
                <w:rStyle w:val="ComputerCode"/>
              </w:rPr>
            </w:pPr>
            <w:r w:rsidRPr="005E2D94">
              <w:rPr>
                <w:rStyle w:val="ComputerCode"/>
              </w:rPr>
              <w:t xml:space="preserve">        taskManager.UpdateTasks(deltaNanoseconds);</w:t>
            </w:r>
          </w:p>
          <w:p w14:paraId="3CED91DD" w14:textId="77777777" w:rsidR="005E2D94" w:rsidRPr="005E2D94" w:rsidRDefault="005E2D94" w:rsidP="005E2D94">
            <w:pPr>
              <w:rPr>
                <w:rStyle w:val="ComputerCode"/>
              </w:rPr>
            </w:pPr>
            <w:r w:rsidRPr="005E2D94">
              <w:rPr>
                <w:rStyle w:val="ComputerCode"/>
              </w:rPr>
              <w:t xml:space="preserve">        pAudio-&gt;vUpdate(deltaNanoseconds);</w:t>
            </w:r>
          </w:p>
          <w:p w14:paraId="0101A966" w14:textId="77777777" w:rsidR="005E2D94" w:rsidRPr="005E2D94" w:rsidRDefault="005E2D94" w:rsidP="005E2D94">
            <w:pPr>
              <w:rPr>
                <w:rStyle w:val="ComputerCode"/>
              </w:rPr>
            </w:pPr>
          </w:p>
          <w:p w14:paraId="37CC66ED" w14:textId="77777777" w:rsidR="005E2D94" w:rsidRPr="005E2D94" w:rsidRDefault="005E2D94" w:rsidP="005E2D94">
            <w:pPr>
              <w:rPr>
                <w:rStyle w:val="ComputerCode"/>
              </w:rPr>
            </w:pPr>
            <w:r w:rsidRPr="005E2D94">
              <w:rPr>
                <w:rStyle w:val="ComputerCode"/>
              </w:rPr>
              <w:t xml:space="preserve">        startTime = currentTime;</w:t>
            </w:r>
          </w:p>
          <w:p w14:paraId="379566C5" w14:textId="77777777" w:rsidR="005E2D94" w:rsidRPr="005E2D94" w:rsidRDefault="005E2D94" w:rsidP="005E2D94">
            <w:pPr>
              <w:rPr>
                <w:rStyle w:val="ComputerCode"/>
              </w:rPr>
            </w:pPr>
            <w:r w:rsidRPr="005E2D94">
              <w:rPr>
                <w:rStyle w:val="ComputerCode"/>
              </w:rPr>
              <w:t xml:space="preserve">    }</w:t>
            </w:r>
          </w:p>
          <w:p w14:paraId="79945C3E" w14:textId="77777777" w:rsidR="005E2D94" w:rsidRPr="005E2D94" w:rsidRDefault="005E2D94" w:rsidP="005E2D94">
            <w:pPr>
              <w:rPr>
                <w:rStyle w:val="ComputerCode"/>
              </w:rPr>
            </w:pPr>
          </w:p>
          <w:p w14:paraId="4BA3BE11" w14:textId="77777777" w:rsidR="005E2D94" w:rsidRPr="005E2D94" w:rsidRDefault="005E2D94" w:rsidP="005E2D94">
            <w:pPr>
              <w:rPr>
                <w:rStyle w:val="ComputerCode"/>
              </w:rPr>
            </w:pPr>
            <w:r w:rsidRPr="005E2D94">
              <w:rPr>
                <w:rStyle w:val="ComputerCode"/>
              </w:rPr>
              <w:t xml:space="preserve">    pAudio-&gt;vDestroy();</w:t>
            </w:r>
          </w:p>
          <w:p w14:paraId="63BF82A4" w14:textId="77777777" w:rsidR="005E2D94" w:rsidRPr="005E2D94" w:rsidRDefault="005E2D94" w:rsidP="005E2D94">
            <w:pPr>
              <w:rPr>
                <w:rStyle w:val="ComputerCode"/>
              </w:rPr>
            </w:pPr>
          </w:p>
          <w:p w14:paraId="4503C012" w14:textId="77777777" w:rsidR="005E2D94" w:rsidRPr="005E2D94" w:rsidRDefault="005E2D94" w:rsidP="005E2D94">
            <w:pPr>
              <w:rPr>
                <w:rStyle w:val="ComputerCode"/>
              </w:rPr>
            </w:pPr>
            <w:r w:rsidRPr="005E2D94">
              <w:rPr>
                <w:rStyle w:val="ComputerCode"/>
              </w:rPr>
              <w:t xml:space="preserve">    SAFE_DELETE(pResourceFile);</w:t>
            </w:r>
          </w:p>
          <w:p w14:paraId="3BEC3AFF" w14:textId="77777777" w:rsidR="005E2D94" w:rsidRPr="005E2D94" w:rsidRDefault="005E2D94" w:rsidP="005E2D94">
            <w:pPr>
              <w:rPr>
                <w:rStyle w:val="ComputerCode"/>
              </w:rPr>
            </w:pPr>
          </w:p>
          <w:p w14:paraId="70A014E9" w14:textId="77777777" w:rsidR="005E2D94" w:rsidRPr="005E2D94" w:rsidRDefault="005E2D94" w:rsidP="005E2D94">
            <w:pPr>
              <w:rPr>
                <w:rStyle w:val="ComputerCode"/>
              </w:rPr>
            </w:pPr>
            <w:r w:rsidRPr="005E2D94">
              <w:rPr>
                <w:rStyle w:val="ComputerCode"/>
              </w:rPr>
              <w:lastRenderedPageBreak/>
              <w:t xml:space="preserve">    return 0;</w:t>
            </w:r>
          </w:p>
          <w:p w14:paraId="304A8AF4" w14:textId="484F2B66" w:rsidR="005E2D94" w:rsidRDefault="005E2D94" w:rsidP="005E2D94">
            <w:r w:rsidRPr="005E2D94">
              <w:rPr>
                <w:rStyle w:val="ComputerCode"/>
              </w:rPr>
              <w:t>}</w:t>
            </w:r>
          </w:p>
        </w:tc>
      </w:tr>
    </w:tbl>
    <w:p w14:paraId="2F79DFEE" w14:textId="77777777" w:rsidR="005E2D94" w:rsidRDefault="005E2D94" w:rsidP="00FC1AEA"/>
    <w:p w14:paraId="01AD1406" w14:textId="77777777" w:rsidR="001A7527" w:rsidRDefault="001A7527" w:rsidP="00FC1AEA"/>
    <w:p w14:paraId="70FA1881" w14:textId="0340FC22" w:rsidR="00FC1AEA" w:rsidRDefault="00FC1AEA" w:rsidP="00FC1AEA">
      <w:pPr>
        <w:pStyle w:val="Heading3"/>
      </w:pPr>
      <w:bookmarkStart w:id="289" w:name="_Toc382771664"/>
      <w:r>
        <w:t>Graphics</w:t>
      </w:r>
      <w:bookmarkEnd w:id="289"/>
    </w:p>
    <w:p w14:paraId="11D5FF80" w14:textId="77777777" w:rsidR="009A5299" w:rsidRDefault="009A5299" w:rsidP="009A5299"/>
    <w:p w14:paraId="720A8A41" w14:textId="0626CED1" w:rsidR="009A5299" w:rsidRDefault="009A5299" w:rsidP="009A5299">
      <w:r w:rsidRPr="009A5299">
        <w:rPr>
          <w:noProof/>
          <w:lang w:val="pt-BR" w:eastAsia="pt-BR"/>
        </w:rPr>
        <w:drawing>
          <wp:inline distT="0" distB="0" distL="0" distR="0" wp14:anchorId="4AB5560A" wp14:editId="33F98317">
            <wp:extent cx="4762500" cy="3429000"/>
            <wp:effectExtent l="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1"/>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762500" cy="3429000"/>
                    </a:xfrm>
                    <a:prstGeom prst="rect">
                      <a:avLst/>
                    </a:prstGeom>
                    <a:noFill/>
                    <a:ln>
                      <a:noFill/>
                    </a:ln>
                  </pic:spPr>
                </pic:pic>
              </a:graphicData>
            </a:graphic>
          </wp:inline>
        </w:drawing>
      </w:r>
    </w:p>
    <w:p w14:paraId="59B78F8A" w14:textId="77777777" w:rsidR="009A5299" w:rsidRPr="009A5299" w:rsidRDefault="009A5299" w:rsidP="009A5299"/>
    <w:p w14:paraId="458AF58A" w14:textId="77777777" w:rsidR="00FC1AEA" w:rsidRDefault="00FC1AEA" w:rsidP="00FC1AEA"/>
    <w:p w14:paraId="7EFA7F87" w14:textId="77777777" w:rsidR="00FC1AEA" w:rsidRDefault="00FC1AEA" w:rsidP="00FC1AEA"/>
    <w:p w14:paraId="6AFB5A6C" w14:textId="77777777" w:rsidR="00FC1AEA" w:rsidRDefault="00FC1AEA" w:rsidP="00FC1AEA">
      <w:pPr>
        <w:sectPr w:rsidR="00FC1AEA" w:rsidSect="00CC4FF0">
          <w:pgSz w:w="11906" w:h="16838"/>
          <w:pgMar w:top="1417" w:right="1701" w:bottom="1417" w:left="1701" w:header="708" w:footer="708" w:gutter="0"/>
          <w:cols w:space="708"/>
          <w:titlePg/>
          <w:docGrid w:linePitch="360"/>
        </w:sectPr>
      </w:pPr>
    </w:p>
    <w:p w14:paraId="47C8CF27" w14:textId="41E849BD" w:rsidR="00CC4FF0" w:rsidRDefault="00CA1545" w:rsidP="00CA1545">
      <w:pPr>
        <w:pStyle w:val="Heading1"/>
      </w:pPr>
      <w:bookmarkStart w:id="290" w:name="_Ref380313660"/>
      <w:bookmarkStart w:id="291" w:name="_Ref380313786"/>
      <w:bookmarkStart w:id="292" w:name="_Toc382771665"/>
      <w:r>
        <w:lastRenderedPageBreak/>
        <w:t>UGE Utilities</w:t>
      </w:r>
      <w:bookmarkEnd w:id="290"/>
      <w:bookmarkEnd w:id="291"/>
      <w:bookmarkEnd w:id="292"/>
    </w:p>
    <w:p w14:paraId="7DBFF6FD" w14:textId="77777777" w:rsidR="00775EFB" w:rsidRDefault="00775EFB" w:rsidP="00775EFB"/>
    <w:p w14:paraId="4873305C" w14:textId="203666AC" w:rsidR="00775EFB" w:rsidRDefault="00BE719C" w:rsidP="00775EFB">
      <w:pPr>
        <w:pStyle w:val="Heading2"/>
      </w:pPr>
      <w:bookmarkStart w:id="293" w:name="_Toc382771666"/>
      <w:r>
        <w:t>Introduction</w:t>
      </w:r>
      <w:bookmarkEnd w:id="293"/>
    </w:p>
    <w:p w14:paraId="06131B5B" w14:textId="77777777" w:rsidR="00775EFB" w:rsidRDefault="00775EFB" w:rsidP="00775EFB"/>
    <w:p w14:paraId="260D350C" w14:textId="234431EE" w:rsidR="00775EFB" w:rsidRDefault="00775EFB" w:rsidP="00775EFB">
      <w:pPr>
        <w:pStyle w:val="Heading2"/>
      </w:pPr>
      <w:bookmarkStart w:id="294" w:name="_Toc382771667"/>
      <w:r>
        <w:t>Debug</w:t>
      </w:r>
      <w:bookmarkEnd w:id="294"/>
    </w:p>
    <w:p w14:paraId="63B8CFAB" w14:textId="77777777" w:rsidR="00775EFB" w:rsidRDefault="00775EFB" w:rsidP="00775EFB"/>
    <w:tbl>
      <w:tblPr>
        <w:tblStyle w:val="TableGrid"/>
        <w:tblW w:w="0" w:type="auto"/>
        <w:tblLook w:val="04A0" w:firstRow="1" w:lastRow="0" w:firstColumn="1" w:lastColumn="0" w:noHBand="0" w:noVBand="1"/>
      </w:tblPr>
      <w:tblGrid>
        <w:gridCol w:w="8494"/>
      </w:tblGrid>
      <w:tr w:rsidR="0094689A" w14:paraId="69E3BC7F" w14:textId="77777777" w:rsidTr="0094689A">
        <w:tc>
          <w:tcPr>
            <w:tcW w:w="8494" w:type="dxa"/>
          </w:tcPr>
          <w:p w14:paraId="015123C2" w14:textId="77777777" w:rsidR="0094689A" w:rsidRPr="0094689A" w:rsidRDefault="0094689A" w:rsidP="0094689A">
            <w:pPr>
              <w:rPr>
                <w:rStyle w:val="ComputerCode"/>
              </w:rPr>
            </w:pPr>
            <w:r w:rsidRPr="0094689A">
              <w:rPr>
                <w:rStyle w:val="ComputerCode"/>
              </w:rPr>
              <w:t>&lt;?xml version="1.0" encoding="UTF-8"?&gt;</w:t>
            </w:r>
          </w:p>
          <w:p w14:paraId="20D5740A" w14:textId="77777777" w:rsidR="0094689A" w:rsidRPr="0094689A" w:rsidRDefault="0094689A" w:rsidP="0094689A">
            <w:pPr>
              <w:rPr>
                <w:rStyle w:val="ComputerCode"/>
              </w:rPr>
            </w:pPr>
          </w:p>
          <w:p w14:paraId="37D15DB4" w14:textId="77777777" w:rsidR="0094689A" w:rsidRPr="0094689A" w:rsidRDefault="0094689A" w:rsidP="0094689A">
            <w:pPr>
              <w:rPr>
                <w:rStyle w:val="ComputerCode"/>
              </w:rPr>
            </w:pPr>
            <w:r w:rsidRPr="0094689A">
              <w:rPr>
                <w:rStyle w:val="ComputerCode"/>
              </w:rPr>
              <w:t>&lt;LogConfig&gt;</w:t>
            </w:r>
          </w:p>
          <w:p w14:paraId="76049EF6" w14:textId="77777777" w:rsidR="0094689A" w:rsidRPr="0094689A" w:rsidRDefault="0094689A" w:rsidP="0094689A">
            <w:pPr>
              <w:rPr>
                <w:rStyle w:val="ComputerCode"/>
              </w:rPr>
            </w:pPr>
            <w:r w:rsidRPr="0094689A">
              <w:rPr>
                <w:rStyle w:val="ComputerCode"/>
              </w:rPr>
              <w:t xml:space="preserve">    &lt;Log tag="TAG"             debugger="1" file="1"/&gt;</w:t>
            </w:r>
          </w:p>
          <w:p w14:paraId="2A534059" w14:textId="77777777" w:rsidR="0094689A" w:rsidRPr="0094689A" w:rsidRDefault="0094689A" w:rsidP="0094689A">
            <w:pPr>
              <w:rPr>
                <w:rStyle w:val="ComputerCode"/>
              </w:rPr>
            </w:pPr>
            <w:r w:rsidRPr="0094689A">
              <w:rPr>
                <w:rStyle w:val="ComputerCode"/>
              </w:rPr>
              <w:t xml:space="preserve">    &lt;Log tag="Debugger only"   debugger="1" file="0"/&gt;</w:t>
            </w:r>
          </w:p>
          <w:p w14:paraId="56D86F45" w14:textId="77777777" w:rsidR="0094689A" w:rsidRPr="0094689A" w:rsidRDefault="0094689A" w:rsidP="0094689A">
            <w:pPr>
              <w:rPr>
                <w:rStyle w:val="ComputerCode"/>
              </w:rPr>
            </w:pPr>
            <w:r w:rsidRPr="0094689A">
              <w:rPr>
                <w:rStyle w:val="ComputerCode"/>
              </w:rPr>
              <w:t xml:space="preserve">    &lt;Log tag="Log file only"   debugger="0" file="1"/&gt;</w:t>
            </w:r>
          </w:p>
          <w:p w14:paraId="5963EF64" w14:textId="48319B35" w:rsidR="0094689A" w:rsidRDefault="0094689A" w:rsidP="0094689A">
            <w:r w:rsidRPr="0094689A">
              <w:rPr>
                <w:rStyle w:val="ComputerCode"/>
              </w:rPr>
              <w:t>&lt;/LogConfig&gt;</w:t>
            </w:r>
          </w:p>
        </w:tc>
      </w:tr>
    </w:tbl>
    <w:p w14:paraId="77A51722" w14:textId="77777777" w:rsidR="0094689A" w:rsidRDefault="0094689A" w:rsidP="00775EFB"/>
    <w:tbl>
      <w:tblPr>
        <w:tblStyle w:val="TableGrid"/>
        <w:tblW w:w="0" w:type="auto"/>
        <w:tblLook w:val="04A0" w:firstRow="1" w:lastRow="0" w:firstColumn="1" w:lastColumn="0" w:noHBand="0" w:noVBand="1"/>
      </w:tblPr>
      <w:tblGrid>
        <w:gridCol w:w="8494"/>
      </w:tblGrid>
      <w:tr w:rsidR="0094689A" w14:paraId="46B9D28D" w14:textId="77777777" w:rsidTr="0094689A">
        <w:tc>
          <w:tcPr>
            <w:tcW w:w="8494" w:type="dxa"/>
          </w:tcPr>
          <w:p w14:paraId="554196EB" w14:textId="77777777" w:rsidR="0094689A" w:rsidRPr="0094689A" w:rsidRDefault="0094689A" w:rsidP="0094689A">
            <w:pPr>
              <w:rPr>
                <w:rStyle w:val="ComputerCode"/>
              </w:rPr>
            </w:pPr>
            <w:r w:rsidRPr="0094689A">
              <w:rPr>
                <w:rStyle w:val="ComputerCode"/>
              </w:rPr>
              <w:t>#include &lt;Utilities/Debug/Logger.h&gt;</w:t>
            </w:r>
          </w:p>
          <w:p w14:paraId="71774B63" w14:textId="77777777" w:rsidR="0094689A" w:rsidRPr="0094689A" w:rsidRDefault="0094689A" w:rsidP="0094689A">
            <w:pPr>
              <w:rPr>
                <w:rStyle w:val="ComputerCode"/>
              </w:rPr>
            </w:pPr>
          </w:p>
          <w:p w14:paraId="530DBD0B" w14:textId="77777777" w:rsidR="0094689A" w:rsidRPr="0094689A" w:rsidRDefault="0094689A" w:rsidP="0094689A">
            <w:pPr>
              <w:rPr>
                <w:rStyle w:val="ComputerCode"/>
              </w:rPr>
            </w:pPr>
            <w:r w:rsidRPr="0094689A">
              <w:rPr>
                <w:rStyle w:val="ComputerCode"/>
              </w:rPr>
              <w:t>int main()</w:t>
            </w:r>
          </w:p>
          <w:p w14:paraId="511A344C" w14:textId="77777777" w:rsidR="0094689A" w:rsidRPr="0094689A" w:rsidRDefault="0094689A" w:rsidP="0094689A">
            <w:pPr>
              <w:rPr>
                <w:rStyle w:val="ComputerCode"/>
              </w:rPr>
            </w:pPr>
            <w:r w:rsidRPr="0094689A">
              <w:rPr>
                <w:rStyle w:val="ComputerCode"/>
              </w:rPr>
              <w:t>{</w:t>
            </w:r>
          </w:p>
          <w:p w14:paraId="755537A0" w14:textId="77777777" w:rsidR="0094689A" w:rsidRPr="0094689A" w:rsidRDefault="0094689A" w:rsidP="0094689A">
            <w:pPr>
              <w:rPr>
                <w:rStyle w:val="ComputerCode"/>
              </w:rPr>
            </w:pPr>
            <w:r w:rsidRPr="0094689A">
              <w:rPr>
                <w:rStyle w:val="ComputerCode"/>
              </w:rPr>
              <w:t xml:space="preserve">    // Create the log file using the configuration file.</w:t>
            </w:r>
          </w:p>
          <w:p w14:paraId="6143E42B" w14:textId="77777777" w:rsidR="0094689A" w:rsidRPr="0094689A" w:rsidRDefault="0094689A" w:rsidP="0094689A">
            <w:pPr>
              <w:rPr>
                <w:rStyle w:val="ComputerCode"/>
              </w:rPr>
            </w:pPr>
            <w:r w:rsidRPr="0094689A">
              <w:rPr>
                <w:rStyle w:val="ComputerCode"/>
              </w:rPr>
              <w:t xml:space="preserve">    // The log file is created in "data/debug/log{_d}.log".</w:t>
            </w:r>
          </w:p>
          <w:p w14:paraId="049526F5" w14:textId="77777777" w:rsidR="0094689A" w:rsidRPr="0094689A" w:rsidRDefault="0094689A" w:rsidP="0094689A">
            <w:pPr>
              <w:rPr>
                <w:rStyle w:val="ComputerCode"/>
              </w:rPr>
            </w:pPr>
            <w:r w:rsidRPr="0094689A">
              <w:rPr>
                <w:rStyle w:val="ComputerCode"/>
              </w:rPr>
              <w:t xml:space="preserve">    uge::debug::log::Init("data/debug/LogConfig.xml");</w:t>
            </w:r>
          </w:p>
          <w:p w14:paraId="6904369B" w14:textId="77777777" w:rsidR="0094689A" w:rsidRPr="0094689A" w:rsidRDefault="0094689A" w:rsidP="0094689A">
            <w:pPr>
              <w:rPr>
                <w:rStyle w:val="ComputerCode"/>
              </w:rPr>
            </w:pPr>
          </w:p>
          <w:p w14:paraId="61AFBB96" w14:textId="77777777" w:rsidR="0094689A" w:rsidRPr="0094689A" w:rsidRDefault="0094689A" w:rsidP="0094689A">
            <w:pPr>
              <w:rPr>
                <w:rStyle w:val="ComputerCode"/>
              </w:rPr>
            </w:pPr>
            <w:r w:rsidRPr="0094689A">
              <w:rPr>
                <w:rStyle w:val="ComputerCode"/>
              </w:rPr>
              <w:t xml:space="preserve">    // The logger can be used with the following function:</w:t>
            </w:r>
          </w:p>
          <w:p w14:paraId="5B2E1C00" w14:textId="77777777" w:rsidR="006E6770" w:rsidRDefault="0094689A" w:rsidP="0094689A">
            <w:pPr>
              <w:rPr>
                <w:rStyle w:val="ComputerCode"/>
              </w:rPr>
            </w:pPr>
            <w:r w:rsidRPr="0094689A">
              <w:rPr>
                <w:rStyle w:val="ComputerCode"/>
              </w:rPr>
              <w:t xml:space="preserve">    uge::debug::log::Log("TAG",</w:t>
            </w:r>
          </w:p>
          <w:p w14:paraId="2DBC5D2F" w14:textId="5C7ADFF3" w:rsidR="0094689A" w:rsidRPr="0094689A" w:rsidRDefault="006E6770" w:rsidP="0094689A">
            <w:pPr>
              <w:rPr>
                <w:rStyle w:val="ComputerCode"/>
              </w:rPr>
            </w:pPr>
            <w:r>
              <w:rPr>
                <w:rStyle w:val="ComputerCode"/>
              </w:rPr>
              <w:t xml:space="preserve">               </w:t>
            </w:r>
            <w:r w:rsidR="0094689A" w:rsidRPr="0094689A">
              <w:rPr>
                <w:rStyle w:val="ComputerCode"/>
              </w:rPr>
              <w:t>"Error message", __FUNCTION__, __FILE__, __LINE__);</w:t>
            </w:r>
          </w:p>
          <w:p w14:paraId="70EE520E" w14:textId="77777777" w:rsidR="006E6770" w:rsidRDefault="0094689A" w:rsidP="0094689A">
            <w:pPr>
              <w:rPr>
                <w:rStyle w:val="ComputerCode"/>
              </w:rPr>
            </w:pPr>
            <w:r w:rsidRPr="0094689A">
              <w:rPr>
                <w:rStyle w:val="ComputerCode"/>
              </w:rPr>
              <w:t xml:space="preserve">    // The TAG must exists - it can be one of the default ones or</w:t>
            </w:r>
          </w:p>
          <w:p w14:paraId="2E4F98EF" w14:textId="74F5ED76" w:rsidR="0094689A" w:rsidRPr="0094689A" w:rsidRDefault="006E6770" w:rsidP="0094689A">
            <w:pPr>
              <w:rPr>
                <w:rStyle w:val="ComputerCode"/>
              </w:rPr>
            </w:pPr>
            <w:r>
              <w:rPr>
                <w:rStyle w:val="ComputerCode"/>
              </w:rPr>
              <w:t xml:space="preserve">    //</w:t>
            </w:r>
            <w:r w:rsidR="0094689A" w:rsidRPr="0094689A">
              <w:rPr>
                <w:rStyle w:val="ComputerCode"/>
              </w:rPr>
              <w:t xml:space="preserve"> defined in the log configuration file.</w:t>
            </w:r>
          </w:p>
          <w:p w14:paraId="3EAADFE4" w14:textId="77777777" w:rsidR="0094689A" w:rsidRPr="0094689A" w:rsidRDefault="0094689A" w:rsidP="0094689A">
            <w:pPr>
              <w:rPr>
                <w:rStyle w:val="ComputerCode"/>
              </w:rPr>
            </w:pPr>
            <w:r w:rsidRPr="0094689A">
              <w:rPr>
                <w:rStyle w:val="ComputerCode"/>
              </w:rPr>
              <w:t xml:space="preserve">    </w:t>
            </w:r>
          </w:p>
          <w:p w14:paraId="3C5C0A37" w14:textId="77777777" w:rsidR="0094689A" w:rsidRPr="0094689A" w:rsidRDefault="0094689A" w:rsidP="0094689A">
            <w:pPr>
              <w:rPr>
                <w:rStyle w:val="ComputerCode"/>
              </w:rPr>
            </w:pPr>
            <w:r w:rsidRPr="0094689A">
              <w:rPr>
                <w:rStyle w:val="ComputerCode"/>
              </w:rPr>
              <w:t xml:space="preserve">    // Or with these macros:</w:t>
            </w:r>
          </w:p>
          <w:p w14:paraId="3200B866" w14:textId="77777777" w:rsidR="0094689A" w:rsidRPr="0094689A" w:rsidRDefault="0094689A" w:rsidP="0094689A">
            <w:pPr>
              <w:rPr>
                <w:rStyle w:val="ComputerCode"/>
              </w:rPr>
            </w:pPr>
            <w:r w:rsidRPr="0094689A">
              <w:rPr>
                <w:rStyle w:val="ComputerCode"/>
              </w:rPr>
              <w:t xml:space="preserve">    LOG_INFO("Information: "); // Uses INFO tag.</w:t>
            </w:r>
          </w:p>
          <w:p w14:paraId="60AEE16B" w14:textId="77777777" w:rsidR="0094689A" w:rsidRPr="0094689A" w:rsidRDefault="0094689A" w:rsidP="0094689A">
            <w:pPr>
              <w:rPr>
                <w:rStyle w:val="ComputerCode"/>
              </w:rPr>
            </w:pPr>
            <w:r w:rsidRPr="0094689A">
              <w:rPr>
                <w:rStyle w:val="ComputerCode"/>
              </w:rPr>
              <w:t xml:space="preserve">    LOG_WARNING("Warning: "); // Uses WARNING tag.</w:t>
            </w:r>
          </w:p>
          <w:p w14:paraId="300AA0D6" w14:textId="77777777" w:rsidR="0094689A" w:rsidRPr="0094689A" w:rsidRDefault="0094689A" w:rsidP="0094689A">
            <w:pPr>
              <w:rPr>
                <w:rStyle w:val="ComputerCode"/>
              </w:rPr>
            </w:pPr>
            <w:r w:rsidRPr="0094689A">
              <w:rPr>
                <w:rStyle w:val="ComputerCode"/>
              </w:rPr>
              <w:t xml:space="preserve">    </w:t>
            </w:r>
          </w:p>
          <w:p w14:paraId="3BF45B24" w14:textId="77777777" w:rsidR="006E6770" w:rsidRDefault="0094689A" w:rsidP="0094689A">
            <w:pPr>
              <w:rPr>
                <w:rStyle w:val="ComputerCode"/>
              </w:rPr>
            </w:pPr>
            <w:r w:rsidRPr="0094689A">
              <w:rPr>
                <w:rStyle w:val="ComputerCode"/>
              </w:rPr>
              <w:t xml:space="preserve">    LOG_ASSERT(true &amp;&amp; "Message"); // Logs the assertion case</w:t>
            </w:r>
          </w:p>
          <w:p w14:paraId="22C8F8DA" w14:textId="492F6217" w:rsidR="0094689A" w:rsidRPr="0094689A" w:rsidRDefault="006E6770" w:rsidP="0094689A">
            <w:pPr>
              <w:rPr>
                <w:rStyle w:val="ComputerCode"/>
              </w:rPr>
            </w:pPr>
            <w:r>
              <w:rPr>
                <w:rStyle w:val="ComputerCode"/>
              </w:rPr>
              <w:t xml:space="preserve">                                   // </w:t>
            </w:r>
            <w:r w:rsidR="0094689A" w:rsidRPr="0094689A">
              <w:rPr>
                <w:rStyle w:val="ComputerCode"/>
              </w:rPr>
              <w:t xml:space="preserve">it evaluates to false.    </w:t>
            </w:r>
          </w:p>
          <w:p w14:paraId="6DDDFAEA" w14:textId="77777777" w:rsidR="006E6770" w:rsidRDefault="0094689A" w:rsidP="0094689A">
            <w:pPr>
              <w:rPr>
                <w:rStyle w:val="ComputerCode"/>
              </w:rPr>
            </w:pPr>
            <w:r w:rsidRPr="0094689A">
              <w:rPr>
                <w:rStyle w:val="ComputerCode"/>
              </w:rPr>
              <w:t xml:space="preserve">    LOG_FATAL("Fatal Error!"); // The game cannot continue to run</w:t>
            </w:r>
          </w:p>
          <w:p w14:paraId="12FF8523" w14:textId="48D56166" w:rsidR="0094689A" w:rsidRPr="0094689A" w:rsidRDefault="006E6770" w:rsidP="0094689A">
            <w:pPr>
              <w:rPr>
                <w:rStyle w:val="ComputerCode"/>
              </w:rPr>
            </w:pPr>
            <w:r>
              <w:rPr>
                <w:rStyle w:val="ComputerCode"/>
              </w:rPr>
              <w:t xml:space="preserve">                               // </w:t>
            </w:r>
            <w:r w:rsidR="0094689A" w:rsidRPr="0094689A">
              <w:rPr>
                <w:rStyle w:val="ComputerCode"/>
              </w:rPr>
              <w:t>if this happens.</w:t>
            </w:r>
          </w:p>
          <w:p w14:paraId="6FA33D32" w14:textId="77777777" w:rsidR="0094689A" w:rsidRPr="0094689A" w:rsidRDefault="0094689A" w:rsidP="0094689A">
            <w:pPr>
              <w:rPr>
                <w:rStyle w:val="ComputerCode"/>
              </w:rPr>
            </w:pPr>
            <w:r w:rsidRPr="0094689A">
              <w:rPr>
                <w:rStyle w:val="ComputerCode"/>
              </w:rPr>
              <w:t xml:space="preserve">    LOG_ERROR("Error: "); // Serious, but non-fatal errors.</w:t>
            </w:r>
          </w:p>
          <w:p w14:paraId="646F8AD1" w14:textId="77777777" w:rsidR="0094689A" w:rsidRPr="0094689A" w:rsidRDefault="0094689A" w:rsidP="0094689A">
            <w:pPr>
              <w:rPr>
                <w:rStyle w:val="ComputerCode"/>
              </w:rPr>
            </w:pPr>
            <w:r w:rsidRPr="0094689A">
              <w:rPr>
                <w:rStyle w:val="ComputerCode"/>
              </w:rPr>
              <w:t xml:space="preserve">    </w:t>
            </w:r>
          </w:p>
          <w:p w14:paraId="262D643F" w14:textId="77777777" w:rsidR="0094689A" w:rsidRPr="0094689A" w:rsidRDefault="0094689A" w:rsidP="0094689A">
            <w:pPr>
              <w:rPr>
                <w:rStyle w:val="ComputerCode"/>
              </w:rPr>
            </w:pPr>
            <w:r w:rsidRPr="0094689A">
              <w:rPr>
                <w:rStyle w:val="ComputerCode"/>
              </w:rPr>
              <w:t xml:space="preserve">    // Destroy the log file.</w:t>
            </w:r>
          </w:p>
          <w:p w14:paraId="366B8314" w14:textId="77777777" w:rsidR="0094689A" w:rsidRPr="0094689A" w:rsidRDefault="0094689A" w:rsidP="0094689A">
            <w:pPr>
              <w:rPr>
                <w:rStyle w:val="ComputerCode"/>
              </w:rPr>
            </w:pPr>
            <w:r w:rsidRPr="0094689A">
              <w:rPr>
                <w:rStyle w:val="ComputerCode"/>
              </w:rPr>
              <w:t xml:space="preserve">    uge::debug::log::Destroy();</w:t>
            </w:r>
          </w:p>
          <w:p w14:paraId="559066F6" w14:textId="77777777" w:rsidR="0094689A" w:rsidRPr="0094689A" w:rsidRDefault="0094689A" w:rsidP="0094689A">
            <w:pPr>
              <w:rPr>
                <w:rStyle w:val="ComputerCode"/>
              </w:rPr>
            </w:pPr>
          </w:p>
          <w:p w14:paraId="1FCADD43" w14:textId="77777777" w:rsidR="0094689A" w:rsidRPr="0094689A" w:rsidRDefault="0094689A" w:rsidP="0094689A">
            <w:pPr>
              <w:rPr>
                <w:rStyle w:val="ComputerCode"/>
              </w:rPr>
            </w:pPr>
            <w:r w:rsidRPr="0094689A">
              <w:rPr>
                <w:rStyle w:val="ComputerCode"/>
              </w:rPr>
              <w:t xml:space="preserve">    return 0;</w:t>
            </w:r>
          </w:p>
          <w:p w14:paraId="3D5D7E0F" w14:textId="44970A6A" w:rsidR="0094689A" w:rsidRDefault="0094689A" w:rsidP="0094689A">
            <w:r w:rsidRPr="0094689A">
              <w:rPr>
                <w:rStyle w:val="ComputerCode"/>
              </w:rPr>
              <w:t>}</w:t>
            </w:r>
          </w:p>
        </w:tc>
      </w:tr>
    </w:tbl>
    <w:p w14:paraId="3B38FAF0" w14:textId="77777777" w:rsidR="0094689A" w:rsidRDefault="0094689A" w:rsidP="00775EFB"/>
    <w:p w14:paraId="137576EE" w14:textId="77777777" w:rsidR="0094689A" w:rsidRDefault="0094689A" w:rsidP="00775EFB"/>
    <w:p w14:paraId="4403C9CF" w14:textId="577C8ECE" w:rsidR="00775EFB" w:rsidRDefault="00775EFB" w:rsidP="00775EFB">
      <w:pPr>
        <w:pStyle w:val="Heading2"/>
      </w:pPr>
      <w:bookmarkStart w:id="295" w:name="_Toc382771668"/>
      <w:r>
        <w:lastRenderedPageBreak/>
        <w:t>File</w:t>
      </w:r>
      <w:bookmarkEnd w:id="295"/>
    </w:p>
    <w:p w14:paraId="6061D93F" w14:textId="77777777" w:rsidR="00775EFB" w:rsidRDefault="00775EFB" w:rsidP="00775EFB"/>
    <w:tbl>
      <w:tblPr>
        <w:tblStyle w:val="TableGrid"/>
        <w:tblW w:w="0" w:type="auto"/>
        <w:tblLook w:val="04A0" w:firstRow="1" w:lastRow="0" w:firstColumn="1" w:lastColumn="0" w:noHBand="0" w:noVBand="1"/>
      </w:tblPr>
      <w:tblGrid>
        <w:gridCol w:w="8494"/>
      </w:tblGrid>
      <w:tr w:rsidR="00310706" w14:paraId="034C14B2" w14:textId="77777777" w:rsidTr="00310706">
        <w:tc>
          <w:tcPr>
            <w:tcW w:w="8494" w:type="dxa"/>
          </w:tcPr>
          <w:p w14:paraId="02E0496D" w14:textId="5DE386EC" w:rsidR="00310706" w:rsidRPr="00310706" w:rsidRDefault="00310706" w:rsidP="00310706">
            <w:pPr>
              <w:rPr>
                <w:rStyle w:val="ComputerCode"/>
              </w:rPr>
            </w:pPr>
            <w:r w:rsidRPr="00310706">
              <w:rPr>
                <w:rStyle w:val="ComputerCode"/>
              </w:rPr>
              <w:t>&lt;?xml version="1.0" encoding="UTF-8"?&gt;</w:t>
            </w:r>
          </w:p>
          <w:p w14:paraId="716D96C3" w14:textId="77777777" w:rsidR="00310706" w:rsidRPr="00310706" w:rsidRDefault="00310706" w:rsidP="00310706">
            <w:pPr>
              <w:rPr>
                <w:rStyle w:val="ComputerCode"/>
              </w:rPr>
            </w:pPr>
            <w:r w:rsidRPr="00310706">
              <w:rPr>
                <w:rStyle w:val="ComputerCode"/>
              </w:rPr>
              <w:t>&lt;rootElement&gt;</w:t>
            </w:r>
          </w:p>
          <w:p w14:paraId="143DB194" w14:textId="77777777" w:rsidR="00310706" w:rsidRPr="00310706" w:rsidRDefault="00310706" w:rsidP="00310706">
            <w:pPr>
              <w:rPr>
                <w:rStyle w:val="ComputerCode"/>
              </w:rPr>
            </w:pPr>
            <w:r w:rsidRPr="00310706">
              <w:rPr>
                <w:rStyle w:val="ComputerCode"/>
              </w:rPr>
              <w:t xml:space="preserve">  &lt;foo string="value"&gt;</w:t>
            </w:r>
          </w:p>
          <w:p w14:paraId="1DD23330" w14:textId="77777777" w:rsidR="00310706" w:rsidRPr="00310706" w:rsidRDefault="00310706" w:rsidP="00310706">
            <w:pPr>
              <w:rPr>
                <w:rStyle w:val="ComputerCode"/>
              </w:rPr>
            </w:pPr>
            <w:r w:rsidRPr="00310706">
              <w:rPr>
                <w:rStyle w:val="ComputerCode"/>
              </w:rPr>
              <w:t xml:space="preserve">      &lt;bar&gt;</w:t>
            </w:r>
          </w:p>
          <w:p w14:paraId="240289A9" w14:textId="77777777" w:rsidR="00310706" w:rsidRPr="00310706" w:rsidRDefault="00310706" w:rsidP="00310706">
            <w:pPr>
              <w:rPr>
                <w:rStyle w:val="ComputerCode"/>
              </w:rPr>
            </w:pPr>
            <w:r w:rsidRPr="00310706">
              <w:rPr>
                <w:rStyle w:val="ComputerCode"/>
              </w:rPr>
              <w:t xml:space="preserve">        &lt;foobar&gt;Some text value&lt;/foobar&gt;</w:t>
            </w:r>
          </w:p>
          <w:p w14:paraId="1067EE57" w14:textId="77777777" w:rsidR="00310706" w:rsidRPr="00310706" w:rsidRDefault="00310706" w:rsidP="00310706">
            <w:pPr>
              <w:rPr>
                <w:rStyle w:val="ComputerCode"/>
              </w:rPr>
            </w:pPr>
            <w:r w:rsidRPr="00310706">
              <w:rPr>
                <w:rStyle w:val="ComputerCode"/>
              </w:rPr>
              <w:t xml:space="preserve">      &lt;/bar&gt;</w:t>
            </w:r>
          </w:p>
          <w:p w14:paraId="7E2F4031" w14:textId="77777777" w:rsidR="00310706" w:rsidRPr="00310706" w:rsidRDefault="00310706" w:rsidP="00310706">
            <w:pPr>
              <w:rPr>
                <w:rStyle w:val="ComputerCode"/>
              </w:rPr>
            </w:pPr>
            <w:r w:rsidRPr="00310706">
              <w:rPr>
                <w:rStyle w:val="ComputerCode"/>
              </w:rPr>
              <w:t xml:space="preserve">  &lt;/foo&gt;</w:t>
            </w:r>
          </w:p>
          <w:p w14:paraId="38C7A3CB" w14:textId="77777777" w:rsidR="006E6770" w:rsidRDefault="00310706" w:rsidP="00310706">
            <w:pPr>
              <w:rPr>
                <w:rStyle w:val="ComputerCode"/>
              </w:rPr>
            </w:pPr>
            <w:r w:rsidRPr="00310706">
              <w:rPr>
                <w:rStyle w:val="ComputerCode"/>
              </w:rPr>
              <w:t xml:space="preserve">  &lt;quux string=</w:t>
            </w:r>
            <w:r w:rsidR="006E6770">
              <w:rPr>
                <w:rStyle w:val="ComputerCode"/>
              </w:rPr>
              <w:t>"abc" wstring="Hello!" int="-1"</w:t>
            </w:r>
          </w:p>
          <w:p w14:paraId="75BE87AA" w14:textId="7CBC0650" w:rsidR="00310706" w:rsidRPr="00310706" w:rsidRDefault="006E6770" w:rsidP="00310706">
            <w:pPr>
              <w:rPr>
                <w:rStyle w:val="ComputerCode"/>
              </w:rPr>
            </w:pPr>
            <w:r>
              <w:rPr>
                <w:rStyle w:val="ComputerCode"/>
              </w:rPr>
              <w:t xml:space="preserve">        </w:t>
            </w:r>
            <w:r w:rsidR="00310706" w:rsidRPr="00310706">
              <w:rPr>
                <w:rStyle w:val="ComputerCode"/>
              </w:rPr>
              <w:t>uint="100" float="1.23" double="-1.23" boolean="true"/&gt;</w:t>
            </w:r>
          </w:p>
          <w:p w14:paraId="5131EC89" w14:textId="29678C4E" w:rsidR="00310706" w:rsidRDefault="00310706" w:rsidP="00310706">
            <w:r w:rsidRPr="00310706">
              <w:rPr>
                <w:rStyle w:val="ComputerCode"/>
              </w:rPr>
              <w:t>&lt;/rootElement&gt;</w:t>
            </w:r>
          </w:p>
        </w:tc>
      </w:tr>
    </w:tbl>
    <w:p w14:paraId="2DF453C4" w14:textId="77777777" w:rsidR="00310706" w:rsidRDefault="00310706" w:rsidP="00775EFB"/>
    <w:tbl>
      <w:tblPr>
        <w:tblStyle w:val="TableGrid"/>
        <w:tblW w:w="0" w:type="auto"/>
        <w:tblLook w:val="04A0" w:firstRow="1" w:lastRow="0" w:firstColumn="1" w:lastColumn="0" w:noHBand="0" w:noVBand="1"/>
      </w:tblPr>
      <w:tblGrid>
        <w:gridCol w:w="8494"/>
      </w:tblGrid>
      <w:tr w:rsidR="00310706" w14:paraId="494B1FF1" w14:textId="77777777" w:rsidTr="00310706">
        <w:tc>
          <w:tcPr>
            <w:tcW w:w="8494" w:type="dxa"/>
          </w:tcPr>
          <w:p w14:paraId="70D1CE08" w14:textId="1B62D173" w:rsidR="0061619C" w:rsidRDefault="0061619C" w:rsidP="00310706">
            <w:pPr>
              <w:rPr>
                <w:rStyle w:val="ComputerCode"/>
              </w:rPr>
            </w:pPr>
            <w:r w:rsidRPr="0061619C">
              <w:rPr>
                <w:rStyle w:val="ComputerCode"/>
              </w:rPr>
              <w:t>#include &lt;Utilities/File/XMLFile.h&gt;</w:t>
            </w:r>
          </w:p>
          <w:p w14:paraId="3BD9EE5C" w14:textId="77777777" w:rsidR="0061619C" w:rsidRDefault="0061619C" w:rsidP="00310706">
            <w:pPr>
              <w:rPr>
                <w:rStyle w:val="ComputerCode"/>
              </w:rPr>
            </w:pPr>
          </w:p>
          <w:p w14:paraId="230308BD" w14:textId="77777777" w:rsidR="00310706" w:rsidRPr="00310706" w:rsidRDefault="00310706" w:rsidP="00310706">
            <w:pPr>
              <w:rPr>
                <w:rStyle w:val="ComputerCode"/>
              </w:rPr>
            </w:pPr>
            <w:r w:rsidRPr="00310706">
              <w:rPr>
                <w:rStyle w:val="ComputerCode"/>
              </w:rPr>
              <w:t>int main()</w:t>
            </w:r>
          </w:p>
          <w:p w14:paraId="4672F807" w14:textId="77777777" w:rsidR="00310706" w:rsidRPr="00310706" w:rsidRDefault="00310706" w:rsidP="00310706">
            <w:pPr>
              <w:rPr>
                <w:rStyle w:val="ComputerCode"/>
              </w:rPr>
            </w:pPr>
            <w:r w:rsidRPr="00310706">
              <w:rPr>
                <w:rStyle w:val="ComputerCode"/>
              </w:rPr>
              <w:t>{</w:t>
            </w:r>
          </w:p>
          <w:p w14:paraId="43A1F551" w14:textId="77777777" w:rsidR="00310706" w:rsidRPr="00310706" w:rsidRDefault="00310706" w:rsidP="00310706">
            <w:pPr>
              <w:rPr>
                <w:rStyle w:val="ComputerCode"/>
              </w:rPr>
            </w:pPr>
            <w:r w:rsidRPr="00310706">
              <w:rPr>
                <w:rStyle w:val="ComputerCode"/>
              </w:rPr>
              <w:t xml:space="preserve">    uge::XMLFile xmlFile;</w:t>
            </w:r>
          </w:p>
          <w:p w14:paraId="544B318F" w14:textId="77777777" w:rsidR="006E6770" w:rsidRDefault="00310706" w:rsidP="00310706">
            <w:pPr>
              <w:rPr>
                <w:rStyle w:val="ComputerCode"/>
              </w:rPr>
            </w:pPr>
            <w:r w:rsidRPr="00310706">
              <w:rPr>
                <w:rStyle w:val="ComputerCode"/>
              </w:rPr>
              <w:t xml:space="preserve">    if (!xmlFile.OpenFile("XMLFile.xml",</w:t>
            </w:r>
          </w:p>
          <w:p w14:paraId="374CF6EC" w14:textId="4EA457F3" w:rsidR="00310706" w:rsidRPr="00310706" w:rsidRDefault="006E6770" w:rsidP="00310706">
            <w:pPr>
              <w:rPr>
                <w:rStyle w:val="ComputerCode"/>
              </w:rPr>
            </w:pPr>
            <w:r>
              <w:rPr>
                <w:rStyle w:val="ComputerCode"/>
              </w:rPr>
              <w:t xml:space="preserve">                         </w:t>
            </w:r>
            <w:r w:rsidR="00310706" w:rsidRPr="00310706">
              <w:rPr>
                <w:rStyle w:val="ComputerCode"/>
              </w:rPr>
              <w:t xml:space="preserve"> uge::File::FileMode::FileReadOnly))</w:t>
            </w:r>
          </w:p>
          <w:p w14:paraId="1EA9950D" w14:textId="77777777" w:rsidR="00310706" w:rsidRPr="00310706" w:rsidRDefault="00310706" w:rsidP="00310706">
            <w:pPr>
              <w:rPr>
                <w:rStyle w:val="ComputerCode"/>
              </w:rPr>
            </w:pPr>
            <w:r w:rsidRPr="00310706">
              <w:rPr>
                <w:rStyle w:val="ComputerCode"/>
              </w:rPr>
              <w:t xml:space="preserve">    {</w:t>
            </w:r>
          </w:p>
          <w:p w14:paraId="6AC7DAFA" w14:textId="77777777" w:rsidR="00310706" w:rsidRPr="00310706" w:rsidRDefault="00310706" w:rsidP="00310706">
            <w:pPr>
              <w:rPr>
                <w:rStyle w:val="ComputerCode"/>
              </w:rPr>
            </w:pPr>
            <w:r w:rsidRPr="00310706">
              <w:rPr>
                <w:rStyle w:val="ComputerCode"/>
              </w:rPr>
              <w:t xml:space="preserve">        std::cerr &lt;&lt; "Could not load the file." &lt;&lt; std::endl;</w:t>
            </w:r>
          </w:p>
          <w:p w14:paraId="10289F0F" w14:textId="77777777" w:rsidR="00310706" w:rsidRPr="00310706" w:rsidRDefault="00310706" w:rsidP="00310706">
            <w:pPr>
              <w:rPr>
                <w:rStyle w:val="ComputerCode"/>
              </w:rPr>
            </w:pPr>
          </w:p>
          <w:p w14:paraId="016ACE35" w14:textId="77777777" w:rsidR="00310706" w:rsidRPr="00310706" w:rsidRDefault="00310706" w:rsidP="00310706">
            <w:pPr>
              <w:rPr>
                <w:rStyle w:val="ComputerCode"/>
              </w:rPr>
            </w:pPr>
            <w:r w:rsidRPr="00310706">
              <w:rPr>
                <w:rStyle w:val="ComputerCode"/>
              </w:rPr>
              <w:t xml:space="preserve">        exit(EXIT_FAILURE);</w:t>
            </w:r>
          </w:p>
          <w:p w14:paraId="79756CDD" w14:textId="77777777" w:rsidR="00310706" w:rsidRPr="00310706" w:rsidRDefault="00310706" w:rsidP="00310706">
            <w:pPr>
              <w:rPr>
                <w:rStyle w:val="ComputerCode"/>
              </w:rPr>
            </w:pPr>
            <w:r w:rsidRPr="00310706">
              <w:rPr>
                <w:rStyle w:val="ComputerCode"/>
              </w:rPr>
              <w:t xml:space="preserve">    }</w:t>
            </w:r>
          </w:p>
          <w:p w14:paraId="28DE6189" w14:textId="77777777" w:rsidR="00310706" w:rsidRPr="00310706" w:rsidRDefault="00310706" w:rsidP="00310706">
            <w:pPr>
              <w:rPr>
                <w:rStyle w:val="ComputerCode"/>
              </w:rPr>
            </w:pPr>
          </w:p>
          <w:p w14:paraId="76507E89" w14:textId="77777777" w:rsidR="00310706" w:rsidRPr="00310706" w:rsidRDefault="00310706" w:rsidP="00310706">
            <w:pPr>
              <w:rPr>
                <w:rStyle w:val="ComputerCode"/>
              </w:rPr>
            </w:pPr>
            <w:r w:rsidRPr="00310706">
              <w:rPr>
                <w:rStyle w:val="ComputerCode"/>
              </w:rPr>
              <w:t xml:space="preserve">    uge::XMLElement xmlRootElement(xmlFile.GetRootElement());</w:t>
            </w:r>
          </w:p>
          <w:p w14:paraId="09134FB3" w14:textId="77777777" w:rsidR="00310706" w:rsidRPr="00310706" w:rsidRDefault="00310706" w:rsidP="00310706">
            <w:pPr>
              <w:rPr>
                <w:rStyle w:val="ComputerCode"/>
              </w:rPr>
            </w:pPr>
            <w:r w:rsidRPr="00310706">
              <w:rPr>
                <w:rStyle w:val="ComputerCode"/>
              </w:rPr>
              <w:t xml:space="preserve">    if (!xmlRootElement.IsGood())</w:t>
            </w:r>
          </w:p>
          <w:p w14:paraId="44E5384E" w14:textId="77777777" w:rsidR="00310706" w:rsidRPr="00310706" w:rsidRDefault="00310706" w:rsidP="00310706">
            <w:pPr>
              <w:rPr>
                <w:rStyle w:val="ComputerCode"/>
              </w:rPr>
            </w:pPr>
            <w:r w:rsidRPr="00310706">
              <w:rPr>
                <w:rStyle w:val="ComputerCode"/>
              </w:rPr>
              <w:t xml:space="preserve">    {</w:t>
            </w:r>
          </w:p>
          <w:p w14:paraId="11CEEEDB" w14:textId="77777777" w:rsidR="006E6770" w:rsidRDefault="00310706" w:rsidP="00310706">
            <w:pPr>
              <w:rPr>
                <w:rStyle w:val="ComputerCode"/>
              </w:rPr>
            </w:pPr>
            <w:r w:rsidRPr="00310706">
              <w:rPr>
                <w:rStyle w:val="ComputerCode"/>
              </w:rPr>
              <w:t xml:space="preserve">        std::cerr &lt;&lt; "Could not read the root element from the file."</w:t>
            </w:r>
          </w:p>
          <w:p w14:paraId="28ADDD9B" w14:textId="0F1FBE79" w:rsidR="00310706" w:rsidRPr="00310706" w:rsidRDefault="006E6770" w:rsidP="00310706">
            <w:pPr>
              <w:rPr>
                <w:rStyle w:val="ComputerCode"/>
              </w:rPr>
            </w:pPr>
            <w:r>
              <w:rPr>
                <w:rStyle w:val="ComputerCode"/>
              </w:rPr>
              <w:t xml:space="preserve">                 </w:t>
            </w:r>
            <w:r w:rsidR="00310706" w:rsidRPr="00310706">
              <w:rPr>
                <w:rStyle w:val="ComputerCode"/>
              </w:rPr>
              <w:t xml:space="preserve"> &lt;&lt; std::endl;</w:t>
            </w:r>
          </w:p>
          <w:p w14:paraId="311B51E9" w14:textId="77777777" w:rsidR="00310706" w:rsidRPr="00310706" w:rsidRDefault="00310706" w:rsidP="00310706">
            <w:pPr>
              <w:rPr>
                <w:rStyle w:val="ComputerCode"/>
              </w:rPr>
            </w:pPr>
          </w:p>
          <w:p w14:paraId="00221FE1" w14:textId="77777777" w:rsidR="00310706" w:rsidRPr="00310706" w:rsidRDefault="00310706" w:rsidP="00310706">
            <w:pPr>
              <w:rPr>
                <w:rStyle w:val="ComputerCode"/>
              </w:rPr>
            </w:pPr>
            <w:r w:rsidRPr="00310706">
              <w:rPr>
                <w:rStyle w:val="ComputerCode"/>
              </w:rPr>
              <w:t xml:space="preserve">        exit(EXIT_FAILURE);</w:t>
            </w:r>
          </w:p>
          <w:p w14:paraId="382DB21C" w14:textId="77777777" w:rsidR="00310706" w:rsidRPr="00310706" w:rsidRDefault="00310706" w:rsidP="00310706">
            <w:pPr>
              <w:rPr>
                <w:rStyle w:val="ComputerCode"/>
              </w:rPr>
            </w:pPr>
            <w:r w:rsidRPr="00310706">
              <w:rPr>
                <w:rStyle w:val="ComputerCode"/>
              </w:rPr>
              <w:t xml:space="preserve">    }</w:t>
            </w:r>
          </w:p>
          <w:p w14:paraId="4FDAD1C4" w14:textId="77777777" w:rsidR="006E6770" w:rsidRDefault="00310706" w:rsidP="00310706">
            <w:pPr>
              <w:rPr>
                <w:rStyle w:val="ComputerCode"/>
              </w:rPr>
            </w:pPr>
            <w:r w:rsidRPr="00310706">
              <w:rPr>
                <w:rStyle w:val="ComputerCode"/>
              </w:rPr>
              <w:t xml:space="preserve">    std::cout &lt;&lt; "Root Element: " &lt;&lt; xmlRootElement.GetElementName()</w:t>
            </w:r>
          </w:p>
          <w:p w14:paraId="4C16BEEE" w14:textId="6E016E21" w:rsidR="00310706" w:rsidRPr="00310706" w:rsidRDefault="006E6770" w:rsidP="00310706">
            <w:pPr>
              <w:rPr>
                <w:rStyle w:val="ComputerCode"/>
              </w:rPr>
            </w:pPr>
            <w:r>
              <w:rPr>
                <w:rStyle w:val="ComputerCode"/>
              </w:rPr>
              <w:t xml:space="preserve">             </w:t>
            </w:r>
            <w:r w:rsidR="00310706" w:rsidRPr="00310706">
              <w:rPr>
                <w:rStyle w:val="ComputerCode"/>
              </w:rPr>
              <w:t xml:space="preserve"> &lt;&lt; std::endl;</w:t>
            </w:r>
          </w:p>
          <w:p w14:paraId="1FA781C3" w14:textId="77777777" w:rsidR="00310706" w:rsidRPr="00310706" w:rsidRDefault="00310706" w:rsidP="00310706">
            <w:pPr>
              <w:rPr>
                <w:rStyle w:val="ComputerCode"/>
              </w:rPr>
            </w:pPr>
          </w:p>
          <w:p w14:paraId="0EA0A97C" w14:textId="77777777" w:rsidR="006E6770" w:rsidRDefault="00310706" w:rsidP="00310706">
            <w:pPr>
              <w:rPr>
                <w:rStyle w:val="ComputerCode"/>
              </w:rPr>
            </w:pPr>
            <w:r w:rsidRPr="00310706">
              <w:rPr>
                <w:rStyle w:val="ComputerCode"/>
              </w:rPr>
              <w:t xml:space="preserve">    uge::XMLElement xmlElement(</w:t>
            </w:r>
          </w:p>
          <w:p w14:paraId="7829CC62" w14:textId="4B28D311" w:rsidR="00310706" w:rsidRPr="00310706" w:rsidRDefault="006E6770" w:rsidP="00310706">
            <w:pPr>
              <w:rPr>
                <w:rStyle w:val="ComputerCode"/>
              </w:rPr>
            </w:pPr>
            <w:r>
              <w:rPr>
                <w:rStyle w:val="ComputerCode"/>
              </w:rPr>
              <w:t xml:space="preserve">                      </w:t>
            </w:r>
            <w:r w:rsidR="00310706" w:rsidRPr="00310706">
              <w:rPr>
                <w:rStyle w:val="ComputerCode"/>
              </w:rPr>
              <w:t>xmlRootElement.GetFirstChildElement("foo"));</w:t>
            </w:r>
          </w:p>
          <w:p w14:paraId="7692D4CB" w14:textId="77777777" w:rsidR="00310706" w:rsidRPr="00310706" w:rsidRDefault="00310706" w:rsidP="00310706">
            <w:pPr>
              <w:rPr>
                <w:rStyle w:val="ComputerCode"/>
              </w:rPr>
            </w:pPr>
            <w:r w:rsidRPr="00310706">
              <w:rPr>
                <w:rStyle w:val="ComputerCode"/>
              </w:rPr>
              <w:t xml:space="preserve">    if (!xmlElement.IsGood())</w:t>
            </w:r>
          </w:p>
          <w:p w14:paraId="79FA600F" w14:textId="77777777" w:rsidR="00310706" w:rsidRPr="00310706" w:rsidRDefault="00310706" w:rsidP="00310706">
            <w:pPr>
              <w:rPr>
                <w:rStyle w:val="ComputerCode"/>
              </w:rPr>
            </w:pPr>
            <w:r w:rsidRPr="00310706">
              <w:rPr>
                <w:rStyle w:val="ComputerCode"/>
              </w:rPr>
              <w:t xml:space="preserve">    {</w:t>
            </w:r>
          </w:p>
          <w:p w14:paraId="169E96CC" w14:textId="77777777" w:rsidR="006E6770" w:rsidRDefault="00310706" w:rsidP="00310706">
            <w:pPr>
              <w:rPr>
                <w:rStyle w:val="ComputerCode"/>
              </w:rPr>
            </w:pPr>
            <w:r w:rsidRPr="00310706">
              <w:rPr>
                <w:rStyle w:val="ComputerCode"/>
              </w:rPr>
              <w:t xml:space="preserve">        std::cerr &lt;&lt; "Could not r</w:t>
            </w:r>
            <w:r w:rsidR="006E6770">
              <w:rPr>
                <w:rStyle w:val="ComputerCode"/>
              </w:rPr>
              <w:t>ead the element from the file."</w:t>
            </w:r>
          </w:p>
          <w:p w14:paraId="15442A72" w14:textId="1F819BA3" w:rsidR="00310706" w:rsidRPr="00310706" w:rsidRDefault="006E6770" w:rsidP="00310706">
            <w:pPr>
              <w:rPr>
                <w:rStyle w:val="ComputerCode"/>
              </w:rPr>
            </w:pPr>
            <w:r>
              <w:rPr>
                <w:rStyle w:val="ComputerCode"/>
              </w:rPr>
              <w:t xml:space="preserve">                  </w:t>
            </w:r>
            <w:r w:rsidR="00310706" w:rsidRPr="00310706">
              <w:rPr>
                <w:rStyle w:val="ComputerCode"/>
              </w:rPr>
              <w:t>&lt;&lt; std::endl;</w:t>
            </w:r>
          </w:p>
          <w:p w14:paraId="731D08CA" w14:textId="77777777" w:rsidR="00310706" w:rsidRPr="00310706" w:rsidRDefault="00310706" w:rsidP="00310706">
            <w:pPr>
              <w:rPr>
                <w:rStyle w:val="ComputerCode"/>
              </w:rPr>
            </w:pPr>
          </w:p>
          <w:p w14:paraId="3BE7221F" w14:textId="77777777" w:rsidR="00310706" w:rsidRPr="00310706" w:rsidRDefault="00310706" w:rsidP="00310706">
            <w:pPr>
              <w:rPr>
                <w:rStyle w:val="ComputerCode"/>
              </w:rPr>
            </w:pPr>
            <w:r w:rsidRPr="00310706">
              <w:rPr>
                <w:rStyle w:val="ComputerCode"/>
              </w:rPr>
              <w:t xml:space="preserve">        exit(EXIT_FAILURE);</w:t>
            </w:r>
          </w:p>
          <w:p w14:paraId="2D14D91A" w14:textId="77777777" w:rsidR="00310706" w:rsidRPr="00310706" w:rsidRDefault="00310706" w:rsidP="00310706">
            <w:pPr>
              <w:rPr>
                <w:rStyle w:val="ComputerCode"/>
              </w:rPr>
            </w:pPr>
            <w:r w:rsidRPr="00310706">
              <w:rPr>
                <w:rStyle w:val="ComputerCode"/>
              </w:rPr>
              <w:t xml:space="preserve">    }</w:t>
            </w:r>
          </w:p>
          <w:p w14:paraId="0CEE9B75" w14:textId="77777777" w:rsidR="006E6770" w:rsidRDefault="00310706" w:rsidP="00310706">
            <w:pPr>
              <w:rPr>
                <w:rStyle w:val="ComputerCode"/>
              </w:rPr>
            </w:pPr>
            <w:r w:rsidRPr="00310706">
              <w:rPr>
                <w:rStyle w:val="ComputerCode"/>
              </w:rPr>
              <w:t xml:space="preserve">    std::cout &lt;&lt; "Element name: " &lt;&lt; xmlElement.GetElementName()</w:t>
            </w:r>
          </w:p>
          <w:p w14:paraId="13D98C1F" w14:textId="67464A63" w:rsidR="00310706" w:rsidRPr="00310706" w:rsidRDefault="006E6770" w:rsidP="00310706">
            <w:pPr>
              <w:rPr>
                <w:rStyle w:val="ComputerCode"/>
              </w:rPr>
            </w:pPr>
            <w:r>
              <w:rPr>
                <w:rStyle w:val="ComputerCode"/>
              </w:rPr>
              <w:t xml:space="preserve">              </w:t>
            </w:r>
            <w:r w:rsidR="00310706" w:rsidRPr="00310706">
              <w:rPr>
                <w:rStyle w:val="ComputerCode"/>
              </w:rPr>
              <w:t>&lt;&lt; std::endl;</w:t>
            </w:r>
          </w:p>
          <w:p w14:paraId="1BE1344A" w14:textId="77777777" w:rsidR="00310706" w:rsidRPr="00310706" w:rsidRDefault="00310706" w:rsidP="00310706">
            <w:pPr>
              <w:rPr>
                <w:rStyle w:val="ComputerCode"/>
              </w:rPr>
            </w:pPr>
          </w:p>
          <w:p w14:paraId="299FC91C" w14:textId="77777777" w:rsidR="00310706" w:rsidRPr="00310706" w:rsidRDefault="00310706" w:rsidP="00310706">
            <w:pPr>
              <w:rPr>
                <w:rStyle w:val="ComputerCode"/>
              </w:rPr>
            </w:pPr>
            <w:r w:rsidRPr="00310706">
              <w:rPr>
                <w:rStyle w:val="ComputerCode"/>
              </w:rPr>
              <w:t xml:space="preserve">    std::string textValue("");</w:t>
            </w:r>
          </w:p>
          <w:p w14:paraId="71F302EC" w14:textId="77777777" w:rsidR="00310706" w:rsidRPr="00310706" w:rsidRDefault="00310706" w:rsidP="00310706">
            <w:pPr>
              <w:rPr>
                <w:rStyle w:val="ComputerCode"/>
              </w:rPr>
            </w:pPr>
            <w:r w:rsidRPr="00310706">
              <w:rPr>
                <w:rStyle w:val="ComputerCode"/>
              </w:rPr>
              <w:t xml:space="preserve">    if (!xmlElement.GetAttribute("string", &amp;textValue))</w:t>
            </w:r>
          </w:p>
          <w:p w14:paraId="12C40A14" w14:textId="77777777" w:rsidR="00310706" w:rsidRPr="00310706" w:rsidRDefault="00310706" w:rsidP="00310706">
            <w:pPr>
              <w:rPr>
                <w:rStyle w:val="ComputerCode"/>
              </w:rPr>
            </w:pPr>
            <w:r w:rsidRPr="00310706">
              <w:rPr>
                <w:rStyle w:val="ComputerCode"/>
              </w:rPr>
              <w:t xml:space="preserve">    {</w:t>
            </w:r>
          </w:p>
          <w:p w14:paraId="4B5F127B" w14:textId="77777777" w:rsidR="006E6770" w:rsidRDefault="00310706" w:rsidP="00310706">
            <w:pPr>
              <w:rPr>
                <w:rStyle w:val="ComputerCode"/>
              </w:rPr>
            </w:pPr>
            <w:r w:rsidRPr="00310706">
              <w:rPr>
                <w:rStyle w:val="ComputerCode"/>
              </w:rPr>
              <w:lastRenderedPageBreak/>
              <w:t xml:space="preserve">        std::cerr &lt;&lt; "Could not fet</w:t>
            </w:r>
            <w:r w:rsidR="006E6770">
              <w:rPr>
                <w:rStyle w:val="ComputerCode"/>
              </w:rPr>
              <w:t>ch an attribute from the file."</w:t>
            </w:r>
          </w:p>
          <w:p w14:paraId="05C35BF0" w14:textId="659EB60A" w:rsidR="00310706" w:rsidRPr="00310706" w:rsidRDefault="006E6770" w:rsidP="00310706">
            <w:pPr>
              <w:rPr>
                <w:rStyle w:val="ComputerCode"/>
              </w:rPr>
            </w:pPr>
            <w:r>
              <w:rPr>
                <w:rStyle w:val="ComputerCode"/>
              </w:rPr>
              <w:t xml:space="preserve">                  </w:t>
            </w:r>
            <w:r w:rsidR="00310706" w:rsidRPr="00310706">
              <w:rPr>
                <w:rStyle w:val="ComputerCode"/>
              </w:rPr>
              <w:t>&lt;&lt; std::endl;</w:t>
            </w:r>
          </w:p>
          <w:p w14:paraId="32AAC248" w14:textId="77777777" w:rsidR="00310706" w:rsidRPr="00310706" w:rsidRDefault="00310706" w:rsidP="00310706">
            <w:pPr>
              <w:rPr>
                <w:rStyle w:val="ComputerCode"/>
              </w:rPr>
            </w:pPr>
          </w:p>
          <w:p w14:paraId="5BEC118E" w14:textId="77777777" w:rsidR="00310706" w:rsidRPr="00310706" w:rsidRDefault="00310706" w:rsidP="00310706">
            <w:pPr>
              <w:rPr>
                <w:rStyle w:val="ComputerCode"/>
              </w:rPr>
            </w:pPr>
            <w:r w:rsidRPr="00310706">
              <w:rPr>
                <w:rStyle w:val="ComputerCode"/>
              </w:rPr>
              <w:t xml:space="preserve">        exit(EXIT_FAILURE);</w:t>
            </w:r>
          </w:p>
          <w:p w14:paraId="0A6A66C8" w14:textId="77777777" w:rsidR="00310706" w:rsidRPr="00310706" w:rsidRDefault="00310706" w:rsidP="00310706">
            <w:pPr>
              <w:rPr>
                <w:rStyle w:val="ComputerCode"/>
              </w:rPr>
            </w:pPr>
            <w:r w:rsidRPr="00310706">
              <w:rPr>
                <w:rStyle w:val="ComputerCode"/>
              </w:rPr>
              <w:t xml:space="preserve">    }</w:t>
            </w:r>
          </w:p>
          <w:p w14:paraId="54A23F4B" w14:textId="77777777" w:rsidR="006E6770" w:rsidRDefault="00310706" w:rsidP="00310706">
            <w:pPr>
              <w:rPr>
                <w:rStyle w:val="ComputerCode"/>
              </w:rPr>
            </w:pPr>
            <w:r w:rsidRPr="00310706">
              <w:rPr>
                <w:rStyle w:val="ComputerCode"/>
              </w:rPr>
              <w:t xml:space="preserve">    std::cout &lt;&lt; "std::s</w:t>
            </w:r>
            <w:r w:rsidR="006E6770">
              <w:rPr>
                <w:rStyle w:val="ComputerCode"/>
              </w:rPr>
              <w:t>tring (text in between tags): "</w:t>
            </w:r>
          </w:p>
          <w:p w14:paraId="2EF5B33D" w14:textId="46FDC32D" w:rsidR="00310706" w:rsidRPr="00310706" w:rsidRDefault="006E6770" w:rsidP="00310706">
            <w:pPr>
              <w:rPr>
                <w:rStyle w:val="ComputerCode"/>
              </w:rPr>
            </w:pPr>
            <w:r>
              <w:rPr>
                <w:rStyle w:val="ComputerCode"/>
              </w:rPr>
              <w:t xml:space="preserve">              </w:t>
            </w:r>
            <w:r w:rsidR="00310706" w:rsidRPr="00310706">
              <w:rPr>
                <w:rStyle w:val="ComputerCode"/>
              </w:rPr>
              <w:t>&lt;&lt; textValue &lt;&lt; std::endl;</w:t>
            </w:r>
          </w:p>
          <w:p w14:paraId="22EA07EC" w14:textId="77777777" w:rsidR="00310706" w:rsidRPr="00310706" w:rsidRDefault="00310706" w:rsidP="00310706">
            <w:pPr>
              <w:rPr>
                <w:rStyle w:val="ComputerCode"/>
              </w:rPr>
            </w:pPr>
          </w:p>
          <w:p w14:paraId="073EBDA2" w14:textId="77777777" w:rsidR="00310706" w:rsidRPr="00310706" w:rsidRDefault="00310706" w:rsidP="00310706">
            <w:pPr>
              <w:rPr>
                <w:rStyle w:val="ComputerCode"/>
              </w:rPr>
            </w:pPr>
            <w:r w:rsidRPr="00310706">
              <w:rPr>
                <w:rStyle w:val="ComputerCode"/>
              </w:rPr>
              <w:t xml:space="preserve">    uge::XMLElement foobarElement(xmlRootElement.GetFirstChildElement("foo"));</w:t>
            </w:r>
          </w:p>
          <w:p w14:paraId="103570B0" w14:textId="77777777" w:rsidR="006E6770" w:rsidRDefault="00310706" w:rsidP="00310706">
            <w:pPr>
              <w:rPr>
                <w:rStyle w:val="ComputerCode"/>
              </w:rPr>
            </w:pPr>
            <w:r w:rsidRPr="00310706">
              <w:rPr>
                <w:rStyle w:val="ComputerCode"/>
              </w:rPr>
              <w:t xml:space="preserve">    foobarElement = foobarElement.GetFirstChildElement(</w:t>
            </w:r>
          </w:p>
          <w:p w14:paraId="0CFD9B9D" w14:textId="052F8F61" w:rsidR="00310706" w:rsidRPr="00310706" w:rsidRDefault="006E6770" w:rsidP="00310706">
            <w:pPr>
              <w:rPr>
                <w:rStyle w:val="ComputerCode"/>
              </w:rPr>
            </w:pPr>
            <w:r>
              <w:rPr>
                <w:rStyle w:val="ComputerCode"/>
              </w:rPr>
              <w:t xml:space="preserve">                              </w:t>
            </w:r>
            <w:r w:rsidR="00310706" w:rsidRPr="00310706">
              <w:rPr>
                <w:rStyle w:val="ComputerCode"/>
              </w:rPr>
              <w:t>"bar").GetFirstChildElement("foobar");</w:t>
            </w:r>
          </w:p>
          <w:p w14:paraId="78478C81" w14:textId="77777777" w:rsidR="00310706" w:rsidRPr="00310706" w:rsidRDefault="00310706" w:rsidP="00310706">
            <w:pPr>
              <w:rPr>
                <w:rStyle w:val="ComputerCode"/>
              </w:rPr>
            </w:pPr>
            <w:r w:rsidRPr="00310706">
              <w:rPr>
                <w:rStyle w:val="ComputerCode"/>
              </w:rPr>
              <w:t xml:space="preserve">    std::string value("");</w:t>
            </w:r>
          </w:p>
          <w:p w14:paraId="6BE63316" w14:textId="77777777" w:rsidR="00310706" w:rsidRPr="00310706" w:rsidRDefault="00310706" w:rsidP="00310706">
            <w:pPr>
              <w:rPr>
                <w:rStyle w:val="ComputerCode"/>
              </w:rPr>
            </w:pPr>
            <w:r w:rsidRPr="00310706">
              <w:rPr>
                <w:rStyle w:val="ComputerCode"/>
              </w:rPr>
              <w:t xml:space="preserve">    foobarElement.GetElementAsText(value);</w:t>
            </w:r>
          </w:p>
          <w:p w14:paraId="0C9C2BAC" w14:textId="77777777" w:rsidR="006E6770" w:rsidRDefault="00310706" w:rsidP="00310706">
            <w:pPr>
              <w:rPr>
                <w:rStyle w:val="ComputerCode"/>
              </w:rPr>
            </w:pPr>
            <w:r w:rsidRPr="00310706">
              <w:rPr>
                <w:rStyle w:val="ComputerCode"/>
              </w:rPr>
              <w:t xml:space="preserve">    std::cout &lt;&lt; "Element name: " &lt;&lt; foobarElement.GetElementName()</w:t>
            </w:r>
          </w:p>
          <w:p w14:paraId="7942C781" w14:textId="755EC875" w:rsidR="00310706" w:rsidRPr="00310706" w:rsidRDefault="006E6770" w:rsidP="00310706">
            <w:pPr>
              <w:rPr>
                <w:rStyle w:val="ComputerCode"/>
              </w:rPr>
            </w:pPr>
            <w:r>
              <w:rPr>
                <w:rStyle w:val="ComputerCode"/>
              </w:rPr>
              <w:t xml:space="preserve">             </w:t>
            </w:r>
            <w:r w:rsidR="00310706" w:rsidRPr="00310706">
              <w:rPr>
                <w:rStyle w:val="ComputerCode"/>
              </w:rPr>
              <w:t xml:space="preserve"> &lt;&lt; " - Element value: " &lt;&lt; value &lt;&lt; std::endl;</w:t>
            </w:r>
          </w:p>
          <w:p w14:paraId="11EC8B17" w14:textId="77777777" w:rsidR="00310706" w:rsidRPr="00310706" w:rsidRDefault="00310706" w:rsidP="00310706">
            <w:pPr>
              <w:rPr>
                <w:rStyle w:val="ComputerCode"/>
              </w:rPr>
            </w:pPr>
          </w:p>
          <w:p w14:paraId="503D3739" w14:textId="77777777" w:rsidR="006E6770" w:rsidRDefault="00310706" w:rsidP="00310706">
            <w:pPr>
              <w:rPr>
                <w:rStyle w:val="ComputerCode"/>
              </w:rPr>
            </w:pPr>
            <w:r w:rsidRPr="00310706">
              <w:rPr>
                <w:rStyle w:val="ComputerCode"/>
              </w:rPr>
              <w:t xml:space="preserve">    uge::XMLElement quux(</w:t>
            </w:r>
          </w:p>
          <w:p w14:paraId="3AA0A222" w14:textId="5CD42837" w:rsidR="00310706" w:rsidRPr="00310706" w:rsidRDefault="006E6770" w:rsidP="00310706">
            <w:pPr>
              <w:rPr>
                <w:rStyle w:val="ComputerCode"/>
              </w:rPr>
            </w:pPr>
            <w:r>
              <w:rPr>
                <w:rStyle w:val="ComputerCode"/>
              </w:rPr>
              <w:t xml:space="preserve">                       </w:t>
            </w:r>
            <w:r w:rsidR="00310706" w:rsidRPr="00310706">
              <w:rPr>
                <w:rStyle w:val="ComputerCode"/>
              </w:rPr>
              <w:t>xmlRootElement.GetLastChildElement("quux"));</w:t>
            </w:r>
          </w:p>
          <w:p w14:paraId="4C98C24D" w14:textId="77777777" w:rsidR="006E6770" w:rsidRDefault="00310706" w:rsidP="00310706">
            <w:pPr>
              <w:rPr>
                <w:rStyle w:val="ComputerCode"/>
              </w:rPr>
            </w:pPr>
            <w:r w:rsidRPr="00310706">
              <w:rPr>
                <w:rStyle w:val="ComputerCode"/>
              </w:rPr>
              <w:t xml:space="preserve">  </w:t>
            </w:r>
            <w:r w:rsidR="006E6770">
              <w:rPr>
                <w:rStyle w:val="ComputerCode"/>
              </w:rPr>
              <w:t xml:space="preserve">  std::cout &lt;&lt; "Element name: "</w:t>
            </w:r>
          </w:p>
          <w:p w14:paraId="3F78D5B5" w14:textId="3909FB93" w:rsidR="00310706" w:rsidRPr="00310706" w:rsidRDefault="006E6770" w:rsidP="00310706">
            <w:pPr>
              <w:rPr>
                <w:rStyle w:val="ComputerCode"/>
              </w:rPr>
            </w:pPr>
            <w:r>
              <w:rPr>
                <w:rStyle w:val="ComputerCode"/>
              </w:rPr>
              <w:t xml:space="preserve">              </w:t>
            </w:r>
            <w:r w:rsidR="00310706" w:rsidRPr="00310706">
              <w:rPr>
                <w:rStyle w:val="ComputerCode"/>
              </w:rPr>
              <w:t>&lt;&lt; quux.GetElementName() &lt;&lt; std::endl;</w:t>
            </w:r>
          </w:p>
          <w:p w14:paraId="19AB550D" w14:textId="77777777" w:rsidR="00310706" w:rsidRPr="00310706" w:rsidRDefault="00310706" w:rsidP="00310706">
            <w:pPr>
              <w:rPr>
                <w:rStyle w:val="ComputerCode"/>
              </w:rPr>
            </w:pPr>
          </w:p>
          <w:p w14:paraId="5CEA9476" w14:textId="77777777" w:rsidR="00310706" w:rsidRPr="00310706" w:rsidRDefault="00310706" w:rsidP="00310706">
            <w:pPr>
              <w:rPr>
                <w:rStyle w:val="ComputerCode"/>
              </w:rPr>
            </w:pPr>
            <w:r w:rsidRPr="00310706">
              <w:rPr>
                <w:rStyle w:val="ComputerCode"/>
              </w:rPr>
              <w:t xml:space="preserve">    std::string stringAttribute("");</w:t>
            </w:r>
          </w:p>
          <w:p w14:paraId="2E4E4A4F" w14:textId="77777777" w:rsidR="00310706" w:rsidRPr="00310706" w:rsidRDefault="00310706" w:rsidP="00310706">
            <w:pPr>
              <w:rPr>
                <w:rStyle w:val="ComputerCode"/>
              </w:rPr>
            </w:pPr>
            <w:r w:rsidRPr="00310706">
              <w:rPr>
                <w:rStyle w:val="ComputerCode"/>
              </w:rPr>
              <w:t xml:space="preserve">    quux.GetAttribute("string", &amp;stringAttribute);</w:t>
            </w:r>
          </w:p>
          <w:p w14:paraId="0C859191" w14:textId="77777777" w:rsidR="00310706" w:rsidRPr="00310706" w:rsidRDefault="00310706" w:rsidP="00310706">
            <w:pPr>
              <w:rPr>
                <w:rStyle w:val="ComputerCode"/>
              </w:rPr>
            </w:pPr>
            <w:r w:rsidRPr="00310706">
              <w:rPr>
                <w:rStyle w:val="ComputerCode"/>
              </w:rPr>
              <w:t xml:space="preserve">    std::cout &lt;&lt; "std::string: " &lt;&lt; stringAttribute &lt;&lt; std::endl;</w:t>
            </w:r>
          </w:p>
          <w:p w14:paraId="7B2E2B7C" w14:textId="77777777" w:rsidR="00310706" w:rsidRPr="00310706" w:rsidRDefault="00310706" w:rsidP="00310706">
            <w:pPr>
              <w:rPr>
                <w:rStyle w:val="ComputerCode"/>
              </w:rPr>
            </w:pPr>
          </w:p>
          <w:p w14:paraId="35471CA6" w14:textId="77777777" w:rsidR="00310706" w:rsidRPr="00310706" w:rsidRDefault="00310706" w:rsidP="00310706">
            <w:pPr>
              <w:rPr>
                <w:rStyle w:val="ComputerCode"/>
              </w:rPr>
            </w:pPr>
            <w:r w:rsidRPr="00310706">
              <w:rPr>
                <w:rStyle w:val="ComputerCode"/>
              </w:rPr>
              <w:t xml:space="preserve">    std::wstring wstringAttribute(L"");</w:t>
            </w:r>
          </w:p>
          <w:p w14:paraId="0422D5AA" w14:textId="77777777" w:rsidR="00310706" w:rsidRPr="00310706" w:rsidRDefault="00310706" w:rsidP="00310706">
            <w:pPr>
              <w:rPr>
                <w:rStyle w:val="ComputerCode"/>
              </w:rPr>
            </w:pPr>
            <w:r w:rsidRPr="00310706">
              <w:rPr>
                <w:rStyle w:val="ComputerCode"/>
              </w:rPr>
              <w:t xml:space="preserve">    quux.GetAttribute(L"wstring", &amp;wstringAttribute);</w:t>
            </w:r>
          </w:p>
          <w:p w14:paraId="476B8791" w14:textId="77777777" w:rsidR="00310706" w:rsidRPr="00310706" w:rsidRDefault="00310706" w:rsidP="00310706">
            <w:pPr>
              <w:rPr>
                <w:rStyle w:val="ComputerCode"/>
              </w:rPr>
            </w:pPr>
            <w:r w:rsidRPr="00310706">
              <w:rPr>
                <w:rStyle w:val="ComputerCode"/>
              </w:rPr>
              <w:t xml:space="preserve">    std::wcout &lt;&lt; "std::wstring: " &lt;&lt; wstringAttribute &lt;&lt; std::endl;</w:t>
            </w:r>
          </w:p>
          <w:p w14:paraId="033C90FC" w14:textId="77777777" w:rsidR="00310706" w:rsidRPr="00310706" w:rsidRDefault="00310706" w:rsidP="00310706">
            <w:pPr>
              <w:rPr>
                <w:rStyle w:val="ComputerCode"/>
              </w:rPr>
            </w:pPr>
          </w:p>
          <w:p w14:paraId="4592B5B7" w14:textId="77777777" w:rsidR="00310706" w:rsidRPr="00310706" w:rsidRDefault="00310706" w:rsidP="00310706">
            <w:pPr>
              <w:rPr>
                <w:rStyle w:val="ComputerCode"/>
              </w:rPr>
            </w:pPr>
            <w:r w:rsidRPr="00310706">
              <w:rPr>
                <w:rStyle w:val="ComputerCode"/>
              </w:rPr>
              <w:t xml:space="preserve">    int intAttribute = 0;</w:t>
            </w:r>
          </w:p>
          <w:p w14:paraId="285200BB" w14:textId="77777777" w:rsidR="00310706" w:rsidRPr="00310706" w:rsidRDefault="00310706" w:rsidP="00310706">
            <w:pPr>
              <w:rPr>
                <w:rStyle w:val="ComputerCode"/>
              </w:rPr>
            </w:pPr>
            <w:r w:rsidRPr="00310706">
              <w:rPr>
                <w:rStyle w:val="ComputerCode"/>
              </w:rPr>
              <w:t xml:space="preserve">    quux.GetIntAttribute("int", &amp;intAttribute);</w:t>
            </w:r>
          </w:p>
          <w:p w14:paraId="6CF2C8D8" w14:textId="77777777" w:rsidR="00310706" w:rsidRPr="00310706" w:rsidRDefault="00310706" w:rsidP="00310706">
            <w:pPr>
              <w:rPr>
                <w:rStyle w:val="ComputerCode"/>
              </w:rPr>
            </w:pPr>
            <w:r w:rsidRPr="00310706">
              <w:rPr>
                <w:rStyle w:val="ComputerCode"/>
              </w:rPr>
              <w:t xml:space="preserve">    std::wcout &lt;&lt; "int: " &lt;&lt; intAttribute &lt;&lt; std::endl;</w:t>
            </w:r>
          </w:p>
          <w:p w14:paraId="390FE82D" w14:textId="77777777" w:rsidR="00310706" w:rsidRPr="00310706" w:rsidRDefault="00310706" w:rsidP="00310706">
            <w:pPr>
              <w:rPr>
                <w:rStyle w:val="ComputerCode"/>
              </w:rPr>
            </w:pPr>
          </w:p>
          <w:p w14:paraId="324ADACB" w14:textId="77777777" w:rsidR="00310706" w:rsidRPr="00310706" w:rsidRDefault="00310706" w:rsidP="00310706">
            <w:pPr>
              <w:rPr>
                <w:rStyle w:val="ComputerCode"/>
              </w:rPr>
            </w:pPr>
            <w:r w:rsidRPr="00310706">
              <w:rPr>
                <w:rStyle w:val="ComputerCode"/>
              </w:rPr>
              <w:t xml:space="preserve">    unsigned int uintAttribute = 0;</w:t>
            </w:r>
          </w:p>
          <w:p w14:paraId="7CB86C6B" w14:textId="77777777" w:rsidR="00310706" w:rsidRPr="00310706" w:rsidRDefault="00310706" w:rsidP="00310706">
            <w:pPr>
              <w:rPr>
                <w:rStyle w:val="ComputerCode"/>
              </w:rPr>
            </w:pPr>
            <w:r w:rsidRPr="00310706">
              <w:rPr>
                <w:rStyle w:val="ComputerCode"/>
              </w:rPr>
              <w:t xml:space="preserve">    quux.GetUnsignedIntAttribute("uint", &amp;uintAttribute);</w:t>
            </w:r>
          </w:p>
          <w:p w14:paraId="4A243A6F" w14:textId="77777777" w:rsidR="00310706" w:rsidRPr="00310706" w:rsidRDefault="00310706" w:rsidP="00310706">
            <w:pPr>
              <w:rPr>
                <w:rStyle w:val="ComputerCode"/>
              </w:rPr>
            </w:pPr>
            <w:r w:rsidRPr="00310706">
              <w:rPr>
                <w:rStyle w:val="ComputerCode"/>
              </w:rPr>
              <w:t xml:space="preserve">    std::wcout &lt;&lt; "uint: " &lt;&lt; uintAttribute &lt;&lt; std::endl;</w:t>
            </w:r>
          </w:p>
          <w:p w14:paraId="6AE28E03" w14:textId="77777777" w:rsidR="00310706" w:rsidRPr="00310706" w:rsidRDefault="00310706" w:rsidP="00310706">
            <w:pPr>
              <w:rPr>
                <w:rStyle w:val="ComputerCode"/>
              </w:rPr>
            </w:pPr>
          </w:p>
          <w:p w14:paraId="106EF331" w14:textId="77777777" w:rsidR="00310706" w:rsidRPr="00310706" w:rsidRDefault="00310706" w:rsidP="00310706">
            <w:pPr>
              <w:rPr>
                <w:rStyle w:val="ComputerCode"/>
              </w:rPr>
            </w:pPr>
            <w:r w:rsidRPr="00310706">
              <w:rPr>
                <w:rStyle w:val="ComputerCode"/>
              </w:rPr>
              <w:t xml:space="preserve">    float fFloatAttribute = 0.0f;</w:t>
            </w:r>
          </w:p>
          <w:p w14:paraId="0B745A13" w14:textId="77777777" w:rsidR="00310706" w:rsidRPr="00310706" w:rsidRDefault="00310706" w:rsidP="00310706">
            <w:pPr>
              <w:rPr>
                <w:rStyle w:val="ComputerCode"/>
              </w:rPr>
            </w:pPr>
            <w:r w:rsidRPr="00310706">
              <w:rPr>
                <w:rStyle w:val="ComputerCode"/>
              </w:rPr>
              <w:t xml:space="preserve">    quux.GetFloatAttribute("float", &amp;fFloatAttribute);</w:t>
            </w:r>
          </w:p>
          <w:p w14:paraId="09B03205" w14:textId="77777777" w:rsidR="00310706" w:rsidRPr="00310706" w:rsidRDefault="00310706" w:rsidP="00310706">
            <w:pPr>
              <w:rPr>
                <w:rStyle w:val="ComputerCode"/>
              </w:rPr>
            </w:pPr>
            <w:r w:rsidRPr="00310706">
              <w:rPr>
                <w:rStyle w:val="ComputerCode"/>
              </w:rPr>
              <w:t xml:space="preserve">    std::wcout &lt;&lt; "float: " &lt;&lt; fFloatAttribute &lt;&lt; std::endl;</w:t>
            </w:r>
          </w:p>
          <w:p w14:paraId="477B9640" w14:textId="77777777" w:rsidR="00310706" w:rsidRPr="00310706" w:rsidRDefault="00310706" w:rsidP="00310706">
            <w:pPr>
              <w:rPr>
                <w:rStyle w:val="ComputerCode"/>
              </w:rPr>
            </w:pPr>
          </w:p>
          <w:p w14:paraId="6B3FE412" w14:textId="77777777" w:rsidR="00310706" w:rsidRPr="00310706" w:rsidRDefault="00310706" w:rsidP="00310706">
            <w:pPr>
              <w:rPr>
                <w:rStyle w:val="ComputerCode"/>
              </w:rPr>
            </w:pPr>
            <w:r w:rsidRPr="00310706">
              <w:rPr>
                <w:rStyle w:val="ComputerCode"/>
              </w:rPr>
              <w:t xml:space="preserve">    double fDoubleAttribute = 0.0;</w:t>
            </w:r>
          </w:p>
          <w:p w14:paraId="0D1D8A0B" w14:textId="77777777" w:rsidR="00310706" w:rsidRPr="00310706" w:rsidRDefault="00310706" w:rsidP="00310706">
            <w:pPr>
              <w:rPr>
                <w:rStyle w:val="ComputerCode"/>
              </w:rPr>
            </w:pPr>
            <w:r w:rsidRPr="00310706">
              <w:rPr>
                <w:rStyle w:val="ComputerCode"/>
              </w:rPr>
              <w:t xml:space="preserve">    quux.GetDoubleAttribute("double", &amp;fDoubleAttribute);</w:t>
            </w:r>
          </w:p>
          <w:p w14:paraId="41457315" w14:textId="77777777" w:rsidR="00310706" w:rsidRPr="00310706" w:rsidRDefault="00310706" w:rsidP="00310706">
            <w:pPr>
              <w:rPr>
                <w:rStyle w:val="ComputerCode"/>
              </w:rPr>
            </w:pPr>
            <w:r w:rsidRPr="00310706">
              <w:rPr>
                <w:rStyle w:val="ComputerCode"/>
              </w:rPr>
              <w:t xml:space="preserve">    std::wcout &lt;&lt; "double: " &lt;&lt; fDoubleAttribute &lt;&lt; std::endl;</w:t>
            </w:r>
          </w:p>
          <w:p w14:paraId="205CB11E" w14:textId="77777777" w:rsidR="00310706" w:rsidRPr="00310706" w:rsidRDefault="00310706" w:rsidP="00310706">
            <w:pPr>
              <w:rPr>
                <w:rStyle w:val="ComputerCode"/>
              </w:rPr>
            </w:pPr>
          </w:p>
          <w:p w14:paraId="1F038020" w14:textId="77777777" w:rsidR="00310706" w:rsidRPr="00310706" w:rsidRDefault="00310706" w:rsidP="00310706">
            <w:pPr>
              <w:rPr>
                <w:rStyle w:val="ComputerCode"/>
              </w:rPr>
            </w:pPr>
            <w:r w:rsidRPr="00310706">
              <w:rPr>
                <w:rStyle w:val="ComputerCode"/>
              </w:rPr>
              <w:t xml:space="preserve">    bool boolAttribute = false;</w:t>
            </w:r>
          </w:p>
          <w:p w14:paraId="64571640" w14:textId="77777777" w:rsidR="00310706" w:rsidRPr="00310706" w:rsidRDefault="00310706" w:rsidP="00310706">
            <w:pPr>
              <w:rPr>
                <w:rStyle w:val="ComputerCode"/>
              </w:rPr>
            </w:pPr>
            <w:r w:rsidRPr="00310706">
              <w:rPr>
                <w:rStyle w:val="ComputerCode"/>
              </w:rPr>
              <w:t xml:space="preserve">    quux.GetBoolAttribute("boolean", &amp;boolAttribute);</w:t>
            </w:r>
          </w:p>
          <w:p w14:paraId="7BFD9227" w14:textId="77777777" w:rsidR="00310706" w:rsidRPr="00310706" w:rsidRDefault="00310706" w:rsidP="00310706">
            <w:pPr>
              <w:rPr>
                <w:rStyle w:val="ComputerCode"/>
              </w:rPr>
            </w:pPr>
            <w:r w:rsidRPr="00310706">
              <w:rPr>
                <w:rStyle w:val="ComputerCode"/>
              </w:rPr>
              <w:t xml:space="preserve">    std::wcout &lt;&lt; "bool: " &lt;&lt; boolAttribute &lt;&lt; std::endl;</w:t>
            </w:r>
          </w:p>
          <w:p w14:paraId="49DCDA81" w14:textId="77777777" w:rsidR="00310706" w:rsidRPr="00310706" w:rsidRDefault="00310706" w:rsidP="00310706">
            <w:pPr>
              <w:rPr>
                <w:rStyle w:val="ComputerCode"/>
              </w:rPr>
            </w:pPr>
          </w:p>
          <w:p w14:paraId="38B755EA" w14:textId="77777777" w:rsidR="00310706" w:rsidRPr="00310706" w:rsidRDefault="00310706" w:rsidP="00310706">
            <w:pPr>
              <w:rPr>
                <w:rStyle w:val="ComputerCode"/>
              </w:rPr>
            </w:pPr>
            <w:r w:rsidRPr="00310706">
              <w:rPr>
                <w:rStyle w:val="ComputerCode"/>
              </w:rPr>
              <w:t xml:space="preserve">    xmlFile.CloseFile();</w:t>
            </w:r>
          </w:p>
          <w:p w14:paraId="6C67BDAF" w14:textId="77777777" w:rsidR="00310706" w:rsidRPr="00310706" w:rsidRDefault="00310706" w:rsidP="00310706">
            <w:pPr>
              <w:rPr>
                <w:rStyle w:val="ComputerCode"/>
              </w:rPr>
            </w:pPr>
          </w:p>
          <w:p w14:paraId="62E4CDF2" w14:textId="77777777" w:rsidR="00310706" w:rsidRPr="00310706" w:rsidRDefault="00310706" w:rsidP="00310706">
            <w:pPr>
              <w:rPr>
                <w:rStyle w:val="ComputerCode"/>
              </w:rPr>
            </w:pPr>
            <w:r w:rsidRPr="00310706">
              <w:rPr>
                <w:rStyle w:val="ComputerCode"/>
              </w:rPr>
              <w:t xml:space="preserve">    return 0;</w:t>
            </w:r>
          </w:p>
          <w:p w14:paraId="7F53B4C7" w14:textId="7EBDA1FD" w:rsidR="00310706" w:rsidRDefault="00310706" w:rsidP="00310706">
            <w:r w:rsidRPr="00310706">
              <w:rPr>
                <w:rStyle w:val="ComputerCode"/>
              </w:rPr>
              <w:t>}</w:t>
            </w:r>
          </w:p>
        </w:tc>
      </w:tr>
    </w:tbl>
    <w:p w14:paraId="18C2AABC" w14:textId="77777777" w:rsidR="00310706" w:rsidRDefault="00310706" w:rsidP="00775EFB"/>
    <w:p w14:paraId="113E47D8" w14:textId="77777777" w:rsidR="00310706" w:rsidRDefault="00310706" w:rsidP="00775EFB"/>
    <w:tbl>
      <w:tblPr>
        <w:tblStyle w:val="TableGrid"/>
        <w:tblW w:w="0" w:type="auto"/>
        <w:tblLook w:val="04A0" w:firstRow="1" w:lastRow="0" w:firstColumn="1" w:lastColumn="0" w:noHBand="0" w:noVBand="1"/>
      </w:tblPr>
      <w:tblGrid>
        <w:gridCol w:w="8494"/>
      </w:tblGrid>
      <w:tr w:rsidR="0056780E" w14:paraId="351F5D34" w14:textId="77777777" w:rsidTr="0056780E">
        <w:tc>
          <w:tcPr>
            <w:tcW w:w="8494" w:type="dxa"/>
          </w:tcPr>
          <w:p w14:paraId="3A082498" w14:textId="1F9F45A1" w:rsidR="0056780E" w:rsidRPr="0056780E" w:rsidRDefault="0056780E" w:rsidP="0056780E">
            <w:pPr>
              <w:rPr>
                <w:rStyle w:val="ComputerCode"/>
              </w:rPr>
            </w:pPr>
            <w:r w:rsidRPr="0056780E">
              <w:rPr>
                <w:rStyle w:val="ComputerCode"/>
              </w:rPr>
              <w:t>#include &lt;Utilities/Debug/Logger.h&gt;</w:t>
            </w:r>
          </w:p>
          <w:p w14:paraId="6570A8EB" w14:textId="77777777" w:rsidR="0056780E" w:rsidRPr="0056780E" w:rsidRDefault="0056780E" w:rsidP="0056780E">
            <w:pPr>
              <w:rPr>
                <w:rStyle w:val="ComputerCode"/>
              </w:rPr>
            </w:pPr>
            <w:r w:rsidRPr="0056780E">
              <w:rPr>
                <w:rStyle w:val="ComputerCode"/>
              </w:rPr>
              <w:t>#include &lt;Utilities/File/ZipFile.h&gt;</w:t>
            </w:r>
          </w:p>
          <w:p w14:paraId="2E0D2713" w14:textId="77777777" w:rsidR="0056780E" w:rsidRPr="0056780E" w:rsidRDefault="0056780E" w:rsidP="0056780E">
            <w:pPr>
              <w:rPr>
                <w:rStyle w:val="ComputerCode"/>
              </w:rPr>
            </w:pPr>
          </w:p>
          <w:p w14:paraId="49A0C65D" w14:textId="77777777" w:rsidR="0056780E" w:rsidRPr="0056780E" w:rsidRDefault="0056780E" w:rsidP="0056780E">
            <w:pPr>
              <w:rPr>
                <w:rStyle w:val="ComputerCode"/>
              </w:rPr>
            </w:pPr>
            <w:r w:rsidRPr="0056780E">
              <w:rPr>
                <w:rStyle w:val="ComputerCode"/>
              </w:rPr>
              <w:t>#include &lt;iostream&gt;</w:t>
            </w:r>
          </w:p>
          <w:p w14:paraId="37E6BC0C" w14:textId="77777777" w:rsidR="0056780E" w:rsidRPr="0056780E" w:rsidRDefault="0056780E" w:rsidP="0056780E">
            <w:pPr>
              <w:rPr>
                <w:rStyle w:val="ComputerCode"/>
              </w:rPr>
            </w:pPr>
          </w:p>
          <w:p w14:paraId="29C8DF2B" w14:textId="77777777" w:rsidR="0056780E" w:rsidRPr="0056780E" w:rsidRDefault="0056780E" w:rsidP="0056780E">
            <w:pPr>
              <w:rPr>
                <w:rStyle w:val="ComputerCode"/>
              </w:rPr>
            </w:pPr>
            <w:r w:rsidRPr="0056780E">
              <w:rPr>
                <w:rStyle w:val="ComputerCode"/>
              </w:rPr>
              <w:t>int main()</w:t>
            </w:r>
          </w:p>
          <w:p w14:paraId="1A26410D" w14:textId="77777777" w:rsidR="0056780E" w:rsidRPr="0056780E" w:rsidRDefault="0056780E" w:rsidP="0056780E">
            <w:pPr>
              <w:rPr>
                <w:rStyle w:val="ComputerCode"/>
              </w:rPr>
            </w:pPr>
            <w:r w:rsidRPr="0056780E">
              <w:rPr>
                <w:rStyle w:val="ComputerCode"/>
              </w:rPr>
              <w:t>{</w:t>
            </w:r>
          </w:p>
          <w:p w14:paraId="489A4DB0" w14:textId="77777777" w:rsidR="0056780E" w:rsidRPr="0056780E" w:rsidRDefault="0056780E" w:rsidP="0056780E">
            <w:pPr>
              <w:rPr>
                <w:rStyle w:val="ComputerCode"/>
              </w:rPr>
            </w:pPr>
            <w:r w:rsidRPr="0056780E">
              <w:rPr>
                <w:rStyle w:val="ComputerCode"/>
              </w:rPr>
              <w:t xml:space="preserve">    uge::ZipFile zipFile;</w:t>
            </w:r>
          </w:p>
          <w:p w14:paraId="62A33B17" w14:textId="77777777" w:rsidR="0056780E" w:rsidRPr="0056780E" w:rsidRDefault="0056780E" w:rsidP="0056780E">
            <w:pPr>
              <w:rPr>
                <w:rStyle w:val="ComputerCode"/>
              </w:rPr>
            </w:pPr>
          </w:p>
          <w:p w14:paraId="2B1EDF9C" w14:textId="77777777" w:rsidR="0056780E" w:rsidRPr="0056780E" w:rsidRDefault="0056780E" w:rsidP="0056780E">
            <w:pPr>
              <w:rPr>
                <w:rStyle w:val="ComputerCode"/>
              </w:rPr>
            </w:pPr>
            <w:r w:rsidRPr="0056780E">
              <w:rPr>
                <w:rStyle w:val="ComputerCode"/>
              </w:rPr>
              <w:t xml:space="preserve">    std::string fileName("ZipFile.zip");</w:t>
            </w:r>
          </w:p>
          <w:p w14:paraId="5A753FFB" w14:textId="77777777" w:rsidR="0056780E" w:rsidRPr="0056780E" w:rsidRDefault="0056780E" w:rsidP="0056780E">
            <w:pPr>
              <w:rPr>
                <w:rStyle w:val="ComputerCode"/>
              </w:rPr>
            </w:pPr>
            <w:r w:rsidRPr="0056780E">
              <w:rPr>
                <w:rStyle w:val="ComputerCode"/>
              </w:rPr>
              <w:t xml:space="preserve">    if (!zipFile.Init(fileName))</w:t>
            </w:r>
          </w:p>
          <w:p w14:paraId="5F2477FE" w14:textId="77777777" w:rsidR="0056780E" w:rsidRPr="0056780E" w:rsidRDefault="0056780E" w:rsidP="0056780E">
            <w:pPr>
              <w:rPr>
                <w:rStyle w:val="ComputerCode"/>
              </w:rPr>
            </w:pPr>
            <w:r w:rsidRPr="0056780E">
              <w:rPr>
                <w:rStyle w:val="ComputerCode"/>
              </w:rPr>
              <w:t xml:space="preserve">    {</w:t>
            </w:r>
          </w:p>
          <w:p w14:paraId="151C3620" w14:textId="77777777" w:rsidR="0056780E" w:rsidRPr="0056780E" w:rsidRDefault="0056780E" w:rsidP="0056780E">
            <w:pPr>
              <w:rPr>
                <w:rStyle w:val="ComputerCode"/>
              </w:rPr>
            </w:pPr>
            <w:r w:rsidRPr="0056780E">
              <w:rPr>
                <w:rStyle w:val="ComputerCode"/>
              </w:rPr>
              <w:t xml:space="preserve">        std::cerr &lt;&lt; "Error loading the zip file." &lt;&lt; std::endl;</w:t>
            </w:r>
          </w:p>
          <w:p w14:paraId="76551DD9" w14:textId="77777777" w:rsidR="0056780E" w:rsidRPr="0056780E" w:rsidRDefault="0056780E" w:rsidP="0056780E">
            <w:pPr>
              <w:rPr>
                <w:rStyle w:val="ComputerCode"/>
              </w:rPr>
            </w:pPr>
          </w:p>
          <w:p w14:paraId="3A66FED3" w14:textId="77777777" w:rsidR="0056780E" w:rsidRPr="0056780E" w:rsidRDefault="0056780E" w:rsidP="0056780E">
            <w:pPr>
              <w:rPr>
                <w:rStyle w:val="ComputerCode"/>
              </w:rPr>
            </w:pPr>
            <w:r w:rsidRPr="0056780E">
              <w:rPr>
                <w:rStyle w:val="ComputerCode"/>
              </w:rPr>
              <w:t xml:space="preserve">        return -1;</w:t>
            </w:r>
          </w:p>
          <w:p w14:paraId="1C4ABB32" w14:textId="77777777" w:rsidR="0056780E" w:rsidRPr="0056780E" w:rsidRDefault="0056780E" w:rsidP="0056780E">
            <w:pPr>
              <w:rPr>
                <w:rStyle w:val="ComputerCode"/>
              </w:rPr>
            </w:pPr>
            <w:r w:rsidRPr="0056780E">
              <w:rPr>
                <w:rStyle w:val="ComputerCode"/>
              </w:rPr>
              <w:t xml:space="preserve">    }</w:t>
            </w:r>
          </w:p>
          <w:p w14:paraId="79FC3F22" w14:textId="77777777" w:rsidR="0056780E" w:rsidRPr="0056780E" w:rsidRDefault="0056780E" w:rsidP="0056780E">
            <w:pPr>
              <w:rPr>
                <w:rStyle w:val="ComputerCode"/>
              </w:rPr>
            </w:pPr>
          </w:p>
          <w:p w14:paraId="5D0EF09D" w14:textId="77777777" w:rsidR="0056780E" w:rsidRPr="0056780E" w:rsidRDefault="0056780E" w:rsidP="0056780E">
            <w:pPr>
              <w:rPr>
                <w:rStyle w:val="ComputerCode"/>
              </w:rPr>
            </w:pPr>
            <w:r w:rsidRPr="0056780E">
              <w:rPr>
                <w:rStyle w:val="ComputerCode"/>
              </w:rPr>
              <w:t xml:space="preserve">    std::vector&lt;std::string&gt; allFiles(zipFile.GetAllFileNames());</w:t>
            </w:r>
          </w:p>
          <w:p w14:paraId="21319B37" w14:textId="77777777" w:rsidR="0056780E" w:rsidRPr="0056780E" w:rsidRDefault="0056780E" w:rsidP="0056780E">
            <w:pPr>
              <w:rPr>
                <w:rStyle w:val="ComputerCode"/>
              </w:rPr>
            </w:pPr>
            <w:r w:rsidRPr="0056780E">
              <w:rPr>
                <w:rStyle w:val="ComputerCode"/>
              </w:rPr>
              <w:t xml:space="preserve">    std::cout &lt;&lt; "Files in " &lt;&lt; fileName &lt;&lt; ":";</w:t>
            </w:r>
          </w:p>
          <w:p w14:paraId="071C6134" w14:textId="77777777" w:rsidR="0056780E" w:rsidRPr="0056780E" w:rsidRDefault="0056780E" w:rsidP="0056780E">
            <w:pPr>
              <w:rPr>
                <w:rStyle w:val="ComputerCode"/>
              </w:rPr>
            </w:pPr>
            <w:r w:rsidRPr="0056780E">
              <w:rPr>
                <w:rStyle w:val="ComputerCode"/>
              </w:rPr>
              <w:t xml:space="preserve">    for (const std::string&amp; filename : allFiles)</w:t>
            </w:r>
          </w:p>
          <w:p w14:paraId="66C9C1A9" w14:textId="77777777" w:rsidR="0056780E" w:rsidRPr="0056780E" w:rsidRDefault="0056780E" w:rsidP="0056780E">
            <w:pPr>
              <w:rPr>
                <w:rStyle w:val="ComputerCode"/>
              </w:rPr>
            </w:pPr>
            <w:r w:rsidRPr="0056780E">
              <w:rPr>
                <w:rStyle w:val="ComputerCode"/>
              </w:rPr>
              <w:t xml:space="preserve">    {</w:t>
            </w:r>
          </w:p>
          <w:p w14:paraId="65174BF4" w14:textId="77777777" w:rsidR="0056780E" w:rsidRPr="0056780E" w:rsidRDefault="0056780E" w:rsidP="0056780E">
            <w:pPr>
              <w:rPr>
                <w:rStyle w:val="ComputerCode"/>
              </w:rPr>
            </w:pPr>
            <w:r w:rsidRPr="0056780E">
              <w:rPr>
                <w:rStyle w:val="ComputerCode"/>
              </w:rPr>
              <w:t xml:space="preserve">        std::cout &lt;&lt; " " &lt;&lt; filename;</w:t>
            </w:r>
          </w:p>
          <w:p w14:paraId="49C9CE7E" w14:textId="77777777" w:rsidR="0056780E" w:rsidRPr="0056780E" w:rsidRDefault="0056780E" w:rsidP="0056780E">
            <w:pPr>
              <w:rPr>
                <w:rStyle w:val="ComputerCode"/>
              </w:rPr>
            </w:pPr>
            <w:r w:rsidRPr="0056780E">
              <w:rPr>
                <w:rStyle w:val="ComputerCode"/>
              </w:rPr>
              <w:t xml:space="preserve">    }</w:t>
            </w:r>
          </w:p>
          <w:p w14:paraId="5E03A578" w14:textId="77777777" w:rsidR="0056780E" w:rsidRPr="0056780E" w:rsidRDefault="0056780E" w:rsidP="0056780E">
            <w:pPr>
              <w:rPr>
                <w:rStyle w:val="ComputerCode"/>
              </w:rPr>
            </w:pPr>
            <w:r w:rsidRPr="0056780E">
              <w:rPr>
                <w:rStyle w:val="ComputerCode"/>
              </w:rPr>
              <w:t xml:space="preserve">    std::cout &lt;&lt; std::endl;</w:t>
            </w:r>
          </w:p>
          <w:p w14:paraId="4CEFC36F" w14:textId="77777777" w:rsidR="0056780E" w:rsidRPr="0056780E" w:rsidRDefault="0056780E" w:rsidP="0056780E">
            <w:pPr>
              <w:rPr>
                <w:rStyle w:val="ComputerCode"/>
              </w:rPr>
            </w:pPr>
          </w:p>
          <w:p w14:paraId="2529672C" w14:textId="77777777" w:rsidR="0056780E" w:rsidRPr="0056780E" w:rsidRDefault="0056780E" w:rsidP="0056780E">
            <w:pPr>
              <w:rPr>
                <w:rStyle w:val="ComputerCode"/>
              </w:rPr>
            </w:pPr>
            <w:r w:rsidRPr="0056780E">
              <w:rPr>
                <w:rStyle w:val="ComputerCode"/>
              </w:rPr>
              <w:t xml:space="preserve">    int totalFiles = allFiles.size();</w:t>
            </w:r>
          </w:p>
          <w:p w14:paraId="0EA65F36" w14:textId="77777777" w:rsidR="006E6770" w:rsidRDefault="006E6770" w:rsidP="0056780E">
            <w:pPr>
              <w:rPr>
                <w:rStyle w:val="ComputerCode"/>
              </w:rPr>
            </w:pPr>
            <w:r>
              <w:rPr>
                <w:rStyle w:val="ComputerCode"/>
              </w:rPr>
              <w:t xml:space="preserve">    for (int filePosition = 0;</w:t>
            </w:r>
          </w:p>
          <w:p w14:paraId="4067C166" w14:textId="3C3EEF01" w:rsidR="0056780E" w:rsidRPr="0056780E" w:rsidRDefault="006E6770" w:rsidP="0056780E">
            <w:pPr>
              <w:rPr>
                <w:rStyle w:val="ComputerCode"/>
              </w:rPr>
            </w:pPr>
            <w:r>
              <w:rPr>
                <w:rStyle w:val="ComputerCode"/>
              </w:rPr>
              <w:t xml:space="preserve">         </w:t>
            </w:r>
            <w:r w:rsidR="0056780E" w:rsidRPr="0056780E">
              <w:rPr>
                <w:rStyle w:val="ComputerCode"/>
              </w:rPr>
              <w:t>filePosition &lt; totalFiles; ++filePosition)</w:t>
            </w:r>
          </w:p>
          <w:p w14:paraId="67734BA8" w14:textId="77777777" w:rsidR="0056780E" w:rsidRPr="0056780E" w:rsidRDefault="0056780E" w:rsidP="0056780E">
            <w:pPr>
              <w:rPr>
                <w:rStyle w:val="ComputerCode"/>
              </w:rPr>
            </w:pPr>
            <w:r w:rsidRPr="0056780E">
              <w:rPr>
                <w:rStyle w:val="ComputerCode"/>
              </w:rPr>
              <w:t xml:space="preserve">    {</w:t>
            </w:r>
          </w:p>
          <w:p w14:paraId="4D2A518F" w14:textId="77777777" w:rsidR="0056780E" w:rsidRPr="0056780E" w:rsidRDefault="0056780E" w:rsidP="0056780E">
            <w:pPr>
              <w:rPr>
                <w:rStyle w:val="ComputerCode"/>
              </w:rPr>
            </w:pPr>
            <w:r w:rsidRPr="0056780E">
              <w:rPr>
                <w:rStyle w:val="ComputerCode"/>
              </w:rPr>
              <w:t xml:space="preserve">        const std::string&amp; filename = allFiles[filePosition];</w:t>
            </w:r>
          </w:p>
          <w:p w14:paraId="6B87B982" w14:textId="77777777" w:rsidR="0056780E" w:rsidRPr="0056780E" w:rsidRDefault="0056780E" w:rsidP="0056780E">
            <w:pPr>
              <w:rPr>
                <w:rStyle w:val="ComputerCode"/>
              </w:rPr>
            </w:pPr>
            <w:r w:rsidRPr="0056780E">
              <w:rPr>
                <w:rStyle w:val="ComputerCode"/>
              </w:rPr>
              <w:t xml:space="preserve">        std::cout &lt;&lt; " " &lt;&lt; filename &lt;&lt; std::endl;</w:t>
            </w:r>
          </w:p>
          <w:p w14:paraId="50E492E8" w14:textId="77777777" w:rsidR="0056780E" w:rsidRPr="0056780E" w:rsidRDefault="0056780E" w:rsidP="0056780E">
            <w:pPr>
              <w:rPr>
                <w:rStyle w:val="ComputerCode"/>
              </w:rPr>
            </w:pPr>
          </w:p>
          <w:p w14:paraId="6BE4B0A9" w14:textId="77777777" w:rsidR="0056780E" w:rsidRPr="0056780E" w:rsidRDefault="0056780E" w:rsidP="0056780E">
            <w:pPr>
              <w:rPr>
                <w:rStyle w:val="ComputerCode"/>
              </w:rPr>
            </w:pPr>
            <w:r w:rsidRPr="0056780E">
              <w:rPr>
                <w:rStyle w:val="ComputerCode"/>
              </w:rPr>
              <w:t xml:space="preserve">        const int fileLength = zipFile.GetFileLength(filePosition);</w:t>
            </w:r>
          </w:p>
          <w:p w14:paraId="3F5A3031" w14:textId="77777777" w:rsidR="0056780E" w:rsidRPr="0056780E" w:rsidRDefault="0056780E" w:rsidP="0056780E">
            <w:pPr>
              <w:rPr>
                <w:rStyle w:val="ComputerCode"/>
              </w:rPr>
            </w:pPr>
            <w:r w:rsidRPr="0056780E">
              <w:rPr>
                <w:rStyle w:val="ComputerCode"/>
              </w:rPr>
              <w:t xml:space="preserve">        if (fileLength &gt; 0)</w:t>
            </w:r>
          </w:p>
          <w:p w14:paraId="01F797C1" w14:textId="77777777" w:rsidR="0056780E" w:rsidRPr="0056780E" w:rsidRDefault="0056780E" w:rsidP="0056780E">
            <w:pPr>
              <w:rPr>
                <w:rStyle w:val="ComputerCode"/>
              </w:rPr>
            </w:pPr>
            <w:r w:rsidRPr="0056780E">
              <w:rPr>
                <w:rStyle w:val="ComputerCode"/>
              </w:rPr>
              <w:t xml:space="preserve">        {</w:t>
            </w:r>
          </w:p>
          <w:p w14:paraId="12857353" w14:textId="77777777" w:rsidR="0056780E" w:rsidRPr="0056780E" w:rsidRDefault="0056780E" w:rsidP="0056780E">
            <w:pPr>
              <w:rPr>
                <w:rStyle w:val="ComputerCode"/>
              </w:rPr>
            </w:pPr>
            <w:r w:rsidRPr="0056780E">
              <w:rPr>
                <w:rStyle w:val="ComputerCode"/>
              </w:rPr>
              <w:t xml:space="preserve">            // Assuming it is a text file (ASCII).</w:t>
            </w:r>
          </w:p>
          <w:p w14:paraId="24A5F114" w14:textId="77777777" w:rsidR="0056780E" w:rsidRPr="0056780E" w:rsidRDefault="0056780E" w:rsidP="0056780E">
            <w:pPr>
              <w:rPr>
                <w:rStyle w:val="ComputerCode"/>
              </w:rPr>
            </w:pPr>
            <w:r w:rsidRPr="0056780E">
              <w:rPr>
                <w:rStyle w:val="ComputerCode"/>
              </w:rPr>
              <w:t xml:space="preserve">            char* pBuffer = new char[fileLength + 1]; // +1: '\0'</w:t>
            </w:r>
          </w:p>
          <w:p w14:paraId="0D1E400B" w14:textId="77777777" w:rsidR="0056780E" w:rsidRPr="0056780E" w:rsidRDefault="0056780E" w:rsidP="0056780E">
            <w:pPr>
              <w:rPr>
                <w:rStyle w:val="ComputerCode"/>
              </w:rPr>
            </w:pPr>
            <w:r w:rsidRPr="0056780E">
              <w:rPr>
                <w:rStyle w:val="ComputerCode"/>
              </w:rPr>
              <w:t xml:space="preserve">            if (zipFile.ReadFile(filePosition, pBuffer))</w:t>
            </w:r>
          </w:p>
          <w:p w14:paraId="5C8BAD2D" w14:textId="77777777" w:rsidR="0056780E" w:rsidRPr="0056780E" w:rsidRDefault="0056780E" w:rsidP="0056780E">
            <w:pPr>
              <w:rPr>
                <w:rStyle w:val="ComputerCode"/>
              </w:rPr>
            </w:pPr>
            <w:r w:rsidRPr="0056780E">
              <w:rPr>
                <w:rStyle w:val="ComputerCode"/>
              </w:rPr>
              <w:t xml:space="preserve">            {</w:t>
            </w:r>
          </w:p>
          <w:p w14:paraId="757F869D" w14:textId="77777777" w:rsidR="0056780E" w:rsidRPr="0056780E" w:rsidRDefault="0056780E" w:rsidP="0056780E">
            <w:pPr>
              <w:rPr>
                <w:rStyle w:val="ComputerCode"/>
              </w:rPr>
            </w:pPr>
            <w:r w:rsidRPr="0056780E">
              <w:rPr>
                <w:rStyle w:val="ComputerCode"/>
              </w:rPr>
              <w:t xml:space="preserve">                pBuffer[fileLength] = '\0';</w:t>
            </w:r>
          </w:p>
          <w:p w14:paraId="385C2B1F" w14:textId="77777777" w:rsidR="0056780E" w:rsidRPr="0056780E" w:rsidRDefault="0056780E" w:rsidP="0056780E">
            <w:pPr>
              <w:rPr>
                <w:rStyle w:val="ComputerCode"/>
              </w:rPr>
            </w:pPr>
            <w:r w:rsidRPr="0056780E">
              <w:rPr>
                <w:rStyle w:val="ComputerCode"/>
              </w:rPr>
              <w:t xml:space="preserve">                std::cout &lt;&lt; pBuffer;</w:t>
            </w:r>
          </w:p>
          <w:p w14:paraId="42EF284B" w14:textId="77777777" w:rsidR="0056780E" w:rsidRPr="0056780E" w:rsidRDefault="0056780E" w:rsidP="0056780E">
            <w:pPr>
              <w:rPr>
                <w:rStyle w:val="ComputerCode"/>
              </w:rPr>
            </w:pPr>
            <w:r w:rsidRPr="0056780E">
              <w:rPr>
                <w:rStyle w:val="ComputerCode"/>
              </w:rPr>
              <w:t xml:space="preserve">            }</w:t>
            </w:r>
          </w:p>
          <w:p w14:paraId="6BE98B87" w14:textId="77777777" w:rsidR="0056780E" w:rsidRPr="0056780E" w:rsidRDefault="0056780E" w:rsidP="0056780E">
            <w:pPr>
              <w:rPr>
                <w:rStyle w:val="ComputerCode"/>
              </w:rPr>
            </w:pPr>
          </w:p>
          <w:p w14:paraId="799AA26A" w14:textId="77777777" w:rsidR="0056780E" w:rsidRPr="0056780E" w:rsidRDefault="0056780E" w:rsidP="0056780E">
            <w:pPr>
              <w:rPr>
                <w:rStyle w:val="ComputerCode"/>
              </w:rPr>
            </w:pPr>
            <w:r w:rsidRPr="0056780E">
              <w:rPr>
                <w:rStyle w:val="ComputerCode"/>
              </w:rPr>
              <w:t xml:space="preserve">            SAFE_DELETE_ARRAY(pBuffer);</w:t>
            </w:r>
          </w:p>
          <w:p w14:paraId="3C55BDC2" w14:textId="77777777" w:rsidR="0056780E" w:rsidRPr="0056780E" w:rsidRDefault="0056780E" w:rsidP="0056780E">
            <w:pPr>
              <w:rPr>
                <w:rStyle w:val="ComputerCode"/>
              </w:rPr>
            </w:pPr>
            <w:r w:rsidRPr="0056780E">
              <w:rPr>
                <w:rStyle w:val="ComputerCode"/>
              </w:rPr>
              <w:t xml:space="preserve">        }</w:t>
            </w:r>
          </w:p>
          <w:p w14:paraId="405DA20E" w14:textId="77777777" w:rsidR="0056780E" w:rsidRPr="0056780E" w:rsidRDefault="0056780E" w:rsidP="0056780E">
            <w:pPr>
              <w:rPr>
                <w:rStyle w:val="ComputerCode"/>
              </w:rPr>
            </w:pPr>
            <w:r w:rsidRPr="0056780E">
              <w:rPr>
                <w:rStyle w:val="ComputerCode"/>
              </w:rPr>
              <w:t xml:space="preserve">        else</w:t>
            </w:r>
          </w:p>
          <w:p w14:paraId="631EC01C" w14:textId="77777777" w:rsidR="0056780E" w:rsidRPr="0056780E" w:rsidRDefault="0056780E" w:rsidP="0056780E">
            <w:pPr>
              <w:rPr>
                <w:rStyle w:val="ComputerCode"/>
              </w:rPr>
            </w:pPr>
            <w:r w:rsidRPr="0056780E">
              <w:rPr>
                <w:rStyle w:val="ComputerCode"/>
              </w:rPr>
              <w:t xml:space="preserve">        {</w:t>
            </w:r>
          </w:p>
          <w:p w14:paraId="2DBCE7E3" w14:textId="77777777" w:rsidR="0056780E" w:rsidRPr="0056780E" w:rsidRDefault="0056780E" w:rsidP="0056780E">
            <w:pPr>
              <w:rPr>
                <w:rStyle w:val="ComputerCode"/>
              </w:rPr>
            </w:pPr>
            <w:r w:rsidRPr="0056780E">
              <w:rPr>
                <w:rStyle w:val="ComputerCode"/>
              </w:rPr>
              <w:t xml:space="preserve">            std::cout &lt;&lt; "Directory or blank file.";</w:t>
            </w:r>
          </w:p>
          <w:p w14:paraId="4318B0A7" w14:textId="77777777" w:rsidR="0056780E" w:rsidRPr="0056780E" w:rsidRDefault="0056780E" w:rsidP="0056780E">
            <w:pPr>
              <w:rPr>
                <w:rStyle w:val="ComputerCode"/>
              </w:rPr>
            </w:pPr>
            <w:r w:rsidRPr="0056780E">
              <w:rPr>
                <w:rStyle w:val="ComputerCode"/>
              </w:rPr>
              <w:t xml:space="preserve">        }</w:t>
            </w:r>
          </w:p>
          <w:p w14:paraId="253DD18F" w14:textId="77777777" w:rsidR="0056780E" w:rsidRPr="0056780E" w:rsidRDefault="0056780E" w:rsidP="0056780E">
            <w:pPr>
              <w:rPr>
                <w:rStyle w:val="ComputerCode"/>
              </w:rPr>
            </w:pPr>
          </w:p>
          <w:p w14:paraId="4F9D1B16" w14:textId="77777777" w:rsidR="0056780E" w:rsidRPr="0056780E" w:rsidRDefault="0056780E" w:rsidP="0056780E">
            <w:pPr>
              <w:rPr>
                <w:rStyle w:val="ComputerCode"/>
              </w:rPr>
            </w:pPr>
            <w:r w:rsidRPr="0056780E">
              <w:rPr>
                <w:rStyle w:val="ComputerCode"/>
              </w:rPr>
              <w:lastRenderedPageBreak/>
              <w:t xml:space="preserve">        std::cout &lt;&lt; std::endl;</w:t>
            </w:r>
          </w:p>
          <w:p w14:paraId="5925076A" w14:textId="77777777" w:rsidR="0056780E" w:rsidRPr="0056780E" w:rsidRDefault="0056780E" w:rsidP="0056780E">
            <w:pPr>
              <w:rPr>
                <w:rStyle w:val="ComputerCode"/>
              </w:rPr>
            </w:pPr>
            <w:r w:rsidRPr="0056780E">
              <w:rPr>
                <w:rStyle w:val="ComputerCode"/>
              </w:rPr>
              <w:t xml:space="preserve">    }</w:t>
            </w:r>
          </w:p>
          <w:p w14:paraId="7C9A40F9" w14:textId="77777777" w:rsidR="0056780E" w:rsidRPr="0056780E" w:rsidRDefault="0056780E" w:rsidP="0056780E">
            <w:pPr>
              <w:rPr>
                <w:rStyle w:val="ComputerCode"/>
              </w:rPr>
            </w:pPr>
          </w:p>
          <w:p w14:paraId="44BB9DFF" w14:textId="77777777" w:rsidR="0056780E" w:rsidRPr="0056780E" w:rsidRDefault="0056780E" w:rsidP="0056780E">
            <w:pPr>
              <w:rPr>
                <w:rStyle w:val="ComputerCode"/>
              </w:rPr>
            </w:pPr>
            <w:r w:rsidRPr="0056780E">
              <w:rPr>
                <w:rStyle w:val="ComputerCode"/>
              </w:rPr>
              <w:t xml:space="preserve">    zipFile.Destroy();</w:t>
            </w:r>
          </w:p>
          <w:p w14:paraId="6CA91E1E" w14:textId="77777777" w:rsidR="0056780E" w:rsidRPr="0056780E" w:rsidRDefault="0056780E" w:rsidP="0056780E">
            <w:pPr>
              <w:rPr>
                <w:rStyle w:val="ComputerCode"/>
              </w:rPr>
            </w:pPr>
          </w:p>
          <w:p w14:paraId="2EF566FA" w14:textId="77777777" w:rsidR="0056780E" w:rsidRPr="0056780E" w:rsidRDefault="0056780E" w:rsidP="0056780E">
            <w:pPr>
              <w:rPr>
                <w:rStyle w:val="ComputerCode"/>
              </w:rPr>
            </w:pPr>
            <w:r w:rsidRPr="0056780E">
              <w:rPr>
                <w:rStyle w:val="ComputerCode"/>
              </w:rPr>
              <w:t xml:space="preserve">    return 0;</w:t>
            </w:r>
          </w:p>
          <w:p w14:paraId="7E05872A" w14:textId="177C44E3" w:rsidR="0056780E" w:rsidRDefault="0056780E" w:rsidP="0056780E">
            <w:r w:rsidRPr="0056780E">
              <w:rPr>
                <w:rStyle w:val="ComputerCode"/>
              </w:rPr>
              <w:t>}</w:t>
            </w:r>
          </w:p>
        </w:tc>
      </w:tr>
    </w:tbl>
    <w:p w14:paraId="25672003" w14:textId="77777777" w:rsidR="0056780E" w:rsidRDefault="0056780E" w:rsidP="00775EFB"/>
    <w:p w14:paraId="0043E78A" w14:textId="77777777" w:rsidR="0056780E" w:rsidRDefault="0056780E" w:rsidP="00775EFB"/>
    <w:p w14:paraId="24D837EE" w14:textId="6CA2D9A0" w:rsidR="00775EFB" w:rsidRDefault="00775EFB" w:rsidP="00775EFB">
      <w:pPr>
        <w:pStyle w:val="Heading2"/>
      </w:pPr>
      <w:bookmarkStart w:id="296" w:name="_Toc382771669"/>
      <w:r>
        <w:t>Macros</w:t>
      </w:r>
      <w:bookmarkEnd w:id="296"/>
    </w:p>
    <w:p w14:paraId="15E66A79" w14:textId="77777777" w:rsidR="00775EFB" w:rsidRDefault="00775EFB" w:rsidP="00775EFB"/>
    <w:p w14:paraId="438F6299" w14:textId="22261CCE" w:rsidR="00775EFB" w:rsidRDefault="00775EFB" w:rsidP="00775EFB">
      <w:pPr>
        <w:pStyle w:val="Heading2"/>
      </w:pPr>
      <w:bookmarkStart w:id="297" w:name="_Toc382771670"/>
      <w:r>
        <w:t>Math</w:t>
      </w:r>
      <w:bookmarkEnd w:id="297"/>
    </w:p>
    <w:p w14:paraId="6EC65BB9" w14:textId="77777777" w:rsidR="00775EFB" w:rsidRDefault="00775EFB" w:rsidP="00775EFB"/>
    <w:p w14:paraId="4AB9C7BC" w14:textId="6A3459D2" w:rsidR="00775EFB" w:rsidRDefault="00775EFB" w:rsidP="00775EFB">
      <w:pPr>
        <w:pStyle w:val="Heading2"/>
      </w:pPr>
      <w:bookmarkStart w:id="298" w:name="_Toc382771671"/>
      <w:r>
        <w:t>String</w:t>
      </w:r>
      <w:bookmarkEnd w:id="298"/>
    </w:p>
    <w:p w14:paraId="54305721" w14:textId="77777777" w:rsidR="00775EFB" w:rsidRDefault="00775EFB" w:rsidP="00775EFB"/>
    <w:p w14:paraId="5D8B730A" w14:textId="2C524182" w:rsidR="00775EFB" w:rsidRDefault="00775EFB" w:rsidP="00775EFB">
      <w:pPr>
        <w:pStyle w:val="Heading2"/>
      </w:pPr>
      <w:bookmarkStart w:id="299" w:name="_Toc382771672"/>
      <w:r>
        <w:t>System Information</w:t>
      </w:r>
      <w:bookmarkEnd w:id="299"/>
    </w:p>
    <w:p w14:paraId="49C92F9B" w14:textId="77777777" w:rsidR="00775EFB" w:rsidRDefault="00775EFB" w:rsidP="00775EFB"/>
    <w:tbl>
      <w:tblPr>
        <w:tblStyle w:val="TableGrid"/>
        <w:tblW w:w="0" w:type="auto"/>
        <w:tblLook w:val="04A0" w:firstRow="1" w:lastRow="0" w:firstColumn="1" w:lastColumn="0" w:noHBand="0" w:noVBand="1"/>
      </w:tblPr>
      <w:tblGrid>
        <w:gridCol w:w="8494"/>
      </w:tblGrid>
      <w:tr w:rsidR="00E6711B" w14:paraId="07665864" w14:textId="77777777" w:rsidTr="00E6711B">
        <w:tc>
          <w:tcPr>
            <w:tcW w:w="8494" w:type="dxa"/>
          </w:tcPr>
          <w:p w14:paraId="66C43336" w14:textId="77777777" w:rsidR="00E6711B" w:rsidRPr="00E6711B" w:rsidRDefault="00E6711B" w:rsidP="00E6711B">
            <w:pPr>
              <w:rPr>
                <w:rStyle w:val="ComputerCode"/>
              </w:rPr>
            </w:pPr>
            <w:r w:rsidRPr="00E6711B">
              <w:rPr>
                <w:rStyle w:val="ComputerCode"/>
              </w:rPr>
              <w:t>#include &lt;Utilities/System/SystemInformation.h&gt;</w:t>
            </w:r>
          </w:p>
          <w:p w14:paraId="0FED9562" w14:textId="77777777" w:rsidR="00E6711B" w:rsidRPr="00E6711B" w:rsidRDefault="00E6711B" w:rsidP="00E6711B">
            <w:pPr>
              <w:rPr>
                <w:rStyle w:val="ComputerCode"/>
              </w:rPr>
            </w:pPr>
          </w:p>
          <w:p w14:paraId="28888042" w14:textId="77777777" w:rsidR="00E6711B" w:rsidRPr="00E6711B" w:rsidRDefault="00E6711B" w:rsidP="00E6711B">
            <w:pPr>
              <w:rPr>
                <w:rStyle w:val="ComputerCode"/>
              </w:rPr>
            </w:pPr>
            <w:r w:rsidRPr="00E6711B">
              <w:rPr>
                <w:rStyle w:val="ComputerCode"/>
              </w:rPr>
              <w:t>int main()</w:t>
            </w:r>
          </w:p>
          <w:p w14:paraId="17AD2B89" w14:textId="77777777" w:rsidR="00E6711B" w:rsidRPr="00E6711B" w:rsidRDefault="00E6711B" w:rsidP="00E6711B">
            <w:pPr>
              <w:rPr>
                <w:rStyle w:val="ComputerCode"/>
              </w:rPr>
            </w:pPr>
            <w:r w:rsidRPr="00E6711B">
              <w:rPr>
                <w:rStyle w:val="ComputerCode"/>
              </w:rPr>
              <w:t>{</w:t>
            </w:r>
          </w:p>
          <w:p w14:paraId="696BEC27" w14:textId="77777777" w:rsidR="00E6711B" w:rsidRPr="00E6711B" w:rsidRDefault="00E6711B" w:rsidP="00E6711B">
            <w:pPr>
              <w:rPr>
                <w:rStyle w:val="ComputerCode"/>
              </w:rPr>
            </w:pPr>
            <w:r w:rsidRPr="00E6711B">
              <w:rPr>
                <w:rStyle w:val="ComputerCode"/>
              </w:rPr>
              <w:t xml:space="preserve">    // System information gathering</w:t>
            </w:r>
          </w:p>
          <w:p w14:paraId="6C4F75A6" w14:textId="77777777" w:rsidR="00E6711B" w:rsidRPr="00E6711B" w:rsidRDefault="00E6711B" w:rsidP="00E6711B">
            <w:pPr>
              <w:rPr>
                <w:rStyle w:val="ComputerCode"/>
              </w:rPr>
            </w:pPr>
            <w:r w:rsidRPr="00E6711B">
              <w:rPr>
                <w:rStyle w:val="ComputerCode"/>
              </w:rPr>
              <w:t xml:space="preserve">    uge::SystemInformation systemInfo;</w:t>
            </w:r>
          </w:p>
          <w:p w14:paraId="3F614735" w14:textId="77777777" w:rsidR="00E6711B" w:rsidRPr="00E6711B" w:rsidRDefault="00E6711B" w:rsidP="00E6711B">
            <w:pPr>
              <w:rPr>
                <w:rStyle w:val="ComputerCode"/>
              </w:rPr>
            </w:pPr>
            <w:r w:rsidRPr="00E6711B">
              <w:rPr>
                <w:rStyle w:val="ComputerCode"/>
              </w:rPr>
              <w:t xml:space="preserve">    systemInfo.Init();</w:t>
            </w:r>
          </w:p>
          <w:p w14:paraId="11F5974B" w14:textId="77777777" w:rsidR="00E6711B" w:rsidRPr="00E6711B" w:rsidRDefault="00E6711B" w:rsidP="00E6711B">
            <w:pPr>
              <w:rPr>
                <w:rStyle w:val="ComputerCode"/>
              </w:rPr>
            </w:pPr>
          </w:p>
          <w:p w14:paraId="15B9E653" w14:textId="77777777" w:rsidR="00E6711B" w:rsidRPr="00E6711B" w:rsidRDefault="00E6711B" w:rsidP="00E6711B">
            <w:pPr>
              <w:rPr>
                <w:rStyle w:val="ComputerCode"/>
              </w:rPr>
            </w:pPr>
            <w:r w:rsidRPr="00E6711B">
              <w:rPr>
                <w:rStyle w:val="ComputerCode"/>
              </w:rPr>
              <w:t xml:space="preserve">    unsigned long long cpuSpeed = systemInfo.GetCPUSpeedInMHz();</w:t>
            </w:r>
          </w:p>
          <w:p w14:paraId="17C5BBF9" w14:textId="77777777" w:rsidR="00E6711B" w:rsidRPr="00E6711B" w:rsidRDefault="00E6711B" w:rsidP="00E6711B">
            <w:pPr>
              <w:rPr>
                <w:rStyle w:val="ComputerCode"/>
              </w:rPr>
            </w:pPr>
            <w:r w:rsidRPr="00E6711B">
              <w:rPr>
                <w:rStyle w:val="ComputerCode"/>
              </w:rPr>
              <w:t xml:space="preserve">    unsigned int cpuCores = systemInfo.GetTotalCPUCores();</w:t>
            </w:r>
          </w:p>
          <w:p w14:paraId="17C8ED51" w14:textId="77777777" w:rsidR="00E6711B" w:rsidRPr="00E6711B" w:rsidRDefault="00E6711B" w:rsidP="00E6711B">
            <w:pPr>
              <w:rPr>
                <w:rStyle w:val="ComputerCode"/>
              </w:rPr>
            </w:pPr>
            <w:r w:rsidRPr="00E6711B">
              <w:rPr>
                <w:rStyle w:val="ComputerCode"/>
              </w:rPr>
              <w:t xml:space="preserve">    long long totalRAM = systemInfo.GetSystemRAMInMB();</w:t>
            </w:r>
          </w:p>
          <w:p w14:paraId="1244F633" w14:textId="77777777" w:rsidR="00E6711B" w:rsidRPr="00E6711B" w:rsidRDefault="00E6711B" w:rsidP="00E6711B">
            <w:pPr>
              <w:rPr>
                <w:rStyle w:val="ComputerCode"/>
              </w:rPr>
            </w:pPr>
            <w:r w:rsidRPr="00E6711B">
              <w:rPr>
                <w:rStyle w:val="ComputerCode"/>
              </w:rPr>
              <w:t xml:space="preserve">    long long freeRAM = systemInfo.GetAvailableSystemRAMInMB();</w:t>
            </w:r>
          </w:p>
          <w:p w14:paraId="7AA5B7B9" w14:textId="77777777" w:rsidR="00E6711B" w:rsidRPr="00E6711B" w:rsidRDefault="00E6711B" w:rsidP="00E6711B">
            <w:pPr>
              <w:rPr>
                <w:rStyle w:val="ComputerCode"/>
              </w:rPr>
            </w:pPr>
            <w:r w:rsidRPr="00E6711B">
              <w:rPr>
                <w:rStyle w:val="ComputerCode"/>
              </w:rPr>
              <w:t xml:space="preserve">    std::vector&lt;std::string&gt; diskNames = systemInfo.GetDiskNames();</w:t>
            </w:r>
          </w:p>
          <w:p w14:paraId="5563D812" w14:textId="77777777" w:rsidR="006E6770" w:rsidRDefault="00E6711B" w:rsidP="00E6711B">
            <w:pPr>
              <w:rPr>
                <w:rStyle w:val="ComputerCode"/>
              </w:rPr>
            </w:pPr>
            <w:r w:rsidRPr="00E6711B">
              <w:rPr>
                <w:rStyle w:val="ComputerCode"/>
              </w:rPr>
              <w:t xml:space="preserve">    std::vector&lt;unsigned long long&gt; diskFreeSpace =</w:t>
            </w:r>
          </w:p>
          <w:p w14:paraId="42863310" w14:textId="2BCFA799" w:rsidR="00E6711B" w:rsidRPr="00E6711B" w:rsidRDefault="006E6770" w:rsidP="00E6711B">
            <w:pPr>
              <w:rPr>
                <w:rStyle w:val="ComputerCode"/>
              </w:rPr>
            </w:pPr>
            <w:r>
              <w:rPr>
                <w:rStyle w:val="ComputerCode"/>
              </w:rPr>
              <w:t xml:space="preserve">                             </w:t>
            </w:r>
            <w:r w:rsidR="00E6711B" w:rsidRPr="00E6711B">
              <w:rPr>
                <w:rStyle w:val="ComputerCode"/>
              </w:rPr>
              <w:t xml:space="preserve"> systemInfo.GetFreeDiskSpaceInBytes();</w:t>
            </w:r>
          </w:p>
          <w:p w14:paraId="3161B438" w14:textId="77777777" w:rsidR="00E6711B" w:rsidRPr="00E6711B" w:rsidRDefault="00E6711B" w:rsidP="00E6711B">
            <w:pPr>
              <w:rPr>
                <w:rStyle w:val="ComputerCode"/>
              </w:rPr>
            </w:pPr>
          </w:p>
          <w:p w14:paraId="0C4BA628" w14:textId="77777777" w:rsidR="00E6711B" w:rsidRPr="00E6711B" w:rsidRDefault="00E6711B" w:rsidP="00E6711B">
            <w:pPr>
              <w:rPr>
                <w:rStyle w:val="ComputerCode"/>
              </w:rPr>
            </w:pPr>
            <w:r w:rsidRPr="00E6711B">
              <w:rPr>
                <w:rStyle w:val="ComputerCode"/>
              </w:rPr>
              <w:t xml:space="preserve">    systemInfo.Destroy();</w:t>
            </w:r>
          </w:p>
          <w:p w14:paraId="4D320FE4" w14:textId="77777777" w:rsidR="00E6711B" w:rsidRPr="00E6711B" w:rsidRDefault="00E6711B" w:rsidP="00E6711B">
            <w:pPr>
              <w:rPr>
                <w:rStyle w:val="ComputerCode"/>
              </w:rPr>
            </w:pPr>
          </w:p>
          <w:p w14:paraId="149882FC" w14:textId="77777777" w:rsidR="00E6711B" w:rsidRPr="00E6711B" w:rsidRDefault="00E6711B" w:rsidP="00E6711B">
            <w:pPr>
              <w:rPr>
                <w:rStyle w:val="ComputerCode"/>
              </w:rPr>
            </w:pPr>
            <w:r w:rsidRPr="00E6711B">
              <w:rPr>
                <w:rStyle w:val="ComputerCode"/>
              </w:rPr>
              <w:t xml:space="preserve">    return 0;</w:t>
            </w:r>
          </w:p>
          <w:p w14:paraId="234ACB4F" w14:textId="39E5B944" w:rsidR="00E6711B" w:rsidRDefault="00E6711B" w:rsidP="00E6711B">
            <w:r w:rsidRPr="00E6711B">
              <w:rPr>
                <w:rStyle w:val="ComputerCode"/>
              </w:rPr>
              <w:t>}</w:t>
            </w:r>
          </w:p>
        </w:tc>
      </w:tr>
    </w:tbl>
    <w:p w14:paraId="6473A118" w14:textId="77777777" w:rsidR="00E6711B" w:rsidRDefault="00E6711B" w:rsidP="00775EFB"/>
    <w:tbl>
      <w:tblPr>
        <w:tblStyle w:val="TableGrid"/>
        <w:tblW w:w="0" w:type="auto"/>
        <w:tblLook w:val="04A0" w:firstRow="1" w:lastRow="0" w:firstColumn="1" w:lastColumn="0" w:noHBand="0" w:noVBand="1"/>
      </w:tblPr>
      <w:tblGrid>
        <w:gridCol w:w="8494"/>
      </w:tblGrid>
      <w:tr w:rsidR="006C7C90" w14:paraId="4064D160" w14:textId="77777777" w:rsidTr="006C7C90">
        <w:tc>
          <w:tcPr>
            <w:tcW w:w="8494" w:type="dxa"/>
          </w:tcPr>
          <w:p w14:paraId="7FD084E4" w14:textId="5623BC7E" w:rsidR="00201351" w:rsidRPr="00201351" w:rsidRDefault="00201351" w:rsidP="00201351">
            <w:pPr>
              <w:rPr>
                <w:rStyle w:val="ComputerCode"/>
              </w:rPr>
            </w:pPr>
            <w:r w:rsidRPr="00201351">
              <w:rPr>
                <w:rStyle w:val="ComputerCode"/>
              </w:rPr>
              <w:t>#include &lt;Utilities/System/Clock.h&gt;</w:t>
            </w:r>
          </w:p>
          <w:p w14:paraId="7D87228C" w14:textId="77777777" w:rsidR="00201351" w:rsidRPr="00201351" w:rsidRDefault="00201351" w:rsidP="00201351">
            <w:pPr>
              <w:rPr>
                <w:rStyle w:val="ComputerCode"/>
              </w:rPr>
            </w:pPr>
            <w:r w:rsidRPr="00201351">
              <w:rPr>
                <w:rStyle w:val="ComputerCode"/>
              </w:rPr>
              <w:t>#include &lt;Utilities/System/Time.h&gt;</w:t>
            </w:r>
          </w:p>
          <w:p w14:paraId="444561A6" w14:textId="77777777" w:rsidR="00201351" w:rsidRPr="00201351" w:rsidRDefault="00201351" w:rsidP="00201351">
            <w:pPr>
              <w:rPr>
                <w:rStyle w:val="ComputerCode"/>
              </w:rPr>
            </w:pPr>
          </w:p>
          <w:p w14:paraId="34C002D5" w14:textId="77777777" w:rsidR="00201351" w:rsidRPr="00201351" w:rsidRDefault="00201351" w:rsidP="00201351">
            <w:pPr>
              <w:rPr>
                <w:rStyle w:val="ComputerCode"/>
              </w:rPr>
            </w:pPr>
            <w:r w:rsidRPr="00201351">
              <w:rPr>
                <w:rStyle w:val="ComputerCode"/>
              </w:rPr>
              <w:t>#include &lt;iostream&gt;</w:t>
            </w:r>
          </w:p>
          <w:p w14:paraId="453983F0" w14:textId="77777777" w:rsidR="00201351" w:rsidRPr="00201351" w:rsidRDefault="00201351" w:rsidP="00201351">
            <w:pPr>
              <w:rPr>
                <w:rStyle w:val="ComputerCode"/>
              </w:rPr>
            </w:pPr>
          </w:p>
          <w:p w14:paraId="4A8770DE" w14:textId="77777777" w:rsidR="00201351" w:rsidRPr="00201351" w:rsidRDefault="00201351" w:rsidP="00201351">
            <w:pPr>
              <w:rPr>
                <w:rStyle w:val="ComputerCode"/>
              </w:rPr>
            </w:pPr>
            <w:r w:rsidRPr="00201351">
              <w:rPr>
                <w:rStyle w:val="ComputerCode"/>
              </w:rPr>
              <w:t>int main()</w:t>
            </w:r>
          </w:p>
          <w:p w14:paraId="4901D6F4" w14:textId="77777777" w:rsidR="00201351" w:rsidRPr="00201351" w:rsidRDefault="00201351" w:rsidP="00201351">
            <w:pPr>
              <w:rPr>
                <w:rStyle w:val="ComputerCode"/>
              </w:rPr>
            </w:pPr>
            <w:r w:rsidRPr="00201351">
              <w:rPr>
                <w:rStyle w:val="ComputerCode"/>
              </w:rPr>
              <w:t>{</w:t>
            </w:r>
          </w:p>
          <w:p w14:paraId="66A03477" w14:textId="77777777" w:rsidR="00201351" w:rsidRPr="00201351" w:rsidRDefault="00201351" w:rsidP="00201351">
            <w:pPr>
              <w:rPr>
                <w:rStyle w:val="ComputerCode"/>
              </w:rPr>
            </w:pPr>
            <w:r w:rsidRPr="00201351">
              <w:rPr>
                <w:rStyle w:val="ComputerCode"/>
              </w:rPr>
              <w:t xml:space="preserve">    uge::Time::Clock clock;</w:t>
            </w:r>
          </w:p>
          <w:p w14:paraId="2B09B3AA" w14:textId="77777777" w:rsidR="00201351" w:rsidRPr="00201351" w:rsidRDefault="00201351" w:rsidP="00201351">
            <w:pPr>
              <w:rPr>
                <w:rStyle w:val="ComputerCode"/>
              </w:rPr>
            </w:pPr>
            <w:r w:rsidRPr="00201351">
              <w:rPr>
                <w:rStyle w:val="ComputerCode"/>
              </w:rPr>
              <w:lastRenderedPageBreak/>
              <w:t xml:space="preserve">    clock.Init();</w:t>
            </w:r>
          </w:p>
          <w:p w14:paraId="2E3E52F5" w14:textId="77777777" w:rsidR="00201351" w:rsidRPr="00201351" w:rsidRDefault="00201351" w:rsidP="00201351">
            <w:pPr>
              <w:rPr>
                <w:rStyle w:val="ComputerCode"/>
              </w:rPr>
            </w:pPr>
          </w:p>
          <w:p w14:paraId="28013E72" w14:textId="77777777" w:rsidR="00201351" w:rsidRPr="00201351" w:rsidRDefault="00201351" w:rsidP="00201351">
            <w:pPr>
              <w:rPr>
                <w:rStyle w:val="ComputerCode"/>
              </w:rPr>
            </w:pPr>
            <w:r w:rsidRPr="00201351">
              <w:rPr>
                <w:rStyle w:val="ComputerCode"/>
              </w:rPr>
              <w:t xml:space="preserve">    uge::Time::TimePoint startTime = uge::Time::GetTime();</w:t>
            </w:r>
          </w:p>
          <w:p w14:paraId="52C57327" w14:textId="77777777" w:rsidR="00201351" w:rsidRPr="00201351" w:rsidRDefault="00201351" w:rsidP="00201351">
            <w:pPr>
              <w:rPr>
                <w:rStyle w:val="ComputerCode"/>
              </w:rPr>
            </w:pPr>
            <w:r w:rsidRPr="00201351">
              <w:rPr>
                <w:rStyle w:val="ComputerCode"/>
              </w:rPr>
              <w:t xml:space="preserve">    std::this_thread::sleep_for(std::chrono::seconds(1));</w:t>
            </w:r>
          </w:p>
          <w:p w14:paraId="7BDF93E7" w14:textId="77777777" w:rsidR="00201351" w:rsidRPr="00201351" w:rsidRDefault="00201351" w:rsidP="00201351">
            <w:pPr>
              <w:rPr>
                <w:rStyle w:val="ComputerCode"/>
              </w:rPr>
            </w:pPr>
            <w:r w:rsidRPr="00201351">
              <w:rPr>
                <w:rStyle w:val="ComputerCode"/>
              </w:rPr>
              <w:t xml:space="preserve">    uge::Time::TimePoint finalTime = uge::Time::GetTime();</w:t>
            </w:r>
          </w:p>
          <w:p w14:paraId="4B3A04F8" w14:textId="77777777" w:rsidR="00201351" w:rsidRPr="00201351" w:rsidRDefault="00201351" w:rsidP="00201351">
            <w:pPr>
              <w:rPr>
                <w:rStyle w:val="ComputerCode"/>
              </w:rPr>
            </w:pPr>
          </w:p>
          <w:p w14:paraId="0BDD8845" w14:textId="77777777" w:rsidR="00201351" w:rsidRPr="00201351" w:rsidRDefault="00201351" w:rsidP="00201351">
            <w:pPr>
              <w:rPr>
                <w:rStyle w:val="ComputerCode"/>
              </w:rPr>
            </w:pPr>
            <w:r w:rsidRPr="00201351">
              <w:rPr>
                <w:rStyle w:val="ComputerCode"/>
              </w:rPr>
              <w:t xml:space="preserve">    std::cout &lt;&lt; "Time difference:" &lt;&lt; std::endl;</w:t>
            </w:r>
          </w:p>
          <w:p w14:paraId="41183A69" w14:textId="77777777" w:rsidR="006E6770" w:rsidRDefault="00201351" w:rsidP="00201351">
            <w:pPr>
              <w:rPr>
                <w:rStyle w:val="ComputerCode"/>
              </w:rPr>
            </w:pPr>
            <w:r w:rsidRPr="00201351">
              <w:rPr>
                <w:rStyle w:val="ComputerCode"/>
              </w:rPr>
              <w:t xml:space="preserve">    std::cout &lt;&lt; "In seconds: " &lt;&lt; uge::Time::GetDeltaAsSeconds(</w:t>
            </w:r>
          </w:p>
          <w:p w14:paraId="4CC1814D" w14:textId="7767C1C4" w:rsidR="00201351" w:rsidRPr="00201351" w:rsidRDefault="006E6770" w:rsidP="00201351">
            <w:pPr>
              <w:rPr>
                <w:rStyle w:val="ComputerCode"/>
              </w:rPr>
            </w:pPr>
            <w:r>
              <w:rPr>
                <w:rStyle w:val="ComputerCode"/>
              </w:rPr>
              <w:t xml:space="preserve">                       </w:t>
            </w:r>
            <w:r w:rsidR="00201351" w:rsidRPr="00201351">
              <w:rPr>
                <w:rStyle w:val="ComputerCode"/>
              </w:rPr>
              <w:t>finalTime, startTime) &lt;&lt; " s." &lt;&lt; std::endl;</w:t>
            </w:r>
          </w:p>
          <w:p w14:paraId="0F7D873F" w14:textId="4113F168" w:rsidR="006E6770" w:rsidRDefault="00201351" w:rsidP="00201351">
            <w:pPr>
              <w:rPr>
                <w:rStyle w:val="ComputerCode"/>
              </w:rPr>
            </w:pPr>
            <w:r w:rsidRPr="00201351">
              <w:rPr>
                <w:rStyle w:val="ComputerCode"/>
              </w:rPr>
              <w:t xml:space="preserve">    std</w:t>
            </w:r>
            <w:r w:rsidR="006E6770">
              <w:rPr>
                <w:rStyle w:val="ComputerCode"/>
              </w:rPr>
              <w:t>::cout &lt;&lt; "In milliseconds: "</w:t>
            </w:r>
          </w:p>
          <w:p w14:paraId="44ED34D7" w14:textId="6DC82352" w:rsidR="006E6770" w:rsidRDefault="006E6770" w:rsidP="00201351">
            <w:pPr>
              <w:rPr>
                <w:rStyle w:val="ComputerCode"/>
              </w:rPr>
            </w:pPr>
            <w:r>
              <w:rPr>
                <w:rStyle w:val="ComputerCode"/>
              </w:rPr>
              <w:t xml:space="preserve">        </w:t>
            </w:r>
            <w:r w:rsidR="00201351" w:rsidRPr="00201351">
              <w:rPr>
                <w:rStyle w:val="ComputerCode"/>
              </w:rPr>
              <w:t xml:space="preserve"> </w:t>
            </w:r>
            <w:r>
              <w:rPr>
                <w:rStyle w:val="ComputerCode"/>
              </w:rPr>
              <w:t xml:space="preserve">&lt;&lt; </w:t>
            </w:r>
            <w:r w:rsidR="00201351" w:rsidRPr="00201351">
              <w:rPr>
                <w:rStyle w:val="ComputerCode"/>
              </w:rPr>
              <w:t>uge::Time::GetDeltaAsMilliseconds(finalTime, startTime)</w:t>
            </w:r>
          </w:p>
          <w:p w14:paraId="368A56B1" w14:textId="35648ED4" w:rsidR="00201351" w:rsidRPr="00201351" w:rsidRDefault="006E6770" w:rsidP="00201351">
            <w:pPr>
              <w:rPr>
                <w:rStyle w:val="ComputerCode"/>
              </w:rPr>
            </w:pPr>
            <w:r>
              <w:rPr>
                <w:rStyle w:val="ComputerCode"/>
              </w:rPr>
              <w:t xml:space="preserve">         </w:t>
            </w:r>
            <w:r w:rsidR="00201351" w:rsidRPr="00201351">
              <w:rPr>
                <w:rStyle w:val="ComputerCode"/>
              </w:rPr>
              <w:t>&lt;&lt; " ms." &lt;&lt; std::endl;</w:t>
            </w:r>
          </w:p>
          <w:p w14:paraId="4FE6B625" w14:textId="77777777" w:rsidR="006E6770" w:rsidRDefault="00201351" w:rsidP="00201351">
            <w:pPr>
              <w:rPr>
                <w:rStyle w:val="ComputerCode"/>
              </w:rPr>
            </w:pPr>
            <w:r w:rsidRPr="00201351">
              <w:rPr>
                <w:rStyle w:val="ComputerCode"/>
              </w:rPr>
              <w:t xml:space="preserve">    s</w:t>
            </w:r>
            <w:r w:rsidR="006E6770">
              <w:rPr>
                <w:rStyle w:val="ComputerCode"/>
              </w:rPr>
              <w:t>td::cout &lt;&lt; "In microseconds: "</w:t>
            </w:r>
          </w:p>
          <w:p w14:paraId="07D8085E" w14:textId="77777777" w:rsidR="006E6770" w:rsidRDefault="006E6770" w:rsidP="00201351">
            <w:pPr>
              <w:rPr>
                <w:rStyle w:val="ComputerCode"/>
              </w:rPr>
            </w:pPr>
            <w:r>
              <w:rPr>
                <w:rStyle w:val="ComputerCode"/>
              </w:rPr>
              <w:t xml:space="preserve">         </w:t>
            </w:r>
            <w:r w:rsidR="00201351" w:rsidRPr="00201351">
              <w:rPr>
                <w:rStyle w:val="ComputerCode"/>
              </w:rPr>
              <w:t>&lt;&lt; uge::Time::GetDeltaAsMicroseconds(finalTime, startTime)</w:t>
            </w:r>
          </w:p>
          <w:p w14:paraId="742C9778" w14:textId="0E02445E" w:rsidR="00201351" w:rsidRPr="00201351" w:rsidRDefault="006E6770" w:rsidP="00201351">
            <w:pPr>
              <w:rPr>
                <w:rStyle w:val="ComputerCode"/>
              </w:rPr>
            </w:pPr>
            <w:r>
              <w:rPr>
                <w:rStyle w:val="ComputerCode"/>
              </w:rPr>
              <w:t xml:space="preserve">        </w:t>
            </w:r>
            <w:r w:rsidR="00201351" w:rsidRPr="00201351">
              <w:rPr>
                <w:rStyle w:val="ComputerCode"/>
              </w:rPr>
              <w:t xml:space="preserve"> &lt;&lt; " us." &lt;&lt; std::endl;</w:t>
            </w:r>
          </w:p>
          <w:p w14:paraId="55C833C3" w14:textId="77777777" w:rsidR="006E6770" w:rsidRDefault="00201351" w:rsidP="00201351">
            <w:pPr>
              <w:rPr>
                <w:rStyle w:val="ComputerCode"/>
              </w:rPr>
            </w:pPr>
            <w:r w:rsidRPr="00201351">
              <w:rPr>
                <w:rStyle w:val="ComputerCode"/>
              </w:rPr>
              <w:t xml:space="preserve">    </w:t>
            </w:r>
            <w:r w:rsidR="006E6770">
              <w:rPr>
                <w:rStyle w:val="ComputerCode"/>
              </w:rPr>
              <w:t>std::cout &lt;&lt; "In nanoseconds: "</w:t>
            </w:r>
          </w:p>
          <w:p w14:paraId="18A4D975" w14:textId="77777777" w:rsidR="006E6770" w:rsidRDefault="006E6770" w:rsidP="00201351">
            <w:pPr>
              <w:rPr>
                <w:rStyle w:val="ComputerCode"/>
              </w:rPr>
            </w:pPr>
            <w:r>
              <w:rPr>
                <w:rStyle w:val="ComputerCode"/>
              </w:rPr>
              <w:t xml:space="preserve">         </w:t>
            </w:r>
            <w:r w:rsidR="00201351" w:rsidRPr="00201351">
              <w:rPr>
                <w:rStyle w:val="ComputerCode"/>
              </w:rPr>
              <w:t>&lt;&lt; uge::Time::GetDeltaAsNanoseconds(finalTime, startTime)</w:t>
            </w:r>
          </w:p>
          <w:p w14:paraId="6DBBC842" w14:textId="6AEBACCE" w:rsidR="00201351" w:rsidRPr="00201351" w:rsidRDefault="006E6770" w:rsidP="00201351">
            <w:pPr>
              <w:rPr>
                <w:rStyle w:val="ComputerCode"/>
              </w:rPr>
            </w:pPr>
            <w:r>
              <w:rPr>
                <w:rStyle w:val="ComputerCode"/>
              </w:rPr>
              <w:t xml:space="preserve">         </w:t>
            </w:r>
            <w:r w:rsidR="00201351" w:rsidRPr="00201351">
              <w:rPr>
                <w:rStyle w:val="ComputerCode"/>
              </w:rPr>
              <w:t>&lt;&lt; " ns." &lt;&lt; std::endl;</w:t>
            </w:r>
          </w:p>
          <w:p w14:paraId="57FE7AF2" w14:textId="77777777" w:rsidR="00201351" w:rsidRPr="00201351" w:rsidRDefault="00201351" w:rsidP="00201351">
            <w:pPr>
              <w:rPr>
                <w:rStyle w:val="ComputerCode"/>
              </w:rPr>
            </w:pPr>
          </w:p>
          <w:p w14:paraId="3EC2E6F9" w14:textId="77777777" w:rsidR="006E6770" w:rsidRDefault="00201351" w:rsidP="00201351">
            <w:pPr>
              <w:rPr>
                <w:rStyle w:val="ComputerCode"/>
              </w:rPr>
            </w:pPr>
            <w:r w:rsidRPr="00201351">
              <w:rPr>
                <w:rStyle w:val="ComputerCode"/>
              </w:rPr>
              <w:t xml:space="preserve">    std::cout &lt;&lt; "Time elap</w:t>
            </w:r>
            <w:r w:rsidR="006E6770">
              <w:rPr>
                <w:rStyle w:val="ComputerCode"/>
              </w:rPr>
              <w:t>sed since the clock creation: "</w:t>
            </w:r>
          </w:p>
          <w:p w14:paraId="58BF7034" w14:textId="3403060A" w:rsidR="00201351" w:rsidRPr="00201351" w:rsidRDefault="006E6770" w:rsidP="00201351">
            <w:pPr>
              <w:rPr>
                <w:rStyle w:val="ComputerCode"/>
              </w:rPr>
            </w:pPr>
            <w:r>
              <w:rPr>
                <w:rStyle w:val="ComputerCode"/>
              </w:rPr>
              <w:t xml:space="preserve">              </w:t>
            </w:r>
            <w:r w:rsidR="00201351" w:rsidRPr="00201351">
              <w:rPr>
                <w:rStyle w:val="ComputerCode"/>
              </w:rPr>
              <w:t>&lt;&lt; clock.GetTimeElapsed() &lt;&lt; "s." &lt;&lt; std::endl;</w:t>
            </w:r>
          </w:p>
          <w:p w14:paraId="43405002" w14:textId="77777777" w:rsidR="00201351" w:rsidRPr="00201351" w:rsidRDefault="00201351" w:rsidP="00201351">
            <w:pPr>
              <w:rPr>
                <w:rStyle w:val="ComputerCode"/>
              </w:rPr>
            </w:pPr>
          </w:p>
          <w:p w14:paraId="154A43C2" w14:textId="77777777" w:rsidR="00201351" w:rsidRPr="00201351" w:rsidRDefault="00201351" w:rsidP="00201351">
            <w:pPr>
              <w:rPr>
                <w:rStyle w:val="ComputerCode"/>
              </w:rPr>
            </w:pPr>
            <w:r w:rsidRPr="00201351">
              <w:rPr>
                <w:rStyle w:val="ComputerCode"/>
              </w:rPr>
              <w:t xml:space="preserve">    clock.Init(); // Reset the clock.</w:t>
            </w:r>
          </w:p>
          <w:p w14:paraId="730B866C" w14:textId="77777777" w:rsidR="006E6770" w:rsidRDefault="00201351" w:rsidP="00201351">
            <w:pPr>
              <w:rPr>
                <w:rStyle w:val="ComputerCode"/>
              </w:rPr>
            </w:pPr>
            <w:r w:rsidRPr="00201351">
              <w:rPr>
                <w:rStyle w:val="ComputerCode"/>
              </w:rPr>
              <w:t xml:space="preserve">    std::cout &lt;&lt; "Time elapsed since the clock was reinitialized: "</w:t>
            </w:r>
          </w:p>
          <w:p w14:paraId="5D161396" w14:textId="15537569" w:rsidR="00201351" w:rsidRPr="00201351" w:rsidRDefault="006E6770" w:rsidP="00201351">
            <w:pPr>
              <w:rPr>
                <w:rStyle w:val="ComputerCode"/>
              </w:rPr>
            </w:pPr>
            <w:r>
              <w:rPr>
                <w:rStyle w:val="ComputerCode"/>
              </w:rPr>
              <w:t xml:space="preserve">             </w:t>
            </w:r>
            <w:r w:rsidR="00201351" w:rsidRPr="00201351">
              <w:rPr>
                <w:rStyle w:val="ComputerCode"/>
              </w:rPr>
              <w:t xml:space="preserve"> &lt;&lt; clock.GetTimeElapsed() &lt;&lt; "s." &lt;&lt; std::endl;</w:t>
            </w:r>
          </w:p>
          <w:p w14:paraId="32FA3E7B" w14:textId="77777777" w:rsidR="00201351" w:rsidRPr="00201351" w:rsidRDefault="00201351" w:rsidP="00201351">
            <w:pPr>
              <w:rPr>
                <w:rStyle w:val="ComputerCode"/>
              </w:rPr>
            </w:pPr>
          </w:p>
          <w:p w14:paraId="453BB81E" w14:textId="77777777" w:rsidR="00201351" w:rsidRPr="00201351" w:rsidRDefault="00201351" w:rsidP="00201351">
            <w:pPr>
              <w:rPr>
                <w:rStyle w:val="ComputerCode"/>
              </w:rPr>
            </w:pPr>
            <w:r w:rsidRPr="00201351">
              <w:rPr>
                <w:rStyle w:val="ComputerCode"/>
              </w:rPr>
              <w:t xml:space="preserve">    return 0;</w:t>
            </w:r>
          </w:p>
          <w:p w14:paraId="7297B0C1" w14:textId="1F134306" w:rsidR="006C7C90" w:rsidRDefault="00201351" w:rsidP="00201351">
            <w:r w:rsidRPr="00201351">
              <w:rPr>
                <w:rStyle w:val="ComputerCode"/>
              </w:rPr>
              <w:t>}</w:t>
            </w:r>
          </w:p>
        </w:tc>
      </w:tr>
    </w:tbl>
    <w:p w14:paraId="7AB79EF1" w14:textId="77777777" w:rsidR="006C7C90" w:rsidRDefault="006C7C90" w:rsidP="00775EFB"/>
    <w:p w14:paraId="42F7FF25" w14:textId="77777777" w:rsidR="00E6711B" w:rsidRDefault="00E6711B" w:rsidP="00775EFB"/>
    <w:p w14:paraId="46343981" w14:textId="6C09A157" w:rsidR="00775EFB" w:rsidRDefault="00775EFB" w:rsidP="00775EFB">
      <w:pPr>
        <w:pStyle w:val="Heading2"/>
      </w:pPr>
      <w:bookmarkStart w:id="300" w:name="_Toc382771673"/>
      <w:r>
        <w:t>Templates</w:t>
      </w:r>
      <w:bookmarkEnd w:id="300"/>
    </w:p>
    <w:p w14:paraId="5C8EEECA" w14:textId="77777777" w:rsidR="00775EFB" w:rsidRDefault="00775EFB" w:rsidP="00775EFB"/>
    <w:p w14:paraId="726BAEEB" w14:textId="77777777" w:rsidR="00775EFB" w:rsidRPr="00775EFB" w:rsidRDefault="00775EFB" w:rsidP="00775EFB"/>
    <w:p w14:paraId="28227106" w14:textId="77777777" w:rsidR="00CA1545" w:rsidRDefault="00CA1545" w:rsidP="00CA1545"/>
    <w:p w14:paraId="4C56AC33" w14:textId="77777777" w:rsidR="00CA1545" w:rsidRDefault="00CA1545" w:rsidP="00CA1545">
      <w:pPr>
        <w:sectPr w:rsidR="00CA1545" w:rsidSect="00CC4FF0">
          <w:pgSz w:w="11906" w:h="16838"/>
          <w:pgMar w:top="1417" w:right="1701" w:bottom="1417" w:left="1701" w:header="708" w:footer="708" w:gutter="0"/>
          <w:cols w:space="708"/>
          <w:titlePg/>
          <w:docGrid w:linePitch="360"/>
        </w:sectPr>
      </w:pPr>
    </w:p>
    <w:p w14:paraId="34190322" w14:textId="684D89D1" w:rsidR="00CA1545" w:rsidRDefault="00CA1545" w:rsidP="00CA1545">
      <w:pPr>
        <w:pStyle w:val="Heading1"/>
      </w:pPr>
      <w:bookmarkStart w:id="301" w:name="_Toc382771674"/>
      <w:r>
        <w:lastRenderedPageBreak/>
        <w:t>UGE Tutorials</w:t>
      </w:r>
      <w:bookmarkEnd w:id="301"/>
    </w:p>
    <w:p w14:paraId="3E9A0AB1" w14:textId="7FAFBF37" w:rsidR="00CA1545" w:rsidRPr="00CA1545" w:rsidRDefault="00CA1545" w:rsidP="00CA1545">
      <w:pPr>
        <w:pStyle w:val="Heading2"/>
      </w:pPr>
      <w:bookmarkStart w:id="302" w:name="_Toc382771675"/>
      <w:r w:rsidRPr="00CA1545">
        <w:t xml:space="preserve">Setting </w:t>
      </w:r>
      <w:r>
        <w:t>U</w:t>
      </w:r>
      <w:r w:rsidRPr="00CA1545">
        <w:t>p the Development Environment</w:t>
      </w:r>
      <w:bookmarkEnd w:id="302"/>
    </w:p>
    <w:p w14:paraId="3698EBE3" w14:textId="044222C9" w:rsidR="00CA1545" w:rsidRDefault="00CA1545" w:rsidP="00CA1545">
      <w:pPr>
        <w:pStyle w:val="Heading3"/>
      </w:pPr>
      <w:bookmarkStart w:id="303" w:name="_Toc382771676"/>
      <w:r>
        <w:t>Microsoft Visual Studio 2012</w:t>
      </w:r>
      <w:bookmarkEnd w:id="303"/>
    </w:p>
    <w:p w14:paraId="065119F0" w14:textId="5D58E42E" w:rsidR="000A4A24" w:rsidRPr="000A4A24" w:rsidRDefault="000A4A24" w:rsidP="000A4A24">
      <w:r>
        <w:t xml:space="preserve">The following subsections describe how to set the development environment for Microsoft Visual Studio 2012. It provides </w:t>
      </w:r>
      <w:r w:rsidR="0021301C">
        <w:t>an</w:t>
      </w:r>
      <w:r>
        <w:t xml:space="preserve"> illustrated walkthrough to configure the settings and run a</w:t>
      </w:r>
      <w:r w:rsidR="00A045FC">
        <w:t xml:space="preserve"> simple </w:t>
      </w:r>
      <w:r w:rsidR="0021301C">
        <w:t>application</w:t>
      </w:r>
      <w:r w:rsidR="00A045FC">
        <w:t xml:space="preserve"> using the </w:t>
      </w:r>
      <w:r w:rsidR="00A045FC" w:rsidRPr="00A045FC">
        <w:rPr>
          <w:rStyle w:val="ComputerCode"/>
        </w:rPr>
        <w:t>Vector3</w:t>
      </w:r>
      <w:r w:rsidR="00A045FC">
        <w:t xml:space="preserve"> class</w:t>
      </w:r>
      <w:r w:rsidR="0021301C">
        <w:t>.</w:t>
      </w:r>
      <w:r w:rsidR="00B21E8A">
        <w:t xml:space="preserve"> After configuring the environment, check Section </w:t>
      </w:r>
      <w:r w:rsidR="00B21E8A">
        <w:fldChar w:fldCharType="begin"/>
      </w:r>
      <w:r w:rsidR="00B21E8A">
        <w:instrText xml:space="preserve"> REF _Ref381801931 \r \h </w:instrText>
      </w:r>
      <w:r w:rsidR="00B21E8A">
        <w:fldChar w:fldCharType="separate"/>
      </w:r>
      <w:r w:rsidR="00EA324E">
        <w:t>7.2</w:t>
      </w:r>
      <w:r w:rsidR="00B21E8A">
        <w:fldChar w:fldCharType="end"/>
      </w:r>
      <w:r w:rsidR="00B21E8A">
        <w:t xml:space="preserve"> for a brief game tutorial.</w:t>
      </w:r>
    </w:p>
    <w:p w14:paraId="2F57BA7D" w14:textId="6884339C" w:rsidR="005E0AB9" w:rsidRPr="005E0AB9" w:rsidRDefault="005E0AB9" w:rsidP="005E0AB9">
      <w:pPr>
        <w:pStyle w:val="Heading4"/>
      </w:pPr>
      <w:r>
        <w:t>Creating the Project</w:t>
      </w:r>
    </w:p>
    <w:p w14:paraId="239E3729" w14:textId="41C76684" w:rsidR="00CA1545" w:rsidRDefault="000E6C5B" w:rsidP="005E0AB9">
      <w:pPr>
        <w:pStyle w:val="ListParagraph"/>
        <w:numPr>
          <w:ilvl w:val="0"/>
          <w:numId w:val="7"/>
        </w:numPr>
      </w:pPr>
      <w:r>
        <w:t>File / New / Project</w:t>
      </w:r>
      <w:r w:rsidR="0021301C">
        <w:t>:</w:t>
      </w:r>
    </w:p>
    <w:p w14:paraId="582B3337" w14:textId="6716A10E" w:rsidR="000E6C5B" w:rsidRDefault="000E6C5B" w:rsidP="005E0AB9">
      <w:pPr>
        <w:jc w:val="center"/>
      </w:pPr>
      <w:r w:rsidRPr="000E6C5B">
        <w:rPr>
          <w:noProof/>
          <w:lang w:val="pt-BR" w:eastAsia="pt-BR"/>
        </w:rPr>
        <w:drawing>
          <wp:inline distT="0" distB="0" distL="0" distR="0" wp14:anchorId="6A2D85BA" wp14:editId="4C69DA90">
            <wp:extent cx="5400040" cy="35242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400040" cy="3524250"/>
                    </a:xfrm>
                    <a:prstGeom prst="rect">
                      <a:avLst/>
                    </a:prstGeom>
                  </pic:spPr>
                </pic:pic>
              </a:graphicData>
            </a:graphic>
          </wp:inline>
        </w:drawing>
      </w:r>
    </w:p>
    <w:p w14:paraId="1C9D1F35" w14:textId="19B4A348" w:rsidR="000E6C5B" w:rsidRDefault="000E6C5B" w:rsidP="005E0AB9">
      <w:pPr>
        <w:pStyle w:val="ListParagraph"/>
        <w:numPr>
          <w:ilvl w:val="0"/>
          <w:numId w:val="7"/>
        </w:numPr>
      </w:pPr>
      <w:r>
        <w:t>Visual C++ / Win32 Console Application</w:t>
      </w:r>
      <w:r w:rsidR="0021301C">
        <w:t>:</w:t>
      </w:r>
    </w:p>
    <w:p w14:paraId="7E6A4C88" w14:textId="618FA6AF" w:rsidR="000E6C5B" w:rsidRDefault="000E6C5B" w:rsidP="005E0AB9">
      <w:pPr>
        <w:jc w:val="center"/>
      </w:pPr>
      <w:r w:rsidRPr="000E6C5B">
        <w:rPr>
          <w:noProof/>
          <w:lang w:val="pt-BR" w:eastAsia="pt-BR"/>
        </w:rPr>
        <w:lastRenderedPageBreak/>
        <w:drawing>
          <wp:inline distT="0" distB="0" distL="0" distR="0" wp14:anchorId="5EFA7E7C" wp14:editId="45F5E768">
            <wp:extent cx="5400040" cy="371602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400040" cy="3716020"/>
                    </a:xfrm>
                    <a:prstGeom prst="rect">
                      <a:avLst/>
                    </a:prstGeom>
                  </pic:spPr>
                </pic:pic>
              </a:graphicData>
            </a:graphic>
          </wp:inline>
        </w:drawing>
      </w:r>
    </w:p>
    <w:p w14:paraId="05BB63D7" w14:textId="41E8C604" w:rsidR="000E6C5B" w:rsidRDefault="000E6C5B" w:rsidP="005E0AB9">
      <w:pPr>
        <w:pStyle w:val="ListParagraph"/>
        <w:numPr>
          <w:ilvl w:val="0"/>
          <w:numId w:val="7"/>
        </w:numPr>
      </w:pPr>
      <w:r>
        <w:t>Next / Finish</w:t>
      </w:r>
      <w:r w:rsidR="0021301C">
        <w:t>:</w:t>
      </w:r>
    </w:p>
    <w:p w14:paraId="2579434E" w14:textId="74591481" w:rsidR="001E5B8F" w:rsidRDefault="001E5B8F" w:rsidP="001E5B8F">
      <w:pPr>
        <w:jc w:val="center"/>
      </w:pPr>
      <w:r w:rsidRPr="001E5B8F">
        <w:rPr>
          <w:noProof/>
          <w:lang w:val="pt-BR" w:eastAsia="pt-BR"/>
        </w:rPr>
        <w:drawing>
          <wp:inline distT="0" distB="0" distL="0" distR="0" wp14:anchorId="18749459" wp14:editId="22261C55">
            <wp:extent cx="5400040" cy="4224655"/>
            <wp:effectExtent l="0" t="0" r="0" b="4445"/>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400040" cy="4224655"/>
                    </a:xfrm>
                    <a:prstGeom prst="rect">
                      <a:avLst/>
                    </a:prstGeom>
                  </pic:spPr>
                </pic:pic>
              </a:graphicData>
            </a:graphic>
          </wp:inline>
        </w:drawing>
      </w:r>
    </w:p>
    <w:p w14:paraId="4868AE0B" w14:textId="2B19AEA4" w:rsidR="000E6C5B" w:rsidRDefault="000E6C5B" w:rsidP="005E0AB9">
      <w:pPr>
        <w:jc w:val="center"/>
      </w:pPr>
    </w:p>
    <w:p w14:paraId="78C8343C" w14:textId="046C7089" w:rsidR="000E6C5B" w:rsidRDefault="005E0AB9" w:rsidP="005E0AB9">
      <w:pPr>
        <w:pStyle w:val="ListParagraph"/>
        <w:numPr>
          <w:ilvl w:val="0"/>
          <w:numId w:val="7"/>
        </w:numPr>
      </w:pPr>
      <w:r>
        <w:lastRenderedPageBreak/>
        <w:t>Project with filters</w:t>
      </w:r>
      <w:r w:rsidR="00EE5CC1">
        <w:t xml:space="preserve"> (suggested – the filters match the directory structure)</w:t>
      </w:r>
      <w:r w:rsidR="00026726">
        <w:t>:</w:t>
      </w:r>
    </w:p>
    <w:p w14:paraId="5AA19702" w14:textId="05F30590" w:rsidR="000E6C5B" w:rsidRDefault="000E6C5B" w:rsidP="005E0AB9">
      <w:pPr>
        <w:jc w:val="center"/>
      </w:pPr>
      <w:r w:rsidRPr="000E6C5B">
        <w:rPr>
          <w:noProof/>
          <w:lang w:val="pt-BR" w:eastAsia="pt-BR"/>
        </w:rPr>
        <w:drawing>
          <wp:inline distT="0" distB="0" distL="0" distR="0" wp14:anchorId="57291651" wp14:editId="5E49F352">
            <wp:extent cx="1991003" cy="1752845"/>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1991003" cy="1752845"/>
                    </a:xfrm>
                    <a:prstGeom prst="rect">
                      <a:avLst/>
                    </a:prstGeom>
                  </pic:spPr>
                </pic:pic>
              </a:graphicData>
            </a:graphic>
          </wp:inline>
        </w:drawing>
      </w:r>
    </w:p>
    <w:p w14:paraId="042B01B8" w14:textId="4092F0B8" w:rsidR="000E6C5B" w:rsidRDefault="005E0AB9" w:rsidP="005E0AB9">
      <w:pPr>
        <w:pStyle w:val="Heading4"/>
      </w:pPr>
      <w:r>
        <w:t>Setting the Project Configuration</w:t>
      </w:r>
    </w:p>
    <w:p w14:paraId="09F52B77" w14:textId="3B4CB7C9" w:rsidR="005E0AB9" w:rsidRDefault="005E0AB9" w:rsidP="005E0AB9">
      <w:pPr>
        <w:pStyle w:val="ListParagraph"/>
        <w:numPr>
          <w:ilvl w:val="0"/>
          <w:numId w:val="8"/>
        </w:numPr>
      </w:pPr>
      <w:r>
        <w:t>Project Name / Set as Startup Project</w:t>
      </w:r>
      <w:r w:rsidR="00026726">
        <w:t>:</w:t>
      </w:r>
    </w:p>
    <w:p w14:paraId="6370EAA6" w14:textId="4E19663C" w:rsidR="005E0AB9" w:rsidRDefault="005E0AB9" w:rsidP="005E0AB9">
      <w:pPr>
        <w:jc w:val="center"/>
      </w:pPr>
      <w:r w:rsidRPr="005E0AB9">
        <w:rPr>
          <w:noProof/>
          <w:lang w:val="pt-BR" w:eastAsia="pt-BR"/>
        </w:rPr>
        <w:lastRenderedPageBreak/>
        <w:drawing>
          <wp:inline distT="0" distB="0" distL="0" distR="0" wp14:anchorId="3F73D993" wp14:editId="5A6EA4B5">
            <wp:extent cx="4725059" cy="7297168"/>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4725059" cy="7297168"/>
                    </a:xfrm>
                    <a:prstGeom prst="rect">
                      <a:avLst/>
                    </a:prstGeom>
                  </pic:spPr>
                </pic:pic>
              </a:graphicData>
            </a:graphic>
          </wp:inline>
        </w:drawing>
      </w:r>
    </w:p>
    <w:p w14:paraId="6CA2E75E" w14:textId="093364A7" w:rsidR="005E0AB9" w:rsidRDefault="005E0AB9" w:rsidP="005E0AB9">
      <w:pPr>
        <w:pStyle w:val="ListParagraph"/>
        <w:numPr>
          <w:ilvl w:val="0"/>
          <w:numId w:val="8"/>
        </w:numPr>
      </w:pPr>
      <w:r>
        <w:t>Project Name / Properties</w:t>
      </w:r>
      <w:r w:rsidR="00026726">
        <w:t>:</w:t>
      </w:r>
    </w:p>
    <w:p w14:paraId="34591AAF" w14:textId="5D555376" w:rsidR="005E0AB9" w:rsidRDefault="005E0AB9" w:rsidP="005E0AB9">
      <w:pPr>
        <w:jc w:val="center"/>
      </w:pPr>
      <w:r w:rsidRPr="005E0AB9">
        <w:rPr>
          <w:noProof/>
          <w:lang w:val="pt-BR" w:eastAsia="pt-BR"/>
        </w:rPr>
        <w:lastRenderedPageBreak/>
        <w:drawing>
          <wp:inline distT="0" distB="0" distL="0" distR="0" wp14:anchorId="2D6FBF84" wp14:editId="33130924">
            <wp:extent cx="4077269" cy="7287642"/>
            <wp:effectExtent l="0" t="0" r="0"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4077269" cy="7287642"/>
                    </a:xfrm>
                    <a:prstGeom prst="rect">
                      <a:avLst/>
                    </a:prstGeom>
                  </pic:spPr>
                </pic:pic>
              </a:graphicData>
            </a:graphic>
          </wp:inline>
        </w:drawing>
      </w:r>
    </w:p>
    <w:p w14:paraId="7C5269EA" w14:textId="13A90ADA" w:rsidR="005E0AB9" w:rsidRDefault="005E0AB9" w:rsidP="005E0AB9">
      <w:pPr>
        <w:pStyle w:val="ListParagraph"/>
        <w:numPr>
          <w:ilvl w:val="0"/>
          <w:numId w:val="8"/>
        </w:numPr>
      </w:pPr>
      <w:r>
        <w:t>Configuration: All Configurations</w:t>
      </w:r>
      <w:r w:rsidR="00026726">
        <w:t>:</w:t>
      </w:r>
    </w:p>
    <w:p w14:paraId="45C21572" w14:textId="4FBFB817" w:rsidR="005E0AB9" w:rsidRDefault="005E0AB9" w:rsidP="005E0AB9">
      <w:pPr>
        <w:jc w:val="center"/>
      </w:pPr>
      <w:r w:rsidRPr="005E0AB9">
        <w:rPr>
          <w:noProof/>
          <w:lang w:val="pt-BR" w:eastAsia="pt-BR"/>
        </w:rPr>
        <w:lastRenderedPageBreak/>
        <w:drawing>
          <wp:inline distT="0" distB="0" distL="0" distR="0" wp14:anchorId="09062745" wp14:editId="55EA77A5">
            <wp:extent cx="5400040" cy="383476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400040" cy="3834765"/>
                    </a:xfrm>
                    <a:prstGeom prst="rect">
                      <a:avLst/>
                    </a:prstGeom>
                  </pic:spPr>
                </pic:pic>
              </a:graphicData>
            </a:graphic>
          </wp:inline>
        </w:drawing>
      </w:r>
    </w:p>
    <w:p w14:paraId="155A254F" w14:textId="77777777" w:rsidR="00AB5BB8" w:rsidRDefault="005E0AB9" w:rsidP="00412CD4">
      <w:pPr>
        <w:pStyle w:val="ListParagraph"/>
        <w:numPr>
          <w:ilvl w:val="0"/>
          <w:numId w:val="8"/>
        </w:numPr>
      </w:pPr>
      <w:r>
        <w:t>Configuration Properties / General:</w:t>
      </w:r>
    </w:p>
    <w:p w14:paraId="7A54ADBA" w14:textId="400FEE2E" w:rsidR="00412CD4" w:rsidRDefault="005E0AB9" w:rsidP="00412CD4">
      <w:pPr>
        <w:pStyle w:val="ListParagraph"/>
        <w:numPr>
          <w:ilvl w:val="1"/>
          <w:numId w:val="8"/>
        </w:numPr>
      </w:pPr>
      <w:r>
        <w:t>Intermediate Directory:</w:t>
      </w:r>
    </w:p>
    <w:tbl>
      <w:tblPr>
        <w:tblStyle w:val="TableGrid"/>
        <w:tblW w:w="0" w:type="auto"/>
        <w:tblLook w:val="04A0" w:firstRow="1" w:lastRow="0" w:firstColumn="1" w:lastColumn="0" w:noHBand="0" w:noVBand="1"/>
      </w:tblPr>
      <w:tblGrid>
        <w:gridCol w:w="8494"/>
      </w:tblGrid>
      <w:tr w:rsidR="00412CD4" w14:paraId="52F4A0C2" w14:textId="77777777" w:rsidTr="00412CD4">
        <w:tc>
          <w:tcPr>
            <w:tcW w:w="8494" w:type="dxa"/>
          </w:tcPr>
          <w:p w14:paraId="11C879C8" w14:textId="6435EC2D" w:rsidR="00412CD4" w:rsidRPr="00412CD4" w:rsidRDefault="00412CD4" w:rsidP="00412CD4">
            <w:pPr>
              <w:rPr>
                <w:rStyle w:val="ComputerCode"/>
                <w:rFonts w:asciiTheme="minorHAnsi" w:hAnsiTheme="minorHAnsi"/>
                <w:noProof w:val="0"/>
                <w:sz w:val="24"/>
              </w:rPr>
            </w:pPr>
            <w:r w:rsidRPr="00AB5BB8">
              <w:rPr>
                <w:rStyle w:val="ComputerCode"/>
              </w:rPr>
              <w:t>$(SolutionDir)..\temp\$(ProjectName)\$(ProjectName)$(PlatformName)$(Configuration)</w:t>
            </w:r>
          </w:p>
        </w:tc>
      </w:tr>
    </w:tbl>
    <w:p w14:paraId="6006C7CA" w14:textId="77777777" w:rsidR="00412CD4" w:rsidRDefault="00412CD4" w:rsidP="00412CD4"/>
    <w:p w14:paraId="232A993B" w14:textId="4028F409" w:rsidR="005E0AB9" w:rsidRPr="00412CD4" w:rsidRDefault="005E0AB9" w:rsidP="00412CD4">
      <w:pPr>
        <w:pStyle w:val="ListParagraph"/>
        <w:numPr>
          <w:ilvl w:val="1"/>
          <w:numId w:val="8"/>
        </w:numPr>
        <w:rPr>
          <w:rStyle w:val="ComputerCode"/>
          <w:rFonts w:asciiTheme="minorHAnsi" w:hAnsiTheme="minorHAnsi"/>
          <w:noProof w:val="0"/>
          <w:sz w:val="24"/>
        </w:rPr>
      </w:pPr>
      <w:r>
        <w:t>Target Name:</w:t>
      </w:r>
    </w:p>
    <w:tbl>
      <w:tblPr>
        <w:tblStyle w:val="TableGrid"/>
        <w:tblW w:w="0" w:type="auto"/>
        <w:tblLook w:val="04A0" w:firstRow="1" w:lastRow="0" w:firstColumn="1" w:lastColumn="0" w:noHBand="0" w:noVBand="1"/>
      </w:tblPr>
      <w:tblGrid>
        <w:gridCol w:w="8494"/>
      </w:tblGrid>
      <w:tr w:rsidR="00412CD4" w14:paraId="05E0FE00" w14:textId="77777777" w:rsidTr="00412CD4">
        <w:tc>
          <w:tcPr>
            <w:tcW w:w="8494" w:type="dxa"/>
          </w:tcPr>
          <w:p w14:paraId="768921C2" w14:textId="7E26E2DE" w:rsidR="00412CD4" w:rsidRDefault="00412CD4" w:rsidP="00412CD4">
            <w:r w:rsidRPr="00AB5BB8">
              <w:rPr>
                <w:rStyle w:val="ComputerCode"/>
              </w:rPr>
              <w:t>$(ProjectName)$(PlatformName)$(Configuration)</w:t>
            </w:r>
          </w:p>
        </w:tc>
      </w:tr>
    </w:tbl>
    <w:p w14:paraId="3E31378C" w14:textId="77777777" w:rsidR="00412CD4" w:rsidRDefault="00412CD4" w:rsidP="00412CD4"/>
    <w:p w14:paraId="7FBDB6B3" w14:textId="5FD3B624" w:rsidR="005E0AB9" w:rsidRPr="00412CD4" w:rsidRDefault="005E0AB9" w:rsidP="00412CD4">
      <w:pPr>
        <w:pStyle w:val="ListParagraph"/>
        <w:numPr>
          <w:ilvl w:val="1"/>
          <w:numId w:val="8"/>
        </w:numPr>
        <w:rPr>
          <w:rStyle w:val="ComputerCode"/>
          <w:rFonts w:asciiTheme="minorHAnsi" w:hAnsiTheme="minorHAnsi"/>
          <w:noProof w:val="0"/>
          <w:sz w:val="24"/>
        </w:rPr>
      </w:pPr>
      <w:r>
        <w:t>Character Set:</w:t>
      </w:r>
    </w:p>
    <w:tbl>
      <w:tblPr>
        <w:tblStyle w:val="TableGrid"/>
        <w:tblW w:w="0" w:type="auto"/>
        <w:tblLook w:val="04A0" w:firstRow="1" w:lastRow="0" w:firstColumn="1" w:lastColumn="0" w:noHBand="0" w:noVBand="1"/>
      </w:tblPr>
      <w:tblGrid>
        <w:gridCol w:w="8494"/>
      </w:tblGrid>
      <w:tr w:rsidR="00412CD4" w14:paraId="5634ED89" w14:textId="77777777" w:rsidTr="00412CD4">
        <w:tc>
          <w:tcPr>
            <w:tcW w:w="8494" w:type="dxa"/>
          </w:tcPr>
          <w:p w14:paraId="3FF5DD3B" w14:textId="57FF64AC" w:rsidR="00412CD4" w:rsidRDefault="00412CD4" w:rsidP="00412CD4">
            <w:r w:rsidRPr="00AB5BB8">
              <w:rPr>
                <w:rStyle w:val="ComputerCode"/>
              </w:rPr>
              <w:t>Use Multi-Byte Character Set</w:t>
            </w:r>
          </w:p>
        </w:tc>
      </w:tr>
    </w:tbl>
    <w:p w14:paraId="34DA6A8A" w14:textId="77777777" w:rsidR="00412CD4" w:rsidRDefault="00412CD4" w:rsidP="00412CD4"/>
    <w:p w14:paraId="1BB8BAF2" w14:textId="22C0D757" w:rsidR="005E0AB9" w:rsidRDefault="005E0AB9" w:rsidP="005E0AB9">
      <w:pPr>
        <w:jc w:val="center"/>
      </w:pPr>
      <w:r w:rsidRPr="005E0AB9">
        <w:rPr>
          <w:noProof/>
          <w:lang w:val="pt-BR" w:eastAsia="pt-BR"/>
        </w:rPr>
        <w:lastRenderedPageBreak/>
        <w:drawing>
          <wp:inline distT="0" distB="0" distL="0" distR="0" wp14:anchorId="5B11F8C0" wp14:editId="76E4F7B9">
            <wp:extent cx="5400040" cy="3845560"/>
            <wp:effectExtent l="0" t="0" r="0" b="254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400040" cy="3845560"/>
                    </a:xfrm>
                    <a:prstGeom prst="rect">
                      <a:avLst/>
                    </a:prstGeom>
                  </pic:spPr>
                </pic:pic>
              </a:graphicData>
            </a:graphic>
          </wp:inline>
        </w:drawing>
      </w:r>
    </w:p>
    <w:p w14:paraId="75E8DD64" w14:textId="5711F8CD" w:rsidR="00AB5BB8" w:rsidRDefault="005E0AB9" w:rsidP="00412CD4">
      <w:pPr>
        <w:pStyle w:val="ListParagraph"/>
        <w:numPr>
          <w:ilvl w:val="0"/>
          <w:numId w:val="8"/>
        </w:numPr>
      </w:pPr>
      <w:r>
        <w:t>Configuration: Debug</w:t>
      </w:r>
      <w:r w:rsidR="00026726">
        <w:t>:</w:t>
      </w:r>
    </w:p>
    <w:p w14:paraId="66E8CBEF" w14:textId="77777777" w:rsidR="00412CD4" w:rsidRDefault="005E0AB9" w:rsidP="00412CD4">
      <w:pPr>
        <w:pStyle w:val="ListParagraph"/>
        <w:numPr>
          <w:ilvl w:val="1"/>
          <w:numId w:val="8"/>
        </w:numPr>
      </w:pPr>
      <w:r>
        <w:t>Output Directory:</w:t>
      </w:r>
    </w:p>
    <w:tbl>
      <w:tblPr>
        <w:tblStyle w:val="TableGrid"/>
        <w:tblW w:w="0" w:type="auto"/>
        <w:tblLook w:val="04A0" w:firstRow="1" w:lastRow="0" w:firstColumn="1" w:lastColumn="0" w:noHBand="0" w:noVBand="1"/>
      </w:tblPr>
      <w:tblGrid>
        <w:gridCol w:w="8494"/>
      </w:tblGrid>
      <w:tr w:rsidR="00412CD4" w14:paraId="5D819065" w14:textId="77777777" w:rsidTr="00412CD4">
        <w:tc>
          <w:tcPr>
            <w:tcW w:w="8494" w:type="dxa"/>
          </w:tcPr>
          <w:p w14:paraId="6434ED54" w14:textId="2D737629" w:rsidR="00412CD4" w:rsidRDefault="00412CD4" w:rsidP="00412CD4">
            <w:pPr>
              <w:ind w:left="29"/>
            </w:pPr>
            <w:r w:rsidRPr="00AB5BB8">
              <w:rPr>
                <w:rStyle w:val="ComputerCode"/>
              </w:rPr>
              <w:t>$(SolutionDir)..\test\$(ProjectName)\$(ProjectName)$(PlatformName)$(Configuration)\</w:t>
            </w:r>
          </w:p>
        </w:tc>
      </w:tr>
    </w:tbl>
    <w:p w14:paraId="5A3F90AC" w14:textId="77777777" w:rsidR="00412CD4" w:rsidRDefault="00412CD4" w:rsidP="00412CD4"/>
    <w:p w14:paraId="695C5EC8" w14:textId="2C0C4CA6" w:rsidR="005E0AB9" w:rsidRDefault="005E0AB9" w:rsidP="005E0AB9">
      <w:r w:rsidRPr="005E0AB9">
        <w:rPr>
          <w:noProof/>
          <w:lang w:val="pt-BR" w:eastAsia="pt-BR"/>
        </w:rPr>
        <w:lastRenderedPageBreak/>
        <w:drawing>
          <wp:inline distT="0" distB="0" distL="0" distR="0" wp14:anchorId="6EE553BE" wp14:editId="46CD4DD3">
            <wp:extent cx="5400040" cy="3825875"/>
            <wp:effectExtent l="0" t="0" r="0" b="3175"/>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400040" cy="3825875"/>
                    </a:xfrm>
                    <a:prstGeom prst="rect">
                      <a:avLst/>
                    </a:prstGeom>
                  </pic:spPr>
                </pic:pic>
              </a:graphicData>
            </a:graphic>
          </wp:inline>
        </w:drawing>
      </w:r>
    </w:p>
    <w:p w14:paraId="4791FC10" w14:textId="6782C5BC" w:rsidR="00AB5BB8" w:rsidRDefault="005E0AB9" w:rsidP="00412CD4">
      <w:pPr>
        <w:pStyle w:val="ListParagraph"/>
        <w:numPr>
          <w:ilvl w:val="0"/>
          <w:numId w:val="8"/>
        </w:numPr>
      </w:pPr>
      <w:r>
        <w:t>Configuration: Release</w:t>
      </w:r>
      <w:r w:rsidR="00026726">
        <w:t>:</w:t>
      </w:r>
    </w:p>
    <w:p w14:paraId="4388784B" w14:textId="77777777" w:rsidR="00412CD4" w:rsidRDefault="005E0AB9" w:rsidP="00412CD4">
      <w:pPr>
        <w:pStyle w:val="ListParagraph"/>
        <w:numPr>
          <w:ilvl w:val="1"/>
          <w:numId w:val="8"/>
        </w:numPr>
      </w:pPr>
      <w:r>
        <w:t>Output Directory:</w:t>
      </w:r>
    </w:p>
    <w:tbl>
      <w:tblPr>
        <w:tblStyle w:val="TableGrid"/>
        <w:tblW w:w="0" w:type="auto"/>
        <w:tblLook w:val="04A0" w:firstRow="1" w:lastRow="0" w:firstColumn="1" w:lastColumn="0" w:noHBand="0" w:noVBand="1"/>
      </w:tblPr>
      <w:tblGrid>
        <w:gridCol w:w="8494"/>
      </w:tblGrid>
      <w:tr w:rsidR="00412CD4" w14:paraId="6B7EF7B4" w14:textId="77777777" w:rsidTr="00412CD4">
        <w:tc>
          <w:tcPr>
            <w:tcW w:w="8494" w:type="dxa"/>
          </w:tcPr>
          <w:p w14:paraId="3E30A6E2" w14:textId="72B1BA6B" w:rsidR="00412CD4" w:rsidRDefault="00412CD4" w:rsidP="00412CD4">
            <w:r w:rsidRPr="00AB5BB8">
              <w:rPr>
                <w:rStyle w:val="ComputerCode"/>
              </w:rPr>
              <w:t>$(SolutionDir)..\game\$(ProjectName)\$(ProjectName)$(PlatformName)$(Configuration)\</w:t>
            </w:r>
          </w:p>
        </w:tc>
      </w:tr>
    </w:tbl>
    <w:p w14:paraId="54BF3340" w14:textId="77777777" w:rsidR="00412CD4" w:rsidRDefault="00412CD4" w:rsidP="00412CD4"/>
    <w:p w14:paraId="0C2ACEA7" w14:textId="6ABCC1E9" w:rsidR="005E0AB9" w:rsidRDefault="005E0AB9" w:rsidP="005E0AB9">
      <w:r w:rsidRPr="005E0AB9">
        <w:rPr>
          <w:noProof/>
          <w:lang w:val="pt-BR" w:eastAsia="pt-BR"/>
        </w:rPr>
        <w:lastRenderedPageBreak/>
        <w:drawing>
          <wp:inline distT="0" distB="0" distL="0" distR="0" wp14:anchorId="6667E71A" wp14:editId="057B619C">
            <wp:extent cx="5400040" cy="3841115"/>
            <wp:effectExtent l="0" t="0" r="0" b="698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400040" cy="3841115"/>
                    </a:xfrm>
                    <a:prstGeom prst="rect">
                      <a:avLst/>
                    </a:prstGeom>
                  </pic:spPr>
                </pic:pic>
              </a:graphicData>
            </a:graphic>
          </wp:inline>
        </w:drawing>
      </w:r>
    </w:p>
    <w:p w14:paraId="5CB92E9D" w14:textId="1EE8A167" w:rsidR="005E0AB9" w:rsidRDefault="00AB5BB8" w:rsidP="00AB5BB8">
      <w:pPr>
        <w:pStyle w:val="ListParagraph"/>
        <w:numPr>
          <w:ilvl w:val="0"/>
          <w:numId w:val="8"/>
        </w:numPr>
      </w:pPr>
      <w:r>
        <w:t>Configuration Properties / Debugging</w:t>
      </w:r>
      <w:r w:rsidR="00026726">
        <w:t>:</w:t>
      </w:r>
    </w:p>
    <w:p w14:paraId="670A2A54" w14:textId="57BEC6FD" w:rsidR="00AB5BB8" w:rsidRDefault="00AB5BB8" w:rsidP="00AB5BB8">
      <w:pPr>
        <w:pStyle w:val="ListParagraph"/>
        <w:numPr>
          <w:ilvl w:val="1"/>
          <w:numId w:val="8"/>
        </w:numPr>
      </w:pPr>
      <w:r>
        <w:t>Configuration: Debug:</w:t>
      </w:r>
    </w:p>
    <w:p w14:paraId="3F979280" w14:textId="77777777" w:rsidR="00412CD4" w:rsidRDefault="00AB5BB8" w:rsidP="00AB5BB8">
      <w:pPr>
        <w:pStyle w:val="ListParagraph"/>
        <w:numPr>
          <w:ilvl w:val="2"/>
          <w:numId w:val="8"/>
        </w:numPr>
      </w:pPr>
      <w:r>
        <w:t>Working Directory</w:t>
      </w:r>
      <w:r w:rsidR="00412CD4">
        <w:t>:</w:t>
      </w:r>
    </w:p>
    <w:tbl>
      <w:tblPr>
        <w:tblStyle w:val="TableGrid"/>
        <w:tblW w:w="0" w:type="auto"/>
        <w:tblLook w:val="04A0" w:firstRow="1" w:lastRow="0" w:firstColumn="1" w:lastColumn="0" w:noHBand="0" w:noVBand="1"/>
      </w:tblPr>
      <w:tblGrid>
        <w:gridCol w:w="8494"/>
      </w:tblGrid>
      <w:tr w:rsidR="00412CD4" w14:paraId="1E366EEB" w14:textId="77777777" w:rsidTr="00412CD4">
        <w:tc>
          <w:tcPr>
            <w:tcW w:w="8494" w:type="dxa"/>
          </w:tcPr>
          <w:p w14:paraId="07352E1B" w14:textId="0D6B914C" w:rsidR="00412CD4" w:rsidRDefault="00412CD4" w:rsidP="00412CD4">
            <w:r w:rsidRPr="00AB5BB8">
              <w:rPr>
                <w:rStyle w:val="ComputerCode"/>
              </w:rPr>
              <w:t>$(ProjectDir)\..\..\..\game\$(ProjectName)\</w:t>
            </w:r>
          </w:p>
        </w:tc>
      </w:tr>
    </w:tbl>
    <w:p w14:paraId="04DE536F" w14:textId="77777777" w:rsidR="00412CD4" w:rsidRDefault="00412CD4" w:rsidP="00412CD4"/>
    <w:p w14:paraId="0C8A72F1" w14:textId="506793CC" w:rsidR="00AB5BB8" w:rsidRDefault="00AB5BB8" w:rsidP="00AB5BB8">
      <w:pPr>
        <w:jc w:val="center"/>
      </w:pPr>
      <w:r w:rsidRPr="00AB5BB8">
        <w:rPr>
          <w:noProof/>
          <w:lang w:val="pt-BR" w:eastAsia="pt-BR"/>
        </w:rPr>
        <w:lastRenderedPageBreak/>
        <w:drawing>
          <wp:inline distT="0" distB="0" distL="0" distR="0" wp14:anchorId="309DCB3B" wp14:editId="4636A514">
            <wp:extent cx="5400040" cy="3820160"/>
            <wp:effectExtent l="0" t="0" r="0" b="889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400040" cy="3820160"/>
                    </a:xfrm>
                    <a:prstGeom prst="rect">
                      <a:avLst/>
                    </a:prstGeom>
                  </pic:spPr>
                </pic:pic>
              </a:graphicData>
            </a:graphic>
          </wp:inline>
        </w:drawing>
      </w:r>
    </w:p>
    <w:p w14:paraId="16E0FD17" w14:textId="7D0C0EBB" w:rsidR="00AB5BB8" w:rsidRDefault="00AB5BB8" w:rsidP="00AB5BB8">
      <w:pPr>
        <w:pStyle w:val="ListParagraph"/>
        <w:numPr>
          <w:ilvl w:val="1"/>
          <w:numId w:val="8"/>
        </w:numPr>
      </w:pPr>
      <w:r>
        <w:t>Configuration: Release:</w:t>
      </w:r>
    </w:p>
    <w:p w14:paraId="62D413E4" w14:textId="064C52D3" w:rsidR="00AB5BB8" w:rsidRPr="00412CD4" w:rsidRDefault="00AB5BB8" w:rsidP="00AB5BB8">
      <w:pPr>
        <w:pStyle w:val="ListParagraph"/>
        <w:numPr>
          <w:ilvl w:val="2"/>
          <w:numId w:val="8"/>
        </w:numPr>
        <w:rPr>
          <w:rStyle w:val="ComputerCode"/>
          <w:rFonts w:asciiTheme="minorHAnsi" w:hAnsiTheme="minorHAnsi"/>
          <w:noProof w:val="0"/>
          <w:sz w:val="24"/>
        </w:rPr>
      </w:pPr>
      <w:r>
        <w:t xml:space="preserve">Working Directory: </w:t>
      </w:r>
    </w:p>
    <w:tbl>
      <w:tblPr>
        <w:tblStyle w:val="TableGrid"/>
        <w:tblW w:w="0" w:type="auto"/>
        <w:tblLook w:val="04A0" w:firstRow="1" w:lastRow="0" w:firstColumn="1" w:lastColumn="0" w:noHBand="0" w:noVBand="1"/>
      </w:tblPr>
      <w:tblGrid>
        <w:gridCol w:w="8494"/>
      </w:tblGrid>
      <w:tr w:rsidR="00412CD4" w14:paraId="37E9E7F3" w14:textId="77777777" w:rsidTr="00412CD4">
        <w:tc>
          <w:tcPr>
            <w:tcW w:w="8494" w:type="dxa"/>
          </w:tcPr>
          <w:p w14:paraId="222671D6" w14:textId="39122559" w:rsidR="00412CD4" w:rsidRDefault="00412CD4" w:rsidP="00412CD4">
            <w:r w:rsidRPr="00AB5BB8">
              <w:rPr>
                <w:rStyle w:val="ComputerCode"/>
              </w:rPr>
              <w:t>$(OutDir)\..\..\</w:t>
            </w:r>
          </w:p>
        </w:tc>
      </w:tr>
    </w:tbl>
    <w:p w14:paraId="24398257" w14:textId="77777777" w:rsidR="00412CD4" w:rsidRDefault="00412CD4" w:rsidP="00412CD4"/>
    <w:p w14:paraId="5E54FDFA" w14:textId="1A189429" w:rsidR="00AB5BB8" w:rsidRDefault="00AB5BB8" w:rsidP="00AB5BB8">
      <w:pPr>
        <w:jc w:val="center"/>
      </w:pPr>
      <w:r w:rsidRPr="00AB5BB8">
        <w:rPr>
          <w:noProof/>
          <w:lang w:val="pt-BR" w:eastAsia="pt-BR"/>
        </w:rPr>
        <w:drawing>
          <wp:inline distT="0" distB="0" distL="0" distR="0" wp14:anchorId="3BF8B373" wp14:editId="3D383116">
            <wp:extent cx="5400040" cy="3834765"/>
            <wp:effectExtent l="0" t="0" r="0"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400040" cy="3834765"/>
                    </a:xfrm>
                    <a:prstGeom prst="rect">
                      <a:avLst/>
                    </a:prstGeom>
                  </pic:spPr>
                </pic:pic>
              </a:graphicData>
            </a:graphic>
          </wp:inline>
        </w:drawing>
      </w:r>
    </w:p>
    <w:p w14:paraId="46F1BA04" w14:textId="5D84B9AB" w:rsidR="00AB5BB8" w:rsidRDefault="00AB5BB8" w:rsidP="00AB5BB8">
      <w:pPr>
        <w:pStyle w:val="ListParagraph"/>
        <w:numPr>
          <w:ilvl w:val="0"/>
          <w:numId w:val="8"/>
        </w:numPr>
      </w:pPr>
      <w:r>
        <w:lastRenderedPageBreak/>
        <w:t>VC++ Directories</w:t>
      </w:r>
      <w:r w:rsidR="00026726">
        <w:t>:</w:t>
      </w:r>
    </w:p>
    <w:p w14:paraId="07C4819C" w14:textId="3E10ABF3" w:rsidR="00AB5BB8" w:rsidRDefault="00AB5BB8" w:rsidP="00AB5BB8">
      <w:pPr>
        <w:pStyle w:val="ListParagraph"/>
        <w:numPr>
          <w:ilvl w:val="1"/>
          <w:numId w:val="8"/>
        </w:numPr>
      </w:pPr>
      <w:r>
        <w:t>Configuration: All Configurations:</w:t>
      </w:r>
    </w:p>
    <w:p w14:paraId="18ACF3C6" w14:textId="3449A45B" w:rsidR="00AB5BB8" w:rsidRPr="00412CD4" w:rsidRDefault="00AB5BB8" w:rsidP="00AB5BB8">
      <w:pPr>
        <w:pStyle w:val="ListParagraph"/>
        <w:numPr>
          <w:ilvl w:val="2"/>
          <w:numId w:val="8"/>
        </w:numPr>
        <w:rPr>
          <w:rStyle w:val="ComputerCode"/>
          <w:rFonts w:asciiTheme="minorHAnsi" w:hAnsiTheme="minorHAnsi"/>
          <w:noProof w:val="0"/>
          <w:sz w:val="24"/>
        </w:rPr>
      </w:pPr>
      <w:r>
        <w:t xml:space="preserve">Include Directories: </w:t>
      </w:r>
    </w:p>
    <w:tbl>
      <w:tblPr>
        <w:tblStyle w:val="TableGrid"/>
        <w:tblW w:w="0" w:type="auto"/>
        <w:tblLook w:val="04A0" w:firstRow="1" w:lastRow="0" w:firstColumn="1" w:lastColumn="0" w:noHBand="0" w:noVBand="1"/>
      </w:tblPr>
      <w:tblGrid>
        <w:gridCol w:w="8494"/>
      </w:tblGrid>
      <w:tr w:rsidR="00412CD4" w14:paraId="13771B94" w14:textId="77777777" w:rsidTr="00412CD4">
        <w:tc>
          <w:tcPr>
            <w:tcW w:w="8494" w:type="dxa"/>
          </w:tcPr>
          <w:p w14:paraId="5F3BC811" w14:textId="08330630" w:rsidR="00412CD4" w:rsidRDefault="00412CD4" w:rsidP="00412CD4">
            <w:r w:rsidRPr="00AB5BB8">
              <w:rPr>
                <w:rStyle w:val="ComputerCode"/>
              </w:rPr>
              <w:t>$(ProjectDir)/;$(ProjectDir)/../Engine/;$(ProjectDir)/../Engine/3rd Party/boost/;$(ProjectDir)/../Engine/3rd Party/miniz/;$(ProjectDir)/../Engine/3rd Party/physfs/;$(ProjectDir)/../Engine/3rd Party/FastDelegate/;$(ProjectDir)/../Engine/3rd Party/bullet/;$(ProjectDir)/../Engine/3rd Party/ogre/include/;$(ProjectDir)/../Engine/3rd Party/ogre/include/OGRE/;$(ProjectDir)/../Engine/3rd Party/ogre/include/OGRE/Overlay/;$(ProjectDir)/../Engine/3rd Party/ogre/include/OIS/;$(ProjectDir)/../Engine/3rd Party/ogreoggsound/include/;$(ProjectDir)/../Engine/3rd Party/openal-soft/include/AL/;$(ProjectDir)/../Engine/3rd Party/openal-soft/include/;$(ProjectDir)/../Engine/3rd Party/TinyOAL/tinyoal-read-only/include/;$(ProjectDir)/../Engine/3rd Party/glm/;$(ProjectDir)/../Engine/3rd Party/hyperic-sigar/sigar-bin/include/;$(ProjectDir)/../Engine/3rd Party/OpenGL/glfw-2.7.6/include/;$(ProjectDir)/../Engine/3rd Party/OpenGL/glew-1.9.0/include/;$(ProjectDir)/../Engine/3rd Party/tinyxml/;$(ProjectDir)/../Engine/3rd Party/LuaPlus/Src/;$(ProjectDir)/../Engine/3rd Party/yse/include/;$(IncludePath)</w:t>
            </w:r>
          </w:p>
        </w:tc>
      </w:tr>
    </w:tbl>
    <w:p w14:paraId="082F96C0" w14:textId="77777777" w:rsidR="00412CD4" w:rsidRDefault="00412CD4" w:rsidP="00412CD4"/>
    <w:p w14:paraId="20A16BE3" w14:textId="628B05A5" w:rsidR="00AB5BB8" w:rsidRPr="00412CD4" w:rsidRDefault="00AB5BB8" w:rsidP="00AB5BB8">
      <w:pPr>
        <w:pStyle w:val="ListParagraph"/>
        <w:numPr>
          <w:ilvl w:val="2"/>
          <w:numId w:val="8"/>
        </w:numPr>
        <w:rPr>
          <w:rStyle w:val="ComputerCode"/>
          <w:rFonts w:asciiTheme="minorHAnsi" w:hAnsiTheme="minorHAnsi"/>
          <w:noProof w:val="0"/>
          <w:sz w:val="24"/>
        </w:rPr>
      </w:pPr>
      <w:r>
        <w:t xml:space="preserve">Library Directories: </w:t>
      </w:r>
    </w:p>
    <w:tbl>
      <w:tblPr>
        <w:tblStyle w:val="TableGrid"/>
        <w:tblW w:w="0" w:type="auto"/>
        <w:tblLook w:val="04A0" w:firstRow="1" w:lastRow="0" w:firstColumn="1" w:lastColumn="0" w:noHBand="0" w:noVBand="1"/>
      </w:tblPr>
      <w:tblGrid>
        <w:gridCol w:w="8494"/>
      </w:tblGrid>
      <w:tr w:rsidR="00412CD4" w14:paraId="43FAD8E9" w14:textId="77777777" w:rsidTr="00412CD4">
        <w:tc>
          <w:tcPr>
            <w:tcW w:w="8494" w:type="dxa"/>
          </w:tcPr>
          <w:p w14:paraId="0555B484" w14:textId="0A647ABD" w:rsidR="00412CD4" w:rsidRDefault="00412CD4" w:rsidP="00412CD4">
            <w:pPr>
              <w:rPr>
                <w:rStyle w:val="ComputerCode"/>
                <w:rFonts w:asciiTheme="minorHAnsi" w:hAnsiTheme="minorHAnsi"/>
                <w:noProof w:val="0"/>
                <w:sz w:val="24"/>
              </w:rPr>
            </w:pPr>
            <w:r w:rsidRPr="00AB5BB8">
              <w:rPr>
                <w:rStyle w:val="ComputerCode"/>
              </w:rPr>
              <w:t>$(ProjectDir)/../../lib/$(PlatformName)$(Configuration);$(VCInstallDir)lib;$(VCInstallDir)atlmfc\lib;$(WindowsSDK_LibraryPath_x86);</w:t>
            </w:r>
          </w:p>
        </w:tc>
      </w:tr>
    </w:tbl>
    <w:p w14:paraId="28810BB9" w14:textId="77777777" w:rsidR="00412CD4" w:rsidRPr="00412CD4" w:rsidRDefault="00412CD4" w:rsidP="00412CD4">
      <w:pPr>
        <w:rPr>
          <w:rStyle w:val="ComputerCode"/>
          <w:rFonts w:asciiTheme="minorHAnsi" w:hAnsiTheme="minorHAnsi"/>
          <w:noProof w:val="0"/>
          <w:sz w:val="24"/>
        </w:rPr>
      </w:pPr>
    </w:p>
    <w:p w14:paraId="7A12FCAC" w14:textId="12E7AF11" w:rsidR="00DF7505" w:rsidRDefault="00DF7505" w:rsidP="00DF7505">
      <w:pPr>
        <w:jc w:val="center"/>
      </w:pPr>
      <w:r w:rsidRPr="00DF7505">
        <w:rPr>
          <w:noProof/>
          <w:lang w:val="pt-BR" w:eastAsia="pt-BR"/>
        </w:rPr>
        <w:lastRenderedPageBreak/>
        <w:drawing>
          <wp:inline distT="0" distB="0" distL="0" distR="0" wp14:anchorId="5D33EC6D" wp14:editId="49E5E0F9">
            <wp:extent cx="5400040" cy="3823970"/>
            <wp:effectExtent l="0" t="0" r="0" b="508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400040" cy="3823970"/>
                    </a:xfrm>
                    <a:prstGeom prst="rect">
                      <a:avLst/>
                    </a:prstGeom>
                  </pic:spPr>
                </pic:pic>
              </a:graphicData>
            </a:graphic>
          </wp:inline>
        </w:drawing>
      </w:r>
    </w:p>
    <w:p w14:paraId="1450ECDE" w14:textId="1B3DAF75" w:rsidR="00AB5BB8" w:rsidRDefault="00AB5BB8" w:rsidP="00AB5BB8">
      <w:pPr>
        <w:pStyle w:val="ListParagraph"/>
        <w:numPr>
          <w:ilvl w:val="0"/>
          <w:numId w:val="8"/>
        </w:numPr>
      </w:pPr>
      <w:r>
        <w:t>Configuration Properties / C/C++ / Precompiled Headers:</w:t>
      </w:r>
    </w:p>
    <w:p w14:paraId="6CCF8767" w14:textId="212742FD" w:rsidR="00AB5BB8" w:rsidRDefault="00AB5BB8" w:rsidP="00AB5BB8">
      <w:pPr>
        <w:pStyle w:val="ListParagraph"/>
        <w:numPr>
          <w:ilvl w:val="1"/>
          <w:numId w:val="8"/>
        </w:numPr>
      </w:pPr>
      <w:r>
        <w:t>Configuration: All Configurations:</w:t>
      </w:r>
    </w:p>
    <w:p w14:paraId="069870AD" w14:textId="7E37DC6B" w:rsidR="00AB5BB8" w:rsidRPr="00412CD4" w:rsidRDefault="00412CD4" w:rsidP="00AB5BB8">
      <w:pPr>
        <w:pStyle w:val="ListParagraph"/>
        <w:numPr>
          <w:ilvl w:val="2"/>
          <w:numId w:val="8"/>
        </w:numPr>
        <w:rPr>
          <w:rStyle w:val="ComputerCode"/>
          <w:rFonts w:asciiTheme="minorHAnsi" w:hAnsiTheme="minorHAnsi"/>
          <w:noProof w:val="0"/>
          <w:sz w:val="24"/>
        </w:rPr>
      </w:pPr>
      <w:r>
        <w:t>Precompiled Header:</w:t>
      </w:r>
    </w:p>
    <w:tbl>
      <w:tblPr>
        <w:tblStyle w:val="TableGrid"/>
        <w:tblW w:w="0" w:type="auto"/>
        <w:tblLook w:val="04A0" w:firstRow="1" w:lastRow="0" w:firstColumn="1" w:lastColumn="0" w:noHBand="0" w:noVBand="1"/>
      </w:tblPr>
      <w:tblGrid>
        <w:gridCol w:w="8494"/>
      </w:tblGrid>
      <w:tr w:rsidR="00412CD4" w14:paraId="61EBC09A" w14:textId="77777777" w:rsidTr="00412CD4">
        <w:tc>
          <w:tcPr>
            <w:tcW w:w="8494" w:type="dxa"/>
          </w:tcPr>
          <w:p w14:paraId="78EE1D6C" w14:textId="4B2EE3F5" w:rsidR="00412CD4" w:rsidRDefault="00412CD4" w:rsidP="00412CD4">
            <w:r w:rsidRPr="00026726">
              <w:rPr>
                <w:rStyle w:val="ComputerCode"/>
              </w:rPr>
              <w:t>Use (/Yu)</w:t>
            </w:r>
          </w:p>
        </w:tc>
      </w:tr>
    </w:tbl>
    <w:p w14:paraId="4BC5586F" w14:textId="77777777" w:rsidR="00412CD4" w:rsidRDefault="00412CD4" w:rsidP="00412CD4"/>
    <w:p w14:paraId="30542A64" w14:textId="0CFD7946" w:rsidR="00AB5BB8" w:rsidRPr="00412CD4" w:rsidRDefault="00AB5BB8" w:rsidP="00AB5BB8">
      <w:pPr>
        <w:pStyle w:val="ListParagraph"/>
        <w:numPr>
          <w:ilvl w:val="2"/>
          <w:numId w:val="8"/>
        </w:numPr>
        <w:rPr>
          <w:rStyle w:val="ComputerCode"/>
          <w:rFonts w:asciiTheme="minorHAnsi" w:hAnsiTheme="minorHAnsi"/>
          <w:noProof w:val="0"/>
          <w:sz w:val="24"/>
        </w:rPr>
      </w:pPr>
      <w:r>
        <w:t>Precompiled Header File (onl</w:t>
      </w:r>
      <w:r w:rsidR="00412CD4">
        <w:t>y needed if changing the name):</w:t>
      </w:r>
    </w:p>
    <w:tbl>
      <w:tblPr>
        <w:tblStyle w:val="TableGrid"/>
        <w:tblW w:w="0" w:type="auto"/>
        <w:tblLook w:val="04A0" w:firstRow="1" w:lastRow="0" w:firstColumn="1" w:lastColumn="0" w:noHBand="0" w:noVBand="1"/>
      </w:tblPr>
      <w:tblGrid>
        <w:gridCol w:w="8494"/>
      </w:tblGrid>
      <w:tr w:rsidR="00412CD4" w14:paraId="7E9505BF" w14:textId="77777777" w:rsidTr="00412CD4">
        <w:tc>
          <w:tcPr>
            <w:tcW w:w="8494" w:type="dxa"/>
          </w:tcPr>
          <w:p w14:paraId="2E7CA364" w14:textId="453FC3A8" w:rsidR="00412CD4" w:rsidRDefault="00412CD4" w:rsidP="00412CD4">
            <w:r w:rsidRPr="00026726">
              <w:rPr>
                <w:rStyle w:val="ComputerCode"/>
              </w:rPr>
              <w:t>DesiredName.h</w:t>
            </w:r>
          </w:p>
        </w:tc>
      </w:tr>
    </w:tbl>
    <w:p w14:paraId="60EBFCAD" w14:textId="77777777" w:rsidR="00412CD4" w:rsidRDefault="00412CD4" w:rsidP="00412CD4"/>
    <w:p w14:paraId="0CFEFB42" w14:textId="3A802648" w:rsidR="00AB5BB8" w:rsidRDefault="00DF7505" w:rsidP="00DF7505">
      <w:pPr>
        <w:jc w:val="center"/>
      </w:pPr>
      <w:r w:rsidRPr="00DF7505">
        <w:rPr>
          <w:noProof/>
          <w:lang w:val="pt-BR" w:eastAsia="pt-BR"/>
        </w:rPr>
        <w:lastRenderedPageBreak/>
        <w:drawing>
          <wp:inline distT="0" distB="0" distL="0" distR="0" wp14:anchorId="6149664E" wp14:editId="3784BB52">
            <wp:extent cx="5400040" cy="3820160"/>
            <wp:effectExtent l="0" t="0" r="0" b="889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400040" cy="3820160"/>
                    </a:xfrm>
                    <a:prstGeom prst="rect">
                      <a:avLst/>
                    </a:prstGeom>
                  </pic:spPr>
                </pic:pic>
              </a:graphicData>
            </a:graphic>
          </wp:inline>
        </w:drawing>
      </w:r>
    </w:p>
    <w:p w14:paraId="7F990670" w14:textId="77777777" w:rsidR="006C4A72" w:rsidRDefault="006C4A72" w:rsidP="00412CD4">
      <w:pPr>
        <w:pStyle w:val="ListParagraph"/>
        <w:numPr>
          <w:ilvl w:val="0"/>
          <w:numId w:val="8"/>
        </w:numPr>
      </w:pPr>
      <w:r>
        <w:t>Configuration Properties / C/C++ / All Options:</w:t>
      </w:r>
    </w:p>
    <w:p w14:paraId="10A81516" w14:textId="2C98FD7C" w:rsidR="00AB5BB8" w:rsidRDefault="006C4A72" w:rsidP="006C4A72">
      <w:pPr>
        <w:pStyle w:val="ListParagraph"/>
        <w:numPr>
          <w:ilvl w:val="1"/>
          <w:numId w:val="8"/>
        </w:numPr>
      </w:pPr>
      <w:r>
        <w:t>Configuration: All Configurations:</w:t>
      </w:r>
    </w:p>
    <w:p w14:paraId="04414F33" w14:textId="2E7FCF4E" w:rsidR="006C4A72" w:rsidRPr="00412CD4" w:rsidRDefault="00412CD4" w:rsidP="006C4A72">
      <w:pPr>
        <w:pStyle w:val="ListParagraph"/>
        <w:numPr>
          <w:ilvl w:val="2"/>
          <w:numId w:val="8"/>
        </w:numPr>
        <w:rPr>
          <w:rStyle w:val="ComputerCode"/>
          <w:rFonts w:asciiTheme="minorHAnsi" w:hAnsiTheme="minorHAnsi"/>
          <w:noProof w:val="0"/>
          <w:sz w:val="24"/>
        </w:rPr>
      </w:pPr>
      <w:r>
        <w:t>Additional Options:</w:t>
      </w:r>
    </w:p>
    <w:tbl>
      <w:tblPr>
        <w:tblStyle w:val="TableGrid"/>
        <w:tblW w:w="0" w:type="auto"/>
        <w:tblLook w:val="04A0" w:firstRow="1" w:lastRow="0" w:firstColumn="1" w:lastColumn="0" w:noHBand="0" w:noVBand="1"/>
      </w:tblPr>
      <w:tblGrid>
        <w:gridCol w:w="8494"/>
      </w:tblGrid>
      <w:tr w:rsidR="00412CD4" w14:paraId="27437EEE" w14:textId="77777777" w:rsidTr="00412CD4">
        <w:tc>
          <w:tcPr>
            <w:tcW w:w="8494" w:type="dxa"/>
          </w:tcPr>
          <w:p w14:paraId="02E506D3" w14:textId="78409F47" w:rsidR="00412CD4" w:rsidRDefault="00412CD4" w:rsidP="00412CD4">
            <w:r w:rsidRPr="00026726">
              <w:rPr>
                <w:rStyle w:val="ComputerCode"/>
              </w:rPr>
              <w:t>-Zm250 %(AdditionalOptions)</w:t>
            </w:r>
          </w:p>
        </w:tc>
      </w:tr>
    </w:tbl>
    <w:p w14:paraId="7BC5F7B1" w14:textId="77777777" w:rsidR="00412CD4" w:rsidRDefault="00412CD4" w:rsidP="00412CD4"/>
    <w:p w14:paraId="5BB074C5" w14:textId="56781E7E" w:rsidR="00AB5BB8" w:rsidRDefault="006C4A72" w:rsidP="006C4A72">
      <w:pPr>
        <w:jc w:val="center"/>
      </w:pPr>
      <w:r w:rsidRPr="006C4A72">
        <w:rPr>
          <w:noProof/>
          <w:lang w:val="pt-BR" w:eastAsia="pt-BR"/>
        </w:rPr>
        <w:lastRenderedPageBreak/>
        <w:drawing>
          <wp:inline distT="0" distB="0" distL="0" distR="0" wp14:anchorId="593698D8" wp14:editId="2391FCC7">
            <wp:extent cx="5400040" cy="3834765"/>
            <wp:effectExtent l="0" t="0" r="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400040" cy="3834765"/>
                    </a:xfrm>
                    <a:prstGeom prst="rect">
                      <a:avLst/>
                    </a:prstGeom>
                  </pic:spPr>
                </pic:pic>
              </a:graphicData>
            </a:graphic>
          </wp:inline>
        </w:drawing>
      </w:r>
    </w:p>
    <w:p w14:paraId="1B7C8D99" w14:textId="799FF47B" w:rsidR="00AB5BB8" w:rsidRDefault="006F5781" w:rsidP="006F5781">
      <w:pPr>
        <w:pStyle w:val="ListParagraph"/>
        <w:numPr>
          <w:ilvl w:val="0"/>
          <w:numId w:val="8"/>
        </w:numPr>
      </w:pPr>
      <w:r>
        <w:t>Configuration Properties / Linker / Input:</w:t>
      </w:r>
    </w:p>
    <w:p w14:paraId="68E31867" w14:textId="15EAC81A" w:rsidR="006F5781" w:rsidRDefault="006F5781" w:rsidP="006F5781">
      <w:pPr>
        <w:pStyle w:val="ListParagraph"/>
        <w:numPr>
          <w:ilvl w:val="1"/>
          <w:numId w:val="8"/>
        </w:numPr>
      </w:pPr>
      <w:r>
        <w:t>Configuration: All Configurations</w:t>
      </w:r>
    </w:p>
    <w:p w14:paraId="6B2C19E8" w14:textId="259BA506" w:rsidR="006F5781" w:rsidRPr="00412CD4" w:rsidRDefault="00412CD4" w:rsidP="006F5781">
      <w:pPr>
        <w:pStyle w:val="ListParagraph"/>
        <w:numPr>
          <w:ilvl w:val="2"/>
          <w:numId w:val="8"/>
        </w:numPr>
        <w:rPr>
          <w:rStyle w:val="ComputerCode"/>
          <w:rFonts w:asciiTheme="minorHAnsi" w:hAnsiTheme="minorHAnsi"/>
          <w:noProof w:val="0"/>
          <w:sz w:val="24"/>
        </w:rPr>
      </w:pPr>
      <w:r>
        <w:t>Additional Dependencies:</w:t>
      </w:r>
    </w:p>
    <w:tbl>
      <w:tblPr>
        <w:tblStyle w:val="TableGrid"/>
        <w:tblW w:w="0" w:type="auto"/>
        <w:tblLook w:val="04A0" w:firstRow="1" w:lastRow="0" w:firstColumn="1" w:lastColumn="0" w:noHBand="0" w:noVBand="1"/>
      </w:tblPr>
      <w:tblGrid>
        <w:gridCol w:w="8494"/>
      </w:tblGrid>
      <w:tr w:rsidR="00412CD4" w14:paraId="2C522080" w14:textId="77777777" w:rsidTr="00412CD4">
        <w:tc>
          <w:tcPr>
            <w:tcW w:w="8494" w:type="dxa"/>
          </w:tcPr>
          <w:p w14:paraId="5FCF3C88" w14:textId="3D0ED743" w:rsidR="00412CD4" w:rsidRDefault="00412CD4" w:rsidP="00412CD4">
            <w:r w:rsidRPr="006F5781">
              <w:rPr>
                <w:rStyle w:val="ComputerCode"/>
              </w:rPr>
              <w:t>Engine$(PlatformName)$(Configuration).lib;kernel32.lib;user32.lib;gdi32.lib;winspool.lib;comdlg32.lib;advapi32.lib;shell32.lib;ole32.lib;oleaut32.lib;uuid.lib;odbc32.lib;odbccp32.lib;%(AdditionalDependencies)</w:t>
            </w:r>
          </w:p>
        </w:tc>
      </w:tr>
    </w:tbl>
    <w:p w14:paraId="622B4C9E" w14:textId="77777777" w:rsidR="00412CD4" w:rsidRDefault="00412CD4" w:rsidP="00412CD4"/>
    <w:p w14:paraId="05D3F867" w14:textId="6B63EF65" w:rsidR="006C4A72" w:rsidRDefault="006F5781" w:rsidP="006F5781">
      <w:pPr>
        <w:jc w:val="center"/>
      </w:pPr>
      <w:r w:rsidRPr="006F5781">
        <w:rPr>
          <w:noProof/>
          <w:lang w:val="pt-BR" w:eastAsia="pt-BR"/>
        </w:rPr>
        <w:lastRenderedPageBreak/>
        <w:drawing>
          <wp:inline distT="0" distB="0" distL="0" distR="0" wp14:anchorId="73E3DAC4" wp14:editId="2EA1602C">
            <wp:extent cx="5400040" cy="3822065"/>
            <wp:effectExtent l="0" t="0" r="0" b="6985"/>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400040" cy="3822065"/>
                    </a:xfrm>
                    <a:prstGeom prst="rect">
                      <a:avLst/>
                    </a:prstGeom>
                  </pic:spPr>
                </pic:pic>
              </a:graphicData>
            </a:graphic>
          </wp:inline>
        </w:drawing>
      </w:r>
    </w:p>
    <w:p w14:paraId="427A066B" w14:textId="73558129" w:rsidR="00AB5BB8" w:rsidRDefault="006F5781" w:rsidP="006F5781">
      <w:pPr>
        <w:pStyle w:val="Heading4"/>
      </w:pPr>
      <w:r>
        <w:t>Setting the Game Directories</w:t>
      </w:r>
    </w:p>
    <w:p w14:paraId="0F0E3EDC" w14:textId="47D3B960" w:rsidR="006F5781" w:rsidRDefault="006F5781" w:rsidP="00026726">
      <w:pPr>
        <w:pStyle w:val="ListParagraph"/>
        <w:numPr>
          <w:ilvl w:val="0"/>
          <w:numId w:val="12"/>
        </w:numPr>
      </w:pPr>
      <w:r>
        <w:t>Root:</w:t>
      </w:r>
      <w:r w:rsidR="00026726">
        <w:t xml:space="preserve"> the main directory of the project, also containing UGE code.</w:t>
      </w:r>
    </w:p>
    <w:p w14:paraId="24EC3B0D" w14:textId="29B8A681" w:rsidR="006F5781" w:rsidRDefault="006F5781" w:rsidP="006F5781">
      <w:pPr>
        <w:jc w:val="center"/>
      </w:pPr>
      <w:r w:rsidRPr="006F5781">
        <w:rPr>
          <w:noProof/>
          <w:lang w:val="pt-BR" w:eastAsia="pt-BR"/>
        </w:rPr>
        <w:drawing>
          <wp:inline distT="0" distB="0" distL="0" distR="0" wp14:anchorId="2BD87D74" wp14:editId="1906F37E">
            <wp:extent cx="5400040" cy="3503295"/>
            <wp:effectExtent l="0" t="0" r="0" b="1905"/>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400040" cy="3503295"/>
                    </a:xfrm>
                    <a:prstGeom prst="rect">
                      <a:avLst/>
                    </a:prstGeom>
                  </pic:spPr>
                </pic:pic>
              </a:graphicData>
            </a:graphic>
          </wp:inline>
        </w:drawing>
      </w:r>
    </w:p>
    <w:p w14:paraId="717C9BBF" w14:textId="018BEABF" w:rsidR="006F5781" w:rsidRDefault="006F5781" w:rsidP="00026726">
      <w:pPr>
        <w:pStyle w:val="ListParagraph"/>
        <w:numPr>
          <w:ilvl w:val="0"/>
          <w:numId w:val="12"/>
        </w:numPr>
      </w:pPr>
      <w:r>
        <w:t>Game:</w:t>
      </w:r>
      <w:r w:rsidR="00026726">
        <w:t xml:space="preserve"> the directory for the compiled game. Game assets should be stored here.</w:t>
      </w:r>
    </w:p>
    <w:p w14:paraId="3248FB94" w14:textId="0CF83961" w:rsidR="006F5781" w:rsidRDefault="006F5781" w:rsidP="005E0AB9">
      <w:r w:rsidRPr="006F5781">
        <w:rPr>
          <w:noProof/>
          <w:lang w:val="pt-BR" w:eastAsia="pt-BR"/>
        </w:rPr>
        <w:lastRenderedPageBreak/>
        <w:drawing>
          <wp:inline distT="0" distB="0" distL="0" distR="0" wp14:anchorId="29BDF490" wp14:editId="56EA1DFE">
            <wp:extent cx="5400040" cy="3497580"/>
            <wp:effectExtent l="0" t="0" r="0" b="762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400040" cy="3497580"/>
                    </a:xfrm>
                    <a:prstGeom prst="rect">
                      <a:avLst/>
                    </a:prstGeom>
                  </pic:spPr>
                </pic:pic>
              </a:graphicData>
            </a:graphic>
          </wp:inline>
        </w:drawing>
      </w:r>
    </w:p>
    <w:p w14:paraId="11C85727" w14:textId="7C089876" w:rsidR="006F5781" w:rsidRDefault="006F5781" w:rsidP="00026726">
      <w:pPr>
        <w:pStyle w:val="ListParagraph"/>
        <w:numPr>
          <w:ilvl w:val="0"/>
          <w:numId w:val="12"/>
        </w:numPr>
      </w:pPr>
      <w:r>
        <w:t>Lib:</w:t>
      </w:r>
      <w:r w:rsidR="00026726">
        <w:t xml:space="preserve"> the libraries (dependencies) which will be linked to the project.</w:t>
      </w:r>
    </w:p>
    <w:p w14:paraId="34E83602" w14:textId="735C7304" w:rsidR="006F5781" w:rsidRDefault="006F5781" w:rsidP="005E0AB9">
      <w:r w:rsidRPr="006F5781">
        <w:rPr>
          <w:noProof/>
          <w:lang w:val="pt-BR" w:eastAsia="pt-BR"/>
        </w:rPr>
        <w:drawing>
          <wp:inline distT="0" distB="0" distL="0" distR="0" wp14:anchorId="3CB54921" wp14:editId="354FF631">
            <wp:extent cx="5400040" cy="3475355"/>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400040" cy="3475355"/>
                    </a:xfrm>
                    <a:prstGeom prst="rect">
                      <a:avLst/>
                    </a:prstGeom>
                  </pic:spPr>
                </pic:pic>
              </a:graphicData>
            </a:graphic>
          </wp:inline>
        </w:drawing>
      </w:r>
    </w:p>
    <w:p w14:paraId="338F66FD" w14:textId="70CDD529" w:rsidR="006F5781" w:rsidRDefault="006F5781" w:rsidP="00026726">
      <w:pPr>
        <w:pStyle w:val="ListParagraph"/>
        <w:numPr>
          <w:ilvl w:val="0"/>
          <w:numId w:val="12"/>
        </w:numPr>
      </w:pPr>
      <w:r>
        <w:t>Source:</w:t>
      </w:r>
      <w:r w:rsidR="00026726">
        <w:t xml:space="preserve"> the source code of the game.</w:t>
      </w:r>
    </w:p>
    <w:p w14:paraId="2E0E5F61" w14:textId="7863AD3F" w:rsidR="006F5781" w:rsidRDefault="006F5781" w:rsidP="005E0AB9">
      <w:r w:rsidRPr="006F5781">
        <w:rPr>
          <w:noProof/>
          <w:lang w:val="pt-BR" w:eastAsia="pt-BR"/>
        </w:rPr>
        <w:lastRenderedPageBreak/>
        <w:drawing>
          <wp:inline distT="0" distB="0" distL="0" distR="0" wp14:anchorId="22FA412D" wp14:editId="441BAF4E">
            <wp:extent cx="5400040" cy="3497580"/>
            <wp:effectExtent l="0" t="0" r="0" b="762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400040" cy="3497580"/>
                    </a:xfrm>
                    <a:prstGeom prst="rect">
                      <a:avLst/>
                    </a:prstGeom>
                  </pic:spPr>
                </pic:pic>
              </a:graphicData>
            </a:graphic>
          </wp:inline>
        </w:drawing>
      </w:r>
    </w:p>
    <w:p w14:paraId="18D70072" w14:textId="22667EC3" w:rsidR="00EE5CC1" w:rsidRDefault="00EE5CC1" w:rsidP="00EE5CC1">
      <w:pPr>
        <w:pStyle w:val="ListParagraph"/>
        <w:numPr>
          <w:ilvl w:val="0"/>
          <w:numId w:val="12"/>
        </w:numPr>
      </w:pPr>
      <w:r>
        <w:t>Game Project Directory (suggest):</w:t>
      </w:r>
    </w:p>
    <w:p w14:paraId="309CEB4C" w14:textId="5C91CE1B" w:rsidR="00EE5CC1" w:rsidRDefault="00EE5CC1" w:rsidP="00EE5CC1">
      <w:pPr>
        <w:jc w:val="center"/>
      </w:pPr>
      <w:r w:rsidRPr="00EE5CC1">
        <w:rPr>
          <w:noProof/>
          <w:lang w:val="pt-BR" w:eastAsia="pt-BR"/>
        </w:rPr>
        <w:drawing>
          <wp:inline distT="0" distB="0" distL="0" distR="0" wp14:anchorId="609CD2B9" wp14:editId="610F48BE">
            <wp:extent cx="5400040" cy="3485515"/>
            <wp:effectExtent l="0" t="0" r="0" b="635"/>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400040" cy="3485515"/>
                    </a:xfrm>
                    <a:prstGeom prst="rect">
                      <a:avLst/>
                    </a:prstGeom>
                  </pic:spPr>
                </pic:pic>
              </a:graphicData>
            </a:graphic>
          </wp:inline>
        </w:drawing>
      </w:r>
    </w:p>
    <w:p w14:paraId="59A9D8AA" w14:textId="23776E1F" w:rsidR="00CF3623" w:rsidRDefault="00CF3623" w:rsidP="00026726">
      <w:pPr>
        <w:pStyle w:val="ListParagraph"/>
        <w:numPr>
          <w:ilvl w:val="0"/>
          <w:numId w:val="12"/>
        </w:numPr>
      </w:pPr>
      <w:r>
        <w:t>Test:</w:t>
      </w:r>
      <w:r w:rsidR="00026726">
        <w:t xml:space="preserve"> the debug build of the game will be saved here.</w:t>
      </w:r>
    </w:p>
    <w:p w14:paraId="088C9DA5" w14:textId="4293D3A7" w:rsidR="006F5781" w:rsidRDefault="006F5781" w:rsidP="005E0AB9">
      <w:r w:rsidRPr="006F5781">
        <w:rPr>
          <w:noProof/>
          <w:lang w:val="pt-BR" w:eastAsia="pt-BR"/>
        </w:rPr>
        <w:lastRenderedPageBreak/>
        <w:drawing>
          <wp:inline distT="0" distB="0" distL="0" distR="0" wp14:anchorId="3C2B809D" wp14:editId="42D8B7C1">
            <wp:extent cx="5400040" cy="3483610"/>
            <wp:effectExtent l="0" t="0" r="0" b="254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400040" cy="3483610"/>
                    </a:xfrm>
                    <a:prstGeom prst="rect">
                      <a:avLst/>
                    </a:prstGeom>
                  </pic:spPr>
                </pic:pic>
              </a:graphicData>
            </a:graphic>
          </wp:inline>
        </w:drawing>
      </w:r>
    </w:p>
    <w:p w14:paraId="7D7FFE8D" w14:textId="51DCAE82" w:rsidR="008F4B2B" w:rsidRDefault="008F4B2B" w:rsidP="008F4B2B">
      <w:pPr>
        <w:pStyle w:val="Heading4"/>
      </w:pPr>
      <w:r>
        <w:t>Setting the Includes</w:t>
      </w:r>
    </w:p>
    <w:p w14:paraId="32555392" w14:textId="22FC468E" w:rsidR="008F4B2B" w:rsidRDefault="00EE5CC1" w:rsidP="00EE5CC1">
      <w:pPr>
        <w:pStyle w:val="ListParagraph"/>
        <w:numPr>
          <w:ilvl w:val="0"/>
          <w:numId w:val="17"/>
        </w:numPr>
      </w:pPr>
      <w:r>
        <w:t>Precompiled header (useful for dependencies):</w:t>
      </w:r>
    </w:p>
    <w:tbl>
      <w:tblPr>
        <w:tblStyle w:val="TableGrid"/>
        <w:tblW w:w="0" w:type="auto"/>
        <w:tblInd w:w="-5" w:type="dxa"/>
        <w:tblLook w:val="04A0" w:firstRow="1" w:lastRow="0" w:firstColumn="1" w:lastColumn="0" w:noHBand="0" w:noVBand="1"/>
      </w:tblPr>
      <w:tblGrid>
        <w:gridCol w:w="8499"/>
      </w:tblGrid>
      <w:tr w:rsidR="00412CD4" w14:paraId="380BF3A1" w14:textId="77777777" w:rsidTr="004352B1">
        <w:tc>
          <w:tcPr>
            <w:tcW w:w="8499" w:type="dxa"/>
          </w:tcPr>
          <w:p w14:paraId="5306698C" w14:textId="4E4DEC8C" w:rsidR="00412CD4" w:rsidRDefault="00412CD4" w:rsidP="00412CD4">
            <w:r w:rsidRPr="00FD101B">
              <w:rPr>
                <w:rStyle w:val="ComputerCode"/>
              </w:rPr>
              <w:t>#include "../Engine/GameEngineStd.h"</w:t>
            </w:r>
          </w:p>
        </w:tc>
      </w:tr>
    </w:tbl>
    <w:p w14:paraId="1E789D5D" w14:textId="77777777" w:rsidR="00412CD4" w:rsidRDefault="00412CD4" w:rsidP="00412CD4"/>
    <w:p w14:paraId="5404F292" w14:textId="5DD19475" w:rsidR="00EE5CC1" w:rsidRDefault="00EE5CC1" w:rsidP="00EE5CC1">
      <w:pPr>
        <w:pStyle w:val="ListParagraph"/>
        <w:numPr>
          <w:ilvl w:val="0"/>
          <w:numId w:val="17"/>
        </w:numPr>
      </w:pPr>
      <w:r>
        <w:t>Game layers, controller and events:</w:t>
      </w:r>
    </w:p>
    <w:p w14:paraId="67ED8166" w14:textId="2364B2A8" w:rsidR="00EE5CC1" w:rsidRDefault="00EE5CC1" w:rsidP="00EE5CC1">
      <w:pPr>
        <w:pStyle w:val="ListParagraph"/>
        <w:numPr>
          <w:ilvl w:val="1"/>
          <w:numId w:val="17"/>
        </w:numPr>
      </w:pPr>
      <w:r>
        <w:t>Game</w:t>
      </w:r>
      <w:r w:rsidR="00D93B98">
        <w:t xml:space="preserve"> </w:t>
      </w:r>
      <w:r>
        <w:t>Application</w:t>
      </w:r>
      <w:r w:rsidR="00D93B98">
        <w:t xml:space="preserve"> layer</w:t>
      </w:r>
      <w:r>
        <w:t>:</w:t>
      </w:r>
    </w:p>
    <w:tbl>
      <w:tblPr>
        <w:tblStyle w:val="TableGrid"/>
        <w:tblW w:w="0" w:type="auto"/>
        <w:tblLook w:val="04A0" w:firstRow="1" w:lastRow="0" w:firstColumn="1" w:lastColumn="0" w:noHBand="0" w:noVBand="1"/>
      </w:tblPr>
      <w:tblGrid>
        <w:gridCol w:w="8494"/>
      </w:tblGrid>
      <w:tr w:rsidR="00412CD4" w14:paraId="63EFE83E" w14:textId="77777777" w:rsidTr="00412CD4">
        <w:tc>
          <w:tcPr>
            <w:tcW w:w="8494" w:type="dxa"/>
          </w:tcPr>
          <w:p w14:paraId="456C39BD" w14:textId="05AD7189" w:rsidR="00412CD4" w:rsidRDefault="00412CD4" w:rsidP="00412CD4">
            <w:r w:rsidRPr="00EE5CC1">
              <w:rPr>
                <w:rStyle w:val="ComputerCode"/>
              </w:rPr>
              <w:t>#include &lt;Engine/GameApplication/BaseGameApplication.h&gt;</w:t>
            </w:r>
          </w:p>
        </w:tc>
      </w:tr>
    </w:tbl>
    <w:p w14:paraId="4F25EC98" w14:textId="0D9E4F4C" w:rsidR="00EE5CC1" w:rsidRDefault="00EE5CC1" w:rsidP="00412CD4"/>
    <w:p w14:paraId="1D8A1121" w14:textId="070C89DC" w:rsidR="00EE5CC1" w:rsidRDefault="00EE5CC1" w:rsidP="00EE5CC1">
      <w:pPr>
        <w:pStyle w:val="ListParagraph"/>
        <w:numPr>
          <w:ilvl w:val="1"/>
          <w:numId w:val="17"/>
        </w:numPr>
      </w:pPr>
      <w:r>
        <w:t>Game</w:t>
      </w:r>
      <w:r w:rsidR="00D93B98">
        <w:t xml:space="preserve"> </w:t>
      </w:r>
      <w:r>
        <w:t>Logic</w:t>
      </w:r>
      <w:r w:rsidR="00D93B98">
        <w:t xml:space="preserve"> layer</w:t>
      </w:r>
      <w:r>
        <w:t>:</w:t>
      </w:r>
    </w:p>
    <w:tbl>
      <w:tblPr>
        <w:tblStyle w:val="TableGrid"/>
        <w:tblW w:w="0" w:type="auto"/>
        <w:tblLook w:val="04A0" w:firstRow="1" w:lastRow="0" w:firstColumn="1" w:lastColumn="0" w:noHBand="0" w:noVBand="1"/>
      </w:tblPr>
      <w:tblGrid>
        <w:gridCol w:w="8494"/>
      </w:tblGrid>
      <w:tr w:rsidR="00412CD4" w14:paraId="308E4EFD" w14:textId="77777777" w:rsidTr="00412CD4">
        <w:tc>
          <w:tcPr>
            <w:tcW w:w="8494" w:type="dxa"/>
          </w:tcPr>
          <w:p w14:paraId="2ECAAE52" w14:textId="5E791986" w:rsidR="00412CD4" w:rsidRDefault="00412CD4" w:rsidP="00412CD4">
            <w:r w:rsidRPr="00EE5CC1">
              <w:rPr>
                <w:rStyle w:val="ComputerCode"/>
              </w:rPr>
              <w:t>#include &lt;Engine/GameLogic/BaseGameLogic.h&gt;</w:t>
            </w:r>
          </w:p>
        </w:tc>
      </w:tr>
    </w:tbl>
    <w:p w14:paraId="36B6F7FC" w14:textId="77777777" w:rsidR="00412CD4" w:rsidRDefault="00412CD4" w:rsidP="00412CD4"/>
    <w:p w14:paraId="6138AB87" w14:textId="41E9B80C" w:rsidR="00EE5CC1" w:rsidRDefault="00EE5CC1" w:rsidP="00EE5CC1">
      <w:pPr>
        <w:pStyle w:val="ListParagraph"/>
        <w:numPr>
          <w:ilvl w:val="1"/>
          <w:numId w:val="17"/>
        </w:numPr>
      </w:pPr>
      <w:r>
        <w:t>Game</w:t>
      </w:r>
      <w:r w:rsidR="00D93B98">
        <w:t xml:space="preserve"> </w:t>
      </w:r>
      <w:r>
        <w:t>View</w:t>
      </w:r>
      <w:r w:rsidR="00D93B98">
        <w:t xml:space="preserve"> layer</w:t>
      </w:r>
      <w:r>
        <w:t>:</w:t>
      </w:r>
    </w:p>
    <w:tbl>
      <w:tblPr>
        <w:tblStyle w:val="TableGrid"/>
        <w:tblW w:w="0" w:type="auto"/>
        <w:tblLook w:val="04A0" w:firstRow="1" w:lastRow="0" w:firstColumn="1" w:lastColumn="0" w:noHBand="0" w:noVBand="1"/>
      </w:tblPr>
      <w:tblGrid>
        <w:gridCol w:w="8494"/>
      </w:tblGrid>
      <w:tr w:rsidR="00412CD4" w14:paraId="4E577B5A" w14:textId="77777777" w:rsidTr="00412CD4">
        <w:tc>
          <w:tcPr>
            <w:tcW w:w="8494" w:type="dxa"/>
          </w:tcPr>
          <w:p w14:paraId="6A07F539" w14:textId="0D23F7E7" w:rsidR="00412CD4" w:rsidRDefault="00412CD4" w:rsidP="00412CD4">
            <w:r w:rsidRPr="00EE5CC1">
              <w:rPr>
                <w:rStyle w:val="ComputerCode"/>
              </w:rPr>
              <w:t>#include &lt;Engine/GameView/GameView.h&gt;</w:t>
            </w:r>
          </w:p>
        </w:tc>
      </w:tr>
    </w:tbl>
    <w:p w14:paraId="7EAC0E56" w14:textId="77777777" w:rsidR="00412CD4" w:rsidRDefault="00412CD4" w:rsidP="00412CD4"/>
    <w:p w14:paraId="5119BB3B" w14:textId="4C7196BD" w:rsidR="00EE5CC1" w:rsidRDefault="00EE5CC1" w:rsidP="00EE5CC1">
      <w:pPr>
        <w:pStyle w:val="ListParagraph"/>
        <w:numPr>
          <w:ilvl w:val="1"/>
          <w:numId w:val="17"/>
        </w:numPr>
      </w:pPr>
      <w:r>
        <w:t>Controller:</w:t>
      </w:r>
    </w:p>
    <w:tbl>
      <w:tblPr>
        <w:tblStyle w:val="TableGrid"/>
        <w:tblW w:w="0" w:type="auto"/>
        <w:tblLook w:val="04A0" w:firstRow="1" w:lastRow="0" w:firstColumn="1" w:lastColumn="0" w:noHBand="0" w:noVBand="1"/>
      </w:tblPr>
      <w:tblGrid>
        <w:gridCol w:w="8494"/>
      </w:tblGrid>
      <w:tr w:rsidR="00412CD4" w14:paraId="14FB50F7" w14:textId="77777777" w:rsidTr="00412CD4">
        <w:tc>
          <w:tcPr>
            <w:tcW w:w="8494" w:type="dxa"/>
          </w:tcPr>
          <w:p w14:paraId="6ED5A3D7" w14:textId="085DCFE7" w:rsidR="00412CD4" w:rsidRDefault="00412CD4" w:rsidP="00412CD4">
            <w:r w:rsidRPr="00EE5CC1">
              <w:rPr>
                <w:rStyle w:val="ComputerCode"/>
              </w:rPr>
              <w:t>#include &lt;Engine/GameController/GameController.h&gt;</w:t>
            </w:r>
          </w:p>
        </w:tc>
      </w:tr>
    </w:tbl>
    <w:p w14:paraId="4B8153E9" w14:textId="77777777" w:rsidR="00412CD4" w:rsidRDefault="00412CD4" w:rsidP="00412CD4"/>
    <w:p w14:paraId="4C394750" w14:textId="3CB09FDC" w:rsidR="00EE5CC1" w:rsidRDefault="00EE5CC1" w:rsidP="00EE5CC1">
      <w:pPr>
        <w:pStyle w:val="ListParagraph"/>
        <w:numPr>
          <w:ilvl w:val="1"/>
          <w:numId w:val="17"/>
        </w:numPr>
      </w:pPr>
      <w:r>
        <w:t>Events:</w:t>
      </w:r>
    </w:p>
    <w:tbl>
      <w:tblPr>
        <w:tblStyle w:val="TableGrid"/>
        <w:tblW w:w="0" w:type="auto"/>
        <w:tblLook w:val="04A0" w:firstRow="1" w:lastRow="0" w:firstColumn="1" w:lastColumn="0" w:noHBand="0" w:noVBand="1"/>
      </w:tblPr>
      <w:tblGrid>
        <w:gridCol w:w="8494"/>
      </w:tblGrid>
      <w:tr w:rsidR="00412CD4" w14:paraId="04016498" w14:textId="77777777" w:rsidTr="00412CD4">
        <w:tc>
          <w:tcPr>
            <w:tcW w:w="8494" w:type="dxa"/>
          </w:tcPr>
          <w:p w14:paraId="4E6496FE" w14:textId="08CDEB8D" w:rsidR="00412CD4" w:rsidRDefault="00412CD4" w:rsidP="00412CD4">
            <w:pPr>
              <w:rPr>
                <w:rStyle w:val="ComputerCode"/>
                <w:rFonts w:asciiTheme="minorHAnsi" w:hAnsiTheme="minorHAnsi"/>
                <w:noProof w:val="0"/>
                <w:sz w:val="24"/>
              </w:rPr>
            </w:pPr>
            <w:r w:rsidRPr="00D93B98">
              <w:rPr>
                <w:rStyle w:val="ComputerCode"/>
              </w:rPr>
              <w:t>#include &lt;Core/Events/IEventManager.h&gt;</w:t>
            </w:r>
          </w:p>
        </w:tc>
      </w:tr>
    </w:tbl>
    <w:p w14:paraId="070E3429" w14:textId="70466F99" w:rsidR="00EE5CC1" w:rsidRPr="00412CD4" w:rsidRDefault="00EE5CC1" w:rsidP="00412CD4">
      <w:pPr>
        <w:rPr>
          <w:rStyle w:val="ComputerCode"/>
          <w:rFonts w:asciiTheme="minorHAnsi" w:hAnsiTheme="minorHAnsi"/>
          <w:noProof w:val="0"/>
          <w:sz w:val="24"/>
        </w:rPr>
      </w:pPr>
    </w:p>
    <w:p w14:paraId="7035FC9B" w14:textId="4D3E1069" w:rsidR="00470AAC" w:rsidRDefault="00470AAC" w:rsidP="001E5B8F">
      <w:pPr>
        <w:pStyle w:val="Heading4"/>
      </w:pPr>
      <w:bookmarkStart w:id="304" w:name="_Ref381804077"/>
      <w:r>
        <w:lastRenderedPageBreak/>
        <w:t>Setting the Project Dependencies</w:t>
      </w:r>
      <w:bookmarkEnd w:id="304"/>
    </w:p>
    <w:p w14:paraId="6228AB3C" w14:textId="0EE6EF79" w:rsidR="00470AAC" w:rsidRDefault="00470AAC" w:rsidP="00470AAC">
      <w:pPr>
        <w:pStyle w:val="ListParagraph"/>
        <w:numPr>
          <w:ilvl w:val="0"/>
          <w:numId w:val="21"/>
        </w:numPr>
      </w:pPr>
      <w:r>
        <w:t xml:space="preserve">Project / </w:t>
      </w:r>
    </w:p>
    <w:p w14:paraId="0D9F05E2" w14:textId="768AC050" w:rsidR="00470AAC" w:rsidRDefault="00470AAC" w:rsidP="00470AAC">
      <w:pPr>
        <w:jc w:val="center"/>
      </w:pPr>
      <w:r w:rsidRPr="00470AAC">
        <w:rPr>
          <w:noProof/>
          <w:lang w:val="pt-BR" w:eastAsia="pt-BR"/>
        </w:rPr>
        <w:drawing>
          <wp:inline distT="0" distB="0" distL="0" distR="0" wp14:anchorId="4400B326" wp14:editId="69E59CD5">
            <wp:extent cx="2981741" cy="2896004"/>
            <wp:effectExtent l="0" t="0" r="9525" b="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2981741" cy="2896004"/>
                    </a:xfrm>
                    <a:prstGeom prst="rect">
                      <a:avLst/>
                    </a:prstGeom>
                  </pic:spPr>
                </pic:pic>
              </a:graphicData>
            </a:graphic>
          </wp:inline>
        </w:drawing>
      </w:r>
    </w:p>
    <w:p w14:paraId="28BE8407" w14:textId="060F6F0A" w:rsidR="00470AAC" w:rsidRDefault="00470AAC" w:rsidP="00470AAC">
      <w:pPr>
        <w:pStyle w:val="ListParagraph"/>
        <w:numPr>
          <w:ilvl w:val="0"/>
          <w:numId w:val="21"/>
        </w:numPr>
      </w:pPr>
      <w:r>
        <w:t>Select the project name and mark Engine as its dependence.</w:t>
      </w:r>
    </w:p>
    <w:p w14:paraId="19237F5E" w14:textId="1C7F3897" w:rsidR="00470AAC" w:rsidRPr="00470AAC" w:rsidRDefault="00470AAC" w:rsidP="00470AAC">
      <w:pPr>
        <w:jc w:val="center"/>
      </w:pPr>
      <w:r w:rsidRPr="00470AAC">
        <w:rPr>
          <w:noProof/>
          <w:lang w:val="pt-BR" w:eastAsia="pt-BR"/>
        </w:rPr>
        <w:drawing>
          <wp:inline distT="0" distB="0" distL="0" distR="0" wp14:anchorId="57AAA9C8" wp14:editId="49404EF3">
            <wp:extent cx="4353533" cy="4039164"/>
            <wp:effectExtent l="0" t="0" r="9525"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4353533" cy="4039164"/>
                    </a:xfrm>
                    <a:prstGeom prst="rect">
                      <a:avLst/>
                    </a:prstGeom>
                  </pic:spPr>
                </pic:pic>
              </a:graphicData>
            </a:graphic>
          </wp:inline>
        </w:drawing>
      </w:r>
    </w:p>
    <w:p w14:paraId="134D812E" w14:textId="2C626BE8" w:rsidR="001E5B8F" w:rsidRDefault="001E5B8F" w:rsidP="001E5B8F">
      <w:pPr>
        <w:pStyle w:val="Heading4"/>
      </w:pPr>
      <w:r>
        <w:t>Testing the Development Environment</w:t>
      </w:r>
    </w:p>
    <w:p w14:paraId="2B0FB6DE" w14:textId="77118F9D" w:rsidR="001E5B8F" w:rsidRDefault="001E5B8F" w:rsidP="001E5B8F">
      <w:pPr>
        <w:pStyle w:val="ListParagraph"/>
        <w:numPr>
          <w:ilvl w:val="0"/>
          <w:numId w:val="20"/>
        </w:numPr>
      </w:pPr>
      <w:r>
        <w:t xml:space="preserve">In </w:t>
      </w:r>
      <w:r w:rsidRPr="001E5B8F">
        <w:rPr>
          <w:rStyle w:val="ComputerCode"/>
        </w:rPr>
        <w:t>main.cpp</w:t>
      </w:r>
      <w:r>
        <w:t>, add the following code:</w:t>
      </w:r>
    </w:p>
    <w:tbl>
      <w:tblPr>
        <w:tblStyle w:val="TableGrid"/>
        <w:tblW w:w="0" w:type="auto"/>
        <w:tblLook w:val="04A0" w:firstRow="1" w:lastRow="0" w:firstColumn="1" w:lastColumn="0" w:noHBand="0" w:noVBand="1"/>
      </w:tblPr>
      <w:tblGrid>
        <w:gridCol w:w="8494"/>
      </w:tblGrid>
      <w:tr w:rsidR="001E5B8F" w14:paraId="011F30DC" w14:textId="77777777" w:rsidTr="001E5B8F">
        <w:tc>
          <w:tcPr>
            <w:tcW w:w="8494" w:type="dxa"/>
          </w:tcPr>
          <w:p w14:paraId="0D81660E" w14:textId="77777777" w:rsidR="001E5B8F" w:rsidRPr="001E5B8F" w:rsidRDefault="001E5B8F" w:rsidP="001E5B8F">
            <w:pPr>
              <w:rPr>
                <w:rStyle w:val="ComputerCode"/>
              </w:rPr>
            </w:pPr>
            <w:r w:rsidRPr="001E5B8F">
              <w:rPr>
                <w:rStyle w:val="ComputerCode"/>
              </w:rPr>
              <w:t>#include "SpaceshipGameStd.h"</w:t>
            </w:r>
          </w:p>
          <w:p w14:paraId="3834D77E" w14:textId="77777777" w:rsidR="001E5B8F" w:rsidRPr="001E5B8F" w:rsidRDefault="001E5B8F" w:rsidP="001E5B8F">
            <w:pPr>
              <w:rPr>
                <w:rStyle w:val="ComputerCode"/>
              </w:rPr>
            </w:pPr>
          </w:p>
          <w:p w14:paraId="5E3BBD49" w14:textId="77777777" w:rsidR="001E5B8F" w:rsidRPr="001E5B8F" w:rsidRDefault="001E5B8F" w:rsidP="001E5B8F">
            <w:pPr>
              <w:rPr>
                <w:rStyle w:val="ComputerCode"/>
              </w:rPr>
            </w:pPr>
            <w:r w:rsidRPr="001E5B8F">
              <w:rPr>
                <w:rStyle w:val="ComputerCode"/>
              </w:rPr>
              <w:lastRenderedPageBreak/>
              <w:t>#include &lt;stdio.h&gt;</w:t>
            </w:r>
          </w:p>
          <w:p w14:paraId="34D9826C" w14:textId="77777777" w:rsidR="001E5B8F" w:rsidRPr="001E5B8F" w:rsidRDefault="001E5B8F" w:rsidP="001E5B8F">
            <w:pPr>
              <w:rPr>
                <w:rStyle w:val="ComputerCode"/>
              </w:rPr>
            </w:pPr>
          </w:p>
          <w:p w14:paraId="176D281A" w14:textId="77777777" w:rsidR="001E5B8F" w:rsidRPr="001E5B8F" w:rsidRDefault="001E5B8F" w:rsidP="001E5B8F">
            <w:pPr>
              <w:rPr>
                <w:rStyle w:val="ComputerCode"/>
              </w:rPr>
            </w:pPr>
            <w:r w:rsidRPr="001E5B8F">
              <w:rPr>
                <w:rStyle w:val="ComputerCode"/>
              </w:rPr>
              <w:t>#include &lt;Utilities/Math/Vector.h&gt;</w:t>
            </w:r>
          </w:p>
          <w:p w14:paraId="51A83021" w14:textId="77777777" w:rsidR="001E5B8F" w:rsidRPr="001E5B8F" w:rsidRDefault="001E5B8F" w:rsidP="001E5B8F">
            <w:pPr>
              <w:rPr>
                <w:rStyle w:val="ComputerCode"/>
              </w:rPr>
            </w:pPr>
          </w:p>
          <w:p w14:paraId="3C4B5527" w14:textId="77777777" w:rsidR="001E5B8F" w:rsidRPr="001E5B8F" w:rsidRDefault="001E5B8F" w:rsidP="001E5B8F">
            <w:pPr>
              <w:rPr>
                <w:rStyle w:val="ComputerCode"/>
              </w:rPr>
            </w:pPr>
            <w:r w:rsidRPr="001E5B8F">
              <w:rPr>
                <w:rStyle w:val="ComputerCode"/>
              </w:rPr>
              <w:t>int main(int argc, char* argv[])</w:t>
            </w:r>
          </w:p>
          <w:p w14:paraId="310E99FA" w14:textId="77777777" w:rsidR="001E5B8F" w:rsidRPr="001E5B8F" w:rsidRDefault="001E5B8F" w:rsidP="001E5B8F">
            <w:pPr>
              <w:rPr>
                <w:rStyle w:val="ComputerCode"/>
              </w:rPr>
            </w:pPr>
            <w:r w:rsidRPr="001E5B8F">
              <w:rPr>
                <w:rStyle w:val="ComputerCode"/>
              </w:rPr>
              <w:t>{</w:t>
            </w:r>
          </w:p>
          <w:p w14:paraId="1835D960" w14:textId="21EFF401" w:rsidR="001E5B8F" w:rsidRPr="001E5B8F" w:rsidRDefault="001E5B8F" w:rsidP="001E5B8F">
            <w:pPr>
              <w:rPr>
                <w:rStyle w:val="ComputerCode"/>
              </w:rPr>
            </w:pPr>
            <w:r w:rsidRPr="001E5B8F">
              <w:rPr>
                <w:rStyle w:val="ComputerCode"/>
              </w:rPr>
              <w:t xml:space="preserve">    uge::Vector3 v</w:t>
            </w:r>
            <w:r w:rsidR="00FD101B">
              <w:rPr>
                <w:rStyle w:val="ComputerCode"/>
              </w:rPr>
              <w:t>ec</w:t>
            </w:r>
            <w:r w:rsidRPr="001E5B8F">
              <w:rPr>
                <w:rStyle w:val="ComputerCode"/>
              </w:rPr>
              <w:t>(1.0f, 2.0f, 3.0f);</w:t>
            </w:r>
          </w:p>
          <w:p w14:paraId="64E0EB46" w14:textId="77777777" w:rsidR="001E5B8F" w:rsidRPr="001E5B8F" w:rsidRDefault="001E5B8F" w:rsidP="001E5B8F">
            <w:pPr>
              <w:rPr>
                <w:rStyle w:val="ComputerCode"/>
              </w:rPr>
            </w:pPr>
          </w:p>
          <w:p w14:paraId="23AECD80" w14:textId="510D1924" w:rsidR="001E5B8F" w:rsidRPr="001E5B8F" w:rsidRDefault="001E5B8F" w:rsidP="001E5B8F">
            <w:pPr>
              <w:rPr>
                <w:rStyle w:val="ComputerCode"/>
              </w:rPr>
            </w:pPr>
            <w:r w:rsidRPr="001E5B8F">
              <w:rPr>
                <w:rStyle w:val="ComputerCode"/>
              </w:rPr>
              <w:t xml:space="preserve">    printf("(%f, %f, %f)\n", v</w:t>
            </w:r>
            <w:r w:rsidR="00FD101B">
              <w:rPr>
                <w:rStyle w:val="ComputerCode"/>
              </w:rPr>
              <w:t>ec</w:t>
            </w:r>
            <w:r w:rsidRPr="001E5B8F">
              <w:rPr>
                <w:rStyle w:val="ComputerCode"/>
              </w:rPr>
              <w:t>.x, v</w:t>
            </w:r>
            <w:r w:rsidR="00FD101B">
              <w:rPr>
                <w:rStyle w:val="ComputerCode"/>
              </w:rPr>
              <w:t>ec</w:t>
            </w:r>
            <w:r w:rsidRPr="001E5B8F">
              <w:rPr>
                <w:rStyle w:val="ComputerCode"/>
              </w:rPr>
              <w:t>.y, v</w:t>
            </w:r>
            <w:r w:rsidR="00FD101B">
              <w:rPr>
                <w:rStyle w:val="ComputerCode"/>
              </w:rPr>
              <w:t>ec</w:t>
            </w:r>
            <w:r w:rsidRPr="001E5B8F">
              <w:rPr>
                <w:rStyle w:val="ComputerCode"/>
              </w:rPr>
              <w:t>.z);</w:t>
            </w:r>
          </w:p>
          <w:p w14:paraId="040E5EA7" w14:textId="77777777" w:rsidR="001E5B8F" w:rsidRPr="001E5B8F" w:rsidRDefault="001E5B8F" w:rsidP="001E5B8F">
            <w:pPr>
              <w:rPr>
                <w:rStyle w:val="ComputerCode"/>
              </w:rPr>
            </w:pPr>
          </w:p>
          <w:p w14:paraId="3651D428" w14:textId="77777777" w:rsidR="001E5B8F" w:rsidRPr="001E5B8F" w:rsidRDefault="001E5B8F" w:rsidP="001E5B8F">
            <w:pPr>
              <w:rPr>
                <w:rStyle w:val="ComputerCode"/>
              </w:rPr>
            </w:pPr>
            <w:r w:rsidRPr="001E5B8F">
              <w:rPr>
                <w:rStyle w:val="ComputerCode"/>
              </w:rPr>
              <w:t xml:space="preserve">    return 0;</w:t>
            </w:r>
          </w:p>
          <w:p w14:paraId="729960B0" w14:textId="7C44D1CD" w:rsidR="001E5B8F" w:rsidRDefault="001E5B8F" w:rsidP="001E5B8F">
            <w:r w:rsidRPr="001E5B8F">
              <w:rPr>
                <w:rStyle w:val="ComputerCode"/>
              </w:rPr>
              <w:t>}</w:t>
            </w:r>
          </w:p>
        </w:tc>
      </w:tr>
    </w:tbl>
    <w:p w14:paraId="6E4F6639" w14:textId="77777777" w:rsidR="001E5B8F" w:rsidRDefault="001E5B8F" w:rsidP="001E5B8F"/>
    <w:p w14:paraId="34491BFE" w14:textId="54899D39" w:rsidR="001E5B8F" w:rsidRDefault="001E5B8F" w:rsidP="001E5B8F">
      <w:pPr>
        <w:pStyle w:val="ListParagraph"/>
        <w:numPr>
          <w:ilvl w:val="0"/>
          <w:numId w:val="20"/>
        </w:numPr>
      </w:pPr>
      <w:r>
        <w:t>Compile</w:t>
      </w:r>
      <w:r w:rsidR="00FD101B">
        <w:t xml:space="preserve"> the code</w:t>
      </w:r>
      <w:r w:rsidR="008E01B0">
        <w:t>:</w:t>
      </w:r>
    </w:p>
    <w:p w14:paraId="23C8CA0E" w14:textId="330DDCE0" w:rsidR="00FD101B" w:rsidRDefault="00FD101B" w:rsidP="00FD101B">
      <w:pPr>
        <w:pStyle w:val="ListParagraph"/>
        <w:numPr>
          <w:ilvl w:val="1"/>
          <w:numId w:val="20"/>
        </w:numPr>
      </w:pPr>
      <w:r>
        <w:t>This should be the build output:</w:t>
      </w:r>
    </w:p>
    <w:p w14:paraId="68FC5320" w14:textId="280B2825" w:rsidR="00FD101B" w:rsidRDefault="00FD101B" w:rsidP="00FD101B">
      <w:pPr>
        <w:jc w:val="center"/>
      </w:pPr>
      <w:r w:rsidRPr="00FD101B">
        <w:rPr>
          <w:noProof/>
          <w:lang w:val="pt-BR" w:eastAsia="pt-BR"/>
        </w:rPr>
        <w:drawing>
          <wp:inline distT="0" distB="0" distL="0" distR="0" wp14:anchorId="4F0FD72D" wp14:editId="7E74D09F">
            <wp:extent cx="5400040" cy="1553210"/>
            <wp:effectExtent l="0" t="0" r="0" b="889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400040" cy="1553210"/>
                    </a:xfrm>
                    <a:prstGeom prst="rect">
                      <a:avLst/>
                    </a:prstGeom>
                  </pic:spPr>
                </pic:pic>
              </a:graphicData>
            </a:graphic>
          </wp:inline>
        </w:drawing>
      </w:r>
    </w:p>
    <w:p w14:paraId="3E6174E4" w14:textId="77777777" w:rsidR="008E01B0" w:rsidRDefault="001E5B8F" w:rsidP="001E5B8F">
      <w:pPr>
        <w:pStyle w:val="ListParagraph"/>
        <w:numPr>
          <w:ilvl w:val="1"/>
          <w:numId w:val="20"/>
        </w:numPr>
      </w:pPr>
      <w:r>
        <w:t>If there is the error:</w:t>
      </w:r>
    </w:p>
    <w:tbl>
      <w:tblPr>
        <w:tblStyle w:val="TableGrid"/>
        <w:tblW w:w="0" w:type="auto"/>
        <w:tblLook w:val="04A0" w:firstRow="1" w:lastRow="0" w:firstColumn="1" w:lastColumn="0" w:noHBand="0" w:noVBand="1"/>
      </w:tblPr>
      <w:tblGrid>
        <w:gridCol w:w="8494"/>
      </w:tblGrid>
      <w:tr w:rsidR="008E01B0" w14:paraId="58CF6CAF" w14:textId="77777777" w:rsidTr="008E01B0">
        <w:tc>
          <w:tcPr>
            <w:tcW w:w="8494" w:type="dxa"/>
          </w:tcPr>
          <w:p w14:paraId="3693A28B" w14:textId="784554CD" w:rsidR="008E01B0" w:rsidRDefault="008E01B0" w:rsidP="008E01B0">
            <w:r w:rsidRPr="001E5B8F">
              <w:t>error LNK1104: cannot open file 'EngineWin32Debug.lib'</w:t>
            </w:r>
          </w:p>
        </w:tc>
      </w:tr>
    </w:tbl>
    <w:p w14:paraId="2A197570" w14:textId="77777777" w:rsidR="008E01B0" w:rsidRDefault="008E01B0" w:rsidP="008E01B0"/>
    <w:p w14:paraId="32C5CA4A" w14:textId="161875A0" w:rsidR="008E01B0" w:rsidRDefault="00470AAC" w:rsidP="008E01B0">
      <w:r>
        <w:t xml:space="preserve">This </w:t>
      </w:r>
      <w:r w:rsidR="00E210F7">
        <w:t xml:space="preserve">usually </w:t>
      </w:r>
      <w:r>
        <w:t xml:space="preserve">happens when the Project Dependencies were not set (c.f. Section </w:t>
      </w:r>
      <w:r>
        <w:fldChar w:fldCharType="begin"/>
      </w:r>
      <w:r>
        <w:instrText xml:space="preserve"> REF _Ref381804077 \r \h </w:instrText>
      </w:r>
      <w:r>
        <w:fldChar w:fldCharType="separate"/>
      </w:r>
      <w:r w:rsidR="00EA324E">
        <w:t>7.1.1.5</w:t>
      </w:r>
      <w:r>
        <w:fldChar w:fldCharType="end"/>
      </w:r>
      <w:r>
        <w:t>)</w:t>
      </w:r>
      <w:r w:rsidR="004422A7">
        <w:t xml:space="preserve"> and Visual Studio does not find the library as it was not compiled before. Fix the settings and compile again</w:t>
      </w:r>
      <w:r w:rsidR="008E01B0">
        <w:t>;</w:t>
      </w:r>
    </w:p>
    <w:p w14:paraId="4843C90A" w14:textId="08FCB4FB" w:rsidR="001E5B8F" w:rsidRDefault="00FD101B" w:rsidP="001E5B8F">
      <w:pPr>
        <w:pStyle w:val="ListParagraph"/>
        <w:numPr>
          <w:ilvl w:val="1"/>
          <w:numId w:val="20"/>
        </w:numPr>
      </w:pPr>
      <w:r>
        <w:t xml:space="preserve">If there are hundreds or thousands of warning regarding linking, it is safe to disregard them. </w:t>
      </w:r>
      <w:r w:rsidR="001E5B8F">
        <w:t>This will be fixed in the future</w:t>
      </w:r>
      <w:r>
        <w:t xml:space="preserve"> (they seem to be linked twice, so the second is ignored)</w:t>
      </w:r>
      <w:r w:rsidR="001E5B8F">
        <w:t>.</w:t>
      </w:r>
      <w:r>
        <w:t xml:space="preserve"> </w:t>
      </w:r>
    </w:p>
    <w:p w14:paraId="7B04DC58" w14:textId="2B9C3026" w:rsidR="001E5B8F" w:rsidRDefault="00FD101B" w:rsidP="001E5B8F">
      <w:pPr>
        <w:pStyle w:val="ListParagraph"/>
        <w:numPr>
          <w:ilvl w:val="0"/>
          <w:numId w:val="20"/>
        </w:numPr>
      </w:pPr>
      <w:r>
        <w:t>Run the project (Ctrl + F5 to pause after running). This should be the output:</w:t>
      </w:r>
    </w:p>
    <w:p w14:paraId="283B726D" w14:textId="49287288" w:rsidR="001E5B8F" w:rsidRDefault="00FD101B" w:rsidP="00FD101B">
      <w:pPr>
        <w:jc w:val="center"/>
      </w:pPr>
      <w:r w:rsidRPr="00FD101B">
        <w:rPr>
          <w:noProof/>
          <w:lang w:val="pt-BR" w:eastAsia="pt-BR"/>
        </w:rPr>
        <w:lastRenderedPageBreak/>
        <w:drawing>
          <wp:inline distT="0" distB="0" distL="0" distR="0" wp14:anchorId="2FBE9FDA" wp14:editId="2198FD91">
            <wp:extent cx="5400040" cy="2739390"/>
            <wp:effectExtent l="0" t="0" r="0" b="381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400040" cy="2739390"/>
                    </a:xfrm>
                    <a:prstGeom prst="rect">
                      <a:avLst/>
                    </a:prstGeom>
                  </pic:spPr>
                </pic:pic>
              </a:graphicData>
            </a:graphic>
          </wp:inline>
        </w:drawing>
      </w:r>
    </w:p>
    <w:p w14:paraId="07B6F59E" w14:textId="10E4C90F" w:rsidR="00CA1545" w:rsidRDefault="00CA1545" w:rsidP="00CA1545">
      <w:pPr>
        <w:pStyle w:val="Heading2"/>
      </w:pPr>
      <w:bookmarkStart w:id="305" w:name="_Ref381801931"/>
      <w:bookmarkStart w:id="306" w:name="_Toc382771677"/>
      <w:r>
        <w:t>Creating a Game</w:t>
      </w:r>
      <w:bookmarkEnd w:id="305"/>
      <w:bookmarkEnd w:id="306"/>
    </w:p>
    <w:p w14:paraId="33706A48" w14:textId="14A53D1D" w:rsidR="003B35E8" w:rsidRDefault="003B35E8" w:rsidP="003B35E8">
      <w:r>
        <w:t xml:space="preserve">This </w:t>
      </w:r>
      <w:r w:rsidR="00C82180">
        <w:t>section</w:t>
      </w:r>
      <w:r>
        <w:t xml:space="preserve"> describes the implementation of a simple Spaceship game to illustrate UGE features. This game is similar to </w:t>
      </w:r>
      <w:r w:rsidRPr="003B35E8">
        <w:rPr>
          <w:rStyle w:val="Emphasis"/>
        </w:rPr>
        <w:t>Grammenos et al.</w:t>
      </w:r>
      <w:r>
        <w:t xml:space="preserve"> Access Invaders game </w:t>
      </w:r>
      <w:r>
        <w:fldChar w:fldCharType="begin"/>
      </w:r>
      <w:r w:rsidR="006064EC">
        <w:instrText xml:space="preserve"> ADDIN ZOTERO_ITEM CSL_CITATION {"citationID":"lhkgupes4","properties":{"formattedCitation":"[7]","plainCitation":"[7]"},"citationItems":[{"id":179,"uris":["http://zotero.org/users/840084/items/MTC28USG"],"uri":["http://zotero.org/users/840084/items/MTC28USG"],"itemData":{"id":179,"type":"chapter","title":"Access Invaders: Developing a Universally Accessible Action Game","container-title":"Computers Helping People with Special Needs","publisher":"Springer Berlin Heidelberg","publisher-place":"Berlin, Heidelberg","page":"388-395","volume":"4061","source":"CrossRef","event-place":"Berlin, Heidelberg","URL":"http://www.springerlink.com/content/t71332v20287u0p1/","ISBN":"978-3-540-36020-9, 978-3-540-36021-6","shortTitle":"Access Invaders","author":[{"family":"Grammenos","given":"Dimitris"},{"family":"Savidis","given":"Anthony"},{"family":"Georgalis","given":"Yannis"},{"family":"Stephanidis","given":"Constantine"}],"editor":[{"family":"Miesenberger","given":"Klaus"},{"family":"Klaus","given":"Joachim"},{"family":"Zagler","given":"Wolfgang L."},{"family":"Karshmer","given":"Arthur I."}],"issued":{"date-parts":[["2006"]]},"accessed":{"date-parts":[["2011",9,5]]}}}],"schema":"https://github.com/citation-style-language/schema/raw/master/csl-citation.json"} </w:instrText>
      </w:r>
      <w:r>
        <w:fldChar w:fldCharType="separate"/>
      </w:r>
      <w:r w:rsidR="006064EC" w:rsidRPr="006064EC">
        <w:rPr>
          <w:rFonts w:ascii="Calibri" w:hAnsi="Calibri"/>
        </w:rPr>
        <w:t>[7]</w:t>
      </w:r>
      <w:r>
        <w:fldChar w:fldCharType="end"/>
      </w:r>
      <w:r>
        <w:t xml:space="preserve"> and use his Unified Design tasks to illustrate how UGE helps the development of UA-Games.</w:t>
      </w:r>
    </w:p>
    <w:p w14:paraId="0F66AD51" w14:textId="642F2B91" w:rsidR="003B35E8" w:rsidRDefault="003B35E8" w:rsidP="003B35E8">
      <w:pPr>
        <w:pStyle w:val="Heading3"/>
      </w:pPr>
      <w:bookmarkStart w:id="307" w:name="_Ref382387631"/>
      <w:bookmarkStart w:id="308" w:name="_Toc382771678"/>
      <w:r>
        <w:t>Unified Design</w:t>
      </w:r>
      <w:bookmarkEnd w:id="307"/>
      <w:bookmarkEnd w:id="308"/>
    </w:p>
    <w:p w14:paraId="75FCDBAB" w14:textId="5BEE9A04" w:rsidR="003B35E8" w:rsidRDefault="00337D5B" w:rsidP="003B35E8">
      <w:r>
        <w:fldChar w:fldCharType="begin"/>
      </w:r>
      <w:r>
        <w:instrText xml:space="preserve"> REF _Ref381803102 \h </w:instrText>
      </w:r>
      <w:r>
        <w:fldChar w:fldCharType="separate"/>
      </w:r>
      <w:r w:rsidR="00EA324E" w:rsidRPr="003B35E8">
        <w:rPr>
          <w:b/>
        </w:rPr>
        <w:t xml:space="preserve">Figure </w:t>
      </w:r>
      <w:r w:rsidR="00EA324E">
        <w:rPr>
          <w:b/>
          <w:noProof/>
        </w:rPr>
        <w:t>26</w:t>
      </w:r>
      <w:r>
        <w:fldChar w:fldCharType="end"/>
      </w:r>
      <w:r w:rsidR="003B35E8">
        <w:t xml:space="preserve"> illustrates </w:t>
      </w:r>
      <w:r>
        <w:t xml:space="preserve">the Unified Design for a Space Invaders clone. It was extracted from Grammenos </w:t>
      </w:r>
      <w:r w:rsidRPr="00337D5B">
        <w:rPr>
          <w:rStyle w:val="Emphasis"/>
        </w:rPr>
        <w:t>et al.</w:t>
      </w:r>
      <w:r>
        <w:t xml:space="preserve"> paper “</w:t>
      </w:r>
      <w:r w:rsidRPr="00337D5B">
        <w:t>Unified design of universally accessible games</w:t>
      </w:r>
      <w:r>
        <w:t xml:space="preserve">” </w:t>
      </w:r>
      <w:r>
        <w:fldChar w:fldCharType="begin"/>
      </w:r>
      <w:r w:rsidR="006064EC">
        <w:instrText xml:space="preserve"> ADDIN ZOTERO_ITEM CSL_CITATION {"citationID":"1cqrg8k9sg","properties":{"formattedCitation":"[8]","plainCitation":"[8]"},"citationItems":[{"id":954,"uris":["http://zotero.org/users/840084/items/2K56D56Z"],"uri":["http://zotero.org/users/840084/items/2K56D56Z"],"itemData":{"id":954,"type":"paper-conference","title":"Unified design of universally accessible games","container-title":"Proceedings of the 4th international conference on Universal access in human-computer interaction: applications and services","collection-title":"UAHCI'07","publisher":"Springer-Verlag","publisher-place":"Berlin, Heidelberg","page":"607–616","source":"ACM Digital Library","event-place":"Berlin, Heidelberg","abstract":"This paper describes how the Unified Design method, originally conceived as a means for developing universally accessible user interfaces, can be adapted and applied to the development of universally accessible games. The basic steps for applying the method are presented and explained through illustrative examples. Furthermore, the key differentiations between designing turn-based strategy games and action games are highlighted and the related impact to the application of the design method is explained.","URL":"http://dl.acm.org/citation.cfm?id=1757148.1757218","ISBN":"978-3-540-73282-2","author":[{"family":"Grammenos","given":"Dimitris"},{"family":"Savidis","given":"Anthony"},{"family":"Stephanidis","given":"Constantine"}],"issued":{"date-parts":[["2007"]]},"accessed":{"date-parts":[["2012",9,11]]}}}],"schema":"https://github.com/citation-style-language/schema/raw/master/csl-citation.json"} </w:instrText>
      </w:r>
      <w:r>
        <w:fldChar w:fldCharType="separate"/>
      </w:r>
      <w:r w:rsidR="006064EC" w:rsidRPr="006064EC">
        <w:rPr>
          <w:rFonts w:ascii="Calibri" w:hAnsi="Calibri"/>
        </w:rPr>
        <w:t>[8]</w:t>
      </w:r>
      <w:r>
        <w:fldChar w:fldCharType="end"/>
      </w:r>
      <w:r w:rsidR="004D4474">
        <w:rPr>
          <w:rStyle w:val="FootnoteReference"/>
        </w:rPr>
        <w:footnoteReference w:id="12"/>
      </w:r>
      <w:r>
        <w:t>. This game was chosen due to its simple design to illustrate how to use UGE’s layers and core features to implement an accessible game design (in this case, resulting of the Unified Design framework).</w:t>
      </w:r>
    </w:p>
    <w:p w14:paraId="555435CE" w14:textId="77777777" w:rsidR="003B35E8" w:rsidRDefault="003B35E8" w:rsidP="003B35E8">
      <w:pPr>
        <w:keepNext/>
      </w:pPr>
      <w:r>
        <w:rPr>
          <w:noProof/>
          <w:lang w:val="pt-BR" w:eastAsia="pt-BR"/>
        </w:rPr>
        <w:lastRenderedPageBreak/>
        <w:drawing>
          <wp:inline distT="0" distB="0" distL="0" distR="0" wp14:anchorId="17C8C0C0" wp14:editId="4CC1C470">
            <wp:extent cx="5295900" cy="6248400"/>
            <wp:effectExtent l="0" t="0" r="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5295900" cy="6248400"/>
                    </a:xfrm>
                    <a:prstGeom prst="rect">
                      <a:avLst/>
                    </a:prstGeom>
                  </pic:spPr>
                </pic:pic>
              </a:graphicData>
            </a:graphic>
          </wp:inline>
        </w:drawing>
      </w:r>
    </w:p>
    <w:p w14:paraId="1AB9C7B5" w14:textId="34A1C749" w:rsidR="003B35E8" w:rsidRDefault="003B35E8" w:rsidP="003B35E8">
      <w:pPr>
        <w:pStyle w:val="Caption"/>
        <w:jc w:val="center"/>
      </w:pPr>
      <w:bookmarkStart w:id="309" w:name="_Ref381803102"/>
      <w:bookmarkStart w:id="310" w:name="_Toc382771711"/>
      <w:r w:rsidRPr="003B35E8">
        <w:rPr>
          <w:b/>
        </w:rPr>
        <w:t xml:space="preserve">Figure </w:t>
      </w:r>
      <w:r w:rsidRPr="003B35E8">
        <w:rPr>
          <w:b/>
        </w:rPr>
        <w:fldChar w:fldCharType="begin"/>
      </w:r>
      <w:r w:rsidRPr="003B35E8">
        <w:rPr>
          <w:b/>
        </w:rPr>
        <w:instrText xml:space="preserve"> SEQ Figure \* ARABIC </w:instrText>
      </w:r>
      <w:r w:rsidRPr="003B35E8">
        <w:rPr>
          <w:b/>
        </w:rPr>
        <w:fldChar w:fldCharType="separate"/>
      </w:r>
      <w:r w:rsidR="00EA324E">
        <w:rPr>
          <w:b/>
          <w:noProof/>
        </w:rPr>
        <w:t>26</w:t>
      </w:r>
      <w:r w:rsidRPr="003B35E8">
        <w:rPr>
          <w:b/>
        </w:rPr>
        <w:fldChar w:fldCharType="end"/>
      </w:r>
      <w:bookmarkEnd w:id="309"/>
      <w:r w:rsidRPr="003B35E8">
        <w:rPr>
          <w:b/>
        </w:rPr>
        <w:t>.</w:t>
      </w:r>
      <w:r>
        <w:t xml:space="preserve"> The Unified Design for a Space Invaders clone (extracted from </w:t>
      </w:r>
      <w:r>
        <w:fldChar w:fldCharType="begin"/>
      </w:r>
      <w:r w:rsidR="006064EC">
        <w:instrText xml:space="preserve"> ADDIN ZOTERO_ITEM CSL_CITATION {"citationID":"106i4userh","properties":{"formattedCitation":"[8]","plainCitation":"[8]"},"citationItems":[{"id":954,"uris":["http://zotero.org/users/840084/items/2K56D56Z"],"uri":["http://zotero.org/users/840084/items/2K56D56Z"],"itemData":{"id":954,"type":"paper-conference","title":"Unified design of universally accessible games","container-title":"Proceedings of the 4th international conference on Universal access in human-computer interaction: applications and services","collection-title":"UAHCI'07","publisher":"Springer-Verlag","publisher-place":"Berlin, Heidelberg","page":"607–616","source":"ACM Digital Library","event-place":"Berlin, Heidelberg","abstract":"This paper describes how the Unified Design method, originally conceived as a means for developing universally accessible user interfaces, can be adapted and applied to the development of universally accessible games. The basic steps for applying the method are presented and explained through illustrative examples. Furthermore, the key differentiations between designing turn-based strategy games and action games are highlighted and the related impact to the application of the design method is explained.","URL":"http://dl.acm.org/citation.cfm?id=1757148.1757218","ISBN":"978-3-540-73282-2","author":[{"family":"Grammenos","given":"Dimitris"},{"family":"Savidis","given":"Anthony"},{"family":"Stephanidis","given":"Constantine"}],"issued":{"date-parts":[["2007"]]},"accessed":{"date-parts":[["2012",9,11]]}}}],"schema":"https://github.com/citation-style-language/schema/raw/master/csl-citation.json"} </w:instrText>
      </w:r>
      <w:r>
        <w:fldChar w:fldCharType="separate"/>
      </w:r>
      <w:r w:rsidR="006064EC" w:rsidRPr="006064EC">
        <w:rPr>
          <w:rFonts w:ascii="Calibri" w:hAnsi="Calibri"/>
        </w:rPr>
        <w:t>[8]</w:t>
      </w:r>
      <w:r>
        <w:fldChar w:fldCharType="end"/>
      </w:r>
      <w:r>
        <w:t>).</w:t>
      </w:r>
      <w:bookmarkEnd w:id="310"/>
    </w:p>
    <w:p w14:paraId="10837428" w14:textId="46641368" w:rsidR="003B35E8" w:rsidRDefault="00337D5B" w:rsidP="003B35E8">
      <w:r>
        <w:t>Like in the original game, the goal of the player is to eliminate the invading aliens’ spaceships before they destroy the world.  The player can move in predefined directions (left and right, in this design) and should fire to destroy the aliens enemies. The remaining subsections will focus on how to implement the game using UGE.</w:t>
      </w:r>
    </w:p>
    <w:p w14:paraId="4C8691DD" w14:textId="046DC2F4" w:rsidR="006F2EB5" w:rsidRDefault="006F2EB5" w:rsidP="006F2EB5">
      <w:pPr>
        <w:pStyle w:val="Heading3"/>
      </w:pPr>
      <w:bookmarkStart w:id="311" w:name="_Toc382771679"/>
      <w:r>
        <w:t xml:space="preserve">Implementation: Initial </w:t>
      </w:r>
      <w:r w:rsidR="000E2A12">
        <w:t>Header</w:t>
      </w:r>
      <w:bookmarkEnd w:id="311"/>
    </w:p>
    <w:p w14:paraId="6811BD35" w14:textId="7B0640E2" w:rsidR="006F2EB5" w:rsidRDefault="000E2A12" w:rsidP="006F2EB5">
      <w:r>
        <w:t>The initial code is available to download at</w:t>
      </w:r>
      <w:commentRangeStart w:id="312"/>
      <w:r>
        <w:t xml:space="preserve"> &lt;&gt;</w:t>
      </w:r>
      <w:commentRangeEnd w:id="312"/>
      <w:r>
        <w:rPr>
          <w:rStyle w:val="CommentReference"/>
        </w:rPr>
        <w:commentReference w:id="312"/>
      </w:r>
      <w:r>
        <w:t>.</w:t>
      </w:r>
    </w:p>
    <w:p w14:paraId="289374DF" w14:textId="6EF6DFB0" w:rsidR="006F2EB5" w:rsidRDefault="006F2EB5" w:rsidP="006F2EB5">
      <w:pPr>
        <w:pStyle w:val="Heading4"/>
      </w:pPr>
      <w:r>
        <w:t>Game Application Layer</w:t>
      </w:r>
    </w:p>
    <w:p w14:paraId="0FF04300" w14:textId="470A423E" w:rsidR="006F2EB5" w:rsidRDefault="001344AA" w:rsidP="006F2EB5">
      <w:r>
        <w:t>This is the initial source code for the tutorial game’s GameApplication layer (</w:t>
      </w:r>
      <w:r>
        <w:fldChar w:fldCharType="begin"/>
      </w:r>
      <w:r>
        <w:instrText xml:space="preserve"> REF _Ref381863303 \h </w:instrText>
      </w:r>
      <w:r>
        <w:fldChar w:fldCharType="separate"/>
      </w:r>
      <w:r w:rsidR="00EA324E" w:rsidRPr="00F10EF3">
        <w:rPr>
          <w:b/>
        </w:rPr>
        <w:t xml:space="preserve">Listing </w:t>
      </w:r>
      <w:r w:rsidR="00EA324E">
        <w:rPr>
          <w:b/>
          <w:noProof/>
        </w:rPr>
        <w:t>44</w:t>
      </w:r>
      <w:r>
        <w:fldChar w:fldCharType="end"/>
      </w:r>
      <w:r>
        <w:t>).</w:t>
      </w:r>
    </w:p>
    <w:p w14:paraId="1FCF7BB2" w14:textId="532682D8" w:rsidR="00F10EF3" w:rsidRDefault="00F10EF3" w:rsidP="00F10EF3">
      <w:pPr>
        <w:pStyle w:val="Caption"/>
        <w:keepNext/>
      </w:pPr>
      <w:bookmarkStart w:id="313" w:name="_Ref381863303"/>
      <w:bookmarkStart w:id="314" w:name="_Toc382771769"/>
      <w:r w:rsidRPr="00F10EF3">
        <w:rPr>
          <w:b/>
        </w:rPr>
        <w:lastRenderedPageBreak/>
        <w:t xml:space="preserve">Listing </w:t>
      </w:r>
      <w:r w:rsidRPr="00F10EF3">
        <w:rPr>
          <w:b/>
        </w:rPr>
        <w:fldChar w:fldCharType="begin"/>
      </w:r>
      <w:r w:rsidRPr="00F10EF3">
        <w:rPr>
          <w:b/>
        </w:rPr>
        <w:instrText xml:space="preserve"> SEQ Listing \* ARABIC </w:instrText>
      </w:r>
      <w:r w:rsidRPr="00F10EF3">
        <w:rPr>
          <w:b/>
        </w:rPr>
        <w:fldChar w:fldCharType="separate"/>
      </w:r>
      <w:r w:rsidR="00EA324E">
        <w:rPr>
          <w:b/>
          <w:noProof/>
        </w:rPr>
        <w:t>44</w:t>
      </w:r>
      <w:r w:rsidRPr="00F10EF3">
        <w:rPr>
          <w:b/>
        </w:rPr>
        <w:fldChar w:fldCharType="end"/>
      </w:r>
      <w:bookmarkEnd w:id="313"/>
      <w:r w:rsidRPr="00F10EF3">
        <w:rPr>
          <w:b/>
        </w:rPr>
        <w:t>.</w:t>
      </w:r>
      <w:r>
        <w:t xml:space="preserve"> The Spaceship game </w:t>
      </w:r>
      <w:r w:rsidRPr="00F10EF3">
        <w:rPr>
          <w:rStyle w:val="ComputerCode"/>
        </w:rPr>
        <w:t>GameApplication</w:t>
      </w:r>
      <w:r>
        <w:t>.</w:t>
      </w:r>
      <w:bookmarkEnd w:id="314"/>
    </w:p>
    <w:tbl>
      <w:tblPr>
        <w:tblStyle w:val="TableGrid"/>
        <w:tblW w:w="0" w:type="auto"/>
        <w:jc w:val="center"/>
        <w:tblLook w:val="04A0" w:firstRow="1" w:lastRow="0" w:firstColumn="1" w:lastColumn="0" w:noHBand="0" w:noVBand="1"/>
      </w:tblPr>
      <w:tblGrid>
        <w:gridCol w:w="8494"/>
      </w:tblGrid>
      <w:tr w:rsidR="006F2EB5" w14:paraId="296B2925" w14:textId="77777777" w:rsidTr="00F10EF3">
        <w:trPr>
          <w:jc w:val="center"/>
        </w:trPr>
        <w:tc>
          <w:tcPr>
            <w:tcW w:w="8494" w:type="dxa"/>
          </w:tcPr>
          <w:p w14:paraId="19DBCFE1" w14:textId="77777777" w:rsidR="006F2EB5" w:rsidRPr="006F2EB5" w:rsidRDefault="006F2EB5" w:rsidP="006F2EB5">
            <w:pPr>
              <w:rPr>
                <w:rStyle w:val="ComputerCode"/>
              </w:rPr>
            </w:pPr>
            <w:r w:rsidRPr="006F2EB5">
              <w:rPr>
                <w:rStyle w:val="ComputerCode"/>
              </w:rPr>
              <w:t>#pragma once</w:t>
            </w:r>
          </w:p>
          <w:p w14:paraId="20C2AA34" w14:textId="77777777" w:rsidR="006F2EB5" w:rsidRPr="006F2EB5" w:rsidRDefault="006F2EB5" w:rsidP="006F2EB5">
            <w:pPr>
              <w:rPr>
                <w:rStyle w:val="ComputerCode"/>
              </w:rPr>
            </w:pPr>
          </w:p>
          <w:p w14:paraId="670860F5" w14:textId="77777777" w:rsidR="006F2EB5" w:rsidRPr="006F2EB5" w:rsidRDefault="006F2EB5" w:rsidP="006F2EB5">
            <w:pPr>
              <w:rPr>
                <w:rStyle w:val="ComputerCode"/>
              </w:rPr>
            </w:pPr>
            <w:r w:rsidRPr="006F2EB5">
              <w:rPr>
                <w:rStyle w:val="ComputerCode"/>
              </w:rPr>
              <w:t>#include &lt;Engine/GameApplication/BaseGameApplication.h&gt;</w:t>
            </w:r>
          </w:p>
          <w:p w14:paraId="477C8F90" w14:textId="77777777" w:rsidR="006F2EB5" w:rsidRPr="006F2EB5" w:rsidRDefault="006F2EB5" w:rsidP="006F2EB5">
            <w:pPr>
              <w:rPr>
                <w:rStyle w:val="ComputerCode"/>
              </w:rPr>
            </w:pPr>
          </w:p>
          <w:p w14:paraId="109C6B1F" w14:textId="77777777" w:rsidR="006F2EB5" w:rsidRPr="006F2EB5" w:rsidRDefault="006F2EB5" w:rsidP="006F2EB5">
            <w:pPr>
              <w:rPr>
                <w:rStyle w:val="ComputerCode"/>
              </w:rPr>
            </w:pPr>
            <w:r w:rsidRPr="006F2EB5">
              <w:rPr>
                <w:rStyle w:val="ComputerCode"/>
              </w:rPr>
              <w:t>#include &lt;IO/Output/Audio/Implementation/OpenALSoft/OpenALSoftAudio.h&gt;</w:t>
            </w:r>
          </w:p>
          <w:p w14:paraId="5BC635A3" w14:textId="77777777" w:rsidR="006F2EB5" w:rsidRPr="006F2EB5" w:rsidRDefault="006F2EB5" w:rsidP="006F2EB5">
            <w:pPr>
              <w:rPr>
                <w:rStyle w:val="ComputerCode"/>
              </w:rPr>
            </w:pPr>
            <w:r w:rsidRPr="006F2EB5">
              <w:rPr>
                <w:rStyle w:val="ComputerCode"/>
              </w:rPr>
              <w:t>#include &lt;IO/Output/Graphics/Implementation/Ogre3D/OgreGraphics.h&gt;</w:t>
            </w:r>
          </w:p>
          <w:p w14:paraId="5E04A2F4" w14:textId="77777777" w:rsidR="006F2EB5" w:rsidRPr="006F2EB5" w:rsidRDefault="006F2EB5" w:rsidP="006F2EB5">
            <w:pPr>
              <w:rPr>
                <w:rStyle w:val="ComputerCode"/>
              </w:rPr>
            </w:pPr>
          </w:p>
          <w:p w14:paraId="72EC4454" w14:textId="77777777" w:rsidR="006F2EB5" w:rsidRPr="006F2EB5" w:rsidRDefault="006F2EB5" w:rsidP="006F2EB5">
            <w:pPr>
              <w:rPr>
                <w:rStyle w:val="ComputerCode"/>
              </w:rPr>
            </w:pPr>
            <w:r w:rsidRPr="006F2EB5">
              <w:rPr>
                <w:rStyle w:val="ComputerCode"/>
              </w:rPr>
              <w:t>#include "../Logic/GameLogic.h"</w:t>
            </w:r>
          </w:p>
          <w:p w14:paraId="6D06349D" w14:textId="77777777" w:rsidR="006F2EB5" w:rsidRPr="006F2EB5" w:rsidRDefault="006F2EB5" w:rsidP="006F2EB5">
            <w:pPr>
              <w:rPr>
                <w:rStyle w:val="ComputerCode"/>
              </w:rPr>
            </w:pPr>
          </w:p>
          <w:p w14:paraId="221D4CAB" w14:textId="77777777" w:rsidR="006F2EB5" w:rsidRPr="006F2EB5" w:rsidRDefault="006F2EB5" w:rsidP="006F2EB5">
            <w:pPr>
              <w:rPr>
                <w:rStyle w:val="ComputerCode"/>
              </w:rPr>
            </w:pPr>
            <w:r w:rsidRPr="006F2EB5">
              <w:rPr>
                <w:rStyle w:val="ComputerCode"/>
              </w:rPr>
              <w:t>#include "../View/HumanView.h"</w:t>
            </w:r>
          </w:p>
          <w:p w14:paraId="591309AC" w14:textId="77777777" w:rsidR="006F2EB5" w:rsidRPr="006F2EB5" w:rsidRDefault="006F2EB5" w:rsidP="006F2EB5">
            <w:pPr>
              <w:rPr>
                <w:rStyle w:val="ComputerCode"/>
              </w:rPr>
            </w:pPr>
          </w:p>
          <w:p w14:paraId="4A66E540" w14:textId="77777777" w:rsidR="006F2EB5" w:rsidRPr="006F2EB5" w:rsidRDefault="006F2EB5" w:rsidP="006F2EB5">
            <w:pPr>
              <w:rPr>
                <w:rStyle w:val="ComputerCode"/>
              </w:rPr>
            </w:pPr>
            <w:r w:rsidRPr="006F2EB5">
              <w:rPr>
                <w:rStyle w:val="ComputerCode"/>
              </w:rPr>
              <w:t>namespace sg</w:t>
            </w:r>
          </w:p>
          <w:p w14:paraId="687592F4" w14:textId="77777777" w:rsidR="006F2EB5" w:rsidRPr="006F2EB5" w:rsidRDefault="006F2EB5" w:rsidP="006F2EB5">
            <w:pPr>
              <w:rPr>
                <w:rStyle w:val="ComputerCode"/>
              </w:rPr>
            </w:pPr>
            <w:r w:rsidRPr="006F2EB5">
              <w:rPr>
                <w:rStyle w:val="ComputerCode"/>
              </w:rPr>
              <w:t>{</w:t>
            </w:r>
          </w:p>
          <w:p w14:paraId="01937828" w14:textId="77777777" w:rsidR="006F2EB5" w:rsidRPr="006F2EB5" w:rsidRDefault="006F2EB5" w:rsidP="006F2EB5">
            <w:pPr>
              <w:rPr>
                <w:rStyle w:val="ComputerCode"/>
              </w:rPr>
            </w:pPr>
          </w:p>
          <w:p w14:paraId="11753E06" w14:textId="77777777" w:rsidR="006F2EB5" w:rsidRPr="006F2EB5" w:rsidRDefault="006F2EB5" w:rsidP="006F2EB5">
            <w:pPr>
              <w:rPr>
                <w:rStyle w:val="ComputerCode"/>
              </w:rPr>
            </w:pPr>
            <w:r w:rsidRPr="006F2EB5">
              <w:rPr>
                <w:rStyle w:val="ComputerCode"/>
              </w:rPr>
              <w:t>class Application : public uge::BaseGameApplication</w:t>
            </w:r>
          </w:p>
          <w:p w14:paraId="59D91517" w14:textId="77777777" w:rsidR="006F2EB5" w:rsidRPr="006F2EB5" w:rsidRDefault="006F2EB5" w:rsidP="006F2EB5">
            <w:pPr>
              <w:rPr>
                <w:rStyle w:val="ComputerCode"/>
              </w:rPr>
            </w:pPr>
            <w:r w:rsidRPr="006F2EB5">
              <w:rPr>
                <w:rStyle w:val="ComputerCode"/>
              </w:rPr>
              <w:t>{</w:t>
            </w:r>
          </w:p>
          <w:p w14:paraId="780AFF70" w14:textId="77777777" w:rsidR="006F2EB5" w:rsidRPr="006F2EB5" w:rsidRDefault="006F2EB5" w:rsidP="006F2EB5">
            <w:pPr>
              <w:rPr>
                <w:rStyle w:val="ComputerCode"/>
              </w:rPr>
            </w:pPr>
            <w:r w:rsidRPr="006F2EB5">
              <w:rPr>
                <w:rStyle w:val="ComputerCode"/>
              </w:rPr>
              <w:t>public:</w:t>
            </w:r>
          </w:p>
          <w:p w14:paraId="05921520" w14:textId="40CA8EFD" w:rsidR="006F2EB5" w:rsidRPr="006F2EB5" w:rsidRDefault="006F2EB5" w:rsidP="000E2A12">
            <w:pPr>
              <w:rPr>
                <w:rStyle w:val="ComputerCode"/>
              </w:rPr>
            </w:pPr>
            <w:r w:rsidRPr="006F2EB5">
              <w:rPr>
                <w:rStyle w:val="ComputerCode"/>
              </w:rPr>
              <w:t xml:space="preserve">    Application()</w:t>
            </w:r>
            <w:r w:rsidR="000E2A12">
              <w:rPr>
                <w:rStyle w:val="ComputerCode"/>
              </w:rPr>
              <w:t>;</w:t>
            </w:r>
          </w:p>
          <w:p w14:paraId="50411370" w14:textId="77777777" w:rsidR="006F2EB5" w:rsidRPr="006F2EB5" w:rsidRDefault="006F2EB5" w:rsidP="006F2EB5">
            <w:pPr>
              <w:rPr>
                <w:rStyle w:val="ComputerCode"/>
              </w:rPr>
            </w:pPr>
          </w:p>
          <w:p w14:paraId="797BCC90" w14:textId="6094561F" w:rsidR="006F2EB5" w:rsidRPr="006F2EB5" w:rsidRDefault="006F2EB5" w:rsidP="000E2A12">
            <w:pPr>
              <w:rPr>
                <w:rStyle w:val="ComputerCode"/>
              </w:rPr>
            </w:pPr>
            <w:r w:rsidRPr="006F2EB5">
              <w:rPr>
                <w:rStyle w:val="ComputerCode"/>
              </w:rPr>
              <w:t xml:space="preserve">    ~Application()</w:t>
            </w:r>
            <w:r w:rsidR="000E2A12">
              <w:rPr>
                <w:rStyle w:val="ComputerCode"/>
              </w:rPr>
              <w:t>;</w:t>
            </w:r>
          </w:p>
          <w:p w14:paraId="1D6399E4" w14:textId="77777777" w:rsidR="006F2EB5" w:rsidRPr="006F2EB5" w:rsidRDefault="006F2EB5" w:rsidP="006F2EB5">
            <w:pPr>
              <w:rPr>
                <w:rStyle w:val="ComputerCode"/>
              </w:rPr>
            </w:pPr>
          </w:p>
          <w:p w14:paraId="5349DDF1" w14:textId="0B7D7D25" w:rsidR="006F2EB5" w:rsidRPr="006F2EB5" w:rsidRDefault="006F2EB5" w:rsidP="000E2A12">
            <w:pPr>
              <w:rPr>
                <w:rStyle w:val="ComputerCode"/>
              </w:rPr>
            </w:pPr>
            <w:r w:rsidRPr="006F2EB5">
              <w:rPr>
                <w:rStyle w:val="ComputerCode"/>
              </w:rPr>
              <w:t xml:space="preserve">    virtual bool vInit() override</w:t>
            </w:r>
            <w:r w:rsidR="000E2A12">
              <w:rPr>
                <w:rStyle w:val="ComputerCode"/>
              </w:rPr>
              <w:t>;</w:t>
            </w:r>
          </w:p>
          <w:p w14:paraId="53D43599" w14:textId="77777777" w:rsidR="006F2EB5" w:rsidRPr="006F2EB5" w:rsidRDefault="006F2EB5" w:rsidP="006F2EB5">
            <w:pPr>
              <w:rPr>
                <w:rStyle w:val="ComputerCode"/>
              </w:rPr>
            </w:pPr>
          </w:p>
          <w:p w14:paraId="37670CAF" w14:textId="16CE71C6" w:rsidR="006F2EB5" w:rsidRPr="006F2EB5" w:rsidRDefault="006F2EB5" w:rsidP="000E2A12">
            <w:pPr>
              <w:rPr>
                <w:rStyle w:val="ComputerCode"/>
              </w:rPr>
            </w:pPr>
            <w:r w:rsidRPr="006F2EB5">
              <w:rPr>
                <w:rStyle w:val="ComputerCode"/>
              </w:rPr>
              <w:t xml:space="preserve">    virtual uge::BaseGameLogic* vCreateGameLogic() override</w:t>
            </w:r>
            <w:r w:rsidR="000E2A12">
              <w:rPr>
                <w:rStyle w:val="ComputerCode"/>
              </w:rPr>
              <w:t>;</w:t>
            </w:r>
          </w:p>
          <w:p w14:paraId="075E606E" w14:textId="77777777" w:rsidR="006F2EB5" w:rsidRPr="006F2EB5" w:rsidRDefault="006F2EB5" w:rsidP="006F2EB5">
            <w:pPr>
              <w:rPr>
                <w:rStyle w:val="ComputerCode"/>
              </w:rPr>
            </w:pPr>
          </w:p>
          <w:p w14:paraId="07D8A871" w14:textId="671E20EC" w:rsidR="006F2EB5" w:rsidRPr="006F2EB5" w:rsidRDefault="006F2EB5" w:rsidP="000E2A12">
            <w:pPr>
              <w:rPr>
                <w:rStyle w:val="ComputerCode"/>
              </w:rPr>
            </w:pPr>
            <w:r w:rsidRPr="006F2EB5">
              <w:rPr>
                <w:rStyle w:val="ComputerCode"/>
              </w:rPr>
              <w:t xml:space="preserve">    virtual std::wstring vGetGameTitle() const override</w:t>
            </w:r>
            <w:r w:rsidR="000E2A12">
              <w:rPr>
                <w:rStyle w:val="ComputerCode"/>
              </w:rPr>
              <w:t>;</w:t>
            </w:r>
          </w:p>
          <w:p w14:paraId="1DC2ACED" w14:textId="77777777" w:rsidR="006F2EB5" w:rsidRPr="006F2EB5" w:rsidRDefault="006F2EB5" w:rsidP="006F2EB5">
            <w:pPr>
              <w:rPr>
                <w:rStyle w:val="ComputerCode"/>
              </w:rPr>
            </w:pPr>
          </w:p>
          <w:p w14:paraId="2D9C4457" w14:textId="39DB3FC5" w:rsidR="006F2EB5" w:rsidRPr="006F2EB5" w:rsidRDefault="006F2EB5" w:rsidP="000E2A12">
            <w:pPr>
              <w:rPr>
                <w:rStyle w:val="ComputerCode"/>
              </w:rPr>
            </w:pPr>
            <w:r w:rsidRPr="006F2EB5">
              <w:rPr>
                <w:rStyle w:val="ComputerCode"/>
              </w:rPr>
              <w:t xml:space="preserve">    virtual bool vInitOutputSystems()</w:t>
            </w:r>
            <w:r w:rsidR="000E2A12">
              <w:rPr>
                <w:rStyle w:val="ComputerCode"/>
              </w:rPr>
              <w:t>;</w:t>
            </w:r>
          </w:p>
          <w:p w14:paraId="5EF6780C" w14:textId="77777777" w:rsidR="006F2EB5" w:rsidRPr="006F2EB5" w:rsidRDefault="006F2EB5" w:rsidP="006F2EB5">
            <w:pPr>
              <w:rPr>
                <w:rStyle w:val="ComputerCode"/>
              </w:rPr>
            </w:pPr>
          </w:p>
          <w:p w14:paraId="3F184C25" w14:textId="0FF7794F" w:rsidR="006F2EB5" w:rsidRPr="006F2EB5" w:rsidRDefault="006F2EB5" w:rsidP="000E2A12">
            <w:pPr>
              <w:rPr>
                <w:rStyle w:val="ComputerCode"/>
              </w:rPr>
            </w:pPr>
            <w:r w:rsidRPr="006F2EB5">
              <w:rPr>
                <w:rStyle w:val="ComputerCode"/>
              </w:rPr>
              <w:t xml:space="preserve">    uge::IGameViewSharedPointer CreateGameView()</w:t>
            </w:r>
            <w:r w:rsidR="000E2A12">
              <w:rPr>
                <w:rStyle w:val="ComputerCode"/>
              </w:rPr>
              <w:t>;</w:t>
            </w:r>
          </w:p>
          <w:p w14:paraId="222DF106" w14:textId="77777777" w:rsidR="006F2EB5" w:rsidRPr="006F2EB5" w:rsidRDefault="006F2EB5" w:rsidP="006F2EB5">
            <w:pPr>
              <w:rPr>
                <w:rStyle w:val="ComputerCode"/>
              </w:rPr>
            </w:pPr>
          </w:p>
          <w:p w14:paraId="578434E4" w14:textId="77777777" w:rsidR="006F2EB5" w:rsidRPr="006F2EB5" w:rsidRDefault="006F2EB5" w:rsidP="006F2EB5">
            <w:pPr>
              <w:rPr>
                <w:rStyle w:val="ComputerCode"/>
              </w:rPr>
            </w:pPr>
            <w:r w:rsidRPr="006F2EB5">
              <w:rPr>
                <w:rStyle w:val="ComputerCode"/>
              </w:rPr>
              <w:t>private:</w:t>
            </w:r>
          </w:p>
          <w:p w14:paraId="05EDF423" w14:textId="77777777" w:rsidR="006F2EB5" w:rsidRPr="006F2EB5" w:rsidRDefault="006F2EB5" w:rsidP="006F2EB5">
            <w:pPr>
              <w:rPr>
                <w:rStyle w:val="ComputerCode"/>
              </w:rPr>
            </w:pPr>
            <w:r w:rsidRPr="006F2EB5">
              <w:rPr>
                <w:rStyle w:val="ComputerCode"/>
              </w:rPr>
              <w:t xml:space="preserve">    uge::PlayerProfile m_CurrentPlayerProfile;</w:t>
            </w:r>
          </w:p>
          <w:p w14:paraId="14BB8602" w14:textId="77777777" w:rsidR="006F2EB5" w:rsidRPr="006F2EB5" w:rsidRDefault="006F2EB5" w:rsidP="006F2EB5">
            <w:pPr>
              <w:rPr>
                <w:rStyle w:val="ComputerCode"/>
              </w:rPr>
            </w:pPr>
            <w:r w:rsidRPr="006F2EB5">
              <w:rPr>
                <w:rStyle w:val="ComputerCode"/>
              </w:rPr>
              <w:t>};</w:t>
            </w:r>
          </w:p>
          <w:p w14:paraId="7910C367" w14:textId="77777777" w:rsidR="006F2EB5" w:rsidRPr="006F2EB5" w:rsidRDefault="006F2EB5" w:rsidP="006F2EB5">
            <w:pPr>
              <w:rPr>
                <w:rStyle w:val="ComputerCode"/>
              </w:rPr>
            </w:pPr>
          </w:p>
          <w:p w14:paraId="3392FFC6" w14:textId="13254DF7" w:rsidR="006F2EB5" w:rsidRDefault="006F2EB5" w:rsidP="006F2EB5">
            <w:r w:rsidRPr="006F2EB5">
              <w:rPr>
                <w:rStyle w:val="ComputerCode"/>
              </w:rPr>
              <w:t>}</w:t>
            </w:r>
          </w:p>
        </w:tc>
      </w:tr>
    </w:tbl>
    <w:p w14:paraId="0F470562" w14:textId="77777777" w:rsidR="006F2EB5" w:rsidRDefault="006F2EB5" w:rsidP="006F2EB5"/>
    <w:p w14:paraId="6F9C3224" w14:textId="0652F23F" w:rsidR="001344AA" w:rsidRDefault="001344AA" w:rsidP="006F2EB5">
      <w:r>
        <w:t xml:space="preserve">Section </w:t>
      </w:r>
      <w:r>
        <w:fldChar w:fldCharType="begin"/>
      </w:r>
      <w:r>
        <w:instrText xml:space="preserve"> REF _Ref381868952 \r \h </w:instrText>
      </w:r>
      <w:r>
        <w:fldChar w:fldCharType="separate"/>
      </w:r>
      <w:r w:rsidR="00EA324E">
        <w:t>7.2.4</w:t>
      </w:r>
      <w:r>
        <w:fldChar w:fldCharType="end"/>
      </w:r>
      <w:r>
        <w:t xml:space="preserve"> describes its implementation.</w:t>
      </w:r>
    </w:p>
    <w:p w14:paraId="4CF366F1" w14:textId="5CCC1A3A" w:rsidR="00D12611" w:rsidRDefault="00D12611" w:rsidP="00D12611">
      <w:pPr>
        <w:pStyle w:val="Heading4"/>
      </w:pPr>
      <w:r>
        <w:t>Game Logic</w:t>
      </w:r>
    </w:p>
    <w:p w14:paraId="2FA9B819" w14:textId="65E9926C" w:rsidR="006F2EB5" w:rsidRDefault="001344AA" w:rsidP="006F2EB5">
      <w:r>
        <w:t>This is the initial source code for the tutorial game’s GameLogic layer (</w:t>
      </w:r>
      <w:r>
        <w:fldChar w:fldCharType="begin"/>
      </w:r>
      <w:r>
        <w:instrText xml:space="preserve"> REF _Ref381868921 \h </w:instrText>
      </w:r>
      <w:r>
        <w:fldChar w:fldCharType="separate"/>
      </w:r>
      <w:r w:rsidR="00EA324E" w:rsidRPr="00AB3902">
        <w:rPr>
          <w:b/>
        </w:rPr>
        <w:t xml:space="preserve">Listing </w:t>
      </w:r>
      <w:r w:rsidR="00EA324E">
        <w:rPr>
          <w:b/>
          <w:noProof/>
        </w:rPr>
        <w:t>45</w:t>
      </w:r>
      <w:r>
        <w:fldChar w:fldCharType="end"/>
      </w:r>
      <w:r>
        <w:t>).</w:t>
      </w:r>
    </w:p>
    <w:p w14:paraId="12FAA8C1" w14:textId="7E9D9A5C" w:rsidR="00AB3902" w:rsidRDefault="00AB3902" w:rsidP="00AB3902">
      <w:pPr>
        <w:pStyle w:val="Caption"/>
        <w:keepNext/>
        <w:jc w:val="center"/>
      </w:pPr>
      <w:bookmarkStart w:id="315" w:name="_Ref381868921"/>
      <w:bookmarkStart w:id="316" w:name="_Toc382771770"/>
      <w:r w:rsidRPr="00AB3902">
        <w:rPr>
          <w:b/>
        </w:rPr>
        <w:t xml:space="preserve">Listing </w:t>
      </w:r>
      <w:r w:rsidRPr="00AB3902">
        <w:rPr>
          <w:b/>
        </w:rPr>
        <w:fldChar w:fldCharType="begin"/>
      </w:r>
      <w:r w:rsidRPr="00AB3902">
        <w:rPr>
          <w:b/>
        </w:rPr>
        <w:instrText xml:space="preserve"> SEQ Listing \* ARABIC </w:instrText>
      </w:r>
      <w:r w:rsidRPr="00AB3902">
        <w:rPr>
          <w:b/>
        </w:rPr>
        <w:fldChar w:fldCharType="separate"/>
      </w:r>
      <w:r w:rsidR="00EA324E">
        <w:rPr>
          <w:b/>
          <w:noProof/>
        </w:rPr>
        <w:t>45</w:t>
      </w:r>
      <w:r w:rsidRPr="00AB3902">
        <w:rPr>
          <w:b/>
        </w:rPr>
        <w:fldChar w:fldCharType="end"/>
      </w:r>
      <w:bookmarkEnd w:id="315"/>
      <w:r w:rsidRPr="00AB3902">
        <w:rPr>
          <w:b/>
        </w:rPr>
        <w:t>.</w:t>
      </w:r>
      <w:r>
        <w:t xml:space="preserve"> The Spaceship game </w:t>
      </w:r>
      <w:r>
        <w:rPr>
          <w:rStyle w:val="ComputerCode"/>
        </w:rPr>
        <w:t>GameLogic</w:t>
      </w:r>
      <w:r>
        <w:t>.</w:t>
      </w:r>
      <w:bookmarkEnd w:id="316"/>
    </w:p>
    <w:tbl>
      <w:tblPr>
        <w:tblStyle w:val="TableGrid"/>
        <w:tblW w:w="0" w:type="auto"/>
        <w:jc w:val="center"/>
        <w:tblLook w:val="04A0" w:firstRow="1" w:lastRow="0" w:firstColumn="1" w:lastColumn="0" w:noHBand="0" w:noVBand="1"/>
      </w:tblPr>
      <w:tblGrid>
        <w:gridCol w:w="8494"/>
      </w:tblGrid>
      <w:tr w:rsidR="00D12611" w14:paraId="4966CB67" w14:textId="77777777" w:rsidTr="00AB3902">
        <w:trPr>
          <w:jc w:val="center"/>
        </w:trPr>
        <w:tc>
          <w:tcPr>
            <w:tcW w:w="8494" w:type="dxa"/>
          </w:tcPr>
          <w:p w14:paraId="1E5DEB58" w14:textId="51FD089A" w:rsidR="00D12611" w:rsidRPr="00D12611" w:rsidRDefault="00D12611" w:rsidP="00D12611">
            <w:pPr>
              <w:rPr>
                <w:rStyle w:val="ComputerCode"/>
              </w:rPr>
            </w:pPr>
            <w:r w:rsidRPr="00D12611">
              <w:rPr>
                <w:rStyle w:val="ComputerCode"/>
              </w:rPr>
              <w:t>#pragma once</w:t>
            </w:r>
          </w:p>
          <w:p w14:paraId="141A59AD" w14:textId="77777777" w:rsidR="00D12611" w:rsidRPr="00D12611" w:rsidRDefault="00D12611" w:rsidP="00D12611">
            <w:pPr>
              <w:rPr>
                <w:rStyle w:val="ComputerCode"/>
              </w:rPr>
            </w:pPr>
          </w:p>
          <w:p w14:paraId="51EEF8FE" w14:textId="77777777" w:rsidR="00D12611" w:rsidRPr="00D12611" w:rsidRDefault="00D12611" w:rsidP="00D12611">
            <w:pPr>
              <w:rPr>
                <w:rStyle w:val="ComputerCode"/>
              </w:rPr>
            </w:pPr>
            <w:r w:rsidRPr="00D12611">
              <w:rPr>
                <w:rStyle w:val="ComputerCode"/>
              </w:rPr>
              <w:t>#include &lt;Core/EntityComponent/Component/Implementation/BulletPhysicsComponent.h&gt;</w:t>
            </w:r>
          </w:p>
          <w:p w14:paraId="57D31C7C" w14:textId="77777777" w:rsidR="00D12611" w:rsidRPr="00D12611" w:rsidRDefault="00D12611" w:rsidP="00D12611">
            <w:pPr>
              <w:rPr>
                <w:rStyle w:val="ComputerCode"/>
              </w:rPr>
            </w:pPr>
          </w:p>
          <w:p w14:paraId="58F8B6AF" w14:textId="77777777" w:rsidR="00D12611" w:rsidRPr="00D12611" w:rsidRDefault="00D12611" w:rsidP="00D12611">
            <w:pPr>
              <w:rPr>
                <w:rStyle w:val="ComputerCode"/>
              </w:rPr>
            </w:pPr>
            <w:r w:rsidRPr="00D12611">
              <w:rPr>
                <w:rStyle w:val="ComputerCode"/>
              </w:rPr>
              <w:lastRenderedPageBreak/>
              <w:t>#include &lt;Core/Events/DefaultEvents.h&gt;</w:t>
            </w:r>
          </w:p>
          <w:p w14:paraId="58853828" w14:textId="77777777" w:rsidR="00D12611" w:rsidRPr="00D12611" w:rsidRDefault="00D12611" w:rsidP="00D12611">
            <w:pPr>
              <w:rPr>
                <w:rStyle w:val="ComputerCode"/>
              </w:rPr>
            </w:pPr>
          </w:p>
          <w:p w14:paraId="09C8358B" w14:textId="77777777" w:rsidR="00D12611" w:rsidRPr="00D12611" w:rsidRDefault="00D12611" w:rsidP="00D12611">
            <w:pPr>
              <w:rPr>
                <w:rStyle w:val="ComputerCode"/>
              </w:rPr>
            </w:pPr>
            <w:r w:rsidRPr="00D12611">
              <w:rPr>
                <w:rStyle w:val="ComputerCode"/>
              </w:rPr>
              <w:t>#include &lt;Core/Physics/Implementation/BulletPhysics/BulletPhysics.h&gt;</w:t>
            </w:r>
          </w:p>
          <w:p w14:paraId="60BAD542" w14:textId="77777777" w:rsidR="00D12611" w:rsidRPr="00D12611" w:rsidRDefault="00D12611" w:rsidP="00D12611">
            <w:pPr>
              <w:rPr>
                <w:rStyle w:val="ComputerCode"/>
              </w:rPr>
            </w:pPr>
            <w:r w:rsidRPr="00D12611">
              <w:rPr>
                <w:rStyle w:val="ComputerCode"/>
              </w:rPr>
              <w:t>#include &lt;Core/Physics/Implementation/NullPhysics/NullPhysics.h&gt;</w:t>
            </w:r>
          </w:p>
          <w:p w14:paraId="7A9434EB" w14:textId="77777777" w:rsidR="00D12611" w:rsidRPr="00D12611" w:rsidRDefault="00D12611" w:rsidP="00D12611">
            <w:pPr>
              <w:rPr>
                <w:rStyle w:val="ComputerCode"/>
              </w:rPr>
            </w:pPr>
          </w:p>
          <w:p w14:paraId="22BF0373" w14:textId="77777777" w:rsidR="00D12611" w:rsidRPr="00D12611" w:rsidRDefault="00D12611" w:rsidP="00D12611">
            <w:pPr>
              <w:rPr>
                <w:rStyle w:val="ComputerCode"/>
              </w:rPr>
            </w:pPr>
            <w:r w:rsidRPr="00D12611">
              <w:rPr>
                <w:rStyle w:val="ComputerCode"/>
              </w:rPr>
              <w:t>#include &lt;Engine/GameLogic/BaseGameLogic.h&gt;</w:t>
            </w:r>
          </w:p>
          <w:p w14:paraId="14F411CC" w14:textId="77777777" w:rsidR="00D12611" w:rsidRPr="00D12611" w:rsidRDefault="00D12611" w:rsidP="00D12611">
            <w:pPr>
              <w:rPr>
                <w:rStyle w:val="ComputerCode"/>
              </w:rPr>
            </w:pPr>
          </w:p>
          <w:p w14:paraId="725B695E" w14:textId="77777777" w:rsidR="00D12611" w:rsidRPr="00D12611" w:rsidRDefault="00D12611" w:rsidP="00D12611">
            <w:pPr>
              <w:rPr>
                <w:rStyle w:val="ComputerCode"/>
              </w:rPr>
            </w:pPr>
            <w:r w:rsidRPr="00D12611">
              <w:rPr>
                <w:rStyle w:val="ComputerCode"/>
              </w:rPr>
              <w:t>#include "GameStateFactory.h"</w:t>
            </w:r>
          </w:p>
          <w:p w14:paraId="37E62612" w14:textId="77777777" w:rsidR="00D12611" w:rsidRPr="00D12611" w:rsidRDefault="00D12611" w:rsidP="00D12611">
            <w:pPr>
              <w:rPr>
                <w:rStyle w:val="ComputerCode"/>
              </w:rPr>
            </w:pPr>
          </w:p>
          <w:p w14:paraId="134F622C" w14:textId="77777777" w:rsidR="00D12611" w:rsidRPr="00D12611" w:rsidRDefault="00D12611" w:rsidP="00D12611">
            <w:pPr>
              <w:rPr>
                <w:rStyle w:val="ComputerCode"/>
              </w:rPr>
            </w:pPr>
            <w:r w:rsidRPr="00D12611">
              <w:rPr>
                <w:rStyle w:val="ComputerCode"/>
              </w:rPr>
              <w:t>namespace sg</w:t>
            </w:r>
          </w:p>
          <w:p w14:paraId="6775FF75" w14:textId="77777777" w:rsidR="00D12611" w:rsidRPr="00D12611" w:rsidRDefault="00D12611" w:rsidP="00D12611">
            <w:pPr>
              <w:rPr>
                <w:rStyle w:val="ComputerCode"/>
              </w:rPr>
            </w:pPr>
            <w:r w:rsidRPr="00D12611">
              <w:rPr>
                <w:rStyle w:val="ComputerCode"/>
              </w:rPr>
              <w:t>{</w:t>
            </w:r>
          </w:p>
          <w:p w14:paraId="34D624AA" w14:textId="77777777" w:rsidR="00D12611" w:rsidRPr="00D12611" w:rsidRDefault="00D12611" w:rsidP="00D12611">
            <w:pPr>
              <w:rPr>
                <w:rStyle w:val="ComputerCode"/>
              </w:rPr>
            </w:pPr>
          </w:p>
          <w:p w14:paraId="16495C96" w14:textId="77777777" w:rsidR="00D12611" w:rsidRPr="00D12611" w:rsidRDefault="00D12611" w:rsidP="00D12611">
            <w:pPr>
              <w:rPr>
                <w:rStyle w:val="ComputerCode"/>
              </w:rPr>
            </w:pPr>
            <w:r w:rsidRPr="00D12611">
              <w:rPr>
                <w:rStyle w:val="ComputerCode"/>
              </w:rPr>
              <w:t>class GameLogic : public uge::BaseGameLogic</w:t>
            </w:r>
          </w:p>
          <w:p w14:paraId="17719D44" w14:textId="77777777" w:rsidR="00D12611" w:rsidRPr="00D12611" w:rsidRDefault="00D12611" w:rsidP="00D12611">
            <w:pPr>
              <w:rPr>
                <w:rStyle w:val="ComputerCode"/>
              </w:rPr>
            </w:pPr>
            <w:r w:rsidRPr="00D12611">
              <w:rPr>
                <w:rStyle w:val="ComputerCode"/>
              </w:rPr>
              <w:t>{</w:t>
            </w:r>
          </w:p>
          <w:p w14:paraId="7CAB0B12" w14:textId="77777777" w:rsidR="00D12611" w:rsidRPr="00D12611" w:rsidRDefault="00D12611" w:rsidP="00D12611">
            <w:pPr>
              <w:rPr>
                <w:rStyle w:val="ComputerCode"/>
              </w:rPr>
            </w:pPr>
            <w:r w:rsidRPr="00D12611">
              <w:rPr>
                <w:rStyle w:val="ComputerCode"/>
              </w:rPr>
              <w:t>public:</w:t>
            </w:r>
          </w:p>
          <w:p w14:paraId="7D03895E" w14:textId="1D618468" w:rsidR="00D12611" w:rsidRPr="00D12611" w:rsidRDefault="00D12611" w:rsidP="000E2A12">
            <w:pPr>
              <w:rPr>
                <w:rStyle w:val="ComputerCode"/>
              </w:rPr>
            </w:pPr>
            <w:r w:rsidRPr="00D12611">
              <w:rPr>
                <w:rStyle w:val="ComputerCode"/>
              </w:rPr>
              <w:t xml:space="preserve">    GameLogic()</w:t>
            </w:r>
            <w:r w:rsidR="000E2A12">
              <w:rPr>
                <w:rStyle w:val="ComputerCode"/>
              </w:rPr>
              <w:t>;</w:t>
            </w:r>
          </w:p>
          <w:p w14:paraId="0BB9E877" w14:textId="77777777" w:rsidR="00D12611" w:rsidRPr="00D12611" w:rsidRDefault="00D12611" w:rsidP="00D12611">
            <w:pPr>
              <w:rPr>
                <w:rStyle w:val="ComputerCode"/>
              </w:rPr>
            </w:pPr>
          </w:p>
          <w:p w14:paraId="112332E6" w14:textId="381A4664" w:rsidR="00D12611" w:rsidRPr="00D12611" w:rsidRDefault="00D12611" w:rsidP="000E2A12">
            <w:pPr>
              <w:rPr>
                <w:rStyle w:val="ComputerCode"/>
              </w:rPr>
            </w:pPr>
            <w:r w:rsidRPr="00D12611">
              <w:rPr>
                <w:rStyle w:val="ComputerCode"/>
              </w:rPr>
              <w:t xml:space="preserve">    ~GameLogic()</w:t>
            </w:r>
            <w:r w:rsidR="000E2A12">
              <w:rPr>
                <w:rStyle w:val="ComputerCode"/>
              </w:rPr>
              <w:t>;</w:t>
            </w:r>
          </w:p>
          <w:p w14:paraId="0E645E7A" w14:textId="77777777" w:rsidR="00D12611" w:rsidRPr="00D12611" w:rsidRDefault="00D12611" w:rsidP="00D12611">
            <w:pPr>
              <w:rPr>
                <w:rStyle w:val="ComputerCode"/>
              </w:rPr>
            </w:pPr>
          </w:p>
          <w:p w14:paraId="30554321" w14:textId="77777777" w:rsidR="004352B1" w:rsidRDefault="00D12611" w:rsidP="000E2A12">
            <w:pPr>
              <w:rPr>
                <w:rStyle w:val="ComputerCode"/>
              </w:rPr>
            </w:pPr>
            <w:r w:rsidRPr="00D12611">
              <w:rPr>
                <w:rStyle w:val="ComputerCode"/>
              </w:rPr>
              <w:t xml:space="preserve">   </w:t>
            </w:r>
            <w:r w:rsidR="004352B1">
              <w:rPr>
                <w:rStyle w:val="ComputerCode"/>
              </w:rPr>
              <w:t xml:space="preserve"> virtual uge::GameStateFactory*</w:t>
            </w:r>
          </w:p>
          <w:p w14:paraId="669DF2B8" w14:textId="733FDDF3" w:rsidR="00D12611" w:rsidRPr="00D12611" w:rsidRDefault="004352B1" w:rsidP="000E2A12">
            <w:pPr>
              <w:rPr>
                <w:rStyle w:val="ComputerCode"/>
              </w:rPr>
            </w:pPr>
            <w:r>
              <w:rPr>
                <w:rStyle w:val="ComputerCode"/>
              </w:rPr>
              <w:t xml:space="preserve">                          </w:t>
            </w:r>
            <w:r w:rsidR="00D12611" w:rsidRPr="00D12611">
              <w:rPr>
                <w:rStyle w:val="ComputerCode"/>
              </w:rPr>
              <w:t>vCreateGameStateFactory() override</w:t>
            </w:r>
            <w:r w:rsidR="000E2A12">
              <w:rPr>
                <w:rStyle w:val="ComputerCode"/>
              </w:rPr>
              <w:t>;</w:t>
            </w:r>
          </w:p>
          <w:p w14:paraId="54757B9F" w14:textId="77777777" w:rsidR="00D12611" w:rsidRPr="00D12611" w:rsidRDefault="00D12611" w:rsidP="00D12611">
            <w:pPr>
              <w:rPr>
                <w:rStyle w:val="ComputerCode"/>
              </w:rPr>
            </w:pPr>
          </w:p>
          <w:p w14:paraId="3ED45DD9" w14:textId="7CBDD368" w:rsidR="00D12611" w:rsidRPr="00D12611" w:rsidRDefault="00D12611" w:rsidP="000E2A12">
            <w:pPr>
              <w:rPr>
                <w:rStyle w:val="ComputerCode"/>
              </w:rPr>
            </w:pPr>
            <w:r w:rsidRPr="00D12611">
              <w:rPr>
                <w:rStyle w:val="ComputerCode"/>
              </w:rPr>
              <w:t xml:space="preserve">    virtual uge::IPhysics* vCreatePhysics() override</w:t>
            </w:r>
            <w:r w:rsidR="000E2A12">
              <w:rPr>
                <w:rStyle w:val="ComputerCode"/>
              </w:rPr>
              <w:t>;</w:t>
            </w:r>
          </w:p>
          <w:p w14:paraId="7421135D" w14:textId="77777777" w:rsidR="00D12611" w:rsidRPr="00D12611" w:rsidRDefault="00D12611" w:rsidP="00D12611">
            <w:pPr>
              <w:rPr>
                <w:rStyle w:val="ComputerCode"/>
              </w:rPr>
            </w:pPr>
          </w:p>
          <w:p w14:paraId="3B237BCC" w14:textId="3234675F" w:rsidR="00D12611" w:rsidRPr="00D12611" w:rsidRDefault="00D12611" w:rsidP="000E2A12">
            <w:pPr>
              <w:rPr>
                <w:rStyle w:val="ComputerCode"/>
              </w:rPr>
            </w:pPr>
            <w:r w:rsidRPr="00D12611">
              <w:rPr>
                <w:rStyle w:val="ComputerCode"/>
              </w:rPr>
              <w:t xml:space="preserve">    void vRegisterGameDelegates() override</w:t>
            </w:r>
            <w:r w:rsidR="000E2A12">
              <w:rPr>
                <w:rStyle w:val="ComputerCode"/>
              </w:rPr>
              <w:t>;</w:t>
            </w:r>
          </w:p>
          <w:p w14:paraId="5B51158D" w14:textId="77777777" w:rsidR="00D12611" w:rsidRPr="00D12611" w:rsidRDefault="00D12611" w:rsidP="00D12611">
            <w:pPr>
              <w:rPr>
                <w:rStyle w:val="ComputerCode"/>
              </w:rPr>
            </w:pPr>
          </w:p>
          <w:p w14:paraId="1EA38AB5" w14:textId="6B8AE0B4" w:rsidR="00D12611" w:rsidRPr="00D12611" w:rsidRDefault="00D12611" w:rsidP="000E2A12">
            <w:pPr>
              <w:rPr>
                <w:rStyle w:val="ComputerCode"/>
              </w:rPr>
            </w:pPr>
            <w:r w:rsidRPr="00D12611">
              <w:rPr>
                <w:rStyle w:val="ComputerCode"/>
              </w:rPr>
              <w:t xml:space="preserve">    void vUnregisterGameDelegates() override</w:t>
            </w:r>
            <w:r w:rsidR="000E2A12">
              <w:rPr>
                <w:rStyle w:val="ComputerCode"/>
              </w:rPr>
              <w:t>;</w:t>
            </w:r>
          </w:p>
          <w:p w14:paraId="030D0EDC" w14:textId="77777777" w:rsidR="00D12611" w:rsidRPr="00D12611" w:rsidRDefault="00D12611" w:rsidP="00D12611">
            <w:pPr>
              <w:rPr>
                <w:rStyle w:val="ComputerCode"/>
              </w:rPr>
            </w:pPr>
          </w:p>
          <w:p w14:paraId="26FFBDE1" w14:textId="77777777" w:rsidR="00D12611" w:rsidRPr="00D12611" w:rsidRDefault="00D12611" w:rsidP="00D12611">
            <w:pPr>
              <w:rPr>
                <w:rStyle w:val="ComputerCode"/>
              </w:rPr>
            </w:pPr>
            <w:r w:rsidRPr="00D12611">
              <w:rPr>
                <w:rStyle w:val="ComputerCode"/>
              </w:rPr>
              <w:t>protected:</w:t>
            </w:r>
          </w:p>
          <w:p w14:paraId="7432A398" w14:textId="77777777" w:rsidR="004352B1" w:rsidRDefault="00D12611" w:rsidP="000E2A12">
            <w:pPr>
              <w:rPr>
                <w:rStyle w:val="ComputerCode"/>
              </w:rPr>
            </w:pPr>
            <w:r w:rsidRPr="00D12611">
              <w:rPr>
                <w:rStyle w:val="ComputerCode"/>
              </w:rPr>
              <w:t xml:space="preserve">    void ActorCreatedDelegate(</w:t>
            </w:r>
          </w:p>
          <w:p w14:paraId="1AC8FFE7" w14:textId="7D9D7692" w:rsidR="00D12611" w:rsidRPr="00D12611" w:rsidRDefault="004352B1" w:rsidP="000E2A12">
            <w:pPr>
              <w:rPr>
                <w:rStyle w:val="ComputerCode"/>
              </w:rPr>
            </w:pPr>
            <w:r>
              <w:rPr>
                <w:rStyle w:val="ComputerCode"/>
              </w:rPr>
              <w:t xml:space="preserve">                        </w:t>
            </w:r>
            <w:r w:rsidR="00D12611" w:rsidRPr="00D12611">
              <w:rPr>
                <w:rStyle w:val="ComputerCode"/>
              </w:rPr>
              <w:t>uge::IEventDataSharedPointer pEventData)</w:t>
            </w:r>
            <w:r w:rsidR="000E2A12">
              <w:rPr>
                <w:rStyle w:val="ComputerCode"/>
              </w:rPr>
              <w:t>;</w:t>
            </w:r>
          </w:p>
          <w:p w14:paraId="2C0DEF4D" w14:textId="77777777" w:rsidR="00D12611" w:rsidRPr="00D12611" w:rsidRDefault="00D12611" w:rsidP="00D12611">
            <w:pPr>
              <w:rPr>
                <w:rStyle w:val="ComputerCode"/>
              </w:rPr>
            </w:pPr>
          </w:p>
          <w:p w14:paraId="2DA22129" w14:textId="77777777" w:rsidR="00D12611" w:rsidRPr="00D12611" w:rsidRDefault="00D12611" w:rsidP="00D12611">
            <w:pPr>
              <w:rPr>
                <w:rStyle w:val="ComputerCode"/>
              </w:rPr>
            </w:pPr>
            <w:r w:rsidRPr="00D12611">
              <w:rPr>
                <w:rStyle w:val="ComputerCode"/>
              </w:rPr>
              <w:t>private:</w:t>
            </w:r>
          </w:p>
          <w:p w14:paraId="3FDEE09C" w14:textId="77777777" w:rsidR="00D12611" w:rsidRPr="00D12611" w:rsidRDefault="00D12611" w:rsidP="00D12611">
            <w:pPr>
              <w:rPr>
                <w:rStyle w:val="ComputerCode"/>
              </w:rPr>
            </w:pPr>
          </w:p>
          <w:p w14:paraId="645B9BC8" w14:textId="77777777" w:rsidR="00D12611" w:rsidRPr="00D12611" w:rsidRDefault="00D12611" w:rsidP="00D12611">
            <w:pPr>
              <w:rPr>
                <w:rStyle w:val="ComputerCode"/>
              </w:rPr>
            </w:pPr>
            <w:r w:rsidRPr="00D12611">
              <w:rPr>
                <w:rStyle w:val="ComputerCode"/>
              </w:rPr>
              <w:t>};</w:t>
            </w:r>
          </w:p>
          <w:p w14:paraId="29744311" w14:textId="77777777" w:rsidR="00D12611" w:rsidRPr="00D12611" w:rsidRDefault="00D12611" w:rsidP="00D12611">
            <w:pPr>
              <w:rPr>
                <w:rStyle w:val="ComputerCode"/>
              </w:rPr>
            </w:pPr>
          </w:p>
          <w:p w14:paraId="48964F23" w14:textId="6C3D9CDE" w:rsidR="00D12611" w:rsidRDefault="00D12611" w:rsidP="00D12611">
            <w:r w:rsidRPr="00D12611">
              <w:rPr>
                <w:rStyle w:val="ComputerCode"/>
              </w:rPr>
              <w:t>}</w:t>
            </w:r>
          </w:p>
        </w:tc>
      </w:tr>
    </w:tbl>
    <w:p w14:paraId="1D16FE7C" w14:textId="77777777" w:rsidR="00D12611" w:rsidRDefault="00D12611" w:rsidP="006F2EB5"/>
    <w:p w14:paraId="37241FAC" w14:textId="133BAC1F" w:rsidR="001344AA" w:rsidRDefault="001344AA" w:rsidP="006F2EB5">
      <w:r>
        <w:t xml:space="preserve">Section </w:t>
      </w:r>
      <w:r>
        <w:fldChar w:fldCharType="begin"/>
      </w:r>
      <w:r>
        <w:instrText xml:space="preserve"> REF _Ref381868962 \r \h </w:instrText>
      </w:r>
      <w:r>
        <w:fldChar w:fldCharType="separate"/>
      </w:r>
      <w:r w:rsidR="00EA324E">
        <w:t>7.2.5</w:t>
      </w:r>
      <w:r>
        <w:fldChar w:fldCharType="end"/>
      </w:r>
      <w:r>
        <w:t xml:space="preserve"> describes its implementation.</w:t>
      </w:r>
    </w:p>
    <w:p w14:paraId="1D087233" w14:textId="15F9130D" w:rsidR="006F2EB5" w:rsidRDefault="00D12611" w:rsidP="00D12611">
      <w:pPr>
        <w:pStyle w:val="Heading4"/>
      </w:pPr>
      <w:r>
        <w:t>Game View</w:t>
      </w:r>
    </w:p>
    <w:p w14:paraId="12B7EB9C" w14:textId="1CDAB3C8" w:rsidR="00D12611" w:rsidRDefault="001344AA" w:rsidP="006F2EB5">
      <w:r>
        <w:t>This is the initial source code for the tutorial game’s Game</w:t>
      </w:r>
      <w:r w:rsidR="004352B1">
        <w:t xml:space="preserve"> </w:t>
      </w:r>
      <w:r>
        <w:t>View layer (</w:t>
      </w:r>
      <w:r>
        <w:fldChar w:fldCharType="begin"/>
      </w:r>
      <w:r>
        <w:instrText xml:space="preserve"> REF _Ref381868922 \h </w:instrText>
      </w:r>
      <w:r>
        <w:fldChar w:fldCharType="separate"/>
      </w:r>
      <w:r w:rsidR="00EA324E" w:rsidRPr="00AB3902">
        <w:rPr>
          <w:b/>
        </w:rPr>
        <w:t xml:space="preserve">Listing </w:t>
      </w:r>
      <w:r w:rsidR="00EA324E">
        <w:rPr>
          <w:b/>
          <w:noProof/>
        </w:rPr>
        <w:t>46</w:t>
      </w:r>
      <w:r>
        <w:fldChar w:fldCharType="end"/>
      </w:r>
      <w:r>
        <w:t>).</w:t>
      </w:r>
    </w:p>
    <w:p w14:paraId="7D0837A1" w14:textId="08B58F8C" w:rsidR="00AB3902" w:rsidRDefault="00AB3902" w:rsidP="00AB3902">
      <w:pPr>
        <w:pStyle w:val="Caption"/>
        <w:keepNext/>
        <w:jc w:val="center"/>
      </w:pPr>
      <w:bookmarkStart w:id="317" w:name="_Ref381868922"/>
      <w:bookmarkStart w:id="318" w:name="_Toc382771771"/>
      <w:r w:rsidRPr="00AB3902">
        <w:rPr>
          <w:b/>
        </w:rPr>
        <w:t xml:space="preserve">Listing </w:t>
      </w:r>
      <w:r w:rsidRPr="00AB3902">
        <w:rPr>
          <w:b/>
        </w:rPr>
        <w:fldChar w:fldCharType="begin"/>
      </w:r>
      <w:r w:rsidRPr="00AB3902">
        <w:rPr>
          <w:b/>
        </w:rPr>
        <w:instrText xml:space="preserve"> SEQ Listing \* ARABIC </w:instrText>
      </w:r>
      <w:r w:rsidRPr="00AB3902">
        <w:rPr>
          <w:b/>
        </w:rPr>
        <w:fldChar w:fldCharType="separate"/>
      </w:r>
      <w:r w:rsidR="00EA324E">
        <w:rPr>
          <w:b/>
          <w:noProof/>
        </w:rPr>
        <w:t>46</w:t>
      </w:r>
      <w:r w:rsidRPr="00AB3902">
        <w:rPr>
          <w:b/>
        </w:rPr>
        <w:fldChar w:fldCharType="end"/>
      </w:r>
      <w:bookmarkEnd w:id="317"/>
      <w:r w:rsidRPr="00AB3902">
        <w:rPr>
          <w:b/>
        </w:rPr>
        <w:t>.</w:t>
      </w:r>
      <w:r w:rsidRPr="00AB3902">
        <w:t xml:space="preserve"> </w:t>
      </w:r>
      <w:r>
        <w:t xml:space="preserve">The Spaceship game </w:t>
      </w:r>
      <w:r>
        <w:rPr>
          <w:rStyle w:val="ComputerCode"/>
        </w:rPr>
        <w:t>Game</w:t>
      </w:r>
      <w:r w:rsidR="00DA26BC">
        <w:rPr>
          <w:rStyle w:val="ComputerCode"/>
        </w:rPr>
        <w:t>View</w:t>
      </w:r>
      <w:r>
        <w:t>.</w:t>
      </w:r>
      <w:bookmarkEnd w:id="318"/>
    </w:p>
    <w:tbl>
      <w:tblPr>
        <w:tblStyle w:val="TableGrid"/>
        <w:tblW w:w="0" w:type="auto"/>
        <w:jc w:val="center"/>
        <w:tblLook w:val="04A0" w:firstRow="1" w:lastRow="0" w:firstColumn="1" w:lastColumn="0" w:noHBand="0" w:noVBand="1"/>
      </w:tblPr>
      <w:tblGrid>
        <w:gridCol w:w="8494"/>
      </w:tblGrid>
      <w:tr w:rsidR="00D12611" w14:paraId="2D0FA379" w14:textId="77777777" w:rsidTr="00AB3902">
        <w:trPr>
          <w:jc w:val="center"/>
        </w:trPr>
        <w:tc>
          <w:tcPr>
            <w:tcW w:w="8494" w:type="dxa"/>
          </w:tcPr>
          <w:p w14:paraId="15519EB3" w14:textId="37E64C92" w:rsidR="00D12611" w:rsidRPr="00D12611" w:rsidRDefault="00D12611" w:rsidP="00D12611">
            <w:pPr>
              <w:rPr>
                <w:rStyle w:val="ComputerCode"/>
              </w:rPr>
            </w:pPr>
            <w:r w:rsidRPr="00D12611">
              <w:rPr>
                <w:rStyle w:val="ComputerCode"/>
              </w:rPr>
              <w:t>#pragma once</w:t>
            </w:r>
          </w:p>
          <w:p w14:paraId="7742035A" w14:textId="77777777" w:rsidR="00D12611" w:rsidRPr="00D12611" w:rsidRDefault="00D12611" w:rsidP="00D12611">
            <w:pPr>
              <w:rPr>
                <w:rStyle w:val="ComputerCode"/>
              </w:rPr>
            </w:pPr>
          </w:p>
          <w:p w14:paraId="3A879B17" w14:textId="77777777" w:rsidR="00D12611" w:rsidRPr="00D12611" w:rsidRDefault="00D12611" w:rsidP="00D12611">
            <w:pPr>
              <w:rPr>
                <w:rStyle w:val="ComputerCode"/>
              </w:rPr>
            </w:pPr>
            <w:r w:rsidRPr="00D12611">
              <w:rPr>
                <w:rStyle w:val="ComputerCode"/>
              </w:rPr>
              <w:t>#include &lt;Core/Events/DefaultEvents.h&gt;</w:t>
            </w:r>
          </w:p>
          <w:p w14:paraId="7F55A3E2" w14:textId="77777777" w:rsidR="00D12611" w:rsidRPr="00D12611" w:rsidRDefault="00D12611" w:rsidP="00D12611">
            <w:pPr>
              <w:rPr>
                <w:rStyle w:val="ComputerCode"/>
              </w:rPr>
            </w:pPr>
            <w:r w:rsidRPr="00D12611">
              <w:rPr>
                <w:rStyle w:val="ComputerCode"/>
              </w:rPr>
              <w:t>#include &lt;Core/Events/IEventManager.h&gt;</w:t>
            </w:r>
          </w:p>
          <w:p w14:paraId="137D0FD6" w14:textId="77777777" w:rsidR="00D12611" w:rsidRPr="00D12611" w:rsidRDefault="00D12611" w:rsidP="00D12611">
            <w:pPr>
              <w:rPr>
                <w:rStyle w:val="ComputerCode"/>
              </w:rPr>
            </w:pPr>
          </w:p>
          <w:p w14:paraId="3FD54C99" w14:textId="77777777" w:rsidR="00D12611" w:rsidRPr="00D12611" w:rsidRDefault="00D12611" w:rsidP="00D12611">
            <w:pPr>
              <w:rPr>
                <w:rStyle w:val="ComputerCode"/>
              </w:rPr>
            </w:pPr>
            <w:r w:rsidRPr="00D12611">
              <w:rPr>
                <w:rStyle w:val="ComputerCode"/>
              </w:rPr>
              <w:t>#include &lt;Core/PlayerProfile/PlayerProfiles.h&gt;</w:t>
            </w:r>
          </w:p>
          <w:p w14:paraId="74E86AD6" w14:textId="77777777" w:rsidR="00D12611" w:rsidRPr="00D12611" w:rsidRDefault="00D12611" w:rsidP="00D12611">
            <w:pPr>
              <w:rPr>
                <w:rStyle w:val="ComputerCode"/>
              </w:rPr>
            </w:pPr>
          </w:p>
          <w:p w14:paraId="13578B1B" w14:textId="77777777" w:rsidR="00D12611" w:rsidRPr="00D12611" w:rsidRDefault="00D12611" w:rsidP="00D12611">
            <w:pPr>
              <w:rPr>
                <w:rStyle w:val="ComputerCode"/>
              </w:rPr>
            </w:pPr>
            <w:r w:rsidRPr="00D12611">
              <w:rPr>
                <w:rStyle w:val="ComputerCode"/>
              </w:rPr>
              <w:t>#include &lt;Core/Scene/Implementation/Ogre3D/OgreSceneNodeRenderer.h&gt;</w:t>
            </w:r>
          </w:p>
          <w:p w14:paraId="20804BEC" w14:textId="77777777" w:rsidR="00D12611" w:rsidRPr="00D12611" w:rsidRDefault="00D12611" w:rsidP="00D12611">
            <w:pPr>
              <w:rPr>
                <w:rStyle w:val="ComputerCode"/>
              </w:rPr>
            </w:pPr>
            <w:r w:rsidRPr="00D12611">
              <w:rPr>
                <w:rStyle w:val="ComputerCode"/>
              </w:rPr>
              <w:lastRenderedPageBreak/>
              <w:t>#include &lt;Core/Scene/Implementation/Ogre3D/OgreSceneRenderer.h&gt;</w:t>
            </w:r>
          </w:p>
          <w:p w14:paraId="74ED70A7" w14:textId="77777777" w:rsidR="00D12611" w:rsidRPr="00D12611" w:rsidRDefault="00D12611" w:rsidP="00D12611">
            <w:pPr>
              <w:rPr>
                <w:rStyle w:val="ComputerCode"/>
              </w:rPr>
            </w:pPr>
            <w:r w:rsidRPr="00D12611">
              <w:rPr>
                <w:rStyle w:val="ComputerCode"/>
              </w:rPr>
              <w:t>#include &lt;Core/Scene/Implementation/OpenALSoft/OpenALSoftSceneNodeRenderer.h&gt;</w:t>
            </w:r>
          </w:p>
          <w:p w14:paraId="5407A14A" w14:textId="77777777" w:rsidR="00D12611" w:rsidRPr="00D12611" w:rsidRDefault="00D12611" w:rsidP="00D12611">
            <w:pPr>
              <w:rPr>
                <w:rStyle w:val="ComputerCode"/>
              </w:rPr>
            </w:pPr>
            <w:r w:rsidRPr="00D12611">
              <w:rPr>
                <w:rStyle w:val="ComputerCode"/>
              </w:rPr>
              <w:t>#include &lt;Core/Scene/Implementation/OpenALSoft/OpenALSoftSceneRenderer.h&gt;</w:t>
            </w:r>
          </w:p>
          <w:p w14:paraId="43C38001" w14:textId="77777777" w:rsidR="00D12611" w:rsidRPr="00D12611" w:rsidRDefault="00D12611" w:rsidP="00D12611">
            <w:pPr>
              <w:rPr>
                <w:rStyle w:val="ComputerCode"/>
              </w:rPr>
            </w:pPr>
          </w:p>
          <w:p w14:paraId="3E128453" w14:textId="77777777" w:rsidR="00D12611" w:rsidRPr="00D12611" w:rsidRDefault="00D12611" w:rsidP="00D12611">
            <w:pPr>
              <w:rPr>
                <w:rStyle w:val="ComputerCode"/>
              </w:rPr>
            </w:pPr>
            <w:r w:rsidRPr="00D12611">
              <w:rPr>
                <w:rStyle w:val="ComputerCode"/>
              </w:rPr>
              <w:t>#include &lt;Engine/GameView/GameView.h&gt;</w:t>
            </w:r>
          </w:p>
          <w:p w14:paraId="676B3573" w14:textId="77777777" w:rsidR="00D12611" w:rsidRPr="00D12611" w:rsidRDefault="00D12611" w:rsidP="00D12611">
            <w:pPr>
              <w:rPr>
                <w:rStyle w:val="ComputerCode"/>
              </w:rPr>
            </w:pPr>
          </w:p>
          <w:p w14:paraId="16EE59B1" w14:textId="77777777" w:rsidR="00D12611" w:rsidRPr="00D12611" w:rsidRDefault="00D12611" w:rsidP="00D12611">
            <w:pPr>
              <w:rPr>
                <w:rStyle w:val="ComputerCode"/>
              </w:rPr>
            </w:pPr>
            <w:r w:rsidRPr="00D12611">
              <w:rPr>
                <w:rStyle w:val="ComputerCode"/>
              </w:rPr>
              <w:t>#include "../Controller/GameController.h"</w:t>
            </w:r>
          </w:p>
          <w:p w14:paraId="50F397C4" w14:textId="77777777" w:rsidR="00D12611" w:rsidRPr="00D12611" w:rsidRDefault="00D12611" w:rsidP="00D12611">
            <w:pPr>
              <w:rPr>
                <w:rStyle w:val="ComputerCode"/>
              </w:rPr>
            </w:pPr>
          </w:p>
          <w:p w14:paraId="2C122A72" w14:textId="77777777" w:rsidR="00D12611" w:rsidRPr="00D12611" w:rsidRDefault="00D12611" w:rsidP="00D12611">
            <w:pPr>
              <w:rPr>
                <w:rStyle w:val="ComputerCode"/>
              </w:rPr>
            </w:pPr>
            <w:r w:rsidRPr="00D12611">
              <w:rPr>
                <w:rStyle w:val="ComputerCode"/>
              </w:rPr>
              <w:t>namespace sg</w:t>
            </w:r>
          </w:p>
          <w:p w14:paraId="4FF33500" w14:textId="77777777" w:rsidR="00D12611" w:rsidRPr="00D12611" w:rsidRDefault="00D12611" w:rsidP="00D12611">
            <w:pPr>
              <w:rPr>
                <w:rStyle w:val="ComputerCode"/>
              </w:rPr>
            </w:pPr>
            <w:r w:rsidRPr="00D12611">
              <w:rPr>
                <w:rStyle w:val="ComputerCode"/>
              </w:rPr>
              <w:t>{</w:t>
            </w:r>
          </w:p>
          <w:p w14:paraId="404515D2" w14:textId="77777777" w:rsidR="00D12611" w:rsidRPr="00D12611" w:rsidRDefault="00D12611" w:rsidP="00D12611">
            <w:pPr>
              <w:rPr>
                <w:rStyle w:val="ComputerCode"/>
              </w:rPr>
            </w:pPr>
          </w:p>
          <w:p w14:paraId="3562E471" w14:textId="77777777" w:rsidR="00D12611" w:rsidRPr="00D12611" w:rsidRDefault="00D12611" w:rsidP="00D12611">
            <w:pPr>
              <w:rPr>
                <w:rStyle w:val="ComputerCode"/>
              </w:rPr>
            </w:pPr>
            <w:r w:rsidRPr="00D12611">
              <w:rPr>
                <w:rStyle w:val="ComputerCode"/>
              </w:rPr>
              <w:t>class HumanView : public uge::HumanGameView</w:t>
            </w:r>
          </w:p>
          <w:p w14:paraId="2DE2A402" w14:textId="77777777" w:rsidR="00D12611" w:rsidRPr="00D12611" w:rsidRDefault="00D12611" w:rsidP="00D12611">
            <w:pPr>
              <w:rPr>
                <w:rStyle w:val="ComputerCode"/>
              </w:rPr>
            </w:pPr>
            <w:r w:rsidRPr="00D12611">
              <w:rPr>
                <w:rStyle w:val="ComputerCode"/>
              </w:rPr>
              <w:t>{</w:t>
            </w:r>
          </w:p>
          <w:p w14:paraId="6ABABC36" w14:textId="77777777" w:rsidR="00D12611" w:rsidRPr="00D12611" w:rsidRDefault="00D12611" w:rsidP="00D12611">
            <w:pPr>
              <w:rPr>
                <w:rStyle w:val="ComputerCode"/>
              </w:rPr>
            </w:pPr>
            <w:r w:rsidRPr="00D12611">
              <w:rPr>
                <w:rStyle w:val="ComputerCode"/>
              </w:rPr>
              <w:t>public:</w:t>
            </w:r>
          </w:p>
          <w:p w14:paraId="18D35B81" w14:textId="77777777" w:rsidR="00D12611" w:rsidRPr="00D12611" w:rsidRDefault="00D12611" w:rsidP="00D12611">
            <w:pPr>
              <w:rPr>
                <w:rStyle w:val="ComputerCode"/>
              </w:rPr>
            </w:pPr>
            <w:r w:rsidRPr="00D12611">
              <w:rPr>
                <w:rStyle w:val="ComputerCode"/>
              </w:rPr>
              <w:t xml:space="preserve">    HumanView(uge::IGraphicsSharedPointer pGraphics,</w:t>
            </w:r>
          </w:p>
          <w:p w14:paraId="7F6A2F50" w14:textId="77777777" w:rsidR="00D12611" w:rsidRPr="00D12611" w:rsidRDefault="00D12611" w:rsidP="00D12611">
            <w:pPr>
              <w:rPr>
                <w:rStyle w:val="ComputerCode"/>
              </w:rPr>
            </w:pPr>
            <w:r w:rsidRPr="00D12611">
              <w:rPr>
                <w:rStyle w:val="ComputerCode"/>
              </w:rPr>
              <w:t xml:space="preserve">                           uge::IAudioSharedPointer pAudio,</w:t>
            </w:r>
          </w:p>
          <w:p w14:paraId="27A60CE5" w14:textId="77777777" w:rsidR="00D12611" w:rsidRPr="00D12611" w:rsidRDefault="00D12611" w:rsidP="00D12611">
            <w:pPr>
              <w:rPr>
                <w:rStyle w:val="ComputerCode"/>
              </w:rPr>
            </w:pPr>
            <w:r w:rsidRPr="00D12611">
              <w:rPr>
                <w:rStyle w:val="ComputerCode"/>
              </w:rPr>
              <w:t xml:space="preserve">                           uge::ResourceCache&amp; resourceCache,</w:t>
            </w:r>
          </w:p>
          <w:p w14:paraId="09BC9DC1" w14:textId="1E1EB04B" w:rsidR="00D12611" w:rsidRPr="00D12611" w:rsidRDefault="00D12611" w:rsidP="000E2A12">
            <w:pPr>
              <w:rPr>
                <w:rStyle w:val="ComputerCode"/>
              </w:rPr>
            </w:pPr>
            <w:r w:rsidRPr="00D12611">
              <w:rPr>
                <w:rStyle w:val="ComputerCode"/>
              </w:rPr>
              <w:t xml:space="preserve">                           const uge::PlayerProfile&amp; playerProfile)</w:t>
            </w:r>
            <w:r w:rsidR="000E2A12">
              <w:rPr>
                <w:rStyle w:val="ComputerCode"/>
              </w:rPr>
              <w:t>;</w:t>
            </w:r>
          </w:p>
          <w:p w14:paraId="23FC99C1" w14:textId="77777777" w:rsidR="00D12611" w:rsidRPr="00D12611" w:rsidRDefault="00D12611" w:rsidP="00D12611">
            <w:pPr>
              <w:rPr>
                <w:rStyle w:val="ComputerCode"/>
              </w:rPr>
            </w:pPr>
          </w:p>
          <w:p w14:paraId="0F681FEB" w14:textId="20B091CB" w:rsidR="00D12611" w:rsidRPr="00D12611" w:rsidRDefault="00D12611" w:rsidP="000E2A12">
            <w:pPr>
              <w:rPr>
                <w:rStyle w:val="ComputerCode"/>
              </w:rPr>
            </w:pPr>
            <w:r w:rsidRPr="00D12611">
              <w:rPr>
                <w:rStyle w:val="ComputerCode"/>
              </w:rPr>
              <w:t xml:space="preserve">    ~HumanView()</w:t>
            </w:r>
            <w:r w:rsidR="000E2A12">
              <w:rPr>
                <w:rStyle w:val="ComputerCode"/>
              </w:rPr>
              <w:t>;</w:t>
            </w:r>
          </w:p>
          <w:p w14:paraId="289D2D53" w14:textId="77777777" w:rsidR="00D12611" w:rsidRPr="00D12611" w:rsidRDefault="00D12611" w:rsidP="00D12611">
            <w:pPr>
              <w:rPr>
                <w:rStyle w:val="ComputerCode"/>
              </w:rPr>
            </w:pPr>
          </w:p>
          <w:p w14:paraId="57532846" w14:textId="15E2EE8E" w:rsidR="00D12611" w:rsidRPr="00D12611" w:rsidRDefault="00D12611" w:rsidP="000E2A12">
            <w:pPr>
              <w:rPr>
                <w:rStyle w:val="ComputerCode"/>
              </w:rPr>
            </w:pPr>
            <w:r w:rsidRPr="00D12611">
              <w:rPr>
                <w:rStyle w:val="ComputerCode"/>
              </w:rPr>
              <w:t xml:space="preserve">    uge::ISceneRendererSharedPointer GetPhysicsDebugRenderer()</w:t>
            </w:r>
            <w:r w:rsidR="000E2A12">
              <w:rPr>
                <w:rStyle w:val="ComputerCode"/>
              </w:rPr>
              <w:t>;</w:t>
            </w:r>
          </w:p>
          <w:p w14:paraId="2C3CEE8E" w14:textId="77777777" w:rsidR="00D12611" w:rsidRPr="00D12611" w:rsidRDefault="00D12611" w:rsidP="00D12611">
            <w:pPr>
              <w:rPr>
                <w:rStyle w:val="ComputerCode"/>
              </w:rPr>
            </w:pPr>
          </w:p>
          <w:p w14:paraId="3898915B" w14:textId="77777777" w:rsidR="00D12611" w:rsidRPr="00D12611" w:rsidRDefault="00D12611" w:rsidP="00D12611">
            <w:pPr>
              <w:rPr>
                <w:rStyle w:val="ComputerCode"/>
              </w:rPr>
            </w:pPr>
            <w:r w:rsidRPr="00D12611">
              <w:rPr>
                <w:rStyle w:val="ComputerCode"/>
              </w:rPr>
              <w:t>protected:</w:t>
            </w:r>
          </w:p>
          <w:p w14:paraId="61E440B9" w14:textId="4B899020" w:rsidR="00D12611" w:rsidRPr="00D12611" w:rsidRDefault="00D12611" w:rsidP="000E2A12">
            <w:pPr>
              <w:rPr>
                <w:rStyle w:val="ComputerCode"/>
              </w:rPr>
            </w:pPr>
            <w:r w:rsidRPr="00D12611">
              <w:rPr>
                <w:rStyle w:val="ComputerCode"/>
              </w:rPr>
              <w:t xml:space="preserve">    virtual bool vInit(uge::IScene* pScene) override</w:t>
            </w:r>
            <w:r w:rsidR="000E2A12">
              <w:rPr>
                <w:rStyle w:val="ComputerCode"/>
              </w:rPr>
              <w:t>;</w:t>
            </w:r>
          </w:p>
          <w:p w14:paraId="0C93DD04" w14:textId="77777777" w:rsidR="00D12611" w:rsidRPr="00D12611" w:rsidRDefault="00D12611" w:rsidP="00D12611">
            <w:pPr>
              <w:rPr>
                <w:rStyle w:val="ComputerCode"/>
              </w:rPr>
            </w:pPr>
          </w:p>
          <w:p w14:paraId="1F9293D5" w14:textId="5BAC9AFA" w:rsidR="000E2A12" w:rsidRPr="00D12611" w:rsidRDefault="00D12611" w:rsidP="000E2A12">
            <w:pPr>
              <w:rPr>
                <w:rStyle w:val="ComputerCode"/>
              </w:rPr>
            </w:pPr>
            <w:r w:rsidRPr="00D12611">
              <w:rPr>
                <w:rStyle w:val="ComputerCode"/>
              </w:rPr>
              <w:t xml:space="preserve">    virtual bool vDestroy() override</w:t>
            </w:r>
            <w:r w:rsidR="000E2A12">
              <w:rPr>
                <w:rStyle w:val="ComputerCode"/>
              </w:rPr>
              <w:t>;</w:t>
            </w:r>
          </w:p>
          <w:p w14:paraId="51C5F748" w14:textId="776AE846" w:rsidR="00D12611" w:rsidRPr="00D12611" w:rsidRDefault="00D12611" w:rsidP="00D12611">
            <w:pPr>
              <w:rPr>
                <w:rStyle w:val="ComputerCode"/>
              </w:rPr>
            </w:pPr>
          </w:p>
          <w:p w14:paraId="32AC63DE" w14:textId="77777777" w:rsidR="00D12611" w:rsidRPr="00D12611" w:rsidRDefault="00D12611" w:rsidP="00D12611">
            <w:pPr>
              <w:rPr>
                <w:rStyle w:val="ComputerCode"/>
              </w:rPr>
            </w:pPr>
          </w:p>
          <w:p w14:paraId="7533278B" w14:textId="45D1390B" w:rsidR="00D12611" w:rsidRPr="00D12611" w:rsidRDefault="00D12611" w:rsidP="000E2A12">
            <w:pPr>
              <w:rPr>
                <w:rStyle w:val="ComputerCode"/>
              </w:rPr>
            </w:pPr>
            <w:r w:rsidRPr="00D12611">
              <w:rPr>
                <w:rStyle w:val="ComputerCode"/>
              </w:rPr>
              <w:t xml:space="preserve">    virtual uge::ICameraNodeSharedPointer vCreateCamera() override</w:t>
            </w:r>
            <w:r w:rsidR="000E2A12">
              <w:rPr>
                <w:rStyle w:val="ComputerCode"/>
              </w:rPr>
              <w:t>;</w:t>
            </w:r>
          </w:p>
          <w:p w14:paraId="4680E4E0" w14:textId="77777777" w:rsidR="00D12611" w:rsidRPr="00D12611" w:rsidRDefault="00D12611" w:rsidP="00D12611">
            <w:pPr>
              <w:rPr>
                <w:rStyle w:val="ComputerCode"/>
              </w:rPr>
            </w:pPr>
          </w:p>
          <w:p w14:paraId="79F7F105" w14:textId="77777777" w:rsidR="004352B1" w:rsidRDefault="00D12611" w:rsidP="000E2A12">
            <w:pPr>
              <w:rPr>
                <w:rStyle w:val="ComputerCode"/>
              </w:rPr>
            </w:pPr>
            <w:r w:rsidRPr="00D12611">
              <w:rPr>
                <w:rStyle w:val="ComputerCode"/>
              </w:rPr>
              <w:t xml:space="preserve">    virtual u</w:t>
            </w:r>
            <w:r w:rsidR="004352B1">
              <w:rPr>
                <w:rStyle w:val="ComputerCode"/>
              </w:rPr>
              <w:t>ge::GameControllerSharedPointer</w:t>
            </w:r>
          </w:p>
          <w:p w14:paraId="6AABEBBC" w14:textId="19144B58" w:rsidR="00D12611" w:rsidRPr="00D12611" w:rsidRDefault="004352B1" w:rsidP="000E2A12">
            <w:pPr>
              <w:rPr>
                <w:rStyle w:val="ComputerCode"/>
              </w:rPr>
            </w:pPr>
            <w:r>
              <w:rPr>
                <w:rStyle w:val="ComputerCode"/>
              </w:rPr>
              <w:t xml:space="preserve">                                      </w:t>
            </w:r>
            <w:r w:rsidR="00D12611" w:rsidRPr="00D12611">
              <w:rPr>
                <w:rStyle w:val="ComputerCode"/>
              </w:rPr>
              <w:t>vCreateController() override</w:t>
            </w:r>
            <w:r w:rsidR="000E2A12">
              <w:rPr>
                <w:rStyle w:val="ComputerCode"/>
              </w:rPr>
              <w:t>;</w:t>
            </w:r>
          </w:p>
          <w:p w14:paraId="607F7EE9" w14:textId="77777777" w:rsidR="00D12611" w:rsidRPr="00D12611" w:rsidRDefault="00D12611" w:rsidP="00D12611">
            <w:pPr>
              <w:rPr>
                <w:rStyle w:val="ComputerCode"/>
              </w:rPr>
            </w:pPr>
          </w:p>
          <w:p w14:paraId="7CA0DD23" w14:textId="77777777" w:rsidR="004352B1" w:rsidRDefault="00D12611" w:rsidP="000E2A12">
            <w:pPr>
              <w:rPr>
                <w:rStyle w:val="ComputerCode"/>
              </w:rPr>
            </w:pPr>
            <w:r w:rsidRPr="00D12611">
              <w:rPr>
                <w:rStyle w:val="ComputerCode"/>
              </w:rPr>
              <w:t xml:space="preserve">    virtual void vSetControlledActor(uge::ActorID actorID,</w:t>
            </w:r>
          </w:p>
          <w:p w14:paraId="10085C36" w14:textId="23B7F3EF" w:rsidR="00D12611" w:rsidRPr="00D12611" w:rsidRDefault="004352B1" w:rsidP="000E2A12">
            <w:pPr>
              <w:rPr>
                <w:rStyle w:val="ComputerCode"/>
              </w:rPr>
            </w:pPr>
            <w:r>
              <w:rPr>
                <w:rStyle w:val="ComputerCode"/>
              </w:rPr>
              <w:t xml:space="preserve">                           </w:t>
            </w:r>
            <w:r w:rsidR="00D12611" w:rsidRPr="00D12611">
              <w:rPr>
                <w:rStyle w:val="ComputerCode"/>
              </w:rPr>
              <w:t>bool bSetCameraTarget = false) override</w:t>
            </w:r>
            <w:r w:rsidR="000E2A12">
              <w:rPr>
                <w:rStyle w:val="ComputerCode"/>
              </w:rPr>
              <w:t>;</w:t>
            </w:r>
          </w:p>
          <w:p w14:paraId="2BC63239" w14:textId="77777777" w:rsidR="00D12611" w:rsidRPr="00D12611" w:rsidRDefault="00D12611" w:rsidP="00D12611">
            <w:pPr>
              <w:rPr>
                <w:rStyle w:val="ComputerCode"/>
              </w:rPr>
            </w:pPr>
          </w:p>
          <w:p w14:paraId="6D818DCB" w14:textId="77777777" w:rsidR="00D12611" w:rsidRPr="00D12611" w:rsidRDefault="00D12611" w:rsidP="00D12611">
            <w:pPr>
              <w:rPr>
                <w:rStyle w:val="ComputerCode"/>
              </w:rPr>
            </w:pPr>
            <w:r w:rsidRPr="00D12611">
              <w:rPr>
                <w:rStyle w:val="ComputerCode"/>
              </w:rPr>
              <w:t>private:</w:t>
            </w:r>
          </w:p>
          <w:p w14:paraId="7E251F8C" w14:textId="08F263AA" w:rsidR="00D12611" w:rsidRPr="00D12611" w:rsidRDefault="00D12611" w:rsidP="000E2A12">
            <w:pPr>
              <w:rPr>
                <w:rStyle w:val="ComputerCode"/>
              </w:rPr>
            </w:pPr>
            <w:r w:rsidRPr="00D12611">
              <w:rPr>
                <w:rStyle w:val="ComputerCode"/>
              </w:rPr>
              <w:t xml:space="preserve">    void RegisterEventDelegates()</w:t>
            </w:r>
            <w:r w:rsidR="000E2A12">
              <w:rPr>
                <w:rStyle w:val="ComputerCode"/>
              </w:rPr>
              <w:t>;</w:t>
            </w:r>
          </w:p>
          <w:p w14:paraId="7138325F" w14:textId="77777777" w:rsidR="00D12611" w:rsidRPr="00D12611" w:rsidRDefault="00D12611" w:rsidP="00D12611">
            <w:pPr>
              <w:rPr>
                <w:rStyle w:val="ComputerCode"/>
              </w:rPr>
            </w:pPr>
          </w:p>
          <w:p w14:paraId="267D8BFC" w14:textId="7B02CCB4" w:rsidR="00D12611" w:rsidRPr="00D12611" w:rsidRDefault="00D12611" w:rsidP="000E2A12">
            <w:pPr>
              <w:rPr>
                <w:rStyle w:val="ComputerCode"/>
              </w:rPr>
            </w:pPr>
            <w:r w:rsidRPr="00D12611">
              <w:rPr>
                <w:rStyle w:val="ComputerCode"/>
              </w:rPr>
              <w:t xml:space="preserve">    void UnregisterEventDelegates()</w:t>
            </w:r>
            <w:r w:rsidR="000E2A12">
              <w:rPr>
                <w:rStyle w:val="ComputerCode"/>
              </w:rPr>
              <w:t>;</w:t>
            </w:r>
          </w:p>
          <w:p w14:paraId="397019FD" w14:textId="77777777" w:rsidR="00D12611" w:rsidRPr="00D12611" w:rsidRDefault="00D12611" w:rsidP="00D12611">
            <w:pPr>
              <w:rPr>
                <w:rStyle w:val="ComputerCode"/>
              </w:rPr>
            </w:pPr>
          </w:p>
          <w:p w14:paraId="6315E227" w14:textId="77777777" w:rsidR="004352B1" w:rsidRDefault="00D12611" w:rsidP="000E2A12">
            <w:pPr>
              <w:rPr>
                <w:rStyle w:val="ComputerCode"/>
              </w:rPr>
            </w:pPr>
            <w:r w:rsidRPr="00D12611">
              <w:rPr>
                <w:rStyle w:val="ComputerCode"/>
              </w:rPr>
              <w:t xml:space="preserve">    void ControlledActorDelegate(</w:t>
            </w:r>
          </w:p>
          <w:p w14:paraId="536F70FD" w14:textId="4A602DFC" w:rsidR="00D12611" w:rsidRPr="00D12611" w:rsidRDefault="004352B1" w:rsidP="000E2A12">
            <w:pPr>
              <w:rPr>
                <w:rStyle w:val="ComputerCode"/>
              </w:rPr>
            </w:pPr>
            <w:r>
              <w:rPr>
                <w:rStyle w:val="ComputerCode"/>
              </w:rPr>
              <w:t xml:space="preserve">                     </w:t>
            </w:r>
            <w:r w:rsidR="00D12611" w:rsidRPr="00D12611">
              <w:rPr>
                <w:rStyle w:val="ComputerCode"/>
              </w:rPr>
              <w:t>uge::IEventDataSharedPointer pEventData)</w:t>
            </w:r>
            <w:r w:rsidR="000E2A12">
              <w:rPr>
                <w:rStyle w:val="ComputerCode"/>
              </w:rPr>
              <w:t>;</w:t>
            </w:r>
          </w:p>
          <w:p w14:paraId="754E6D27" w14:textId="77777777" w:rsidR="00D12611" w:rsidRPr="00D12611" w:rsidRDefault="00D12611" w:rsidP="00D12611">
            <w:pPr>
              <w:rPr>
                <w:rStyle w:val="ComputerCode"/>
              </w:rPr>
            </w:pPr>
          </w:p>
          <w:p w14:paraId="5CBE69CD" w14:textId="77777777" w:rsidR="00D12611" w:rsidRPr="00D12611" w:rsidRDefault="00D12611" w:rsidP="00D12611">
            <w:pPr>
              <w:rPr>
                <w:rStyle w:val="ComputerCode"/>
              </w:rPr>
            </w:pPr>
            <w:r w:rsidRPr="00D12611">
              <w:rPr>
                <w:rStyle w:val="ComputerCode"/>
              </w:rPr>
              <w:t>private:</w:t>
            </w:r>
          </w:p>
          <w:p w14:paraId="0FEDC866" w14:textId="77777777" w:rsidR="00D12611" w:rsidRPr="00D12611" w:rsidRDefault="00D12611" w:rsidP="00D12611">
            <w:pPr>
              <w:rPr>
                <w:rStyle w:val="ComputerCode"/>
              </w:rPr>
            </w:pPr>
            <w:r w:rsidRPr="00D12611">
              <w:rPr>
                <w:rStyle w:val="ComputerCode"/>
              </w:rPr>
              <w:t xml:space="preserve">    uge::IGraphicsSharedPointer m_pGraphics;</w:t>
            </w:r>
          </w:p>
          <w:p w14:paraId="302DAC40" w14:textId="77777777" w:rsidR="00D12611" w:rsidRPr="00D12611" w:rsidRDefault="00D12611" w:rsidP="00D12611">
            <w:pPr>
              <w:rPr>
                <w:rStyle w:val="ComputerCode"/>
              </w:rPr>
            </w:pPr>
            <w:r w:rsidRPr="00D12611">
              <w:rPr>
                <w:rStyle w:val="ComputerCode"/>
              </w:rPr>
              <w:t xml:space="preserve">    uge::IAudioSharedPointer m_pAudio;</w:t>
            </w:r>
          </w:p>
          <w:p w14:paraId="6335D9C1" w14:textId="77777777" w:rsidR="00D12611" w:rsidRPr="00D12611" w:rsidRDefault="00D12611" w:rsidP="00D12611">
            <w:pPr>
              <w:rPr>
                <w:rStyle w:val="ComputerCode"/>
              </w:rPr>
            </w:pPr>
            <w:r w:rsidRPr="00D12611">
              <w:rPr>
                <w:rStyle w:val="ComputerCode"/>
              </w:rPr>
              <w:t xml:space="preserve">    uge::ResourceCache&amp; m_ResourceCache;</w:t>
            </w:r>
          </w:p>
          <w:p w14:paraId="23EFBE65" w14:textId="77777777" w:rsidR="00D12611" w:rsidRPr="00D12611" w:rsidRDefault="00D12611" w:rsidP="00D12611">
            <w:pPr>
              <w:rPr>
                <w:rStyle w:val="ComputerCode"/>
              </w:rPr>
            </w:pPr>
          </w:p>
          <w:p w14:paraId="3F67F724" w14:textId="77777777" w:rsidR="00D12611" w:rsidRPr="00D12611" w:rsidRDefault="00D12611" w:rsidP="00D12611">
            <w:pPr>
              <w:rPr>
                <w:rStyle w:val="ComputerCode"/>
              </w:rPr>
            </w:pPr>
            <w:r w:rsidRPr="00D12611">
              <w:rPr>
                <w:rStyle w:val="ComputerCode"/>
              </w:rPr>
              <w:t xml:space="preserve">    uge::SceneRendererID m_AuralRendererID;</w:t>
            </w:r>
          </w:p>
          <w:p w14:paraId="128100BD" w14:textId="77777777" w:rsidR="00D12611" w:rsidRPr="00D12611" w:rsidRDefault="00D12611" w:rsidP="00D12611">
            <w:pPr>
              <w:rPr>
                <w:rStyle w:val="ComputerCode"/>
              </w:rPr>
            </w:pPr>
            <w:r w:rsidRPr="00D12611">
              <w:rPr>
                <w:rStyle w:val="ComputerCode"/>
              </w:rPr>
              <w:t xml:space="preserve">    uge::SceneRendererID m_GraphicalRendererID;</w:t>
            </w:r>
          </w:p>
          <w:p w14:paraId="7A061245" w14:textId="77777777" w:rsidR="00D12611" w:rsidRPr="00D12611" w:rsidRDefault="00D12611" w:rsidP="00D12611">
            <w:pPr>
              <w:rPr>
                <w:rStyle w:val="ComputerCode"/>
              </w:rPr>
            </w:pPr>
          </w:p>
          <w:p w14:paraId="55F7E96F" w14:textId="77777777" w:rsidR="00D12611" w:rsidRPr="00D12611" w:rsidRDefault="00D12611" w:rsidP="00D12611">
            <w:pPr>
              <w:rPr>
                <w:rStyle w:val="ComputerCode"/>
              </w:rPr>
            </w:pPr>
            <w:r w:rsidRPr="00D12611">
              <w:rPr>
                <w:rStyle w:val="ComputerCode"/>
              </w:rPr>
              <w:t xml:space="preserve">    uge::PlayerProfile m_PlayerProfile;</w:t>
            </w:r>
          </w:p>
          <w:p w14:paraId="22C337A5" w14:textId="77777777" w:rsidR="00D12611" w:rsidRPr="00D12611" w:rsidRDefault="00D12611" w:rsidP="00D12611">
            <w:pPr>
              <w:rPr>
                <w:rStyle w:val="ComputerCode"/>
              </w:rPr>
            </w:pPr>
            <w:r w:rsidRPr="00D12611">
              <w:rPr>
                <w:rStyle w:val="ComputerCode"/>
              </w:rPr>
              <w:t>};</w:t>
            </w:r>
          </w:p>
          <w:p w14:paraId="363A7322" w14:textId="77777777" w:rsidR="00D12611" w:rsidRPr="00D12611" w:rsidRDefault="00D12611" w:rsidP="00D12611">
            <w:pPr>
              <w:rPr>
                <w:rStyle w:val="ComputerCode"/>
              </w:rPr>
            </w:pPr>
          </w:p>
          <w:p w14:paraId="63A787BF" w14:textId="7B5FB00C" w:rsidR="00D12611" w:rsidRDefault="00D12611" w:rsidP="00D12611">
            <w:r w:rsidRPr="00D12611">
              <w:rPr>
                <w:rStyle w:val="ComputerCode"/>
              </w:rPr>
              <w:t>}</w:t>
            </w:r>
          </w:p>
        </w:tc>
      </w:tr>
    </w:tbl>
    <w:p w14:paraId="0F5C92BF" w14:textId="77777777" w:rsidR="00D12611" w:rsidRDefault="00D12611" w:rsidP="006F2EB5"/>
    <w:p w14:paraId="34D675FF" w14:textId="4E7F6064" w:rsidR="00D12611" w:rsidRPr="006F2EB5" w:rsidRDefault="001344AA" w:rsidP="006F2EB5">
      <w:r>
        <w:t xml:space="preserve">Section </w:t>
      </w:r>
      <w:r>
        <w:fldChar w:fldCharType="begin"/>
      </w:r>
      <w:r>
        <w:instrText xml:space="preserve"> REF _Ref381868972 \r \h </w:instrText>
      </w:r>
      <w:r>
        <w:fldChar w:fldCharType="separate"/>
      </w:r>
      <w:r w:rsidR="00EA324E">
        <w:t>7.2.6</w:t>
      </w:r>
      <w:r>
        <w:fldChar w:fldCharType="end"/>
      </w:r>
      <w:r>
        <w:t xml:space="preserve"> describes its implementation.</w:t>
      </w:r>
    </w:p>
    <w:p w14:paraId="24009E65" w14:textId="10010633" w:rsidR="006F2EB5" w:rsidRDefault="006F2EB5" w:rsidP="006F2EB5">
      <w:pPr>
        <w:pStyle w:val="Heading3"/>
      </w:pPr>
      <w:bookmarkStart w:id="319" w:name="_Ref382386692"/>
      <w:bookmarkStart w:id="320" w:name="_Toc382771680"/>
      <w:r>
        <w:t>Main</w:t>
      </w:r>
      <w:bookmarkEnd w:id="319"/>
      <w:bookmarkEnd w:id="320"/>
    </w:p>
    <w:p w14:paraId="1011A559" w14:textId="779A8A6D" w:rsidR="006F2EB5" w:rsidRDefault="006F2EB5" w:rsidP="006F2EB5">
      <w:r>
        <w:t>The main function of the program is simple</w:t>
      </w:r>
      <w:r w:rsidR="009D4AF1">
        <w:t xml:space="preserve"> (</w:t>
      </w:r>
      <w:r w:rsidR="009D4AF1">
        <w:fldChar w:fldCharType="begin"/>
      </w:r>
      <w:r w:rsidR="009D4AF1">
        <w:instrText xml:space="preserve"> REF _Ref382386504 \h </w:instrText>
      </w:r>
      <w:r w:rsidR="009D4AF1">
        <w:fldChar w:fldCharType="separate"/>
      </w:r>
      <w:r w:rsidR="00EA324E" w:rsidRPr="009D4AF1">
        <w:rPr>
          <w:b/>
        </w:rPr>
        <w:t xml:space="preserve">Listing </w:t>
      </w:r>
      <w:r w:rsidR="00EA324E">
        <w:rPr>
          <w:b/>
          <w:noProof/>
        </w:rPr>
        <w:t>47</w:t>
      </w:r>
      <w:r w:rsidR="009D4AF1">
        <w:fldChar w:fldCharType="end"/>
      </w:r>
      <w:r w:rsidR="009D4AF1">
        <w:t>)</w:t>
      </w:r>
      <w:r>
        <w:t xml:space="preserve">: it just creates and run the </w:t>
      </w:r>
      <w:r w:rsidRPr="006F2EB5">
        <w:rPr>
          <w:rStyle w:val="ComputerCode"/>
        </w:rPr>
        <w:t>GameApplication</w:t>
      </w:r>
      <w:r>
        <w:t xml:space="preserve">. </w:t>
      </w:r>
      <w:r w:rsidR="002268EA">
        <w:t xml:space="preserve">The </w:t>
      </w:r>
      <w:r w:rsidR="002268EA" w:rsidRPr="006F2EB5">
        <w:rPr>
          <w:rStyle w:val="ComputerCode"/>
        </w:rPr>
        <w:t>GameApplication</w:t>
      </w:r>
      <w:r w:rsidR="002268EA">
        <w:t xml:space="preserve">, in turn, is responsible for managing the run-time of the </w:t>
      </w:r>
      <w:r w:rsidR="002268EA" w:rsidRPr="006F2EB5">
        <w:rPr>
          <w:rStyle w:val="ComputerCode"/>
        </w:rPr>
        <w:t>GameLogic</w:t>
      </w:r>
      <w:r w:rsidR="002268EA">
        <w:t xml:space="preserve"> and the </w:t>
      </w:r>
      <w:r w:rsidR="002268EA" w:rsidRPr="006F2EB5">
        <w:rPr>
          <w:rStyle w:val="ComputerCode"/>
        </w:rPr>
        <w:t>GameView</w:t>
      </w:r>
      <w:r w:rsidR="002268EA">
        <w:t>(s).</w:t>
      </w:r>
    </w:p>
    <w:p w14:paraId="21C4CC33" w14:textId="478D20A8" w:rsidR="009D4AF1" w:rsidRDefault="009D4AF1" w:rsidP="009D4AF1">
      <w:pPr>
        <w:pStyle w:val="Caption"/>
        <w:keepNext/>
        <w:jc w:val="center"/>
      </w:pPr>
      <w:bookmarkStart w:id="321" w:name="_Ref382386504"/>
      <w:bookmarkStart w:id="322" w:name="_Toc382771772"/>
      <w:r w:rsidRPr="009D4AF1">
        <w:rPr>
          <w:b/>
        </w:rPr>
        <w:t xml:space="preserve">Listing </w:t>
      </w:r>
      <w:r w:rsidRPr="009D4AF1">
        <w:rPr>
          <w:b/>
        </w:rPr>
        <w:fldChar w:fldCharType="begin"/>
      </w:r>
      <w:r w:rsidRPr="009D4AF1">
        <w:rPr>
          <w:b/>
        </w:rPr>
        <w:instrText xml:space="preserve"> SEQ Listing \* ARABIC </w:instrText>
      </w:r>
      <w:r w:rsidRPr="009D4AF1">
        <w:rPr>
          <w:b/>
        </w:rPr>
        <w:fldChar w:fldCharType="separate"/>
      </w:r>
      <w:r w:rsidR="00EA324E">
        <w:rPr>
          <w:b/>
          <w:noProof/>
        </w:rPr>
        <w:t>47</w:t>
      </w:r>
      <w:r w:rsidRPr="009D4AF1">
        <w:rPr>
          <w:b/>
        </w:rPr>
        <w:fldChar w:fldCharType="end"/>
      </w:r>
      <w:bookmarkEnd w:id="321"/>
      <w:r w:rsidRPr="009D4AF1">
        <w:rPr>
          <w:b/>
        </w:rPr>
        <w:t>.</w:t>
      </w:r>
      <w:r>
        <w:t xml:space="preserve"> The entry point of the tutorial game.</w:t>
      </w:r>
      <w:bookmarkEnd w:id="322"/>
    </w:p>
    <w:tbl>
      <w:tblPr>
        <w:tblStyle w:val="TableGrid"/>
        <w:tblW w:w="0" w:type="auto"/>
        <w:tblLook w:val="04A0" w:firstRow="1" w:lastRow="0" w:firstColumn="1" w:lastColumn="0" w:noHBand="0" w:noVBand="1"/>
      </w:tblPr>
      <w:tblGrid>
        <w:gridCol w:w="8494"/>
      </w:tblGrid>
      <w:tr w:rsidR="002268EA" w14:paraId="4AC079C2" w14:textId="77777777" w:rsidTr="002268EA">
        <w:tc>
          <w:tcPr>
            <w:tcW w:w="8494" w:type="dxa"/>
          </w:tcPr>
          <w:p w14:paraId="6C4FEC90" w14:textId="77777777" w:rsidR="002268EA" w:rsidRPr="006F2EB5" w:rsidRDefault="002268EA" w:rsidP="002268EA">
            <w:pPr>
              <w:rPr>
                <w:rStyle w:val="ComputerCode"/>
              </w:rPr>
            </w:pPr>
            <w:r w:rsidRPr="006F2EB5">
              <w:rPr>
                <w:rStyle w:val="ComputerCode"/>
              </w:rPr>
              <w:t>#include "SpaceshipGameStd.h"</w:t>
            </w:r>
          </w:p>
          <w:p w14:paraId="513347BF" w14:textId="77777777" w:rsidR="002268EA" w:rsidRDefault="002268EA" w:rsidP="002268EA">
            <w:pPr>
              <w:rPr>
                <w:rStyle w:val="ComputerCode"/>
              </w:rPr>
            </w:pPr>
          </w:p>
          <w:p w14:paraId="375458E8" w14:textId="77777777" w:rsidR="002268EA" w:rsidRPr="006F2EB5" w:rsidRDefault="002268EA" w:rsidP="002268EA">
            <w:pPr>
              <w:rPr>
                <w:rStyle w:val="ComputerCode"/>
              </w:rPr>
            </w:pPr>
            <w:r w:rsidRPr="006F2EB5">
              <w:rPr>
                <w:rStyle w:val="ComputerCode"/>
              </w:rPr>
              <w:t>#define UGE_ENABLE_PHYSICS  1</w:t>
            </w:r>
          </w:p>
          <w:p w14:paraId="39E3930D" w14:textId="77777777" w:rsidR="002268EA" w:rsidRDefault="002268EA" w:rsidP="002268EA">
            <w:pPr>
              <w:rPr>
                <w:rStyle w:val="ComputerCode"/>
              </w:rPr>
            </w:pPr>
            <w:r w:rsidRPr="006F2EB5">
              <w:rPr>
                <w:rStyle w:val="ComputerCode"/>
              </w:rPr>
              <w:t>#define UGE_DEBUG_PHYSICS   1</w:t>
            </w:r>
          </w:p>
          <w:p w14:paraId="4EF6136D" w14:textId="77777777" w:rsidR="00591017" w:rsidRDefault="00591017" w:rsidP="002268EA">
            <w:pPr>
              <w:rPr>
                <w:rStyle w:val="ComputerCode"/>
              </w:rPr>
            </w:pPr>
          </w:p>
          <w:p w14:paraId="51542CFD" w14:textId="09059203" w:rsidR="00591017" w:rsidRPr="006F2EB5" w:rsidRDefault="00591017" w:rsidP="002268EA">
            <w:pPr>
              <w:rPr>
                <w:rStyle w:val="ComputerCode"/>
              </w:rPr>
            </w:pPr>
            <w:r w:rsidRPr="00591017">
              <w:rPr>
                <w:rStyle w:val="ComputerCode"/>
              </w:rPr>
              <w:t>#define SG_USE_DEVELOPMENT_RESOURCE_FILE 1</w:t>
            </w:r>
          </w:p>
          <w:p w14:paraId="6A8D1A3C" w14:textId="77777777" w:rsidR="002268EA" w:rsidRPr="006F2EB5" w:rsidRDefault="002268EA" w:rsidP="002268EA">
            <w:pPr>
              <w:rPr>
                <w:rStyle w:val="ComputerCode"/>
              </w:rPr>
            </w:pPr>
          </w:p>
          <w:p w14:paraId="4167485C" w14:textId="77777777" w:rsidR="00673858" w:rsidRPr="00673858" w:rsidRDefault="00673858" w:rsidP="00673858">
            <w:pPr>
              <w:rPr>
                <w:rStyle w:val="ComputerCode"/>
              </w:rPr>
            </w:pPr>
            <w:r w:rsidRPr="00673858">
              <w:rPr>
                <w:rStyle w:val="ComputerCode"/>
              </w:rPr>
              <w:t>// Game specific headers</w:t>
            </w:r>
          </w:p>
          <w:p w14:paraId="324FD454" w14:textId="77777777" w:rsidR="00673858" w:rsidRPr="00673858" w:rsidRDefault="00673858" w:rsidP="00673858">
            <w:pPr>
              <w:rPr>
                <w:rStyle w:val="ComputerCode"/>
              </w:rPr>
            </w:pPr>
            <w:r w:rsidRPr="00673858">
              <w:rPr>
                <w:rStyle w:val="ComputerCode"/>
              </w:rPr>
              <w:t>#include "Application/Application.h"</w:t>
            </w:r>
          </w:p>
          <w:p w14:paraId="3B916B5D" w14:textId="77777777" w:rsidR="00673858" w:rsidRPr="00673858" w:rsidRDefault="00673858" w:rsidP="00673858">
            <w:pPr>
              <w:rPr>
                <w:rStyle w:val="ComputerCode"/>
              </w:rPr>
            </w:pPr>
          </w:p>
          <w:p w14:paraId="54D0A840" w14:textId="77777777" w:rsidR="00673858" w:rsidRPr="00673858" w:rsidRDefault="00673858" w:rsidP="00673858">
            <w:pPr>
              <w:rPr>
                <w:rStyle w:val="ComputerCode"/>
              </w:rPr>
            </w:pPr>
            <w:r w:rsidRPr="00673858">
              <w:rPr>
                <w:rStyle w:val="ComputerCode"/>
              </w:rPr>
              <w:t>// UGE headers.</w:t>
            </w:r>
          </w:p>
          <w:p w14:paraId="38D3DAAF" w14:textId="63D37471" w:rsidR="002268EA" w:rsidRDefault="00673858" w:rsidP="00673858">
            <w:pPr>
              <w:rPr>
                <w:rStyle w:val="ComputerCode"/>
              </w:rPr>
            </w:pPr>
            <w:r w:rsidRPr="00673858">
              <w:rPr>
                <w:rStyle w:val="ComputerCode"/>
              </w:rPr>
              <w:t>#include &lt;Utilities/Debug/Logger.h&gt;</w:t>
            </w:r>
          </w:p>
          <w:p w14:paraId="4227010C" w14:textId="77777777" w:rsidR="00673858" w:rsidRPr="006F2EB5" w:rsidRDefault="00673858" w:rsidP="00673858">
            <w:pPr>
              <w:rPr>
                <w:rStyle w:val="ComputerCode"/>
              </w:rPr>
            </w:pPr>
          </w:p>
          <w:p w14:paraId="327930E2" w14:textId="77777777" w:rsidR="002268EA" w:rsidRPr="006F2EB5" w:rsidRDefault="002268EA" w:rsidP="002268EA">
            <w:pPr>
              <w:rPr>
                <w:rStyle w:val="ComputerCode"/>
              </w:rPr>
            </w:pPr>
            <w:r w:rsidRPr="006F2EB5">
              <w:rPr>
                <w:rStyle w:val="ComputerCode"/>
              </w:rPr>
              <w:t>int main()</w:t>
            </w:r>
          </w:p>
          <w:p w14:paraId="6E55289D" w14:textId="77777777" w:rsidR="002268EA" w:rsidRPr="006F2EB5" w:rsidRDefault="002268EA" w:rsidP="002268EA">
            <w:pPr>
              <w:rPr>
                <w:rStyle w:val="ComputerCode"/>
              </w:rPr>
            </w:pPr>
            <w:r w:rsidRPr="006F2EB5">
              <w:rPr>
                <w:rStyle w:val="ComputerCode"/>
              </w:rPr>
              <w:t>{</w:t>
            </w:r>
          </w:p>
          <w:p w14:paraId="5403F90F" w14:textId="77777777" w:rsidR="002268EA" w:rsidRPr="006F2EB5" w:rsidRDefault="002268EA" w:rsidP="002268EA">
            <w:pPr>
              <w:rPr>
                <w:rStyle w:val="ComputerCode"/>
              </w:rPr>
            </w:pPr>
            <w:r w:rsidRPr="006F2EB5">
              <w:rPr>
                <w:rStyle w:val="ComputerCode"/>
              </w:rPr>
              <w:t xml:space="preserve">    uge::debug::log::Init("data/debug/LogConfig.xml");</w:t>
            </w:r>
          </w:p>
          <w:p w14:paraId="5A5FFD00" w14:textId="77777777" w:rsidR="002268EA" w:rsidRPr="006F2EB5" w:rsidRDefault="002268EA" w:rsidP="002268EA">
            <w:pPr>
              <w:rPr>
                <w:rStyle w:val="ComputerCode"/>
              </w:rPr>
            </w:pPr>
          </w:p>
          <w:p w14:paraId="2F79DDAA" w14:textId="77777777" w:rsidR="002268EA" w:rsidRPr="006F2EB5" w:rsidRDefault="002268EA" w:rsidP="002268EA">
            <w:pPr>
              <w:rPr>
                <w:rStyle w:val="ComputerCode"/>
              </w:rPr>
            </w:pPr>
            <w:r w:rsidRPr="006F2EB5">
              <w:rPr>
                <w:rStyle w:val="ComputerCode"/>
              </w:rPr>
              <w:t xml:space="preserve">    sg::Application game;</w:t>
            </w:r>
          </w:p>
          <w:p w14:paraId="7139957A" w14:textId="77777777" w:rsidR="002268EA" w:rsidRPr="006F2EB5" w:rsidRDefault="002268EA" w:rsidP="002268EA">
            <w:pPr>
              <w:rPr>
                <w:rStyle w:val="ComputerCode"/>
              </w:rPr>
            </w:pPr>
            <w:r w:rsidRPr="006F2EB5">
              <w:rPr>
                <w:rStyle w:val="ComputerCode"/>
              </w:rPr>
              <w:t xml:space="preserve">    game.vInit();</w:t>
            </w:r>
          </w:p>
          <w:p w14:paraId="4928578A" w14:textId="77777777" w:rsidR="002268EA" w:rsidRPr="006F2EB5" w:rsidRDefault="002268EA" w:rsidP="002268EA">
            <w:pPr>
              <w:rPr>
                <w:rStyle w:val="ComputerCode"/>
              </w:rPr>
            </w:pPr>
            <w:r w:rsidRPr="006F2EB5">
              <w:rPr>
                <w:rStyle w:val="ComputerCode"/>
              </w:rPr>
              <w:t xml:space="preserve">    game.vRun();</w:t>
            </w:r>
          </w:p>
          <w:p w14:paraId="2BB32A77" w14:textId="77777777" w:rsidR="002268EA" w:rsidRPr="006F2EB5" w:rsidRDefault="002268EA" w:rsidP="002268EA">
            <w:pPr>
              <w:rPr>
                <w:rStyle w:val="ComputerCode"/>
              </w:rPr>
            </w:pPr>
            <w:r w:rsidRPr="006F2EB5">
              <w:rPr>
                <w:rStyle w:val="ComputerCode"/>
              </w:rPr>
              <w:t xml:space="preserve">    game.vDestroy();</w:t>
            </w:r>
          </w:p>
          <w:p w14:paraId="1370EF33" w14:textId="77777777" w:rsidR="002268EA" w:rsidRPr="006F2EB5" w:rsidRDefault="002268EA" w:rsidP="002268EA">
            <w:pPr>
              <w:rPr>
                <w:rStyle w:val="ComputerCode"/>
              </w:rPr>
            </w:pPr>
          </w:p>
          <w:p w14:paraId="6D09C6BD" w14:textId="77777777" w:rsidR="002268EA" w:rsidRPr="006F2EB5" w:rsidRDefault="002268EA" w:rsidP="002268EA">
            <w:pPr>
              <w:rPr>
                <w:rStyle w:val="ComputerCode"/>
              </w:rPr>
            </w:pPr>
            <w:r w:rsidRPr="006F2EB5">
              <w:rPr>
                <w:rStyle w:val="ComputerCode"/>
              </w:rPr>
              <w:t xml:space="preserve">    uge::debug::log::Destroy();</w:t>
            </w:r>
          </w:p>
          <w:p w14:paraId="2B1A2BE2" w14:textId="77777777" w:rsidR="002268EA" w:rsidRPr="006F2EB5" w:rsidRDefault="002268EA" w:rsidP="002268EA">
            <w:pPr>
              <w:rPr>
                <w:rStyle w:val="ComputerCode"/>
              </w:rPr>
            </w:pPr>
          </w:p>
          <w:p w14:paraId="2612543F" w14:textId="77777777" w:rsidR="002268EA" w:rsidRPr="006F2EB5" w:rsidRDefault="002268EA" w:rsidP="002268EA">
            <w:pPr>
              <w:rPr>
                <w:rStyle w:val="ComputerCode"/>
              </w:rPr>
            </w:pPr>
            <w:r w:rsidRPr="006F2EB5">
              <w:rPr>
                <w:rStyle w:val="ComputerCode"/>
              </w:rPr>
              <w:t xml:space="preserve">    return 0;</w:t>
            </w:r>
          </w:p>
          <w:p w14:paraId="3F8ACBFD" w14:textId="5552D908" w:rsidR="002268EA" w:rsidRDefault="002268EA" w:rsidP="002268EA">
            <w:r w:rsidRPr="006F2EB5">
              <w:rPr>
                <w:rStyle w:val="ComputerCode"/>
              </w:rPr>
              <w:t>}</w:t>
            </w:r>
          </w:p>
        </w:tc>
      </w:tr>
    </w:tbl>
    <w:p w14:paraId="756412EA" w14:textId="77777777" w:rsidR="002268EA" w:rsidRDefault="002268EA" w:rsidP="006F2EB5"/>
    <w:p w14:paraId="410229AD" w14:textId="30F37ED7" w:rsidR="00591017" w:rsidRDefault="002268EA" w:rsidP="006F2EB5">
      <w:r>
        <w:t>The</w:t>
      </w:r>
      <w:r w:rsidR="00591017">
        <w:t xml:space="preserve"> first two</w:t>
      </w:r>
      <w:r>
        <w:t xml:space="preserve"> </w:t>
      </w:r>
      <w:r w:rsidR="00591017" w:rsidRPr="00591017">
        <w:rPr>
          <w:rStyle w:val="ComputerCode"/>
        </w:rPr>
        <w:t>#</w:t>
      </w:r>
      <w:r w:rsidRPr="001344AA">
        <w:rPr>
          <w:rStyle w:val="ComputerCode"/>
        </w:rPr>
        <w:t>define</w:t>
      </w:r>
      <w:r w:rsidR="00591017">
        <w:t xml:space="preserve"> </w:t>
      </w:r>
      <w:r w:rsidR="00673858">
        <w:t xml:space="preserve">directives </w:t>
      </w:r>
      <w:r>
        <w:t>are flags for enabling or disabling the game physics and physics debug. This is useful to check the game world simulation – in fact, the entire game logic runs without output data, thus it is possible to create the game using only the physics debugger world representation.</w:t>
      </w:r>
    </w:p>
    <w:p w14:paraId="576648AA" w14:textId="4E12F0DD" w:rsidR="002268EA" w:rsidRDefault="00591017" w:rsidP="006F2EB5">
      <w:r>
        <w:t xml:space="preserve">The third </w:t>
      </w:r>
      <w:r w:rsidR="00673858" w:rsidRPr="00673858">
        <w:rPr>
          <w:rStyle w:val="ComputerCode"/>
        </w:rPr>
        <w:t>#</w:t>
      </w:r>
      <w:r w:rsidRPr="00673858">
        <w:rPr>
          <w:rStyle w:val="ComputerCode"/>
        </w:rPr>
        <w:t>define</w:t>
      </w:r>
      <w:r>
        <w:t xml:space="preserve"> will be used to set a custom </w:t>
      </w:r>
      <w:r w:rsidRPr="00591017">
        <w:rPr>
          <w:rStyle w:val="ComputerCode"/>
        </w:rPr>
        <w:t>ResourceCache</w:t>
      </w:r>
      <w:r>
        <w:t xml:space="preserve"> in Section </w:t>
      </w:r>
      <w:r>
        <w:fldChar w:fldCharType="begin"/>
      </w:r>
      <w:r>
        <w:instrText xml:space="preserve"> REF _Ref382385692 \r \h </w:instrText>
      </w:r>
      <w:r>
        <w:fldChar w:fldCharType="separate"/>
      </w:r>
      <w:r w:rsidR="00EA324E">
        <w:t>7.2.4.6</w:t>
      </w:r>
      <w:r>
        <w:fldChar w:fldCharType="end"/>
      </w:r>
      <w:r>
        <w:t xml:space="preserve">. The </w:t>
      </w:r>
      <w:r w:rsidRPr="00591017">
        <w:rPr>
          <w:rStyle w:val="ComputerCode"/>
        </w:rPr>
        <w:t>ResourceCache</w:t>
      </w:r>
      <w:r>
        <w:t xml:space="preserve"> provides a useful interface for managing game resources and assets – such as XML configuration files, scripting files and game art.</w:t>
      </w:r>
    </w:p>
    <w:p w14:paraId="47AF34F0" w14:textId="6CB746A9" w:rsidR="00673858" w:rsidRDefault="00673858" w:rsidP="006F2EB5">
      <w:r>
        <w:lastRenderedPageBreak/>
        <w:t xml:space="preserve">To disable the </w:t>
      </w:r>
      <w:r w:rsidRPr="00673858">
        <w:rPr>
          <w:rStyle w:val="ComputerCode"/>
        </w:rPr>
        <w:t>#define</w:t>
      </w:r>
      <w:r>
        <w:t xml:space="preserve">s, it is necessary to either comment or remove them. It is important to note they should be before the </w:t>
      </w:r>
      <w:r w:rsidRPr="00673858">
        <w:rPr>
          <w:rStyle w:val="ComputerCode"/>
        </w:rPr>
        <w:t>#include</w:t>
      </w:r>
      <w:r>
        <w:t xml:space="preserve"> directive – otherwise they will fail (and the compiler will assume they are disabled), as they are pre-compilation directives.</w:t>
      </w:r>
    </w:p>
    <w:p w14:paraId="5C5CF5A5" w14:textId="41390259" w:rsidR="00422395" w:rsidRDefault="00422395" w:rsidP="00422395">
      <w:r>
        <w:t>Running the game so far will present a blank window – the game world is empty</w:t>
      </w:r>
      <w:r w:rsidR="0057419C">
        <w:t xml:space="preserve"> (</w:t>
      </w:r>
      <w:r w:rsidR="0057419C">
        <w:fldChar w:fldCharType="begin"/>
      </w:r>
      <w:r w:rsidR="0057419C">
        <w:instrText xml:space="preserve"> REF _Ref381869498 \h </w:instrText>
      </w:r>
      <w:r w:rsidR="0057419C">
        <w:fldChar w:fldCharType="separate"/>
      </w:r>
      <w:r w:rsidR="00EA324E" w:rsidRPr="0057419C">
        <w:rPr>
          <w:b/>
        </w:rPr>
        <w:t xml:space="preserve">Figure </w:t>
      </w:r>
      <w:r w:rsidR="00EA324E">
        <w:rPr>
          <w:b/>
          <w:noProof/>
        </w:rPr>
        <w:t>27</w:t>
      </w:r>
      <w:r w:rsidR="0057419C">
        <w:fldChar w:fldCharType="end"/>
      </w:r>
      <w:r w:rsidR="0057419C">
        <w:t>)</w:t>
      </w:r>
      <w:r>
        <w:t>.</w:t>
      </w:r>
    </w:p>
    <w:p w14:paraId="63DDA640" w14:textId="77777777" w:rsidR="0057419C" w:rsidRDefault="00422395" w:rsidP="0057419C">
      <w:pPr>
        <w:keepNext/>
        <w:jc w:val="center"/>
      </w:pPr>
      <w:r w:rsidRPr="00422395">
        <w:rPr>
          <w:noProof/>
          <w:lang w:val="pt-BR" w:eastAsia="pt-BR"/>
        </w:rPr>
        <w:drawing>
          <wp:inline distT="0" distB="0" distL="0" distR="0" wp14:anchorId="18827CA9" wp14:editId="25102155">
            <wp:extent cx="5400040" cy="4169410"/>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400040" cy="4169410"/>
                    </a:xfrm>
                    <a:prstGeom prst="rect">
                      <a:avLst/>
                    </a:prstGeom>
                  </pic:spPr>
                </pic:pic>
              </a:graphicData>
            </a:graphic>
          </wp:inline>
        </w:drawing>
      </w:r>
    </w:p>
    <w:p w14:paraId="29F5F8F7" w14:textId="09690572" w:rsidR="00422395" w:rsidRDefault="0057419C" w:rsidP="0057419C">
      <w:pPr>
        <w:pStyle w:val="Caption"/>
        <w:jc w:val="center"/>
      </w:pPr>
      <w:bookmarkStart w:id="323" w:name="_Ref381869498"/>
      <w:bookmarkStart w:id="324" w:name="_Toc382771712"/>
      <w:r w:rsidRPr="0057419C">
        <w:rPr>
          <w:b/>
        </w:rPr>
        <w:t xml:space="preserve">Figure </w:t>
      </w:r>
      <w:r w:rsidRPr="0057419C">
        <w:rPr>
          <w:b/>
        </w:rPr>
        <w:fldChar w:fldCharType="begin"/>
      </w:r>
      <w:r w:rsidRPr="0057419C">
        <w:rPr>
          <w:b/>
        </w:rPr>
        <w:instrText xml:space="preserve"> SEQ Figure \* ARABIC </w:instrText>
      </w:r>
      <w:r w:rsidRPr="0057419C">
        <w:rPr>
          <w:b/>
        </w:rPr>
        <w:fldChar w:fldCharType="separate"/>
      </w:r>
      <w:r w:rsidR="00EA324E">
        <w:rPr>
          <w:b/>
          <w:noProof/>
        </w:rPr>
        <w:t>27</w:t>
      </w:r>
      <w:r w:rsidRPr="0057419C">
        <w:rPr>
          <w:b/>
        </w:rPr>
        <w:fldChar w:fldCharType="end"/>
      </w:r>
      <w:bookmarkEnd w:id="323"/>
      <w:r w:rsidRPr="0057419C">
        <w:rPr>
          <w:b/>
        </w:rPr>
        <w:t>.</w:t>
      </w:r>
      <w:r>
        <w:t xml:space="preserve"> Checking the game </w:t>
      </w:r>
      <w:r w:rsidRPr="0057419C">
        <w:rPr>
          <w:rStyle w:val="ComputerCode"/>
        </w:rPr>
        <w:t>Application</w:t>
      </w:r>
      <w:r>
        <w:t>: the initial window.</w:t>
      </w:r>
      <w:bookmarkEnd w:id="324"/>
    </w:p>
    <w:p w14:paraId="2E9C057D" w14:textId="2B5C41C6" w:rsidR="002268EA" w:rsidRPr="006F2EB5" w:rsidRDefault="002268EA" w:rsidP="006F2EB5">
      <w:r>
        <w:t xml:space="preserve">The following sections describe the implementation of the game three layers, starting with the </w:t>
      </w:r>
      <w:r w:rsidRPr="006F2EB5">
        <w:rPr>
          <w:rStyle w:val="ComputerCode"/>
        </w:rPr>
        <w:t>GameApplication</w:t>
      </w:r>
      <w:r w:rsidR="000E2A12">
        <w:t xml:space="preserve"> (</w:t>
      </w:r>
      <w:r w:rsidR="000E2A12" w:rsidRPr="000E2A12">
        <w:rPr>
          <w:rStyle w:val="ComputerCode"/>
        </w:rPr>
        <w:t>Application</w:t>
      </w:r>
      <w:r w:rsidR="000E2A12">
        <w:t xml:space="preserve">, in this project), going through the </w:t>
      </w:r>
      <w:r w:rsidR="000E2A12" w:rsidRPr="000E2A12">
        <w:rPr>
          <w:rStyle w:val="ComputerCode"/>
        </w:rPr>
        <w:t>GameLogic</w:t>
      </w:r>
      <w:r w:rsidR="000E2A12">
        <w:t xml:space="preserve"> </w:t>
      </w:r>
      <w:r>
        <w:t xml:space="preserve">and finishing with the </w:t>
      </w:r>
      <w:r w:rsidRPr="000E2A12">
        <w:rPr>
          <w:rStyle w:val="ComputerCode"/>
        </w:rPr>
        <w:t>GameView</w:t>
      </w:r>
      <w:r w:rsidR="000E2A12">
        <w:t xml:space="preserve"> (</w:t>
      </w:r>
      <w:r w:rsidR="000E2A12" w:rsidRPr="002E7F78">
        <w:rPr>
          <w:rStyle w:val="ComputerCode"/>
        </w:rPr>
        <w:t>HumanView</w:t>
      </w:r>
      <w:r w:rsidR="000E2A12">
        <w:t>).</w:t>
      </w:r>
      <w:r w:rsidR="002E7F78">
        <w:t xml:space="preserve"> All the layers use the default layer implementations (</w:t>
      </w:r>
      <w:r w:rsidR="002E7F78" w:rsidRPr="002E7F78">
        <w:rPr>
          <w:rStyle w:val="ComputerCode"/>
        </w:rPr>
        <w:t>BaseGameApplication</w:t>
      </w:r>
      <w:r w:rsidR="002E7F78">
        <w:t xml:space="preserve">, </w:t>
      </w:r>
      <w:r w:rsidR="002E7F78" w:rsidRPr="002E7F78">
        <w:rPr>
          <w:rStyle w:val="ComputerCode"/>
        </w:rPr>
        <w:t>BaseGameLogic</w:t>
      </w:r>
      <w:r w:rsidR="002E7F78">
        <w:t xml:space="preserve"> and </w:t>
      </w:r>
      <w:r w:rsidR="002E7F78" w:rsidRPr="002E7F78">
        <w:rPr>
          <w:rStyle w:val="ComputerCode"/>
        </w:rPr>
        <w:t>HumanGameView</w:t>
      </w:r>
      <w:r w:rsidR="002E7F78">
        <w:t>, respectively).</w:t>
      </w:r>
    </w:p>
    <w:p w14:paraId="10F95A16" w14:textId="1B2B5AEA" w:rsidR="00CA1545" w:rsidRDefault="00CA1545" w:rsidP="00CA1545">
      <w:pPr>
        <w:pStyle w:val="Heading3"/>
      </w:pPr>
      <w:bookmarkStart w:id="325" w:name="_Ref381868952"/>
      <w:bookmarkStart w:id="326" w:name="_Toc382771681"/>
      <w:r>
        <w:t>Game Application Layer</w:t>
      </w:r>
      <w:bookmarkEnd w:id="325"/>
      <w:bookmarkEnd w:id="326"/>
    </w:p>
    <w:p w14:paraId="4901AD7F" w14:textId="4FF59026" w:rsidR="00CA1545" w:rsidRDefault="000E2A12" w:rsidP="00CA1545">
      <w:r>
        <w:t>Using the available subsystems</w:t>
      </w:r>
      <w:r w:rsidR="0061134D">
        <w:t xml:space="preserve"> and default </w:t>
      </w:r>
      <w:r w:rsidR="0061134D" w:rsidRPr="0061134D">
        <w:rPr>
          <w:rStyle w:val="ComputerCode"/>
        </w:rPr>
        <w:t>BaseGameApplication</w:t>
      </w:r>
      <w:r>
        <w:t xml:space="preserve">, it is simple to implement the Game Application layer. In this layer, it is necessary to setup and initialize the game IO subsystems, load the initial player profile and </w:t>
      </w:r>
      <w:r w:rsidR="0061134D">
        <w:t xml:space="preserve">create the Game Logic and View layers. More information about the Game Application Layer is available at Section </w:t>
      </w:r>
      <w:r w:rsidR="0061134D">
        <w:fldChar w:fldCharType="begin"/>
      </w:r>
      <w:r w:rsidR="0061134D">
        <w:instrText xml:space="preserve"> REF _Ref380337772 \r \h </w:instrText>
      </w:r>
      <w:r w:rsidR="0061134D">
        <w:fldChar w:fldCharType="separate"/>
      </w:r>
      <w:r w:rsidR="00EA324E">
        <w:t>3.2</w:t>
      </w:r>
      <w:r w:rsidR="0061134D">
        <w:fldChar w:fldCharType="end"/>
      </w:r>
      <w:r w:rsidR="0061134D">
        <w:t>.</w:t>
      </w:r>
      <w:r w:rsidR="00DA26BC">
        <w:t xml:space="preserve"> The header for the Application class can be located in </w:t>
      </w:r>
      <w:r w:rsidR="00DA26BC">
        <w:fldChar w:fldCharType="begin"/>
      </w:r>
      <w:r w:rsidR="00DA26BC">
        <w:instrText xml:space="preserve"> REF _Ref381863303 \h </w:instrText>
      </w:r>
      <w:r w:rsidR="00DA26BC">
        <w:fldChar w:fldCharType="separate"/>
      </w:r>
      <w:r w:rsidR="00EA324E" w:rsidRPr="00F10EF3">
        <w:rPr>
          <w:b/>
        </w:rPr>
        <w:t xml:space="preserve">Listing </w:t>
      </w:r>
      <w:r w:rsidR="00EA324E">
        <w:rPr>
          <w:b/>
          <w:noProof/>
        </w:rPr>
        <w:t>44</w:t>
      </w:r>
      <w:r w:rsidR="00DA26BC">
        <w:fldChar w:fldCharType="end"/>
      </w:r>
      <w:r w:rsidR="00DA26BC">
        <w:t>.</w:t>
      </w:r>
    </w:p>
    <w:p w14:paraId="31B5B9B9" w14:textId="4DA12989" w:rsidR="0061134D" w:rsidRDefault="0061134D" w:rsidP="0061134D">
      <w:pPr>
        <w:pStyle w:val="Heading4"/>
      </w:pPr>
      <w:bookmarkStart w:id="327" w:name="_Ref382500786"/>
      <w:r>
        <w:lastRenderedPageBreak/>
        <w:t>Creating an Initial Player Profile</w:t>
      </w:r>
      <w:bookmarkEnd w:id="327"/>
    </w:p>
    <w:p w14:paraId="0A7CA69C" w14:textId="77777777" w:rsidR="00F10EF3" w:rsidRDefault="0061134D" w:rsidP="00F10EF3">
      <w:r>
        <w:t xml:space="preserve">As it is necessary to know how to convey the game information to user, the </w:t>
      </w:r>
      <w:r w:rsidRPr="0061134D">
        <w:rPr>
          <w:rStyle w:val="ComputerCode"/>
        </w:rPr>
        <w:t>PlayerProfile</w:t>
      </w:r>
      <w:r>
        <w:t xml:space="preserve"> is among the very first structures to be loaded (</w:t>
      </w:r>
      <w:r>
        <w:rPr>
          <w:i/>
        </w:rPr>
        <w:t>c.f.</w:t>
      </w:r>
      <w:r>
        <w:t xml:space="preserve"> </w:t>
      </w:r>
      <w:r>
        <w:fldChar w:fldCharType="begin"/>
      </w:r>
      <w:r>
        <w:instrText xml:space="preserve"> REF _Ref380337599 \h </w:instrText>
      </w:r>
      <w:r>
        <w:fldChar w:fldCharType="separate"/>
      </w:r>
      <w:r w:rsidR="00EA324E" w:rsidRPr="003D6C0D">
        <w:rPr>
          <w:b/>
        </w:rPr>
        <w:t xml:space="preserve">Listing </w:t>
      </w:r>
      <w:r w:rsidR="00EA324E">
        <w:rPr>
          <w:b/>
          <w:noProof/>
        </w:rPr>
        <w:t>1</w:t>
      </w:r>
      <w:r>
        <w:fldChar w:fldCharType="end"/>
      </w:r>
      <w:r>
        <w:t>). Durin</w:t>
      </w:r>
      <w:r w:rsidR="00F10EF3">
        <w:t xml:space="preserve">g the initialization, the </w:t>
      </w:r>
      <w:r w:rsidR="00F10EF3" w:rsidRPr="00F10EF3">
        <w:rPr>
          <w:rStyle w:val="ComputerCode"/>
        </w:rPr>
        <w:t>BaseGameApplication</w:t>
      </w:r>
      <w:r w:rsidR="00F10EF3">
        <w:t xml:space="preserve">’s method </w:t>
      </w:r>
      <w:r w:rsidR="00F10EF3" w:rsidRPr="00F10EF3">
        <w:rPr>
          <w:rStyle w:val="ComputerCode"/>
        </w:rPr>
        <w:t>vInitPlayerProfiles()</w:t>
      </w:r>
      <w:r w:rsidR="00F10EF3">
        <w:t xml:space="preserve"> loads a list of pre-defined profiles. The default path for this file is</w:t>
      </w:r>
      <w:r w:rsidR="00F10EF3" w:rsidRPr="00F10EF3">
        <w:t xml:space="preserve"> </w:t>
      </w:r>
      <w:r w:rsidR="00F10EF3" w:rsidRPr="00F10EF3">
        <w:rPr>
          <w:rStyle w:val="ComputerCode"/>
        </w:rPr>
        <w:t>"data/config/player_profiles/player_profiles.xml"</w:t>
      </w:r>
      <w:r w:rsidR="00F10EF3">
        <w:t>. It is possible to change this path by overriding the method.</w:t>
      </w:r>
    </w:p>
    <w:p w14:paraId="7C43E244" w14:textId="22E93C4E" w:rsidR="00F10EF3" w:rsidRPr="00F10EF3" w:rsidRDefault="00F10EF3" w:rsidP="00F10EF3">
      <w:pPr>
        <w:rPr>
          <w:rStyle w:val="ComputerCode"/>
          <w:rFonts w:asciiTheme="minorHAnsi" w:hAnsiTheme="minorHAnsi"/>
          <w:noProof w:val="0"/>
          <w:sz w:val="24"/>
        </w:rPr>
      </w:pPr>
      <w:r>
        <w:t xml:space="preserve">Let us create the first </w:t>
      </w:r>
      <w:r w:rsidR="00DA26BC">
        <w:t xml:space="preserve">item in the </w:t>
      </w:r>
      <w:r>
        <w:t>player profile</w:t>
      </w:r>
      <w:r w:rsidR="00DA26BC">
        <w:t xml:space="preserve"> list</w:t>
      </w:r>
      <w:r>
        <w:t xml:space="preserve"> – for instance, a default profile for average users</w:t>
      </w:r>
      <w:r w:rsidR="00DA26BC">
        <w:t xml:space="preserve"> (</w:t>
      </w:r>
      <w:r w:rsidR="00DA26BC">
        <w:fldChar w:fldCharType="begin"/>
      </w:r>
      <w:r w:rsidR="00DA26BC">
        <w:instrText xml:space="preserve"> REF _Ref381863456 \h </w:instrText>
      </w:r>
      <w:r w:rsidR="00DA26BC">
        <w:fldChar w:fldCharType="separate"/>
      </w:r>
      <w:r w:rsidR="00EA324E" w:rsidRPr="00DA26BC">
        <w:rPr>
          <w:b/>
        </w:rPr>
        <w:t xml:space="preserve">Listing </w:t>
      </w:r>
      <w:r w:rsidR="00EA324E">
        <w:rPr>
          <w:b/>
          <w:noProof/>
        </w:rPr>
        <w:t>48</w:t>
      </w:r>
      <w:r w:rsidR="00DA26BC">
        <w:fldChar w:fldCharType="end"/>
      </w:r>
      <w:r w:rsidR="00DA26BC">
        <w:t>)</w:t>
      </w:r>
      <w:r>
        <w:t>.</w:t>
      </w:r>
    </w:p>
    <w:p w14:paraId="11E92420" w14:textId="3EBC37D2" w:rsidR="00DA26BC" w:rsidRDefault="00DA26BC" w:rsidP="00DA26BC">
      <w:pPr>
        <w:pStyle w:val="Caption"/>
        <w:keepNext/>
        <w:jc w:val="center"/>
      </w:pPr>
      <w:bookmarkStart w:id="328" w:name="_Ref381863456"/>
      <w:bookmarkStart w:id="329" w:name="_Toc382771773"/>
      <w:r w:rsidRPr="00DA26BC">
        <w:rPr>
          <w:b/>
        </w:rPr>
        <w:t xml:space="preserve">Listing </w:t>
      </w:r>
      <w:r w:rsidRPr="00DA26BC">
        <w:rPr>
          <w:b/>
        </w:rPr>
        <w:fldChar w:fldCharType="begin"/>
      </w:r>
      <w:r w:rsidRPr="00DA26BC">
        <w:rPr>
          <w:b/>
        </w:rPr>
        <w:instrText xml:space="preserve"> SEQ Listing \* ARABIC </w:instrText>
      </w:r>
      <w:r w:rsidRPr="00DA26BC">
        <w:rPr>
          <w:b/>
        </w:rPr>
        <w:fldChar w:fldCharType="separate"/>
      </w:r>
      <w:r w:rsidR="00EA324E">
        <w:rPr>
          <w:b/>
          <w:noProof/>
        </w:rPr>
        <w:t>48</w:t>
      </w:r>
      <w:r w:rsidRPr="00DA26BC">
        <w:rPr>
          <w:b/>
        </w:rPr>
        <w:fldChar w:fldCharType="end"/>
      </w:r>
      <w:bookmarkEnd w:id="328"/>
      <w:r w:rsidRPr="00DA26BC">
        <w:rPr>
          <w:b/>
        </w:rPr>
        <w:t>.</w:t>
      </w:r>
      <w:r>
        <w:t xml:space="preserve"> An initial list of player profiles.</w:t>
      </w:r>
      <w:bookmarkEnd w:id="329"/>
    </w:p>
    <w:tbl>
      <w:tblPr>
        <w:tblStyle w:val="TableGrid"/>
        <w:tblW w:w="0" w:type="auto"/>
        <w:tblLook w:val="04A0" w:firstRow="1" w:lastRow="0" w:firstColumn="1" w:lastColumn="0" w:noHBand="0" w:noVBand="1"/>
      </w:tblPr>
      <w:tblGrid>
        <w:gridCol w:w="8494"/>
      </w:tblGrid>
      <w:tr w:rsidR="00F10EF3" w14:paraId="31ACC1C6" w14:textId="77777777" w:rsidTr="00DA26BC">
        <w:tc>
          <w:tcPr>
            <w:tcW w:w="8494" w:type="dxa"/>
          </w:tcPr>
          <w:p w14:paraId="3443F45C" w14:textId="77777777" w:rsidR="00F10EF3" w:rsidRPr="00F10EF3" w:rsidRDefault="00F10EF3" w:rsidP="00F10EF3">
            <w:pPr>
              <w:rPr>
                <w:rStyle w:val="ComputerCode"/>
              </w:rPr>
            </w:pPr>
            <w:r w:rsidRPr="00F10EF3">
              <w:rPr>
                <w:rStyle w:val="ComputerCode"/>
              </w:rPr>
              <w:t>&lt;?xml version="1.0" encoding="UTF-8"?&gt;</w:t>
            </w:r>
          </w:p>
          <w:p w14:paraId="2E024EAE" w14:textId="77777777" w:rsidR="00F10EF3" w:rsidRPr="00F10EF3" w:rsidRDefault="00F10EF3" w:rsidP="00F10EF3">
            <w:pPr>
              <w:rPr>
                <w:rStyle w:val="ComputerCode"/>
              </w:rPr>
            </w:pPr>
            <w:r w:rsidRPr="00F10EF3">
              <w:rPr>
                <w:rStyle w:val="ComputerCode"/>
              </w:rPr>
              <w:t>&lt;PlayerProfiles resource="data/config/player_profiles/player_profiles.xml"&gt;</w:t>
            </w:r>
          </w:p>
          <w:p w14:paraId="29913A36" w14:textId="77777777" w:rsidR="00F10EF3" w:rsidRPr="00F10EF3" w:rsidRDefault="00F10EF3" w:rsidP="00F10EF3">
            <w:pPr>
              <w:rPr>
                <w:rStyle w:val="ComputerCode"/>
              </w:rPr>
            </w:pPr>
          </w:p>
          <w:p w14:paraId="01523D74" w14:textId="77777777" w:rsidR="00DA26BC" w:rsidRDefault="00F10EF3" w:rsidP="00F10EF3">
            <w:pPr>
              <w:rPr>
                <w:rStyle w:val="ComputerCode"/>
              </w:rPr>
            </w:pPr>
            <w:r w:rsidRPr="00F10EF3">
              <w:rPr>
                <w:rStyle w:val="ComputerCode"/>
              </w:rPr>
              <w:t xml:space="preserve">  &lt;PlayerProfile name="Average User: Default"</w:t>
            </w:r>
          </w:p>
          <w:p w14:paraId="2AA0FBFC" w14:textId="642F8455" w:rsidR="00F10EF3" w:rsidRPr="00F10EF3" w:rsidRDefault="00DA26BC" w:rsidP="00F10EF3">
            <w:pPr>
              <w:rPr>
                <w:rStyle w:val="ComputerCode"/>
              </w:rPr>
            </w:pPr>
            <w:r>
              <w:rPr>
                <w:rStyle w:val="ComputerCode"/>
              </w:rPr>
              <w:t xml:space="preserve">   </w:t>
            </w:r>
            <w:r w:rsidR="00F10EF3" w:rsidRPr="00F10EF3">
              <w:rPr>
                <w:rStyle w:val="ComputerCode"/>
              </w:rPr>
              <w:t>resource="data/config/player_profiles/average_user/profile.xml"/&gt;</w:t>
            </w:r>
          </w:p>
          <w:p w14:paraId="56137B2B" w14:textId="77777777" w:rsidR="00F10EF3" w:rsidRPr="00F10EF3" w:rsidRDefault="00F10EF3" w:rsidP="00F10EF3">
            <w:pPr>
              <w:rPr>
                <w:rStyle w:val="ComputerCode"/>
              </w:rPr>
            </w:pPr>
          </w:p>
          <w:p w14:paraId="41FD68DD" w14:textId="4468FBCF" w:rsidR="00F10EF3" w:rsidRDefault="00F10EF3" w:rsidP="00F10EF3">
            <w:pPr>
              <w:rPr>
                <w:rStyle w:val="ComputerCode"/>
              </w:rPr>
            </w:pPr>
            <w:r w:rsidRPr="00F10EF3">
              <w:rPr>
                <w:rStyle w:val="ComputerCode"/>
              </w:rPr>
              <w:t>&lt;/PlayerProfiles&gt;</w:t>
            </w:r>
          </w:p>
        </w:tc>
      </w:tr>
    </w:tbl>
    <w:p w14:paraId="4A89EC1B" w14:textId="77777777" w:rsidR="00F10EF3" w:rsidRDefault="00F10EF3" w:rsidP="0061134D"/>
    <w:p w14:paraId="534C4B21" w14:textId="39DA485D" w:rsidR="00F10EF3" w:rsidRDefault="00DA26BC" w:rsidP="0061134D">
      <w:r>
        <w:t>This item refers to a resource containing the profile description (</w:t>
      </w:r>
      <w:r w:rsidRPr="00DA26BC">
        <w:rPr>
          <w:rStyle w:val="ComputerCode"/>
        </w:rPr>
        <w:t>resource</w:t>
      </w:r>
      <w:r>
        <w:t>) and an identifier (</w:t>
      </w:r>
      <w:r w:rsidRPr="00DA26BC">
        <w:rPr>
          <w:rStyle w:val="ComputerCode"/>
        </w:rPr>
        <w:t>name</w:t>
      </w:r>
      <w:r>
        <w:t>). The name is the key used to load the profile during run-time. Thus, if the developers wish to add a new profile (which this tutorial will cover later), it is just necessary to add a new item list and to create its profile. It is possible to define profiles for a single user or for a group of users (</w:t>
      </w:r>
      <w:r>
        <w:fldChar w:fldCharType="begin"/>
      </w:r>
      <w:r>
        <w:instrText xml:space="preserve"> REF _Ref381863775 \h </w:instrText>
      </w:r>
      <w:r>
        <w:fldChar w:fldCharType="separate"/>
      </w:r>
      <w:r w:rsidR="00EA324E" w:rsidRPr="00DA26BC">
        <w:rPr>
          <w:b/>
        </w:rPr>
        <w:t xml:space="preserve">Listing </w:t>
      </w:r>
      <w:r w:rsidR="00EA324E">
        <w:rPr>
          <w:b/>
          <w:noProof/>
        </w:rPr>
        <w:t>49</w:t>
      </w:r>
      <w:r>
        <w:fldChar w:fldCharType="end"/>
      </w:r>
      <w:r>
        <w:t>).</w:t>
      </w:r>
    </w:p>
    <w:p w14:paraId="74769A9E" w14:textId="2D40DEA9" w:rsidR="00DA26BC" w:rsidRDefault="00DA26BC" w:rsidP="00DA26BC">
      <w:pPr>
        <w:pStyle w:val="Caption"/>
        <w:keepNext/>
        <w:jc w:val="center"/>
      </w:pPr>
      <w:bookmarkStart w:id="330" w:name="_Ref381863775"/>
      <w:bookmarkStart w:id="331" w:name="_Toc382771774"/>
      <w:r w:rsidRPr="00DA26BC">
        <w:rPr>
          <w:b/>
        </w:rPr>
        <w:t xml:space="preserve">Listing </w:t>
      </w:r>
      <w:r w:rsidRPr="00DA26BC">
        <w:rPr>
          <w:b/>
        </w:rPr>
        <w:fldChar w:fldCharType="begin"/>
      </w:r>
      <w:r w:rsidRPr="00DA26BC">
        <w:rPr>
          <w:b/>
        </w:rPr>
        <w:instrText xml:space="preserve"> SEQ Listing \* ARABIC </w:instrText>
      </w:r>
      <w:r w:rsidRPr="00DA26BC">
        <w:rPr>
          <w:b/>
        </w:rPr>
        <w:fldChar w:fldCharType="separate"/>
      </w:r>
      <w:r w:rsidR="00EA324E">
        <w:rPr>
          <w:b/>
          <w:noProof/>
        </w:rPr>
        <w:t>49</w:t>
      </w:r>
      <w:r w:rsidRPr="00DA26BC">
        <w:rPr>
          <w:b/>
        </w:rPr>
        <w:fldChar w:fldCharType="end"/>
      </w:r>
      <w:bookmarkEnd w:id="330"/>
      <w:r w:rsidRPr="00DA26BC">
        <w:rPr>
          <w:b/>
        </w:rPr>
        <w:t>.</w:t>
      </w:r>
      <w:r>
        <w:t xml:space="preserve"> Several player profiles in the list.</w:t>
      </w:r>
      <w:bookmarkEnd w:id="331"/>
    </w:p>
    <w:tbl>
      <w:tblPr>
        <w:tblStyle w:val="TableGrid"/>
        <w:tblW w:w="0" w:type="auto"/>
        <w:tblLook w:val="04A0" w:firstRow="1" w:lastRow="0" w:firstColumn="1" w:lastColumn="0" w:noHBand="0" w:noVBand="1"/>
      </w:tblPr>
      <w:tblGrid>
        <w:gridCol w:w="8494"/>
      </w:tblGrid>
      <w:tr w:rsidR="00DA26BC" w14:paraId="79ECCD14" w14:textId="77777777" w:rsidTr="00DA26BC">
        <w:tc>
          <w:tcPr>
            <w:tcW w:w="8494" w:type="dxa"/>
          </w:tcPr>
          <w:p w14:paraId="3C678846" w14:textId="77777777" w:rsidR="00DA26BC" w:rsidRPr="00DA26BC" w:rsidRDefault="00DA26BC" w:rsidP="00DA26BC">
            <w:pPr>
              <w:rPr>
                <w:rStyle w:val="ComputerCode"/>
              </w:rPr>
            </w:pPr>
            <w:r w:rsidRPr="00DA26BC">
              <w:rPr>
                <w:rStyle w:val="ComputerCode"/>
              </w:rPr>
              <w:t>&lt;?xml version="1.0" encoding="UTF-8"?&gt;</w:t>
            </w:r>
          </w:p>
          <w:p w14:paraId="6AE3BAEC" w14:textId="77777777" w:rsidR="00DA26BC" w:rsidRPr="00DA26BC" w:rsidRDefault="00DA26BC" w:rsidP="00DA26BC">
            <w:pPr>
              <w:rPr>
                <w:rStyle w:val="ComputerCode"/>
              </w:rPr>
            </w:pPr>
            <w:r w:rsidRPr="00DA26BC">
              <w:rPr>
                <w:rStyle w:val="ComputerCode"/>
              </w:rPr>
              <w:t>&lt;PlayerProfiles resource="data/config/player_profiles/player_profiles.xml"&gt;</w:t>
            </w:r>
          </w:p>
          <w:p w14:paraId="3D86EA3E" w14:textId="77777777" w:rsidR="00DA26BC" w:rsidRPr="00DA26BC" w:rsidRDefault="00DA26BC" w:rsidP="00DA26BC">
            <w:pPr>
              <w:rPr>
                <w:rStyle w:val="ComputerCode"/>
              </w:rPr>
            </w:pPr>
          </w:p>
          <w:p w14:paraId="0D58E8DC" w14:textId="77777777" w:rsidR="00DA26BC" w:rsidRDefault="00DA26BC" w:rsidP="00DA26BC">
            <w:pPr>
              <w:rPr>
                <w:rStyle w:val="ComputerCode"/>
              </w:rPr>
            </w:pPr>
            <w:r w:rsidRPr="00F10EF3">
              <w:rPr>
                <w:rStyle w:val="ComputerCode"/>
              </w:rPr>
              <w:t xml:space="preserve">  &lt;PlayerProfile name="Average User: Default"</w:t>
            </w:r>
          </w:p>
          <w:p w14:paraId="26E9F8A5" w14:textId="77777777" w:rsidR="00DA26BC" w:rsidRPr="00F10EF3" w:rsidRDefault="00DA26BC" w:rsidP="00DA26BC">
            <w:pPr>
              <w:rPr>
                <w:rStyle w:val="ComputerCode"/>
              </w:rPr>
            </w:pPr>
            <w:r>
              <w:rPr>
                <w:rStyle w:val="ComputerCode"/>
              </w:rPr>
              <w:t xml:space="preserve">   </w:t>
            </w:r>
            <w:r w:rsidRPr="00F10EF3">
              <w:rPr>
                <w:rStyle w:val="ComputerCode"/>
              </w:rPr>
              <w:t>resource="data/config/player_profiles/average_user/profile.xml"/&gt;</w:t>
            </w:r>
          </w:p>
          <w:p w14:paraId="6BB205EA" w14:textId="77777777" w:rsidR="00DA26BC" w:rsidRDefault="00DA26BC" w:rsidP="00DA26BC">
            <w:pPr>
              <w:rPr>
                <w:rStyle w:val="ComputerCode"/>
              </w:rPr>
            </w:pPr>
          </w:p>
          <w:p w14:paraId="2AD69ADD" w14:textId="44925EEB" w:rsidR="00DA26BC" w:rsidRDefault="00DA26BC" w:rsidP="00DA26BC">
            <w:pPr>
              <w:rPr>
                <w:rStyle w:val="ComputerCode"/>
              </w:rPr>
            </w:pPr>
            <w:r w:rsidRPr="00F10EF3">
              <w:rPr>
                <w:rStyle w:val="ComputerCode"/>
              </w:rPr>
              <w:t xml:space="preserve">  &lt;PlayerProfile name="</w:t>
            </w:r>
            <w:r>
              <w:rPr>
                <w:rStyle w:val="ComputerCode"/>
              </w:rPr>
              <w:t>Visually Impaired</w:t>
            </w:r>
            <w:r w:rsidRPr="00F10EF3">
              <w:rPr>
                <w:rStyle w:val="ComputerCode"/>
              </w:rPr>
              <w:t xml:space="preserve">: </w:t>
            </w:r>
            <w:r>
              <w:rPr>
                <w:rStyle w:val="ComputerCode"/>
              </w:rPr>
              <w:t>Blind</w:t>
            </w:r>
            <w:r w:rsidRPr="00F10EF3">
              <w:rPr>
                <w:rStyle w:val="ComputerCode"/>
              </w:rPr>
              <w:t>"</w:t>
            </w:r>
          </w:p>
          <w:p w14:paraId="05FFD2AD" w14:textId="2E239F32" w:rsidR="00DA26BC" w:rsidRPr="00F10EF3" w:rsidRDefault="00DA26BC" w:rsidP="00DA26BC">
            <w:pPr>
              <w:rPr>
                <w:rStyle w:val="ComputerCode"/>
              </w:rPr>
            </w:pPr>
            <w:r>
              <w:rPr>
                <w:rStyle w:val="ComputerCode"/>
              </w:rPr>
              <w:t xml:space="preserve">   </w:t>
            </w:r>
            <w:r w:rsidRPr="00F10EF3">
              <w:rPr>
                <w:rStyle w:val="ComputerCode"/>
              </w:rPr>
              <w:t>resource="data/config/player_profiles/</w:t>
            </w:r>
            <w:r>
              <w:rPr>
                <w:rStyle w:val="ComputerCode"/>
              </w:rPr>
              <w:t>blind</w:t>
            </w:r>
            <w:r w:rsidRPr="00F10EF3">
              <w:rPr>
                <w:rStyle w:val="ComputerCode"/>
              </w:rPr>
              <w:t>/profile.xml"/&gt;</w:t>
            </w:r>
          </w:p>
          <w:p w14:paraId="5A91EA4E" w14:textId="77777777" w:rsidR="00DA26BC" w:rsidRDefault="00DA26BC" w:rsidP="00DA26BC">
            <w:pPr>
              <w:rPr>
                <w:rStyle w:val="ComputerCode"/>
              </w:rPr>
            </w:pPr>
          </w:p>
          <w:p w14:paraId="4A1E83B4" w14:textId="70FE7C8B" w:rsidR="00DA26BC" w:rsidRDefault="00DA26BC" w:rsidP="00DA26BC">
            <w:pPr>
              <w:rPr>
                <w:rStyle w:val="ComputerCode"/>
              </w:rPr>
            </w:pPr>
            <w:r w:rsidRPr="00F10EF3">
              <w:rPr>
                <w:rStyle w:val="ComputerCode"/>
              </w:rPr>
              <w:t xml:space="preserve">  &lt;PlayerProfile name="</w:t>
            </w:r>
            <w:r>
              <w:rPr>
                <w:rStyle w:val="ComputerCode"/>
              </w:rPr>
              <w:t>Mary’s Profile</w:t>
            </w:r>
            <w:r w:rsidRPr="00F10EF3">
              <w:rPr>
                <w:rStyle w:val="ComputerCode"/>
              </w:rPr>
              <w:t>"</w:t>
            </w:r>
          </w:p>
          <w:p w14:paraId="3D32E79B" w14:textId="295D62DA" w:rsidR="00DA26BC" w:rsidRDefault="00DA26BC" w:rsidP="00DA26BC">
            <w:pPr>
              <w:rPr>
                <w:rStyle w:val="ComputerCode"/>
              </w:rPr>
            </w:pPr>
            <w:r>
              <w:rPr>
                <w:rStyle w:val="ComputerCode"/>
              </w:rPr>
              <w:t xml:space="preserve">   </w:t>
            </w:r>
            <w:r w:rsidRPr="00F10EF3">
              <w:rPr>
                <w:rStyle w:val="ComputerCode"/>
              </w:rPr>
              <w:t>resource="data/config/player_profiles/</w:t>
            </w:r>
            <w:r>
              <w:rPr>
                <w:rStyle w:val="ComputerCode"/>
              </w:rPr>
              <w:t>mary/profile.xml"/&gt;</w:t>
            </w:r>
          </w:p>
          <w:p w14:paraId="64EBEE36" w14:textId="77777777" w:rsidR="00DA26BC" w:rsidRPr="00DA26BC" w:rsidRDefault="00DA26BC" w:rsidP="00DA26BC">
            <w:pPr>
              <w:rPr>
                <w:rStyle w:val="ComputerCode"/>
              </w:rPr>
            </w:pPr>
          </w:p>
          <w:p w14:paraId="0B954E62" w14:textId="2799E18A" w:rsidR="00DA26BC" w:rsidRDefault="00DA26BC" w:rsidP="00DA26BC">
            <w:pPr>
              <w:rPr>
                <w:rStyle w:val="ComputerCode"/>
              </w:rPr>
            </w:pPr>
            <w:r w:rsidRPr="00DA26BC">
              <w:rPr>
                <w:rStyle w:val="ComputerCode"/>
              </w:rPr>
              <w:t>&lt;/PlayerProfiles&gt;</w:t>
            </w:r>
          </w:p>
        </w:tc>
      </w:tr>
    </w:tbl>
    <w:p w14:paraId="5E61C7FF" w14:textId="77777777" w:rsidR="00564D9B" w:rsidRDefault="00564D9B" w:rsidP="0061134D"/>
    <w:p w14:paraId="163FE025" w14:textId="20184AB2" w:rsidR="00564D9B" w:rsidRDefault="00AC3889" w:rsidP="0061134D">
      <w:r>
        <w:t>After the definition of the list</w:t>
      </w:r>
      <w:r w:rsidR="00564D9B">
        <w:t>, it is necessary to create the profile itself (</w:t>
      </w:r>
      <w:r w:rsidR="00564D9B">
        <w:fldChar w:fldCharType="begin"/>
      </w:r>
      <w:r w:rsidR="00564D9B">
        <w:instrText xml:space="preserve"> REF _Ref381863962 \h </w:instrText>
      </w:r>
      <w:r w:rsidR="00564D9B">
        <w:fldChar w:fldCharType="separate"/>
      </w:r>
      <w:r w:rsidR="00EA324E" w:rsidRPr="00564D9B">
        <w:rPr>
          <w:b/>
        </w:rPr>
        <w:t xml:space="preserve">Listing </w:t>
      </w:r>
      <w:r w:rsidR="00EA324E">
        <w:rPr>
          <w:b/>
          <w:noProof/>
        </w:rPr>
        <w:t>50</w:t>
      </w:r>
      <w:r w:rsidR="00564D9B">
        <w:fldChar w:fldCharType="end"/>
      </w:r>
      <w:r w:rsidR="00564D9B">
        <w:t>).</w:t>
      </w:r>
    </w:p>
    <w:p w14:paraId="53450AAF" w14:textId="03A6DF74" w:rsidR="00564D9B" w:rsidRDefault="00564D9B" w:rsidP="00564D9B">
      <w:pPr>
        <w:pStyle w:val="Caption"/>
        <w:keepNext/>
        <w:jc w:val="center"/>
      </w:pPr>
      <w:bookmarkStart w:id="332" w:name="_Ref381863962"/>
      <w:bookmarkStart w:id="333" w:name="_Toc382771775"/>
      <w:r w:rsidRPr="00564D9B">
        <w:rPr>
          <w:b/>
        </w:rPr>
        <w:t xml:space="preserve">Listing </w:t>
      </w:r>
      <w:r w:rsidRPr="00564D9B">
        <w:rPr>
          <w:b/>
        </w:rPr>
        <w:fldChar w:fldCharType="begin"/>
      </w:r>
      <w:r w:rsidRPr="00564D9B">
        <w:rPr>
          <w:b/>
        </w:rPr>
        <w:instrText xml:space="preserve"> SEQ Listing \* ARABIC </w:instrText>
      </w:r>
      <w:r w:rsidRPr="00564D9B">
        <w:rPr>
          <w:b/>
        </w:rPr>
        <w:fldChar w:fldCharType="separate"/>
      </w:r>
      <w:r w:rsidR="00EA324E">
        <w:rPr>
          <w:b/>
          <w:noProof/>
        </w:rPr>
        <w:t>50</w:t>
      </w:r>
      <w:r w:rsidRPr="00564D9B">
        <w:rPr>
          <w:b/>
        </w:rPr>
        <w:fldChar w:fldCharType="end"/>
      </w:r>
      <w:bookmarkEnd w:id="332"/>
      <w:r w:rsidRPr="00564D9B">
        <w:rPr>
          <w:b/>
        </w:rPr>
        <w:t>.</w:t>
      </w:r>
      <w:r>
        <w:t xml:space="preserve"> The player profile for average users.</w:t>
      </w:r>
      <w:bookmarkEnd w:id="333"/>
    </w:p>
    <w:tbl>
      <w:tblPr>
        <w:tblStyle w:val="TableGrid"/>
        <w:tblW w:w="0" w:type="auto"/>
        <w:tblLook w:val="04A0" w:firstRow="1" w:lastRow="0" w:firstColumn="1" w:lastColumn="0" w:noHBand="0" w:noVBand="1"/>
      </w:tblPr>
      <w:tblGrid>
        <w:gridCol w:w="8494"/>
      </w:tblGrid>
      <w:tr w:rsidR="00564D9B" w14:paraId="05104E35" w14:textId="77777777" w:rsidTr="00564D9B">
        <w:tc>
          <w:tcPr>
            <w:tcW w:w="8494" w:type="dxa"/>
          </w:tcPr>
          <w:p w14:paraId="503DC3A5" w14:textId="50BDDD0C" w:rsidR="00673858" w:rsidRPr="00673858" w:rsidRDefault="00673858" w:rsidP="00673858">
            <w:pPr>
              <w:rPr>
                <w:rStyle w:val="ComputerCode"/>
              </w:rPr>
            </w:pPr>
            <w:r w:rsidRPr="00673858">
              <w:rPr>
                <w:rStyle w:val="ComputerCode"/>
              </w:rPr>
              <w:t>&lt;?xml version="1.0" encoding="UTF-8"?&gt;</w:t>
            </w:r>
          </w:p>
          <w:p w14:paraId="01FDF779" w14:textId="77777777" w:rsidR="004352B1" w:rsidRDefault="00673858" w:rsidP="00673858">
            <w:pPr>
              <w:rPr>
                <w:rStyle w:val="ComputerCode"/>
              </w:rPr>
            </w:pPr>
            <w:r w:rsidRPr="00673858">
              <w:rPr>
                <w:rStyle w:val="ComputerCode"/>
              </w:rPr>
              <w:t xml:space="preserve">&lt;PlayerProfile name="Average User: Default" </w:t>
            </w:r>
          </w:p>
          <w:p w14:paraId="6C877E69" w14:textId="616EA6F9" w:rsidR="00673858" w:rsidRPr="00673858" w:rsidRDefault="004352B1" w:rsidP="00673858">
            <w:pPr>
              <w:rPr>
                <w:rStyle w:val="ComputerCode"/>
              </w:rPr>
            </w:pPr>
            <w:r>
              <w:rPr>
                <w:rStyle w:val="ComputerCode"/>
              </w:rPr>
              <w:lastRenderedPageBreak/>
              <w:t xml:space="preserve">   </w:t>
            </w:r>
            <w:r w:rsidR="00673858" w:rsidRPr="00673858">
              <w:rPr>
                <w:rStyle w:val="ComputerCode"/>
              </w:rPr>
              <w:t>resource="data/config/player_profiles/average_user/profile.xml"&gt;</w:t>
            </w:r>
          </w:p>
          <w:p w14:paraId="25096A72" w14:textId="77777777" w:rsidR="00673858" w:rsidRPr="00673858" w:rsidRDefault="00673858" w:rsidP="00673858">
            <w:pPr>
              <w:rPr>
                <w:rStyle w:val="ComputerCode"/>
              </w:rPr>
            </w:pPr>
          </w:p>
          <w:p w14:paraId="75456B42" w14:textId="77777777" w:rsidR="00673858" w:rsidRPr="00673858" w:rsidRDefault="00673858" w:rsidP="00673858">
            <w:pPr>
              <w:rPr>
                <w:rStyle w:val="ComputerCode"/>
              </w:rPr>
            </w:pPr>
            <w:r w:rsidRPr="00673858">
              <w:rPr>
                <w:rStyle w:val="ComputerCode"/>
              </w:rPr>
              <w:t xml:space="preserve">  &lt;GeneralSettings&gt;</w:t>
            </w:r>
          </w:p>
          <w:p w14:paraId="17B23E7B" w14:textId="77777777" w:rsidR="004352B1" w:rsidRDefault="00673858" w:rsidP="00673858">
            <w:pPr>
              <w:rPr>
                <w:rStyle w:val="ComputerCode"/>
              </w:rPr>
            </w:pPr>
            <w:r w:rsidRPr="00673858">
              <w:rPr>
                <w:rStyle w:val="ComputerCode"/>
              </w:rPr>
              <w:t xml:space="preserve">    &lt;Preferences resource=</w:t>
            </w:r>
          </w:p>
          <w:p w14:paraId="0330A6A3" w14:textId="08ED8128" w:rsidR="00673858" w:rsidRPr="00673858" w:rsidRDefault="004352B1" w:rsidP="00673858">
            <w:pPr>
              <w:rPr>
                <w:rStyle w:val="ComputerCode"/>
              </w:rPr>
            </w:pPr>
            <w:r>
              <w:rPr>
                <w:rStyle w:val="ComputerCode"/>
              </w:rPr>
              <w:t xml:space="preserve">       </w:t>
            </w:r>
            <w:r w:rsidR="00673858" w:rsidRPr="00673858">
              <w:rPr>
                <w:rStyle w:val="ComputerCode"/>
              </w:rPr>
              <w:t>"data/config/player_profiles/average_user/preferences.xml"/&gt;</w:t>
            </w:r>
          </w:p>
          <w:p w14:paraId="7C755ECD" w14:textId="77777777" w:rsidR="00673858" w:rsidRPr="00673858" w:rsidRDefault="00673858" w:rsidP="00673858">
            <w:pPr>
              <w:rPr>
                <w:rStyle w:val="ComputerCode"/>
              </w:rPr>
            </w:pPr>
            <w:r w:rsidRPr="00673858">
              <w:rPr>
                <w:rStyle w:val="ComputerCode"/>
              </w:rPr>
              <w:t xml:space="preserve">  &lt;/GeneralSettings&gt;</w:t>
            </w:r>
          </w:p>
          <w:p w14:paraId="3DC2E964" w14:textId="77777777" w:rsidR="00673858" w:rsidRPr="00673858" w:rsidRDefault="00673858" w:rsidP="00673858">
            <w:pPr>
              <w:rPr>
                <w:rStyle w:val="ComputerCode"/>
              </w:rPr>
            </w:pPr>
          </w:p>
          <w:p w14:paraId="7980891A" w14:textId="77777777" w:rsidR="00673858" w:rsidRPr="00673858" w:rsidRDefault="00673858" w:rsidP="00673858">
            <w:pPr>
              <w:rPr>
                <w:rStyle w:val="ComputerCode"/>
              </w:rPr>
            </w:pPr>
            <w:r w:rsidRPr="00673858">
              <w:rPr>
                <w:rStyle w:val="ComputerCode"/>
              </w:rPr>
              <w:t xml:space="preserve">  &lt;InputSettings&gt;</w:t>
            </w:r>
          </w:p>
          <w:p w14:paraId="53189A3D" w14:textId="77777777" w:rsidR="00673858" w:rsidRPr="00673858" w:rsidRDefault="00673858" w:rsidP="00673858">
            <w:pPr>
              <w:rPr>
                <w:rStyle w:val="ComputerCode"/>
              </w:rPr>
            </w:pPr>
            <w:r w:rsidRPr="00673858">
              <w:rPr>
                <w:rStyle w:val="ComputerCode"/>
              </w:rPr>
              <w:t xml:space="preserve">    &lt;!--&lt;Device type="keyboard"/&gt;--&gt;</w:t>
            </w:r>
          </w:p>
          <w:p w14:paraId="1A809441" w14:textId="77777777" w:rsidR="004352B1" w:rsidRDefault="00673858" w:rsidP="00673858">
            <w:pPr>
              <w:rPr>
                <w:rStyle w:val="ComputerCode"/>
              </w:rPr>
            </w:pPr>
            <w:r w:rsidRPr="00673858">
              <w:rPr>
                <w:rStyle w:val="ComputerCode"/>
              </w:rPr>
              <w:t xml:space="preserve">    &lt;Mapping resource=</w:t>
            </w:r>
          </w:p>
          <w:p w14:paraId="71E1F04C" w14:textId="721843CA" w:rsidR="00673858" w:rsidRPr="00673858" w:rsidRDefault="004352B1" w:rsidP="00673858">
            <w:pPr>
              <w:rPr>
                <w:rStyle w:val="ComputerCode"/>
              </w:rPr>
            </w:pPr>
            <w:r>
              <w:rPr>
                <w:rStyle w:val="ComputerCode"/>
              </w:rPr>
              <w:t xml:space="preserve">      </w:t>
            </w:r>
            <w:r w:rsidR="00673858" w:rsidRPr="00673858">
              <w:rPr>
                <w:rStyle w:val="ComputerCode"/>
              </w:rPr>
              <w:t>"data/config/player_profiles/average_user/input_mapping.xml"/&gt;</w:t>
            </w:r>
          </w:p>
          <w:p w14:paraId="03CC8129" w14:textId="77777777" w:rsidR="00673858" w:rsidRPr="00673858" w:rsidRDefault="00673858" w:rsidP="00673858">
            <w:pPr>
              <w:rPr>
                <w:rStyle w:val="ComputerCode"/>
              </w:rPr>
            </w:pPr>
            <w:r w:rsidRPr="00673858">
              <w:rPr>
                <w:rStyle w:val="ComputerCode"/>
              </w:rPr>
              <w:t xml:space="preserve">  &lt;/InputSettings&gt;</w:t>
            </w:r>
          </w:p>
          <w:p w14:paraId="5783A496" w14:textId="77777777" w:rsidR="00673858" w:rsidRPr="00673858" w:rsidRDefault="00673858" w:rsidP="00673858">
            <w:pPr>
              <w:rPr>
                <w:rStyle w:val="ComputerCode"/>
              </w:rPr>
            </w:pPr>
          </w:p>
          <w:p w14:paraId="704DEC26" w14:textId="77777777" w:rsidR="00673858" w:rsidRPr="00673858" w:rsidRDefault="00673858" w:rsidP="00673858">
            <w:pPr>
              <w:rPr>
                <w:rStyle w:val="ComputerCode"/>
              </w:rPr>
            </w:pPr>
            <w:r w:rsidRPr="00673858">
              <w:rPr>
                <w:rStyle w:val="ComputerCode"/>
              </w:rPr>
              <w:t xml:space="preserve">  &lt;OutputSettings&gt;</w:t>
            </w:r>
          </w:p>
          <w:p w14:paraId="50F07CB0" w14:textId="77777777" w:rsidR="004352B1" w:rsidRDefault="00673858" w:rsidP="00673858">
            <w:pPr>
              <w:rPr>
                <w:rStyle w:val="ComputerCode"/>
              </w:rPr>
            </w:pPr>
            <w:r w:rsidRPr="00673858">
              <w:rPr>
                <w:rStyle w:val="ComputerCode"/>
              </w:rPr>
              <w:t xml:space="preserve">    &lt;PrimaryOutput type="graphical"</w:t>
            </w:r>
          </w:p>
          <w:p w14:paraId="68126B64" w14:textId="778BFB9D" w:rsidR="004352B1" w:rsidRDefault="004352B1" w:rsidP="00673858">
            <w:pPr>
              <w:rPr>
                <w:rStyle w:val="ComputerCode"/>
              </w:rPr>
            </w:pPr>
            <w:r>
              <w:rPr>
                <w:rStyle w:val="ComputerCode"/>
              </w:rPr>
              <w:t xml:space="preserve">         </w:t>
            </w:r>
            <w:r w:rsidR="00673858" w:rsidRPr="00673858">
              <w:rPr>
                <w:rStyle w:val="ComputerCode"/>
              </w:rPr>
              <w:t>resource=</w:t>
            </w:r>
          </w:p>
          <w:p w14:paraId="7FF8D11B" w14:textId="40623F7E" w:rsidR="00673858" w:rsidRPr="00673858" w:rsidRDefault="004352B1" w:rsidP="00673858">
            <w:pPr>
              <w:rPr>
                <w:rStyle w:val="ComputerCode"/>
              </w:rPr>
            </w:pPr>
            <w:r>
              <w:rPr>
                <w:rStyle w:val="ComputerCode"/>
              </w:rPr>
              <w:t xml:space="preserve">            </w:t>
            </w:r>
            <w:r w:rsidR="00673858" w:rsidRPr="00673858">
              <w:rPr>
                <w:rStyle w:val="ComputerCode"/>
              </w:rPr>
              <w:t>"data/config/player_profiles/average_user/graphics.xml"</w:t>
            </w:r>
          </w:p>
          <w:p w14:paraId="142A9879" w14:textId="68E441BF" w:rsidR="004352B1" w:rsidRDefault="00673858" w:rsidP="00673858">
            <w:pPr>
              <w:rPr>
                <w:rStyle w:val="ComputerCode"/>
              </w:rPr>
            </w:pPr>
            <w:r w:rsidRPr="00673858">
              <w:rPr>
                <w:rStyle w:val="ComputerCode"/>
              </w:rPr>
              <w:t xml:space="preserve">         events=</w:t>
            </w:r>
          </w:p>
          <w:p w14:paraId="077B078D" w14:textId="37FA141C" w:rsidR="00673858" w:rsidRPr="00673858" w:rsidRDefault="004352B1" w:rsidP="00673858">
            <w:pPr>
              <w:rPr>
                <w:rStyle w:val="ComputerCode"/>
              </w:rPr>
            </w:pPr>
            <w:r>
              <w:rPr>
                <w:rStyle w:val="ComputerCode"/>
              </w:rPr>
              <w:t xml:space="preserve">   </w:t>
            </w:r>
            <w:r w:rsidR="00673858" w:rsidRPr="00673858">
              <w:rPr>
                <w:rStyle w:val="ComputerCode"/>
              </w:rPr>
              <w:t>"data/config/player_profiles/average_user/graphical_events.xml"/&gt;</w:t>
            </w:r>
          </w:p>
          <w:p w14:paraId="15DD60C0" w14:textId="77777777" w:rsidR="00673858" w:rsidRDefault="00673858" w:rsidP="00673858">
            <w:pPr>
              <w:rPr>
                <w:rStyle w:val="ComputerCode"/>
              </w:rPr>
            </w:pPr>
            <w:r w:rsidRPr="00673858">
              <w:rPr>
                <w:rStyle w:val="ComputerCode"/>
              </w:rPr>
              <w:t xml:space="preserve">    &lt;SecondaryOutput type="aural"</w:t>
            </w:r>
          </w:p>
          <w:p w14:paraId="01BA84F1" w14:textId="1E7AC1B4" w:rsidR="004352B1" w:rsidRDefault="00673858" w:rsidP="00673858">
            <w:pPr>
              <w:rPr>
                <w:rStyle w:val="ComputerCode"/>
              </w:rPr>
            </w:pPr>
            <w:r w:rsidRPr="00673858">
              <w:rPr>
                <w:rStyle w:val="ComputerCode"/>
              </w:rPr>
              <w:t xml:space="preserve">         resource=</w:t>
            </w:r>
          </w:p>
          <w:p w14:paraId="68D565E3" w14:textId="6665E61D" w:rsidR="00673858" w:rsidRPr="00673858" w:rsidRDefault="004352B1" w:rsidP="00673858">
            <w:pPr>
              <w:rPr>
                <w:rStyle w:val="ComputerCode"/>
              </w:rPr>
            </w:pPr>
            <w:r>
              <w:rPr>
                <w:rStyle w:val="ComputerCode"/>
              </w:rPr>
              <w:t xml:space="preserve">               </w:t>
            </w:r>
            <w:r w:rsidR="00673858" w:rsidRPr="00673858">
              <w:rPr>
                <w:rStyle w:val="ComputerCode"/>
              </w:rPr>
              <w:t>"data/config/player_profiles/average_user/audio.xml"</w:t>
            </w:r>
          </w:p>
          <w:p w14:paraId="6E39CA90" w14:textId="229E0360" w:rsidR="004352B1" w:rsidRDefault="00673858" w:rsidP="00673858">
            <w:pPr>
              <w:rPr>
                <w:rStyle w:val="ComputerCode"/>
              </w:rPr>
            </w:pPr>
            <w:r w:rsidRPr="00673858">
              <w:rPr>
                <w:rStyle w:val="ComputerCode"/>
              </w:rPr>
              <w:t xml:space="preserve">        events=</w:t>
            </w:r>
          </w:p>
          <w:p w14:paraId="5DB2A1E2" w14:textId="22F445C8" w:rsidR="00673858" w:rsidRPr="00673858" w:rsidRDefault="004352B1" w:rsidP="00673858">
            <w:pPr>
              <w:rPr>
                <w:rStyle w:val="ComputerCode"/>
              </w:rPr>
            </w:pPr>
            <w:r>
              <w:rPr>
                <w:rStyle w:val="ComputerCode"/>
              </w:rPr>
              <w:t xml:space="preserve">       </w:t>
            </w:r>
            <w:r w:rsidR="00673858" w:rsidRPr="00673858">
              <w:rPr>
                <w:rStyle w:val="ComputerCode"/>
              </w:rPr>
              <w:t>"data/config/player_profiles/average_user/aural_events.xml"/&gt;</w:t>
            </w:r>
          </w:p>
          <w:p w14:paraId="28F954F0" w14:textId="77777777" w:rsidR="00673858" w:rsidRPr="00673858" w:rsidRDefault="00673858" w:rsidP="00673858">
            <w:pPr>
              <w:rPr>
                <w:rStyle w:val="ComputerCode"/>
              </w:rPr>
            </w:pPr>
            <w:r w:rsidRPr="00673858">
              <w:rPr>
                <w:rStyle w:val="ComputerCode"/>
              </w:rPr>
              <w:t xml:space="preserve">  &lt;/OutputSettings&gt;</w:t>
            </w:r>
          </w:p>
          <w:p w14:paraId="003C3C01" w14:textId="77777777" w:rsidR="00673858" w:rsidRPr="00673858" w:rsidRDefault="00673858" w:rsidP="00673858">
            <w:pPr>
              <w:rPr>
                <w:rStyle w:val="ComputerCode"/>
              </w:rPr>
            </w:pPr>
          </w:p>
          <w:p w14:paraId="21D6AA69" w14:textId="77777777" w:rsidR="00673858" w:rsidRPr="00673858" w:rsidRDefault="00673858" w:rsidP="00673858">
            <w:pPr>
              <w:rPr>
                <w:rStyle w:val="ComputerCode"/>
              </w:rPr>
            </w:pPr>
            <w:r w:rsidRPr="00673858">
              <w:rPr>
                <w:rStyle w:val="ComputerCode"/>
              </w:rPr>
              <w:t xml:space="preserve">  &lt;GameplaySettings&gt;</w:t>
            </w:r>
          </w:p>
          <w:p w14:paraId="1025BD36" w14:textId="77777777" w:rsidR="004352B1" w:rsidRDefault="00673858" w:rsidP="00673858">
            <w:pPr>
              <w:rPr>
                <w:rStyle w:val="ComputerCode"/>
              </w:rPr>
            </w:pPr>
            <w:r w:rsidRPr="00673858">
              <w:rPr>
                <w:rStyle w:val="ComputerCode"/>
              </w:rPr>
              <w:t xml:space="preserve">    &lt;EntitySpecialization resource=</w:t>
            </w:r>
          </w:p>
          <w:p w14:paraId="435452E4" w14:textId="14BC9076" w:rsidR="00673858" w:rsidRPr="00673858" w:rsidRDefault="004352B1" w:rsidP="00673858">
            <w:pPr>
              <w:rPr>
                <w:rStyle w:val="ComputerCode"/>
              </w:rPr>
            </w:pPr>
            <w:r>
              <w:rPr>
                <w:rStyle w:val="ComputerCode"/>
              </w:rPr>
              <w:t xml:space="preserve">    </w:t>
            </w:r>
            <w:r w:rsidR="00673858" w:rsidRPr="00673858">
              <w:rPr>
                <w:rStyle w:val="ComputerCode"/>
              </w:rPr>
              <w:t>"data/config/player_profiles/average_user/entity/entities.xml"/&gt;</w:t>
            </w:r>
          </w:p>
          <w:p w14:paraId="20FECD78" w14:textId="77777777" w:rsidR="004352B1" w:rsidRDefault="00673858" w:rsidP="00673858">
            <w:pPr>
              <w:rPr>
                <w:rStyle w:val="ComputerCode"/>
              </w:rPr>
            </w:pPr>
            <w:r w:rsidRPr="00673858">
              <w:rPr>
                <w:rStyle w:val="ComputerCode"/>
              </w:rPr>
              <w:t xml:space="preserve">    &lt;EventSpecializations resource=</w:t>
            </w:r>
          </w:p>
          <w:p w14:paraId="14FCC767" w14:textId="7EB34862" w:rsidR="00673858" w:rsidRPr="00673858" w:rsidRDefault="004352B1" w:rsidP="00673858">
            <w:pPr>
              <w:rPr>
                <w:rStyle w:val="ComputerCode"/>
              </w:rPr>
            </w:pPr>
            <w:r>
              <w:rPr>
                <w:rStyle w:val="ComputerCode"/>
              </w:rPr>
              <w:t xml:space="preserve">     </w:t>
            </w:r>
            <w:r w:rsidR="00673858" w:rsidRPr="00673858">
              <w:rPr>
                <w:rStyle w:val="ComputerCode"/>
              </w:rPr>
              <w:t>"data/config/player_profiles/average_user/events/events.xml"/&gt;</w:t>
            </w:r>
          </w:p>
          <w:p w14:paraId="34CDF0BE" w14:textId="77777777" w:rsidR="00673858" w:rsidRPr="00673858" w:rsidRDefault="00673858" w:rsidP="00673858">
            <w:pPr>
              <w:rPr>
                <w:rStyle w:val="ComputerCode"/>
              </w:rPr>
            </w:pPr>
            <w:r w:rsidRPr="00673858">
              <w:rPr>
                <w:rStyle w:val="ComputerCode"/>
              </w:rPr>
              <w:t xml:space="preserve">  &lt;/GameplaySettings&gt;</w:t>
            </w:r>
          </w:p>
          <w:p w14:paraId="5B997945" w14:textId="77777777" w:rsidR="00673858" w:rsidRPr="00673858" w:rsidRDefault="00673858" w:rsidP="00673858">
            <w:pPr>
              <w:rPr>
                <w:rStyle w:val="ComputerCode"/>
              </w:rPr>
            </w:pPr>
          </w:p>
          <w:p w14:paraId="7EF12B1F" w14:textId="29CE3A83" w:rsidR="00564D9B" w:rsidRDefault="00673858" w:rsidP="00673858">
            <w:r w:rsidRPr="00673858">
              <w:rPr>
                <w:rStyle w:val="ComputerCode"/>
              </w:rPr>
              <w:t>&lt;/PlayerProfile&gt;</w:t>
            </w:r>
          </w:p>
        </w:tc>
      </w:tr>
    </w:tbl>
    <w:p w14:paraId="3CAFA467" w14:textId="77777777" w:rsidR="00564D9B" w:rsidRDefault="00564D9B" w:rsidP="0061134D"/>
    <w:p w14:paraId="5251FFA0" w14:textId="70FF0255" w:rsidR="00564D9B" w:rsidRDefault="00564D9B" w:rsidP="0061134D">
      <w:r>
        <w:t xml:space="preserve">Each </w:t>
      </w:r>
      <w:r w:rsidR="00AC3889">
        <w:t xml:space="preserve">element </w:t>
      </w:r>
      <w:r>
        <w:t xml:space="preserve">of the profile defines a way to tailor the profile – ranging from IO devices to game preferences to game logic customizations. The definition of each </w:t>
      </w:r>
      <w:r w:rsidR="00AC3889">
        <w:t>element</w:t>
      </w:r>
      <w:r>
        <w:t xml:space="preserve"> is available at the </w:t>
      </w:r>
      <w:r w:rsidR="000F1004">
        <w:t>suitable</w:t>
      </w:r>
      <w:r>
        <w:t xml:space="preserve"> section (</w:t>
      </w:r>
      <w:r w:rsidRPr="00564D9B">
        <w:rPr>
          <w:rStyle w:val="ComputerCode"/>
        </w:rPr>
        <w:t>OutputSettings</w:t>
      </w:r>
      <w:r>
        <w:t xml:space="preserve"> in Section </w:t>
      </w:r>
      <w:r>
        <w:fldChar w:fldCharType="begin"/>
      </w:r>
      <w:r>
        <w:instrText xml:space="preserve"> REF _Ref381864370 \r \h </w:instrText>
      </w:r>
      <w:r>
        <w:fldChar w:fldCharType="separate"/>
      </w:r>
      <w:r w:rsidR="00EA324E">
        <w:t>7.2.4.2</w:t>
      </w:r>
      <w:r>
        <w:fldChar w:fldCharType="end"/>
      </w:r>
      <w:r>
        <w:t xml:space="preserve">, </w:t>
      </w:r>
      <w:r w:rsidRPr="00564D9B">
        <w:rPr>
          <w:rStyle w:val="ComputerCode"/>
        </w:rPr>
        <w:t>GameplaySettings</w:t>
      </w:r>
      <w:r>
        <w:t xml:space="preserve"> in Sections </w:t>
      </w:r>
      <w:r>
        <w:fldChar w:fldCharType="begin"/>
      </w:r>
      <w:r>
        <w:instrText xml:space="preserve"> REF _Ref381864380 \r \h </w:instrText>
      </w:r>
      <w:r>
        <w:fldChar w:fldCharType="separate"/>
      </w:r>
      <w:r w:rsidR="00EA324E">
        <w:t>7.2.5.8</w:t>
      </w:r>
      <w:r>
        <w:fldChar w:fldCharType="end"/>
      </w:r>
      <w:r>
        <w:t xml:space="preserve"> and </w:t>
      </w:r>
      <w:r>
        <w:fldChar w:fldCharType="begin"/>
      </w:r>
      <w:r>
        <w:instrText xml:space="preserve"> REF _Ref381864387 \r \h </w:instrText>
      </w:r>
      <w:r>
        <w:fldChar w:fldCharType="separate"/>
      </w:r>
      <w:r w:rsidR="00EA324E">
        <w:t>7.2.6.8</w:t>
      </w:r>
      <w:r>
        <w:fldChar w:fldCharType="end"/>
      </w:r>
      <w:r>
        <w:t xml:space="preserve">, </w:t>
      </w:r>
      <w:r w:rsidRPr="00564D9B">
        <w:rPr>
          <w:rStyle w:val="ComputerCode"/>
        </w:rPr>
        <w:t>InputSettings</w:t>
      </w:r>
      <w:r>
        <w:t xml:space="preserve"> in Section </w:t>
      </w:r>
      <w:r>
        <w:fldChar w:fldCharType="begin"/>
      </w:r>
      <w:r>
        <w:instrText xml:space="preserve"> REF _Ref381864392 \r \h </w:instrText>
      </w:r>
      <w:r>
        <w:fldChar w:fldCharType="separate"/>
      </w:r>
      <w:r w:rsidR="00EA324E">
        <w:t>7.2.6.6</w:t>
      </w:r>
      <w:r>
        <w:fldChar w:fldCharType="end"/>
      </w:r>
      <w:r>
        <w:t xml:space="preserve"> and, finally, </w:t>
      </w:r>
      <w:r w:rsidRPr="00564D9B">
        <w:rPr>
          <w:rStyle w:val="ComputerCode"/>
        </w:rPr>
        <w:t>GeneralSettings</w:t>
      </w:r>
      <w:r>
        <w:t xml:space="preserve"> in Section </w:t>
      </w:r>
      <w:r>
        <w:fldChar w:fldCharType="begin"/>
      </w:r>
      <w:r>
        <w:instrText xml:space="preserve"> REF _Ref381864370 \r \h </w:instrText>
      </w:r>
      <w:r>
        <w:fldChar w:fldCharType="separate"/>
      </w:r>
      <w:r w:rsidR="00EA324E">
        <w:t>7.2.4.2</w:t>
      </w:r>
      <w:r>
        <w:fldChar w:fldCharType="end"/>
      </w:r>
      <w:r>
        <w:t>).</w:t>
      </w:r>
    </w:p>
    <w:p w14:paraId="78DA14C6" w14:textId="3191CDAA" w:rsidR="0061134D" w:rsidRDefault="0061134D" w:rsidP="0061134D">
      <w:pPr>
        <w:pStyle w:val="Heading4"/>
      </w:pPr>
      <w:bookmarkStart w:id="334" w:name="_Ref381864370"/>
      <w:r>
        <w:t>Creating and Initializing the Output Subsystems</w:t>
      </w:r>
      <w:bookmarkEnd w:id="334"/>
    </w:p>
    <w:p w14:paraId="3ED91406" w14:textId="1E87FF71" w:rsidR="00AE3408" w:rsidRDefault="00150608" w:rsidP="0061134D">
      <w:r>
        <w:t xml:space="preserve">After knowing the desired player profile, it is time to create and initialize the output subsystems. The </w:t>
      </w:r>
      <w:r w:rsidRPr="00673858">
        <w:rPr>
          <w:rStyle w:val="ComputerCode"/>
        </w:rPr>
        <w:t>OutputSettings</w:t>
      </w:r>
      <w:r>
        <w:t xml:space="preserve"> of the </w:t>
      </w:r>
      <w:r w:rsidRPr="00673858">
        <w:rPr>
          <w:rStyle w:val="ComputerCode"/>
        </w:rPr>
        <w:t>PlayerProfile</w:t>
      </w:r>
      <w:r>
        <w:t xml:space="preserve"> offers the following information for the </w:t>
      </w:r>
      <w:r w:rsidRPr="00673858">
        <w:rPr>
          <w:rStyle w:val="ComputerCode"/>
        </w:rPr>
        <w:t>IGraphics</w:t>
      </w:r>
      <w:r>
        <w:t xml:space="preserve"> (</w:t>
      </w:r>
      <w:r>
        <w:fldChar w:fldCharType="begin"/>
      </w:r>
      <w:r>
        <w:instrText xml:space="preserve"> REF _Ref381865887 \h </w:instrText>
      </w:r>
      <w:r>
        <w:fldChar w:fldCharType="separate"/>
      </w:r>
      <w:r w:rsidR="00EA324E" w:rsidRPr="00150608">
        <w:rPr>
          <w:b/>
        </w:rPr>
        <w:t xml:space="preserve">Listing </w:t>
      </w:r>
      <w:r w:rsidR="00EA324E">
        <w:rPr>
          <w:b/>
          <w:noProof/>
        </w:rPr>
        <w:t>51</w:t>
      </w:r>
      <w:r>
        <w:fldChar w:fldCharType="end"/>
      </w:r>
      <w:r>
        <w:t>) and</w:t>
      </w:r>
      <w:r w:rsidRPr="00673858">
        <w:rPr>
          <w:rStyle w:val="ComputerCode"/>
        </w:rPr>
        <w:t xml:space="preserve"> IAudio</w:t>
      </w:r>
      <w:r>
        <w:t xml:space="preserve"> (</w:t>
      </w:r>
      <w:r>
        <w:fldChar w:fldCharType="begin"/>
      </w:r>
      <w:r>
        <w:instrText xml:space="preserve"> REF _Ref381865893 \h </w:instrText>
      </w:r>
      <w:r>
        <w:fldChar w:fldCharType="separate"/>
      </w:r>
      <w:r w:rsidR="00EA324E" w:rsidRPr="00150608">
        <w:rPr>
          <w:b/>
        </w:rPr>
        <w:t xml:space="preserve">Listing </w:t>
      </w:r>
      <w:r w:rsidR="00EA324E">
        <w:rPr>
          <w:b/>
          <w:noProof/>
        </w:rPr>
        <w:t>52</w:t>
      </w:r>
      <w:r>
        <w:fldChar w:fldCharType="end"/>
      </w:r>
      <w:r>
        <w:t>) subsystems:</w:t>
      </w:r>
    </w:p>
    <w:p w14:paraId="61F7E2DC" w14:textId="6B854576" w:rsidR="00150608" w:rsidRDefault="00150608" w:rsidP="00150608">
      <w:pPr>
        <w:pStyle w:val="Caption"/>
        <w:keepNext/>
        <w:jc w:val="center"/>
      </w:pPr>
      <w:bookmarkStart w:id="335" w:name="_Ref381865887"/>
      <w:bookmarkStart w:id="336" w:name="_Toc382771776"/>
      <w:r w:rsidRPr="00150608">
        <w:rPr>
          <w:b/>
        </w:rPr>
        <w:t xml:space="preserve">Listing </w:t>
      </w:r>
      <w:r w:rsidRPr="00150608">
        <w:rPr>
          <w:b/>
        </w:rPr>
        <w:fldChar w:fldCharType="begin"/>
      </w:r>
      <w:r w:rsidRPr="00150608">
        <w:rPr>
          <w:b/>
        </w:rPr>
        <w:instrText xml:space="preserve"> SEQ Listing \* ARABIC </w:instrText>
      </w:r>
      <w:r w:rsidRPr="00150608">
        <w:rPr>
          <w:b/>
        </w:rPr>
        <w:fldChar w:fldCharType="separate"/>
      </w:r>
      <w:r w:rsidR="00EA324E">
        <w:rPr>
          <w:b/>
          <w:noProof/>
        </w:rPr>
        <w:t>51</w:t>
      </w:r>
      <w:r w:rsidRPr="00150608">
        <w:rPr>
          <w:b/>
        </w:rPr>
        <w:fldChar w:fldCharType="end"/>
      </w:r>
      <w:bookmarkEnd w:id="335"/>
      <w:r w:rsidRPr="00150608">
        <w:rPr>
          <w:b/>
        </w:rPr>
        <w:t>.</w:t>
      </w:r>
      <w:r>
        <w:t xml:space="preserve"> The settings for the graphical renderer.</w:t>
      </w:r>
      <w:bookmarkEnd w:id="336"/>
    </w:p>
    <w:tbl>
      <w:tblPr>
        <w:tblStyle w:val="TableGrid"/>
        <w:tblW w:w="0" w:type="auto"/>
        <w:tblLook w:val="04A0" w:firstRow="1" w:lastRow="0" w:firstColumn="1" w:lastColumn="0" w:noHBand="0" w:noVBand="1"/>
      </w:tblPr>
      <w:tblGrid>
        <w:gridCol w:w="8494"/>
      </w:tblGrid>
      <w:tr w:rsidR="00AE3408" w14:paraId="275AE575" w14:textId="77777777" w:rsidTr="00AE3408">
        <w:tc>
          <w:tcPr>
            <w:tcW w:w="8494" w:type="dxa"/>
          </w:tcPr>
          <w:p w14:paraId="2BD61059" w14:textId="77777777" w:rsidR="00AE3408" w:rsidRPr="00AE3408" w:rsidRDefault="00AE3408" w:rsidP="00AE3408">
            <w:pPr>
              <w:rPr>
                <w:rStyle w:val="ComputerCode"/>
              </w:rPr>
            </w:pPr>
            <w:r w:rsidRPr="00AE3408">
              <w:rPr>
                <w:rStyle w:val="ComputerCode"/>
              </w:rPr>
              <w:t>&lt;?xml version="1.0" encoding="UTF-8"?&gt;</w:t>
            </w:r>
          </w:p>
          <w:p w14:paraId="4E3DE44C" w14:textId="77777777" w:rsidR="00AE3408" w:rsidRPr="00AE3408" w:rsidRDefault="00AE3408" w:rsidP="00AE3408">
            <w:pPr>
              <w:rPr>
                <w:rStyle w:val="ComputerCode"/>
              </w:rPr>
            </w:pPr>
            <w:r w:rsidRPr="00AE3408">
              <w:rPr>
                <w:rStyle w:val="ComputerCode"/>
              </w:rPr>
              <w:t>&lt;Graphics resource="data/config/player_profiles/average_user/graphics.xml"&gt;</w:t>
            </w:r>
          </w:p>
          <w:p w14:paraId="376C19C4" w14:textId="77777777" w:rsidR="00AE3408" w:rsidRPr="00AE3408" w:rsidRDefault="00AE3408" w:rsidP="00AE3408">
            <w:pPr>
              <w:rPr>
                <w:rStyle w:val="ComputerCode"/>
              </w:rPr>
            </w:pPr>
            <w:r w:rsidRPr="00AE3408">
              <w:rPr>
                <w:rStyle w:val="ComputerCode"/>
              </w:rPr>
              <w:lastRenderedPageBreak/>
              <w:t xml:space="preserve">  &lt;Window width="1024" height="768" pixel_depth="32" vsync="false" fullscreen="false" /&gt;</w:t>
            </w:r>
          </w:p>
          <w:p w14:paraId="49254C18" w14:textId="77777777" w:rsidR="00AE3408" w:rsidRPr="00AE3408" w:rsidRDefault="00AE3408" w:rsidP="00AE3408">
            <w:pPr>
              <w:rPr>
                <w:rStyle w:val="ComputerCode"/>
              </w:rPr>
            </w:pPr>
            <w:r w:rsidRPr="00AE3408">
              <w:rPr>
                <w:rStyle w:val="ComputerCode"/>
              </w:rPr>
              <w:t xml:space="preserve">  &lt;Renderer name="OpenGL Rendering Subsystem"/&gt;</w:t>
            </w:r>
          </w:p>
          <w:p w14:paraId="36E51108" w14:textId="77777777" w:rsidR="00AE3408" w:rsidRPr="00AE3408" w:rsidRDefault="00AE3408" w:rsidP="00AE3408">
            <w:pPr>
              <w:rPr>
                <w:rStyle w:val="ComputerCode"/>
              </w:rPr>
            </w:pPr>
            <w:r w:rsidRPr="00AE3408">
              <w:rPr>
                <w:rStyle w:val="ComputerCode"/>
              </w:rPr>
              <w:t xml:space="preserve">  &lt;!-- Other options:</w:t>
            </w:r>
          </w:p>
          <w:p w14:paraId="0CCB315B" w14:textId="77777777" w:rsidR="00AE3408" w:rsidRPr="00AE3408" w:rsidRDefault="00AE3408" w:rsidP="00AE3408">
            <w:pPr>
              <w:rPr>
                <w:rStyle w:val="ComputerCode"/>
              </w:rPr>
            </w:pPr>
            <w:r w:rsidRPr="00AE3408">
              <w:rPr>
                <w:rStyle w:val="ComputerCode"/>
              </w:rPr>
              <w:t xml:space="preserve">       Direct3D9 Rendering Subsystem</w:t>
            </w:r>
          </w:p>
          <w:p w14:paraId="6A31348A" w14:textId="77777777" w:rsidR="00AE3408" w:rsidRPr="00AE3408" w:rsidRDefault="00AE3408" w:rsidP="00AE3408">
            <w:pPr>
              <w:rPr>
                <w:rStyle w:val="ComputerCode"/>
              </w:rPr>
            </w:pPr>
            <w:r w:rsidRPr="00AE3408">
              <w:rPr>
                <w:rStyle w:val="ComputerCode"/>
              </w:rPr>
              <w:t xml:space="preserve">       Direct3D10 Rendering Subsystem</w:t>
            </w:r>
          </w:p>
          <w:p w14:paraId="7CB99315" w14:textId="77777777" w:rsidR="00AE3408" w:rsidRPr="00AE3408" w:rsidRDefault="00AE3408" w:rsidP="00AE3408">
            <w:pPr>
              <w:rPr>
                <w:rStyle w:val="ComputerCode"/>
              </w:rPr>
            </w:pPr>
            <w:r w:rsidRPr="00AE3408">
              <w:rPr>
                <w:rStyle w:val="ComputerCode"/>
              </w:rPr>
              <w:t xml:space="preserve">       Direct3D11 Rendering Subsystem</w:t>
            </w:r>
          </w:p>
          <w:p w14:paraId="764C7D9E" w14:textId="77777777" w:rsidR="00AE3408" w:rsidRPr="00AE3408" w:rsidRDefault="00AE3408" w:rsidP="00AE3408">
            <w:pPr>
              <w:rPr>
                <w:rStyle w:val="ComputerCode"/>
              </w:rPr>
            </w:pPr>
            <w:r w:rsidRPr="00AE3408">
              <w:rPr>
                <w:rStyle w:val="ComputerCode"/>
              </w:rPr>
              <w:t xml:space="preserve">       OpenGL Rendering Subsystem</w:t>
            </w:r>
          </w:p>
          <w:p w14:paraId="6F7C134D" w14:textId="77777777" w:rsidR="00AE3408" w:rsidRPr="00AE3408" w:rsidRDefault="00AE3408" w:rsidP="00AE3408">
            <w:pPr>
              <w:rPr>
                <w:rStyle w:val="ComputerCode"/>
              </w:rPr>
            </w:pPr>
            <w:r w:rsidRPr="00AE3408">
              <w:rPr>
                <w:rStyle w:val="ComputerCode"/>
              </w:rPr>
              <w:t xml:space="preserve">       OpenGL ES 1.x Rendering Subsystem</w:t>
            </w:r>
          </w:p>
          <w:p w14:paraId="05FD6963" w14:textId="77777777" w:rsidR="00AE3408" w:rsidRPr="00AE3408" w:rsidRDefault="00AE3408" w:rsidP="00AE3408">
            <w:pPr>
              <w:rPr>
                <w:rStyle w:val="ComputerCode"/>
              </w:rPr>
            </w:pPr>
            <w:r w:rsidRPr="00AE3408">
              <w:rPr>
                <w:rStyle w:val="ComputerCode"/>
              </w:rPr>
              <w:t xml:space="preserve">  --&gt;</w:t>
            </w:r>
          </w:p>
          <w:p w14:paraId="65C0AA8B" w14:textId="77777777" w:rsidR="00AE3408" w:rsidRPr="00AE3408" w:rsidRDefault="00AE3408" w:rsidP="00AE3408">
            <w:pPr>
              <w:rPr>
                <w:rStyle w:val="ComputerCode"/>
              </w:rPr>
            </w:pPr>
            <w:r w:rsidRPr="00AE3408">
              <w:rPr>
                <w:rStyle w:val="ComputerCode"/>
              </w:rPr>
              <w:t xml:space="preserve">  &lt;Text&gt;</w:t>
            </w:r>
          </w:p>
          <w:p w14:paraId="2B5B7D73" w14:textId="77777777" w:rsidR="00AE3408" w:rsidRPr="00AE3408" w:rsidRDefault="00AE3408" w:rsidP="00AE3408">
            <w:pPr>
              <w:rPr>
                <w:rStyle w:val="ComputerCode"/>
              </w:rPr>
            </w:pPr>
            <w:r w:rsidRPr="00AE3408">
              <w:rPr>
                <w:rStyle w:val="ComputerCode"/>
              </w:rPr>
              <w:t xml:space="preserve">    &lt;Font resource="font_name" size="10" /&gt;</w:t>
            </w:r>
          </w:p>
          <w:p w14:paraId="6FE86E48" w14:textId="77777777" w:rsidR="00AE3408" w:rsidRPr="00AE3408" w:rsidRDefault="00AE3408" w:rsidP="00AE3408">
            <w:pPr>
              <w:rPr>
                <w:rStyle w:val="ComputerCode"/>
              </w:rPr>
            </w:pPr>
            <w:r w:rsidRPr="00AE3408">
              <w:rPr>
                <w:rStyle w:val="ComputerCode"/>
              </w:rPr>
              <w:t xml:space="preserve">    &lt;Subtitles enabled="false" /&gt;</w:t>
            </w:r>
          </w:p>
          <w:p w14:paraId="42DBA143" w14:textId="77777777" w:rsidR="00AE3408" w:rsidRPr="00AE3408" w:rsidRDefault="00AE3408" w:rsidP="00AE3408">
            <w:pPr>
              <w:rPr>
                <w:rStyle w:val="ComputerCode"/>
              </w:rPr>
            </w:pPr>
            <w:r w:rsidRPr="00AE3408">
              <w:rPr>
                <w:rStyle w:val="ComputerCode"/>
              </w:rPr>
              <w:t xml:space="preserve">  &lt;/Text&gt;</w:t>
            </w:r>
          </w:p>
          <w:p w14:paraId="77F2595B" w14:textId="7EC670C3" w:rsidR="00AE3408" w:rsidRDefault="00AE3408" w:rsidP="00AE3408">
            <w:r w:rsidRPr="00AE3408">
              <w:rPr>
                <w:rStyle w:val="ComputerCode"/>
              </w:rPr>
              <w:t>&lt;/Graphics&gt;</w:t>
            </w:r>
          </w:p>
        </w:tc>
      </w:tr>
    </w:tbl>
    <w:p w14:paraId="72C6A0D2" w14:textId="77777777" w:rsidR="00150608" w:rsidRDefault="00150608" w:rsidP="0061134D"/>
    <w:p w14:paraId="7E341B0C" w14:textId="367B9D83" w:rsidR="00150608" w:rsidRDefault="00150608" w:rsidP="00150608">
      <w:pPr>
        <w:pStyle w:val="Caption"/>
        <w:keepNext/>
        <w:jc w:val="center"/>
      </w:pPr>
      <w:bookmarkStart w:id="337" w:name="_Ref381865893"/>
      <w:bookmarkStart w:id="338" w:name="_Toc382771777"/>
      <w:r w:rsidRPr="00150608">
        <w:rPr>
          <w:b/>
        </w:rPr>
        <w:t xml:space="preserve">Listing </w:t>
      </w:r>
      <w:r w:rsidRPr="00150608">
        <w:rPr>
          <w:b/>
        </w:rPr>
        <w:fldChar w:fldCharType="begin"/>
      </w:r>
      <w:r w:rsidRPr="00150608">
        <w:rPr>
          <w:b/>
        </w:rPr>
        <w:instrText xml:space="preserve"> SEQ Listing \* ARABIC </w:instrText>
      </w:r>
      <w:r w:rsidRPr="00150608">
        <w:rPr>
          <w:b/>
        </w:rPr>
        <w:fldChar w:fldCharType="separate"/>
      </w:r>
      <w:r w:rsidR="00EA324E">
        <w:rPr>
          <w:b/>
          <w:noProof/>
        </w:rPr>
        <w:t>52</w:t>
      </w:r>
      <w:r w:rsidRPr="00150608">
        <w:rPr>
          <w:b/>
        </w:rPr>
        <w:fldChar w:fldCharType="end"/>
      </w:r>
      <w:bookmarkEnd w:id="337"/>
      <w:r w:rsidRPr="00150608">
        <w:rPr>
          <w:b/>
        </w:rPr>
        <w:t>.</w:t>
      </w:r>
      <w:r>
        <w:t xml:space="preserve"> The settings for audio playback.</w:t>
      </w:r>
      <w:bookmarkEnd w:id="338"/>
    </w:p>
    <w:tbl>
      <w:tblPr>
        <w:tblStyle w:val="TableGrid"/>
        <w:tblW w:w="0" w:type="auto"/>
        <w:tblLook w:val="04A0" w:firstRow="1" w:lastRow="0" w:firstColumn="1" w:lastColumn="0" w:noHBand="0" w:noVBand="1"/>
      </w:tblPr>
      <w:tblGrid>
        <w:gridCol w:w="8494"/>
      </w:tblGrid>
      <w:tr w:rsidR="00AE3408" w14:paraId="5327DEB4" w14:textId="77777777" w:rsidTr="00AE3408">
        <w:tc>
          <w:tcPr>
            <w:tcW w:w="8494" w:type="dxa"/>
          </w:tcPr>
          <w:p w14:paraId="7F071DDB" w14:textId="77777777" w:rsidR="00AE3408" w:rsidRPr="00AE3408" w:rsidRDefault="00AE3408" w:rsidP="00AE3408">
            <w:pPr>
              <w:rPr>
                <w:rStyle w:val="ComputerCode"/>
              </w:rPr>
            </w:pPr>
            <w:r w:rsidRPr="00AE3408">
              <w:rPr>
                <w:rStyle w:val="ComputerCode"/>
              </w:rPr>
              <w:t>&lt;?xml version="1.0" encoding="UTF-8"?&gt;</w:t>
            </w:r>
          </w:p>
          <w:p w14:paraId="4F115A76" w14:textId="77777777" w:rsidR="00AE3408" w:rsidRPr="00AE3408" w:rsidRDefault="00AE3408" w:rsidP="00AE3408">
            <w:pPr>
              <w:rPr>
                <w:rStyle w:val="ComputerCode"/>
              </w:rPr>
            </w:pPr>
            <w:r w:rsidRPr="00AE3408">
              <w:rPr>
                <w:rStyle w:val="ComputerCode"/>
              </w:rPr>
              <w:t>&lt;Audio resource="data/config/player_profiles/average_user/audio.xml"&gt;</w:t>
            </w:r>
          </w:p>
          <w:p w14:paraId="67C83D1A" w14:textId="77777777" w:rsidR="00AE3408" w:rsidRPr="00AE3408" w:rsidRDefault="00AE3408" w:rsidP="00AE3408">
            <w:pPr>
              <w:rPr>
                <w:rStyle w:val="ComputerCode"/>
              </w:rPr>
            </w:pPr>
            <w:r w:rsidRPr="00AE3408">
              <w:rPr>
                <w:rStyle w:val="ComputerCode"/>
              </w:rPr>
              <w:t xml:space="preserve">  &lt;Settings type="stereo" /&gt;</w:t>
            </w:r>
          </w:p>
          <w:p w14:paraId="07DCFF4B" w14:textId="77777777" w:rsidR="00AE3408" w:rsidRPr="00AE3408" w:rsidRDefault="00AE3408" w:rsidP="00AE3408">
            <w:pPr>
              <w:rPr>
                <w:rStyle w:val="ComputerCode"/>
              </w:rPr>
            </w:pPr>
            <w:r w:rsidRPr="00AE3408">
              <w:rPr>
                <w:rStyle w:val="ComputerCode"/>
              </w:rPr>
              <w:t xml:space="preserve">  &lt;Music enabled="true" volume="1.0f" /&gt;</w:t>
            </w:r>
          </w:p>
          <w:p w14:paraId="443A827D" w14:textId="77777777" w:rsidR="00AE3408" w:rsidRPr="00AE3408" w:rsidRDefault="00AE3408" w:rsidP="00AE3408">
            <w:pPr>
              <w:rPr>
                <w:rStyle w:val="ComputerCode"/>
              </w:rPr>
            </w:pPr>
            <w:r w:rsidRPr="00AE3408">
              <w:rPr>
                <w:rStyle w:val="ComputerCode"/>
              </w:rPr>
              <w:t xml:space="preserve">  &lt;SFX enabled="true" volume="1.0f" /&gt;</w:t>
            </w:r>
          </w:p>
          <w:p w14:paraId="13ACCFA0" w14:textId="77777777" w:rsidR="00AE3408" w:rsidRPr="00AE3408" w:rsidRDefault="00AE3408" w:rsidP="00AE3408">
            <w:pPr>
              <w:rPr>
                <w:rStyle w:val="ComputerCode"/>
              </w:rPr>
            </w:pPr>
            <w:r w:rsidRPr="00AE3408">
              <w:rPr>
                <w:rStyle w:val="ComputerCode"/>
              </w:rPr>
              <w:t xml:space="preserve">  &lt;Speech enabled="true" volume="1.0f" /&gt;</w:t>
            </w:r>
          </w:p>
          <w:p w14:paraId="2771C88F" w14:textId="67A5FB46" w:rsidR="00AE3408" w:rsidRDefault="00AE3408" w:rsidP="00AE3408">
            <w:r w:rsidRPr="00AE3408">
              <w:rPr>
                <w:rStyle w:val="ComputerCode"/>
              </w:rPr>
              <w:t>&lt;/Audio&gt;</w:t>
            </w:r>
          </w:p>
        </w:tc>
      </w:tr>
    </w:tbl>
    <w:p w14:paraId="286DA7AD" w14:textId="77777777" w:rsidR="00AE3408" w:rsidRDefault="00AE3408" w:rsidP="0061134D"/>
    <w:p w14:paraId="11C65298" w14:textId="0D772157" w:rsidR="00AE3408" w:rsidRDefault="00150608" w:rsidP="0061134D">
      <w:r>
        <w:t xml:space="preserve">With this </w:t>
      </w:r>
      <w:r w:rsidR="00591017">
        <w:t>information,</w:t>
      </w:r>
      <w:r>
        <w:t xml:space="preserve"> it is possible to create the output subsystems. This is the role of the </w:t>
      </w:r>
      <w:r w:rsidRPr="00AD154F">
        <w:rPr>
          <w:rStyle w:val="ComputerCode"/>
        </w:rPr>
        <w:t>vInitOutputSystems()</w:t>
      </w:r>
      <w:r>
        <w:t xml:space="preserve"> method (</w:t>
      </w:r>
      <w:r w:rsidR="00AD154F">
        <w:fldChar w:fldCharType="begin"/>
      </w:r>
      <w:r w:rsidR="00AD154F">
        <w:instrText xml:space="preserve"> REF _Ref381866140 \h </w:instrText>
      </w:r>
      <w:r w:rsidR="00AD154F">
        <w:fldChar w:fldCharType="separate"/>
      </w:r>
      <w:r w:rsidR="00EA324E" w:rsidRPr="00150608">
        <w:rPr>
          <w:b/>
        </w:rPr>
        <w:t xml:space="preserve">Listing </w:t>
      </w:r>
      <w:r w:rsidR="00EA324E">
        <w:rPr>
          <w:b/>
          <w:noProof/>
        </w:rPr>
        <w:t>53</w:t>
      </w:r>
      <w:r w:rsidR="00AD154F">
        <w:fldChar w:fldCharType="end"/>
      </w:r>
      <w:r>
        <w:t>).</w:t>
      </w:r>
    </w:p>
    <w:p w14:paraId="4A9819FE" w14:textId="02834DFA" w:rsidR="00150608" w:rsidRDefault="00150608" w:rsidP="00150608">
      <w:pPr>
        <w:pStyle w:val="Caption"/>
        <w:keepNext/>
        <w:jc w:val="center"/>
      </w:pPr>
      <w:bookmarkStart w:id="339" w:name="_Ref381866140"/>
      <w:bookmarkStart w:id="340" w:name="_Toc382771778"/>
      <w:r w:rsidRPr="00150608">
        <w:rPr>
          <w:b/>
        </w:rPr>
        <w:t xml:space="preserve">Listing </w:t>
      </w:r>
      <w:r w:rsidRPr="00150608">
        <w:rPr>
          <w:b/>
        </w:rPr>
        <w:fldChar w:fldCharType="begin"/>
      </w:r>
      <w:r w:rsidRPr="00150608">
        <w:rPr>
          <w:b/>
        </w:rPr>
        <w:instrText xml:space="preserve"> SEQ Listing \* ARABIC </w:instrText>
      </w:r>
      <w:r w:rsidRPr="00150608">
        <w:rPr>
          <w:b/>
        </w:rPr>
        <w:fldChar w:fldCharType="separate"/>
      </w:r>
      <w:r w:rsidR="00EA324E">
        <w:rPr>
          <w:b/>
          <w:noProof/>
        </w:rPr>
        <w:t>53</w:t>
      </w:r>
      <w:r w:rsidRPr="00150608">
        <w:rPr>
          <w:b/>
        </w:rPr>
        <w:fldChar w:fldCharType="end"/>
      </w:r>
      <w:bookmarkEnd w:id="339"/>
      <w:r w:rsidRPr="00150608">
        <w:rPr>
          <w:b/>
        </w:rPr>
        <w:t>.</w:t>
      </w:r>
      <w:r>
        <w:t xml:space="preserve"> Creating the output subsystems for the </w:t>
      </w:r>
      <w:r w:rsidRPr="00150608">
        <w:rPr>
          <w:rStyle w:val="ComputerCode"/>
        </w:rPr>
        <w:t>GameApplication</w:t>
      </w:r>
      <w:r>
        <w:t>.</w:t>
      </w:r>
      <w:bookmarkEnd w:id="340"/>
    </w:p>
    <w:tbl>
      <w:tblPr>
        <w:tblStyle w:val="TableGrid"/>
        <w:tblW w:w="0" w:type="auto"/>
        <w:tblLook w:val="04A0" w:firstRow="1" w:lastRow="0" w:firstColumn="1" w:lastColumn="0" w:noHBand="0" w:noVBand="1"/>
      </w:tblPr>
      <w:tblGrid>
        <w:gridCol w:w="8494"/>
      </w:tblGrid>
      <w:tr w:rsidR="00150608" w14:paraId="4B910C08" w14:textId="77777777" w:rsidTr="00150608">
        <w:tc>
          <w:tcPr>
            <w:tcW w:w="8494" w:type="dxa"/>
          </w:tcPr>
          <w:p w14:paraId="02E84344" w14:textId="77777777" w:rsidR="00150608" w:rsidRPr="00150608" w:rsidRDefault="00150608" w:rsidP="00150608">
            <w:pPr>
              <w:rPr>
                <w:rStyle w:val="ComputerCode"/>
              </w:rPr>
            </w:pPr>
            <w:r w:rsidRPr="00150608">
              <w:rPr>
                <w:rStyle w:val="ComputerCode"/>
              </w:rPr>
              <w:t>virtual bool vInitOutputSystems()</w:t>
            </w:r>
          </w:p>
          <w:p w14:paraId="236939AF" w14:textId="77777777" w:rsidR="00150608" w:rsidRPr="00150608" w:rsidRDefault="00150608" w:rsidP="00150608">
            <w:pPr>
              <w:rPr>
                <w:rStyle w:val="ComputerCode"/>
              </w:rPr>
            </w:pPr>
            <w:r w:rsidRPr="00150608">
              <w:rPr>
                <w:rStyle w:val="ComputerCode"/>
              </w:rPr>
              <w:t>{</w:t>
            </w:r>
          </w:p>
          <w:p w14:paraId="43F6CB2E" w14:textId="77777777" w:rsidR="00150608" w:rsidRPr="00150608" w:rsidRDefault="00150608" w:rsidP="00150608">
            <w:pPr>
              <w:rPr>
                <w:rStyle w:val="ComputerCode"/>
              </w:rPr>
            </w:pPr>
            <w:r w:rsidRPr="00150608">
              <w:rPr>
                <w:rStyle w:val="ComputerCode"/>
              </w:rPr>
              <w:t xml:space="preserve">    m_PlayerProfiles.SetCurrentProfile("Average User: Default");</w:t>
            </w:r>
          </w:p>
          <w:p w14:paraId="66AD4A4E" w14:textId="77777777" w:rsidR="00150608" w:rsidRPr="00150608" w:rsidRDefault="00150608" w:rsidP="00150608">
            <w:pPr>
              <w:rPr>
                <w:rStyle w:val="ComputerCode"/>
              </w:rPr>
            </w:pPr>
            <w:r w:rsidRPr="00150608">
              <w:rPr>
                <w:rStyle w:val="ComputerCode"/>
              </w:rPr>
              <w:t xml:space="preserve">    m_CurrentPlayerProfile = m_PlayerProfiles.GetCurrentProfile();</w:t>
            </w:r>
          </w:p>
          <w:p w14:paraId="21087ADD" w14:textId="77777777" w:rsidR="00150608" w:rsidRPr="00150608" w:rsidRDefault="00150608" w:rsidP="00150608">
            <w:pPr>
              <w:rPr>
                <w:rStyle w:val="ComputerCode"/>
              </w:rPr>
            </w:pPr>
          </w:p>
          <w:p w14:paraId="5D5E32AC" w14:textId="77777777" w:rsidR="00150608" w:rsidRPr="00150608" w:rsidRDefault="00150608" w:rsidP="00150608">
            <w:pPr>
              <w:rPr>
                <w:rStyle w:val="ComputerCode"/>
              </w:rPr>
            </w:pPr>
            <w:r w:rsidRPr="00150608">
              <w:rPr>
                <w:rStyle w:val="ComputerCode"/>
              </w:rPr>
              <w:t xml:space="preserve">    // Graphics</w:t>
            </w:r>
          </w:p>
          <w:p w14:paraId="3EECE0B9" w14:textId="77777777" w:rsidR="004352B1" w:rsidRDefault="00150608" w:rsidP="00150608">
            <w:pPr>
              <w:rPr>
                <w:rStyle w:val="ComputerCode"/>
              </w:rPr>
            </w:pPr>
            <w:r w:rsidRPr="00150608">
              <w:rPr>
                <w:rStyle w:val="ComputerCode"/>
              </w:rPr>
              <w:t xml:space="preserve">    uge::IGraphicsSharedPointer pGraphics(</w:t>
            </w:r>
          </w:p>
          <w:p w14:paraId="05367E8A" w14:textId="6C5B649E" w:rsidR="004352B1" w:rsidRDefault="004352B1" w:rsidP="00150608">
            <w:pPr>
              <w:rPr>
                <w:rStyle w:val="ComputerCode"/>
              </w:rPr>
            </w:pPr>
            <w:r>
              <w:rPr>
                <w:rStyle w:val="ComputerCode"/>
              </w:rPr>
              <w:t xml:space="preserve">          </w:t>
            </w:r>
            <w:r w:rsidR="00150608" w:rsidRPr="00150608">
              <w:rPr>
                <w:rStyle w:val="ComputerCode"/>
              </w:rPr>
              <w:t>LIB_NEW uge::OgreGraphics(vGetGameTitle(),</w:t>
            </w:r>
          </w:p>
          <w:p w14:paraId="01CAC7C8" w14:textId="3DE9CF52" w:rsidR="00150608" w:rsidRPr="00150608" w:rsidRDefault="004352B1" w:rsidP="00150608">
            <w:pPr>
              <w:rPr>
                <w:rStyle w:val="ComputerCode"/>
              </w:rPr>
            </w:pPr>
            <w:r>
              <w:rPr>
                <w:rStyle w:val="ComputerCode"/>
              </w:rPr>
              <w:t xml:space="preserve">                </w:t>
            </w:r>
            <w:r w:rsidR="00150608" w:rsidRPr="00150608">
              <w:rPr>
                <w:rStyle w:val="ComputerCode"/>
              </w:rPr>
              <w:t xml:space="preserve"> m_CurrentPlayerProfile.GetGraphicalPreferences()));</w:t>
            </w:r>
          </w:p>
          <w:p w14:paraId="5B5EE838" w14:textId="77777777" w:rsidR="00150608" w:rsidRPr="00150608" w:rsidRDefault="00150608" w:rsidP="00150608">
            <w:pPr>
              <w:rPr>
                <w:rStyle w:val="ComputerCode"/>
              </w:rPr>
            </w:pPr>
          </w:p>
          <w:p w14:paraId="62FF9EC3" w14:textId="77777777" w:rsidR="00150608" w:rsidRPr="00150608" w:rsidRDefault="00150608" w:rsidP="00150608">
            <w:pPr>
              <w:rPr>
                <w:rStyle w:val="ComputerCode"/>
              </w:rPr>
            </w:pPr>
            <w:r w:rsidRPr="00150608">
              <w:rPr>
                <w:rStyle w:val="ComputerCode"/>
              </w:rPr>
              <w:t xml:space="preserve">    // Audio</w:t>
            </w:r>
          </w:p>
          <w:p w14:paraId="037A7756" w14:textId="77777777" w:rsidR="00150608" w:rsidRPr="00150608" w:rsidRDefault="00150608" w:rsidP="00150608">
            <w:pPr>
              <w:rPr>
                <w:rStyle w:val="ComputerCode"/>
              </w:rPr>
            </w:pPr>
            <w:r w:rsidRPr="00150608">
              <w:rPr>
                <w:rStyle w:val="ComputerCode"/>
              </w:rPr>
              <w:t xml:space="preserve">    const int TOTAL_BUFFERS = 32;</w:t>
            </w:r>
          </w:p>
          <w:p w14:paraId="092FF59E" w14:textId="77777777" w:rsidR="004352B1" w:rsidRDefault="00150608" w:rsidP="00150608">
            <w:pPr>
              <w:rPr>
                <w:rStyle w:val="ComputerCode"/>
              </w:rPr>
            </w:pPr>
            <w:r w:rsidRPr="00150608">
              <w:rPr>
                <w:rStyle w:val="ComputerCode"/>
              </w:rPr>
              <w:t xml:space="preserve">    uge::IAudioSharedPointer pAudio(</w:t>
            </w:r>
          </w:p>
          <w:p w14:paraId="0C40BF37" w14:textId="459B3227" w:rsidR="00150608" w:rsidRPr="00150608" w:rsidRDefault="004352B1" w:rsidP="00150608">
            <w:pPr>
              <w:rPr>
                <w:rStyle w:val="ComputerCode"/>
              </w:rPr>
            </w:pPr>
            <w:r>
              <w:rPr>
                <w:rStyle w:val="ComputerCode"/>
              </w:rPr>
              <w:t xml:space="preserve">                       </w:t>
            </w:r>
            <w:r w:rsidR="00150608" w:rsidRPr="00150608">
              <w:rPr>
                <w:rStyle w:val="ComputerCode"/>
              </w:rPr>
              <w:t>LIB_NEW uge::OpenALSoftAudio(TOTAL_BUFFERS));</w:t>
            </w:r>
          </w:p>
          <w:p w14:paraId="2AF45176" w14:textId="77777777" w:rsidR="00150608" w:rsidRPr="00150608" w:rsidRDefault="00150608" w:rsidP="00150608">
            <w:pPr>
              <w:rPr>
                <w:rStyle w:val="ComputerCode"/>
              </w:rPr>
            </w:pPr>
          </w:p>
          <w:p w14:paraId="79E5E358" w14:textId="77777777" w:rsidR="00150608" w:rsidRPr="00150608" w:rsidRDefault="00150608" w:rsidP="00150608">
            <w:pPr>
              <w:rPr>
                <w:rStyle w:val="ComputerCode"/>
              </w:rPr>
            </w:pPr>
            <w:r w:rsidRPr="00150608">
              <w:rPr>
                <w:rStyle w:val="ComputerCode"/>
              </w:rPr>
              <w:t xml:space="preserve">    return m_Output.Init(pGraphics,</w:t>
            </w:r>
          </w:p>
          <w:p w14:paraId="034FB21D" w14:textId="77777777" w:rsidR="00150608" w:rsidRPr="00150608" w:rsidRDefault="00150608" w:rsidP="00150608">
            <w:pPr>
              <w:rPr>
                <w:rStyle w:val="ComputerCode"/>
              </w:rPr>
            </w:pPr>
            <w:r w:rsidRPr="00150608">
              <w:rPr>
                <w:rStyle w:val="ComputerCode"/>
              </w:rPr>
              <w:t xml:space="preserve">                         pAudio);</w:t>
            </w:r>
          </w:p>
          <w:p w14:paraId="191EBEF9" w14:textId="2370C1DA" w:rsidR="00150608" w:rsidRDefault="00150608" w:rsidP="00150608">
            <w:r w:rsidRPr="00150608">
              <w:rPr>
                <w:rStyle w:val="ComputerCode"/>
              </w:rPr>
              <w:t>}</w:t>
            </w:r>
          </w:p>
        </w:tc>
      </w:tr>
    </w:tbl>
    <w:p w14:paraId="5AE2BC37" w14:textId="77777777" w:rsidR="00150608" w:rsidRDefault="00150608" w:rsidP="0061134D"/>
    <w:p w14:paraId="4E9C15B5" w14:textId="5EBDBFBC" w:rsidR="00EA2A7E" w:rsidRDefault="00EA2A7E" w:rsidP="0061134D">
      <w:r>
        <w:lastRenderedPageBreak/>
        <w:t>In this method, the developers should initialize the subsystems according to the profile specifications</w:t>
      </w:r>
      <w:r w:rsidR="008442EA">
        <w:t xml:space="preserve"> (for now, the tutorial sets the </w:t>
      </w:r>
      <w:r w:rsidR="008442EA" w:rsidRPr="008442EA">
        <w:rPr>
          <w:rStyle w:val="ComputerCode"/>
        </w:rPr>
        <w:t>"Average User: Default"</w:t>
      </w:r>
      <w:r w:rsidR="008442EA">
        <w:t xml:space="preserve"> as the active profile)</w:t>
      </w:r>
      <w:r>
        <w:t>. Currently, a graphical output subsystem is mandatory as it handles the creation of the window.</w:t>
      </w:r>
    </w:p>
    <w:p w14:paraId="37B619AA" w14:textId="6268CB5E" w:rsidR="00150608" w:rsidRDefault="00EA2A7E" w:rsidP="0061134D">
      <w:r>
        <w:fldChar w:fldCharType="begin"/>
      </w:r>
      <w:r>
        <w:instrText xml:space="preserve"> REF _Ref381866140 \h </w:instrText>
      </w:r>
      <w:r>
        <w:fldChar w:fldCharType="separate"/>
      </w:r>
      <w:r w:rsidR="00EA324E" w:rsidRPr="00150608">
        <w:rPr>
          <w:b/>
        </w:rPr>
        <w:t xml:space="preserve">Listing </w:t>
      </w:r>
      <w:r w:rsidR="00EA324E">
        <w:rPr>
          <w:b/>
          <w:noProof/>
        </w:rPr>
        <w:t>53</w:t>
      </w:r>
      <w:r>
        <w:fldChar w:fldCharType="end"/>
      </w:r>
      <w:r>
        <w:t xml:space="preserve"> uses the </w:t>
      </w:r>
      <w:r>
        <w:rPr>
          <w:rStyle w:val="ComputerCode"/>
        </w:rPr>
        <w:t>OGRE</w:t>
      </w:r>
      <w:r>
        <w:t xml:space="preserve"> and </w:t>
      </w:r>
      <w:r w:rsidRPr="00EA2A7E">
        <w:rPr>
          <w:rStyle w:val="ComputerCode"/>
        </w:rPr>
        <w:t>OpenALSoft</w:t>
      </w:r>
      <w:r>
        <w:t xml:space="preserve"> subsystems for outputting data. Those are good default options to start implementing the game.</w:t>
      </w:r>
    </w:p>
    <w:p w14:paraId="418BBE36" w14:textId="60497BB8" w:rsidR="0061134D" w:rsidRDefault="0061134D" w:rsidP="0061134D">
      <w:pPr>
        <w:pStyle w:val="Heading4"/>
      </w:pPr>
      <w:r>
        <w:t>Creating the Game Logic Layer</w:t>
      </w:r>
    </w:p>
    <w:p w14:paraId="10A33589" w14:textId="2F391D94" w:rsidR="0061134D" w:rsidRDefault="00247216" w:rsidP="0061134D">
      <w:r>
        <w:t xml:space="preserve">It is time to allocate the game logic that will control the fate of the game world. This is straightforward with the </w:t>
      </w:r>
      <w:r w:rsidRPr="00247216">
        <w:rPr>
          <w:rStyle w:val="ComputerCode"/>
        </w:rPr>
        <w:t>GameLogic</w:t>
      </w:r>
      <w:r>
        <w:t xml:space="preserve">’s method </w:t>
      </w:r>
      <w:r w:rsidRPr="00247216">
        <w:rPr>
          <w:rStyle w:val="ComputerCode"/>
        </w:rPr>
        <w:t>vCreateGameLogic</w:t>
      </w:r>
      <w:r>
        <w:t xml:space="preserve"> (</w:t>
      </w:r>
      <w:r>
        <w:fldChar w:fldCharType="begin"/>
      </w:r>
      <w:r>
        <w:instrText xml:space="preserve"> REF _Ref381867365 \h </w:instrText>
      </w:r>
      <w:r>
        <w:fldChar w:fldCharType="separate"/>
      </w:r>
      <w:r w:rsidR="00EA324E" w:rsidRPr="00247216">
        <w:rPr>
          <w:b/>
        </w:rPr>
        <w:t xml:space="preserve">Listing </w:t>
      </w:r>
      <w:r w:rsidR="00EA324E">
        <w:rPr>
          <w:b/>
          <w:noProof/>
        </w:rPr>
        <w:t>54</w:t>
      </w:r>
      <w:r>
        <w:fldChar w:fldCharType="end"/>
      </w:r>
      <w:r>
        <w:t>):</w:t>
      </w:r>
    </w:p>
    <w:p w14:paraId="6366C9EB" w14:textId="645DD9FF" w:rsidR="00247216" w:rsidRDefault="00247216" w:rsidP="00247216">
      <w:pPr>
        <w:pStyle w:val="Caption"/>
        <w:keepNext/>
        <w:jc w:val="center"/>
      </w:pPr>
      <w:bookmarkStart w:id="341" w:name="_Ref381867365"/>
      <w:bookmarkStart w:id="342" w:name="_Toc382771779"/>
      <w:r w:rsidRPr="00247216">
        <w:rPr>
          <w:b/>
        </w:rPr>
        <w:t xml:space="preserve">Listing </w:t>
      </w:r>
      <w:r w:rsidRPr="00247216">
        <w:rPr>
          <w:b/>
        </w:rPr>
        <w:fldChar w:fldCharType="begin"/>
      </w:r>
      <w:r w:rsidRPr="00247216">
        <w:rPr>
          <w:b/>
        </w:rPr>
        <w:instrText xml:space="preserve"> SEQ Listing \* ARABIC </w:instrText>
      </w:r>
      <w:r w:rsidRPr="00247216">
        <w:rPr>
          <w:b/>
        </w:rPr>
        <w:fldChar w:fldCharType="separate"/>
      </w:r>
      <w:r w:rsidR="00EA324E">
        <w:rPr>
          <w:b/>
          <w:noProof/>
        </w:rPr>
        <w:t>54</w:t>
      </w:r>
      <w:r w:rsidRPr="00247216">
        <w:rPr>
          <w:b/>
        </w:rPr>
        <w:fldChar w:fldCharType="end"/>
      </w:r>
      <w:bookmarkEnd w:id="341"/>
      <w:r w:rsidRPr="00247216">
        <w:rPr>
          <w:b/>
        </w:rPr>
        <w:t>.</w:t>
      </w:r>
      <w:r>
        <w:t xml:space="preserve"> Creating the game logic.</w:t>
      </w:r>
      <w:bookmarkEnd w:id="342"/>
    </w:p>
    <w:tbl>
      <w:tblPr>
        <w:tblStyle w:val="TableGrid"/>
        <w:tblW w:w="0" w:type="auto"/>
        <w:tblLook w:val="04A0" w:firstRow="1" w:lastRow="0" w:firstColumn="1" w:lastColumn="0" w:noHBand="0" w:noVBand="1"/>
      </w:tblPr>
      <w:tblGrid>
        <w:gridCol w:w="8494"/>
      </w:tblGrid>
      <w:tr w:rsidR="00247216" w14:paraId="1FA70820" w14:textId="77777777" w:rsidTr="00247216">
        <w:tc>
          <w:tcPr>
            <w:tcW w:w="8494" w:type="dxa"/>
          </w:tcPr>
          <w:p w14:paraId="15F88506" w14:textId="77777777" w:rsidR="00247216" w:rsidRPr="00247216" w:rsidRDefault="00247216" w:rsidP="00247216">
            <w:pPr>
              <w:rPr>
                <w:rStyle w:val="ComputerCode"/>
              </w:rPr>
            </w:pPr>
            <w:r w:rsidRPr="00247216">
              <w:rPr>
                <w:rStyle w:val="ComputerCode"/>
              </w:rPr>
              <w:t>virtual uge::BaseGameLogic* vCreateGameLogic() override</w:t>
            </w:r>
          </w:p>
          <w:p w14:paraId="7A13E316" w14:textId="77777777" w:rsidR="00247216" w:rsidRPr="00247216" w:rsidRDefault="00247216" w:rsidP="00247216">
            <w:pPr>
              <w:rPr>
                <w:rStyle w:val="ComputerCode"/>
              </w:rPr>
            </w:pPr>
            <w:r w:rsidRPr="00247216">
              <w:rPr>
                <w:rStyle w:val="ComputerCode"/>
              </w:rPr>
              <w:t>{</w:t>
            </w:r>
          </w:p>
          <w:p w14:paraId="67FBADC3" w14:textId="77777777" w:rsidR="00247216" w:rsidRPr="00247216" w:rsidRDefault="00247216" w:rsidP="00247216">
            <w:pPr>
              <w:rPr>
                <w:rStyle w:val="ComputerCode"/>
              </w:rPr>
            </w:pPr>
            <w:r w:rsidRPr="00247216">
              <w:rPr>
                <w:rStyle w:val="ComputerCode"/>
              </w:rPr>
              <w:t xml:space="preserve">    uge::BaseGameLogic* pGameLogic;</w:t>
            </w:r>
          </w:p>
          <w:p w14:paraId="3D460BE6" w14:textId="77777777" w:rsidR="00247216" w:rsidRPr="00247216" w:rsidRDefault="00247216" w:rsidP="00247216">
            <w:pPr>
              <w:rPr>
                <w:rStyle w:val="ComputerCode"/>
              </w:rPr>
            </w:pPr>
            <w:r w:rsidRPr="00247216">
              <w:rPr>
                <w:rStyle w:val="ComputerCode"/>
              </w:rPr>
              <w:t xml:space="preserve">    pGameLogic = LIB_NEW sg::GameLogic;</w:t>
            </w:r>
          </w:p>
          <w:p w14:paraId="43434C46" w14:textId="77777777" w:rsidR="00247216" w:rsidRPr="00247216" w:rsidRDefault="00247216" w:rsidP="00247216">
            <w:pPr>
              <w:rPr>
                <w:rStyle w:val="ComputerCode"/>
              </w:rPr>
            </w:pPr>
          </w:p>
          <w:p w14:paraId="07D1EB7B" w14:textId="77777777" w:rsidR="00247216" w:rsidRPr="00247216" w:rsidRDefault="00247216" w:rsidP="00247216">
            <w:pPr>
              <w:rPr>
                <w:rStyle w:val="ComputerCode"/>
              </w:rPr>
            </w:pPr>
            <w:r w:rsidRPr="00247216">
              <w:rPr>
                <w:rStyle w:val="ComputerCode"/>
              </w:rPr>
              <w:t xml:space="preserve">    return pGameLogic;</w:t>
            </w:r>
          </w:p>
          <w:p w14:paraId="283BF808" w14:textId="1B437D31" w:rsidR="00247216" w:rsidRDefault="00247216" w:rsidP="00247216">
            <w:r w:rsidRPr="00247216">
              <w:rPr>
                <w:rStyle w:val="ComputerCode"/>
              </w:rPr>
              <w:t>}</w:t>
            </w:r>
          </w:p>
        </w:tc>
      </w:tr>
    </w:tbl>
    <w:p w14:paraId="4742C00E" w14:textId="77777777" w:rsidR="00247216" w:rsidRDefault="00247216" w:rsidP="0061134D"/>
    <w:p w14:paraId="7F80F249" w14:textId="2E0BCBCA" w:rsidR="00247216" w:rsidRDefault="00247216" w:rsidP="0061134D">
      <w:r>
        <w:t>It is important not</w:t>
      </w:r>
      <w:r w:rsidR="002E7F78">
        <w:t xml:space="preserve"> to initialize the </w:t>
      </w:r>
      <w:r w:rsidR="002E7F78" w:rsidRPr="002E7F78">
        <w:rPr>
          <w:rStyle w:val="ComputerCode"/>
        </w:rPr>
        <w:t>GameLogic</w:t>
      </w:r>
      <w:r>
        <w:t xml:space="preserve"> yet – it is just constructed. The </w:t>
      </w:r>
      <w:r w:rsidRPr="00247216">
        <w:rPr>
          <w:rStyle w:val="ComputerCode"/>
        </w:rPr>
        <w:t>BaseGameLogic</w:t>
      </w:r>
      <w:r>
        <w:t xml:space="preserve"> will perform the initialization automatically after the call to the method.</w:t>
      </w:r>
    </w:p>
    <w:p w14:paraId="7E1C2F76" w14:textId="4C353EC4" w:rsidR="0061134D" w:rsidRDefault="0061134D" w:rsidP="0061134D">
      <w:pPr>
        <w:pStyle w:val="Heading4"/>
      </w:pPr>
      <w:bookmarkStart w:id="343" w:name="_Ref381868410"/>
      <w:r>
        <w:t>Creating the Game View Layer</w:t>
      </w:r>
      <w:bookmarkEnd w:id="343"/>
    </w:p>
    <w:p w14:paraId="2E4FF34B" w14:textId="2B16D67F" w:rsidR="0061134D" w:rsidRDefault="004D6509" w:rsidP="0061134D">
      <w:r>
        <w:t xml:space="preserve">So far, the </w:t>
      </w:r>
      <w:r w:rsidRPr="004D6509">
        <w:rPr>
          <w:rStyle w:val="ComputerCode"/>
        </w:rPr>
        <w:t>GameApplication</w:t>
      </w:r>
      <w:r>
        <w:t xml:space="preserve"> has its player profiles, IO subsystems and the Game Logic layer. There is still no game presentation, though – thus, it is necessary to create a game view.</w:t>
      </w:r>
    </w:p>
    <w:p w14:paraId="6C9F01D9" w14:textId="199A853B" w:rsidR="004D6509" w:rsidRDefault="004D6509" w:rsidP="0061134D">
      <w:r>
        <w:t xml:space="preserve">Depending on the developers goals, creating the Game View Layer can be as simple as creating the Game Logic layer or much more complex. This depends on the implementation of </w:t>
      </w:r>
      <w:r w:rsidRPr="004D6509">
        <w:rPr>
          <w:rStyle w:val="ComputerCode"/>
        </w:rPr>
        <w:t>HumanView</w:t>
      </w:r>
      <w:r>
        <w:t xml:space="preserve"> – for instance, will there be many game views (one for each profile) or a single one, which tailor itself?</w:t>
      </w:r>
      <w:r w:rsidR="001121E5">
        <w:t xml:space="preserve"> Both approaches are valid and have its advantages. For simplicity, though, this tutorial assumes many game views.</w:t>
      </w:r>
    </w:p>
    <w:p w14:paraId="2C8230E5" w14:textId="288514F4" w:rsidR="001121E5" w:rsidRDefault="001121E5" w:rsidP="0061134D">
      <w:r>
        <w:t>As there is only one so far, this method is currently as simple as an allocation</w:t>
      </w:r>
      <w:r w:rsidR="00A06594">
        <w:t xml:space="preserve"> (</w:t>
      </w:r>
      <w:r w:rsidR="00A06594">
        <w:fldChar w:fldCharType="begin"/>
      </w:r>
      <w:r w:rsidR="00A06594">
        <w:instrText xml:space="preserve"> REF _Ref381868753 \h </w:instrText>
      </w:r>
      <w:r w:rsidR="00A06594">
        <w:fldChar w:fldCharType="separate"/>
      </w:r>
      <w:r w:rsidR="00EA324E" w:rsidRPr="00A06594">
        <w:rPr>
          <w:b/>
        </w:rPr>
        <w:t xml:space="preserve">Listing </w:t>
      </w:r>
      <w:r w:rsidR="00EA324E">
        <w:rPr>
          <w:b/>
          <w:noProof/>
        </w:rPr>
        <w:t>55</w:t>
      </w:r>
      <w:r w:rsidR="00A06594">
        <w:fldChar w:fldCharType="end"/>
      </w:r>
      <w:r w:rsidR="00A06594">
        <w:t>)</w:t>
      </w:r>
      <w:r>
        <w:t>.</w:t>
      </w:r>
    </w:p>
    <w:p w14:paraId="59CE26FF" w14:textId="15C7B832" w:rsidR="00A06594" w:rsidRDefault="00A06594" w:rsidP="00A06594">
      <w:pPr>
        <w:pStyle w:val="Caption"/>
        <w:keepNext/>
        <w:jc w:val="center"/>
      </w:pPr>
      <w:bookmarkStart w:id="344" w:name="_Ref381868753"/>
      <w:bookmarkStart w:id="345" w:name="_Toc382771780"/>
      <w:r w:rsidRPr="00A06594">
        <w:rPr>
          <w:b/>
        </w:rPr>
        <w:t xml:space="preserve">Listing </w:t>
      </w:r>
      <w:r w:rsidRPr="00A06594">
        <w:rPr>
          <w:b/>
        </w:rPr>
        <w:fldChar w:fldCharType="begin"/>
      </w:r>
      <w:r w:rsidRPr="00A06594">
        <w:rPr>
          <w:b/>
        </w:rPr>
        <w:instrText xml:space="preserve"> SEQ Listing \* ARABIC </w:instrText>
      </w:r>
      <w:r w:rsidRPr="00A06594">
        <w:rPr>
          <w:b/>
        </w:rPr>
        <w:fldChar w:fldCharType="separate"/>
      </w:r>
      <w:r w:rsidR="00EA324E">
        <w:rPr>
          <w:b/>
          <w:noProof/>
        </w:rPr>
        <w:t>55</w:t>
      </w:r>
      <w:r w:rsidRPr="00A06594">
        <w:rPr>
          <w:b/>
        </w:rPr>
        <w:fldChar w:fldCharType="end"/>
      </w:r>
      <w:bookmarkEnd w:id="344"/>
      <w:r w:rsidRPr="00A06594">
        <w:rPr>
          <w:b/>
        </w:rPr>
        <w:t>.</w:t>
      </w:r>
      <w:r>
        <w:t xml:space="preserve"> Creating the game view.</w:t>
      </w:r>
      <w:bookmarkEnd w:id="345"/>
    </w:p>
    <w:tbl>
      <w:tblPr>
        <w:tblStyle w:val="TableGrid"/>
        <w:tblW w:w="0" w:type="auto"/>
        <w:tblLook w:val="04A0" w:firstRow="1" w:lastRow="0" w:firstColumn="1" w:lastColumn="0" w:noHBand="0" w:noVBand="1"/>
      </w:tblPr>
      <w:tblGrid>
        <w:gridCol w:w="8494"/>
      </w:tblGrid>
      <w:tr w:rsidR="001121E5" w14:paraId="6E582454" w14:textId="77777777" w:rsidTr="001121E5">
        <w:tc>
          <w:tcPr>
            <w:tcW w:w="8494" w:type="dxa"/>
          </w:tcPr>
          <w:p w14:paraId="7A62016E" w14:textId="77777777" w:rsidR="001121E5" w:rsidRPr="001121E5" w:rsidRDefault="001121E5" w:rsidP="001121E5">
            <w:pPr>
              <w:rPr>
                <w:rStyle w:val="ComputerCode"/>
              </w:rPr>
            </w:pPr>
            <w:r w:rsidRPr="001121E5">
              <w:rPr>
                <w:rStyle w:val="ComputerCode"/>
              </w:rPr>
              <w:t>uge::IGameViewSharedPointer CreateGameView()</w:t>
            </w:r>
          </w:p>
          <w:p w14:paraId="1CDDE3BB" w14:textId="77777777" w:rsidR="001121E5" w:rsidRPr="001121E5" w:rsidRDefault="001121E5" w:rsidP="001121E5">
            <w:pPr>
              <w:rPr>
                <w:rStyle w:val="ComputerCode"/>
              </w:rPr>
            </w:pPr>
            <w:r w:rsidRPr="001121E5">
              <w:rPr>
                <w:rStyle w:val="ComputerCode"/>
              </w:rPr>
              <w:t>{</w:t>
            </w:r>
          </w:p>
          <w:p w14:paraId="6DDFDD0E" w14:textId="77777777" w:rsidR="004352B1" w:rsidRDefault="001121E5" w:rsidP="001121E5">
            <w:pPr>
              <w:rPr>
                <w:rStyle w:val="ComputerCode"/>
              </w:rPr>
            </w:pPr>
            <w:r w:rsidRPr="001121E5">
              <w:rPr>
                <w:rStyle w:val="ComputerCode"/>
              </w:rPr>
              <w:t xml:space="preserve">    uge::IGameViewSharedPointer pGameView(</w:t>
            </w:r>
          </w:p>
          <w:p w14:paraId="07763FB3" w14:textId="175D8EEB" w:rsidR="001121E5" w:rsidRPr="001121E5" w:rsidRDefault="004352B1" w:rsidP="001121E5">
            <w:pPr>
              <w:rPr>
                <w:rStyle w:val="ComputerCode"/>
              </w:rPr>
            </w:pPr>
            <w:r>
              <w:rPr>
                <w:rStyle w:val="ComputerCode"/>
              </w:rPr>
              <w:t xml:space="preserve">                   </w:t>
            </w:r>
            <w:r w:rsidR="001121E5" w:rsidRPr="001121E5">
              <w:rPr>
                <w:rStyle w:val="ComputerCode"/>
              </w:rPr>
              <w:t>LIB_NEW sg::HumanView(m_Output.GetGraphics(),</w:t>
            </w:r>
          </w:p>
          <w:p w14:paraId="5E76636F" w14:textId="0C071158" w:rsidR="001121E5" w:rsidRPr="001121E5" w:rsidRDefault="001121E5" w:rsidP="001121E5">
            <w:pPr>
              <w:rPr>
                <w:rStyle w:val="ComputerCode"/>
              </w:rPr>
            </w:pPr>
            <w:r w:rsidRPr="001121E5">
              <w:rPr>
                <w:rStyle w:val="ComputerCode"/>
              </w:rPr>
              <w:t xml:space="preserve">                   m_Output.GetAudio(),</w:t>
            </w:r>
          </w:p>
          <w:p w14:paraId="7ED17602" w14:textId="37D6B16B" w:rsidR="001121E5" w:rsidRPr="001121E5" w:rsidRDefault="004352B1" w:rsidP="001121E5">
            <w:pPr>
              <w:rPr>
                <w:rStyle w:val="ComputerCode"/>
              </w:rPr>
            </w:pPr>
            <w:r>
              <w:rPr>
                <w:rStyle w:val="ComputerCode"/>
              </w:rPr>
              <w:t xml:space="preserve">                   </w:t>
            </w:r>
            <w:r w:rsidR="001121E5" w:rsidRPr="001121E5">
              <w:rPr>
                <w:rStyle w:val="ComputerCode"/>
              </w:rPr>
              <w:t>m_Resources.GetResourceCache(),</w:t>
            </w:r>
          </w:p>
          <w:p w14:paraId="44A91F04" w14:textId="6119472D" w:rsidR="001121E5" w:rsidRPr="001121E5" w:rsidRDefault="004352B1" w:rsidP="001121E5">
            <w:pPr>
              <w:rPr>
                <w:rStyle w:val="ComputerCode"/>
              </w:rPr>
            </w:pPr>
            <w:r>
              <w:rPr>
                <w:rStyle w:val="ComputerCode"/>
              </w:rPr>
              <w:t xml:space="preserve">                   </w:t>
            </w:r>
            <w:r w:rsidR="001121E5" w:rsidRPr="001121E5">
              <w:rPr>
                <w:rStyle w:val="ComputerCode"/>
              </w:rPr>
              <w:t>m_PlayerProfiles.GetCurrentProfile()));</w:t>
            </w:r>
          </w:p>
          <w:p w14:paraId="2717B2B3" w14:textId="77777777" w:rsidR="001121E5" w:rsidRPr="001121E5" w:rsidRDefault="001121E5" w:rsidP="001121E5">
            <w:pPr>
              <w:rPr>
                <w:rStyle w:val="ComputerCode"/>
              </w:rPr>
            </w:pPr>
          </w:p>
          <w:p w14:paraId="532F3320" w14:textId="77777777" w:rsidR="001121E5" w:rsidRPr="001121E5" w:rsidRDefault="001121E5" w:rsidP="001121E5">
            <w:pPr>
              <w:rPr>
                <w:rStyle w:val="ComputerCode"/>
              </w:rPr>
            </w:pPr>
            <w:r w:rsidRPr="001121E5">
              <w:rPr>
                <w:rStyle w:val="ComputerCode"/>
              </w:rPr>
              <w:t xml:space="preserve">    return pGameView;</w:t>
            </w:r>
          </w:p>
          <w:p w14:paraId="53974C54" w14:textId="54C93202" w:rsidR="001121E5" w:rsidRDefault="001121E5" w:rsidP="001121E5">
            <w:r w:rsidRPr="001121E5">
              <w:rPr>
                <w:rStyle w:val="ComputerCode"/>
              </w:rPr>
              <w:t>}</w:t>
            </w:r>
          </w:p>
        </w:tc>
      </w:tr>
    </w:tbl>
    <w:p w14:paraId="57F5D936" w14:textId="77777777" w:rsidR="001121E5" w:rsidRDefault="001121E5" w:rsidP="0061134D"/>
    <w:p w14:paraId="581847DA" w14:textId="17A64E8A" w:rsidR="001121E5" w:rsidRDefault="001121E5" w:rsidP="0061134D">
      <w:r>
        <w:t xml:space="preserve">If there were game views, it would be necessary to use a conditional statement here to select the most appropriate </w:t>
      </w:r>
      <w:r w:rsidRPr="001121E5">
        <w:rPr>
          <w:rStyle w:val="ComputerCode"/>
        </w:rPr>
        <w:t>HumanView</w:t>
      </w:r>
      <w:r>
        <w:t xml:space="preserve"> for the current player profile.</w:t>
      </w:r>
      <w:r w:rsidR="00841F24">
        <w:t xml:space="preserve"> This is the first non-virtual method of the </w:t>
      </w:r>
      <w:r w:rsidR="00841F24" w:rsidRPr="00841F24">
        <w:rPr>
          <w:rStyle w:val="ComputerCode"/>
        </w:rPr>
        <w:t>Application</w:t>
      </w:r>
      <w:r w:rsidR="00841F24">
        <w:t xml:space="preserve"> – another possibility to initialize the game view is in the </w:t>
      </w:r>
      <w:r w:rsidR="00841F24" w:rsidRPr="00841F24">
        <w:rPr>
          <w:rStyle w:val="ComputerCode"/>
        </w:rPr>
        <w:t>GameApplication</w:t>
      </w:r>
      <w:r w:rsidR="00841F24">
        <w:t xml:space="preserve"> method’s </w:t>
      </w:r>
      <w:r w:rsidR="00841F24" w:rsidRPr="00841F24">
        <w:rPr>
          <w:rStyle w:val="ComputerCode"/>
        </w:rPr>
        <w:t>vInit()</w:t>
      </w:r>
      <w:r w:rsidR="00841F24">
        <w:t>.</w:t>
      </w:r>
    </w:p>
    <w:p w14:paraId="431BE30E" w14:textId="60321D81" w:rsidR="0057419C" w:rsidRDefault="0057419C" w:rsidP="0057419C">
      <w:pPr>
        <w:pStyle w:val="Heading4"/>
      </w:pPr>
      <w:r>
        <w:t>Setting the Game Title</w:t>
      </w:r>
    </w:p>
    <w:p w14:paraId="5EF10AA4" w14:textId="5667FB4B" w:rsidR="0057419C" w:rsidRDefault="0057419C" w:rsidP="0057419C">
      <w:r>
        <w:t xml:space="preserve">Finally, it is possible to change the window title with the game title. This is possible using the method </w:t>
      </w:r>
      <w:r w:rsidRPr="00A62068">
        <w:rPr>
          <w:rStyle w:val="ComputerCode"/>
        </w:rPr>
        <w:t>vGetGameTitle()</w:t>
      </w:r>
      <w:r>
        <w:t>.</w:t>
      </w:r>
    </w:p>
    <w:tbl>
      <w:tblPr>
        <w:tblStyle w:val="TableGrid"/>
        <w:tblW w:w="0" w:type="auto"/>
        <w:tblLook w:val="04A0" w:firstRow="1" w:lastRow="0" w:firstColumn="1" w:lastColumn="0" w:noHBand="0" w:noVBand="1"/>
      </w:tblPr>
      <w:tblGrid>
        <w:gridCol w:w="8494"/>
      </w:tblGrid>
      <w:tr w:rsidR="0057419C" w14:paraId="2F277534" w14:textId="77777777" w:rsidTr="0057419C">
        <w:tc>
          <w:tcPr>
            <w:tcW w:w="8494" w:type="dxa"/>
          </w:tcPr>
          <w:p w14:paraId="5D108DB8" w14:textId="77777777" w:rsidR="0057419C" w:rsidRPr="0057419C" w:rsidRDefault="0057419C" w:rsidP="0057419C">
            <w:pPr>
              <w:rPr>
                <w:rStyle w:val="ComputerCode"/>
              </w:rPr>
            </w:pPr>
            <w:r w:rsidRPr="0057419C">
              <w:rPr>
                <w:rStyle w:val="ComputerCode"/>
              </w:rPr>
              <w:t>virtual std::wstring vGetGameTitle() const override</w:t>
            </w:r>
          </w:p>
          <w:p w14:paraId="5F19BA96" w14:textId="77777777" w:rsidR="0057419C" w:rsidRPr="0057419C" w:rsidRDefault="0057419C" w:rsidP="0057419C">
            <w:pPr>
              <w:rPr>
                <w:rStyle w:val="ComputerCode"/>
              </w:rPr>
            </w:pPr>
            <w:r w:rsidRPr="0057419C">
              <w:rPr>
                <w:rStyle w:val="ComputerCode"/>
              </w:rPr>
              <w:t>{</w:t>
            </w:r>
          </w:p>
          <w:p w14:paraId="7917F829" w14:textId="6443A3A3" w:rsidR="0057419C" w:rsidRPr="0057419C" w:rsidRDefault="0057419C" w:rsidP="0057419C">
            <w:pPr>
              <w:rPr>
                <w:rStyle w:val="ComputerCode"/>
              </w:rPr>
            </w:pPr>
            <w:r w:rsidRPr="0057419C">
              <w:rPr>
                <w:rStyle w:val="ComputerCode"/>
              </w:rPr>
              <w:t xml:space="preserve">    return L"</w:t>
            </w:r>
            <w:r>
              <w:rPr>
                <w:rStyle w:val="ComputerCode"/>
              </w:rPr>
              <w:t>Spaceship</w:t>
            </w:r>
            <w:r w:rsidRPr="0057419C">
              <w:rPr>
                <w:rStyle w:val="ComputerCode"/>
              </w:rPr>
              <w:t>!";</w:t>
            </w:r>
          </w:p>
          <w:p w14:paraId="74E5CE47" w14:textId="27983DC6" w:rsidR="0057419C" w:rsidRDefault="0057419C" w:rsidP="0057419C">
            <w:r w:rsidRPr="0057419C">
              <w:rPr>
                <w:rStyle w:val="ComputerCode"/>
              </w:rPr>
              <w:t>}</w:t>
            </w:r>
          </w:p>
        </w:tc>
      </w:tr>
    </w:tbl>
    <w:p w14:paraId="786F06E2" w14:textId="77777777" w:rsidR="0057419C" w:rsidRDefault="0057419C" w:rsidP="0057419C"/>
    <w:p w14:paraId="6A5DE6EF" w14:textId="144F4DFB" w:rsidR="0057419C" w:rsidRPr="0057419C" w:rsidRDefault="0057419C" w:rsidP="0057419C">
      <w:r>
        <w:t xml:space="preserve">This method returns a wide string (hence the </w:t>
      </w:r>
      <w:r w:rsidRPr="0057419C">
        <w:rPr>
          <w:rStyle w:val="ComputerCode"/>
        </w:rPr>
        <w:t>'L'</w:t>
      </w:r>
      <w:r>
        <w:t xml:space="preserve">) – which should be </w:t>
      </w:r>
      <w:r w:rsidR="00E1052D">
        <w:t>encoded</w:t>
      </w:r>
      <w:bookmarkStart w:id="346" w:name="_GoBack"/>
      <w:bookmarkEnd w:id="346"/>
      <w:r>
        <w:t xml:space="preserve"> in UTF-16 on Windows and the native Unicode</w:t>
      </w:r>
      <w:r w:rsidR="00A62068">
        <w:t xml:space="preserve"> implementation</w:t>
      </w:r>
      <w:r>
        <w:t xml:space="preserve"> on Linux platforms.</w:t>
      </w:r>
    </w:p>
    <w:p w14:paraId="5E358590" w14:textId="77777777" w:rsidR="00591017" w:rsidRDefault="00591017" w:rsidP="00591017">
      <w:pPr>
        <w:pStyle w:val="Heading4"/>
      </w:pPr>
      <w:bookmarkStart w:id="347" w:name="_Ref382385692"/>
      <w:r>
        <w:t>Initializing the Resource Cache</w:t>
      </w:r>
      <w:bookmarkEnd w:id="347"/>
    </w:p>
    <w:p w14:paraId="5A6F8272" w14:textId="450E1BAC" w:rsidR="009D4AF1" w:rsidRDefault="00591017" w:rsidP="00591017">
      <w:r>
        <w:t xml:space="preserve">By default, the </w:t>
      </w:r>
      <w:r w:rsidRPr="00591017">
        <w:rPr>
          <w:rStyle w:val="ComputerCode"/>
        </w:rPr>
        <w:t>BaseGameApplication</w:t>
      </w:r>
      <w:r>
        <w:t xml:space="preserve"> uses a </w:t>
      </w:r>
      <w:r w:rsidRPr="009D4AF1">
        <w:rPr>
          <w:rStyle w:val="ComputerCode"/>
        </w:rPr>
        <w:t>ZIP</w:t>
      </w:r>
      <w:r w:rsidR="009D4AF1" w:rsidRPr="009D4AF1">
        <w:rPr>
          <w:rStyle w:val="ComputerCode"/>
        </w:rPr>
        <w:t>FileResource</w:t>
      </w:r>
      <w:r>
        <w:t xml:space="preserve"> to store all the game resources and assets</w:t>
      </w:r>
      <w:r w:rsidR="009D4AF1">
        <w:t>. This reduces the total file size and helps to decrease game loading times by exploring cache coherence and reducing file seek times in slow media (such as the hard disk drive)</w:t>
      </w:r>
      <w:r>
        <w:t>.</w:t>
      </w:r>
    </w:p>
    <w:p w14:paraId="65F26F83" w14:textId="78A78E8F" w:rsidR="00591017" w:rsidRDefault="00591017" w:rsidP="00591017">
      <w:r>
        <w:t>Although this is useful for distribution, it might slow the development, as it requires re-creating the ZIP file each time a resource is created or modified.</w:t>
      </w:r>
      <w:r w:rsidR="009D4AF1">
        <w:t xml:space="preserve"> </w:t>
      </w:r>
      <w:r>
        <w:t xml:space="preserve">To </w:t>
      </w:r>
      <w:r w:rsidR="009D4AF1">
        <w:t xml:space="preserve">speed up the development process, there is another default </w:t>
      </w:r>
      <w:r w:rsidR="009D4AF1" w:rsidRPr="009D4AF1">
        <w:rPr>
          <w:rStyle w:val="ComputerCode"/>
        </w:rPr>
        <w:t>IResourceFile</w:t>
      </w:r>
      <w:r w:rsidR="009D4AF1">
        <w:t xml:space="preserve"> implementation: the </w:t>
      </w:r>
      <w:r w:rsidR="009D4AF1" w:rsidRPr="009D4AF1">
        <w:rPr>
          <w:rStyle w:val="ComputerCode"/>
        </w:rPr>
        <w:t>ZipFileDevelopmentResource</w:t>
      </w:r>
      <w:r w:rsidR="009D4AF1">
        <w:t>. This implementation fakes out a ZIP file from the file system structure. This makes it much more convenient to develop the game – after the game is ready, the developers just need to create a ZIP file of the data directory and change the implementation.</w:t>
      </w:r>
    </w:p>
    <w:p w14:paraId="78C26959" w14:textId="46F6BE6E" w:rsidR="009D4AF1" w:rsidRDefault="009D4AF1" w:rsidP="009D4AF1">
      <w:r>
        <w:fldChar w:fldCharType="begin"/>
      </w:r>
      <w:r>
        <w:instrText xml:space="preserve"> REF _Ref382386417 \h </w:instrText>
      </w:r>
      <w:r>
        <w:fldChar w:fldCharType="separate"/>
      </w:r>
      <w:r w:rsidR="00EA324E" w:rsidRPr="009D4AF1">
        <w:rPr>
          <w:b/>
        </w:rPr>
        <w:t xml:space="preserve">Listing </w:t>
      </w:r>
      <w:r w:rsidR="00EA324E">
        <w:rPr>
          <w:b/>
          <w:noProof/>
        </w:rPr>
        <w:t>56</w:t>
      </w:r>
      <w:r>
        <w:fldChar w:fldCharType="end"/>
      </w:r>
      <w:r>
        <w:t xml:space="preserve"> contains the code of the custom resource cache for the game. </w:t>
      </w:r>
    </w:p>
    <w:p w14:paraId="2EC4C462" w14:textId="41A643BC" w:rsidR="009D4AF1" w:rsidRDefault="009D4AF1" w:rsidP="009D4AF1">
      <w:pPr>
        <w:pStyle w:val="Caption"/>
        <w:keepNext/>
        <w:jc w:val="center"/>
      </w:pPr>
      <w:bookmarkStart w:id="348" w:name="_Ref382386417"/>
      <w:bookmarkStart w:id="349" w:name="_Toc382771781"/>
      <w:r w:rsidRPr="009D4AF1">
        <w:rPr>
          <w:b/>
        </w:rPr>
        <w:t xml:space="preserve">Listing </w:t>
      </w:r>
      <w:r w:rsidRPr="009D4AF1">
        <w:rPr>
          <w:b/>
        </w:rPr>
        <w:fldChar w:fldCharType="begin"/>
      </w:r>
      <w:r w:rsidRPr="009D4AF1">
        <w:rPr>
          <w:b/>
        </w:rPr>
        <w:instrText xml:space="preserve"> SEQ Listing \* ARABIC </w:instrText>
      </w:r>
      <w:r w:rsidRPr="009D4AF1">
        <w:rPr>
          <w:b/>
        </w:rPr>
        <w:fldChar w:fldCharType="separate"/>
      </w:r>
      <w:r w:rsidR="00EA324E">
        <w:rPr>
          <w:b/>
          <w:noProof/>
        </w:rPr>
        <w:t>56</w:t>
      </w:r>
      <w:r w:rsidRPr="009D4AF1">
        <w:rPr>
          <w:b/>
        </w:rPr>
        <w:fldChar w:fldCharType="end"/>
      </w:r>
      <w:bookmarkEnd w:id="348"/>
      <w:r w:rsidRPr="009D4AF1">
        <w:rPr>
          <w:b/>
        </w:rPr>
        <w:t>.</w:t>
      </w:r>
      <w:r>
        <w:t xml:space="preserve"> Creating and initializing a custom resource cache.</w:t>
      </w:r>
      <w:bookmarkEnd w:id="349"/>
    </w:p>
    <w:tbl>
      <w:tblPr>
        <w:tblStyle w:val="TableGrid"/>
        <w:tblW w:w="0" w:type="auto"/>
        <w:tblLook w:val="04A0" w:firstRow="1" w:lastRow="0" w:firstColumn="1" w:lastColumn="0" w:noHBand="0" w:noVBand="1"/>
      </w:tblPr>
      <w:tblGrid>
        <w:gridCol w:w="8494"/>
      </w:tblGrid>
      <w:tr w:rsidR="009D4AF1" w14:paraId="5DF64BA5" w14:textId="77777777" w:rsidTr="009D4AF1">
        <w:tc>
          <w:tcPr>
            <w:tcW w:w="8494" w:type="dxa"/>
          </w:tcPr>
          <w:p w14:paraId="30D55BF8" w14:textId="77777777" w:rsidR="009D4AF1" w:rsidRPr="009D4AF1" w:rsidRDefault="009D4AF1" w:rsidP="009D4AF1">
            <w:pPr>
              <w:rPr>
                <w:rStyle w:val="ComputerCode"/>
              </w:rPr>
            </w:pPr>
            <w:r w:rsidRPr="009D4AF1">
              <w:rPr>
                <w:rStyle w:val="ComputerCode"/>
              </w:rPr>
              <w:t>bool vInitResourceCache() override</w:t>
            </w:r>
          </w:p>
          <w:p w14:paraId="0435F39E" w14:textId="77777777" w:rsidR="009D4AF1" w:rsidRPr="009D4AF1" w:rsidRDefault="009D4AF1" w:rsidP="009D4AF1">
            <w:pPr>
              <w:rPr>
                <w:rStyle w:val="ComputerCode"/>
              </w:rPr>
            </w:pPr>
            <w:r w:rsidRPr="009D4AF1">
              <w:rPr>
                <w:rStyle w:val="ComputerCode"/>
              </w:rPr>
              <w:t>{</w:t>
            </w:r>
          </w:p>
          <w:p w14:paraId="24CFA28E" w14:textId="77777777" w:rsidR="009D4AF1" w:rsidRPr="009D4AF1" w:rsidRDefault="009D4AF1" w:rsidP="009D4AF1">
            <w:pPr>
              <w:rPr>
                <w:rStyle w:val="ComputerCode"/>
              </w:rPr>
            </w:pPr>
            <w:r w:rsidRPr="009D4AF1">
              <w:rPr>
                <w:rStyle w:val="ComputerCode"/>
              </w:rPr>
              <w:t xml:space="preserve">    const std::string resourceFileName = "data/data.zip";</w:t>
            </w:r>
          </w:p>
          <w:p w14:paraId="4C9BF73B" w14:textId="77777777" w:rsidR="009D4AF1" w:rsidRPr="009D4AF1" w:rsidRDefault="009D4AF1" w:rsidP="009D4AF1">
            <w:pPr>
              <w:rPr>
                <w:rStyle w:val="ComputerCode"/>
              </w:rPr>
            </w:pPr>
            <w:r w:rsidRPr="009D4AF1">
              <w:rPr>
                <w:rStyle w:val="ComputerCode"/>
              </w:rPr>
              <w:t xml:space="preserve">    int resourceCacheSizeMB = 100; // 100MB</w:t>
            </w:r>
          </w:p>
          <w:p w14:paraId="16685D84" w14:textId="77777777" w:rsidR="009D4AF1" w:rsidRPr="009D4AF1" w:rsidRDefault="009D4AF1" w:rsidP="009D4AF1">
            <w:pPr>
              <w:rPr>
                <w:rStyle w:val="ComputerCode"/>
              </w:rPr>
            </w:pPr>
          </w:p>
          <w:p w14:paraId="3CD84494" w14:textId="77777777" w:rsidR="009D4AF1" w:rsidRPr="009D4AF1" w:rsidRDefault="009D4AF1" w:rsidP="009D4AF1">
            <w:pPr>
              <w:rPr>
                <w:rStyle w:val="ComputerCode"/>
              </w:rPr>
            </w:pPr>
            <w:r w:rsidRPr="009D4AF1">
              <w:rPr>
                <w:rStyle w:val="ComputerCode"/>
              </w:rPr>
              <w:t>#if SG_USE_DEVELOPMENT_RESOURCE_FILE</w:t>
            </w:r>
          </w:p>
          <w:p w14:paraId="21CC75B2" w14:textId="77777777" w:rsidR="004352B1" w:rsidRDefault="009D4AF1" w:rsidP="009D4AF1">
            <w:pPr>
              <w:rPr>
                <w:rStyle w:val="ComputerCode"/>
              </w:rPr>
            </w:pPr>
            <w:r w:rsidRPr="009D4AF1">
              <w:rPr>
                <w:rStyle w:val="ComputerCode"/>
              </w:rPr>
              <w:t xml:space="preserve">    uge::IResourceFile* pResourceFile = </w:t>
            </w:r>
          </w:p>
          <w:p w14:paraId="5BDA0D9F" w14:textId="77777777" w:rsidR="004352B1" w:rsidRDefault="004352B1" w:rsidP="009D4AF1">
            <w:pPr>
              <w:rPr>
                <w:rStyle w:val="ComputerCode"/>
              </w:rPr>
            </w:pPr>
            <w:r>
              <w:rPr>
                <w:rStyle w:val="ComputerCode"/>
              </w:rPr>
              <w:t xml:space="preserve">      </w:t>
            </w:r>
            <w:r w:rsidR="009D4AF1" w:rsidRPr="009D4AF1">
              <w:rPr>
                <w:rStyle w:val="ComputerCode"/>
              </w:rPr>
              <w:t>LIB_NEW uge::ZipFileDevelopmentResource(resourceFileName,</w:t>
            </w:r>
          </w:p>
          <w:p w14:paraId="4FCBC160" w14:textId="35B59655" w:rsidR="009D4AF1" w:rsidRPr="009D4AF1" w:rsidRDefault="004352B1" w:rsidP="009D4AF1">
            <w:pPr>
              <w:rPr>
                <w:rStyle w:val="ComputerCode"/>
              </w:rPr>
            </w:pPr>
            <w:r>
              <w:rPr>
                <w:rStyle w:val="ComputerCode"/>
              </w:rPr>
              <w:t xml:space="preserve">              </w:t>
            </w:r>
            <w:r w:rsidR="009D4AF1" w:rsidRPr="009D4AF1">
              <w:rPr>
                <w:rStyle w:val="ComputerCode"/>
              </w:rPr>
              <w:t xml:space="preserve"> "./", uge::ZipFileDevelopmentResource::Mode::Editor);</w:t>
            </w:r>
          </w:p>
          <w:p w14:paraId="56C65105" w14:textId="77777777" w:rsidR="009D4AF1" w:rsidRPr="009D4AF1" w:rsidRDefault="009D4AF1" w:rsidP="009D4AF1">
            <w:pPr>
              <w:rPr>
                <w:rStyle w:val="ComputerCode"/>
              </w:rPr>
            </w:pPr>
            <w:r w:rsidRPr="009D4AF1">
              <w:rPr>
                <w:rStyle w:val="ComputerCode"/>
              </w:rPr>
              <w:t>#else</w:t>
            </w:r>
          </w:p>
          <w:p w14:paraId="12551E16" w14:textId="77777777" w:rsidR="004352B1" w:rsidRDefault="009D4AF1" w:rsidP="009D4AF1">
            <w:pPr>
              <w:rPr>
                <w:rStyle w:val="ComputerCode"/>
              </w:rPr>
            </w:pPr>
            <w:r w:rsidRPr="009D4AF1">
              <w:rPr>
                <w:rStyle w:val="ComputerCode"/>
              </w:rPr>
              <w:t xml:space="preserve">    uge::IResourceFile* pResourceFile = LIB_NEW</w:t>
            </w:r>
          </w:p>
          <w:p w14:paraId="111F2228" w14:textId="70975DAC" w:rsidR="009D4AF1" w:rsidRPr="009D4AF1" w:rsidRDefault="004352B1" w:rsidP="009D4AF1">
            <w:pPr>
              <w:rPr>
                <w:rStyle w:val="ComputerCode"/>
              </w:rPr>
            </w:pPr>
            <w:r>
              <w:rPr>
                <w:rStyle w:val="ComputerCode"/>
              </w:rPr>
              <w:t xml:space="preserve">                     </w:t>
            </w:r>
            <w:r w:rsidR="009D4AF1" w:rsidRPr="009D4AF1">
              <w:rPr>
                <w:rStyle w:val="ComputerCode"/>
              </w:rPr>
              <w:t xml:space="preserve"> uge::ZipFileResource(resourceFileName);</w:t>
            </w:r>
          </w:p>
          <w:p w14:paraId="726E1D3D" w14:textId="77777777" w:rsidR="009D4AF1" w:rsidRPr="009D4AF1" w:rsidRDefault="009D4AF1" w:rsidP="009D4AF1">
            <w:pPr>
              <w:rPr>
                <w:rStyle w:val="ComputerCode"/>
              </w:rPr>
            </w:pPr>
            <w:r w:rsidRPr="009D4AF1">
              <w:rPr>
                <w:rStyle w:val="ComputerCode"/>
              </w:rPr>
              <w:t>#endif</w:t>
            </w:r>
          </w:p>
          <w:p w14:paraId="05649CA8" w14:textId="77777777" w:rsidR="009D4AF1" w:rsidRPr="009D4AF1" w:rsidRDefault="009D4AF1" w:rsidP="009D4AF1">
            <w:pPr>
              <w:rPr>
                <w:rStyle w:val="ComputerCode"/>
              </w:rPr>
            </w:pPr>
          </w:p>
          <w:p w14:paraId="7FDA974B" w14:textId="77777777" w:rsidR="009D4AF1" w:rsidRPr="009D4AF1" w:rsidRDefault="009D4AF1" w:rsidP="009D4AF1">
            <w:pPr>
              <w:rPr>
                <w:rStyle w:val="ComputerCode"/>
              </w:rPr>
            </w:pPr>
            <w:r w:rsidRPr="009D4AF1">
              <w:rPr>
                <w:rStyle w:val="ComputerCode"/>
              </w:rPr>
              <w:t xml:space="preserve">    return m_Resources.Init(resourceCacheSizeMB, pResourceFile);</w:t>
            </w:r>
          </w:p>
          <w:p w14:paraId="0A905414" w14:textId="7FEB1646" w:rsidR="009D4AF1" w:rsidRDefault="009D4AF1" w:rsidP="009D4AF1">
            <w:r w:rsidRPr="009D4AF1">
              <w:rPr>
                <w:rStyle w:val="ComputerCode"/>
              </w:rPr>
              <w:t>}</w:t>
            </w:r>
          </w:p>
        </w:tc>
      </w:tr>
    </w:tbl>
    <w:p w14:paraId="744FEF2F" w14:textId="77777777" w:rsidR="009D4AF1" w:rsidRDefault="009D4AF1" w:rsidP="00591017"/>
    <w:p w14:paraId="4F14EBCD" w14:textId="3997D36A" w:rsidR="009D4AF1" w:rsidRPr="00591017" w:rsidRDefault="009D4AF1" w:rsidP="00591017">
      <w:r>
        <w:t xml:space="preserve">It uses the </w:t>
      </w:r>
      <w:r w:rsidRPr="009D4AF1">
        <w:rPr>
          <w:rStyle w:val="ComputerCode"/>
        </w:rPr>
        <w:t>#define</w:t>
      </w:r>
      <w:r>
        <w:t xml:space="preserve"> created in </w:t>
      </w:r>
      <w:r>
        <w:fldChar w:fldCharType="begin"/>
      </w:r>
      <w:r>
        <w:instrText xml:space="preserve"> REF _Ref382386504 \h </w:instrText>
      </w:r>
      <w:r>
        <w:fldChar w:fldCharType="separate"/>
      </w:r>
      <w:r w:rsidR="00EA324E" w:rsidRPr="009D4AF1">
        <w:rPr>
          <w:b/>
        </w:rPr>
        <w:t xml:space="preserve">Listing </w:t>
      </w:r>
      <w:r w:rsidR="00EA324E">
        <w:rPr>
          <w:b/>
          <w:noProof/>
        </w:rPr>
        <w:t>47</w:t>
      </w:r>
      <w:r>
        <w:fldChar w:fldCharType="end"/>
      </w:r>
      <w:r>
        <w:t xml:space="preserve">: when it is defined, the resource cache uses a </w:t>
      </w:r>
      <w:r w:rsidRPr="009D4AF1">
        <w:rPr>
          <w:rStyle w:val="ComputerCode"/>
        </w:rPr>
        <w:t>ZipFileDevelopmentResource</w:t>
      </w:r>
      <w:r>
        <w:t xml:space="preserve">; otherwise, it uses the default </w:t>
      </w:r>
      <w:r w:rsidRPr="009D4AF1">
        <w:rPr>
          <w:rStyle w:val="ComputerCode"/>
        </w:rPr>
        <w:t>ZIPFileResource</w:t>
      </w:r>
      <w:r>
        <w:t>.</w:t>
      </w:r>
    </w:p>
    <w:p w14:paraId="3AC34F4D" w14:textId="427D2E86" w:rsidR="0061134D" w:rsidRPr="0061134D" w:rsidRDefault="0061134D" w:rsidP="0061134D">
      <w:pPr>
        <w:pStyle w:val="Heading4"/>
      </w:pPr>
      <w:bookmarkStart w:id="350" w:name="_Ref382388175"/>
      <w:r>
        <w:t>Initializing the Game</w:t>
      </w:r>
      <w:bookmarkEnd w:id="350"/>
    </w:p>
    <w:p w14:paraId="290CF416" w14:textId="1196EF63" w:rsidR="0061134D" w:rsidRDefault="00841F24" w:rsidP="0061134D">
      <w:r>
        <w:t>It is possible to further override the virtual methods and customize the game application. However, for a simple project, the previous sections are enough.</w:t>
      </w:r>
    </w:p>
    <w:p w14:paraId="59F892F0" w14:textId="62D761C5" w:rsidR="00841F24" w:rsidRDefault="00841F24" w:rsidP="0061134D">
      <w:r>
        <w:t xml:space="preserve">It is time to initialize the game application overriding the method </w:t>
      </w:r>
      <w:r w:rsidRPr="00841F24">
        <w:rPr>
          <w:rStyle w:val="ComputerCode"/>
        </w:rPr>
        <w:t>vInit()</w:t>
      </w:r>
      <w:r>
        <w:t xml:space="preserve"> </w:t>
      </w:r>
      <w:r w:rsidR="00A06594">
        <w:t>(</w:t>
      </w:r>
      <w:r w:rsidR="00A06594">
        <w:fldChar w:fldCharType="begin"/>
      </w:r>
      <w:r w:rsidR="00A06594">
        <w:instrText xml:space="preserve"> REF _Ref381868718 \h </w:instrText>
      </w:r>
      <w:r w:rsidR="00A06594">
        <w:fldChar w:fldCharType="separate"/>
      </w:r>
      <w:r w:rsidR="00EA324E" w:rsidRPr="00A06594">
        <w:rPr>
          <w:b/>
        </w:rPr>
        <w:t xml:space="preserve">Listing </w:t>
      </w:r>
      <w:r w:rsidR="00EA324E">
        <w:rPr>
          <w:b/>
          <w:noProof/>
        </w:rPr>
        <w:t>57</w:t>
      </w:r>
      <w:r w:rsidR="00A06594">
        <w:fldChar w:fldCharType="end"/>
      </w:r>
      <w:r w:rsidR="009D4AF1">
        <w:t>)</w:t>
      </w:r>
      <w:r w:rsidR="00A06594">
        <w:t>.</w:t>
      </w:r>
      <w:r w:rsidR="009D4AF1">
        <w:t xml:space="preserve"> </w:t>
      </w:r>
      <w:r>
        <w:t>By default, this method initializes all the chosen game subsystems and the game logic.</w:t>
      </w:r>
    </w:p>
    <w:p w14:paraId="337E1752" w14:textId="2126CCBE" w:rsidR="00841F24" w:rsidRDefault="00841F24" w:rsidP="00A06594">
      <w:pPr>
        <w:pStyle w:val="Caption"/>
        <w:keepNext/>
        <w:jc w:val="center"/>
      </w:pPr>
      <w:bookmarkStart w:id="351" w:name="_Ref381868718"/>
      <w:bookmarkStart w:id="352" w:name="_Toc382771782"/>
      <w:r w:rsidRPr="00A06594">
        <w:rPr>
          <w:b/>
        </w:rPr>
        <w:t xml:space="preserve">Listing </w:t>
      </w:r>
      <w:r w:rsidRPr="00A06594">
        <w:rPr>
          <w:b/>
        </w:rPr>
        <w:fldChar w:fldCharType="begin"/>
      </w:r>
      <w:r w:rsidRPr="00A06594">
        <w:rPr>
          <w:b/>
        </w:rPr>
        <w:instrText xml:space="preserve"> SEQ Listing \* ARABIC </w:instrText>
      </w:r>
      <w:r w:rsidRPr="00A06594">
        <w:rPr>
          <w:b/>
        </w:rPr>
        <w:fldChar w:fldCharType="separate"/>
      </w:r>
      <w:r w:rsidR="00EA324E">
        <w:rPr>
          <w:b/>
          <w:noProof/>
        </w:rPr>
        <w:t>57</w:t>
      </w:r>
      <w:r w:rsidRPr="00A06594">
        <w:rPr>
          <w:b/>
        </w:rPr>
        <w:fldChar w:fldCharType="end"/>
      </w:r>
      <w:bookmarkEnd w:id="351"/>
      <w:r w:rsidRPr="00A06594">
        <w:rPr>
          <w:b/>
        </w:rPr>
        <w:t>.</w:t>
      </w:r>
      <w:r>
        <w:t xml:space="preserve"> Initializing the </w:t>
      </w:r>
      <w:r w:rsidRPr="00841F24">
        <w:rPr>
          <w:rStyle w:val="ComputerCode"/>
        </w:rPr>
        <w:t>Application</w:t>
      </w:r>
      <w:r>
        <w:t>.</w:t>
      </w:r>
      <w:bookmarkEnd w:id="352"/>
    </w:p>
    <w:tbl>
      <w:tblPr>
        <w:tblStyle w:val="TableGrid"/>
        <w:tblW w:w="0" w:type="auto"/>
        <w:tblLook w:val="04A0" w:firstRow="1" w:lastRow="0" w:firstColumn="1" w:lastColumn="0" w:noHBand="0" w:noVBand="1"/>
      </w:tblPr>
      <w:tblGrid>
        <w:gridCol w:w="8494"/>
      </w:tblGrid>
      <w:tr w:rsidR="00841F24" w14:paraId="55339403" w14:textId="77777777" w:rsidTr="00841F24">
        <w:tc>
          <w:tcPr>
            <w:tcW w:w="8494" w:type="dxa"/>
          </w:tcPr>
          <w:p w14:paraId="7308B248" w14:textId="77777777" w:rsidR="00841F24" w:rsidRPr="00841F24" w:rsidRDefault="00841F24" w:rsidP="00841F24">
            <w:pPr>
              <w:rPr>
                <w:rStyle w:val="ComputerCode"/>
              </w:rPr>
            </w:pPr>
            <w:r w:rsidRPr="00841F24">
              <w:rPr>
                <w:rStyle w:val="ComputerCode"/>
              </w:rPr>
              <w:t>virtual bool vInit() override</w:t>
            </w:r>
          </w:p>
          <w:p w14:paraId="2FAC6287" w14:textId="77777777" w:rsidR="00841F24" w:rsidRPr="00841F24" w:rsidRDefault="00841F24" w:rsidP="00841F24">
            <w:pPr>
              <w:rPr>
                <w:rStyle w:val="ComputerCode"/>
              </w:rPr>
            </w:pPr>
            <w:r w:rsidRPr="00841F24">
              <w:rPr>
                <w:rStyle w:val="ComputerCode"/>
              </w:rPr>
              <w:t>{</w:t>
            </w:r>
          </w:p>
          <w:p w14:paraId="034C9DF4" w14:textId="77777777" w:rsidR="00841F24" w:rsidRPr="00841F24" w:rsidRDefault="00841F24" w:rsidP="00841F24">
            <w:pPr>
              <w:rPr>
                <w:rStyle w:val="ComputerCode"/>
              </w:rPr>
            </w:pPr>
            <w:r w:rsidRPr="00841F24">
              <w:rPr>
                <w:rStyle w:val="ComputerCode"/>
              </w:rPr>
              <w:t xml:space="preserve">    if (!uge::BaseGameApplication::vInit())</w:t>
            </w:r>
          </w:p>
          <w:p w14:paraId="2D544301" w14:textId="77777777" w:rsidR="00841F24" w:rsidRPr="00841F24" w:rsidRDefault="00841F24" w:rsidP="00841F24">
            <w:pPr>
              <w:rPr>
                <w:rStyle w:val="ComputerCode"/>
              </w:rPr>
            </w:pPr>
            <w:r w:rsidRPr="00841F24">
              <w:rPr>
                <w:rStyle w:val="ComputerCode"/>
              </w:rPr>
              <w:t xml:space="preserve">    {</w:t>
            </w:r>
          </w:p>
          <w:p w14:paraId="149B3B09" w14:textId="77777777" w:rsidR="00841F24" w:rsidRPr="00841F24" w:rsidRDefault="00841F24" w:rsidP="00841F24">
            <w:pPr>
              <w:rPr>
                <w:rStyle w:val="ComputerCode"/>
              </w:rPr>
            </w:pPr>
            <w:r w:rsidRPr="00841F24">
              <w:rPr>
                <w:rStyle w:val="ComputerCode"/>
              </w:rPr>
              <w:t xml:space="preserve">        return false;</w:t>
            </w:r>
          </w:p>
          <w:p w14:paraId="22347F32" w14:textId="77777777" w:rsidR="00841F24" w:rsidRPr="00841F24" w:rsidRDefault="00841F24" w:rsidP="00841F24">
            <w:pPr>
              <w:rPr>
                <w:rStyle w:val="ComputerCode"/>
              </w:rPr>
            </w:pPr>
            <w:r w:rsidRPr="00841F24">
              <w:rPr>
                <w:rStyle w:val="ComputerCode"/>
              </w:rPr>
              <w:t xml:space="preserve">    }</w:t>
            </w:r>
          </w:p>
          <w:p w14:paraId="53005A1C" w14:textId="77777777" w:rsidR="00841F24" w:rsidRPr="00841F24" w:rsidRDefault="00841F24" w:rsidP="00841F24">
            <w:pPr>
              <w:rPr>
                <w:rStyle w:val="ComputerCode"/>
              </w:rPr>
            </w:pPr>
          </w:p>
          <w:p w14:paraId="4F8DBFCF" w14:textId="77777777" w:rsidR="00841F24" w:rsidRPr="00841F24" w:rsidRDefault="00841F24" w:rsidP="00841F24">
            <w:pPr>
              <w:rPr>
                <w:rStyle w:val="ComputerCode"/>
              </w:rPr>
            </w:pPr>
            <w:r w:rsidRPr="00841F24">
              <w:rPr>
                <w:rStyle w:val="ComputerCode"/>
              </w:rPr>
              <w:t xml:space="preserve">    uge::IGameViewSharedPointer pGameView = CreateGameView();</w:t>
            </w:r>
          </w:p>
          <w:p w14:paraId="0C0447A9" w14:textId="77777777" w:rsidR="00841F24" w:rsidRPr="00841F24" w:rsidRDefault="00841F24" w:rsidP="00841F24">
            <w:pPr>
              <w:rPr>
                <w:rStyle w:val="ComputerCode"/>
              </w:rPr>
            </w:pPr>
            <w:r w:rsidRPr="00841F24">
              <w:rPr>
                <w:rStyle w:val="ComputerCode"/>
              </w:rPr>
              <w:t xml:space="preserve">    vAddGameView(pGameView);</w:t>
            </w:r>
          </w:p>
          <w:p w14:paraId="1B3DE19C" w14:textId="77777777" w:rsidR="00841F24" w:rsidRPr="00841F24" w:rsidRDefault="00841F24" w:rsidP="00841F24">
            <w:pPr>
              <w:rPr>
                <w:rStyle w:val="ComputerCode"/>
              </w:rPr>
            </w:pPr>
          </w:p>
          <w:p w14:paraId="3004CE87" w14:textId="77777777" w:rsidR="00841F24" w:rsidRPr="00841F24" w:rsidRDefault="00841F24" w:rsidP="00841F24">
            <w:pPr>
              <w:rPr>
                <w:rStyle w:val="ComputerCode"/>
              </w:rPr>
            </w:pPr>
            <w:r w:rsidRPr="00841F24">
              <w:rPr>
                <w:rStyle w:val="ComputerCode"/>
              </w:rPr>
              <w:t>#ifdef UGE_DEBUG_PHYSICS</w:t>
            </w:r>
          </w:p>
          <w:p w14:paraId="79F18C89" w14:textId="77777777" w:rsidR="004352B1" w:rsidRDefault="00841F24" w:rsidP="00841F24">
            <w:pPr>
              <w:rPr>
                <w:rStyle w:val="ComputerCode"/>
              </w:rPr>
            </w:pPr>
            <w:r w:rsidRPr="00841F24">
              <w:rPr>
                <w:rStyle w:val="ComputerCode"/>
              </w:rPr>
              <w:t xml:space="preserve">    std::shared_ptr&lt;sg::HumanView&gt; pCastGameView =</w:t>
            </w:r>
          </w:p>
          <w:p w14:paraId="4373D501" w14:textId="7858CE99" w:rsidR="00841F24" w:rsidRPr="00841F24" w:rsidRDefault="004352B1" w:rsidP="00841F24">
            <w:pPr>
              <w:rPr>
                <w:rStyle w:val="ComputerCode"/>
              </w:rPr>
            </w:pPr>
            <w:r>
              <w:rPr>
                <w:rStyle w:val="ComputerCode"/>
              </w:rPr>
              <w:t xml:space="preserve">            </w:t>
            </w:r>
            <w:r w:rsidR="00841F24" w:rsidRPr="00841F24">
              <w:rPr>
                <w:rStyle w:val="ComputerCode"/>
              </w:rPr>
              <w:t xml:space="preserve"> std::dynamic_pointer_cast&lt;sg::HumanView&gt;(pGameView);</w:t>
            </w:r>
          </w:p>
          <w:p w14:paraId="01FAAB49" w14:textId="77777777" w:rsidR="004352B1" w:rsidRDefault="00841F24" w:rsidP="00841F24">
            <w:pPr>
              <w:rPr>
                <w:rStyle w:val="ComputerCode"/>
              </w:rPr>
            </w:pPr>
            <w:r w:rsidRPr="00841F24">
              <w:rPr>
                <w:rStyle w:val="ComputerCode"/>
              </w:rPr>
              <w:t xml:space="preserve">    m_pGameLogic-&gt;vEnablePhysicsDebug(</w:t>
            </w:r>
          </w:p>
          <w:p w14:paraId="4DBF5789" w14:textId="2A496873" w:rsidR="00841F24" w:rsidRPr="00841F24" w:rsidRDefault="004352B1" w:rsidP="00841F24">
            <w:pPr>
              <w:rPr>
                <w:rStyle w:val="ComputerCode"/>
              </w:rPr>
            </w:pPr>
            <w:r>
              <w:rPr>
                <w:rStyle w:val="ComputerCode"/>
              </w:rPr>
              <w:t xml:space="preserve">             </w:t>
            </w:r>
            <w:r w:rsidR="00841F24" w:rsidRPr="00841F24">
              <w:rPr>
                <w:rStyle w:val="ComputerCode"/>
              </w:rPr>
              <w:t>pCastGameView-&gt;GetPhysicsDebugRenderer());</w:t>
            </w:r>
          </w:p>
          <w:p w14:paraId="408E0A3F" w14:textId="77777777" w:rsidR="00841F24" w:rsidRPr="00841F24" w:rsidRDefault="00841F24" w:rsidP="00841F24">
            <w:pPr>
              <w:rPr>
                <w:rStyle w:val="ComputerCode"/>
              </w:rPr>
            </w:pPr>
            <w:r w:rsidRPr="00841F24">
              <w:rPr>
                <w:rStyle w:val="ComputerCode"/>
              </w:rPr>
              <w:t>#endif</w:t>
            </w:r>
          </w:p>
          <w:p w14:paraId="242BE6CF" w14:textId="77777777" w:rsidR="00841F24" w:rsidRPr="00841F24" w:rsidRDefault="00841F24" w:rsidP="00841F24">
            <w:pPr>
              <w:rPr>
                <w:rStyle w:val="ComputerCode"/>
              </w:rPr>
            </w:pPr>
          </w:p>
          <w:p w14:paraId="43425776" w14:textId="77777777" w:rsidR="00841F24" w:rsidRPr="00841F24" w:rsidRDefault="00841F24" w:rsidP="00841F24">
            <w:pPr>
              <w:rPr>
                <w:rStyle w:val="ComputerCode"/>
              </w:rPr>
            </w:pPr>
            <w:r w:rsidRPr="00841F24">
              <w:rPr>
                <w:rStyle w:val="ComputerCode"/>
              </w:rPr>
              <w:t xml:space="preserve">    m_Output.PostInit();</w:t>
            </w:r>
          </w:p>
          <w:p w14:paraId="63220F8C" w14:textId="77777777" w:rsidR="00841F24" w:rsidRPr="00841F24" w:rsidRDefault="00841F24" w:rsidP="00841F24">
            <w:pPr>
              <w:rPr>
                <w:rStyle w:val="ComputerCode"/>
              </w:rPr>
            </w:pPr>
          </w:p>
          <w:p w14:paraId="2DB20A2F" w14:textId="77777777" w:rsidR="004352B1" w:rsidRDefault="00841F24" w:rsidP="00841F24">
            <w:pPr>
              <w:rPr>
                <w:rStyle w:val="ComputerCode"/>
              </w:rPr>
            </w:pPr>
            <w:r w:rsidRPr="00841F24">
              <w:rPr>
                <w:rStyle w:val="ComputerCode"/>
              </w:rPr>
              <w:t xml:space="preserve">    const uge::GameplayPreferences::GameplaySettings&amp;</w:t>
            </w:r>
          </w:p>
          <w:p w14:paraId="3888FFCB" w14:textId="77777777" w:rsidR="00513610" w:rsidRDefault="004352B1" w:rsidP="00841F24">
            <w:pPr>
              <w:rPr>
                <w:rStyle w:val="ComputerCode"/>
              </w:rPr>
            </w:pPr>
            <w:r>
              <w:rPr>
                <w:rStyle w:val="ComputerCode"/>
              </w:rPr>
              <w:t xml:space="preserve">            </w:t>
            </w:r>
            <w:r w:rsidR="00841F24" w:rsidRPr="00841F24">
              <w:rPr>
                <w:rStyle w:val="ComputerCode"/>
              </w:rPr>
              <w:t xml:space="preserve"> gameplaySettings = m_CurrentPlayerProfile.</w:t>
            </w:r>
          </w:p>
          <w:p w14:paraId="2CBB6B37" w14:textId="2D90C3D0" w:rsidR="00841F24" w:rsidRPr="00841F24" w:rsidRDefault="00513610" w:rsidP="00841F24">
            <w:pPr>
              <w:rPr>
                <w:rStyle w:val="ComputerCode"/>
              </w:rPr>
            </w:pPr>
            <w:r>
              <w:rPr>
                <w:rStyle w:val="ComputerCode"/>
              </w:rPr>
              <w:t xml:space="preserve">                    </w:t>
            </w:r>
            <w:r w:rsidR="00841F24" w:rsidRPr="00841F24">
              <w:rPr>
                <w:rStyle w:val="ComputerCode"/>
              </w:rPr>
              <w:t>GetGameplayPreferences().GetGameplaySettings();</w:t>
            </w:r>
          </w:p>
          <w:p w14:paraId="25B4DBF4" w14:textId="77777777" w:rsidR="00513610" w:rsidRDefault="00841F24" w:rsidP="00841F24">
            <w:pPr>
              <w:rPr>
                <w:rStyle w:val="ComputerCode"/>
              </w:rPr>
            </w:pPr>
            <w:r w:rsidRPr="00841F24">
              <w:rPr>
                <w:rStyle w:val="ComputerCode"/>
              </w:rPr>
              <w:t xml:space="preserve">    m_pGameLogic-&gt;vSetPlayerProfileFileName(</w:t>
            </w:r>
          </w:p>
          <w:p w14:paraId="2D0CF266" w14:textId="55C02966" w:rsidR="00841F24" w:rsidRPr="00841F24" w:rsidRDefault="00513610" w:rsidP="00841F24">
            <w:pPr>
              <w:rPr>
                <w:rStyle w:val="ComputerCode"/>
              </w:rPr>
            </w:pPr>
            <w:r>
              <w:rPr>
                <w:rStyle w:val="ComputerCode"/>
              </w:rPr>
              <w:t xml:space="preserve">                    </w:t>
            </w:r>
            <w:r w:rsidR="00841F24" w:rsidRPr="00841F24">
              <w:rPr>
                <w:rStyle w:val="ComputerCode"/>
              </w:rPr>
              <w:t>gameplaySettings.entitySpecializationFileName);</w:t>
            </w:r>
          </w:p>
          <w:p w14:paraId="64BC0F97" w14:textId="77777777" w:rsidR="00841F24" w:rsidRPr="00841F24" w:rsidRDefault="00841F24" w:rsidP="00841F24">
            <w:pPr>
              <w:rPr>
                <w:rStyle w:val="ComputerCode"/>
              </w:rPr>
            </w:pPr>
          </w:p>
          <w:p w14:paraId="1DAEFA36" w14:textId="77777777" w:rsidR="00841F24" w:rsidRPr="00841F24" w:rsidRDefault="00841F24" w:rsidP="00841F24">
            <w:pPr>
              <w:rPr>
                <w:rStyle w:val="ComputerCode"/>
              </w:rPr>
            </w:pPr>
            <w:r w:rsidRPr="00841F24">
              <w:rPr>
                <w:rStyle w:val="ComputerCode"/>
              </w:rPr>
              <w:t xml:space="preserve">    return true;</w:t>
            </w:r>
          </w:p>
          <w:p w14:paraId="01528136" w14:textId="5CC1A1BD" w:rsidR="00841F24" w:rsidRDefault="00841F24" w:rsidP="00841F24">
            <w:r w:rsidRPr="00841F24">
              <w:rPr>
                <w:rStyle w:val="ComputerCode"/>
              </w:rPr>
              <w:t>}</w:t>
            </w:r>
          </w:p>
        </w:tc>
      </w:tr>
    </w:tbl>
    <w:p w14:paraId="76ABC6FF" w14:textId="77777777" w:rsidR="00841F24" w:rsidRDefault="00841F24" w:rsidP="0061134D"/>
    <w:p w14:paraId="08EFB890" w14:textId="77777777" w:rsidR="003D035C" w:rsidRPr="0061134D" w:rsidRDefault="003D035C" w:rsidP="003D035C">
      <w:r>
        <w:t xml:space="preserve">As stated in Section </w:t>
      </w:r>
      <w:r>
        <w:fldChar w:fldCharType="begin"/>
      </w:r>
      <w:r>
        <w:instrText xml:space="preserve"> REF _Ref381868410 \r \h </w:instrText>
      </w:r>
      <w:r>
        <w:fldChar w:fldCharType="separate"/>
      </w:r>
      <w:r w:rsidR="00EA324E">
        <w:t>7.2.4.4</w:t>
      </w:r>
      <w:r>
        <w:fldChar w:fldCharType="end"/>
      </w:r>
      <w:r>
        <w:t xml:space="preserve">, the </w:t>
      </w:r>
      <w:r w:rsidRPr="00F5296B">
        <w:rPr>
          <w:rStyle w:val="ComputerCode"/>
        </w:rPr>
        <w:t>GameView</w:t>
      </w:r>
      <w:r>
        <w:t xml:space="preserve"> should be created by the </w:t>
      </w:r>
      <w:r w:rsidRPr="00F5296B">
        <w:rPr>
          <w:rStyle w:val="ComputerCode"/>
        </w:rPr>
        <w:t>Application</w:t>
      </w:r>
      <w:r>
        <w:t xml:space="preserve"> – hence the call to </w:t>
      </w:r>
      <w:r w:rsidRPr="00841F24">
        <w:rPr>
          <w:rStyle w:val="ComputerCode"/>
        </w:rPr>
        <w:t>CreateGameView()</w:t>
      </w:r>
      <w:r>
        <w:t xml:space="preserve">. If the flag </w:t>
      </w:r>
      <w:r w:rsidRPr="00A06594">
        <w:rPr>
          <w:rStyle w:val="ComputerCode"/>
        </w:rPr>
        <w:t>USE_DEBUG_PHYSICS</w:t>
      </w:r>
      <w:r>
        <w:t xml:space="preserve"> was set before including the </w:t>
      </w:r>
      <w:r w:rsidRPr="00A06594">
        <w:rPr>
          <w:rStyle w:val="ComputerCode"/>
        </w:rPr>
        <w:t>Application</w:t>
      </w:r>
      <w:r>
        <w:t xml:space="preserve">’s header in </w:t>
      </w:r>
      <w:r>
        <w:fldChar w:fldCharType="begin"/>
      </w:r>
      <w:r>
        <w:instrText xml:space="preserve"> REF _Ref382386504 \h </w:instrText>
      </w:r>
      <w:r>
        <w:fldChar w:fldCharType="separate"/>
      </w:r>
      <w:r w:rsidR="00EA324E" w:rsidRPr="009D4AF1">
        <w:rPr>
          <w:b/>
        </w:rPr>
        <w:t xml:space="preserve">Listing </w:t>
      </w:r>
      <w:r w:rsidR="00EA324E">
        <w:rPr>
          <w:b/>
          <w:noProof/>
        </w:rPr>
        <w:t>47</w:t>
      </w:r>
      <w:r>
        <w:fldChar w:fldCharType="end"/>
      </w:r>
      <w:r>
        <w:t xml:space="preserve">, the </w:t>
      </w:r>
      <w:r w:rsidRPr="00F5296B">
        <w:rPr>
          <w:rStyle w:val="ComputerCode"/>
        </w:rPr>
        <w:t>Application</w:t>
      </w:r>
      <w:r>
        <w:t xml:space="preserve"> enables the debugger for the Physics subsystem. This is useful for visualizing the game world without the output specialization, as discussed in next section.</w:t>
      </w:r>
    </w:p>
    <w:p w14:paraId="7EE440B1" w14:textId="5A0FF396" w:rsidR="003D035C" w:rsidRDefault="003D035C" w:rsidP="0061134D">
      <w:r>
        <w:lastRenderedPageBreak/>
        <w:t xml:space="preserve">So far, the only apparent change from the end of Section </w:t>
      </w:r>
      <w:r>
        <w:fldChar w:fldCharType="begin"/>
      </w:r>
      <w:r>
        <w:instrText xml:space="preserve"> REF _Ref382386692 \r \h </w:instrText>
      </w:r>
      <w:r>
        <w:fldChar w:fldCharType="separate"/>
      </w:r>
      <w:r w:rsidR="00EA324E">
        <w:t>7.2.3</w:t>
      </w:r>
      <w:r>
        <w:fldChar w:fldCharType="end"/>
      </w:r>
      <w:r>
        <w:t xml:space="preserve"> is the game title (</w:t>
      </w:r>
      <w:r>
        <w:fldChar w:fldCharType="begin"/>
      </w:r>
      <w:r>
        <w:instrText xml:space="preserve"> REF _Ref382386782 \h </w:instrText>
      </w:r>
      <w:r>
        <w:fldChar w:fldCharType="separate"/>
      </w:r>
      <w:r w:rsidR="00EA324E" w:rsidRPr="003D035C">
        <w:rPr>
          <w:b/>
        </w:rPr>
        <w:t xml:space="preserve">Figure </w:t>
      </w:r>
      <w:r w:rsidR="00EA324E">
        <w:rPr>
          <w:b/>
          <w:noProof/>
        </w:rPr>
        <w:t>28</w:t>
      </w:r>
      <w:r>
        <w:fldChar w:fldCharType="end"/>
      </w:r>
      <w:r>
        <w:t>).</w:t>
      </w:r>
    </w:p>
    <w:p w14:paraId="725D37E8" w14:textId="77777777" w:rsidR="003D035C" w:rsidRDefault="003D035C" w:rsidP="003D035C">
      <w:pPr>
        <w:keepNext/>
        <w:jc w:val="center"/>
      </w:pPr>
      <w:r w:rsidRPr="003D035C">
        <w:rPr>
          <w:noProof/>
          <w:lang w:val="pt-BR" w:eastAsia="pt-BR"/>
        </w:rPr>
        <w:drawing>
          <wp:inline distT="0" distB="0" distL="0" distR="0" wp14:anchorId="3AB2EE4E" wp14:editId="47EEE694">
            <wp:extent cx="5400040" cy="4170680"/>
            <wp:effectExtent l="0" t="0" r="0"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5400040" cy="4170680"/>
                    </a:xfrm>
                    <a:prstGeom prst="rect">
                      <a:avLst/>
                    </a:prstGeom>
                  </pic:spPr>
                </pic:pic>
              </a:graphicData>
            </a:graphic>
          </wp:inline>
        </w:drawing>
      </w:r>
    </w:p>
    <w:p w14:paraId="5BEC929A" w14:textId="0BB1DB45" w:rsidR="003D035C" w:rsidRDefault="003D035C" w:rsidP="003D035C">
      <w:pPr>
        <w:pStyle w:val="Caption"/>
        <w:jc w:val="center"/>
      </w:pPr>
      <w:bookmarkStart w:id="353" w:name="_Ref382386782"/>
      <w:bookmarkStart w:id="354" w:name="_Toc382771713"/>
      <w:r w:rsidRPr="003D035C">
        <w:rPr>
          <w:b/>
        </w:rPr>
        <w:t xml:space="preserve">Figure </w:t>
      </w:r>
      <w:r w:rsidRPr="003D035C">
        <w:rPr>
          <w:b/>
        </w:rPr>
        <w:fldChar w:fldCharType="begin"/>
      </w:r>
      <w:r w:rsidRPr="003D035C">
        <w:rPr>
          <w:b/>
        </w:rPr>
        <w:instrText xml:space="preserve"> SEQ Figure \* ARABIC </w:instrText>
      </w:r>
      <w:r w:rsidRPr="003D035C">
        <w:rPr>
          <w:b/>
        </w:rPr>
        <w:fldChar w:fldCharType="separate"/>
      </w:r>
      <w:r w:rsidR="00EA324E">
        <w:rPr>
          <w:b/>
          <w:noProof/>
        </w:rPr>
        <w:t>28</w:t>
      </w:r>
      <w:r w:rsidRPr="003D035C">
        <w:rPr>
          <w:b/>
        </w:rPr>
        <w:fldChar w:fldCharType="end"/>
      </w:r>
      <w:bookmarkEnd w:id="353"/>
      <w:r w:rsidRPr="003D035C">
        <w:rPr>
          <w:b/>
        </w:rPr>
        <w:t>.</w:t>
      </w:r>
      <w:r>
        <w:t xml:space="preserve"> The tutorial game window after setting the Game Application layer.</w:t>
      </w:r>
      <w:bookmarkEnd w:id="354"/>
    </w:p>
    <w:p w14:paraId="6F8815D2" w14:textId="6A2314CE" w:rsidR="003D035C" w:rsidRPr="003D035C" w:rsidRDefault="003D035C" w:rsidP="003D035C">
      <w:r>
        <w:t>It is time to implement the Game Logic layer to start defining the game world.</w:t>
      </w:r>
    </w:p>
    <w:p w14:paraId="6069C11E" w14:textId="509CDF5D" w:rsidR="00CA1545" w:rsidRDefault="00CA1545" w:rsidP="00CA1545">
      <w:pPr>
        <w:pStyle w:val="Heading3"/>
      </w:pPr>
      <w:bookmarkStart w:id="355" w:name="_Ref381868962"/>
      <w:bookmarkStart w:id="356" w:name="_Toc382771682"/>
      <w:r>
        <w:t>Game Logic Layer</w:t>
      </w:r>
      <w:bookmarkEnd w:id="355"/>
      <w:bookmarkEnd w:id="356"/>
    </w:p>
    <w:p w14:paraId="54228FE3" w14:textId="7483D5E6" w:rsidR="00CA1545" w:rsidRDefault="008442EA" w:rsidP="00CA1545">
      <w:r>
        <w:t xml:space="preserve">As </w:t>
      </w:r>
      <w:r>
        <w:fldChar w:fldCharType="begin"/>
      </w:r>
      <w:r>
        <w:instrText xml:space="preserve"> REF _Ref382386782 \h </w:instrText>
      </w:r>
      <w:r>
        <w:fldChar w:fldCharType="separate"/>
      </w:r>
      <w:r w:rsidR="00EA324E" w:rsidRPr="003D035C">
        <w:rPr>
          <w:b/>
        </w:rPr>
        <w:t xml:space="preserve">Figure </w:t>
      </w:r>
      <w:r w:rsidR="00EA324E">
        <w:rPr>
          <w:b/>
          <w:noProof/>
        </w:rPr>
        <w:t>28</w:t>
      </w:r>
      <w:r>
        <w:fldChar w:fldCharType="end"/>
      </w:r>
      <w:r>
        <w:t xml:space="preserve"> suggests, the game world is still empty. This section will implement the game designed in Section </w:t>
      </w:r>
      <w:r>
        <w:fldChar w:fldCharType="begin"/>
      </w:r>
      <w:r>
        <w:instrText xml:space="preserve"> REF _Ref382387631 \r \h </w:instrText>
      </w:r>
      <w:r>
        <w:fldChar w:fldCharType="separate"/>
      </w:r>
      <w:r w:rsidR="00EA324E">
        <w:t>7.2.1</w:t>
      </w:r>
      <w:r>
        <w:fldChar w:fldCharType="end"/>
      </w:r>
      <w:r>
        <w:t xml:space="preserve"> step by step, showing the results of each step in the game world. This section operates in two different parts of the Game Logic layer: the implementation of the </w:t>
      </w:r>
      <w:r w:rsidRPr="008442EA">
        <w:rPr>
          <w:rStyle w:val="ComputerCode"/>
        </w:rPr>
        <w:t>BaseGameLogic</w:t>
      </w:r>
      <w:r>
        <w:t xml:space="preserve"> itself and on several </w:t>
      </w:r>
      <w:r w:rsidRPr="008442EA">
        <w:rPr>
          <w:rStyle w:val="ComputerCode"/>
        </w:rPr>
        <w:t>IGameStates</w:t>
      </w:r>
      <w:r>
        <w:t xml:space="preserve"> (although it will focus on the </w:t>
      </w:r>
      <w:r w:rsidRPr="008442EA">
        <w:rPr>
          <w:rStyle w:val="ComputerCode"/>
        </w:rPr>
        <w:t>Running</w:t>
      </w:r>
      <w:r>
        <w:t xml:space="preserve"> state).</w:t>
      </w:r>
    </w:p>
    <w:p w14:paraId="066ED2EB" w14:textId="78CE25E5" w:rsidR="00FE56FB" w:rsidRDefault="00FE56FB" w:rsidP="00FE56FB">
      <w:pPr>
        <w:pStyle w:val="Heading4"/>
      </w:pPr>
      <w:r>
        <w:t>Creating the Game Physics</w:t>
      </w:r>
    </w:p>
    <w:p w14:paraId="2B736865" w14:textId="305E18C2" w:rsidR="00F17533" w:rsidRDefault="00F17533" w:rsidP="00FE56FB">
      <w:r>
        <w:t>Using the default Physics subsystem implementations, it is simple to define the game Physics (</w:t>
      </w:r>
      <w:r>
        <w:fldChar w:fldCharType="begin"/>
      </w:r>
      <w:r>
        <w:instrText xml:space="preserve"> REF _Ref382388328 \h </w:instrText>
      </w:r>
      <w:r>
        <w:fldChar w:fldCharType="separate"/>
      </w:r>
      <w:r w:rsidR="00EA324E" w:rsidRPr="00F17533">
        <w:rPr>
          <w:b/>
        </w:rPr>
        <w:t xml:space="preserve">Listing </w:t>
      </w:r>
      <w:r w:rsidR="00EA324E">
        <w:rPr>
          <w:b/>
          <w:noProof/>
        </w:rPr>
        <w:t>58</w:t>
      </w:r>
      <w:r>
        <w:fldChar w:fldCharType="end"/>
      </w:r>
      <w:r>
        <w:t>).</w:t>
      </w:r>
    </w:p>
    <w:p w14:paraId="1609C85D" w14:textId="1BC28F77" w:rsidR="00F17533" w:rsidRDefault="00F17533" w:rsidP="00F17533">
      <w:pPr>
        <w:pStyle w:val="Caption"/>
        <w:keepNext/>
        <w:jc w:val="center"/>
      </w:pPr>
      <w:bookmarkStart w:id="357" w:name="_Ref382388328"/>
      <w:bookmarkStart w:id="358" w:name="_Toc382771783"/>
      <w:r w:rsidRPr="00F17533">
        <w:rPr>
          <w:b/>
        </w:rPr>
        <w:t xml:space="preserve">Listing </w:t>
      </w:r>
      <w:r w:rsidRPr="00F17533">
        <w:rPr>
          <w:b/>
        </w:rPr>
        <w:fldChar w:fldCharType="begin"/>
      </w:r>
      <w:r w:rsidRPr="00F17533">
        <w:rPr>
          <w:b/>
        </w:rPr>
        <w:instrText xml:space="preserve"> SEQ Listing \* ARABIC </w:instrText>
      </w:r>
      <w:r w:rsidRPr="00F17533">
        <w:rPr>
          <w:b/>
        </w:rPr>
        <w:fldChar w:fldCharType="separate"/>
      </w:r>
      <w:r w:rsidR="00EA324E">
        <w:rPr>
          <w:b/>
          <w:noProof/>
        </w:rPr>
        <w:t>58</w:t>
      </w:r>
      <w:r w:rsidRPr="00F17533">
        <w:rPr>
          <w:b/>
        </w:rPr>
        <w:fldChar w:fldCharType="end"/>
      </w:r>
      <w:bookmarkEnd w:id="357"/>
      <w:r w:rsidRPr="00F17533">
        <w:rPr>
          <w:b/>
        </w:rPr>
        <w:t>.</w:t>
      </w:r>
      <w:r>
        <w:t xml:space="preserve"> Creating the game Physics.</w:t>
      </w:r>
      <w:bookmarkEnd w:id="358"/>
    </w:p>
    <w:tbl>
      <w:tblPr>
        <w:tblStyle w:val="TableGrid"/>
        <w:tblW w:w="0" w:type="auto"/>
        <w:tblLook w:val="04A0" w:firstRow="1" w:lastRow="0" w:firstColumn="1" w:lastColumn="0" w:noHBand="0" w:noVBand="1"/>
      </w:tblPr>
      <w:tblGrid>
        <w:gridCol w:w="8494"/>
      </w:tblGrid>
      <w:tr w:rsidR="00F17533" w14:paraId="3C325D85" w14:textId="77777777" w:rsidTr="00F17533">
        <w:tc>
          <w:tcPr>
            <w:tcW w:w="8494" w:type="dxa"/>
          </w:tcPr>
          <w:p w14:paraId="5C1E53FD" w14:textId="77777777" w:rsidR="00F17533" w:rsidRPr="00F17533" w:rsidRDefault="00F17533" w:rsidP="00F17533">
            <w:pPr>
              <w:rPr>
                <w:rStyle w:val="ComputerCode"/>
              </w:rPr>
            </w:pPr>
            <w:r w:rsidRPr="00F17533">
              <w:rPr>
                <w:rStyle w:val="ComputerCode"/>
              </w:rPr>
              <w:t>virtual uge::IPhysics* vCreatePhysics() override</w:t>
            </w:r>
          </w:p>
          <w:p w14:paraId="128906B3" w14:textId="77777777" w:rsidR="00F17533" w:rsidRPr="00F17533" w:rsidRDefault="00F17533" w:rsidP="00F17533">
            <w:pPr>
              <w:rPr>
                <w:rStyle w:val="ComputerCode"/>
              </w:rPr>
            </w:pPr>
            <w:r w:rsidRPr="00F17533">
              <w:rPr>
                <w:rStyle w:val="ComputerCode"/>
              </w:rPr>
              <w:t>{</w:t>
            </w:r>
          </w:p>
          <w:p w14:paraId="2DD2C92F" w14:textId="77777777" w:rsidR="00F17533" w:rsidRPr="00F17533" w:rsidRDefault="00F17533" w:rsidP="00F17533">
            <w:pPr>
              <w:rPr>
                <w:rStyle w:val="ComputerCode"/>
              </w:rPr>
            </w:pPr>
            <w:r w:rsidRPr="00F17533">
              <w:rPr>
                <w:rStyle w:val="ComputerCode"/>
              </w:rPr>
              <w:t xml:space="preserve">    // GAME PHYSICS</w:t>
            </w:r>
          </w:p>
          <w:p w14:paraId="0A7CE6D8" w14:textId="77777777" w:rsidR="00F17533" w:rsidRPr="00F17533" w:rsidRDefault="00F17533" w:rsidP="00F17533">
            <w:pPr>
              <w:rPr>
                <w:rStyle w:val="ComputerCode"/>
              </w:rPr>
            </w:pPr>
            <w:r w:rsidRPr="00F17533">
              <w:rPr>
                <w:rStyle w:val="ComputerCode"/>
              </w:rPr>
              <w:t>#ifdef UGE_ENABLE_PHYSICS</w:t>
            </w:r>
          </w:p>
          <w:p w14:paraId="74B0ACFB" w14:textId="77777777" w:rsidR="00F17533" w:rsidRPr="00F17533" w:rsidRDefault="00F17533" w:rsidP="00F17533">
            <w:pPr>
              <w:rPr>
                <w:rStyle w:val="ComputerCode"/>
              </w:rPr>
            </w:pPr>
            <w:r w:rsidRPr="00F17533">
              <w:rPr>
                <w:rStyle w:val="ComputerCode"/>
              </w:rPr>
              <w:t xml:space="preserve">    uge::IPhysics* pPhysics = LIB_NEW uge::BulletPhysics;</w:t>
            </w:r>
          </w:p>
          <w:p w14:paraId="38E90215" w14:textId="77777777" w:rsidR="00F17533" w:rsidRPr="00F17533" w:rsidRDefault="00F17533" w:rsidP="00F17533">
            <w:pPr>
              <w:rPr>
                <w:rStyle w:val="ComputerCode"/>
              </w:rPr>
            </w:pPr>
            <w:r w:rsidRPr="00F17533">
              <w:rPr>
                <w:rStyle w:val="ComputerCode"/>
              </w:rPr>
              <w:t>#else</w:t>
            </w:r>
          </w:p>
          <w:p w14:paraId="5E01C4DB" w14:textId="77777777" w:rsidR="00F17533" w:rsidRPr="00F17533" w:rsidRDefault="00F17533" w:rsidP="00F17533">
            <w:pPr>
              <w:rPr>
                <w:rStyle w:val="ComputerCode"/>
              </w:rPr>
            </w:pPr>
            <w:r w:rsidRPr="00F17533">
              <w:rPr>
                <w:rStyle w:val="ComputerCode"/>
              </w:rPr>
              <w:t xml:space="preserve">    uge::IPhysics* pPhysics = LIB_NEW uge::NullPhysics;</w:t>
            </w:r>
          </w:p>
          <w:p w14:paraId="04E9EE9D" w14:textId="77777777" w:rsidR="00F17533" w:rsidRPr="00F17533" w:rsidRDefault="00F17533" w:rsidP="00F17533">
            <w:pPr>
              <w:rPr>
                <w:rStyle w:val="ComputerCode"/>
              </w:rPr>
            </w:pPr>
            <w:r w:rsidRPr="00F17533">
              <w:rPr>
                <w:rStyle w:val="ComputerCode"/>
              </w:rPr>
              <w:lastRenderedPageBreak/>
              <w:t>#endif</w:t>
            </w:r>
          </w:p>
          <w:p w14:paraId="1D73A37A" w14:textId="77777777" w:rsidR="00F17533" w:rsidRPr="00F17533" w:rsidRDefault="00F17533" w:rsidP="00F17533">
            <w:pPr>
              <w:rPr>
                <w:rStyle w:val="ComputerCode"/>
              </w:rPr>
            </w:pPr>
          </w:p>
          <w:p w14:paraId="785339C3" w14:textId="77777777" w:rsidR="00F17533" w:rsidRPr="00F17533" w:rsidRDefault="00F17533" w:rsidP="00F17533">
            <w:pPr>
              <w:rPr>
                <w:rStyle w:val="ComputerCode"/>
              </w:rPr>
            </w:pPr>
            <w:r w:rsidRPr="00F17533">
              <w:rPr>
                <w:rStyle w:val="ComputerCode"/>
              </w:rPr>
              <w:t xml:space="preserve">    assert(pPhysics != nullptr);</w:t>
            </w:r>
          </w:p>
          <w:p w14:paraId="2BDBE1C1" w14:textId="77777777" w:rsidR="00F17533" w:rsidRPr="00F17533" w:rsidRDefault="00F17533" w:rsidP="00F17533">
            <w:pPr>
              <w:rPr>
                <w:rStyle w:val="ComputerCode"/>
              </w:rPr>
            </w:pPr>
          </w:p>
          <w:p w14:paraId="2D7082F4" w14:textId="77777777" w:rsidR="00F17533" w:rsidRPr="00F17533" w:rsidRDefault="00F17533" w:rsidP="00F17533">
            <w:pPr>
              <w:rPr>
                <w:rStyle w:val="ComputerCode"/>
              </w:rPr>
            </w:pPr>
            <w:r w:rsidRPr="00F17533">
              <w:rPr>
                <w:rStyle w:val="ComputerCode"/>
              </w:rPr>
              <w:t xml:space="preserve">    bool bSuccess = pPhysics-&gt;vInit();</w:t>
            </w:r>
          </w:p>
          <w:p w14:paraId="0BE58275" w14:textId="14AFA1B5" w:rsidR="00F17533" w:rsidRDefault="001E1EFD" w:rsidP="00F17533">
            <w:pPr>
              <w:rPr>
                <w:rStyle w:val="ComputerCode"/>
              </w:rPr>
            </w:pPr>
            <w:r>
              <w:rPr>
                <w:rStyle w:val="ComputerCode"/>
              </w:rPr>
              <w:t xml:space="preserve">    </w:t>
            </w:r>
            <w:r w:rsidRPr="001E1EFD">
              <w:rPr>
                <w:rStyle w:val="ComputerCode"/>
              </w:rPr>
              <w:t>assert(bSuccess);</w:t>
            </w:r>
          </w:p>
          <w:p w14:paraId="79AB13DF" w14:textId="77777777" w:rsidR="001E1EFD" w:rsidRPr="00F17533" w:rsidRDefault="001E1EFD" w:rsidP="00F17533">
            <w:pPr>
              <w:rPr>
                <w:rStyle w:val="ComputerCode"/>
              </w:rPr>
            </w:pPr>
          </w:p>
          <w:p w14:paraId="7ECA6A5D" w14:textId="77777777" w:rsidR="00F17533" w:rsidRPr="00F17533" w:rsidRDefault="00F17533" w:rsidP="00F17533">
            <w:pPr>
              <w:rPr>
                <w:rStyle w:val="ComputerCode"/>
              </w:rPr>
            </w:pPr>
            <w:r w:rsidRPr="00F17533">
              <w:rPr>
                <w:rStyle w:val="ComputerCode"/>
              </w:rPr>
              <w:t xml:space="preserve">    return pPhysics;</w:t>
            </w:r>
          </w:p>
          <w:p w14:paraId="6D42F15D" w14:textId="365F63E7" w:rsidR="00F17533" w:rsidRDefault="00F17533" w:rsidP="00F17533">
            <w:r w:rsidRPr="00F17533">
              <w:rPr>
                <w:rStyle w:val="ComputerCode"/>
              </w:rPr>
              <w:t>}</w:t>
            </w:r>
          </w:p>
        </w:tc>
      </w:tr>
    </w:tbl>
    <w:p w14:paraId="0404737F" w14:textId="77777777" w:rsidR="00F17533" w:rsidRDefault="00F17533" w:rsidP="00FE56FB"/>
    <w:p w14:paraId="2FA349B7" w14:textId="53FACF25" w:rsidR="00F17533" w:rsidRDefault="00F17533" w:rsidP="00F17533">
      <w:r>
        <w:t xml:space="preserve">As the game view will be defined in Section </w:t>
      </w:r>
      <w:r>
        <w:fldChar w:fldCharType="begin"/>
      </w:r>
      <w:r>
        <w:instrText xml:space="preserve"> REF _Ref381868972 \r \h </w:instrText>
      </w:r>
      <w:r>
        <w:fldChar w:fldCharType="separate"/>
      </w:r>
      <w:r w:rsidR="00EA324E">
        <w:t>7.2.6</w:t>
      </w:r>
      <w:r>
        <w:fldChar w:fldCharType="end"/>
      </w:r>
      <w:r>
        <w:t xml:space="preserve">, this current section uses the Physics debugger to display the entities in the game world (Section </w:t>
      </w:r>
      <w:r>
        <w:fldChar w:fldCharType="begin"/>
      </w:r>
      <w:r>
        <w:instrText xml:space="preserve"> REF _Ref382388175 \r \h </w:instrText>
      </w:r>
      <w:r>
        <w:fldChar w:fldCharType="separate"/>
      </w:r>
      <w:r w:rsidR="00EA324E">
        <w:t>7.2.4.7</w:t>
      </w:r>
      <w:r>
        <w:fldChar w:fldCharType="end"/>
      </w:r>
      <w:r>
        <w:t>). This is valid because the Game Logic layer defines the game world by itself, without requiring a view. In fact, The Game View layer’s implementation acts like an observer to the Game Logic simulation, showing, saying or describing to the player what is currently happening the game scene.</w:t>
      </w:r>
    </w:p>
    <w:p w14:paraId="0C469F81" w14:textId="77777777" w:rsidR="00F17533" w:rsidRDefault="00F17533" w:rsidP="00F17533">
      <w:pPr>
        <w:pStyle w:val="Heading4"/>
      </w:pPr>
      <w:r>
        <w:t>Creating the Game States and Game State Factory</w:t>
      </w:r>
    </w:p>
    <w:p w14:paraId="0C61C353" w14:textId="007A8A80" w:rsidR="00F17533" w:rsidRDefault="00173AD8" w:rsidP="00F17533">
      <w:r>
        <w:t>Before populating the game world, it is useful to define at least the required game states. This tutorial game will define nine states</w:t>
      </w:r>
      <w:r w:rsidR="00FE7B26">
        <w:t xml:space="preserve"> (illustrated in </w:t>
      </w:r>
      <w:r w:rsidR="00FE7B26">
        <w:fldChar w:fldCharType="begin"/>
      </w:r>
      <w:r w:rsidR="00FE7B26">
        <w:instrText xml:space="preserve"> REF _Ref382390404 \h </w:instrText>
      </w:r>
      <w:r w:rsidR="00FE7B26">
        <w:fldChar w:fldCharType="separate"/>
      </w:r>
      <w:r w:rsidR="00EA324E" w:rsidRPr="00FE7B26">
        <w:rPr>
          <w:b/>
        </w:rPr>
        <w:t xml:space="preserve">Figure </w:t>
      </w:r>
      <w:r w:rsidR="00EA324E">
        <w:rPr>
          <w:b/>
          <w:noProof/>
        </w:rPr>
        <w:t>29</w:t>
      </w:r>
      <w:r w:rsidR="00FE7B26">
        <w:fldChar w:fldCharType="end"/>
      </w:r>
      <w:r w:rsidR="00FE7B26">
        <w:t xml:space="preserve">: </w:t>
      </w:r>
      <w:r w:rsidRPr="00173AD8">
        <w:rPr>
          <w:rStyle w:val="ComputerCode"/>
        </w:rPr>
        <w:t>Initializing</w:t>
      </w:r>
      <w:r>
        <w:t xml:space="preserve">, </w:t>
      </w:r>
      <w:r w:rsidRPr="00173AD8">
        <w:rPr>
          <w:rStyle w:val="ComputerCode"/>
        </w:rPr>
        <w:t>SplashScreen</w:t>
      </w:r>
      <w:r>
        <w:t xml:space="preserve">, </w:t>
      </w:r>
      <w:r w:rsidRPr="00173AD8">
        <w:rPr>
          <w:rStyle w:val="ComputerCode"/>
        </w:rPr>
        <w:t>MainMenu</w:t>
      </w:r>
      <w:r>
        <w:t xml:space="preserve">, </w:t>
      </w:r>
      <w:r w:rsidRPr="00173AD8">
        <w:rPr>
          <w:rStyle w:val="ComputerCode"/>
        </w:rPr>
        <w:t>Running</w:t>
      </w:r>
      <w:r>
        <w:t xml:space="preserve">, </w:t>
      </w:r>
      <w:r w:rsidRPr="00173AD8">
        <w:rPr>
          <w:rStyle w:val="ComputerCode"/>
        </w:rPr>
        <w:t>Paused</w:t>
      </w:r>
      <w:r>
        <w:t xml:space="preserve">, </w:t>
      </w:r>
      <w:r w:rsidRPr="00173AD8">
        <w:rPr>
          <w:rStyle w:val="ComputerCode"/>
        </w:rPr>
        <w:t>NewGame</w:t>
      </w:r>
      <w:r>
        <w:t xml:space="preserve">, </w:t>
      </w:r>
      <w:r w:rsidRPr="00173AD8">
        <w:rPr>
          <w:rStyle w:val="ComputerCode"/>
        </w:rPr>
        <w:t>GameOver</w:t>
      </w:r>
      <w:r>
        <w:t xml:space="preserve"> and </w:t>
      </w:r>
      <w:r w:rsidRPr="00173AD8">
        <w:rPr>
          <w:rStyle w:val="ComputerCode"/>
        </w:rPr>
        <w:t>Exiting</w:t>
      </w:r>
      <w:r>
        <w:t xml:space="preserve">), although the remaining of this section will focus only on the </w:t>
      </w:r>
      <w:r w:rsidRPr="00173AD8">
        <w:rPr>
          <w:rStyle w:val="ComputerCode"/>
        </w:rPr>
        <w:t>Running</w:t>
      </w:r>
      <w:r>
        <w:t xml:space="preserve"> state.</w:t>
      </w:r>
    </w:p>
    <w:p w14:paraId="7AF6752B" w14:textId="77777777" w:rsidR="00FE7B26" w:rsidRDefault="00173AD8" w:rsidP="00FE7B26">
      <w:pPr>
        <w:keepNext/>
        <w:jc w:val="center"/>
      </w:pPr>
      <w:r>
        <w:object w:dxaOrig="9586" w:dyaOrig="5266" w14:anchorId="6D29DB9C">
          <v:shape id="_x0000_i1033" type="#_x0000_t75" style="width:425.25pt;height:233.25pt" o:ole="">
            <v:imagedata r:id="rId105" o:title=""/>
          </v:shape>
          <o:OLEObject Type="Embed" ProgID="Visio.Drawing.15" ShapeID="_x0000_i1033" DrawAspect="Content" ObjectID="_1457779185" r:id="rId106"/>
        </w:object>
      </w:r>
    </w:p>
    <w:p w14:paraId="6EDF498A" w14:textId="5E5EA1D9" w:rsidR="00173AD8" w:rsidRDefault="00FE7B26" w:rsidP="00FE7B26">
      <w:pPr>
        <w:pStyle w:val="Caption"/>
        <w:jc w:val="center"/>
      </w:pPr>
      <w:bookmarkStart w:id="359" w:name="_Ref382390404"/>
      <w:bookmarkStart w:id="360" w:name="_Toc382771714"/>
      <w:r w:rsidRPr="00FE7B26">
        <w:rPr>
          <w:b/>
        </w:rPr>
        <w:t xml:space="preserve">Figure </w:t>
      </w:r>
      <w:r w:rsidRPr="00FE7B26">
        <w:rPr>
          <w:b/>
        </w:rPr>
        <w:fldChar w:fldCharType="begin"/>
      </w:r>
      <w:r w:rsidRPr="00FE7B26">
        <w:rPr>
          <w:b/>
        </w:rPr>
        <w:instrText xml:space="preserve"> SEQ Figure \* ARABIC </w:instrText>
      </w:r>
      <w:r w:rsidRPr="00FE7B26">
        <w:rPr>
          <w:b/>
        </w:rPr>
        <w:fldChar w:fldCharType="separate"/>
      </w:r>
      <w:r w:rsidR="00EA324E">
        <w:rPr>
          <w:b/>
          <w:noProof/>
        </w:rPr>
        <w:t>29</w:t>
      </w:r>
      <w:r w:rsidRPr="00FE7B26">
        <w:rPr>
          <w:b/>
        </w:rPr>
        <w:fldChar w:fldCharType="end"/>
      </w:r>
      <w:bookmarkEnd w:id="359"/>
      <w:r w:rsidRPr="00FE7B26">
        <w:rPr>
          <w:b/>
        </w:rPr>
        <w:t>.</w:t>
      </w:r>
      <w:r>
        <w:t xml:space="preserve"> Finite state machine for the game states.</w:t>
      </w:r>
      <w:bookmarkEnd w:id="360"/>
    </w:p>
    <w:p w14:paraId="78F89569" w14:textId="77BF6CC2" w:rsidR="001A4DC5" w:rsidRDefault="0017006F" w:rsidP="001A4DC5">
      <w:pPr>
        <w:pStyle w:val="Heading5"/>
      </w:pPr>
      <w:r>
        <w:t xml:space="preserve">Creating </w:t>
      </w:r>
      <w:r w:rsidR="00755320">
        <w:t>a F</w:t>
      </w:r>
      <w:r>
        <w:t xml:space="preserve">ew </w:t>
      </w:r>
      <w:r w:rsidR="001A4DC5">
        <w:t>Game States</w:t>
      </w:r>
    </w:p>
    <w:p w14:paraId="782000C0" w14:textId="6283D7CC" w:rsidR="00FE7B26" w:rsidRDefault="00FE7B26" w:rsidP="00FE7B26">
      <w:r>
        <w:fldChar w:fldCharType="begin"/>
      </w:r>
      <w:r>
        <w:instrText xml:space="preserve"> REF _Ref382390518 \h </w:instrText>
      </w:r>
      <w:r>
        <w:fldChar w:fldCharType="separate"/>
      </w:r>
      <w:r w:rsidR="00EA324E" w:rsidRPr="00FE7B26">
        <w:rPr>
          <w:b/>
        </w:rPr>
        <w:t xml:space="preserve">Listing </w:t>
      </w:r>
      <w:r w:rsidR="00EA324E">
        <w:rPr>
          <w:b/>
          <w:noProof/>
        </w:rPr>
        <w:t>59</w:t>
      </w:r>
      <w:r>
        <w:fldChar w:fldCharType="end"/>
      </w:r>
      <w:r>
        <w:t xml:space="preserve"> presents the header for the game states</w:t>
      </w:r>
      <w:r w:rsidR="001A4DC5">
        <w:t xml:space="preserve"> of </w:t>
      </w:r>
      <w:r w:rsidR="001A4DC5">
        <w:fldChar w:fldCharType="begin"/>
      </w:r>
      <w:r w:rsidR="001A4DC5">
        <w:instrText xml:space="preserve"> REF _Ref382390404 \h </w:instrText>
      </w:r>
      <w:r w:rsidR="001A4DC5">
        <w:fldChar w:fldCharType="separate"/>
      </w:r>
      <w:r w:rsidR="00EA324E" w:rsidRPr="00FE7B26">
        <w:rPr>
          <w:b/>
        </w:rPr>
        <w:t xml:space="preserve">Figure </w:t>
      </w:r>
      <w:r w:rsidR="00EA324E">
        <w:rPr>
          <w:b/>
          <w:noProof/>
        </w:rPr>
        <w:t>29</w:t>
      </w:r>
      <w:r w:rsidR="001A4DC5">
        <w:fldChar w:fldCharType="end"/>
      </w:r>
      <w:r>
        <w:t>.</w:t>
      </w:r>
    </w:p>
    <w:p w14:paraId="20C80C25" w14:textId="187B6246" w:rsidR="00FE7B26" w:rsidRDefault="00FE7B26" w:rsidP="00FE7B26">
      <w:pPr>
        <w:pStyle w:val="Caption"/>
        <w:keepNext/>
        <w:ind w:left="708" w:hanging="708"/>
        <w:jc w:val="center"/>
      </w:pPr>
      <w:bookmarkStart w:id="361" w:name="_Ref382390518"/>
      <w:bookmarkStart w:id="362" w:name="_Toc382771784"/>
      <w:r w:rsidRPr="00FE7B26">
        <w:rPr>
          <w:b/>
        </w:rPr>
        <w:t xml:space="preserve">Listing </w:t>
      </w:r>
      <w:r w:rsidRPr="00FE7B26">
        <w:rPr>
          <w:b/>
        </w:rPr>
        <w:fldChar w:fldCharType="begin"/>
      </w:r>
      <w:r w:rsidRPr="00FE7B26">
        <w:rPr>
          <w:b/>
        </w:rPr>
        <w:instrText xml:space="preserve"> SEQ Listing \* ARABIC </w:instrText>
      </w:r>
      <w:r w:rsidRPr="00FE7B26">
        <w:rPr>
          <w:b/>
        </w:rPr>
        <w:fldChar w:fldCharType="separate"/>
      </w:r>
      <w:r w:rsidR="00EA324E">
        <w:rPr>
          <w:b/>
          <w:noProof/>
        </w:rPr>
        <w:t>59</w:t>
      </w:r>
      <w:r w:rsidRPr="00FE7B26">
        <w:rPr>
          <w:b/>
        </w:rPr>
        <w:fldChar w:fldCharType="end"/>
      </w:r>
      <w:bookmarkEnd w:id="361"/>
      <w:r w:rsidRPr="00FE7B26">
        <w:rPr>
          <w:b/>
        </w:rPr>
        <w:t>.</w:t>
      </w:r>
      <w:r>
        <w:t xml:space="preserve"> The game states header.</w:t>
      </w:r>
      <w:bookmarkEnd w:id="362"/>
    </w:p>
    <w:tbl>
      <w:tblPr>
        <w:tblStyle w:val="TableGrid"/>
        <w:tblW w:w="0" w:type="auto"/>
        <w:tblLook w:val="04A0" w:firstRow="1" w:lastRow="0" w:firstColumn="1" w:lastColumn="0" w:noHBand="0" w:noVBand="1"/>
      </w:tblPr>
      <w:tblGrid>
        <w:gridCol w:w="8494"/>
      </w:tblGrid>
      <w:tr w:rsidR="00FE7B26" w14:paraId="22E2911E" w14:textId="77777777" w:rsidTr="00FE7B26">
        <w:tc>
          <w:tcPr>
            <w:tcW w:w="8494" w:type="dxa"/>
          </w:tcPr>
          <w:p w14:paraId="26F18371" w14:textId="77777777" w:rsidR="00FE7B26" w:rsidRPr="00FE7B26" w:rsidRDefault="00FE7B26" w:rsidP="00FE7B26">
            <w:pPr>
              <w:rPr>
                <w:rStyle w:val="ComputerCode"/>
              </w:rPr>
            </w:pPr>
            <w:r w:rsidRPr="00FE7B26">
              <w:rPr>
                <w:rStyle w:val="ComputerCode"/>
              </w:rPr>
              <w:t>#pragma once</w:t>
            </w:r>
          </w:p>
          <w:p w14:paraId="1A4C4C43" w14:textId="77777777" w:rsidR="00FE7B26" w:rsidRPr="00FE7B26" w:rsidRDefault="00FE7B26" w:rsidP="00FE7B26">
            <w:pPr>
              <w:rPr>
                <w:rStyle w:val="ComputerCode"/>
              </w:rPr>
            </w:pPr>
          </w:p>
          <w:p w14:paraId="7C166161" w14:textId="77777777" w:rsidR="00FE7B26" w:rsidRPr="00FE7B26" w:rsidRDefault="00FE7B26" w:rsidP="00FE7B26">
            <w:pPr>
              <w:rPr>
                <w:rStyle w:val="ComputerCode"/>
              </w:rPr>
            </w:pPr>
            <w:r w:rsidRPr="00FE7B26">
              <w:rPr>
                <w:rStyle w:val="ComputerCode"/>
              </w:rPr>
              <w:t>#include &lt;Core/EntityComponent/Component/TransformableComponent.h&gt;</w:t>
            </w:r>
          </w:p>
          <w:p w14:paraId="01A2CB8A" w14:textId="77777777" w:rsidR="00FE7B26" w:rsidRPr="00FE7B26" w:rsidRDefault="00FE7B26" w:rsidP="00FE7B26">
            <w:pPr>
              <w:rPr>
                <w:rStyle w:val="ComputerCode"/>
              </w:rPr>
            </w:pPr>
            <w:r w:rsidRPr="00FE7B26">
              <w:rPr>
                <w:rStyle w:val="ComputerCode"/>
              </w:rPr>
              <w:lastRenderedPageBreak/>
              <w:t>#include &lt;Core/EntityComponent/Component/Implementation/BulletPhysicsComponent.h&gt;</w:t>
            </w:r>
          </w:p>
          <w:p w14:paraId="5D672600" w14:textId="77777777" w:rsidR="00FE7B26" w:rsidRPr="00FE7B26" w:rsidRDefault="00FE7B26" w:rsidP="00FE7B26">
            <w:pPr>
              <w:rPr>
                <w:rStyle w:val="ComputerCode"/>
              </w:rPr>
            </w:pPr>
          </w:p>
          <w:p w14:paraId="5929C908" w14:textId="77777777" w:rsidR="00FE7B26" w:rsidRPr="00FE7B26" w:rsidRDefault="00FE7B26" w:rsidP="00FE7B26">
            <w:pPr>
              <w:rPr>
                <w:rStyle w:val="ComputerCode"/>
              </w:rPr>
            </w:pPr>
            <w:r w:rsidRPr="00FE7B26">
              <w:rPr>
                <w:rStyle w:val="ComputerCode"/>
              </w:rPr>
              <w:t>#include &lt;Core/Events/IEventManager.h&gt;</w:t>
            </w:r>
          </w:p>
          <w:p w14:paraId="331226F3" w14:textId="77777777" w:rsidR="00FE7B26" w:rsidRPr="00FE7B26" w:rsidRDefault="00FE7B26" w:rsidP="00FE7B26">
            <w:pPr>
              <w:rPr>
                <w:rStyle w:val="ComputerCode"/>
              </w:rPr>
            </w:pPr>
            <w:r w:rsidRPr="00FE7B26">
              <w:rPr>
                <w:rStyle w:val="ComputerCode"/>
              </w:rPr>
              <w:t>#include &lt;Core/Events/DefaultEvents.h&gt;</w:t>
            </w:r>
          </w:p>
          <w:p w14:paraId="5A6D1975" w14:textId="77777777" w:rsidR="00FE7B26" w:rsidRPr="00FE7B26" w:rsidRDefault="00FE7B26" w:rsidP="00FE7B26">
            <w:pPr>
              <w:rPr>
                <w:rStyle w:val="ComputerCode"/>
              </w:rPr>
            </w:pPr>
          </w:p>
          <w:p w14:paraId="26768DE6" w14:textId="77777777" w:rsidR="00FE7B26" w:rsidRPr="00FE7B26" w:rsidRDefault="00FE7B26" w:rsidP="00FE7B26">
            <w:pPr>
              <w:rPr>
                <w:rStyle w:val="ComputerCode"/>
              </w:rPr>
            </w:pPr>
            <w:r w:rsidRPr="00FE7B26">
              <w:rPr>
                <w:rStyle w:val="ComputerCode"/>
              </w:rPr>
              <w:t>#include &lt;Core/Physics/Implementation/BulletPhysics/BulletPhysics.h&gt;</w:t>
            </w:r>
          </w:p>
          <w:p w14:paraId="2D2E75B7" w14:textId="77777777" w:rsidR="00FE7B26" w:rsidRPr="00FE7B26" w:rsidRDefault="00FE7B26" w:rsidP="00FE7B26">
            <w:pPr>
              <w:rPr>
                <w:rStyle w:val="ComputerCode"/>
              </w:rPr>
            </w:pPr>
            <w:r w:rsidRPr="00FE7B26">
              <w:rPr>
                <w:rStyle w:val="ComputerCode"/>
              </w:rPr>
              <w:t>#include &lt;Core/Physics/Implementation/NullPhysics/NullPhysics.h&gt;</w:t>
            </w:r>
          </w:p>
          <w:p w14:paraId="6A66BA0E" w14:textId="77777777" w:rsidR="00FE7B26" w:rsidRPr="00FE7B26" w:rsidRDefault="00FE7B26" w:rsidP="00FE7B26">
            <w:pPr>
              <w:rPr>
                <w:rStyle w:val="ComputerCode"/>
              </w:rPr>
            </w:pPr>
          </w:p>
          <w:p w14:paraId="01FC9D5B" w14:textId="77777777" w:rsidR="00FE7B26" w:rsidRPr="00FE7B26" w:rsidRDefault="00FE7B26" w:rsidP="00FE7B26">
            <w:pPr>
              <w:rPr>
                <w:rStyle w:val="ComputerCode"/>
              </w:rPr>
            </w:pPr>
            <w:r w:rsidRPr="00FE7B26">
              <w:rPr>
                <w:rStyle w:val="ComputerCode"/>
              </w:rPr>
              <w:t>#include &lt;Engine/GameLogic/BaseGameLogic.h&gt;</w:t>
            </w:r>
          </w:p>
          <w:p w14:paraId="532D5F9C" w14:textId="77777777" w:rsidR="00FE7B26" w:rsidRPr="00FE7B26" w:rsidRDefault="00FE7B26" w:rsidP="00FE7B26">
            <w:pPr>
              <w:rPr>
                <w:rStyle w:val="ComputerCode"/>
              </w:rPr>
            </w:pPr>
            <w:r w:rsidRPr="00FE7B26">
              <w:rPr>
                <w:rStyle w:val="ComputerCode"/>
              </w:rPr>
              <w:t>#include &lt;Engine/GameLogic/GameState/BaseGameState.h&gt;</w:t>
            </w:r>
          </w:p>
          <w:p w14:paraId="0EB9BC51" w14:textId="77777777" w:rsidR="00FE7B26" w:rsidRPr="00FE7B26" w:rsidRDefault="00FE7B26" w:rsidP="00FE7B26">
            <w:pPr>
              <w:rPr>
                <w:rStyle w:val="ComputerCode"/>
              </w:rPr>
            </w:pPr>
          </w:p>
          <w:p w14:paraId="067A3556" w14:textId="77777777" w:rsidR="00FE7B26" w:rsidRPr="00FE7B26" w:rsidRDefault="00FE7B26" w:rsidP="00FE7B26">
            <w:pPr>
              <w:rPr>
                <w:rStyle w:val="ComputerCode"/>
              </w:rPr>
            </w:pPr>
            <w:r w:rsidRPr="00FE7B26">
              <w:rPr>
                <w:rStyle w:val="ComputerCode"/>
              </w:rPr>
              <w:t>#include "../Events/GameEvents.h"</w:t>
            </w:r>
          </w:p>
          <w:p w14:paraId="195CE9C7" w14:textId="77777777" w:rsidR="00FE7B26" w:rsidRPr="00FE7B26" w:rsidRDefault="00FE7B26" w:rsidP="00FE7B26">
            <w:pPr>
              <w:rPr>
                <w:rStyle w:val="ComputerCode"/>
              </w:rPr>
            </w:pPr>
          </w:p>
          <w:p w14:paraId="1C81405A" w14:textId="77777777" w:rsidR="00FE7B26" w:rsidRPr="00FE7B26" w:rsidRDefault="00FE7B26" w:rsidP="00FE7B26">
            <w:pPr>
              <w:rPr>
                <w:rStyle w:val="ComputerCode"/>
              </w:rPr>
            </w:pPr>
            <w:r w:rsidRPr="00FE7B26">
              <w:rPr>
                <w:rStyle w:val="ComputerCode"/>
              </w:rPr>
              <w:t>namespace sg</w:t>
            </w:r>
          </w:p>
          <w:p w14:paraId="258E73FF" w14:textId="77777777" w:rsidR="00FE7B26" w:rsidRPr="00FE7B26" w:rsidRDefault="00FE7B26" w:rsidP="00FE7B26">
            <w:pPr>
              <w:rPr>
                <w:rStyle w:val="ComputerCode"/>
              </w:rPr>
            </w:pPr>
            <w:r w:rsidRPr="00FE7B26">
              <w:rPr>
                <w:rStyle w:val="ComputerCode"/>
              </w:rPr>
              <w:t>{</w:t>
            </w:r>
          </w:p>
          <w:p w14:paraId="6504B30F" w14:textId="77777777" w:rsidR="00FE7B26" w:rsidRPr="00FE7B26" w:rsidRDefault="00FE7B26" w:rsidP="00FE7B26">
            <w:pPr>
              <w:rPr>
                <w:rStyle w:val="ComputerCode"/>
              </w:rPr>
            </w:pPr>
          </w:p>
          <w:p w14:paraId="005633D9" w14:textId="77777777" w:rsidR="00FE7B26" w:rsidRPr="00FE7B26" w:rsidRDefault="00FE7B26" w:rsidP="00FE7B26">
            <w:pPr>
              <w:rPr>
                <w:rStyle w:val="ComputerCode"/>
              </w:rPr>
            </w:pPr>
            <w:r w:rsidRPr="00FE7B26">
              <w:rPr>
                <w:rStyle w:val="ComputerCode"/>
              </w:rPr>
              <w:t xml:space="preserve">    namespace GameState</w:t>
            </w:r>
          </w:p>
          <w:p w14:paraId="060FC6CE" w14:textId="77777777" w:rsidR="00FE7B26" w:rsidRPr="00FE7B26" w:rsidRDefault="00FE7B26" w:rsidP="00FE7B26">
            <w:pPr>
              <w:rPr>
                <w:rStyle w:val="ComputerCode"/>
              </w:rPr>
            </w:pPr>
            <w:r w:rsidRPr="00FE7B26">
              <w:rPr>
                <w:rStyle w:val="ComputerCode"/>
              </w:rPr>
              <w:t xml:space="preserve">    {</w:t>
            </w:r>
          </w:p>
          <w:p w14:paraId="5DF1E524" w14:textId="77777777" w:rsidR="00FE7B26" w:rsidRPr="00FE7B26" w:rsidRDefault="00FE7B26" w:rsidP="00FE7B26">
            <w:pPr>
              <w:rPr>
                <w:rStyle w:val="ComputerCode"/>
              </w:rPr>
            </w:pPr>
          </w:p>
          <w:p w14:paraId="23F08DE4" w14:textId="77777777" w:rsidR="00FE7B26" w:rsidRPr="00FE7B26" w:rsidRDefault="00FE7B26" w:rsidP="00FE7B26">
            <w:pPr>
              <w:rPr>
                <w:rStyle w:val="ComputerCode"/>
              </w:rPr>
            </w:pPr>
            <w:r w:rsidRPr="00FE7B26">
              <w:rPr>
                <w:rStyle w:val="ComputerCode"/>
              </w:rPr>
              <w:t xml:space="preserve">        class Initializing : public uge::GameState::Initializing</w:t>
            </w:r>
          </w:p>
          <w:p w14:paraId="5E802850" w14:textId="77777777" w:rsidR="00FE7B26" w:rsidRPr="00FE7B26" w:rsidRDefault="00FE7B26" w:rsidP="00FE7B26">
            <w:pPr>
              <w:rPr>
                <w:rStyle w:val="ComputerCode"/>
              </w:rPr>
            </w:pPr>
            <w:r w:rsidRPr="00FE7B26">
              <w:rPr>
                <w:rStyle w:val="ComputerCode"/>
              </w:rPr>
              <w:t xml:space="preserve">        {</w:t>
            </w:r>
          </w:p>
          <w:p w14:paraId="75975FA6" w14:textId="77777777" w:rsidR="00FE7B26" w:rsidRPr="00FE7B26" w:rsidRDefault="00FE7B26" w:rsidP="00FE7B26">
            <w:pPr>
              <w:rPr>
                <w:rStyle w:val="ComputerCode"/>
              </w:rPr>
            </w:pPr>
            <w:r w:rsidRPr="00FE7B26">
              <w:rPr>
                <w:rStyle w:val="ComputerCode"/>
              </w:rPr>
              <w:t xml:space="preserve">            friend class uge::BaseGameLogic;</w:t>
            </w:r>
          </w:p>
          <w:p w14:paraId="4B3D544C" w14:textId="77777777" w:rsidR="00FE7B26" w:rsidRPr="00FE7B26" w:rsidRDefault="00FE7B26" w:rsidP="00FE7B26">
            <w:pPr>
              <w:rPr>
                <w:rStyle w:val="ComputerCode"/>
              </w:rPr>
            </w:pPr>
          </w:p>
          <w:p w14:paraId="0AD7BE28" w14:textId="77777777" w:rsidR="00FE7B26" w:rsidRPr="00FE7B26" w:rsidRDefault="00FE7B26" w:rsidP="00FE7B26">
            <w:pPr>
              <w:rPr>
                <w:rStyle w:val="ComputerCode"/>
              </w:rPr>
            </w:pPr>
            <w:r w:rsidRPr="00FE7B26">
              <w:rPr>
                <w:rStyle w:val="ComputerCode"/>
              </w:rPr>
              <w:t xml:space="preserve">        public:</w:t>
            </w:r>
          </w:p>
          <w:p w14:paraId="11A6B025" w14:textId="77777777" w:rsidR="00FE7B26" w:rsidRPr="00FE7B26" w:rsidRDefault="00FE7B26" w:rsidP="00FE7B26">
            <w:pPr>
              <w:rPr>
                <w:rStyle w:val="ComputerCode"/>
              </w:rPr>
            </w:pPr>
            <w:r w:rsidRPr="00FE7B26">
              <w:rPr>
                <w:rStyle w:val="ComputerCode"/>
              </w:rPr>
              <w:t xml:space="preserve">            Initializing();</w:t>
            </w:r>
          </w:p>
          <w:p w14:paraId="42C023FA" w14:textId="77777777" w:rsidR="00FE7B26" w:rsidRPr="00FE7B26" w:rsidRDefault="00FE7B26" w:rsidP="00FE7B26">
            <w:pPr>
              <w:rPr>
                <w:rStyle w:val="ComputerCode"/>
              </w:rPr>
            </w:pPr>
            <w:r w:rsidRPr="00FE7B26">
              <w:rPr>
                <w:rStyle w:val="ComputerCode"/>
              </w:rPr>
              <w:t xml:space="preserve">            virtual ~Initializing();</w:t>
            </w:r>
          </w:p>
          <w:p w14:paraId="603111EC" w14:textId="77777777" w:rsidR="00FE7B26" w:rsidRPr="00FE7B26" w:rsidRDefault="00FE7B26" w:rsidP="00FE7B26">
            <w:pPr>
              <w:rPr>
                <w:rStyle w:val="ComputerCode"/>
              </w:rPr>
            </w:pPr>
          </w:p>
          <w:p w14:paraId="48012065" w14:textId="77777777" w:rsidR="00513610" w:rsidRDefault="00FE7B26" w:rsidP="00FE7B26">
            <w:pPr>
              <w:rPr>
                <w:rStyle w:val="ComputerCode"/>
              </w:rPr>
            </w:pPr>
            <w:r w:rsidRPr="00FE7B26">
              <w:rPr>
                <w:rStyle w:val="ComputerCode"/>
              </w:rPr>
              <w:t xml:space="preserve">            virtual bool vInit(</w:t>
            </w:r>
          </w:p>
          <w:p w14:paraId="55897E59" w14:textId="299F9068" w:rsidR="00FE7B26" w:rsidRPr="00FE7B26" w:rsidRDefault="00513610" w:rsidP="00FE7B26">
            <w:pPr>
              <w:rPr>
                <w:rStyle w:val="ComputerCode"/>
              </w:rPr>
            </w:pPr>
            <w:r>
              <w:rPr>
                <w:rStyle w:val="ComputerCode"/>
              </w:rPr>
              <w:t xml:space="preserve">                 </w:t>
            </w:r>
            <w:r w:rsidR="00FE7B26" w:rsidRPr="00FE7B26">
              <w:rPr>
                <w:rStyle w:val="ComputerCode"/>
              </w:rPr>
              <w:t>uge::BaseGameLogic* pGameLogic) override;</w:t>
            </w:r>
          </w:p>
          <w:p w14:paraId="0096BD62" w14:textId="77777777" w:rsidR="00513610" w:rsidRDefault="00FE7B26" w:rsidP="00FE7B26">
            <w:pPr>
              <w:rPr>
                <w:rStyle w:val="ComputerCode"/>
              </w:rPr>
            </w:pPr>
            <w:r w:rsidRPr="00FE7B26">
              <w:rPr>
                <w:rStyle w:val="ComputerCode"/>
              </w:rPr>
              <w:t xml:space="preserve">            virtual bool vTailorToProfile(</w:t>
            </w:r>
          </w:p>
          <w:p w14:paraId="16C10097" w14:textId="4561E66A" w:rsidR="00FE7B26" w:rsidRPr="00FE7B26" w:rsidRDefault="00513610" w:rsidP="00FE7B26">
            <w:pPr>
              <w:rPr>
                <w:rStyle w:val="ComputerCode"/>
              </w:rPr>
            </w:pPr>
            <w:r>
              <w:rPr>
                <w:rStyle w:val="ComputerCode"/>
              </w:rPr>
              <w:t xml:space="preserve">                 </w:t>
            </w:r>
            <w:r w:rsidR="00FE7B26" w:rsidRPr="00FE7B26">
              <w:rPr>
                <w:rStyle w:val="ComputerCode"/>
              </w:rPr>
              <w:t>const std::string&amp; xmlResourceFilename) override;</w:t>
            </w:r>
          </w:p>
          <w:p w14:paraId="054055AF" w14:textId="77777777" w:rsidR="00FE7B26" w:rsidRPr="00FE7B26" w:rsidRDefault="00FE7B26" w:rsidP="00FE7B26">
            <w:pPr>
              <w:rPr>
                <w:rStyle w:val="ComputerCode"/>
              </w:rPr>
            </w:pPr>
            <w:r w:rsidRPr="00FE7B26">
              <w:rPr>
                <w:rStyle w:val="ComputerCode"/>
              </w:rPr>
              <w:t xml:space="preserve">            virtual bool vDestroy() override;</w:t>
            </w:r>
          </w:p>
          <w:p w14:paraId="1023D03A" w14:textId="77777777" w:rsidR="00FE7B26" w:rsidRPr="00FE7B26" w:rsidRDefault="00FE7B26" w:rsidP="00FE7B26">
            <w:pPr>
              <w:rPr>
                <w:rStyle w:val="ComputerCode"/>
              </w:rPr>
            </w:pPr>
          </w:p>
          <w:p w14:paraId="57D15B9E" w14:textId="77777777" w:rsidR="00513610" w:rsidRDefault="00FE7B26" w:rsidP="00FE7B26">
            <w:pPr>
              <w:rPr>
                <w:rStyle w:val="ComputerCode"/>
              </w:rPr>
            </w:pPr>
            <w:r w:rsidRPr="00FE7B26">
              <w:rPr>
                <w:rStyle w:val="ComputerCode"/>
              </w:rPr>
              <w:t xml:space="preserve">            virtual bool vOnUpdate(</w:t>
            </w:r>
          </w:p>
          <w:p w14:paraId="48F7F6A5" w14:textId="4CD7899D"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03C73922" w14:textId="77777777" w:rsidR="00513610" w:rsidRDefault="00FE7B26" w:rsidP="00FE7B26">
            <w:pPr>
              <w:rPr>
                <w:rStyle w:val="ComputerCode"/>
              </w:rPr>
            </w:pPr>
            <w:r w:rsidRPr="00FE7B26">
              <w:rPr>
                <w:rStyle w:val="ComputerCode"/>
              </w:rPr>
              <w:t xml:space="preserve">            virtual bool vOnRender(</w:t>
            </w:r>
          </w:p>
          <w:p w14:paraId="6BBDECE8" w14:textId="2AF7F7A7"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70367FBB" w14:textId="77777777" w:rsidR="00FE7B26" w:rsidRPr="00FE7B26" w:rsidRDefault="00FE7B26" w:rsidP="00FE7B26">
            <w:pPr>
              <w:rPr>
                <w:rStyle w:val="ComputerCode"/>
              </w:rPr>
            </w:pPr>
            <w:r w:rsidRPr="00FE7B26">
              <w:rPr>
                <w:rStyle w:val="ComputerCode"/>
              </w:rPr>
              <w:t xml:space="preserve">        };</w:t>
            </w:r>
          </w:p>
          <w:p w14:paraId="75CF2815" w14:textId="77777777" w:rsidR="00FE7B26" w:rsidRPr="00FE7B26" w:rsidRDefault="00FE7B26" w:rsidP="00FE7B26">
            <w:pPr>
              <w:rPr>
                <w:rStyle w:val="ComputerCode"/>
              </w:rPr>
            </w:pPr>
          </w:p>
          <w:p w14:paraId="2741B746" w14:textId="77777777" w:rsidR="00FE7B26" w:rsidRPr="00FE7B26" w:rsidRDefault="00FE7B26" w:rsidP="00FE7B26">
            <w:pPr>
              <w:rPr>
                <w:rStyle w:val="ComputerCode"/>
              </w:rPr>
            </w:pPr>
            <w:r w:rsidRPr="00FE7B26">
              <w:rPr>
                <w:rStyle w:val="ComputerCode"/>
              </w:rPr>
              <w:t xml:space="preserve">        class SplashScreen : public uge::GameState::BaseGameState</w:t>
            </w:r>
          </w:p>
          <w:p w14:paraId="1F20C5D5" w14:textId="77777777" w:rsidR="00FE7B26" w:rsidRPr="00FE7B26" w:rsidRDefault="00FE7B26" w:rsidP="00FE7B26">
            <w:pPr>
              <w:rPr>
                <w:rStyle w:val="ComputerCode"/>
              </w:rPr>
            </w:pPr>
            <w:r w:rsidRPr="00FE7B26">
              <w:rPr>
                <w:rStyle w:val="ComputerCode"/>
              </w:rPr>
              <w:t xml:space="preserve">        {</w:t>
            </w:r>
          </w:p>
          <w:p w14:paraId="47524835" w14:textId="77777777" w:rsidR="00FE7B26" w:rsidRPr="00FE7B26" w:rsidRDefault="00FE7B26" w:rsidP="00FE7B26">
            <w:pPr>
              <w:rPr>
                <w:rStyle w:val="ComputerCode"/>
              </w:rPr>
            </w:pPr>
            <w:r w:rsidRPr="00FE7B26">
              <w:rPr>
                <w:rStyle w:val="ComputerCode"/>
              </w:rPr>
              <w:t xml:space="preserve">            friend class uge::BaseGameLogic;</w:t>
            </w:r>
          </w:p>
          <w:p w14:paraId="3AA8EC33" w14:textId="77777777" w:rsidR="00FE7B26" w:rsidRPr="00FE7B26" w:rsidRDefault="00FE7B26" w:rsidP="00FE7B26">
            <w:pPr>
              <w:rPr>
                <w:rStyle w:val="ComputerCode"/>
              </w:rPr>
            </w:pPr>
          </w:p>
          <w:p w14:paraId="7D7A3D49" w14:textId="77777777" w:rsidR="00FE7B26" w:rsidRPr="00FE7B26" w:rsidRDefault="00FE7B26" w:rsidP="00FE7B26">
            <w:pPr>
              <w:rPr>
                <w:rStyle w:val="ComputerCode"/>
              </w:rPr>
            </w:pPr>
            <w:r w:rsidRPr="00FE7B26">
              <w:rPr>
                <w:rStyle w:val="ComputerCode"/>
              </w:rPr>
              <w:t xml:space="preserve">        public:</w:t>
            </w:r>
          </w:p>
          <w:p w14:paraId="558E14C7" w14:textId="77777777" w:rsidR="00FE7B26" w:rsidRPr="00FE7B26" w:rsidRDefault="00FE7B26" w:rsidP="00FE7B26">
            <w:pPr>
              <w:rPr>
                <w:rStyle w:val="ComputerCode"/>
              </w:rPr>
            </w:pPr>
            <w:r w:rsidRPr="00FE7B26">
              <w:rPr>
                <w:rStyle w:val="ComputerCode"/>
              </w:rPr>
              <w:t xml:space="preserve">            /// The name of the state.</w:t>
            </w:r>
          </w:p>
          <w:p w14:paraId="46BFE87D" w14:textId="77777777" w:rsidR="00FE7B26" w:rsidRPr="00FE7B26" w:rsidRDefault="00FE7B26" w:rsidP="00FE7B26">
            <w:pPr>
              <w:rPr>
                <w:rStyle w:val="ComputerCode"/>
              </w:rPr>
            </w:pPr>
            <w:r w:rsidRPr="00FE7B26">
              <w:rPr>
                <w:rStyle w:val="ComputerCode"/>
              </w:rPr>
              <w:t xml:space="preserve">            static const char* g_Name;</w:t>
            </w:r>
          </w:p>
          <w:p w14:paraId="4B46E737" w14:textId="77777777" w:rsidR="00FE7B26" w:rsidRPr="00FE7B26" w:rsidRDefault="00FE7B26" w:rsidP="00FE7B26">
            <w:pPr>
              <w:rPr>
                <w:rStyle w:val="ComputerCode"/>
              </w:rPr>
            </w:pPr>
          </w:p>
          <w:p w14:paraId="7A2100B8" w14:textId="77777777" w:rsidR="00FE7B26" w:rsidRPr="00FE7B26" w:rsidRDefault="00FE7B26" w:rsidP="00FE7B26">
            <w:pPr>
              <w:rPr>
                <w:rStyle w:val="ComputerCode"/>
              </w:rPr>
            </w:pPr>
            <w:r w:rsidRPr="00FE7B26">
              <w:rPr>
                <w:rStyle w:val="ComputerCode"/>
              </w:rPr>
              <w:t xml:space="preserve">            SplashScreen();</w:t>
            </w:r>
          </w:p>
          <w:p w14:paraId="5F258795" w14:textId="77777777" w:rsidR="00FE7B26" w:rsidRPr="00FE7B26" w:rsidRDefault="00FE7B26" w:rsidP="00FE7B26">
            <w:pPr>
              <w:rPr>
                <w:rStyle w:val="ComputerCode"/>
              </w:rPr>
            </w:pPr>
            <w:r w:rsidRPr="00FE7B26">
              <w:rPr>
                <w:rStyle w:val="ComputerCode"/>
              </w:rPr>
              <w:t xml:space="preserve">            virtual ~SplashScreen();</w:t>
            </w:r>
          </w:p>
          <w:p w14:paraId="3DCF38F8" w14:textId="77777777" w:rsidR="00FE7B26" w:rsidRPr="00FE7B26" w:rsidRDefault="00FE7B26" w:rsidP="00FE7B26">
            <w:pPr>
              <w:rPr>
                <w:rStyle w:val="ComputerCode"/>
              </w:rPr>
            </w:pPr>
          </w:p>
          <w:p w14:paraId="6973B055" w14:textId="77777777" w:rsidR="00513610" w:rsidRDefault="00FE7B26" w:rsidP="00FE7B26">
            <w:pPr>
              <w:rPr>
                <w:rStyle w:val="ComputerCode"/>
              </w:rPr>
            </w:pPr>
            <w:r w:rsidRPr="00FE7B26">
              <w:rPr>
                <w:rStyle w:val="ComputerCode"/>
              </w:rPr>
              <w:t xml:space="preserve">            virtual bool vInit(</w:t>
            </w:r>
          </w:p>
          <w:p w14:paraId="51C953C4" w14:textId="2E932A23" w:rsidR="00FE7B26" w:rsidRPr="00FE7B26" w:rsidRDefault="00513610" w:rsidP="00FE7B26">
            <w:pPr>
              <w:rPr>
                <w:rStyle w:val="ComputerCode"/>
              </w:rPr>
            </w:pPr>
            <w:r>
              <w:rPr>
                <w:rStyle w:val="ComputerCode"/>
              </w:rPr>
              <w:t xml:space="preserve">                </w:t>
            </w:r>
            <w:r w:rsidR="00FE7B26" w:rsidRPr="00FE7B26">
              <w:rPr>
                <w:rStyle w:val="ComputerCode"/>
              </w:rPr>
              <w:t>uge::BaseGameLogic* pGameLogic) override;</w:t>
            </w:r>
          </w:p>
          <w:p w14:paraId="16614858" w14:textId="77777777" w:rsidR="00513610" w:rsidRDefault="00FE7B26" w:rsidP="00FE7B26">
            <w:pPr>
              <w:rPr>
                <w:rStyle w:val="ComputerCode"/>
              </w:rPr>
            </w:pPr>
            <w:r w:rsidRPr="00FE7B26">
              <w:rPr>
                <w:rStyle w:val="ComputerCode"/>
              </w:rPr>
              <w:lastRenderedPageBreak/>
              <w:t xml:space="preserve">            virtual bool vTailorToProfile(</w:t>
            </w:r>
          </w:p>
          <w:p w14:paraId="339F5F98" w14:textId="69D1CE4A" w:rsidR="00FE7B26" w:rsidRPr="00FE7B26" w:rsidRDefault="00513610" w:rsidP="00FE7B26">
            <w:pPr>
              <w:rPr>
                <w:rStyle w:val="ComputerCode"/>
              </w:rPr>
            </w:pPr>
            <w:r>
              <w:rPr>
                <w:rStyle w:val="ComputerCode"/>
              </w:rPr>
              <w:t xml:space="preserve">                 </w:t>
            </w:r>
            <w:r w:rsidR="00FE7B26" w:rsidRPr="00FE7B26">
              <w:rPr>
                <w:rStyle w:val="ComputerCode"/>
              </w:rPr>
              <w:t>const std::string&amp; xmlResourceFilename) override;</w:t>
            </w:r>
          </w:p>
          <w:p w14:paraId="04231873" w14:textId="77777777" w:rsidR="00FE7B26" w:rsidRPr="00FE7B26" w:rsidRDefault="00FE7B26" w:rsidP="00FE7B26">
            <w:pPr>
              <w:rPr>
                <w:rStyle w:val="ComputerCode"/>
              </w:rPr>
            </w:pPr>
            <w:r w:rsidRPr="00FE7B26">
              <w:rPr>
                <w:rStyle w:val="ComputerCode"/>
              </w:rPr>
              <w:t xml:space="preserve">            virtual bool vDestroy() override;</w:t>
            </w:r>
          </w:p>
          <w:p w14:paraId="516D992A" w14:textId="77777777" w:rsidR="00FE7B26" w:rsidRPr="00FE7B26" w:rsidRDefault="00FE7B26" w:rsidP="00FE7B26">
            <w:pPr>
              <w:rPr>
                <w:rStyle w:val="ComputerCode"/>
              </w:rPr>
            </w:pPr>
          </w:p>
          <w:p w14:paraId="5EC450A9" w14:textId="77777777" w:rsidR="00513610" w:rsidRDefault="00FE7B26" w:rsidP="00FE7B26">
            <w:pPr>
              <w:rPr>
                <w:rStyle w:val="ComputerCode"/>
              </w:rPr>
            </w:pPr>
            <w:r w:rsidRPr="00FE7B26">
              <w:rPr>
                <w:rStyle w:val="ComputerCode"/>
              </w:rPr>
              <w:t xml:space="preserve">            virtual bool vOnUpdate(</w:t>
            </w:r>
          </w:p>
          <w:p w14:paraId="7499D298" w14:textId="2E7DE2CD"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2E72959C" w14:textId="77777777" w:rsidR="00513610" w:rsidRDefault="00FE7B26" w:rsidP="00FE7B26">
            <w:pPr>
              <w:rPr>
                <w:rStyle w:val="ComputerCode"/>
              </w:rPr>
            </w:pPr>
            <w:r w:rsidRPr="00FE7B26">
              <w:rPr>
                <w:rStyle w:val="ComputerCode"/>
              </w:rPr>
              <w:t xml:space="preserve">            virtual bool vOnRender(</w:t>
            </w:r>
          </w:p>
          <w:p w14:paraId="4C311877" w14:textId="116D92D2"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128461D4" w14:textId="77777777" w:rsidR="00FE7B26" w:rsidRPr="00FE7B26" w:rsidRDefault="00FE7B26" w:rsidP="00FE7B26">
            <w:pPr>
              <w:rPr>
                <w:rStyle w:val="ComputerCode"/>
              </w:rPr>
            </w:pPr>
          </w:p>
          <w:p w14:paraId="7BA9B843" w14:textId="77777777" w:rsidR="00FE7B26" w:rsidRPr="00FE7B26" w:rsidRDefault="00FE7B26" w:rsidP="00FE7B26">
            <w:pPr>
              <w:rPr>
                <w:rStyle w:val="ComputerCode"/>
              </w:rPr>
            </w:pPr>
            <w:r w:rsidRPr="00FE7B26">
              <w:rPr>
                <w:rStyle w:val="ComputerCode"/>
              </w:rPr>
              <w:t xml:space="preserve">            virtual const std::string vGetName() const override;</w:t>
            </w:r>
          </w:p>
          <w:p w14:paraId="390ECFA9" w14:textId="77777777" w:rsidR="00FE7B26" w:rsidRPr="00FE7B26" w:rsidRDefault="00FE7B26" w:rsidP="00FE7B26">
            <w:pPr>
              <w:rPr>
                <w:rStyle w:val="ComputerCode"/>
              </w:rPr>
            </w:pPr>
            <w:r w:rsidRPr="00FE7B26">
              <w:rPr>
                <w:rStyle w:val="ComputerCode"/>
              </w:rPr>
              <w:t xml:space="preserve">        };</w:t>
            </w:r>
          </w:p>
          <w:p w14:paraId="084160D6" w14:textId="77777777" w:rsidR="00FE7B26" w:rsidRPr="00FE7B26" w:rsidRDefault="00FE7B26" w:rsidP="00FE7B26">
            <w:pPr>
              <w:rPr>
                <w:rStyle w:val="ComputerCode"/>
              </w:rPr>
            </w:pPr>
          </w:p>
          <w:p w14:paraId="4F2CAE6F" w14:textId="77777777" w:rsidR="00FE7B26" w:rsidRPr="00FE7B26" w:rsidRDefault="00FE7B26" w:rsidP="00FE7B26">
            <w:pPr>
              <w:rPr>
                <w:rStyle w:val="ComputerCode"/>
              </w:rPr>
            </w:pPr>
            <w:r w:rsidRPr="00FE7B26">
              <w:rPr>
                <w:rStyle w:val="ComputerCode"/>
              </w:rPr>
              <w:t xml:space="preserve">        class MainMenu : public uge::GameState::BaseGameState</w:t>
            </w:r>
          </w:p>
          <w:p w14:paraId="002CB71D" w14:textId="77777777" w:rsidR="00FE7B26" w:rsidRPr="00FE7B26" w:rsidRDefault="00FE7B26" w:rsidP="00FE7B26">
            <w:pPr>
              <w:rPr>
                <w:rStyle w:val="ComputerCode"/>
              </w:rPr>
            </w:pPr>
            <w:r w:rsidRPr="00FE7B26">
              <w:rPr>
                <w:rStyle w:val="ComputerCode"/>
              </w:rPr>
              <w:t xml:space="preserve">        {</w:t>
            </w:r>
          </w:p>
          <w:p w14:paraId="4E797E65" w14:textId="77777777" w:rsidR="00FE7B26" w:rsidRPr="00FE7B26" w:rsidRDefault="00FE7B26" w:rsidP="00FE7B26">
            <w:pPr>
              <w:rPr>
                <w:rStyle w:val="ComputerCode"/>
              </w:rPr>
            </w:pPr>
            <w:r w:rsidRPr="00FE7B26">
              <w:rPr>
                <w:rStyle w:val="ComputerCode"/>
              </w:rPr>
              <w:t xml:space="preserve">            friend class uge::BaseGameLogic;</w:t>
            </w:r>
          </w:p>
          <w:p w14:paraId="25F2BEA3" w14:textId="77777777" w:rsidR="00FE7B26" w:rsidRPr="00FE7B26" w:rsidRDefault="00FE7B26" w:rsidP="00FE7B26">
            <w:pPr>
              <w:rPr>
                <w:rStyle w:val="ComputerCode"/>
              </w:rPr>
            </w:pPr>
          </w:p>
          <w:p w14:paraId="6C884230" w14:textId="77777777" w:rsidR="00FE7B26" w:rsidRPr="00FE7B26" w:rsidRDefault="00FE7B26" w:rsidP="00FE7B26">
            <w:pPr>
              <w:rPr>
                <w:rStyle w:val="ComputerCode"/>
              </w:rPr>
            </w:pPr>
            <w:r w:rsidRPr="00FE7B26">
              <w:rPr>
                <w:rStyle w:val="ComputerCode"/>
              </w:rPr>
              <w:t xml:space="preserve">        public:</w:t>
            </w:r>
          </w:p>
          <w:p w14:paraId="42601683" w14:textId="77777777" w:rsidR="00FE7B26" w:rsidRPr="00FE7B26" w:rsidRDefault="00FE7B26" w:rsidP="00FE7B26">
            <w:pPr>
              <w:rPr>
                <w:rStyle w:val="ComputerCode"/>
              </w:rPr>
            </w:pPr>
            <w:r w:rsidRPr="00FE7B26">
              <w:rPr>
                <w:rStyle w:val="ComputerCode"/>
              </w:rPr>
              <w:t xml:space="preserve">            /// The name of the state.</w:t>
            </w:r>
          </w:p>
          <w:p w14:paraId="7B4C68CB" w14:textId="77777777" w:rsidR="00FE7B26" w:rsidRPr="00FE7B26" w:rsidRDefault="00FE7B26" w:rsidP="00FE7B26">
            <w:pPr>
              <w:rPr>
                <w:rStyle w:val="ComputerCode"/>
              </w:rPr>
            </w:pPr>
            <w:r w:rsidRPr="00FE7B26">
              <w:rPr>
                <w:rStyle w:val="ComputerCode"/>
              </w:rPr>
              <w:t xml:space="preserve">            static const char* g_Name;</w:t>
            </w:r>
          </w:p>
          <w:p w14:paraId="3D5D1F58" w14:textId="77777777" w:rsidR="00FE7B26" w:rsidRPr="00FE7B26" w:rsidRDefault="00FE7B26" w:rsidP="00FE7B26">
            <w:pPr>
              <w:rPr>
                <w:rStyle w:val="ComputerCode"/>
              </w:rPr>
            </w:pPr>
          </w:p>
          <w:p w14:paraId="38884684" w14:textId="77777777" w:rsidR="00FE7B26" w:rsidRPr="00FE7B26" w:rsidRDefault="00FE7B26" w:rsidP="00FE7B26">
            <w:pPr>
              <w:rPr>
                <w:rStyle w:val="ComputerCode"/>
              </w:rPr>
            </w:pPr>
            <w:r w:rsidRPr="00FE7B26">
              <w:rPr>
                <w:rStyle w:val="ComputerCode"/>
              </w:rPr>
              <w:t xml:space="preserve">            MainMenu();</w:t>
            </w:r>
          </w:p>
          <w:p w14:paraId="5F05FDBC" w14:textId="77777777" w:rsidR="00FE7B26" w:rsidRPr="00FE7B26" w:rsidRDefault="00FE7B26" w:rsidP="00FE7B26">
            <w:pPr>
              <w:rPr>
                <w:rStyle w:val="ComputerCode"/>
              </w:rPr>
            </w:pPr>
            <w:r w:rsidRPr="00FE7B26">
              <w:rPr>
                <w:rStyle w:val="ComputerCode"/>
              </w:rPr>
              <w:t xml:space="preserve">            virtual ~MainMenu();</w:t>
            </w:r>
          </w:p>
          <w:p w14:paraId="03E3EF97" w14:textId="77777777" w:rsidR="00FE7B26" w:rsidRPr="00FE7B26" w:rsidRDefault="00FE7B26" w:rsidP="00FE7B26">
            <w:pPr>
              <w:rPr>
                <w:rStyle w:val="ComputerCode"/>
              </w:rPr>
            </w:pPr>
          </w:p>
          <w:p w14:paraId="33A62BE0" w14:textId="77777777" w:rsidR="00513610" w:rsidRDefault="00FE7B26" w:rsidP="00FE7B26">
            <w:pPr>
              <w:rPr>
                <w:rStyle w:val="ComputerCode"/>
              </w:rPr>
            </w:pPr>
            <w:r w:rsidRPr="00FE7B26">
              <w:rPr>
                <w:rStyle w:val="ComputerCode"/>
              </w:rPr>
              <w:t xml:space="preserve">            virtual bool vInit(</w:t>
            </w:r>
          </w:p>
          <w:p w14:paraId="5A6B229C" w14:textId="2DF3DE33" w:rsidR="00FE7B26" w:rsidRPr="00FE7B26" w:rsidRDefault="00513610" w:rsidP="00FE7B26">
            <w:pPr>
              <w:rPr>
                <w:rStyle w:val="ComputerCode"/>
              </w:rPr>
            </w:pPr>
            <w:r>
              <w:rPr>
                <w:rStyle w:val="ComputerCode"/>
              </w:rPr>
              <w:t xml:space="preserve">                  </w:t>
            </w:r>
            <w:r w:rsidR="00FE7B26" w:rsidRPr="00FE7B26">
              <w:rPr>
                <w:rStyle w:val="ComputerCode"/>
              </w:rPr>
              <w:t>uge::BaseGameLogic* pGameLogic) override;</w:t>
            </w:r>
          </w:p>
          <w:p w14:paraId="7FA00DA9" w14:textId="77777777" w:rsidR="00513610" w:rsidRDefault="00FE7B26" w:rsidP="00FE7B26">
            <w:pPr>
              <w:rPr>
                <w:rStyle w:val="ComputerCode"/>
              </w:rPr>
            </w:pPr>
            <w:r w:rsidRPr="00FE7B26">
              <w:rPr>
                <w:rStyle w:val="ComputerCode"/>
              </w:rPr>
              <w:t xml:space="preserve">            virtual bool vTailorToProfile(</w:t>
            </w:r>
          </w:p>
          <w:p w14:paraId="5B1BA1B2" w14:textId="38352BE2" w:rsidR="00FE7B26" w:rsidRPr="00FE7B26" w:rsidRDefault="00513610" w:rsidP="00FE7B26">
            <w:pPr>
              <w:rPr>
                <w:rStyle w:val="ComputerCode"/>
              </w:rPr>
            </w:pPr>
            <w:r>
              <w:rPr>
                <w:rStyle w:val="ComputerCode"/>
              </w:rPr>
              <w:t xml:space="preserve">                  </w:t>
            </w:r>
            <w:r w:rsidR="00FE7B26" w:rsidRPr="00FE7B26">
              <w:rPr>
                <w:rStyle w:val="ComputerCode"/>
              </w:rPr>
              <w:t>const std::string&amp; xmlResourceFilename) override;</w:t>
            </w:r>
          </w:p>
          <w:p w14:paraId="4E172080" w14:textId="77777777" w:rsidR="00FE7B26" w:rsidRPr="00FE7B26" w:rsidRDefault="00FE7B26" w:rsidP="00FE7B26">
            <w:pPr>
              <w:rPr>
                <w:rStyle w:val="ComputerCode"/>
              </w:rPr>
            </w:pPr>
            <w:r w:rsidRPr="00FE7B26">
              <w:rPr>
                <w:rStyle w:val="ComputerCode"/>
              </w:rPr>
              <w:t xml:space="preserve">            virtual bool vDestroy() override;</w:t>
            </w:r>
          </w:p>
          <w:p w14:paraId="6846AB7C" w14:textId="77777777" w:rsidR="00FE7B26" w:rsidRPr="00FE7B26" w:rsidRDefault="00FE7B26" w:rsidP="00FE7B26">
            <w:pPr>
              <w:rPr>
                <w:rStyle w:val="ComputerCode"/>
              </w:rPr>
            </w:pPr>
          </w:p>
          <w:p w14:paraId="6AE153DE" w14:textId="77777777" w:rsidR="00513610" w:rsidRDefault="00FE7B26" w:rsidP="00FE7B26">
            <w:pPr>
              <w:rPr>
                <w:rStyle w:val="ComputerCode"/>
              </w:rPr>
            </w:pPr>
            <w:r w:rsidRPr="00FE7B26">
              <w:rPr>
                <w:rStyle w:val="ComputerCode"/>
              </w:rPr>
              <w:t xml:space="preserve">            virtual bool vOnUpdate(</w:t>
            </w:r>
          </w:p>
          <w:p w14:paraId="7A2D9DD8" w14:textId="0779C7A8"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65ED3DDD" w14:textId="77777777" w:rsidR="00513610" w:rsidRDefault="00FE7B26" w:rsidP="00FE7B26">
            <w:pPr>
              <w:rPr>
                <w:rStyle w:val="ComputerCode"/>
              </w:rPr>
            </w:pPr>
            <w:r w:rsidRPr="00FE7B26">
              <w:rPr>
                <w:rStyle w:val="ComputerCode"/>
              </w:rPr>
              <w:t xml:space="preserve">            virtual bool vOnRender(</w:t>
            </w:r>
          </w:p>
          <w:p w14:paraId="430D5397" w14:textId="7F8C0727"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714CA5E3" w14:textId="77777777" w:rsidR="00FE7B26" w:rsidRPr="00FE7B26" w:rsidRDefault="00FE7B26" w:rsidP="00FE7B26">
            <w:pPr>
              <w:rPr>
                <w:rStyle w:val="ComputerCode"/>
              </w:rPr>
            </w:pPr>
          </w:p>
          <w:p w14:paraId="2484F418" w14:textId="77777777" w:rsidR="00FE7B26" w:rsidRPr="00FE7B26" w:rsidRDefault="00FE7B26" w:rsidP="00FE7B26">
            <w:pPr>
              <w:rPr>
                <w:rStyle w:val="ComputerCode"/>
              </w:rPr>
            </w:pPr>
            <w:r w:rsidRPr="00FE7B26">
              <w:rPr>
                <w:rStyle w:val="ComputerCode"/>
              </w:rPr>
              <w:t xml:space="preserve">            virtual const std::string vGetName() const override;</w:t>
            </w:r>
          </w:p>
          <w:p w14:paraId="1B9515A9" w14:textId="77777777" w:rsidR="00FE7B26" w:rsidRPr="00FE7B26" w:rsidRDefault="00FE7B26" w:rsidP="00FE7B26">
            <w:pPr>
              <w:rPr>
                <w:rStyle w:val="ComputerCode"/>
              </w:rPr>
            </w:pPr>
            <w:r w:rsidRPr="00FE7B26">
              <w:rPr>
                <w:rStyle w:val="ComputerCode"/>
              </w:rPr>
              <w:t xml:space="preserve">        };</w:t>
            </w:r>
          </w:p>
          <w:p w14:paraId="416CBF2C" w14:textId="77777777" w:rsidR="00FE7B26" w:rsidRPr="00FE7B26" w:rsidRDefault="00FE7B26" w:rsidP="00FE7B26">
            <w:pPr>
              <w:rPr>
                <w:rStyle w:val="ComputerCode"/>
              </w:rPr>
            </w:pPr>
          </w:p>
          <w:p w14:paraId="03EEDF78" w14:textId="77777777" w:rsidR="00FE7B26" w:rsidRPr="00FE7B26" w:rsidRDefault="00FE7B26" w:rsidP="00FE7B26">
            <w:pPr>
              <w:rPr>
                <w:rStyle w:val="ComputerCode"/>
              </w:rPr>
            </w:pPr>
            <w:r w:rsidRPr="00FE7B26">
              <w:rPr>
                <w:rStyle w:val="ComputerCode"/>
              </w:rPr>
              <w:t xml:space="preserve">        class NewGame : public uge::GameState::BaseGameState</w:t>
            </w:r>
          </w:p>
          <w:p w14:paraId="7DFFA1F5" w14:textId="77777777" w:rsidR="00FE7B26" w:rsidRPr="00FE7B26" w:rsidRDefault="00FE7B26" w:rsidP="00FE7B26">
            <w:pPr>
              <w:rPr>
                <w:rStyle w:val="ComputerCode"/>
              </w:rPr>
            </w:pPr>
            <w:r w:rsidRPr="00FE7B26">
              <w:rPr>
                <w:rStyle w:val="ComputerCode"/>
              </w:rPr>
              <w:t xml:space="preserve">        {</w:t>
            </w:r>
          </w:p>
          <w:p w14:paraId="52F52A04" w14:textId="77777777" w:rsidR="00FE7B26" w:rsidRPr="00FE7B26" w:rsidRDefault="00FE7B26" w:rsidP="00FE7B26">
            <w:pPr>
              <w:rPr>
                <w:rStyle w:val="ComputerCode"/>
              </w:rPr>
            </w:pPr>
            <w:r w:rsidRPr="00FE7B26">
              <w:rPr>
                <w:rStyle w:val="ComputerCode"/>
              </w:rPr>
              <w:t xml:space="preserve">            friend class uge::BaseGameLogic;</w:t>
            </w:r>
          </w:p>
          <w:p w14:paraId="2259B897" w14:textId="77777777" w:rsidR="00FE7B26" w:rsidRPr="00FE7B26" w:rsidRDefault="00FE7B26" w:rsidP="00FE7B26">
            <w:pPr>
              <w:rPr>
                <w:rStyle w:val="ComputerCode"/>
              </w:rPr>
            </w:pPr>
          </w:p>
          <w:p w14:paraId="670B4A3A" w14:textId="77777777" w:rsidR="00FE7B26" w:rsidRPr="00FE7B26" w:rsidRDefault="00FE7B26" w:rsidP="00FE7B26">
            <w:pPr>
              <w:rPr>
                <w:rStyle w:val="ComputerCode"/>
              </w:rPr>
            </w:pPr>
            <w:r w:rsidRPr="00FE7B26">
              <w:rPr>
                <w:rStyle w:val="ComputerCode"/>
              </w:rPr>
              <w:t xml:space="preserve">        public:</w:t>
            </w:r>
          </w:p>
          <w:p w14:paraId="372B76F3" w14:textId="77777777" w:rsidR="00FE7B26" w:rsidRPr="00FE7B26" w:rsidRDefault="00FE7B26" w:rsidP="00FE7B26">
            <w:pPr>
              <w:rPr>
                <w:rStyle w:val="ComputerCode"/>
              </w:rPr>
            </w:pPr>
            <w:r w:rsidRPr="00FE7B26">
              <w:rPr>
                <w:rStyle w:val="ComputerCode"/>
              </w:rPr>
              <w:t xml:space="preserve">            /// The name of the state.</w:t>
            </w:r>
          </w:p>
          <w:p w14:paraId="197F26FD" w14:textId="77777777" w:rsidR="00FE7B26" w:rsidRPr="00FE7B26" w:rsidRDefault="00FE7B26" w:rsidP="00FE7B26">
            <w:pPr>
              <w:rPr>
                <w:rStyle w:val="ComputerCode"/>
              </w:rPr>
            </w:pPr>
            <w:r w:rsidRPr="00FE7B26">
              <w:rPr>
                <w:rStyle w:val="ComputerCode"/>
              </w:rPr>
              <w:t xml:space="preserve">            static const char* g_Name;</w:t>
            </w:r>
          </w:p>
          <w:p w14:paraId="3E07822A" w14:textId="77777777" w:rsidR="00FE7B26" w:rsidRPr="00FE7B26" w:rsidRDefault="00FE7B26" w:rsidP="00FE7B26">
            <w:pPr>
              <w:rPr>
                <w:rStyle w:val="ComputerCode"/>
              </w:rPr>
            </w:pPr>
          </w:p>
          <w:p w14:paraId="41195F52" w14:textId="77777777" w:rsidR="00FE7B26" w:rsidRPr="00FE7B26" w:rsidRDefault="00FE7B26" w:rsidP="00FE7B26">
            <w:pPr>
              <w:rPr>
                <w:rStyle w:val="ComputerCode"/>
              </w:rPr>
            </w:pPr>
            <w:r w:rsidRPr="00FE7B26">
              <w:rPr>
                <w:rStyle w:val="ComputerCode"/>
              </w:rPr>
              <w:t xml:space="preserve">            NewGame();</w:t>
            </w:r>
          </w:p>
          <w:p w14:paraId="056AB35F" w14:textId="77777777" w:rsidR="00FE7B26" w:rsidRPr="00FE7B26" w:rsidRDefault="00FE7B26" w:rsidP="00FE7B26">
            <w:pPr>
              <w:rPr>
                <w:rStyle w:val="ComputerCode"/>
              </w:rPr>
            </w:pPr>
            <w:r w:rsidRPr="00FE7B26">
              <w:rPr>
                <w:rStyle w:val="ComputerCode"/>
              </w:rPr>
              <w:t xml:space="preserve">            virtual ~NewGame();</w:t>
            </w:r>
          </w:p>
          <w:p w14:paraId="696FEA2C" w14:textId="77777777" w:rsidR="00FE7B26" w:rsidRPr="00FE7B26" w:rsidRDefault="00FE7B26" w:rsidP="00FE7B26">
            <w:pPr>
              <w:rPr>
                <w:rStyle w:val="ComputerCode"/>
              </w:rPr>
            </w:pPr>
          </w:p>
          <w:p w14:paraId="39FB66D1" w14:textId="77777777" w:rsidR="00513610" w:rsidRDefault="00FE7B26" w:rsidP="00FE7B26">
            <w:pPr>
              <w:rPr>
                <w:rStyle w:val="ComputerCode"/>
              </w:rPr>
            </w:pPr>
            <w:r w:rsidRPr="00FE7B26">
              <w:rPr>
                <w:rStyle w:val="ComputerCode"/>
              </w:rPr>
              <w:t xml:space="preserve">            virtual bool vInit(</w:t>
            </w:r>
          </w:p>
          <w:p w14:paraId="05778FB3" w14:textId="0D9F77D2" w:rsidR="00FE7B26" w:rsidRPr="00FE7B26" w:rsidRDefault="00513610" w:rsidP="00FE7B26">
            <w:pPr>
              <w:rPr>
                <w:rStyle w:val="ComputerCode"/>
              </w:rPr>
            </w:pPr>
            <w:r>
              <w:rPr>
                <w:rStyle w:val="ComputerCode"/>
              </w:rPr>
              <w:t xml:space="preserve">                   </w:t>
            </w:r>
            <w:r w:rsidR="00FE7B26" w:rsidRPr="00FE7B26">
              <w:rPr>
                <w:rStyle w:val="ComputerCode"/>
              </w:rPr>
              <w:t>uge::BaseGameLogic* pGameLogic) override;</w:t>
            </w:r>
          </w:p>
          <w:p w14:paraId="3F0237AD" w14:textId="77777777" w:rsidR="00513610" w:rsidRDefault="00FE7B26" w:rsidP="00FE7B26">
            <w:pPr>
              <w:rPr>
                <w:rStyle w:val="ComputerCode"/>
              </w:rPr>
            </w:pPr>
            <w:r w:rsidRPr="00FE7B26">
              <w:rPr>
                <w:rStyle w:val="ComputerCode"/>
              </w:rPr>
              <w:t xml:space="preserve">            virtual bool vTailorToProfile(</w:t>
            </w:r>
          </w:p>
          <w:p w14:paraId="56D08737" w14:textId="39C462CB" w:rsidR="00FE7B26" w:rsidRPr="00FE7B26" w:rsidRDefault="00513610" w:rsidP="00FE7B26">
            <w:pPr>
              <w:rPr>
                <w:rStyle w:val="ComputerCode"/>
              </w:rPr>
            </w:pPr>
            <w:r>
              <w:rPr>
                <w:rStyle w:val="ComputerCode"/>
              </w:rPr>
              <w:t xml:space="preserve">                   </w:t>
            </w:r>
            <w:r w:rsidR="00FE7B26" w:rsidRPr="00FE7B26">
              <w:rPr>
                <w:rStyle w:val="ComputerCode"/>
              </w:rPr>
              <w:t>const std::string&amp; xmlResourceFilename) override;</w:t>
            </w:r>
          </w:p>
          <w:p w14:paraId="18E023DF" w14:textId="77777777" w:rsidR="00FE7B26" w:rsidRPr="00FE7B26" w:rsidRDefault="00FE7B26" w:rsidP="00FE7B26">
            <w:pPr>
              <w:rPr>
                <w:rStyle w:val="ComputerCode"/>
              </w:rPr>
            </w:pPr>
            <w:r w:rsidRPr="00FE7B26">
              <w:rPr>
                <w:rStyle w:val="ComputerCode"/>
              </w:rPr>
              <w:t xml:space="preserve">            virtual bool vDestroy() override;</w:t>
            </w:r>
          </w:p>
          <w:p w14:paraId="69CCE226" w14:textId="77777777" w:rsidR="00FE7B26" w:rsidRPr="00FE7B26" w:rsidRDefault="00FE7B26" w:rsidP="00FE7B26">
            <w:pPr>
              <w:rPr>
                <w:rStyle w:val="ComputerCode"/>
              </w:rPr>
            </w:pPr>
          </w:p>
          <w:p w14:paraId="3E0EE5BB" w14:textId="77777777" w:rsidR="00513610" w:rsidRDefault="00FE7B26" w:rsidP="00FE7B26">
            <w:pPr>
              <w:rPr>
                <w:rStyle w:val="ComputerCode"/>
              </w:rPr>
            </w:pPr>
            <w:r w:rsidRPr="00FE7B26">
              <w:rPr>
                <w:rStyle w:val="ComputerCode"/>
              </w:rPr>
              <w:lastRenderedPageBreak/>
              <w:t xml:space="preserve">            virtual bool vOnUpdate(</w:t>
            </w:r>
          </w:p>
          <w:p w14:paraId="740CB839" w14:textId="1C0BC2AF"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0A387A29" w14:textId="77777777" w:rsidR="00513610" w:rsidRDefault="00FE7B26" w:rsidP="00FE7B26">
            <w:pPr>
              <w:rPr>
                <w:rStyle w:val="ComputerCode"/>
              </w:rPr>
            </w:pPr>
            <w:r w:rsidRPr="00FE7B26">
              <w:rPr>
                <w:rStyle w:val="ComputerCode"/>
              </w:rPr>
              <w:t xml:space="preserve">            virtual bool vOnRender(</w:t>
            </w:r>
          </w:p>
          <w:p w14:paraId="27045C8B" w14:textId="7C088932"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6D5F0175" w14:textId="77777777" w:rsidR="00FE7B26" w:rsidRPr="00FE7B26" w:rsidRDefault="00FE7B26" w:rsidP="00FE7B26">
            <w:pPr>
              <w:rPr>
                <w:rStyle w:val="ComputerCode"/>
              </w:rPr>
            </w:pPr>
          </w:p>
          <w:p w14:paraId="70C7D1D9" w14:textId="77777777" w:rsidR="00FE7B26" w:rsidRPr="00FE7B26" w:rsidRDefault="00FE7B26" w:rsidP="00FE7B26">
            <w:pPr>
              <w:rPr>
                <w:rStyle w:val="ComputerCode"/>
              </w:rPr>
            </w:pPr>
            <w:r w:rsidRPr="00FE7B26">
              <w:rPr>
                <w:rStyle w:val="ComputerCode"/>
              </w:rPr>
              <w:t xml:space="preserve">            virtual const std::string vGetName() const override;</w:t>
            </w:r>
          </w:p>
          <w:p w14:paraId="3CCA64D9" w14:textId="77777777" w:rsidR="00FE7B26" w:rsidRPr="00FE7B26" w:rsidRDefault="00FE7B26" w:rsidP="00FE7B26">
            <w:pPr>
              <w:rPr>
                <w:rStyle w:val="ComputerCode"/>
              </w:rPr>
            </w:pPr>
            <w:r w:rsidRPr="00FE7B26">
              <w:rPr>
                <w:rStyle w:val="ComputerCode"/>
              </w:rPr>
              <w:t xml:space="preserve">        };</w:t>
            </w:r>
          </w:p>
          <w:p w14:paraId="3B8BABC7" w14:textId="77777777" w:rsidR="00FE7B26" w:rsidRPr="00FE7B26" w:rsidRDefault="00FE7B26" w:rsidP="00FE7B26">
            <w:pPr>
              <w:rPr>
                <w:rStyle w:val="ComputerCode"/>
              </w:rPr>
            </w:pPr>
          </w:p>
          <w:p w14:paraId="7849CE0D" w14:textId="77777777" w:rsidR="00FE7B26" w:rsidRPr="00FE7B26" w:rsidRDefault="00FE7B26" w:rsidP="00FE7B26">
            <w:pPr>
              <w:rPr>
                <w:rStyle w:val="ComputerCode"/>
              </w:rPr>
            </w:pPr>
            <w:r w:rsidRPr="00FE7B26">
              <w:rPr>
                <w:rStyle w:val="ComputerCode"/>
              </w:rPr>
              <w:t xml:space="preserve">        class Running : public uge::GameState::Running</w:t>
            </w:r>
          </w:p>
          <w:p w14:paraId="4272C3FB" w14:textId="77777777" w:rsidR="00FE7B26" w:rsidRPr="00FE7B26" w:rsidRDefault="00FE7B26" w:rsidP="00FE7B26">
            <w:pPr>
              <w:rPr>
                <w:rStyle w:val="ComputerCode"/>
              </w:rPr>
            </w:pPr>
            <w:r w:rsidRPr="00FE7B26">
              <w:rPr>
                <w:rStyle w:val="ComputerCode"/>
              </w:rPr>
              <w:t xml:space="preserve">        {</w:t>
            </w:r>
          </w:p>
          <w:p w14:paraId="47D54661" w14:textId="77777777" w:rsidR="00FE7B26" w:rsidRPr="00FE7B26" w:rsidRDefault="00FE7B26" w:rsidP="00FE7B26">
            <w:pPr>
              <w:rPr>
                <w:rStyle w:val="ComputerCode"/>
              </w:rPr>
            </w:pPr>
            <w:r w:rsidRPr="00FE7B26">
              <w:rPr>
                <w:rStyle w:val="ComputerCode"/>
              </w:rPr>
              <w:t xml:space="preserve">            friend class uge::BaseGameLogic;</w:t>
            </w:r>
          </w:p>
          <w:p w14:paraId="5BF9DB0B" w14:textId="77777777" w:rsidR="00FE7B26" w:rsidRPr="00FE7B26" w:rsidRDefault="00FE7B26" w:rsidP="00FE7B26">
            <w:pPr>
              <w:rPr>
                <w:rStyle w:val="ComputerCode"/>
              </w:rPr>
            </w:pPr>
          </w:p>
          <w:p w14:paraId="1B550CBD" w14:textId="77777777" w:rsidR="00FE7B26" w:rsidRPr="00FE7B26" w:rsidRDefault="00FE7B26" w:rsidP="00FE7B26">
            <w:pPr>
              <w:rPr>
                <w:rStyle w:val="ComputerCode"/>
              </w:rPr>
            </w:pPr>
            <w:r w:rsidRPr="00FE7B26">
              <w:rPr>
                <w:rStyle w:val="ComputerCode"/>
              </w:rPr>
              <w:t xml:space="preserve">        public:</w:t>
            </w:r>
          </w:p>
          <w:p w14:paraId="28D67D09" w14:textId="77777777" w:rsidR="00FE7B26" w:rsidRPr="00FE7B26" w:rsidRDefault="00FE7B26" w:rsidP="00FE7B26">
            <w:pPr>
              <w:rPr>
                <w:rStyle w:val="ComputerCode"/>
              </w:rPr>
            </w:pPr>
            <w:r w:rsidRPr="00FE7B26">
              <w:rPr>
                <w:rStyle w:val="ComputerCode"/>
              </w:rPr>
              <w:t xml:space="preserve">            Running();</w:t>
            </w:r>
          </w:p>
          <w:p w14:paraId="47879BF5" w14:textId="77777777" w:rsidR="00FE7B26" w:rsidRPr="00FE7B26" w:rsidRDefault="00FE7B26" w:rsidP="00FE7B26">
            <w:pPr>
              <w:rPr>
                <w:rStyle w:val="ComputerCode"/>
              </w:rPr>
            </w:pPr>
            <w:r w:rsidRPr="00FE7B26">
              <w:rPr>
                <w:rStyle w:val="ComputerCode"/>
              </w:rPr>
              <w:t xml:space="preserve">            virtual ~Running();</w:t>
            </w:r>
          </w:p>
          <w:p w14:paraId="3876F01A" w14:textId="77777777" w:rsidR="00FE7B26" w:rsidRPr="00FE7B26" w:rsidRDefault="00FE7B26" w:rsidP="00FE7B26">
            <w:pPr>
              <w:rPr>
                <w:rStyle w:val="ComputerCode"/>
              </w:rPr>
            </w:pPr>
          </w:p>
          <w:p w14:paraId="6E844A8F" w14:textId="77777777" w:rsidR="00513610" w:rsidRDefault="00FE7B26" w:rsidP="00FE7B26">
            <w:pPr>
              <w:rPr>
                <w:rStyle w:val="ComputerCode"/>
              </w:rPr>
            </w:pPr>
            <w:r w:rsidRPr="00FE7B26">
              <w:rPr>
                <w:rStyle w:val="ComputerCode"/>
              </w:rPr>
              <w:t xml:space="preserve">            virtual bool vInit(</w:t>
            </w:r>
          </w:p>
          <w:p w14:paraId="45E5F714" w14:textId="26857C2A" w:rsidR="00FE7B26" w:rsidRPr="00FE7B26" w:rsidRDefault="00513610" w:rsidP="00FE7B26">
            <w:pPr>
              <w:rPr>
                <w:rStyle w:val="ComputerCode"/>
              </w:rPr>
            </w:pPr>
            <w:r>
              <w:rPr>
                <w:rStyle w:val="ComputerCode"/>
              </w:rPr>
              <w:t xml:space="preserve">                 </w:t>
            </w:r>
            <w:r w:rsidR="00FE7B26" w:rsidRPr="00FE7B26">
              <w:rPr>
                <w:rStyle w:val="ComputerCode"/>
              </w:rPr>
              <w:t>uge::BaseGameLogic* pGameLogic) override;</w:t>
            </w:r>
          </w:p>
          <w:p w14:paraId="6CC559A9" w14:textId="77777777" w:rsidR="00513610" w:rsidRDefault="00FE7B26" w:rsidP="00FE7B26">
            <w:pPr>
              <w:rPr>
                <w:rStyle w:val="ComputerCode"/>
              </w:rPr>
            </w:pPr>
            <w:r w:rsidRPr="00FE7B26">
              <w:rPr>
                <w:rStyle w:val="ComputerCode"/>
              </w:rPr>
              <w:t xml:space="preserve">            virtual bool vTailorToProfile(</w:t>
            </w:r>
          </w:p>
          <w:p w14:paraId="224487BE" w14:textId="277199B2" w:rsidR="00FE7B26" w:rsidRPr="00FE7B26" w:rsidRDefault="00513610" w:rsidP="00FE7B26">
            <w:pPr>
              <w:rPr>
                <w:rStyle w:val="ComputerCode"/>
              </w:rPr>
            </w:pPr>
            <w:r>
              <w:rPr>
                <w:rStyle w:val="ComputerCode"/>
              </w:rPr>
              <w:t xml:space="preserve">                 </w:t>
            </w:r>
            <w:r w:rsidR="00FE7B26" w:rsidRPr="00FE7B26">
              <w:rPr>
                <w:rStyle w:val="ComputerCode"/>
              </w:rPr>
              <w:t>const std::string&amp; xmlResourceFilename) override;</w:t>
            </w:r>
          </w:p>
          <w:p w14:paraId="3A1856D2" w14:textId="77777777" w:rsidR="00FE7B26" w:rsidRPr="00FE7B26" w:rsidRDefault="00FE7B26" w:rsidP="00FE7B26">
            <w:pPr>
              <w:rPr>
                <w:rStyle w:val="ComputerCode"/>
              </w:rPr>
            </w:pPr>
            <w:r w:rsidRPr="00FE7B26">
              <w:rPr>
                <w:rStyle w:val="ComputerCode"/>
              </w:rPr>
              <w:t xml:space="preserve">            virtual bool vDestroy() override;</w:t>
            </w:r>
          </w:p>
          <w:p w14:paraId="52C7851D" w14:textId="77777777" w:rsidR="00FE7B26" w:rsidRPr="00FE7B26" w:rsidRDefault="00FE7B26" w:rsidP="00FE7B26">
            <w:pPr>
              <w:rPr>
                <w:rStyle w:val="ComputerCode"/>
              </w:rPr>
            </w:pPr>
          </w:p>
          <w:p w14:paraId="69F90E07" w14:textId="77777777" w:rsidR="00513610" w:rsidRDefault="00FE7B26" w:rsidP="00FE7B26">
            <w:pPr>
              <w:rPr>
                <w:rStyle w:val="ComputerCode"/>
              </w:rPr>
            </w:pPr>
            <w:r w:rsidRPr="00FE7B26">
              <w:rPr>
                <w:rStyle w:val="ComputerCode"/>
              </w:rPr>
              <w:t xml:space="preserve">            virtual bool vOnUpdate(</w:t>
            </w:r>
          </w:p>
          <w:p w14:paraId="4B4A86AC" w14:textId="09A8F9AD"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327F1A32" w14:textId="77777777" w:rsidR="00513610" w:rsidRDefault="00FE7B26" w:rsidP="00FE7B26">
            <w:pPr>
              <w:rPr>
                <w:rStyle w:val="ComputerCode"/>
              </w:rPr>
            </w:pPr>
            <w:r w:rsidRPr="00FE7B26">
              <w:rPr>
                <w:rStyle w:val="ComputerCode"/>
              </w:rPr>
              <w:t xml:space="preserve">            virtual bool vOnRender(</w:t>
            </w:r>
          </w:p>
          <w:p w14:paraId="051D45DC" w14:textId="562874EF"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4F0DC670" w14:textId="77777777" w:rsidR="00FE7B26" w:rsidRPr="00FE7B26" w:rsidRDefault="00FE7B26" w:rsidP="00FE7B26">
            <w:pPr>
              <w:rPr>
                <w:rStyle w:val="ComputerCode"/>
              </w:rPr>
            </w:pPr>
          </w:p>
          <w:p w14:paraId="5E829565" w14:textId="77777777" w:rsidR="00FE7B26" w:rsidRPr="00FE7B26" w:rsidRDefault="00FE7B26" w:rsidP="00FE7B26">
            <w:pPr>
              <w:rPr>
                <w:rStyle w:val="ComputerCode"/>
              </w:rPr>
            </w:pPr>
            <w:r w:rsidRPr="00FE7B26">
              <w:rPr>
                <w:rStyle w:val="ComputerCode"/>
              </w:rPr>
              <w:t xml:space="preserve">        private:</w:t>
            </w:r>
          </w:p>
          <w:p w14:paraId="691ADB66" w14:textId="77777777" w:rsidR="00513610" w:rsidRDefault="00FE7B26" w:rsidP="00FE7B26">
            <w:pPr>
              <w:rPr>
                <w:rStyle w:val="ComputerCode"/>
              </w:rPr>
            </w:pPr>
            <w:r w:rsidRPr="00FE7B26">
              <w:rPr>
                <w:rStyle w:val="ComputerCode"/>
              </w:rPr>
              <w:t xml:space="preserve">            void CollisionStarted(</w:t>
            </w:r>
          </w:p>
          <w:p w14:paraId="52AA344F" w14:textId="640CA3C3" w:rsidR="00FE7B26" w:rsidRPr="00FE7B26" w:rsidRDefault="00513610" w:rsidP="00FE7B26">
            <w:pPr>
              <w:rPr>
                <w:rStyle w:val="ComputerCode"/>
              </w:rPr>
            </w:pPr>
            <w:r>
              <w:rPr>
                <w:rStyle w:val="ComputerCode"/>
              </w:rPr>
              <w:t xml:space="preserve">                 </w:t>
            </w:r>
            <w:r w:rsidR="00FE7B26" w:rsidRPr="00FE7B26">
              <w:rPr>
                <w:rStyle w:val="ComputerCode"/>
              </w:rPr>
              <w:t>uge::IEventDataSharedPointer pEventData);</w:t>
            </w:r>
          </w:p>
          <w:p w14:paraId="53F35764" w14:textId="77777777" w:rsidR="00513610" w:rsidRDefault="00FE7B26" w:rsidP="00FE7B26">
            <w:pPr>
              <w:rPr>
                <w:rStyle w:val="ComputerCode"/>
              </w:rPr>
            </w:pPr>
            <w:r w:rsidRPr="00FE7B26">
              <w:rPr>
                <w:rStyle w:val="ComputerCode"/>
              </w:rPr>
              <w:t xml:space="preserve">            void CollisionEnded(</w:t>
            </w:r>
          </w:p>
          <w:p w14:paraId="66A594C3" w14:textId="10668E7C" w:rsidR="00FE7B26" w:rsidRPr="00FE7B26" w:rsidRDefault="00513610" w:rsidP="00FE7B26">
            <w:pPr>
              <w:rPr>
                <w:rStyle w:val="ComputerCode"/>
              </w:rPr>
            </w:pPr>
            <w:r>
              <w:rPr>
                <w:rStyle w:val="ComputerCode"/>
              </w:rPr>
              <w:t xml:space="preserve">                 </w:t>
            </w:r>
            <w:r w:rsidR="00FE7B26" w:rsidRPr="00FE7B26">
              <w:rPr>
                <w:rStyle w:val="ComputerCode"/>
              </w:rPr>
              <w:t>uge::IEventDataSharedPointer pEventData);</w:t>
            </w:r>
          </w:p>
          <w:p w14:paraId="7948E36A" w14:textId="77777777" w:rsidR="00FE7B26" w:rsidRPr="00FE7B26" w:rsidRDefault="00FE7B26" w:rsidP="00FE7B26">
            <w:pPr>
              <w:rPr>
                <w:rStyle w:val="ComputerCode"/>
              </w:rPr>
            </w:pPr>
            <w:r w:rsidRPr="00FE7B26">
              <w:rPr>
                <w:rStyle w:val="ComputerCode"/>
              </w:rPr>
              <w:t xml:space="preserve">        };</w:t>
            </w:r>
          </w:p>
          <w:p w14:paraId="7C494CE5" w14:textId="77777777" w:rsidR="00FE7B26" w:rsidRPr="00FE7B26" w:rsidRDefault="00FE7B26" w:rsidP="00FE7B26">
            <w:pPr>
              <w:rPr>
                <w:rStyle w:val="ComputerCode"/>
              </w:rPr>
            </w:pPr>
          </w:p>
          <w:p w14:paraId="2317E2E8" w14:textId="77777777" w:rsidR="00FE7B26" w:rsidRPr="00FE7B26" w:rsidRDefault="00FE7B26" w:rsidP="00FE7B26">
            <w:pPr>
              <w:rPr>
                <w:rStyle w:val="ComputerCode"/>
              </w:rPr>
            </w:pPr>
            <w:r w:rsidRPr="00FE7B26">
              <w:rPr>
                <w:rStyle w:val="ComputerCode"/>
              </w:rPr>
              <w:t xml:space="preserve">        class Paused : public uge::GameState::BaseGameState</w:t>
            </w:r>
          </w:p>
          <w:p w14:paraId="66689F8B" w14:textId="77777777" w:rsidR="00FE7B26" w:rsidRPr="00FE7B26" w:rsidRDefault="00FE7B26" w:rsidP="00FE7B26">
            <w:pPr>
              <w:rPr>
                <w:rStyle w:val="ComputerCode"/>
              </w:rPr>
            </w:pPr>
            <w:r w:rsidRPr="00FE7B26">
              <w:rPr>
                <w:rStyle w:val="ComputerCode"/>
              </w:rPr>
              <w:t xml:space="preserve">        {</w:t>
            </w:r>
          </w:p>
          <w:p w14:paraId="56BD795A" w14:textId="77777777" w:rsidR="00FE7B26" w:rsidRPr="00FE7B26" w:rsidRDefault="00FE7B26" w:rsidP="00FE7B26">
            <w:pPr>
              <w:rPr>
                <w:rStyle w:val="ComputerCode"/>
              </w:rPr>
            </w:pPr>
            <w:r w:rsidRPr="00FE7B26">
              <w:rPr>
                <w:rStyle w:val="ComputerCode"/>
              </w:rPr>
              <w:t xml:space="preserve">            friend class uge::BaseGameLogic;</w:t>
            </w:r>
          </w:p>
          <w:p w14:paraId="3DE55414" w14:textId="77777777" w:rsidR="00FE7B26" w:rsidRPr="00FE7B26" w:rsidRDefault="00FE7B26" w:rsidP="00FE7B26">
            <w:pPr>
              <w:rPr>
                <w:rStyle w:val="ComputerCode"/>
              </w:rPr>
            </w:pPr>
          </w:p>
          <w:p w14:paraId="21D749B3" w14:textId="77777777" w:rsidR="00FE7B26" w:rsidRPr="00FE7B26" w:rsidRDefault="00FE7B26" w:rsidP="00FE7B26">
            <w:pPr>
              <w:rPr>
                <w:rStyle w:val="ComputerCode"/>
              </w:rPr>
            </w:pPr>
            <w:r w:rsidRPr="00FE7B26">
              <w:rPr>
                <w:rStyle w:val="ComputerCode"/>
              </w:rPr>
              <w:t xml:space="preserve">        public:</w:t>
            </w:r>
          </w:p>
          <w:p w14:paraId="5B3327F9" w14:textId="77777777" w:rsidR="00FE7B26" w:rsidRPr="00FE7B26" w:rsidRDefault="00FE7B26" w:rsidP="00FE7B26">
            <w:pPr>
              <w:rPr>
                <w:rStyle w:val="ComputerCode"/>
              </w:rPr>
            </w:pPr>
            <w:r w:rsidRPr="00FE7B26">
              <w:rPr>
                <w:rStyle w:val="ComputerCode"/>
              </w:rPr>
              <w:t xml:space="preserve">            /// The name of the state.</w:t>
            </w:r>
          </w:p>
          <w:p w14:paraId="54917464" w14:textId="77777777" w:rsidR="00FE7B26" w:rsidRPr="00FE7B26" w:rsidRDefault="00FE7B26" w:rsidP="00FE7B26">
            <w:pPr>
              <w:rPr>
                <w:rStyle w:val="ComputerCode"/>
              </w:rPr>
            </w:pPr>
            <w:r w:rsidRPr="00FE7B26">
              <w:rPr>
                <w:rStyle w:val="ComputerCode"/>
              </w:rPr>
              <w:t xml:space="preserve">            static const char* g_Name;</w:t>
            </w:r>
          </w:p>
          <w:p w14:paraId="6B2B009C" w14:textId="77777777" w:rsidR="00FE7B26" w:rsidRPr="00FE7B26" w:rsidRDefault="00FE7B26" w:rsidP="00FE7B26">
            <w:pPr>
              <w:rPr>
                <w:rStyle w:val="ComputerCode"/>
              </w:rPr>
            </w:pPr>
          </w:p>
          <w:p w14:paraId="6BC34A2B" w14:textId="77777777" w:rsidR="00FE7B26" w:rsidRPr="00FE7B26" w:rsidRDefault="00FE7B26" w:rsidP="00FE7B26">
            <w:pPr>
              <w:rPr>
                <w:rStyle w:val="ComputerCode"/>
              </w:rPr>
            </w:pPr>
            <w:r w:rsidRPr="00FE7B26">
              <w:rPr>
                <w:rStyle w:val="ComputerCode"/>
              </w:rPr>
              <w:t xml:space="preserve">            Paused();</w:t>
            </w:r>
          </w:p>
          <w:p w14:paraId="3E014A3C" w14:textId="77777777" w:rsidR="00FE7B26" w:rsidRPr="00FE7B26" w:rsidRDefault="00FE7B26" w:rsidP="00FE7B26">
            <w:pPr>
              <w:rPr>
                <w:rStyle w:val="ComputerCode"/>
              </w:rPr>
            </w:pPr>
            <w:r w:rsidRPr="00FE7B26">
              <w:rPr>
                <w:rStyle w:val="ComputerCode"/>
              </w:rPr>
              <w:t xml:space="preserve">            virtual ~Paused();</w:t>
            </w:r>
          </w:p>
          <w:p w14:paraId="5289A7F4" w14:textId="77777777" w:rsidR="00FE7B26" w:rsidRPr="00FE7B26" w:rsidRDefault="00FE7B26" w:rsidP="00FE7B26">
            <w:pPr>
              <w:rPr>
                <w:rStyle w:val="ComputerCode"/>
              </w:rPr>
            </w:pPr>
          </w:p>
          <w:p w14:paraId="4974F11B" w14:textId="77777777" w:rsidR="00513610" w:rsidRDefault="00FE7B26" w:rsidP="00FE7B26">
            <w:pPr>
              <w:rPr>
                <w:rStyle w:val="ComputerCode"/>
              </w:rPr>
            </w:pPr>
            <w:r w:rsidRPr="00FE7B26">
              <w:rPr>
                <w:rStyle w:val="ComputerCode"/>
              </w:rPr>
              <w:t xml:space="preserve">            virtual bool vInit(</w:t>
            </w:r>
          </w:p>
          <w:p w14:paraId="05FD1269" w14:textId="4310C6F8" w:rsidR="00FE7B26" w:rsidRPr="00FE7B26" w:rsidRDefault="00513610" w:rsidP="00FE7B26">
            <w:pPr>
              <w:rPr>
                <w:rStyle w:val="ComputerCode"/>
              </w:rPr>
            </w:pPr>
            <w:r>
              <w:rPr>
                <w:rStyle w:val="ComputerCode"/>
              </w:rPr>
              <w:t xml:space="preserve">                  </w:t>
            </w:r>
            <w:r w:rsidR="00FE7B26" w:rsidRPr="00FE7B26">
              <w:rPr>
                <w:rStyle w:val="ComputerCode"/>
              </w:rPr>
              <w:t>uge::BaseGameLogic* pGameLogic) override;</w:t>
            </w:r>
          </w:p>
          <w:p w14:paraId="75ADF680" w14:textId="77777777" w:rsidR="00513610" w:rsidRDefault="00FE7B26" w:rsidP="00FE7B26">
            <w:pPr>
              <w:rPr>
                <w:rStyle w:val="ComputerCode"/>
              </w:rPr>
            </w:pPr>
            <w:r w:rsidRPr="00FE7B26">
              <w:rPr>
                <w:rStyle w:val="ComputerCode"/>
              </w:rPr>
              <w:t xml:space="preserve">            virtual bool vTailorToProfile(</w:t>
            </w:r>
          </w:p>
          <w:p w14:paraId="58B806A8" w14:textId="1A1D2FEF" w:rsidR="00FE7B26" w:rsidRPr="00FE7B26" w:rsidRDefault="00513610" w:rsidP="00FE7B26">
            <w:pPr>
              <w:rPr>
                <w:rStyle w:val="ComputerCode"/>
              </w:rPr>
            </w:pPr>
            <w:r>
              <w:rPr>
                <w:rStyle w:val="ComputerCode"/>
              </w:rPr>
              <w:t xml:space="preserve">                  </w:t>
            </w:r>
            <w:r w:rsidR="00FE7B26" w:rsidRPr="00FE7B26">
              <w:rPr>
                <w:rStyle w:val="ComputerCode"/>
              </w:rPr>
              <w:t>const std::string&amp; xmlResourceFilename) override;</w:t>
            </w:r>
          </w:p>
          <w:p w14:paraId="26E443EF" w14:textId="77777777" w:rsidR="00FE7B26" w:rsidRPr="00FE7B26" w:rsidRDefault="00FE7B26" w:rsidP="00FE7B26">
            <w:pPr>
              <w:rPr>
                <w:rStyle w:val="ComputerCode"/>
              </w:rPr>
            </w:pPr>
            <w:r w:rsidRPr="00FE7B26">
              <w:rPr>
                <w:rStyle w:val="ComputerCode"/>
              </w:rPr>
              <w:t xml:space="preserve">            virtual bool vDestroy() override;</w:t>
            </w:r>
          </w:p>
          <w:p w14:paraId="1E0EE6B1" w14:textId="77777777" w:rsidR="00FE7B26" w:rsidRPr="00FE7B26" w:rsidRDefault="00FE7B26" w:rsidP="00FE7B26">
            <w:pPr>
              <w:rPr>
                <w:rStyle w:val="ComputerCode"/>
              </w:rPr>
            </w:pPr>
          </w:p>
          <w:p w14:paraId="6CC4A981" w14:textId="77777777" w:rsidR="00513610" w:rsidRDefault="00FE7B26" w:rsidP="00FE7B26">
            <w:pPr>
              <w:rPr>
                <w:rStyle w:val="ComputerCode"/>
              </w:rPr>
            </w:pPr>
            <w:r w:rsidRPr="00FE7B26">
              <w:rPr>
                <w:rStyle w:val="ComputerCode"/>
              </w:rPr>
              <w:t xml:space="preserve">            virtual bool vOnUpdate(</w:t>
            </w:r>
          </w:p>
          <w:p w14:paraId="3CB4D6FD" w14:textId="702CB4D6"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7E22593E" w14:textId="77777777" w:rsidR="00513610" w:rsidRDefault="00FE7B26" w:rsidP="00FE7B26">
            <w:pPr>
              <w:rPr>
                <w:rStyle w:val="ComputerCode"/>
              </w:rPr>
            </w:pPr>
            <w:r w:rsidRPr="00FE7B26">
              <w:rPr>
                <w:rStyle w:val="ComputerCode"/>
              </w:rPr>
              <w:t xml:space="preserve">            virtual bool vOnRender(</w:t>
            </w:r>
          </w:p>
          <w:p w14:paraId="00A874B7" w14:textId="0E2C65D6" w:rsidR="00FE7B26" w:rsidRPr="00FE7B26" w:rsidRDefault="00513610" w:rsidP="00FE7B26">
            <w:pPr>
              <w:rPr>
                <w:rStyle w:val="ComputerCode"/>
              </w:rPr>
            </w:pPr>
            <w:r>
              <w:rPr>
                <w:rStyle w:val="ComputerCode"/>
              </w:rPr>
              <w:lastRenderedPageBreak/>
              <w:t xml:space="preserve">                   </w:t>
            </w:r>
            <w:r w:rsidR="00FE7B26" w:rsidRPr="00FE7B26">
              <w:rPr>
                <w:rStyle w:val="ComputerCode"/>
              </w:rPr>
              <w:t>unsigned long timeElapsed) override;</w:t>
            </w:r>
          </w:p>
          <w:p w14:paraId="59924AEC" w14:textId="77777777" w:rsidR="00FE7B26" w:rsidRPr="00FE7B26" w:rsidRDefault="00FE7B26" w:rsidP="00FE7B26">
            <w:pPr>
              <w:rPr>
                <w:rStyle w:val="ComputerCode"/>
              </w:rPr>
            </w:pPr>
          </w:p>
          <w:p w14:paraId="5C5133A6" w14:textId="77777777" w:rsidR="00FE7B26" w:rsidRPr="00FE7B26" w:rsidRDefault="00FE7B26" w:rsidP="00FE7B26">
            <w:pPr>
              <w:rPr>
                <w:rStyle w:val="ComputerCode"/>
              </w:rPr>
            </w:pPr>
            <w:r w:rsidRPr="00FE7B26">
              <w:rPr>
                <w:rStyle w:val="ComputerCode"/>
              </w:rPr>
              <w:t xml:space="preserve">            virtual const std::string vGetName() const override;</w:t>
            </w:r>
          </w:p>
          <w:p w14:paraId="32374C89" w14:textId="77777777" w:rsidR="00FE7B26" w:rsidRPr="00FE7B26" w:rsidRDefault="00FE7B26" w:rsidP="00FE7B26">
            <w:pPr>
              <w:rPr>
                <w:rStyle w:val="ComputerCode"/>
              </w:rPr>
            </w:pPr>
            <w:r w:rsidRPr="00FE7B26">
              <w:rPr>
                <w:rStyle w:val="ComputerCode"/>
              </w:rPr>
              <w:t xml:space="preserve">        };</w:t>
            </w:r>
          </w:p>
          <w:p w14:paraId="0E7FE676" w14:textId="77777777" w:rsidR="00FE7B26" w:rsidRPr="00FE7B26" w:rsidRDefault="00FE7B26" w:rsidP="00FE7B26">
            <w:pPr>
              <w:rPr>
                <w:rStyle w:val="ComputerCode"/>
              </w:rPr>
            </w:pPr>
          </w:p>
          <w:p w14:paraId="5BB8E34E" w14:textId="77777777" w:rsidR="00FE7B26" w:rsidRPr="00FE7B26" w:rsidRDefault="00FE7B26" w:rsidP="00FE7B26">
            <w:pPr>
              <w:rPr>
                <w:rStyle w:val="ComputerCode"/>
              </w:rPr>
            </w:pPr>
            <w:r w:rsidRPr="00FE7B26">
              <w:rPr>
                <w:rStyle w:val="ComputerCode"/>
              </w:rPr>
              <w:t xml:space="preserve">        class GameOver : public uge::GameState::BaseGameState</w:t>
            </w:r>
          </w:p>
          <w:p w14:paraId="5EF50824" w14:textId="77777777" w:rsidR="00FE7B26" w:rsidRPr="00FE7B26" w:rsidRDefault="00FE7B26" w:rsidP="00FE7B26">
            <w:pPr>
              <w:rPr>
                <w:rStyle w:val="ComputerCode"/>
              </w:rPr>
            </w:pPr>
            <w:r w:rsidRPr="00FE7B26">
              <w:rPr>
                <w:rStyle w:val="ComputerCode"/>
              </w:rPr>
              <w:t xml:space="preserve">        {</w:t>
            </w:r>
          </w:p>
          <w:p w14:paraId="794640FD" w14:textId="77777777" w:rsidR="00FE7B26" w:rsidRPr="00FE7B26" w:rsidRDefault="00FE7B26" w:rsidP="00FE7B26">
            <w:pPr>
              <w:rPr>
                <w:rStyle w:val="ComputerCode"/>
              </w:rPr>
            </w:pPr>
            <w:r w:rsidRPr="00FE7B26">
              <w:rPr>
                <w:rStyle w:val="ComputerCode"/>
              </w:rPr>
              <w:t xml:space="preserve">            friend class uge::BaseGameLogic;</w:t>
            </w:r>
          </w:p>
          <w:p w14:paraId="17382A0A" w14:textId="77777777" w:rsidR="00FE7B26" w:rsidRPr="00FE7B26" w:rsidRDefault="00FE7B26" w:rsidP="00FE7B26">
            <w:pPr>
              <w:rPr>
                <w:rStyle w:val="ComputerCode"/>
              </w:rPr>
            </w:pPr>
          </w:p>
          <w:p w14:paraId="60B18C7C" w14:textId="77777777" w:rsidR="00FE7B26" w:rsidRPr="00FE7B26" w:rsidRDefault="00FE7B26" w:rsidP="00FE7B26">
            <w:pPr>
              <w:rPr>
                <w:rStyle w:val="ComputerCode"/>
              </w:rPr>
            </w:pPr>
            <w:r w:rsidRPr="00FE7B26">
              <w:rPr>
                <w:rStyle w:val="ComputerCode"/>
              </w:rPr>
              <w:t xml:space="preserve">        public:</w:t>
            </w:r>
          </w:p>
          <w:p w14:paraId="16675C7F" w14:textId="77777777" w:rsidR="00FE7B26" w:rsidRPr="00FE7B26" w:rsidRDefault="00FE7B26" w:rsidP="00FE7B26">
            <w:pPr>
              <w:rPr>
                <w:rStyle w:val="ComputerCode"/>
              </w:rPr>
            </w:pPr>
            <w:r w:rsidRPr="00FE7B26">
              <w:rPr>
                <w:rStyle w:val="ComputerCode"/>
              </w:rPr>
              <w:t xml:space="preserve">            /// The name of the state.</w:t>
            </w:r>
          </w:p>
          <w:p w14:paraId="165439BF" w14:textId="77777777" w:rsidR="00FE7B26" w:rsidRPr="00FE7B26" w:rsidRDefault="00FE7B26" w:rsidP="00FE7B26">
            <w:pPr>
              <w:rPr>
                <w:rStyle w:val="ComputerCode"/>
              </w:rPr>
            </w:pPr>
            <w:r w:rsidRPr="00FE7B26">
              <w:rPr>
                <w:rStyle w:val="ComputerCode"/>
              </w:rPr>
              <w:t xml:space="preserve">            static const char* g_Name;</w:t>
            </w:r>
          </w:p>
          <w:p w14:paraId="38382469" w14:textId="77777777" w:rsidR="00FE7B26" w:rsidRPr="00FE7B26" w:rsidRDefault="00FE7B26" w:rsidP="00FE7B26">
            <w:pPr>
              <w:rPr>
                <w:rStyle w:val="ComputerCode"/>
              </w:rPr>
            </w:pPr>
          </w:p>
          <w:p w14:paraId="5CD9A9AF" w14:textId="77777777" w:rsidR="00FE7B26" w:rsidRPr="00FE7B26" w:rsidRDefault="00FE7B26" w:rsidP="00FE7B26">
            <w:pPr>
              <w:rPr>
                <w:rStyle w:val="ComputerCode"/>
              </w:rPr>
            </w:pPr>
            <w:r w:rsidRPr="00FE7B26">
              <w:rPr>
                <w:rStyle w:val="ComputerCode"/>
              </w:rPr>
              <w:t xml:space="preserve">            GameOver();</w:t>
            </w:r>
          </w:p>
          <w:p w14:paraId="254F7ABD" w14:textId="77777777" w:rsidR="00FE7B26" w:rsidRPr="00FE7B26" w:rsidRDefault="00FE7B26" w:rsidP="00FE7B26">
            <w:pPr>
              <w:rPr>
                <w:rStyle w:val="ComputerCode"/>
              </w:rPr>
            </w:pPr>
            <w:r w:rsidRPr="00FE7B26">
              <w:rPr>
                <w:rStyle w:val="ComputerCode"/>
              </w:rPr>
              <w:t xml:space="preserve">            virtual ~GameOver();</w:t>
            </w:r>
          </w:p>
          <w:p w14:paraId="7524682B" w14:textId="77777777" w:rsidR="00FE7B26" w:rsidRPr="00FE7B26" w:rsidRDefault="00FE7B26" w:rsidP="00FE7B26">
            <w:pPr>
              <w:rPr>
                <w:rStyle w:val="ComputerCode"/>
              </w:rPr>
            </w:pPr>
          </w:p>
          <w:p w14:paraId="584B7B89" w14:textId="77777777" w:rsidR="00513610" w:rsidRDefault="00FE7B26" w:rsidP="00FE7B26">
            <w:pPr>
              <w:rPr>
                <w:rStyle w:val="ComputerCode"/>
              </w:rPr>
            </w:pPr>
            <w:r w:rsidRPr="00FE7B26">
              <w:rPr>
                <w:rStyle w:val="ComputerCode"/>
              </w:rPr>
              <w:t xml:space="preserve">            virtual bool vInit(</w:t>
            </w:r>
          </w:p>
          <w:p w14:paraId="10BD2CB7" w14:textId="40AB1514" w:rsidR="00FE7B26" w:rsidRPr="00FE7B26" w:rsidRDefault="00513610" w:rsidP="00FE7B26">
            <w:pPr>
              <w:rPr>
                <w:rStyle w:val="ComputerCode"/>
              </w:rPr>
            </w:pPr>
            <w:r>
              <w:rPr>
                <w:rStyle w:val="ComputerCode"/>
              </w:rPr>
              <w:t xml:space="preserve">                    </w:t>
            </w:r>
            <w:r w:rsidR="00FE7B26" w:rsidRPr="00FE7B26">
              <w:rPr>
                <w:rStyle w:val="ComputerCode"/>
              </w:rPr>
              <w:t>uge::BaseGameLogic* pGameLogic) override;</w:t>
            </w:r>
          </w:p>
          <w:p w14:paraId="7E548916" w14:textId="77777777" w:rsidR="00513610" w:rsidRDefault="00FE7B26" w:rsidP="00FE7B26">
            <w:pPr>
              <w:rPr>
                <w:rStyle w:val="ComputerCode"/>
              </w:rPr>
            </w:pPr>
            <w:r w:rsidRPr="00FE7B26">
              <w:rPr>
                <w:rStyle w:val="ComputerCode"/>
              </w:rPr>
              <w:t xml:space="preserve">            virtual bool vTailorToProfile(</w:t>
            </w:r>
          </w:p>
          <w:p w14:paraId="44691BF5" w14:textId="2C76155B" w:rsidR="00FE7B26" w:rsidRPr="00FE7B26" w:rsidRDefault="00513610" w:rsidP="00FE7B26">
            <w:pPr>
              <w:rPr>
                <w:rStyle w:val="ComputerCode"/>
              </w:rPr>
            </w:pPr>
            <w:r>
              <w:rPr>
                <w:rStyle w:val="ComputerCode"/>
              </w:rPr>
              <w:t xml:space="preserve">                   </w:t>
            </w:r>
            <w:r w:rsidR="00FE7B26" w:rsidRPr="00FE7B26">
              <w:rPr>
                <w:rStyle w:val="ComputerCode"/>
              </w:rPr>
              <w:t>const std::string&amp; xmlResourceFilename) override;</w:t>
            </w:r>
          </w:p>
          <w:p w14:paraId="0F6257AE" w14:textId="77777777" w:rsidR="00FE7B26" w:rsidRPr="00FE7B26" w:rsidRDefault="00FE7B26" w:rsidP="00FE7B26">
            <w:pPr>
              <w:rPr>
                <w:rStyle w:val="ComputerCode"/>
              </w:rPr>
            </w:pPr>
            <w:r w:rsidRPr="00FE7B26">
              <w:rPr>
                <w:rStyle w:val="ComputerCode"/>
              </w:rPr>
              <w:t xml:space="preserve">            virtual bool vDestroy() override;</w:t>
            </w:r>
          </w:p>
          <w:p w14:paraId="4ACA613D" w14:textId="77777777" w:rsidR="00FE7B26" w:rsidRPr="00FE7B26" w:rsidRDefault="00FE7B26" w:rsidP="00FE7B26">
            <w:pPr>
              <w:rPr>
                <w:rStyle w:val="ComputerCode"/>
              </w:rPr>
            </w:pPr>
          </w:p>
          <w:p w14:paraId="491E1E6C" w14:textId="77777777" w:rsidR="00513610" w:rsidRDefault="00FE7B26" w:rsidP="00FE7B26">
            <w:pPr>
              <w:rPr>
                <w:rStyle w:val="ComputerCode"/>
              </w:rPr>
            </w:pPr>
            <w:r w:rsidRPr="00FE7B26">
              <w:rPr>
                <w:rStyle w:val="ComputerCode"/>
              </w:rPr>
              <w:t xml:space="preserve">            virtual bool vOnUpdate(</w:t>
            </w:r>
          </w:p>
          <w:p w14:paraId="51012F62" w14:textId="4B13B9B2"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4EC7B283" w14:textId="77777777" w:rsidR="00513610" w:rsidRDefault="00FE7B26" w:rsidP="00FE7B26">
            <w:pPr>
              <w:rPr>
                <w:rStyle w:val="ComputerCode"/>
              </w:rPr>
            </w:pPr>
            <w:r w:rsidRPr="00FE7B26">
              <w:rPr>
                <w:rStyle w:val="ComputerCode"/>
              </w:rPr>
              <w:t xml:space="preserve">            virtual bool vOnRender(</w:t>
            </w:r>
          </w:p>
          <w:p w14:paraId="3583B4B8" w14:textId="5F525F47"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18B8C2D3" w14:textId="77777777" w:rsidR="00FE7B26" w:rsidRPr="00FE7B26" w:rsidRDefault="00FE7B26" w:rsidP="00FE7B26">
            <w:pPr>
              <w:rPr>
                <w:rStyle w:val="ComputerCode"/>
              </w:rPr>
            </w:pPr>
          </w:p>
          <w:p w14:paraId="0316D32D" w14:textId="77777777" w:rsidR="00FE7B26" w:rsidRPr="00FE7B26" w:rsidRDefault="00FE7B26" w:rsidP="00FE7B26">
            <w:pPr>
              <w:rPr>
                <w:rStyle w:val="ComputerCode"/>
              </w:rPr>
            </w:pPr>
            <w:r w:rsidRPr="00FE7B26">
              <w:rPr>
                <w:rStyle w:val="ComputerCode"/>
              </w:rPr>
              <w:t xml:space="preserve">            virtual const std::string vGetName() const override;</w:t>
            </w:r>
          </w:p>
          <w:p w14:paraId="1DB01382" w14:textId="77777777" w:rsidR="00FE7B26" w:rsidRPr="00FE7B26" w:rsidRDefault="00FE7B26" w:rsidP="00FE7B26">
            <w:pPr>
              <w:rPr>
                <w:rStyle w:val="ComputerCode"/>
              </w:rPr>
            </w:pPr>
            <w:r w:rsidRPr="00FE7B26">
              <w:rPr>
                <w:rStyle w:val="ComputerCode"/>
              </w:rPr>
              <w:t xml:space="preserve">        };</w:t>
            </w:r>
          </w:p>
          <w:p w14:paraId="06E91183" w14:textId="77777777" w:rsidR="00FE7B26" w:rsidRPr="00FE7B26" w:rsidRDefault="00FE7B26" w:rsidP="00FE7B26">
            <w:pPr>
              <w:rPr>
                <w:rStyle w:val="ComputerCode"/>
              </w:rPr>
            </w:pPr>
          </w:p>
          <w:p w14:paraId="36518A4F" w14:textId="77777777" w:rsidR="00FE7B26" w:rsidRPr="00FE7B26" w:rsidRDefault="00FE7B26" w:rsidP="00FE7B26">
            <w:pPr>
              <w:rPr>
                <w:rStyle w:val="ComputerCode"/>
              </w:rPr>
            </w:pPr>
            <w:r w:rsidRPr="00FE7B26">
              <w:rPr>
                <w:rStyle w:val="ComputerCode"/>
              </w:rPr>
              <w:t xml:space="preserve">        class Exiting : public uge::GameState::BaseGameState</w:t>
            </w:r>
          </w:p>
          <w:p w14:paraId="7133C99E" w14:textId="77777777" w:rsidR="00FE7B26" w:rsidRPr="00FE7B26" w:rsidRDefault="00FE7B26" w:rsidP="00FE7B26">
            <w:pPr>
              <w:rPr>
                <w:rStyle w:val="ComputerCode"/>
              </w:rPr>
            </w:pPr>
            <w:r w:rsidRPr="00FE7B26">
              <w:rPr>
                <w:rStyle w:val="ComputerCode"/>
              </w:rPr>
              <w:t xml:space="preserve">        {</w:t>
            </w:r>
          </w:p>
          <w:p w14:paraId="6ACAB931" w14:textId="77777777" w:rsidR="00FE7B26" w:rsidRPr="00FE7B26" w:rsidRDefault="00FE7B26" w:rsidP="00FE7B26">
            <w:pPr>
              <w:rPr>
                <w:rStyle w:val="ComputerCode"/>
              </w:rPr>
            </w:pPr>
            <w:r w:rsidRPr="00FE7B26">
              <w:rPr>
                <w:rStyle w:val="ComputerCode"/>
              </w:rPr>
              <w:t xml:space="preserve">            friend class uge::BaseGameLogic;</w:t>
            </w:r>
          </w:p>
          <w:p w14:paraId="7E2F844F" w14:textId="77777777" w:rsidR="00FE7B26" w:rsidRPr="00FE7B26" w:rsidRDefault="00FE7B26" w:rsidP="00FE7B26">
            <w:pPr>
              <w:rPr>
                <w:rStyle w:val="ComputerCode"/>
              </w:rPr>
            </w:pPr>
          </w:p>
          <w:p w14:paraId="7FF3C01C" w14:textId="77777777" w:rsidR="00FE7B26" w:rsidRPr="00FE7B26" w:rsidRDefault="00FE7B26" w:rsidP="00FE7B26">
            <w:pPr>
              <w:rPr>
                <w:rStyle w:val="ComputerCode"/>
              </w:rPr>
            </w:pPr>
            <w:r w:rsidRPr="00FE7B26">
              <w:rPr>
                <w:rStyle w:val="ComputerCode"/>
              </w:rPr>
              <w:t xml:space="preserve">        public:</w:t>
            </w:r>
          </w:p>
          <w:p w14:paraId="451DE44A" w14:textId="77777777" w:rsidR="00FE7B26" w:rsidRPr="00FE7B26" w:rsidRDefault="00FE7B26" w:rsidP="00FE7B26">
            <w:pPr>
              <w:rPr>
                <w:rStyle w:val="ComputerCode"/>
              </w:rPr>
            </w:pPr>
            <w:r w:rsidRPr="00FE7B26">
              <w:rPr>
                <w:rStyle w:val="ComputerCode"/>
              </w:rPr>
              <w:t xml:space="preserve">            /// The name of the state.</w:t>
            </w:r>
          </w:p>
          <w:p w14:paraId="26CBB6F0" w14:textId="77777777" w:rsidR="00FE7B26" w:rsidRPr="00FE7B26" w:rsidRDefault="00FE7B26" w:rsidP="00FE7B26">
            <w:pPr>
              <w:rPr>
                <w:rStyle w:val="ComputerCode"/>
              </w:rPr>
            </w:pPr>
            <w:r w:rsidRPr="00FE7B26">
              <w:rPr>
                <w:rStyle w:val="ComputerCode"/>
              </w:rPr>
              <w:t xml:space="preserve">            static const char* g_Name;</w:t>
            </w:r>
          </w:p>
          <w:p w14:paraId="7035D6AC" w14:textId="77777777" w:rsidR="00FE7B26" w:rsidRPr="00FE7B26" w:rsidRDefault="00FE7B26" w:rsidP="00FE7B26">
            <w:pPr>
              <w:rPr>
                <w:rStyle w:val="ComputerCode"/>
              </w:rPr>
            </w:pPr>
          </w:p>
          <w:p w14:paraId="5C797B3F" w14:textId="77777777" w:rsidR="00FE7B26" w:rsidRPr="00FE7B26" w:rsidRDefault="00FE7B26" w:rsidP="00FE7B26">
            <w:pPr>
              <w:rPr>
                <w:rStyle w:val="ComputerCode"/>
              </w:rPr>
            </w:pPr>
            <w:r w:rsidRPr="00FE7B26">
              <w:rPr>
                <w:rStyle w:val="ComputerCode"/>
              </w:rPr>
              <w:t xml:space="preserve">            Exiting();</w:t>
            </w:r>
          </w:p>
          <w:p w14:paraId="3B79F5FB" w14:textId="77777777" w:rsidR="00FE7B26" w:rsidRPr="00FE7B26" w:rsidRDefault="00FE7B26" w:rsidP="00FE7B26">
            <w:pPr>
              <w:rPr>
                <w:rStyle w:val="ComputerCode"/>
              </w:rPr>
            </w:pPr>
            <w:r w:rsidRPr="00FE7B26">
              <w:rPr>
                <w:rStyle w:val="ComputerCode"/>
              </w:rPr>
              <w:t xml:space="preserve">            virtual ~Exiting();</w:t>
            </w:r>
          </w:p>
          <w:p w14:paraId="50DE6CB5" w14:textId="77777777" w:rsidR="00FE7B26" w:rsidRPr="00FE7B26" w:rsidRDefault="00FE7B26" w:rsidP="00FE7B26">
            <w:pPr>
              <w:rPr>
                <w:rStyle w:val="ComputerCode"/>
              </w:rPr>
            </w:pPr>
          </w:p>
          <w:p w14:paraId="761E14C9" w14:textId="77777777" w:rsidR="00513610" w:rsidRDefault="00FE7B26" w:rsidP="00FE7B26">
            <w:pPr>
              <w:rPr>
                <w:rStyle w:val="ComputerCode"/>
              </w:rPr>
            </w:pPr>
            <w:r w:rsidRPr="00FE7B26">
              <w:rPr>
                <w:rStyle w:val="ComputerCode"/>
              </w:rPr>
              <w:t xml:space="preserve">            virtual bool vInit(</w:t>
            </w:r>
          </w:p>
          <w:p w14:paraId="7FFD4360" w14:textId="3ADC54FC" w:rsidR="00FE7B26" w:rsidRPr="00FE7B26" w:rsidRDefault="00513610" w:rsidP="00FE7B26">
            <w:pPr>
              <w:rPr>
                <w:rStyle w:val="ComputerCode"/>
              </w:rPr>
            </w:pPr>
            <w:r>
              <w:rPr>
                <w:rStyle w:val="ComputerCode"/>
              </w:rPr>
              <w:t xml:space="preserve">                   </w:t>
            </w:r>
            <w:r w:rsidR="00FE7B26" w:rsidRPr="00FE7B26">
              <w:rPr>
                <w:rStyle w:val="ComputerCode"/>
              </w:rPr>
              <w:t>uge::BaseGameLogic* pGameLogic) override;</w:t>
            </w:r>
          </w:p>
          <w:p w14:paraId="29FAF541" w14:textId="77777777" w:rsidR="00513610" w:rsidRDefault="00FE7B26" w:rsidP="00FE7B26">
            <w:pPr>
              <w:rPr>
                <w:rStyle w:val="ComputerCode"/>
              </w:rPr>
            </w:pPr>
            <w:r w:rsidRPr="00FE7B26">
              <w:rPr>
                <w:rStyle w:val="ComputerCode"/>
              </w:rPr>
              <w:t xml:space="preserve">            virtual bool vTailorToProfile(</w:t>
            </w:r>
          </w:p>
          <w:p w14:paraId="320EC219" w14:textId="54BC8AE8" w:rsidR="00FE7B26" w:rsidRPr="00FE7B26" w:rsidRDefault="00513610" w:rsidP="00FE7B26">
            <w:pPr>
              <w:rPr>
                <w:rStyle w:val="ComputerCode"/>
              </w:rPr>
            </w:pPr>
            <w:r>
              <w:rPr>
                <w:rStyle w:val="ComputerCode"/>
              </w:rPr>
              <w:t xml:space="preserve">                   </w:t>
            </w:r>
            <w:r w:rsidR="00FE7B26" w:rsidRPr="00FE7B26">
              <w:rPr>
                <w:rStyle w:val="ComputerCode"/>
              </w:rPr>
              <w:t>const std::string&amp; xmlResourceFilename) override;</w:t>
            </w:r>
          </w:p>
          <w:p w14:paraId="7B38F53F" w14:textId="77777777" w:rsidR="00FE7B26" w:rsidRPr="00FE7B26" w:rsidRDefault="00FE7B26" w:rsidP="00FE7B26">
            <w:pPr>
              <w:rPr>
                <w:rStyle w:val="ComputerCode"/>
              </w:rPr>
            </w:pPr>
            <w:r w:rsidRPr="00FE7B26">
              <w:rPr>
                <w:rStyle w:val="ComputerCode"/>
              </w:rPr>
              <w:t xml:space="preserve">            virtual bool vDestroy() override;</w:t>
            </w:r>
          </w:p>
          <w:p w14:paraId="53256C9E" w14:textId="77777777" w:rsidR="00FE7B26" w:rsidRPr="00FE7B26" w:rsidRDefault="00FE7B26" w:rsidP="00FE7B26">
            <w:pPr>
              <w:rPr>
                <w:rStyle w:val="ComputerCode"/>
              </w:rPr>
            </w:pPr>
          </w:p>
          <w:p w14:paraId="31B51CBE" w14:textId="77777777" w:rsidR="00513610" w:rsidRDefault="00FE7B26" w:rsidP="00FE7B26">
            <w:pPr>
              <w:rPr>
                <w:rStyle w:val="ComputerCode"/>
              </w:rPr>
            </w:pPr>
            <w:r w:rsidRPr="00FE7B26">
              <w:rPr>
                <w:rStyle w:val="ComputerCode"/>
              </w:rPr>
              <w:t xml:space="preserve">            virtual bool vOnUpdate(</w:t>
            </w:r>
          </w:p>
          <w:p w14:paraId="5DC4D79E" w14:textId="39813562"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2CE9CDF7" w14:textId="77777777" w:rsidR="00513610" w:rsidRDefault="00FE7B26" w:rsidP="00FE7B26">
            <w:pPr>
              <w:rPr>
                <w:rStyle w:val="ComputerCode"/>
              </w:rPr>
            </w:pPr>
            <w:r w:rsidRPr="00FE7B26">
              <w:rPr>
                <w:rStyle w:val="ComputerCode"/>
              </w:rPr>
              <w:t xml:space="preserve">            virtual bool vOnRender(</w:t>
            </w:r>
          </w:p>
          <w:p w14:paraId="6390A9A7" w14:textId="32165D75"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3FC96307" w14:textId="77777777" w:rsidR="00FE7B26" w:rsidRPr="00FE7B26" w:rsidRDefault="00FE7B26" w:rsidP="00FE7B26">
            <w:pPr>
              <w:rPr>
                <w:rStyle w:val="ComputerCode"/>
              </w:rPr>
            </w:pPr>
          </w:p>
          <w:p w14:paraId="2BE8EAF2" w14:textId="77777777" w:rsidR="00FE7B26" w:rsidRPr="00FE7B26" w:rsidRDefault="00FE7B26" w:rsidP="00FE7B26">
            <w:pPr>
              <w:rPr>
                <w:rStyle w:val="ComputerCode"/>
              </w:rPr>
            </w:pPr>
            <w:r w:rsidRPr="00FE7B26">
              <w:rPr>
                <w:rStyle w:val="ComputerCode"/>
              </w:rPr>
              <w:t xml:space="preserve">            virtual const std::string vGetName() const override;</w:t>
            </w:r>
          </w:p>
          <w:p w14:paraId="218A12DE" w14:textId="77777777" w:rsidR="00FE7B26" w:rsidRPr="00FE7B26" w:rsidRDefault="00FE7B26" w:rsidP="00FE7B26">
            <w:pPr>
              <w:rPr>
                <w:rStyle w:val="ComputerCode"/>
              </w:rPr>
            </w:pPr>
            <w:r w:rsidRPr="00FE7B26">
              <w:rPr>
                <w:rStyle w:val="ComputerCode"/>
              </w:rPr>
              <w:t xml:space="preserve">        };</w:t>
            </w:r>
          </w:p>
          <w:p w14:paraId="49029707" w14:textId="77777777" w:rsidR="00FE7B26" w:rsidRPr="00FE7B26" w:rsidRDefault="00FE7B26" w:rsidP="00FE7B26">
            <w:pPr>
              <w:rPr>
                <w:rStyle w:val="ComputerCode"/>
              </w:rPr>
            </w:pPr>
          </w:p>
          <w:p w14:paraId="0368D338" w14:textId="77777777" w:rsidR="00FE7B26" w:rsidRPr="00FE7B26" w:rsidRDefault="00FE7B26" w:rsidP="00FE7B26">
            <w:pPr>
              <w:rPr>
                <w:rStyle w:val="ComputerCode"/>
              </w:rPr>
            </w:pPr>
            <w:r w:rsidRPr="00FE7B26">
              <w:rPr>
                <w:rStyle w:val="ComputerCode"/>
              </w:rPr>
              <w:t xml:space="preserve">    }</w:t>
            </w:r>
          </w:p>
          <w:p w14:paraId="677BBF7E" w14:textId="77777777" w:rsidR="00FE7B26" w:rsidRPr="00FE7B26" w:rsidRDefault="00FE7B26" w:rsidP="00FE7B26">
            <w:pPr>
              <w:rPr>
                <w:rStyle w:val="ComputerCode"/>
              </w:rPr>
            </w:pPr>
          </w:p>
          <w:p w14:paraId="1AC8C2B6" w14:textId="116E2ECD" w:rsidR="00FE7B26" w:rsidRDefault="00FE7B26" w:rsidP="00FE7B26">
            <w:r w:rsidRPr="00FE7B26">
              <w:rPr>
                <w:rStyle w:val="ComputerCode"/>
              </w:rPr>
              <w:t>}</w:t>
            </w:r>
          </w:p>
        </w:tc>
      </w:tr>
    </w:tbl>
    <w:p w14:paraId="1D99807B" w14:textId="77777777" w:rsidR="00FE7B26" w:rsidRDefault="00FE7B26" w:rsidP="00FE7B26"/>
    <w:p w14:paraId="4AC50561" w14:textId="56694278" w:rsidR="001A4DC5" w:rsidRDefault="001A4DC5" w:rsidP="00FE7B26">
      <w:r>
        <w:t xml:space="preserve">A simple game state is illustrated in </w:t>
      </w:r>
      <w:r>
        <w:fldChar w:fldCharType="begin"/>
      </w:r>
      <w:r>
        <w:instrText xml:space="preserve"> REF _Ref382402610 \h </w:instrText>
      </w:r>
      <w:r>
        <w:fldChar w:fldCharType="separate"/>
      </w:r>
      <w:r w:rsidR="00EA324E" w:rsidRPr="001A4DC5">
        <w:rPr>
          <w:b/>
        </w:rPr>
        <w:t xml:space="preserve">Listing </w:t>
      </w:r>
      <w:r w:rsidR="00EA324E">
        <w:rPr>
          <w:b/>
          <w:noProof/>
        </w:rPr>
        <w:t>60</w:t>
      </w:r>
      <w:r>
        <w:fldChar w:fldCharType="end"/>
      </w:r>
      <w:r>
        <w:t>.</w:t>
      </w:r>
    </w:p>
    <w:p w14:paraId="32A01B0D" w14:textId="0191A189" w:rsidR="001A4DC5" w:rsidRDefault="001A4DC5" w:rsidP="001A4DC5">
      <w:pPr>
        <w:pStyle w:val="Caption"/>
        <w:keepNext/>
        <w:jc w:val="center"/>
      </w:pPr>
      <w:bookmarkStart w:id="363" w:name="_Ref382402610"/>
      <w:bookmarkStart w:id="364" w:name="_Toc382771785"/>
      <w:r w:rsidRPr="001A4DC5">
        <w:rPr>
          <w:b/>
        </w:rPr>
        <w:t xml:space="preserve">Listing </w:t>
      </w:r>
      <w:r w:rsidRPr="001A4DC5">
        <w:rPr>
          <w:b/>
        </w:rPr>
        <w:fldChar w:fldCharType="begin"/>
      </w:r>
      <w:r w:rsidRPr="001A4DC5">
        <w:rPr>
          <w:b/>
        </w:rPr>
        <w:instrText xml:space="preserve"> SEQ Listing \* ARABIC </w:instrText>
      </w:r>
      <w:r w:rsidRPr="001A4DC5">
        <w:rPr>
          <w:b/>
        </w:rPr>
        <w:fldChar w:fldCharType="separate"/>
      </w:r>
      <w:r w:rsidR="00EA324E">
        <w:rPr>
          <w:b/>
          <w:noProof/>
        </w:rPr>
        <w:t>60</w:t>
      </w:r>
      <w:r w:rsidRPr="001A4DC5">
        <w:rPr>
          <w:b/>
        </w:rPr>
        <w:fldChar w:fldCharType="end"/>
      </w:r>
      <w:bookmarkEnd w:id="363"/>
      <w:r w:rsidRPr="001A4DC5">
        <w:rPr>
          <w:b/>
        </w:rPr>
        <w:t>.</w:t>
      </w:r>
      <w:r>
        <w:t xml:space="preserve"> The initialization game state.</w:t>
      </w:r>
      <w:bookmarkEnd w:id="364"/>
    </w:p>
    <w:tbl>
      <w:tblPr>
        <w:tblStyle w:val="TableGrid"/>
        <w:tblW w:w="0" w:type="auto"/>
        <w:tblLook w:val="04A0" w:firstRow="1" w:lastRow="0" w:firstColumn="1" w:lastColumn="0" w:noHBand="0" w:noVBand="1"/>
      </w:tblPr>
      <w:tblGrid>
        <w:gridCol w:w="8494"/>
      </w:tblGrid>
      <w:tr w:rsidR="001A4DC5" w14:paraId="6B76EB79" w14:textId="77777777" w:rsidTr="001A4DC5">
        <w:tc>
          <w:tcPr>
            <w:tcW w:w="8494" w:type="dxa"/>
          </w:tcPr>
          <w:p w14:paraId="7214BD76" w14:textId="77777777" w:rsidR="001A4DC5" w:rsidRPr="001A4DC5" w:rsidRDefault="001A4DC5" w:rsidP="001A4DC5">
            <w:pPr>
              <w:rPr>
                <w:rStyle w:val="ComputerCode"/>
              </w:rPr>
            </w:pPr>
            <w:r w:rsidRPr="001A4DC5">
              <w:rPr>
                <w:rStyle w:val="ComputerCode"/>
              </w:rPr>
              <w:t>namespace sg</w:t>
            </w:r>
          </w:p>
          <w:p w14:paraId="20B54FAE" w14:textId="77777777" w:rsidR="001A4DC5" w:rsidRPr="001A4DC5" w:rsidRDefault="001A4DC5" w:rsidP="001A4DC5">
            <w:pPr>
              <w:rPr>
                <w:rStyle w:val="ComputerCode"/>
              </w:rPr>
            </w:pPr>
            <w:r w:rsidRPr="001A4DC5">
              <w:rPr>
                <w:rStyle w:val="ComputerCode"/>
              </w:rPr>
              <w:t>{</w:t>
            </w:r>
          </w:p>
          <w:p w14:paraId="66BE8AC5" w14:textId="77777777" w:rsidR="001A4DC5" w:rsidRPr="001A4DC5" w:rsidRDefault="001A4DC5" w:rsidP="001A4DC5">
            <w:pPr>
              <w:rPr>
                <w:rStyle w:val="ComputerCode"/>
              </w:rPr>
            </w:pPr>
            <w:r w:rsidRPr="001A4DC5">
              <w:rPr>
                <w:rStyle w:val="ComputerCode"/>
              </w:rPr>
              <w:t xml:space="preserve">    namespace GameState</w:t>
            </w:r>
          </w:p>
          <w:p w14:paraId="36DE8920" w14:textId="77777777" w:rsidR="001A4DC5" w:rsidRPr="001A4DC5" w:rsidRDefault="001A4DC5" w:rsidP="001A4DC5">
            <w:pPr>
              <w:rPr>
                <w:rStyle w:val="ComputerCode"/>
              </w:rPr>
            </w:pPr>
            <w:r w:rsidRPr="001A4DC5">
              <w:rPr>
                <w:rStyle w:val="ComputerCode"/>
              </w:rPr>
              <w:t xml:space="preserve">    {</w:t>
            </w:r>
          </w:p>
          <w:p w14:paraId="123F5723" w14:textId="77777777" w:rsidR="001A4DC5" w:rsidRPr="001A4DC5" w:rsidRDefault="001A4DC5" w:rsidP="001A4DC5">
            <w:pPr>
              <w:rPr>
                <w:rStyle w:val="ComputerCode"/>
              </w:rPr>
            </w:pPr>
            <w:r w:rsidRPr="001A4DC5">
              <w:rPr>
                <w:rStyle w:val="ComputerCode"/>
              </w:rPr>
              <w:t xml:space="preserve">        Initializing::Initializing()</w:t>
            </w:r>
          </w:p>
          <w:p w14:paraId="22FE8A45" w14:textId="77777777" w:rsidR="001A4DC5" w:rsidRPr="001A4DC5" w:rsidRDefault="001A4DC5" w:rsidP="001A4DC5">
            <w:pPr>
              <w:rPr>
                <w:rStyle w:val="ComputerCode"/>
              </w:rPr>
            </w:pPr>
            <w:r w:rsidRPr="001A4DC5">
              <w:rPr>
                <w:rStyle w:val="ComputerCode"/>
              </w:rPr>
              <w:t xml:space="preserve">        {</w:t>
            </w:r>
          </w:p>
          <w:p w14:paraId="1A0B4785" w14:textId="77777777" w:rsidR="001A4DC5" w:rsidRPr="001A4DC5" w:rsidRDefault="001A4DC5" w:rsidP="001A4DC5">
            <w:pPr>
              <w:rPr>
                <w:rStyle w:val="ComputerCode"/>
              </w:rPr>
            </w:pPr>
          </w:p>
          <w:p w14:paraId="3DC3739C" w14:textId="77777777" w:rsidR="001A4DC5" w:rsidRPr="001A4DC5" w:rsidRDefault="001A4DC5" w:rsidP="001A4DC5">
            <w:pPr>
              <w:rPr>
                <w:rStyle w:val="ComputerCode"/>
              </w:rPr>
            </w:pPr>
            <w:r w:rsidRPr="001A4DC5">
              <w:rPr>
                <w:rStyle w:val="ComputerCode"/>
              </w:rPr>
              <w:t xml:space="preserve">        }</w:t>
            </w:r>
          </w:p>
          <w:p w14:paraId="0E370DA7" w14:textId="77777777" w:rsidR="001A4DC5" w:rsidRPr="001A4DC5" w:rsidRDefault="001A4DC5" w:rsidP="001A4DC5">
            <w:pPr>
              <w:rPr>
                <w:rStyle w:val="ComputerCode"/>
              </w:rPr>
            </w:pPr>
          </w:p>
          <w:p w14:paraId="71137B4F" w14:textId="77777777" w:rsidR="001A4DC5" w:rsidRPr="001A4DC5" w:rsidRDefault="001A4DC5" w:rsidP="001A4DC5">
            <w:pPr>
              <w:rPr>
                <w:rStyle w:val="ComputerCode"/>
              </w:rPr>
            </w:pPr>
            <w:r w:rsidRPr="001A4DC5">
              <w:rPr>
                <w:rStyle w:val="ComputerCode"/>
              </w:rPr>
              <w:t xml:space="preserve">        Initializing::~Initializing()</w:t>
            </w:r>
          </w:p>
          <w:p w14:paraId="136E7605" w14:textId="77777777" w:rsidR="001A4DC5" w:rsidRPr="001A4DC5" w:rsidRDefault="001A4DC5" w:rsidP="001A4DC5">
            <w:pPr>
              <w:rPr>
                <w:rStyle w:val="ComputerCode"/>
              </w:rPr>
            </w:pPr>
            <w:r w:rsidRPr="001A4DC5">
              <w:rPr>
                <w:rStyle w:val="ComputerCode"/>
              </w:rPr>
              <w:t xml:space="preserve">        {</w:t>
            </w:r>
          </w:p>
          <w:p w14:paraId="0FB25C16" w14:textId="77777777" w:rsidR="001A4DC5" w:rsidRPr="001A4DC5" w:rsidRDefault="001A4DC5" w:rsidP="001A4DC5">
            <w:pPr>
              <w:rPr>
                <w:rStyle w:val="ComputerCode"/>
              </w:rPr>
            </w:pPr>
          </w:p>
          <w:p w14:paraId="4883694B" w14:textId="77777777" w:rsidR="001A4DC5" w:rsidRPr="001A4DC5" w:rsidRDefault="001A4DC5" w:rsidP="001A4DC5">
            <w:pPr>
              <w:rPr>
                <w:rStyle w:val="ComputerCode"/>
              </w:rPr>
            </w:pPr>
            <w:r w:rsidRPr="001A4DC5">
              <w:rPr>
                <w:rStyle w:val="ComputerCode"/>
              </w:rPr>
              <w:t xml:space="preserve">        }</w:t>
            </w:r>
          </w:p>
          <w:p w14:paraId="746B5003" w14:textId="77777777" w:rsidR="001A4DC5" w:rsidRPr="001A4DC5" w:rsidRDefault="001A4DC5" w:rsidP="001A4DC5">
            <w:pPr>
              <w:rPr>
                <w:rStyle w:val="ComputerCode"/>
              </w:rPr>
            </w:pPr>
          </w:p>
          <w:p w14:paraId="53E98743" w14:textId="77777777" w:rsidR="001A4DC5" w:rsidRPr="001A4DC5" w:rsidRDefault="001A4DC5" w:rsidP="001A4DC5">
            <w:pPr>
              <w:rPr>
                <w:rStyle w:val="ComputerCode"/>
              </w:rPr>
            </w:pPr>
            <w:r w:rsidRPr="001A4DC5">
              <w:rPr>
                <w:rStyle w:val="ComputerCode"/>
              </w:rPr>
              <w:t xml:space="preserve">        bool Initializing::vInit(uge::BaseGameLogic* pGameLogic)</w:t>
            </w:r>
          </w:p>
          <w:p w14:paraId="40F6FF10" w14:textId="77777777" w:rsidR="001A4DC5" w:rsidRPr="001A4DC5" w:rsidRDefault="001A4DC5" w:rsidP="001A4DC5">
            <w:pPr>
              <w:rPr>
                <w:rStyle w:val="ComputerCode"/>
              </w:rPr>
            </w:pPr>
            <w:r w:rsidRPr="001A4DC5">
              <w:rPr>
                <w:rStyle w:val="ComputerCode"/>
              </w:rPr>
              <w:t xml:space="preserve">        {</w:t>
            </w:r>
          </w:p>
          <w:p w14:paraId="0BF8427D" w14:textId="77777777" w:rsidR="001A4DC5" w:rsidRPr="001A4DC5" w:rsidRDefault="001A4DC5" w:rsidP="001A4DC5">
            <w:pPr>
              <w:rPr>
                <w:rStyle w:val="ComputerCode"/>
              </w:rPr>
            </w:pPr>
            <w:r w:rsidRPr="001A4DC5">
              <w:rPr>
                <w:rStyle w:val="ComputerCode"/>
              </w:rPr>
              <w:t xml:space="preserve">            uge::GameState::BaseGameState::vInit(pGameLogic);</w:t>
            </w:r>
          </w:p>
          <w:p w14:paraId="4E1B6F7B" w14:textId="77777777" w:rsidR="001A4DC5" w:rsidRPr="001A4DC5" w:rsidRDefault="001A4DC5" w:rsidP="001A4DC5">
            <w:pPr>
              <w:rPr>
                <w:rStyle w:val="ComputerCode"/>
              </w:rPr>
            </w:pPr>
          </w:p>
          <w:p w14:paraId="0D9092C2" w14:textId="77777777" w:rsidR="001A4DC5" w:rsidRPr="001A4DC5" w:rsidRDefault="001A4DC5" w:rsidP="001A4DC5">
            <w:pPr>
              <w:rPr>
                <w:rStyle w:val="ComputerCode"/>
              </w:rPr>
            </w:pPr>
            <w:r w:rsidRPr="001A4DC5">
              <w:rPr>
                <w:rStyle w:val="ComputerCode"/>
              </w:rPr>
              <w:t xml:space="preserve">            return true;</w:t>
            </w:r>
          </w:p>
          <w:p w14:paraId="7E5AE47B" w14:textId="77777777" w:rsidR="001A4DC5" w:rsidRPr="001A4DC5" w:rsidRDefault="001A4DC5" w:rsidP="001A4DC5">
            <w:pPr>
              <w:rPr>
                <w:rStyle w:val="ComputerCode"/>
              </w:rPr>
            </w:pPr>
            <w:r w:rsidRPr="001A4DC5">
              <w:rPr>
                <w:rStyle w:val="ComputerCode"/>
              </w:rPr>
              <w:t xml:space="preserve">        }</w:t>
            </w:r>
          </w:p>
          <w:p w14:paraId="7FFC31E0" w14:textId="77777777" w:rsidR="001A4DC5" w:rsidRPr="001A4DC5" w:rsidRDefault="001A4DC5" w:rsidP="001A4DC5">
            <w:pPr>
              <w:rPr>
                <w:rStyle w:val="ComputerCode"/>
              </w:rPr>
            </w:pPr>
          </w:p>
          <w:p w14:paraId="1F0C3157" w14:textId="77777777" w:rsidR="00513610" w:rsidRDefault="001A4DC5" w:rsidP="001A4DC5">
            <w:pPr>
              <w:rPr>
                <w:rStyle w:val="ComputerCode"/>
              </w:rPr>
            </w:pPr>
            <w:r w:rsidRPr="001A4DC5">
              <w:rPr>
                <w:rStyle w:val="ComputerCode"/>
              </w:rPr>
              <w:t xml:space="preserve">        bool Initializing::vTailorToProfile(</w:t>
            </w:r>
          </w:p>
          <w:p w14:paraId="09124D7F" w14:textId="370BA439" w:rsidR="001A4DC5" w:rsidRPr="001A4DC5" w:rsidRDefault="00513610" w:rsidP="001A4DC5">
            <w:pPr>
              <w:rPr>
                <w:rStyle w:val="ComputerCode"/>
              </w:rPr>
            </w:pPr>
            <w:r>
              <w:rPr>
                <w:rStyle w:val="ComputerCode"/>
              </w:rPr>
              <w:t xml:space="preserve">                   </w:t>
            </w:r>
            <w:r w:rsidR="001A4DC5" w:rsidRPr="001A4DC5">
              <w:rPr>
                <w:rStyle w:val="ComputerCode"/>
              </w:rPr>
              <w:t>const std::string&amp; xmlResourceFilename)</w:t>
            </w:r>
          </w:p>
          <w:p w14:paraId="1E33C300" w14:textId="77777777" w:rsidR="001A4DC5" w:rsidRPr="001A4DC5" w:rsidRDefault="001A4DC5" w:rsidP="001A4DC5">
            <w:pPr>
              <w:rPr>
                <w:rStyle w:val="ComputerCode"/>
              </w:rPr>
            </w:pPr>
            <w:r w:rsidRPr="001A4DC5">
              <w:rPr>
                <w:rStyle w:val="ComputerCode"/>
              </w:rPr>
              <w:t xml:space="preserve">        {</w:t>
            </w:r>
          </w:p>
          <w:p w14:paraId="42CCA3E0" w14:textId="77777777" w:rsidR="001A4DC5" w:rsidRPr="001A4DC5" w:rsidRDefault="001A4DC5" w:rsidP="001A4DC5">
            <w:pPr>
              <w:rPr>
                <w:rStyle w:val="ComputerCode"/>
              </w:rPr>
            </w:pPr>
            <w:r w:rsidRPr="001A4DC5">
              <w:rPr>
                <w:rStyle w:val="ComputerCode"/>
              </w:rPr>
              <w:t xml:space="preserve">            return true;</w:t>
            </w:r>
          </w:p>
          <w:p w14:paraId="3FB7B027" w14:textId="77777777" w:rsidR="001A4DC5" w:rsidRPr="001A4DC5" w:rsidRDefault="001A4DC5" w:rsidP="001A4DC5">
            <w:pPr>
              <w:rPr>
                <w:rStyle w:val="ComputerCode"/>
              </w:rPr>
            </w:pPr>
            <w:r w:rsidRPr="001A4DC5">
              <w:rPr>
                <w:rStyle w:val="ComputerCode"/>
              </w:rPr>
              <w:t xml:space="preserve">        }</w:t>
            </w:r>
          </w:p>
          <w:p w14:paraId="04ED919A" w14:textId="77777777" w:rsidR="001A4DC5" w:rsidRPr="001A4DC5" w:rsidRDefault="001A4DC5" w:rsidP="001A4DC5">
            <w:pPr>
              <w:rPr>
                <w:rStyle w:val="ComputerCode"/>
              </w:rPr>
            </w:pPr>
          </w:p>
          <w:p w14:paraId="28F774B9" w14:textId="77777777" w:rsidR="001A4DC5" w:rsidRPr="001A4DC5" w:rsidRDefault="001A4DC5" w:rsidP="001A4DC5">
            <w:pPr>
              <w:rPr>
                <w:rStyle w:val="ComputerCode"/>
              </w:rPr>
            </w:pPr>
            <w:r w:rsidRPr="001A4DC5">
              <w:rPr>
                <w:rStyle w:val="ComputerCode"/>
              </w:rPr>
              <w:t xml:space="preserve">        bool Initializing::vDestroy()</w:t>
            </w:r>
          </w:p>
          <w:p w14:paraId="3845A464" w14:textId="77777777" w:rsidR="001A4DC5" w:rsidRPr="001A4DC5" w:rsidRDefault="001A4DC5" w:rsidP="001A4DC5">
            <w:pPr>
              <w:rPr>
                <w:rStyle w:val="ComputerCode"/>
              </w:rPr>
            </w:pPr>
            <w:r w:rsidRPr="001A4DC5">
              <w:rPr>
                <w:rStyle w:val="ComputerCode"/>
              </w:rPr>
              <w:t xml:space="preserve">        {</w:t>
            </w:r>
          </w:p>
          <w:p w14:paraId="62C0593B" w14:textId="77777777" w:rsidR="001A4DC5" w:rsidRPr="001A4DC5" w:rsidRDefault="001A4DC5" w:rsidP="001A4DC5">
            <w:pPr>
              <w:rPr>
                <w:rStyle w:val="ComputerCode"/>
              </w:rPr>
            </w:pPr>
            <w:r w:rsidRPr="001A4DC5">
              <w:rPr>
                <w:rStyle w:val="ComputerCode"/>
              </w:rPr>
              <w:t xml:space="preserve">            uge::GameState::BaseGameState::vDestroy();</w:t>
            </w:r>
          </w:p>
          <w:p w14:paraId="082C2286" w14:textId="77777777" w:rsidR="001A4DC5" w:rsidRPr="001A4DC5" w:rsidRDefault="001A4DC5" w:rsidP="001A4DC5">
            <w:pPr>
              <w:rPr>
                <w:rStyle w:val="ComputerCode"/>
              </w:rPr>
            </w:pPr>
          </w:p>
          <w:p w14:paraId="20352C59" w14:textId="77777777" w:rsidR="001A4DC5" w:rsidRPr="001A4DC5" w:rsidRDefault="001A4DC5" w:rsidP="001A4DC5">
            <w:pPr>
              <w:rPr>
                <w:rStyle w:val="ComputerCode"/>
              </w:rPr>
            </w:pPr>
            <w:r w:rsidRPr="001A4DC5">
              <w:rPr>
                <w:rStyle w:val="ComputerCode"/>
              </w:rPr>
              <w:t xml:space="preserve">            return true;</w:t>
            </w:r>
          </w:p>
          <w:p w14:paraId="32F3189E" w14:textId="77777777" w:rsidR="001A4DC5" w:rsidRPr="001A4DC5" w:rsidRDefault="001A4DC5" w:rsidP="001A4DC5">
            <w:pPr>
              <w:rPr>
                <w:rStyle w:val="ComputerCode"/>
              </w:rPr>
            </w:pPr>
            <w:r w:rsidRPr="001A4DC5">
              <w:rPr>
                <w:rStyle w:val="ComputerCode"/>
              </w:rPr>
              <w:t xml:space="preserve">        }</w:t>
            </w:r>
          </w:p>
          <w:p w14:paraId="33042769" w14:textId="77777777" w:rsidR="001A4DC5" w:rsidRPr="001A4DC5" w:rsidRDefault="001A4DC5" w:rsidP="001A4DC5">
            <w:pPr>
              <w:rPr>
                <w:rStyle w:val="ComputerCode"/>
              </w:rPr>
            </w:pPr>
          </w:p>
          <w:p w14:paraId="4168C1F5" w14:textId="77777777" w:rsidR="001A4DC5" w:rsidRPr="001A4DC5" w:rsidRDefault="001A4DC5" w:rsidP="001A4DC5">
            <w:pPr>
              <w:rPr>
                <w:rStyle w:val="ComputerCode"/>
              </w:rPr>
            </w:pPr>
            <w:r w:rsidRPr="001A4DC5">
              <w:rPr>
                <w:rStyle w:val="ComputerCode"/>
              </w:rPr>
              <w:t xml:space="preserve">        bool Initializing::vOnUpdate(unsigned long timeElapsed)</w:t>
            </w:r>
          </w:p>
          <w:p w14:paraId="6AE5B389" w14:textId="77777777" w:rsidR="001A4DC5" w:rsidRPr="001A4DC5" w:rsidRDefault="001A4DC5" w:rsidP="001A4DC5">
            <w:pPr>
              <w:rPr>
                <w:rStyle w:val="ComputerCode"/>
              </w:rPr>
            </w:pPr>
            <w:r w:rsidRPr="001A4DC5">
              <w:rPr>
                <w:rStyle w:val="ComputerCode"/>
              </w:rPr>
              <w:t xml:space="preserve">        {</w:t>
            </w:r>
          </w:p>
          <w:p w14:paraId="54A7E48A" w14:textId="77777777" w:rsidR="00513610" w:rsidRDefault="001A4DC5" w:rsidP="001A4DC5">
            <w:pPr>
              <w:rPr>
                <w:rStyle w:val="ComputerCode"/>
              </w:rPr>
            </w:pPr>
            <w:r w:rsidRPr="001A4DC5">
              <w:rPr>
                <w:rStyle w:val="ComputerCode"/>
              </w:rPr>
              <w:t xml:space="preserve">            bool bSuccess =</w:t>
            </w:r>
          </w:p>
          <w:p w14:paraId="09257F51" w14:textId="79399DFC" w:rsidR="001A4DC5" w:rsidRPr="001A4DC5" w:rsidRDefault="00513610" w:rsidP="001A4DC5">
            <w:pPr>
              <w:rPr>
                <w:rStyle w:val="ComputerCode"/>
              </w:rPr>
            </w:pPr>
            <w:r>
              <w:rPr>
                <w:rStyle w:val="ComputerCode"/>
              </w:rPr>
              <w:t xml:space="preserve">            </w:t>
            </w:r>
            <w:r w:rsidR="001A4DC5" w:rsidRPr="001A4DC5">
              <w:rPr>
                <w:rStyle w:val="ComputerCode"/>
              </w:rPr>
              <w:t xml:space="preserve"> uge::GameState::BaseGameState::vOnUpdate(timeElapsed);</w:t>
            </w:r>
          </w:p>
          <w:p w14:paraId="7E91F34E" w14:textId="77777777" w:rsidR="001A4DC5" w:rsidRPr="001A4DC5" w:rsidRDefault="001A4DC5" w:rsidP="001A4DC5">
            <w:pPr>
              <w:rPr>
                <w:rStyle w:val="ComputerCode"/>
              </w:rPr>
            </w:pPr>
          </w:p>
          <w:p w14:paraId="402FEFF9" w14:textId="77777777" w:rsidR="001A4DC5" w:rsidRPr="001A4DC5" w:rsidRDefault="001A4DC5" w:rsidP="001A4DC5">
            <w:pPr>
              <w:rPr>
                <w:rStyle w:val="ComputerCode"/>
              </w:rPr>
            </w:pPr>
            <w:r w:rsidRPr="001A4DC5">
              <w:rPr>
                <w:rStyle w:val="ComputerCode"/>
              </w:rPr>
              <w:t xml:space="preserve">            m_pGameLogic-&gt;vChangeGameState(SplashScreen::g_Name);</w:t>
            </w:r>
          </w:p>
          <w:p w14:paraId="0A15E805" w14:textId="77777777" w:rsidR="001A4DC5" w:rsidRPr="001A4DC5" w:rsidRDefault="001A4DC5" w:rsidP="001A4DC5">
            <w:pPr>
              <w:rPr>
                <w:rStyle w:val="ComputerCode"/>
              </w:rPr>
            </w:pPr>
          </w:p>
          <w:p w14:paraId="0572C303" w14:textId="77777777" w:rsidR="001A4DC5" w:rsidRPr="001A4DC5" w:rsidRDefault="001A4DC5" w:rsidP="001A4DC5">
            <w:pPr>
              <w:rPr>
                <w:rStyle w:val="ComputerCode"/>
              </w:rPr>
            </w:pPr>
            <w:r w:rsidRPr="001A4DC5">
              <w:rPr>
                <w:rStyle w:val="ComputerCode"/>
              </w:rPr>
              <w:t xml:space="preserve">            return bSuccess;</w:t>
            </w:r>
          </w:p>
          <w:p w14:paraId="1EB0109A" w14:textId="77777777" w:rsidR="001A4DC5" w:rsidRPr="001A4DC5" w:rsidRDefault="001A4DC5" w:rsidP="001A4DC5">
            <w:pPr>
              <w:rPr>
                <w:rStyle w:val="ComputerCode"/>
              </w:rPr>
            </w:pPr>
            <w:r w:rsidRPr="001A4DC5">
              <w:rPr>
                <w:rStyle w:val="ComputerCode"/>
              </w:rPr>
              <w:t xml:space="preserve">        }</w:t>
            </w:r>
          </w:p>
          <w:p w14:paraId="6379947F" w14:textId="77777777" w:rsidR="001A4DC5" w:rsidRPr="001A4DC5" w:rsidRDefault="001A4DC5" w:rsidP="001A4DC5">
            <w:pPr>
              <w:rPr>
                <w:rStyle w:val="ComputerCode"/>
              </w:rPr>
            </w:pPr>
          </w:p>
          <w:p w14:paraId="4A42C0F3" w14:textId="77777777" w:rsidR="001A4DC5" w:rsidRPr="001A4DC5" w:rsidRDefault="001A4DC5" w:rsidP="001A4DC5">
            <w:pPr>
              <w:rPr>
                <w:rStyle w:val="ComputerCode"/>
              </w:rPr>
            </w:pPr>
            <w:r w:rsidRPr="001A4DC5">
              <w:rPr>
                <w:rStyle w:val="ComputerCode"/>
              </w:rPr>
              <w:lastRenderedPageBreak/>
              <w:t xml:space="preserve">        bool Initializing::vOnRender(unsigned long timeElapsed)</w:t>
            </w:r>
          </w:p>
          <w:p w14:paraId="7DF10AEE" w14:textId="77777777" w:rsidR="001A4DC5" w:rsidRPr="001A4DC5" w:rsidRDefault="001A4DC5" w:rsidP="001A4DC5">
            <w:pPr>
              <w:rPr>
                <w:rStyle w:val="ComputerCode"/>
              </w:rPr>
            </w:pPr>
            <w:r w:rsidRPr="001A4DC5">
              <w:rPr>
                <w:rStyle w:val="ComputerCode"/>
              </w:rPr>
              <w:t xml:space="preserve">        {</w:t>
            </w:r>
          </w:p>
          <w:p w14:paraId="233D58CE" w14:textId="77777777" w:rsidR="001A4DC5" w:rsidRPr="001A4DC5" w:rsidRDefault="001A4DC5" w:rsidP="001A4DC5">
            <w:pPr>
              <w:rPr>
                <w:rStyle w:val="ComputerCode"/>
              </w:rPr>
            </w:pPr>
            <w:r w:rsidRPr="001A4DC5">
              <w:rPr>
                <w:rStyle w:val="ComputerCode"/>
              </w:rPr>
              <w:t xml:space="preserve">            return true;</w:t>
            </w:r>
          </w:p>
          <w:p w14:paraId="0384928F" w14:textId="77777777" w:rsidR="001A4DC5" w:rsidRPr="001A4DC5" w:rsidRDefault="001A4DC5" w:rsidP="001A4DC5">
            <w:pPr>
              <w:rPr>
                <w:rStyle w:val="ComputerCode"/>
              </w:rPr>
            </w:pPr>
            <w:r w:rsidRPr="001A4DC5">
              <w:rPr>
                <w:rStyle w:val="ComputerCode"/>
              </w:rPr>
              <w:t xml:space="preserve">        }</w:t>
            </w:r>
          </w:p>
          <w:p w14:paraId="0FF72283" w14:textId="77777777" w:rsidR="001A4DC5" w:rsidRPr="001A4DC5" w:rsidRDefault="001A4DC5" w:rsidP="001A4DC5">
            <w:pPr>
              <w:rPr>
                <w:rStyle w:val="ComputerCode"/>
              </w:rPr>
            </w:pPr>
          </w:p>
          <w:p w14:paraId="16F3B5A9" w14:textId="77777777" w:rsidR="001A4DC5" w:rsidRPr="001A4DC5" w:rsidRDefault="001A4DC5" w:rsidP="001A4DC5">
            <w:pPr>
              <w:rPr>
                <w:rStyle w:val="ComputerCode"/>
              </w:rPr>
            </w:pPr>
            <w:r w:rsidRPr="001A4DC5">
              <w:rPr>
                <w:rStyle w:val="ComputerCode"/>
              </w:rPr>
              <w:t xml:space="preserve">  }</w:t>
            </w:r>
          </w:p>
          <w:p w14:paraId="7C33D4C8" w14:textId="1E8CE578" w:rsidR="001A4DC5" w:rsidRDefault="001A4DC5" w:rsidP="001A4DC5">
            <w:r w:rsidRPr="001A4DC5">
              <w:rPr>
                <w:rStyle w:val="ComputerCode"/>
              </w:rPr>
              <w:t>}</w:t>
            </w:r>
          </w:p>
        </w:tc>
      </w:tr>
    </w:tbl>
    <w:p w14:paraId="036C27DE" w14:textId="77777777" w:rsidR="001A4DC5" w:rsidRDefault="001A4DC5" w:rsidP="00FE7B26"/>
    <w:p w14:paraId="7EC9C50D" w14:textId="2505397C" w:rsidR="00FE7B26" w:rsidRDefault="001A4DC5" w:rsidP="00FE7B26">
      <w:r>
        <w:t>All this sample state does is requesting a change to next game state (</w:t>
      </w:r>
      <w:r w:rsidRPr="001A4DC5">
        <w:rPr>
          <w:rStyle w:val="ComputerCode"/>
        </w:rPr>
        <w:t>SplashScreen</w:t>
      </w:r>
      <w:r>
        <w:t xml:space="preserve">) in its </w:t>
      </w:r>
      <w:r w:rsidRPr="001A4DC5">
        <w:rPr>
          <w:rStyle w:val="ComputerCode"/>
        </w:rPr>
        <w:t>vOnUpdate()</w:t>
      </w:r>
      <w:r>
        <w:t xml:space="preserve"> method. The next states keep requesting state changes following </w:t>
      </w:r>
      <w:r>
        <w:fldChar w:fldCharType="begin"/>
      </w:r>
      <w:r>
        <w:instrText xml:space="preserve"> REF _Ref382390404 \h </w:instrText>
      </w:r>
      <w:r>
        <w:fldChar w:fldCharType="separate"/>
      </w:r>
      <w:r w:rsidR="00EA324E" w:rsidRPr="00FE7B26">
        <w:rPr>
          <w:b/>
        </w:rPr>
        <w:t xml:space="preserve">Figure </w:t>
      </w:r>
      <w:r w:rsidR="00EA324E">
        <w:rPr>
          <w:b/>
          <w:noProof/>
        </w:rPr>
        <w:t>29</w:t>
      </w:r>
      <w:r>
        <w:fldChar w:fldCharType="end"/>
      </w:r>
      <w:r>
        <w:t xml:space="preserve"> until reaching </w:t>
      </w:r>
      <w:r w:rsidRPr="001A4DC5">
        <w:rPr>
          <w:rStyle w:val="ComputerCode"/>
        </w:rPr>
        <w:t>Running</w:t>
      </w:r>
      <w:r>
        <w:t xml:space="preserve">. </w:t>
      </w:r>
      <w:r w:rsidR="00FE7B26">
        <w:t xml:space="preserve">The remaining of this </w:t>
      </w:r>
      <w:r>
        <w:t xml:space="preserve">tutorial </w:t>
      </w:r>
      <w:r w:rsidR="00FE7B26">
        <w:t xml:space="preserve">will focus only on the </w:t>
      </w:r>
      <w:r w:rsidR="00FE7B26" w:rsidRPr="00FE7B26">
        <w:rPr>
          <w:rStyle w:val="ComputerCode"/>
        </w:rPr>
        <w:t>Running</w:t>
      </w:r>
      <w:r w:rsidR="00FE7B26">
        <w:t xml:space="preserve"> states.</w:t>
      </w:r>
    </w:p>
    <w:p w14:paraId="02DFB763" w14:textId="77189C22" w:rsidR="005D7EC3" w:rsidRDefault="005D7EC3" w:rsidP="005D7EC3">
      <w:pPr>
        <w:pStyle w:val="Heading5"/>
      </w:pPr>
      <w:r>
        <w:t>The Game State Factory</w:t>
      </w:r>
    </w:p>
    <w:p w14:paraId="702FDC05" w14:textId="0726428B" w:rsidR="005D7EC3" w:rsidRDefault="005D7EC3" w:rsidP="005D7EC3">
      <w:r>
        <w:t xml:space="preserve">After defining some game states, it is necessary to register them into a </w:t>
      </w:r>
      <w:r w:rsidRPr="005D7EC3">
        <w:rPr>
          <w:rStyle w:val="ComputerCode"/>
        </w:rPr>
        <w:t>GameStateFactory</w:t>
      </w:r>
      <w:r w:rsidR="001A4DC5">
        <w:t xml:space="preserve"> (</w:t>
      </w:r>
      <w:r w:rsidR="001A4DC5">
        <w:fldChar w:fldCharType="begin"/>
      </w:r>
      <w:r w:rsidR="001A4DC5">
        <w:instrText xml:space="preserve"> REF _Ref382402233 \h </w:instrText>
      </w:r>
      <w:r w:rsidR="001A4DC5">
        <w:fldChar w:fldCharType="separate"/>
      </w:r>
      <w:r w:rsidR="00EA324E" w:rsidRPr="001A4DC5">
        <w:rPr>
          <w:b/>
        </w:rPr>
        <w:t xml:space="preserve">Listing </w:t>
      </w:r>
      <w:r w:rsidR="00EA324E">
        <w:rPr>
          <w:b/>
          <w:noProof/>
        </w:rPr>
        <w:t>61</w:t>
      </w:r>
      <w:r w:rsidR="001A4DC5">
        <w:fldChar w:fldCharType="end"/>
      </w:r>
      <w:r w:rsidR="001A4DC5">
        <w:t>).</w:t>
      </w:r>
    </w:p>
    <w:p w14:paraId="0CA0F6C9" w14:textId="0B7958D1" w:rsidR="001A4DC5" w:rsidRDefault="001A4DC5" w:rsidP="001A4DC5">
      <w:pPr>
        <w:pStyle w:val="Caption"/>
        <w:keepNext/>
        <w:jc w:val="center"/>
      </w:pPr>
      <w:bookmarkStart w:id="365" w:name="_Ref382402233"/>
      <w:bookmarkStart w:id="366" w:name="_Toc382771786"/>
      <w:r w:rsidRPr="001A4DC5">
        <w:rPr>
          <w:b/>
        </w:rPr>
        <w:t xml:space="preserve">Listing </w:t>
      </w:r>
      <w:r w:rsidRPr="001A4DC5">
        <w:rPr>
          <w:b/>
        </w:rPr>
        <w:fldChar w:fldCharType="begin"/>
      </w:r>
      <w:r w:rsidRPr="001A4DC5">
        <w:rPr>
          <w:b/>
        </w:rPr>
        <w:instrText xml:space="preserve"> SEQ Listing \* ARABIC </w:instrText>
      </w:r>
      <w:r w:rsidRPr="001A4DC5">
        <w:rPr>
          <w:b/>
        </w:rPr>
        <w:fldChar w:fldCharType="separate"/>
      </w:r>
      <w:r w:rsidR="00EA324E">
        <w:rPr>
          <w:b/>
          <w:noProof/>
        </w:rPr>
        <w:t>61</w:t>
      </w:r>
      <w:r w:rsidRPr="001A4DC5">
        <w:rPr>
          <w:b/>
        </w:rPr>
        <w:fldChar w:fldCharType="end"/>
      </w:r>
      <w:bookmarkEnd w:id="365"/>
      <w:r w:rsidRPr="001A4DC5">
        <w:rPr>
          <w:b/>
        </w:rPr>
        <w:t>.</w:t>
      </w:r>
      <w:r>
        <w:t xml:space="preserve"> A </w:t>
      </w:r>
      <w:r w:rsidRPr="001A4DC5">
        <w:rPr>
          <w:rStyle w:val="ComputerCode"/>
        </w:rPr>
        <w:t>GameStateFactory</w:t>
      </w:r>
      <w:r>
        <w:t xml:space="preserve"> for the tutorial game.</w:t>
      </w:r>
      <w:bookmarkEnd w:id="366"/>
    </w:p>
    <w:tbl>
      <w:tblPr>
        <w:tblStyle w:val="TableGrid"/>
        <w:tblW w:w="0" w:type="auto"/>
        <w:tblLook w:val="04A0" w:firstRow="1" w:lastRow="0" w:firstColumn="1" w:lastColumn="0" w:noHBand="0" w:noVBand="1"/>
      </w:tblPr>
      <w:tblGrid>
        <w:gridCol w:w="8494"/>
      </w:tblGrid>
      <w:tr w:rsidR="005D7EC3" w14:paraId="3E9BDA0A" w14:textId="77777777" w:rsidTr="005D7EC3">
        <w:tc>
          <w:tcPr>
            <w:tcW w:w="8494" w:type="dxa"/>
          </w:tcPr>
          <w:p w14:paraId="7243FBD9" w14:textId="21E9237D" w:rsidR="005D7EC3" w:rsidRPr="005D7EC3" w:rsidRDefault="005D7EC3" w:rsidP="005D7EC3">
            <w:pPr>
              <w:rPr>
                <w:rStyle w:val="ComputerCode"/>
              </w:rPr>
            </w:pPr>
            <w:r w:rsidRPr="005D7EC3">
              <w:rPr>
                <w:rStyle w:val="ComputerCode"/>
              </w:rPr>
              <w:t>namespace sg</w:t>
            </w:r>
          </w:p>
          <w:p w14:paraId="3521A520" w14:textId="77777777" w:rsidR="005D7EC3" w:rsidRPr="005D7EC3" w:rsidRDefault="005D7EC3" w:rsidP="005D7EC3">
            <w:pPr>
              <w:rPr>
                <w:rStyle w:val="ComputerCode"/>
              </w:rPr>
            </w:pPr>
            <w:r w:rsidRPr="005D7EC3">
              <w:rPr>
                <w:rStyle w:val="ComputerCode"/>
              </w:rPr>
              <w:t>{</w:t>
            </w:r>
          </w:p>
          <w:p w14:paraId="66C888AD" w14:textId="77777777" w:rsidR="005D7EC3" w:rsidRPr="005D7EC3" w:rsidRDefault="005D7EC3" w:rsidP="005D7EC3">
            <w:pPr>
              <w:rPr>
                <w:rStyle w:val="ComputerCode"/>
              </w:rPr>
            </w:pPr>
          </w:p>
          <w:p w14:paraId="36303CB3" w14:textId="77777777" w:rsidR="005D7EC3" w:rsidRPr="005D7EC3" w:rsidRDefault="005D7EC3" w:rsidP="005D7EC3">
            <w:pPr>
              <w:rPr>
                <w:rStyle w:val="ComputerCode"/>
              </w:rPr>
            </w:pPr>
            <w:r w:rsidRPr="005D7EC3">
              <w:rPr>
                <w:rStyle w:val="ComputerCode"/>
              </w:rPr>
              <w:t>namespace GameState</w:t>
            </w:r>
          </w:p>
          <w:p w14:paraId="73956F6C" w14:textId="77777777" w:rsidR="005D7EC3" w:rsidRPr="005D7EC3" w:rsidRDefault="005D7EC3" w:rsidP="005D7EC3">
            <w:pPr>
              <w:rPr>
                <w:rStyle w:val="ComputerCode"/>
              </w:rPr>
            </w:pPr>
            <w:r w:rsidRPr="005D7EC3">
              <w:rPr>
                <w:rStyle w:val="ComputerCode"/>
              </w:rPr>
              <w:t>{</w:t>
            </w:r>
          </w:p>
          <w:p w14:paraId="46E07E9E" w14:textId="77777777" w:rsidR="005D7EC3" w:rsidRPr="005D7EC3" w:rsidRDefault="005D7EC3" w:rsidP="005D7EC3">
            <w:pPr>
              <w:rPr>
                <w:rStyle w:val="ComputerCode"/>
              </w:rPr>
            </w:pPr>
          </w:p>
          <w:p w14:paraId="2D663AF5" w14:textId="77777777" w:rsidR="005D7EC3" w:rsidRPr="005D7EC3" w:rsidRDefault="005D7EC3" w:rsidP="005D7EC3">
            <w:pPr>
              <w:rPr>
                <w:rStyle w:val="ComputerCode"/>
              </w:rPr>
            </w:pPr>
            <w:r w:rsidRPr="005D7EC3">
              <w:rPr>
                <w:rStyle w:val="ComputerCode"/>
              </w:rPr>
              <w:t xml:space="preserve">    class GameStateFactory : public uge::GameStateFactory</w:t>
            </w:r>
          </w:p>
          <w:p w14:paraId="45F08E63" w14:textId="77777777" w:rsidR="005D7EC3" w:rsidRPr="005D7EC3" w:rsidRDefault="005D7EC3" w:rsidP="005D7EC3">
            <w:pPr>
              <w:rPr>
                <w:rStyle w:val="ComputerCode"/>
              </w:rPr>
            </w:pPr>
            <w:r w:rsidRPr="005D7EC3">
              <w:rPr>
                <w:rStyle w:val="ComputerCode"/>
              </w:rPr>
              <w:t xml:space="preserve">    {</w:t>
            </w:r>
          </w:p>
          <w:p w14:paraId="38934D73" w14:textId="77777777" w:rsidR="005D7EC3" w:rsidRPr="005D7EC3" w:rsidRDefault="005D7EC3" w:rsidP="005D7EC3">
            <w:pPr>
              <w:rPr>
                <w:rStyle w:val="ComputerCode"/>
              </w:rPr>
            </w:pPr>
            <w:r w:rsidRPr="005D7EC3">
              <w:rPr>
                <w:rStyle w:val="ComputerCode"/>
              </w:rPr>
              <w:t xml:space="preserve">    public:</w:t>
            </w:r>
          </w:p>
          <w:p w14:paraId="107027F9" w14:textId="37485141" w:rsidR="005D7EC3" w:rsidRDefault="005D7EC3" w:rsidP="005D7EC3">
            <w:pPr>
              <w:rPr>
                <w:rStyle w:val="ComputerCode"/>
              </w:rPr>
            </w:pPr>
            <w:r w:rsidRPr="005D7EC3">
              <w:rPr>
                <w:rStyle w:val="ComputerCode"/>
              </w:rPr>
              <w:t xml:space="preserve">        GameStateFactory()</w:t>
            </w:r>
          </w:p>
          <w:p w14:paraId="57D8D63C" w14:textId="77777777" w:rsidR="005D7EC3" w:rsidRDefault="005D7EC3" w:rsidP="005D7EC3">
            <w:pPr>
              <w:rPr>
                <w:rStyle w:val="ComputerCode"/>
              </w:rPr>
            </w:pPr>
            <w:r>
              <w:rPr>
                <w:rStyle w:val="ComputerCode"/>
              </w:rPr>
              <w:t xml:space="preserve">        {</w:t>
            </w:r>
          </w:p>
          <w:p w14:paraId="349F9BC8" w14:textId="77777777" w:rsidR="005D7EC3" w:rsidRDefault="005D7EC3" w:rsidP="005D7EC3">
            <w:pPr>
              <w:rPr>
                <w:rStyle w:val="ComputerCode"/>
              </w:rPr>
            </w:pPr>
          </w:p>
          <w:p w14:paraId="1EC54BE4" w14:textId="11FD306A" w:rsidR="005D7EC3" w:rsidRPr="005D7EC3" w:rsidRDefault="005D7EC3" w:rsidP="005D7EC3">
            <w:pPr>
              <w:rPr>
                <w:rStyle w:val="ComputerCode"/>
              </w:rPr>
            </w:pPr>
            <w:r>
              <w:rPr>
                <w:rStyle w:val="ComputerCode"/>
              </w:rPr>
              <w:t xml:space="preserve">        }</w:t>
            </w:r>
          </w:p>
          <w:p w14:paraId="108BAC41" w14:textId="77777777" w:rsidR="005D7EC3" w:rsidRDefault="005D7EC3" w:rsidP="005D7EC3">
            <w:pPr>
              <w:rPr>
                <w:rStyle w:val="ComputerCode"/>
              </w:rPr>
            </w:pPr>
          </w:p>
          <w:p w14:paraId="06BFA278" w14:textId="595BE632" w:rsidR="005D7EC3" w:rsidRDefault="005D7EC3" w:rsidP="005D7EC3">
            <w:pPr>
              <w:rPr>
                <w:rStyle w:val="ComputerCode"/>
              </w:rPr>
            </w:pPr>
            <w:r w:rsidRPr="005D7EC3">
              <w:rPr>
                <w:rStyle w:val="ComputerCode"/>
              </w:rPr>
              <w:t xml:space="preserve">        </w:t>
            </w:r>
            <w:r>
              <w:rPr>
                <w:rStyle w:val="ComputerCode"/>
              </w:rPr>
              <w:t>~GameStateFactory()</w:t>
            </w:r>
          </w:p>
          <w:p w14:paraId="359AE8ED" w14:textId="77777777" w:rsidR="005D7EC3" w:rsidRDefault="005D7EC3" w:rsidP="005D7EC3">
            <w:pPr>
              <w:rPr>
                <w:rStyle w:val="ComputerCode"/>
              </w:rPr>
            </w:pPr>
            <w:r>
              <w:rPr>
                <w:rStyle w:val="ComputerCode"/>
              </w:rPr>
              <w:t xml:space="preserve">        {</w:t>
            </w:r>
          </w:p>
          <w:p w14:paraId="34BB0265" w14:textId="77777777" w:rsidR="005D7EC3" w:rsidRDefault="005D7EC3" w:rsidP="005D7EC3">
            <w:pPr>
              <w:rPr>
                <w:rStyle w:val="ComputerCode"/>
              </w:rPr>
            </w:pPr>
          </w:p>
          <w:p w14:paraId="11754BE9" w14:textId="5BEDD148" w:rsidR="005D7EC3" w:rsidRPr="005D7EC3" w:rsidRDefault="005D7EC3" w:rsidP="005D7EC3">
            <w:pPr>
              <w:rPr>
                <w:rStyle w:val="ComputerCode"/>
              </w:rPr>
            </w:pPr>
            <w:r>
              <w:rPr>
                <w:rStyle w:val="ComputerCode"/>
              </w:rPr>
              <w:t xml:space="preserve">        }</w:t>
            </w:r>
          </w:p>
          <w:p w14:paraId="00C87D4F" w14:textId="77777777" w:rsidR="005D7EC3" w:rsidRPr="005D7EC3" w:rsidRDefault="005D7EC3" w:rsidP="005D7EC3">
            <w:pPr>
              <w:rPr>
                <w:rStyle w:val="ComputerCode"/>
              </w:rPr>
            </w:pPr>
          </w:p>
          <w:p w14:paraId="267BFD84" w14:textId="77777777" w:rsidR="005D7EC3" w:rsidRPr="005D7EC3" w:rsidRDefault="005D7EC3" w:rsidP="005D7EC3">
            <w:pPr>
              <w:rPr>
                <w:rStyle w:val="ComputerCode"/>
              </w:rPr>
            </w:pPr>
            <w:r w:rsidRPr="005D7EC3">
              <w:rPr>
                <w:rStyle w:val="ComputerCode"/>
              </w:rPr>
              <w:t xml:space="preserve">    protected:</w:t>
            </w:r>
          </w:p>
          <w:p w14:paraId="7DB9852C" w14:textId="4D82945E" w:rsidR="005D7EC3" w:rsidRDefault="005D7EC3" w:rsidP="005D7EC3">
            <w:pPr>
              <w:rPr>
                <w:rStyle w:val="ComputerCode"/>
              </w:rPr>
            </w:pPr>
            <w:r w:rsidRPr="005D7EC3">
              <w:rPr>
                <w:rStyle w:val="ComputerCode"/>
              </w:rPr>
              <w:t xml:space="preserve">        virtu</w:t>
            </w:r>
            <w:r>
              <w:rPr>
                <w:rStyle w:val="ComputerCode"/>
              </w:rPr>
              <w:t>al void vInitFactory() override</w:t>
            </w:r>
          </w:p>
          <w:p w14:paraId="2582B27E" w14:textId="77777777" w:rsidR="005D7EC3" w:rsidRDefault="005D7EC3" w:rsidP="005D7EC3">
            <w:pPr>
              <w:rPr>
                <w:rStyle w:val="ComputerCode"/>
              </w:rPr>
            </w:pPr>
            <w:r>
              <w:rPr>
                <w:rStyle w:val="ComputerCode"/>
              </w:rPr>
              <w:t xml:space="preserve">        {</w:t>
            </w:r>
          </w:p>
          <w:p w14:paraId="5B7EF665" w14:textId="113A66E2" w:rsidR="005D7EC3" w:rsidRDefault="005D7EC3" w:rsidP="005D7EC3">
            <w:pPr>
              <w:rPr>
                <w:rStyle w:val="ComputerCode"/>
              </w:rPr>
            </w:pPr>
            <w:r w:rsidRPr="005D7EC3">
              <w:rPr>
                <w:rStyle w:val="ComputerCode"/>
              </w:rPr>
              <w:t xml:space="preserve">        </w:t>
            </w:r>
            <w:r>
              <w:rPr>
                <w:rStyle w:val="ComputerCode"/>
              </w:rPr>
              <w:t xml:space="preserve">    </w:t>
            </w:r>
            <w:r w:rsidRPr="005D7EC3">
              <w:rPr>
                <w:rStyle w:val="ComputerCode"/>
              </w:rPr>
              <w:t>m_StateFactory.Register&lt;GameState::Initializing&gt;(</w:t>
            </w:r>
          </w:p>
          <w:p w14:paraId="0AB1946F" w14:textId="08899910" w:rsidR="005D7EC3" w:rsidRPr="005D7EC3" w:rsidRDefault="005D7EC3" w:rsidP="005D7EC3">
            <w:pPr>
              <w:rPr>
                <w:rStyle w:val="ComputerCode"/>
              </w:rPr>
            </w:pPr>
            <w:r>
              <w:rPr>
                <w:rStyle w:val="ComputerCode"/>
              </w:rPr>
              <w:t xml:space="preserve">                                   </w:t>
            </w:r>
            <w:r w:rsidRPr="005D7EC3">
              <w:rPr>
                <w:rStyle w:val="ComputerCode"/>
              </w:rPr>
              <w:t>GameState::Initializing::g_Name);</w:t>
            </w:r>
          </w:p>
          <w:p w14:paraId="368665D7" w14:textId="77777777" w:rsidR="001A4DC5" w:rsidRDefault="001A4DC5" w:rsidP="005D7EC3">
            <w:pPr>
              <w:rPr>
                <w:rStyle w:val="ComputerCode"/>
              </w:rPr>
            </w:pPr>
          </w:p>
          <w:p w14:paraId="21C1ADB1" w14:textId="1CC32F6D" w:rsidR="005D7EC3" w:rsidRDefault="005D7EC3" w:rsidP="005D7EC3">
            <w:pPr>
              <w:rPr>
                <w:rStyle w:val="ComputerCode"/>
              </w:rPr>
            </w:pPr>
            <w:r w:rsidRPr="005D7EC3">
              <w:rPr>
                <w:rStyle w:val="ComputerCode"/>
              </w:rPr>
              <w:t xml:space="preserve">        </w:t>
            </w:r>
            <w:r>
              <w:rPr>
                <w:rStyle w:val="ComputerCode"/>
              </w:rPr>
              <w:t xml:space="preserve">    </w:t>
            </w:r>
            <w:r w:rsidRPr="005D7EC3">
              <w:rPr>
                <w:rStyle w:val="ComputerCode"/>
              </w:rPr>
              <w:t>m_StateFactory.Register&lt;GameState::SplashScreen&gt;(</w:t>
            </w:r>
          </w:p>
          <w:p w14:paraId="59982C02" w14:textId="5D95B7D9" w:rsidR="005D7EC3" w:rsidRPr="005D7EC3" w:rsidRDefault="005D7EC3" w:rsidP="005D7EC3">
            <w:pPr>
              <w:rPr>
                <w:rStyle w:val="ComputerCode"/>
              </w:rPr>
            </w:pPr>
            <w:r>
              <w:rPr>
                <w:rStyle w:val="ComputerCode"/>
              </w:rPr>
              <w:t xml:space="preserve">                                   </w:t>
            </w:r>
            <w:r w:rsidRPr="005D7EC3">
              <w:rPr>
                <w:rStyle w:val="ComputerCode"/>
              </w:rPr>
              <w:t>GameState::SplashScreen::g_Name);</w:t>
            </w:r>
          </w:p>
          <w:p w14:paraId="5CFDAF9D" w14:textId="77777777" w:rsidR="001A4DC5" w:rsidRDefault="001A4DC5" w:rsidP="005D7EC3">
            <w:pPr>
              <w:rPr>
                <w:rStyle w:val="ComputerCode"/>
              </w:rPr>
            </w:pPr>
          </w:p>
          <w:p w14:paraId="53BAF16C" w14:textId="2DACEA5A" w:rsidR="005D7EC3" w:rsidRDefault="005D7EC3" w:rsidP="005D7EC3">
            <w:pPr>
              <w:rPr>
                <w:rStyle w:val="ComputerCode"/>
              </w:rPr>
            </w:pPr>
            <w:r>
              <w:rPr>
                <w:rStyle w:val="ComputerCode"/>
              </w:rPr>
              <w:t xml:space="preserve">    </w:t>
            </w:r>
            <w:r w:rsidRPr="005D7EC3">
              <w:rPr>
                <w:rStyle w:val="ComputerCode"/>
              </w:rPr>
              <w:t xml:space="preserve">        m_StateFactory.Register&lt;GameState::Paused&gt;(</w:t>
            </w:r>
          </w:p>
          <w:p w14:paraId="3DDD1FB8" w14:textId="2773FE3E" w:rsidR="005D7EC3" w:rsidRPr="005D7EC3" w:rsidRDefault="005D7EC3" w:rsidP="005D7EC3">
            <w:pPr>
              <w:rPr>
                <w:rStyle w:val="ComputerCode"/>
              </w:rPr>
            </w:pPr>
            <w:r>
              <w:rPr>
                <w:rStyle w:val="ComputerCode"/>
              </w:rPr>
              <w:t xml:space="preserve">                                   </w:t>
            </w:r>
            <w:r w:rsidRPr="005D7EC3">
              <w:rPr>
                <w:rStyle w:val="ComputerCode"/>
              </w:rPr>
              <w:t>GameState::Paused::g_Name);</w:t>
            </w:r>
          </w:p>
          <w:p w14:paraId="0B46F0F5" w14:textId="77777777" w:rsidR="001A4DC5" w:rsidRDefault="001A4DC5" w:rsidP="005D7EC3">
            <w:pPr>
              <w:rPr>
                <w:rStyle w:val="ComputerCode"/>
              </w:rPr>
            </w:pPr>
          </w:p>
          <w:p w14:paraId="01252C3E" w14:textId="5DA74FD7" w:rsidR="005D7EC3" w:rsidRDefault="005D7EC3" w:rsidP="005D7EC3">
            <w:pPr>
              <w:rPr>
                <w:rStyle w:val="ComputerCode"/>
              </w:rPr>
            </w:pPr>
            <w:r>
              <w:rPr>
                <w:rStyle w:val="ComputerCode"/>
              </w:rPr>
              <w:t xml:space="preserve">    </w:t>
            </w:r>
            <w:r w:rsidRPr="005D7EC3">
              <w:rPr>
                <w:rStyle w:val="ComputerCode"/>
              </w:rPr>
              <w:t xml:space="preserve">        m_StateFactory.Register&lt;GameState::MainMenu&gt;(</w:t>
            </w:r>
          </w:p>
          <w:p w14:paraId="6716AB43" w14:textId="27ED4726" w:rsidR="005D7EC3" w:rsidRPr="005D7EC3" w:rsidRDefault="005D7EC3" w:rsidP="005D7EC3">
            <w:pPr>
              <w:rPr>
                <w:rStyle w:val="ComputerCode"/>
              </w:rPr>
            </w:pPr>
            <w:r>
              <w:rPr>
                <w:rStyle w:val="ComputerCode"/>
              </w:rPr>
              <w:t xml:space="preserve">                                   </w:t>
            </w:r>
            <w:r w:rsidRPr="005D7EC3">
              <w:rPr>
                <w:rStyle w:val="ComputerCode"/>
              </w:rPr>
              <w:t>GameState::MainMenu::g_Name);</w:t>
            </w:r>
          </w:p>
          <w:p w14:paraId="3B968F17" w14:textId="77777777" w:rsidR="001A4DC5" w:rsidRDefault="001A4DC5" w:rsidP="005D7EC3">
            <w:pPr>
              <w:rPr>
                <w:rStyle w:val="ComputerCode"/>
              </w:rPr>
            </w:pPr>
          </w:p>
          <w:p w14:paraId="094265CB" w14:textId="76AEE071" w:rsidR="005D7EC3" w:rsidRDefault="005D7EC3" w:rsidP="005D7EC3">
            <w:pPr>
              <w:rPr>
                <w:rStyle w:val="ComputerCode"/>
              </w:rPr>
            </w:pPr>
            <w:r>
              <w:rPr>
                <w:rStyle w:val="ComputerCode"/>
              </w:rPr>
              <w:t xml:space="preserve">    </w:t>
            </w:r>
            <w:r w:rsidRPr="005D7EC3">
              <w:rPr>
                <w:rStyle w:val="ComputerCode"/>
              </w:rPr>
              <w:t xml:space="preserve">        m_StateFactory.Register&lt;GameState::NewGame&gt;(</w:t>
            </w:r>
          </w:p>
          <w:p w14:paraId="6BB505E0" w14:textId="54CF403D" w:rsidR="005D7EC3" w:rsidRPr="005D7EC3" w:rsidRDefault="005D7EC3" w:rsidP="005D7EC3">
            <w:pPr>
              <w:rPr>
                <w:rStyle w:val="ComputerCode"/>
              </w:rPr>
            </w:pPr>
            <w:r>
              <w:rPr>
                <w:rStyle w:val="ComputerCode"/>
              </w:rPr>
              <w:t xml:space="preserve">                                   </w:t>
            </w:r>
            <w:r w:rsidRPr="005D7EC3">
              <w:rPr>
                <w:rStyle w:val="ComputerCode"/>
              </w:rPr>
              <w:t>GameState::NewGame::g_Name);</w:t>
            </w:r>
          </w:p>
          <w:p w14:paraId="19FC4604" w14:textId="77777777" w:rsidR="001A4DC5" w:rsidRDefault="001A4DC5" w:rsidP="005D7EC3">
            <w:pPr>
              <w:rPr>
                <w:rStyle w:val="ComputerCode"/>
              </w:rPr>
            </w:pPr>
          </w:p>
          <w:p w14:paraId="0FFEF13E" w14:textId="2DE53A20" w:rsidR="005D7EC3" w:rsidRDefault="005D7EC3" w:rsidP="005D7EC3">
            <w:pPr>
              <w:rPr>
                <w:rStyle w:val="ComputerCode"/>
              </w:rPr>
            </w:pPr>
            <w:r>
              <w:rPr>
                <w:rStyle w:val="ComputerCode"/>
              </w:rPr>
              <w:t xml:space="preserve">    </w:t>
            </w:r>
            <w:r w:rsidRPr="005D7EC3">
              <w:rPr>
                <w:rStyle w:val="ComputerCode"/>
              </w:rPr>
              <w:t xml:space="preserve">        m_StateFactory.Register&lt;GameState::Running&gt;(</w:t>
            </w:r>
          </w:p>
          <w:p w14:paraId="1AAF48BB" w14:textId="2DE05048" w:rsidR="005D7EC3" w:rsidRPr="005D7EC3" w:rsidRDefault="005D7EC3" w:rsidP="005D7EC3">
            <w:pPr>
              <w:rPr>
                <w:rStyle w:val="ComputerCode"/>
              </w:rPr>
            </w:pPr>
            <w:r>
              <w:rPr>
                <w:rStyle w:val="ComputerCode"/>
              </w:rPr>
              <w:t xml:space="preserve">                                   </w:t>
            </w:r>
            <w:r w:rsidRPr="005D7EC3">
              <w:rPr>
                <w:rStyle w:val="ComputerCode"/>
              </w:rPr>
              <w:t>GameState::Running::g_Name);</w:t>
            </w:r>
          </w:p>
          <w:p w14:paraId="7E16C710" w14:textId="77777777" w:rsidR="001A4DC5" w:rsidRDefault="001A4DC5" w:rsidP="005D7EC3">
            <w:pPr>
              <w:rPr>
                <w:rStyle w:val="ComputerCode"/>
              </w:rPr>
            </w:pPr>
          </w:p>
          <w:p w14:paraId="77E1AFDF" w14:textId="45C82832" w:rsidR="005D7EC3" w:rsidRDefault="005D7EC3" w:rsidP="005D7EC3">
            <w:pPr>
              <w:rPr>
                <w:rStyle w:val="ComputerCode"/>
              </w:rPr>
            </w:pPr>
            <w:r>
              <w:rPr>
                <w:rStyle w:val="ComputerCode"/>
              </w:rPr>
              <w:t xml:space="preserve">    </w:t>
            </w:r>
            <w:r w:rsidRPr="005D7EC3">
              <w:rPr>
                <w:rStyle w:val="ComputerCode"/>
              </w:rPr>
              <w:t xml:space="preserve">        m_StateFactory.Register</w:t>
            </w:r>
            <w:r>
              <w:rPr>
                <w:rStyle w:val="ComputerCode"/>
              </w:rPr>
              <w:t>&lt;</w:t>
            </w:r>
            <w:r w:rsidRPr="005D7EC3">
              <w:rPr>
                <w:rStyle w:val="ComputerCode"/>
              </w:rPr>
              <w:t>GameState::GameOver&gt;(</w:t>
            </w:r>
          </w:p>
          <w:p w14:paraId="5185E634" w14:textId="2ABAE314" w:rsidR="005D7EC3" w:rsidRPr="005D7EC3" w:rsidRDefault="005D7EC3" w:rsidP="005D7EC3">
            <w:pPr>
              <w:rPr>
                <w:rStyle w:val="ComputerCode"/>
              </w:rPr>
            </w:pPr>
            <w:r>
              <w:rPr>
                <w:rStyle w:val="ComputerCode"/>
              </w:rPr>
              <w:t xml:space="preserve">                                   </w:t>
            </w:r>
            <w:r w:rsidRPr="005D7EC3">
              <w:rPr>
                <w:rStyle w:val="ComputerCode"/>
              </w:rPr>
              <w:t>GameState::GameOver::g_Name);</w:t>
            </w:r>
          </w:p>
          <w:p w14:paraId="4ADFB92F" w14:textId="77777777" w:rsidR="001A4DC5" w:rsidRDefault="001A4DC5" w:rsidP="005D7EC3">
            <w:pPr>
              <w:rPr>
                <w:rStyle w:val="ComputerCode"/>
              </w:rPr>
            </w:pPr>
          </w:p>
          <w:p w14:paraId="23F5A402" w14:textId="36850094" w:rsidR="005D7EC3" w:rsidRDefault="005D7EC3" w:rsidP="005D7EC3">
            <w:pPr>
              <w:rPr>
                <w:rStyle w:val="ComputerCode"/>
              </w:rPr>
            </w:pPr>
            <w:r w:rsidRPr="005D7EC3">
              <w:rPr>
                <w:rStyle w:val="ComputerCode"/>
              </w:rPr>
              <w:t xml:space="preserve">        </w:t>
            </w:r>
            <w:r>
              <w:rPr>
                <w:rStyle w:val="ComputerCode"/>
              </w:rPr>
              <w:t xml:space="preserve">    </w:t>
            </w:r>
            <w:r w:rsidRPr="005D7EC3">
              <w:rPr>
                <w:rStyle w:val="ComputerCode"/>
              </w:rPr>
              <w:t>m_StateFactory.Register&lt;GameState::Exiting&gt;(</w:t>
            </w:r>
          </w:p>
          <w:p w14:paraId="659861B4" w14:textId="5EA632BB" w:rsidR="005D7EC3" w:rsidRDefault="005D7EC3" w:rsidP="005D7EC3">
            <w:pPr>
              <w:rPr>
                <w:rStyle w:val="ComputerCode"/>
              </w:rPr>
            </w:pPr>
            <w:r>
              <w:rPr>
                <w:rStyle w:val="ComputerCode"/>
              </w:rPr>
              <w:t xml:space="preserve">                                   </w:t>
            </w:r>
            <w:r w:rsidRPr="005D7EC3">
              <w:rPr>
                <w:rStyle w:val="ComputerCode"/>
              </w:rPr>
              <w:t>GameState::Exiting::g_Name);</w:t>
            </w:r>
          </w:p>
          <w:p w14:paraId="080337DF" w14:textId="697A81C5" w:rsidR="005D7EC3" w:rsidRPr="005D7EC3" w:rsidRDefault="005D7EC3" w:rsidP="005D7EC3">
            <w:pPr>
              <w:rPr>
                <w:rStyle w:val="ComputerCode"/>
              </w:rPr>
            </w:pPr>
            <w:r>
              <w:rPr>
                <w:rStyle w:val="ComputerCode"/>
              </w:rPr>
              <w:t xml:space="preserve">        }</w:t>
            </w:r>
          </w:p>
          <w:p w14:paraId="5136D49E" w14:textId="77777777" w:rsidR="005D7EC3" w:rsidRPr="005D7EC3" w:rsidRDefault="005D7EC3" w:rsidP="005D7EC3">
            <w:pPr>
              <w:rPr>
                <w:rStyle w:val="ComputerCode"/>
              </w:rPr>
            </w:pPr>
            <w:r w:rsidRPr="005D7EC3">
              <w:rPr>
                <w:rStyle w:val="ComputerCode"/>
              </w:rPr>
              <w:t xml:space="preserve">    };</w:t>
            </w:r>
          </w:p>
          <w:p w14:paraId="3F879BB9" w14:textId="77777777" w:rsidR="005D7EC3" w:rsidRPr="005D7EC3" w:rsidRDefault="005D7EC3" w:rsidP="005D7EC3">
            <w:pPr>
              <w:rPr>
                <w:rStyle w:val="ComputerCode"/>
              </w:rPr>
            </w:pPr>
          </w:p>
          <w:p w14:paraId="506DD861" w14:textId="77777777" w:rsidR="005D7EC3" w:rsidRPr="005D7EC3" w:rsidRDefault="005D7EC3" w:rsidP="005D7EC3">
            <w:pPr>
              <w:rPr>
                <w:rStyle w:val="ComputerCode"/>
              </w:rPr>
            </w:pPr>
            <w:r w:rsidRPr="005D7EC3">
              <w:rPr>
                <w:rStyle w:val="ComputerCode"/>
              </w:rPr>
              <w:t>}</w:t>
            </w:r>
          </w:p>
          <w:p w14:paraId="2112E8B7" w14:textId="77777777" w:rsidR="005D7EC3" w:rsidRPr="005D7EC3" w:rsidRDefault="005D7EC3" w:rsidP="005D7EC3">
            <w:pPr>
              <w:rPr>
                <w:rStyle w:val="ComputerCode"/>
              </w:rPr>
            </w:pPr>
          </w:p>
          <w:p w14:paraId="3D995698" w14:textId="6D768866" w:rsidR="005D7EC3" w:rsidRDefault="005D7EC3" w:rsidP="005D7EC3">
            <w:r w:rsidRPr="005D7EC3">
              <w:rPr>
                <w:rStyle w:val="ComputerCode"/>
              </w:rPr>
              <w:t>}</w:t>
            </w:r>
          </w:p>
        </w:tc>
      </w:tr>
    </w:tbl>
    <w:p w14:paraId="27425E79" w14:textId="77777777" w:rsidR="005D7EC3" w:rsidRDefault="005D7EC3" w:rsidP="005D7EC3"/>
    <w:p w14:paraId="382F21A6" w14:textId="0B1C9466" w:rsidR="005D7EC3" w:rsidRDefault="001A4DC5" w:rsidP="005D7EC3">
      <w:r>
        <w:t xml:space="preserve">This factory create game states using their hashed-names values as keys. The </w:t>
      </w:r>
      <w:r w:rsidRPr="001A4DC5">
        <w:rPr>
          <w:rStyle w:val="ComputerCode"/>
        </w:rPr>
        <w:t>Register()</w:t>
      </w:r>
      <w:r>
        <w:t xml:space="preserve"> method from the </w:t>
      </w:r>
      <w:r w:rsidRPr="001A4DC5">
        <w:rPr>
          <w:rStyle w:val="ComputerCode"/>
        </w:rPr>
        <w:t>m_StateFactory</w:t>
      </w:r>
      <w:r>
        <w:t xml:space="preserve"> attribute in </w:t>
      </w:r>
      <w:r w:rsidRPr="001A4DC5">
        <w:rPr>
          <w:rStyle w:val="ComputerCode"/>
        </w:rPr>
        <w:t>vInitFactory()</w:t>
      </w:r>
      <w:r>
        <w:t xml:space="preserve"> is registering the states constructors to manage the creation of game states.</w:t>
      </w:r>
    </w:p>
    <w:p w14:paraId="26691B52" w14:textId="35BD7547" w:rsidR="001A4DC5" w:rsidRDefault="001A4DC5" w:rsidP="005D7EC3">
      <w:r>
        <w:t xml:space="preserve">The Game Logic uses the </w:t>
      </w:r>
      <w:r w:rsidRPr="001A4DC5">
        <w:rPr>
          <w:rStyle w:val="ComputerCode"/>
        </w:rPr>
        <w:t>GameStateFactory</w:t>
      </w:r>
      <w:r>
        <w:t xml:space="preserve"> whenever there is a request for a new game state. To choose the desired implementation in the </w:t>
      </w:r>
      <w:r w:rsidRPr="001A4DC5">
        <w:rPr>
          <w:rStyle w:val="ComputerCode"/>
        </w:rPr>
        <w:t>GameLogic</w:t>
      </w:r>
      <w:r>
        <w:t xml:space="preserve">, it is necessary to implement its </w:t>
      </w:r>
      <w:r w:rsidRPr="001A4DC5">
        <w:rPr>
          <w:rStyle w:val="ComputerCode"/>
        </w:rPr>
        <w:t>vCreateGameStateFactory()</w:t>
      </w:r>
      <w:r>
        <w:t xml:space="preserve"> method (</w:t>
      </w:r>
      <w:r>
        <w:fldChar w:fldCharType="begin"/>
      </w:r>
      <w:r>
        <w:instrText xml:space="preserve"> REF _Ref382402457 \h </w:instrText>
      </w:r>
      <w:r>
        <w:fldChar w:fldCharType="separate"/>
      </w:r>
      <w:r w:rsidR="00EA324E" w:rsidRPr="001A4DC5">
        <w:rPr>
          <w:b/>
        </w:rPr>
        <w:t xml:space="preserve">Listing </w:t>
      </w:r>
      <w:r w:rsidR="00EA324E">
        <w:rPr>
          <w:b/>
          <w:noProof/>
        </w:rPr>
        <w:t>62</w:t>
      </w:r>
      <w:r>
        <w:fldChar w:fldCharType="end"/>
      </w:r>
      <w:r>
        <w:t>).</w:t>
      </w:r>
    </w:p>
    <w:p w14:paraId="02558C65" w14:textId="33149F2B" w:rsidR="001A4DC5" w:rsidRDefault="001A4DC5" w:rsidP="001A4DC5">
      <w:pPr>
        <w:pStyle w:val="Caption"/>
        <w:keepNext/>
        <w:jc w:val="center"/>
      </w:pPr>
      <w:bookmarkStart w:id="367" w:name="_Ref382402457"/>
      <w:bookmarkStart w:id="368" w:name="_Toc382771787"/>
      <w:r w:rsidRPr="001A4DC5">
        <w:rPr>
          <w:b/>
        </w:rPr>
        <w:t xml:space="preserve">Listing </w:t>
      </w:r>
      <w:r w:rsidRPr="001A4DC5">
        <w:rPr>
          <w:b/>
        </w:rPr>
        <w:fldChar w:fldCharType="begin"/>
      </w:r>
      <w:r w:rsidRPr="001A4DC5">
        <w:rPr>
          <w:b/>
        </w:rPr>
        <w:instrText xml:space="preserve"> SEQ Listing \* ARABIC </w:instrText>
      </w:r>
      <w:r w:rsidRPr="001A4DC5">
        <w:rPr>
          <w:b/>
        </w:rPr>
        <w:fldChar w:fldCharType="separate"/>
      </w:r>
      <w:r w:rsidR="00EA324E">
        <w:rPr>
          <w:b/>
          <w:noProof/>
        </w:rPr>
        <w:t>62</w:t>
      </w:r>
      <w:r w:rsidRPr="001A4DC5">
        <w:rPr>
          <w:b/>
        </w:rPr>
        <w:fldChar w:fldCharType="end"/>
      </w:r>
      <w:bookmarkEnd w:id="367"/>
      <w:r w:rsidRPr="001A4DC5">
        <w:rPr>
          <w:b/>
        </w:rPr>
        <w:t>.</w:t>
      </w:r>
      <w:r>
        <w:t xml:space="preserve"> Defining the GameStateFactory for the Game Logic layer.</w:t>
      </w:r>
      <w:bookmarkEnd w:id="368"/>
    </w:p>
    <w:tbl>
      <w:tblPr>
        <w:tblStyle w:val="TableGrid"/>
        <w:tblW w:w="0" w:type="auto"/>
        <w:tblLook w:val="04A0" w:firstRow="1" w:lastRow="0" w:firstColumn="1" w:lastColumn="0" w:noHBand="0" w:noVBand="1"/>
      </w:tblPr>
      <w:tblGrid>
        <w:gridCol w:w="8494"/>
      </w:tblGrid>
      <w:tr w:rsidR="001A4DC5" w14:paraId="40DAE26B" w14:textId="77777777" w:rsidTr="001A4DC5">
        <w:tc>
          <w:tcPr>
            <w:tcW w:w="8494" w:type="dxa"/>
          </w:tcPr>
          <w:p w14:paraId="22509CF9" w14:textId="75275EDC" w:rsidR="001A4DC5" w:rsidRPr="001A4DC5" w:rsidRDefault="001A4DC5" w:rsidP="001A4DC5">
            <w:pPr>
              <w:rPr>
                <w:rStyle w:val="ComputerCode"/>
              </w:rPr>
            </w:pPr>
            <w:r w:rsidRPr="001A4DC5">
              <w:rPr>
                <w:rStyle w:val="ComputerCode"/>
              </w:rPr>
              <w:t>virtual uge::GameStateFactory* vCreateGameStateFactory() override</w:t>
            </w:r>
          </w:p>
          <w:p w14:paraId="09A2C4FE" w14:textId="3835EAE9" w:rsidR="001A4DC5" w:rsidRPr="001A4DC5" w:rsidRDefault="001A4DC5" w:rsidP="001A4DC5">
            <w:pPr>
              <w:rPr>
                <w:rStyle w:val="ComputerCode"/>
              </w:rPr>
            </w:pPr>
            <w:r w:rsidRPr="001A4DC5">
              <w:rPr>
                <w:rStyle w:val="ComputerCode"/>
              </w:rPr>
              <w:t>{</w:t>
            </w:r>
          </w:p>
          <w:p w14:paraId="446BF128" w14:textId="5722C664" w:rsidR="001A4DC5" w:rsidRPr="001A4DC5" w:rsidRDefault="001A4DC5" w:rsidP="001A4DC5">
            <w:pPr>
              <w:rPr>
                <w:rStyle w:val="ComputerCode"/>
              </w:rPr>
            </w:pPr>
            <w:r w:rsidRPr="001A4DC5">
              <w:rPr>
                <w:rStyle w:val="ComputerCode"/>
              </w:rPr>
              <w:t xml:space="preserve">    return LIB_NEW sg::GameState::GameStateFactory;</w:t>
            </w:r>
          </w:p>
          <w:p w14:paraId="2291724E" w14:textId="2EE39BC0" w:rsidR="001A4DC5" w:rsidRDefault="001A4DC5" w:rsidP="001A4DC5">
            <w:r w:rsidRPr="001A4DC5">
              <w:rPr>
                <w:rStyle w:val="ComputerCode"/>
              </w:rPr>
              <w:t>}</w:t>
            </w:r>
          </w:p>
        </w:tc>
      </w:tr>
    </w:tbl>
    <w:p w14:paraId="32A6BE04" w14:textId="77777777" w:rsidR="001A4DC5" w:rsidRDefault="001A4DC5" w:rsidP="005D7EC3"/>
    <w:p w14:paraId="4048FAA9" w14:textId="34F0AF78" w:rsidR="001A4DC5" w:rsidRPr="005D7EC3" w:rsidRDefault="00755320" w:rsidP="005D7EC3">
      <w:r>
        <w:t xml:space="preserve">After a call to the method, all states transitions will request the new state from the desired </w:t>
      </w:r>
      <w:r w:rsidRPr="00755320">
        <w:rPr>
          <w:rStyle w:val="ComputerCode"/>
        </w:rPr>
        <w:t>GameStateFactory</w:t>
      </w:r>
      <w:r>
        <w:t>.</w:t>
      </w:r>
    </w:p>
    <w:p w14:paraId="2E46ABEC" w14:textId="328926D9" w:rsidR="00591017" w:rsidRDefault="00591017" w:rsidP="00591017">
      <w:pPr>
        <w:pStyle w:val="Heading4"/>
      </w:pPr>
      <w:bookmarkStart w:id="369" w:name="_Ref382408300"/>
      <w:r>
        <w:t>Creating a Custom Actor Factory and Actor Components</w:t>
      </w:r>
      <w:bookmarkEnd w:id="369"/>
    </w:p>
    <w:p w14:paraId="553615DA" w14:textId="607C4EC4" w:rsidR="00173AD8" w:rsidRDefault="00173AD8" w:rsidP="00173AD8">
      <w:r>
        <w:t xml:space="preserve">Although UGE provides many useful default components, most games probably will need to define their own </w:t>
      </w:r>
      <w:r w:rsidR="00FE7B26">
        <w:t>c</w:t>
      </w:r>
      <w:r>
        <w:t>omponents</w:t>
      </w:r>
      <w:r w:rsidR="00FE7B26">
        <w:t>, with appropriate data for their specific mechanics</w:t>
      </w:r>
      <w:r>
        <w:t>.</w:t>
      </w:r>
      <w:r w:rsidR="00FE7B26">
        <w:t xml:space="preserve"> As stated in Section </w:t>
      </w:r>
      <w:r w:rsidR="00FE7B26">
        <w:fldChar w:fldCharType="begin"/>
      </w:r>
      <w:r w:rsidR="00FE7B26">
        <w:instrText xml:space="preserve"> REF _Ref380402399 \r \h </w:instrText>
      </w:r>
      <w:r w:rsidR="00FE7B26">
        <w:fldChar w:fldCharType="separate"/>
      </w:r>
      <w:r w:rsidR="00EA324E">
        <w:t>4.2</w:t>
      </w:r>
      <w:r w:rsidR="00FE7B26">
        <w:fldChar w:fldCharType="end"/>
      </w:r>
      <w:r w:rsidR="00FE7B26">
        <w:t xml:space="preserve">, an </w:t>
      </w:r>
      <w:r w:rsidR="00FE7B26" w:rsidRPr="00FE7B26">
        <w:rPr>
          <w:rStyle w:val="ComputerCode"/>
        </w:rPr>
        <w:t>ActorFactory</w:t>
      </w:r>
      <w:r w:rsidR="00FE7B26">
        <w:t xml:space="preserve"> creates the game actors; thus, it is necessary to define one to use custom components.</w:t>
      </w:r>
    </w:p>
    <w:p w14:paraId="35603C98" w14:textId="6CEAE259" w:rsidR="005D7EC3" w:rsidRDefault="005D7EC3" w:rsidP="005D7EC3">
      <w:pPr>
        <w:pStyle w:val="Heading5"/>
      </w:pPr>
      <w:r>
        <w:t>Creating Some Custom Components</w:t>
      </w:r>
    </w:p>
    <w:p w14:paraId="6F671422" w14:textId="1A2FB674" w:rsidR="00FE7B26" w:rsidRDefault="00FE7B26" w:rsidP="00173AD8">
      <w:r>
        <w:t>Before defining the factory, let us define some components</w:t>
      </w:r>
      <w:r w:rsidR="001B6DDE">
        <w:rPr>
          <w:rStyle w:val="FootnoteReference"/>
        </w:rPr>
        <w:footnoteReference w:id="13"/>
      </w:r>
      <w:r>
        <w:t>.</w:t>
      </w:r>
      <w:r w:rsidR="001B6DDE">
        <w:t xml:space="preserve"> </w:t>
      </w:r>
      <w:r w:rsidR="002D074A">
        <w:t>As UGE’s components are data only, t</w:t>
      </w:r>
      <w:r>
        <w:t xml:space="preserve">o define the components, the developers must examine the game design and </w:t>
      </w:r>
      <w:r>
        <w:lastRenderedPageBreak/>
        <w:t xml:space="preserve">decide what </w:t>
      </w:r>
      <w:r w:rsidR="002D074A">
        <w:t>data is necessary</w:t>
      </w:r>
      <w:r>
        <w:t xml:space="preserve"> to achieve their mechanics goal.</w:t>
      </w:r>
      <w:r w:rsidR="002D074A">
        <w:t xml:space="preserve"> For instance, examining the following tasks of </w:t>
      </w:r>
      <w:r w:rsidR="002D074A">
        <w:fldChar w:fldCharType="begin"/>
      </w:r>
      <w:r w:rsidR="002D074A">
        <w:instrText xml:space="preserve"> REF _Ref381803102 \h </w:instrText>
      </w:r>
      <w:r w:rsidR="002D074A">
        <w:fldChar w:fldCharType="separate"/>
      </w:r>
      <w:r w:rsidR="00EA324E" w:rsidRPr="003B35E8">
        <w:rPr>
          <w:b/>
        </w:rPr>
        <w:t xml:space="preserve">Figure </w:t>
      </w:r>
      <w:r w:rsidR="00EA324E">
        <w:rPr>
          <w:b/>
          <w:noProof/>
        </w:rPr>
        <w:t>26</w:t>
      </w:r>
      <w:r w:rsidR="002D074A">
        <w:fldChar w:fldCharType="end"/>
      </w:r>
      <w:r w:rsidR="002D074A">
        <w:t>:</w:t>
      </w:r>
    </w:p>
    <w:p w14:paraId="7E9E7329" w14:textId="47F8C100" w:rsidR="002D074A" w:rsidRDefault="002D074A" w:rsidP="002D074A">
      <w:pPr>
        <w:pStyle w:val="ListParagraph"/>
        <w:numPr>
          <w:ilvl w:val="0"/>
          <w:numId w:val="26"/>
        </w:numPr>
      </w:pPr>
      <w:bookmarkStart w:id="370" w:name="_Ref382396182"/>
      <w:r>
        <w:t>Destroy aliens;</w:t>
      </w:r>
      <w:bookmarkEnd w:id="370"/>
    </w:p>
    <w:p w14:paraId="6CF9D8A2" w14:textId="4BB12F40" w:rsidR="002D074A" w:rsidRDefault="002D074A" w:rsidP="002D074A">
      <w:pPr>
        <w:pStyle w:val="ListParagraph"/>
        <w:numPr>
          <w:ilvl w:val="0"/>
          <w:numId w:val="26"/>
        </w:numPr>
      </w:pPr>
      <w:bookmarkStart w:id="371" w:name="_Ref382396214"/>
      <w:r>
        <w:t>Fire bullet</w:t>
      </w:r>
      <w:r w:rsidR="004D4474">
        <w:t>, avoid bombs</w:t>
      </w:r>
      <w:r>
        <w:t>;</w:t>
      </w:r>
      <w:bookmarkEnd w:id="371"/>
    </w:p>
    <w:p w14:paraId="2D110A79" w14:textId="10B0E209" w:rsidR="002D074A" w:rsidRDefault="002D074A" w:rsidP="002D074A">
      <w:pPr>
        <w:pStyle w:val="ListParagraph"/>
        <w:numPr>
          <w:ilvl w:val="0"/>
          <w:numId w:val="26"/>
        </w:numPr>
      </w:pPr>
      <w:bookmarkStart w:id="372" w:name="_Ref382396274"/>
      <w:r>
        <w:t>Move spaceship, move aliens;</w:t>
      </w:r>
      <w:bookmarkEnd w:id="372"/>
    </w:p>
    <w:p w14:paraId="77DC7608" w14:textId="757AD6FA" w:rsidR="002D074A" w:rsidRDefault="002D074A" w:rsidP="002D074A">
      <w:pPr>
        <w:pStyle w:val="ListParagraph"/>
        <w:numPr>
          <w:ilvl w:val="0"/>
          <w:numId w:val="26"/>
        </w:numPr>
      </w:pPr>
      <w:bookmarkStart w:id="373" w:name="_Ref382396287"/>
      <w:r>
        <w:t>Generate shields.</w:t>
      </w:r>
      <w:bookmarkEnd w:id="373"/>
    </w:p>
    <w:p w14:paraId="497A317C" w14:textId="409D10D3" w:rsidR="00FE7B26" w:rsidRDefault="002D074A" w:rsidP="00173AD8">
      <w:r>
        <w:t xml:space="preserve">It is possible to figure some of the required components. Task </w:t>
      </w:r>
      <w:r>
        <w:fldChar w:fldCharType="begin"/>
      </w:r>
      <w:r>
        <w:instrText xml:space="preserve"> REF _Ref382396182 \r \h </w:instrText>
      </w:r>
      <w:r>
        <w:fldChar w:fldCharType="separate"/>
      </w:r>
      <w:r w:rsidR="00EA324E">
        <w:t>1</w:t>
      </w:r>
      <w:r>
        <w:fldChar w:fldCharType="end"/>
      </w:r>
      <w:r>
        <w:t xml:space="preserve"> suggests a component to track the alien health. Tasks 1 and </w:t>
      </w:r>
      <w:r>
        <w:fldChar w:fldCharType="begin"/>
      </w:r>
      <w:r>
        <w:instrText xml:space="preserve"> REF _Ref382396214 \r \h </w:instrText>
      </w:r>
      <w:r>
        <w:fldChar w:fldCharType="separate"/>
      </w:r>
      <w:r w:rsidR="00EA324E">
        <w:t>2</w:t>
      </w:r>
      <w:r>
        <w:fldChar w:fldCharType="end"/>
      </w:r>
      <w:r>
        <w:t xml:space="preserve"> suggests that the bullet must have some kind of power to reduce the health – and the game should have a way to detect the collision between bullets and aliens. Task </w:t>
      </w:r>
      <w:r>
        <w:fldChar w:fldCharType="begin"/>
      </w:r>
      <w:r>
        <w:instrText xml:space="preserve"> REF _Ref382396274 \r \h </w:instrText>
      </w:r>
      <w:r>
        <w:fldChar w:fldCharType="separate"/>
      </w:r>
      <w:r w:rsidR="00EA324E">
        <w:t>3</w:t>
      </w:r>
      <w:r>
        <w:fldChar w:fldCharType="end"/>
      </w:r>
      <w:r>
        <w:t xml:space="preserve"> requires a world position. Tasks </w:t>
      </w:r>
      <w:r>
        <w:fldChar w:fldCharType="begin"/>
      </w:r>
      <w:r>
        <w:instrText xml:space="preserve"> REF _Ref382396182 \r \h </w:instrText>
      </w:r>
      <w:r>
        <w:fldChar w:fldCharType="separate"/>
      </w:r>
      <w:r w:rsidR="00EA324E">
        <w:t>1</w:t>
      </w:r>
      <w:r>
        <w:fldChar w:fldCharType="end"/>
      </w:r>
      <w:r>
        <w:t xml:space="preserve"> and </w:t>
      </w:r>
      <w:r>
        <w:fldChar w:fldCharType="begin"/>
      </w:r>
      <w:r>
        <w:instrText xml:space="preserve"> REF _Ref382396287 \r \h </w:instrText>
      </w:r>
      <w:r>
        <w:fldChar w:fldCharType="separate"/>
      </w:r>
      <w:r w:rsidR="00EA324E">
        <w:t>4</w:t>
      </w:r>
      <w:r>
        <w:fldChar w:fldCharType="end"/>
      </w:r>
      <w:r>
        <w:t xml:space="preserve"> suggest a way to increase the health or offer an alternative to enhance it.</w:t>
      </w:r>
    </w:p>
    <w:p w14:paraId="542B3209" w14:textId="335B446F" w:rsidR="002D074A" w:rsidRDefault="002D074A" w:rsidP="002D074A">
      <w:r>
        <w:t xml:space="preserve">The default components cover some of the requirements. The </w:t>
      </w:r>
      <w:r w:rsidRPr="002D074A">
        <w:rPr>
          <w:rStyle w:val="ComputerCode"/>
        </w:rPr>
        <w:t>TransformableComponent</w:t>
      </w:r>
      <w:r>
        <w:t xml:space="preserve"> can provide movement data. The </w:t>
      </w:r>
      <w:r w:rsidRPr="00EC16EF">
        <w:rPr>
          <w:rStyle w:val="ComputerCode"/>
        </w:rPr>
        <w:t>CollidableComponent</w:t>
      </w:r>
      <w:r>
        <w:t xml:space="preserve"> and the </w:t>
      </w:r>
      <w:r w:rsidRPr="00EC16EF">
        <w:rPr>
          <w:rStyle w:val="ComputerCode"/>
        </w:rPr>
        <w:t>BulletPhysics</w:t>
      </w:r>
      <w:r>
        <w:t xml:space="preserve"> component can help in collision detection and movement.</w:t>
      </w:r>
    </w:p>
    <w:p w14:paraId="390658AA" w14:textId="3DE326DD" w:rsidR="00EC16EF" w:rsidRDefault="00EC16EF" w:rsidP="002D074A">
      <w:r>
        <w:t xml:space="preserve">As there are not default components for the other data requirements, it is necessary to create them. For instance, a </w:t>
      </w:r>
      <w:r w:rsidRPr="00EC16EF">
        <w:rPr>
          <w:rStyle w:val="ComputerCode"/>
        </w:rPr>
        <w:t>HealthComponent</w:t>
      </w:r>
      <w:r>
        <w:t xml:space="preserve"> for player and alien heath; a </w:t>
      </w:r>
      <w:r w:rsidR="00BC14EA">
        <w:rPr>
          <w:rStyle w:val="ComputerCode"/>
        </w:rPr>
        <w:t>DamageSoaking</w:t>
      </w:r>
      <w:r w:rsidRPr="00EC16EF">
        <w:rPr>
          <w:rStyle w:val="ComputerCode"/>
        </w:rPr>
        <w:t>Component</w:t>
      </w:r>
      <w:r>
        <w:t xml:space="preserve"> for the shield</w:t>
      </w:r>
      <w:r w:rsidR="00BC14EA">
        <w:t>’s protection</w:t>
      </w:r>
      <w:r>
        <w:t xml:space="preserve"> and a </w:t>
      </w:r>
      <w:r w:rsidR="00BC14EA">
        <w:rPr>
          <w:rStyle w:val="ComputerCode"/>
        </w:rPr>
        <w:t>DamageInflicting</w:t>
      </w:r>
      <w:r w:rsidRPr="00EC16EF">
        <w:rPr>
          <w:rStyle w:val="ComputerCode"/>
        </w:rPr>
        <w:t>Component</w:t>
      </w:r>
      <w:r>
        <w:t xml:space="preserve"> for the bullets</w:t>
      </w:r>
      <w:r w:rsidR="00BC14EA">
        <w:t>’ damage</w:t>
      </w:r>
      <w:r w:rsidR="00BC14EA">
        <w:rPr>
          <w:rStyle w:val="FootnoteReference"/>
        </w:rPr>
        <w:footnoteReference w:id="14"/>
      </w:r>
      <w:r>
        <w:t>.</w:t>
      </w:r>
    </w:p>
    <w:p w14:paraId="719FDB07" w14:textId="0BD2BEBC" w:rsidR="00EC16EF" w:rsidRDefault="00EC16EF" w:rsidP="002D074A">
      <w:r>
        <w:t xml:space="preserve">These are examples; the developers are free to create their own or to merge/divide the data. For instance, it would be possible to merge the </w:t>
      </w:r>
      <w:r w:rsidRPr="00EC16EF">
        <w:rPr>
          <w:rStyle w:val="ComputerCode"/>
        </w:rPr>
        <w:t>HealthComponent</w:t>
      </w:r>
      <w:r>
        <w:t xml:space="preserve"> and </w:t>
      </w:r>
      <w:r w:rsidR="00BC14EA">
        <w:rPr>
          <w:rStyle w:val="ComputerCode"/>
        </w:rPr>
        <w:t>DamageSoaking</w:t>
      </w:r>
      <w:r w:rsidR="00BC14EA" w:rsidRPr="00EC16EF">
        <w:rPr>
          <w:rStyle w:val="ComputerCode"/>
        </w:rPr>
        <w:t>Component</w:t>
      </w:r>
      <w:r>
        <w:t xml:space="preserve"> into a single one. However, this assumes every actor with health also have a shield.</w:t>
      </w:r>
    </w:p>
    <w:p w14:paraId="286BC0A2" w14:textId="77903A70" w:rsidR="001B6DDE" w:rsidRDefault="001B6DDE" w:rsidP="002D074A">
      <w:r>
        <w:t>As the components are data-driven, it may help to consider a sample actor archetype to brainstorm the data members before implementing the code (</w:t>
      </w:r>
      <w:r>
        <w:fldChar w:fldCharType="begin"/>
      </w:r>
      <w:r>
        <w:instrText xml:space="preserve"> REF _Ref382397543 \h </w:instrText>
      </w:r>
      <w:r>
        <w:fldChar w:fldCharType="separate"/>
      </w:r>
      <w:r w:rsidR="00EA324E" w:rsidRPr="001B6DDE">
        <w:rPr>
          <w:b/>
        </w:rPr>
        <w:t xml:space="preserve">Listing </w:t>
      </w:r>
      <w:r w:rsidR="00EA324E">
        <w:rPr>
          <w:b/>
          <w:noProof/>
        </w:rPr>
        <w:t>63</w:t>
      </w:r>
      <w:r>
        <w:fldChar w:fldCharType="end"/>
      </w:r>
      <w:r>
        <w:t>).</w:t>
      </w:r>
    </w:p>
    <w:p w14:paraId="6A4D5405" w14:textId="1A27E7F3" w:rsidR="001B6DDE" w:rsidRDefault="001B6DDE" w:rsidP="001B6DDE">
      <w:pPr>
        <w:pStyle w:val="Caption"/>
        <w:keepNext/>
        <w:jc w:val="center"/>
      </w:pPr>
      <w:bookmarkStart w:id="374" w:name="_Ref382397543"/>
      <w:bookmarkStart w:id="375" w:name="_Toc382771788"/>
      <w:r w:rsidRPr="001B6DDE">
        <w:rPr>
          <w:b/>
        </w:rPr>
        <w:t xml:space="preserve">Listing </w:t>
      </w:r>
      <w:r w:rsidRPr="001B6DDE">
        <w:rPr>
          <w:b/>
        </w:rPr>
        <w:fldChar w:fldCharType="begin"/>
      </w:r>
      <w:r w:rsidRPr="001B6DDE">
        <w:rPr>
          <w:b/>
        </w:rPr>
        <w:instrText xml:space="preserve"> SEQ Listing \* ARABIC </w:instrText>
      </w:r>
      <w:r w:rsidRPr="001B6DDE">
        <w:rPr>
          <w:b/>
        </w:rPr>
        <w:fldChar w:fldCharType="separate"/>
      </w:r>
      <w:r w:rsidR="00EA324E">
        <w:rPr>
          <w:b/>
          <w:noProof/>
        </w:rPr>
        <w:t>63</w:t>
      </w:r>
      <w:r w:rsidRPr="001B6DDE">
        <w:rPr>
          <w:b/>
        </w:rPr>
        <w:fldChar w:fldCharType="end"/>
      </w:r>
      <w:bookmarkEnd w:id="374"/>
      <w:r w:rsidRPr="001B6DDE">
        <w:rPr>
          <w:b/>
        </w:rPr>
        <w:t>.</w:t>
      </w:r>
      <w:r>
        <w:t xml:space="preserve"> Brainstorming the components data-driven layout.</w:t>
      </w:r>
      <w:bookmarkEnd w:id="375"/>
    </w:p>
    <w:tbl>
      <w:tblPr>
        <w:tblStyle w:val="TableGrid"/>
        <w:tblW w:w="0" w:type="auto"/>
        <w:tblLook w:val="04A0" w:firstRow="1" w:lastRow="0" w:firstColumn="1" w:lastColumn="0" w:noHBand="0" w:noVBand="1"/>
      </w:tblPr>
      <w:tblGrid>
        <w:gridCol w:w="8494"/>
      </w:tblGrid>
      <w:tr w:rsidR="001B6DDE" w14:paraId="5FAE7E33" w14:textId="77777777" w:rsidTr="001B6DDE">
        <w:tc>
          <w:tcPr>
            <w:tcW w:w="8494" w:type="dxa"/>
          </w:tcPr>
          <w:p w14:paraId="4291642A" w14:textId="77777777" w:rsidR="001B6DDE" w:rsidRPr="001B6DDE" w:rsidRDefault="001B6DDE" w:rsidP="001B6DDE">
            <w:pPr>
              <w:rPr>
                <w:rStyle w:val="ComputerCode"/>
              </w:rPr>
            </w:pPr>
            <w:r w:rsidRPr="001B6DDE">
              <w:rPr>
                <w:rStyle w:val="ComputerCode"/>
              </w:rPr>
              <w:t>&lt;?xml version="1.0" encoding="UTF-8"?&gt;</w:t>
            </w:r>
          </w:p>
          <w:p w14:paraId="5EBC6AEF" w14:textId="77777777" w:rsidR="001B6DDE" w:rsidRPr="001B6DDE" w:rsidRDefault="001B6DDE" w:rsidP="001B6DDE">
            <w:pPr>
              <w:rPr>
                <w:rStyle w:val="ComputerCode"/>
              </w:rPr>
            </w:pPr>
          </w:p>
          <w:p w14:paraId="7D5F3E31" w14:textId="77777777" w:rsidR="001B6DDE" w:rsidRPr="001B6DDE" w:rsidRDefault="001B6DDE" w:rsidP="001B6DDE">
            <w:pPr>
              <w:rPr>
                <w:rStyle w:val="ComputerCode"/>
              </w:rPr>
            </w:pPr>
            <w:r w:rsidRPr="001B6DDE">
              <w:rPr>
                <w:rStyle w:val="ComputerCode"/>
              </w:rPr>
              <w:t>&lt;Actor type="Brainstorm" resource="brainstorm.xml"&gt;</w:t>
            </w:r>
          </w:p>
          <w:p w14:paraId="49E1E92B" w14:textId="77777777" w:rsidR="001B6DDE" w:rsidRPr="001B6DDE" w:rsidRDefault="001B6DDE" w:rsidP="001B6DDE">
            <w:pPr>
              <w:rPr>
                <w:rStyle w:val="ComputerCode"/>
              </w:rPr>
            </w:pPr>
          </w:p>
          <w:p w14:paraId="7ABAEAC3" w14:textId="77777777" w:rsidR="001B6DDE" w:rsidRPr="001B6DDE" w:rsidRDefault="001B6DDE" w:rsidP="001B6DDE">
            <w:pPr>
              <w:rPr>
                <w:rStyle w:val="ComputerCode"/>
              </w:rPr>
            </w:pPr>
            <w:r w:rsidRPr="001B6DDE">
              <w:rPr>
                <w:rStyle w:val="ComputerCode"/>
              </w:rPr>
              <w:t xml:space="preserve">  &lt;HealthComponent&gt;</w:t>
            </w:r>
          </w:p>
          <w:p w14:paraId="6FCD3A5D" w14:textId="77777777" w:rsidR="001B6DDE" w:rsidRPr="001B6DDE" w:rsidRDefault="001B6DDE" w:rsidP="001B6DDE">
            <w:pPr>
              <w:rPr>
                <w:rStyle w:val="ComputerCode"/>
              </w:rPr>
            </w:pPr>
            <w:r w:rsidRPr="001B6DDE">
              <w:rPr>
                <w:rStyle w:val="ComputerCode"/>
              </w:rPr>
              <w:t xml:space="preserve">    &lt;InitialHealthPoints value="100"/&gt;</w:t>
            </w:r>
          </w:p>
          <w:p w14:paraId="2F4507FC" w14:textId="77777777" w:rsidR="001B6DDE" w:rsidRPr="001B6DDE" w:rsidRDefault="001B6DDE" w:rsidP="001B6DDE">
            <w:pPr>
              <w:rPr>
                <w:rStyle w:val="ComputerCode"/>
              </w:rPr>
            </w:pPr>
            <w:r w:rsidRPr="001B6DDE">
              <w:rPr>
                <w:rStyle w:val="ComputerCode"/>
              </w:rPr>
              <w:t xml:space="preserve">    &lt;MaximumHealthPoints value="100"/&gt;</w:t>
            </w:r>
          </w:p>
          <w:p w14:paraId="06500E51" w14:textId="77777777" w:rsidR="001B6DDE" w:rsidRPr="001B6DDE" w:rsidRDefault="001B6DDE" w:rsidP="001B6DDE">
            <w:pPr>
              <w:rPr>
                <w:rStyle w:val="ComputerCode"/>
              </w:rPr>
            </w:pPr>
            <w:r w:rsidRPr="001B6DDE">
              <w:rPr>
                <w:rStyle w:val="ComputerCode"/>
              </w:rPr>
              <w:t xml:space="preserve">  &lt;/HealthComponent&gt;</w:t>
            </w:r>
          </w:p>
          <w:p w14:paraId="4841DCA4" w14:textId="77777777" w:rsidR="001B6DDE" w:rsidRPr="001B6DDE" w:rsidRDefault="001B6DDE" w:rsidP="001B6DDE">
            <w:pPr>
              <w:rPr>
                <w:rStyle w:val="ComputerCode"/>
              </w:rPr>
            </w:pPr>
          </w:p>
          <w:p w14:paraId="21BA67A8" w14:textId="295B70A3" w:rsidR="001B6DDE" w:rsidRPr="001B6DDE" w:rsidRDefault="001B6DDE" w:rsidP="001B6DDE">
            <w:pPr>
              <w:rPr>
                <w:rStyle w:val="ComputerCode"/>
              </w:rPr>
            </w:pPr>
            <w:r w:rsidRPr="001B6DDE">
              <w:rPr>
                <w:rStyle w:val="ComputerCode"/>
              </w:rPr>
              <w:t xml:space="preserve">  &lt;</w:t>
            </w:r>
            <w:r w:rsidR="00BC14EA">
              <w:rPr>
                <w:rStyle w:val="ComputerCode"/>
              </w:rPr>
              <w:t>DamageSoaking</w:t>
            </w:r>
            <w:r w:rsidRPr="001B6DDE">
              <w:rPr>
                <w:rStyle w:val="ComputerCode"/>
              </w:rPr>
              <w:t>Component&gt;</w:t>
            </w:r>
          </w:p>
          <w:p w14:paraId="072756FA" w14:textId="77777777" w:rsidR="001B6DDE" w:rsidRPr="001B6DDE" w:rsidRDefault="001B6DDE" w:rsidP="001B6DDE">
            <w:pPr>
              <w:rPr>
                <w:rStyle w:val="ComputerCode"/>
              </w:rPr>
            </w:pPr>
            <w:r w:rsidRPr="001B6DDE">
              <w:rPr>
                <w:rStyle w:val="ComputerCode"/>
              </w:rPr>
              <w:t xml:space="preserve">    &lt;InitialProtection value="50"/&gt;</w:t>
            </w:r>
          </w:p>
          <w:p w14:paraId="0B40581D" w14:textId="77777777" w:rsidR="001B6DDE" w:rsidRPr="001B6DDE" w:rsidRDefault="001B6DDE" w:rsidP="001B6DDE">
            <w:pPr>
              <w:rPr>
                <w:rStyle w:val="ComputerCode"/>
              </w:rPr>
            </w:pPr>
            <w:r w:rsidRPr="001B6DDE">
              <w:rPr>
                <w:rStyle w:val="ComputerCode"/>
              </w:rPr>
              <w:lastRenderedPageBreak/>
              <w:t xml:space="preserve">    &lt;MaximumProtection value="100"/&gt;</w:t>
            </w:r>
          </w:p>
          <w:p w14:paraId="3E811937" w14:textId="6DA36185" w:rsidR="001B6DDE" w:rsidRPr="001B6DDE" w:rsidRDefault="001B6DDE" w:rsidP="001B6DDE">
            <w:pPr>
              <w:rPr>
                <w:rStyle w:val="ComputerCode"/>
              </w:rPr>
            </w:pPr>
            <w:r w:rsidRPr="001B6DDE">
              <w:rPr>
                <w:rStyle w:val="ComputerCode"/>
              </w:rPr>
              <w:t xml:space="preserve">  &lt;/</w:t>
            </w:r>
            <w:r w:rsidR="00BC14EA">
              <w:rPr>
                <w:rStyle w:val="ComputerCode"/>
              </w:rPr>
              <w:t>DamageSoaking</w:t>
            </w:r>
            <w:r w:rsidRPr="001B6DDE">
              <w:rPr>
                <w:rStyle w:val="ComputerCode"/>
              </w:rPr>
              <w:t xml:space="preserve">Component&gt;  </w:t>
            </w:r>
          </w:p>
          <w:p w14:paraId="79B13429" w14:textId="77777777" w:rsidR="001B6DDE" w:rsidRPr="001B6DDE" w:rsidRDefault="001B6DDE" w:rsidP="001B6DDE">
            <w:pPr>
              <w:rPr>
                <w:rStyle w:val="ComputerCode"/>
              </w:rPr>
            </w:pPr>
            <w:r w:rsidRPr="001B6DDE">
              <w:rPr>
                <w:rStyle w:val="ComputerCode"/>
              </w:rPr>
              <w:t xml:space="preserve">  </w:t>
            </w:r>
          </w:p>
          <w:p w14:paraId="1E2AF94A" w14:textId="4F6FBB7A" w:rsidR="001B6DDE" w:rsidRPr="001B6DDE" w:rsidRDefault="001B6DDE" w:rsidP="001B6DDE">
            <w:pPr>
              <w:rPr>
                <w:rStyle w:val="ComputerCode"/>
              </w:rPr>
            </w:pPr>
            <w:r w:rsidRPr="001B6DDE">
              <w:rPr>
                <w:rStyle w:val="ComputerCode"/>
              </w:rPr>
              <w:t xml:space="preserve">  &lt;</w:t>
            </w:r>
            <w:r w:rsidR="00BC14EA">
              <w:rPr>
                <w:rStyle w:val="ComputerCode"/>
              </w:rPr>
              <w:t>DamageInflicting</w:t>
            </w:r>
            <w:r w:rsidRPr="001B6DDE">
              <w:rPr>
                <w:rStyle w:val="ComputerCode"/>
              </w:rPr>
              <w:t>Component&gt;</w:t>
            </w:r>
          </w:p>
          <w:p w14:paraId="2DF3DF93" w14:textId="0784DB0E" w:rsidR="001B6DDE" w:rsidRPr="001B6DDE" w:rsidRDefault="001B6DDE" w:rsidP="001B6DDE">
            <w:pPr>
              <w:rPr>
                <w:rStyle w:val="ComputerCode"/>
              </w:rPr>
            </w:pPr>
            <w:r w:rsidRPr="001B6DDE">
              <w:rPr>
                <w:rStyle w:val="ComputerCode"/>
              </w:rPr>
              <w:t xml:space="preserve">    &lt;Damage</w:t>
            </w:r>
            <w:r w:rsidR="00934CF8">
              <w:rPr>
                <w:rStyle w:val="ComputerCode"/>
              </w:rPr>
              <w:t>Output</w:t>
            </w:r>
            <w:r w:rsidRPr="001B6DDE">
              <w:rPr>
                <w:rStyle w:val="ComputerCode"/>
              </w:rPr>
              <w:t xml:space="preserve"> value="5"/&gt;</w:t>
            </w:r>
          </w:p>
          <w:p w14:paraId="7FD4D673" w14:textId="336FAA69" w:rsidR="001B6DDE" w:rsidRPr="001B6DDE" w:rsidRDefault="001B6DDE" w:rsidP="001B6DDE">
            <w:pPr>
              <w:rPr>
                <w:rStyle w:val="ComputerCode"/>
              </w:rPr>
            </w:pPr>
            <w:r w:rsidRPr="001B6DDE">
              <w:rPr>
                <w:rStyle w:val="ComputerCode"/>
              </w:rPr>
              <w:t xml:space="preserve">  &lt;</w:t>
            </w:r>
            <w:r w:rsidR="00DF3914">
              <w:rPr>
                <w:rStyle w:val="ComputerCode"/>
              </w:rPr>
              <w:t>/</w:t>
            </w:r>
            <w:r w:rsidR="00BC14EA">
              <w:rPr>
                <w:rStyle w:val="ComputerCode"/>
              </w:rPr>
              <w:t>DamageInflictingComponent</w:t>
            </w:r>
            <w:r w:rsidRPr="001B6DDE">
              <w:rPr>
                <w:rStyle w:val="ComputerCode"/>
              </w:rPr>
              <w:t>&gt;</w:t>
            </w:r>
          </w:p>
          <w:p w14:paraId="233407FE" w14:textId="77777777" w:rsidR="001B6DDE" w:rsidRPr="001B6DDE" w:rsidRDefault="001B6DDE" w:rsidP="001B6DDE">
            <w:pPr>
              <w:rPr>
                <w:rStyle w:val="ComputerCode"/>
              </w:rPr>
            </w:pPr>
            <w:r w:rsidRPr="001B6DDE">
              <w:rPr>
                <w:rStyle w:val="ComputerCode"/>
              </w:rPr>
              <w:t xml:space="preserve">  </w:t>
            </w:r>
          </w:p>
          <w:p w14:paraId="48AE3EDD" w14:textId="1E236BD3" w:rsidR="001B6DDE" w:rsidRDefault="001B6DDE" w:rsidP="001B6DDE">
            <w:r w:rsidRPr="001B6DDE">
              <w:rPr>
                <w:rStyle w:val="ComputerCode"/>
              </w:rPr>
              <w:t>&lt;/Actor&gt;</w:t>
            </w:r>
          </w:p>
        </w:tc>
      </w:tr>
    </w:tbl>
    <w:p w14:paraId="683E41BE" w14:textId="77777777" w:rsidR="00591017" w:rsidRDefault="00591017" w:rsidP="00FE56FB"/>
    <w:p w14:paraId="45555A71" w14:textId="183506EF" w:rsidR="001B6DDE" w:rsidRDefault="001B6DDE" w:rsidP="00FE56FB">
      <w:r>
        <w:fldChar w:fldCharType="begin"/>
      </w:r>
      <w:r>
        <w:instrText xml:space="preserve"> REF _Ref382397543 \h </w:instrText>
      </w:r>
      <w:r>
        <w:fldChar w:fldCharType="separate"/>
      </w:r>
      <w:r w:rsidR="00EA324E" w:rsidRPr="001B6DDE">
        <w:rPr>
          <w:b/>
        </w:rPr>
        <w:t xml:space="preserve">Listing </w:t>
      </w:r>
      <w:r w:rsidR="00EA324E">
        <w:rPr>
          <w:b/>
          <w:noProof/>
        </w:rPr>
        <w:t>63</w:t>
      </w:r>
      <w:r>
        <w:fldChar w:fldCharType="end"/>
      </w:r>
      <w:r>
        <w:t xml:space="preserve"> contains a suggestion for the components, stating all their data members. The next listings describes how to create each of them. As they are data-only, after creating a few components, it is easy to create new ones.</w:t>
      </w:r>
    </w:p>
    <w:p w14:paraId="4557C0B0" w14:textId="177F7BD4" w:rsidR="009152D3" w:rsidRDefault="009152D3" w:rsidP="00FE56FB">
      <w:r>
        <w:fldChar w:fldCharType="begin"/>
      </w:r>
      <w:r>
        <w:instrText xml:space="preserve"> REF _Ref382399358 \h </w:instrText>
      </w:r>
      <w:r>
        <w:fldChar w:fldCharType="separate"/>
      </w:r>
      <w:r w:rsidR="00EA324E" w:rsidRPr="00755320">
        <w:rPr>
          <w:b/>
        </w:rPr>
        <w:t xml:space="preserve">Listing </w:t>
      </w:r>
      <w:r w:rsidR="00EA324E">
        <w:rPr>
          <w:b/>
          <w:noProof/>
        </w:rPr>
        <w:t>64</w:t>
      </w:r>
      <w:r>
        <w:fldChar w:fldCharType="end"/>
      </w:r>
      <w:r>
        <w:t xml:space="preserve"> provides the header of a possible implementation for the </w:t>
      </w:r>
      <w:r w:rsidRPr="009152D3">
        <w:rPr>
          <w:rStyle w:val="ComputerCode"/>
        </w:rPr>
        <w:t>HealthComponent</w:t>
      </w:r>
      <w:r>
        <w:t>. It is possible to observe it is data-only, defining two values for the current and the maximum health points of the actor.</w:t>
      </w:r>
    </w:p>
    <w:p w14:paraId="30B22492" w14:textId="585560E4" w:rsidR="009152D3" w:rsidRDefault="009152D3" w:rsidP="00FC5DBD">
      <w:pPr>
        <w:jc w:val="center"/>
      </w:pPr>
      <w:bookmarkStart w:id="376" w:name="_Ref382399358"/>
      <w:bookmarkStart w:id="377" w:name="_Toc382771789"/>
      <w:r w:rsidRPr="00755320">
        <w:rPr>
          <w:b/>
        </w:rPr>
        <w:t xml:space="preserve">Listing </w:t>
      </w:r>
      <w:r w:rsidRPr="00755320">
        <w:rPr>
          <w:b/>
        </w:rPr>
        <w:fldChar w:fldCharType="begin"/>
      </w:r>
      <w:r w:rsidRPr="00755320">
        <w:rPr>
          <w:b/>
        </w:rPr>
        <w:instrText xml:space="preserve"> SEQ Listing \* ARABIC </w:instrText>
      </w:r>
      <w:r w:rsidRPr="00755320">
        <w:rPr>
          <w:b/>
        </w:rPr>
        <w:fldChar w:fldCharType="separate"/>
      </w:r>
      <w:r w:rsidR="00EA324E">
        <w:rPr>
          <w:b/>
          <w:noProof/>
        </w:rPr>
        <w:t>64</w:t>
      </w:r>
      <w:r w:rsidRPr="00755320">
        <w:rPr>
          <w:b/>
        </w:rPr>
        <w:fldChar w:fldCharType="end"/>
      </w:r>
      <w:bookmarkEnd w:id="376"/>
      <w:r w:rsidRPr="00755320">
        <w:rPr>
          <w:b/>
        </w:rPr>
        <w:t>.</w:t>
      </w:r>
      <w:r>
        <w:t xml:space="preserve"> Defining the </w:t>
      </w:r>
      <w:r w:rsidRPr="009152D3">
        <w:rPr>
          <w:rStyle w:val="ComputerCode"/>
        </w:rPr>
        <w:t>HealthComponent</w:t>
      </w:r>
      <w:r w:rsidR="00FC5DBD">
        <w:t>.</w:t>
      </w:r>
      <w:bookmarkEnd w:id="377"/>
    </w:p>
    <w:tbl>
      <w:tblPr>
        <w:tblStyle w:val="TableGrid"/>
        <w:tblW w:w="0" w:type="auto"/>
        <w:tblLook w:val="04A0" w:firstRow="1" w:lastRow="0" w:firstColumn="1" w:lastColumn="0" w:noHBand="0" w:noVBand="1"/>
      </w:tblPr>
      <w:tblGrid>
        <w:gridCol w:w="8494"/>
      </w:tblGrid>
      <w:tr w:rsidR="009152D3" w14:paraId="5F937C15" w14:textId="77777777" w:rsidTr="009152D3">
        <w:tc>
          <w:tcPr>
            <w:tcW w:w="8494" w:type="dxa"/>
          </w:tcPr>
          <w:p w14:paraId="7D89A04E" w14:textId="77777777" w:rsidR="009152D3" w:rsidRPr="009152D3" w:rsidRDefault="009152D3" w:rsidP="009152D3">
            <w:pPr>
              <w:rPr>
                <w:rStyle w:val="ComputerCode"/>
              </w:rPr>
            </w:pPr>
            <w:r w:rsidRPr="009152D3">
              <w:rPr>
                <w:rStyle w:val="ComputerCode"/>
              </w:rPr>
              <w:t>namespace sg</w:t>
            </w:r>
          </w:p>
          <w:p w14:paraId="23D7D7E2" w14:textId="77777777" w:rsidR="009152D3" w:rsidRPr="009152D3" w:rsidRDefault="009152D3" w:rsidP="009152D3">
            <w:pPr>
              <w:rPr>
                <w:rStyle w:val="ComputerCode"/>
              </w:rPr>
            </w:pPr>
            <w:r w:rsidRPr="009152D3">
              <w:rPr>
                <w:rStyle w:val="ComputerCode"/>
              </w:rPr>
              <w:t>{</w:t>
            </w:r>
          </w:p>
          <w:p w14:paraId="2A81C335" w14:textId="77777777" w:rsidR="009152D3" w:rsidRPr="009152D3" w:rsidRDefault="009152D3" w:rsidP="009152D3">
            <w:pPr>
              <w:rPr>
                <w:rStyle w:val="ComputerCode"/>
              </w:rPr>
            </w:pPr>
            <w:r w:rsidRPr="009152D3">
              <w:rPr>
                <w:rStyle w:val="ComputerCode"/>
              </w:rPr>
              <w:t xml:space="preserve">    namespace Component</w:t>
            </w:r>
          </w:p>
          <w:p w14:paraId="2F8B3C0F" w14:textId="76A5227A" w:rsidR="009152D3" w:rsidRPr="009152D3" w:rsidRDefault="009152D3" w:rsidP="009152D3">
            <w:pPr>
              <w:rPr>
                <w:rStyle w:val="ComputerCode"/>
              </w:rPr>
            </w:pPr>
            <w:r>
              <w:rPr>
                <w:rStyle w:val="ComputerCode"/>
              </w:rPr>
              <w:t xml:space="preserve">    {</w:t>
            </w:r>
          </w:p>
          <w:p w14:paraId="0B8BD7BB" w14:textId="77777777" w:rsidR="009152D3" w:rsidRPr="009152D3" w:rsidRDefault="009152D3" w:rsidP="009152D3">
            <w:pPr>
              <w:rPr>
                <w:rStyle w:val="ComputerCode"/>
              </w:rPr>
            </w:pPr>
            <w:r w:rsidRPr="009152D3">
              <w:rPr>
                <w:rStyle w:val="ComputerCode"/>
              </w:rPr>
              <w:t xml:space="preserve">        class HealthComponent;</w:t>
            </w:r>
          </w:p>
          <w:p w14:paraId="326ED032" w14:textId="77777777" w:rsidR="00513610" w:rsidRDefault="009152D3" w:rsidP="009152D3">
            <w:pPr>
              <w:rPr>
                <w:rStyle w:val="ComputerCode"/>
              </w:rPr>
            </w:pPr>
            <w:r w:rsidRPr="009152D3">
              <w:rPr>
                <w:rStyle w:val="ComputerCode"/>
              </w:rPr>
              <w:t xml:space="preserve">        typedef std::shared_ptr&lt;HealthComponent&gt;</w:t>
            </w:r>
          </w:p>
          <w:p w14:paraId="0EDFD0F7" w14:textId="0FE6F678" w:rsidR="009152D3" w:rsidRPr="009152D3" w:rsidRDefault="00513610" w:rsidP="009152D3">
            <w:pPr>
              <w:rPr>
                <w:rStyle w:val="ComputerCode"/>
              </w:rPr>
            </w:pPr>
            <w:r>
              <w:rPr>
                <w:rStyle w:val="ComputerCode"/>
              </w:rPr>
              <w:t xml:space="preserve">                             </w:t>
            </w:r>
            <w:r w:rsidR="009152D3" w:rsidRPr="009152D3">
              <w:rPr>
                <w:rStyle w:val="ComputerCode"/>
              </w:rPr>
              <w:t xml:space="preserve"> HealthComponentSharedPointer;</w:t>
            </w:r>
          </w:p>
          <w:p w14:paraId="3B6057C4" w14:textId="77777777" w:rsidR="009152D3" w:rsidRPr="009152D3" w:rsidRDefault="009152D3" w:rsidP="009152D3">
            <w:pPr>
              <w:rPr>
                <w:rStyle w:val="ComputerCode"/>
              </w:rPr>
            </w:pPr>
          </w:p>
          <w:p w14:paraId="7A13D157" w14:textId="77777777" w:rsidR="009152D3" w:rsidRPr="009152D3" w:rsidRDefault="009152D3" w:rsidP="009152D3">
            <w:pPr>
              <w:rPr>
                <w:rStyle w:val="ComputerCode"/>
              </w:rPr>
            </w:pPr>
            <w:r w:rsidRPr="009152D3">
              <w:rPr>
                <w:rStyle w:val="ComputerCode"/>
              </w:rPr>
              <w:t xml:space="preserve">        class HealthComponent : public uge::Component::ActorComponent</w:t>
            </w:r>
          </w:p>
          <w:p w14:paraId="65530052" w14:textId="77777777" w:rsidR="009152D3" w:rsidRPr="009152D3" w:rsidRDefault="009152D3" w:rsidP="009152D3">
            <w:pPr>
              <w:rPr>
                <w:rStyle w:val="ComputerCode"/>
              </w:rPr>
            </w:pPr>
            <w:r w:rsidRPr="009152D3">
              <w:rPr>
                <w:rStyle w:val="ComputerCode"/>
              </w:rPr>
              <w:t xml:space="preserve">        {</w:t>
            </w:r>
          </w:p>
          <w:p w14:paraId="3C404499" w14:textId="77777777" w:rsidR="009152D3" w:rsidRPr="009152D3" w:rsidRDefault="009152D3" w:rsidP="009152D3">
            <w:pPr>
              <w:rPr>
                <w:rStyle w:val="ComputerCode"/>
              </w:rPr>
            </w:pPr>
            <w:r w:rsidRPr="009152D3">
              <w:rPr>
                <w:rStyle w:val="ComputerCode"/>
              </w:rPr>
              <w:t xml:space="preserve">        public:</w:t>
            </w:r>
          </w:p>
          <w:p w14:paraId="08947043" w14:textId="77777777" w:rsidR="009152D3" w:rsidRPr="009152D3" w:rsidRDefault="009152D3" w:rsidP="009152D3">
            <w:pPr>
              <w:rPr>
                <w:rStyle w:val="ComputerCode"/>
              </w:rPr>
            </w:pPr>
            <w:r w:rsidRPr="009152D3">
              <w:rPr>
                <w:rStyle w:val="ComputerCode"/>
              </w:rPr>
              <w:t xml:space="preserve">            /// The name of the component.</w:t>
            </w:r>
          </w:p>
          <w:p w14:paraId="41A3632D" w14:textId="77777777" w:rsidR="009152D3" w:rsidRPr="009152D3" w:rsidRDefault="009152D3" w:rsidP="009152D3">
            <w:pPr>
              <w:rPr>
                <w:rStyle w:val="ComputerCode"/>
              </w:rPr>
            </w:pPr>
            <w:r w:rsidRPr="009152D3">
              <w:rPr>
                <w:rStyle w:val="ComputerCode"/>
              </w:rPr>
              <w:t xml:space="preserve">            static const char* g_ComponentName;</w:t>
            </w:r>
          </w:p>
          <w:p w14:paraId="34208EF7" w14:textId="77777777" w:rsidR="009152D3" w:rsidRPr="009152D3" w:rsidRDefault="009152D3" w:rsidP="009152D3">
            <w:pPr>
              <w:rPr>
                <w:rStyle w:val="ComputerCode"/>
              </w:rPr>
            </w:pPr>
          </w:p>
          <w:p w14:paraId="32A2FEC8" w14:textId="065554D1" w:rsidR="009152D3" w:rsidRPr="009152D3" w:rsidRDefault="009152D3" w:rsidP="009152D3">
            <w:pPr>
              <w:rPr>
                <w:rStyle w:val="ComputerCode"/>
              </w:rPr>
            </w:pPr>
            <w:r>
              <w:rPr>
                <w:rStyle w:val="ComputerCode"/>
              </w:rPr>
              <w:t xml:space="preserve"> </w:t>
            </w:r>
            <w:r w:rsidRPr="009152D3">
              <w:rPr>
                <w:rStyle w:val="ComputerCode"/>
              </w:rPr>
              <w:t xml:space="preserve">           HealthComponent();</w:t>
            </w:r>
          </w:p>
          <w:p w14:paraId="468559B0" w14:textId="77777777" w:rsidR="009152D3" w:rsidRPr="009152D3" w:rsidRDefault="009152D3" w:rsidP="009152D3">
            <w:pPr>
              <w:rPr>
                <w:rStyle w:val="ComputerCode"/>
              </w:rPr>
            </w:pPr>
            <w:r w:rsidRPr="009152D3">
              <w:rPr>
                <w:rStyle w:val="ComputerCode"/>
              </w:rPr>
              <w:t xml:space="preserve">            ~HealthComponent();</w:t>
            </w:r>
          </w:p>
          <w:p w14:paraId="04CE8A96" w14:textId="77777777" w:rsidR="009152D3" w:rsidRPr="009152D3" w:rsidRDefault="009152D3" w:rsidP="009152D3">
            <w:pPr>
              <w:rPr>
                <w:rStyle w:val="ComputerCode"/>
              </w:rPr>
            </w:pPr>
          </w:p>
          <w:p w14:paraId="02A74136" w14:textId="77777777" w:rsidR="009152D3" w:rsidRDefault="009152D3" w:rsidP="009152D3">
            <w:pPr>
              <w:rPr>
                <w:rStyle w:val="ComputerCode"/>
              </w:rPr>
            </w:pPr>
            <w:r w:rsidRPr="009152D3">
              <w:rPr>
                <w:rStyle w:val="ComputerCode"/>
              </w:rPr>
              <w:t xml:space="preserve">            bool vInit(uge::XMLElement* pInitXMLData) override;</w:t>
            </w:r>
          </w:p>
          <w:p w14:paraId="29DF0A97" w14:textId="6A709FD3" w:rsidR="009152D3" w:rsidRPr="009152D3" w:rsidRDefault="009152D3" w:rsidP="009152D3">
            <w:pPr>
              <w:rPr>
                <w:rStyle w:val="ComputerCode"/>
              </w:rPr>
            </w:pPr>
            <w:r w:rsidRPr="009152D3">
              <w:rPr>
                <w:rStyle w:val="ComputerCode"/>
              </w:rPr>
              <w:t xml:space="preserve">      </w:t>
            </w:r>
            <w:r>
              <w:rPr>
                <w:rStyle w:val="ComputerCode"/>
              </w:rPr>
              <w:t xml:space="preserve">      void vPostInit() override {}</w:t>
            </w:r>
          </w:p>
          <w:p w14:paraId="761DB1C6" w14:textId="728D0164" w:rsidR="009152D3" w:rsidRPr="009152D3" w:rsidRDefault="009152D3" w:rsidP="009152D3">
            <w:pPr>
              <w:rPr>
                <w:rStyle w:val="ComputerCode"/>
              </w:rPr>
            </w:pPr>
            <w:r w:rsidRPr="009152D3">
              <w:rPr>
                <w:rStyle w:val="ComputerCode"/>
              </w:rPr>
              <w:t xml:space="preserve">            void vUpdate(c</w:t>
            </w:r>
            <w:r>
              <w:rPr>
                <w:rStyle w:val="ComputerCode"/>
              </w:rPr>
              <w:t>onst unsigned long dt) override {}</w:t>
            </w:r>
          </w:p>
          <w:p w14:paraId="52045278" w14:textId="64E74AFF" w:rsidR="009152D3" w:rsidRPr="009152D3" w:rsidRDefault="009152D3" w:rsidP="009152D3">
            <w:pPr>
              <w:rPr>
                <w:rStyle w:val="ComputerCode"/>
              </w:rPr>
            </w:pPr>
            <w:r w:rsidRPr="009152D3">
              <w:rPr>
                <w:rStyle w:val="ComputerCode"/>
              </w:rPr>
              <w:t xml:space="preserve">      </w:t>
            </w:r>
            <w:r>
              <w:rPr>
                <w:rStyle w:val="ComputerCode"/>
              </w:rPr>
              <w:t xml:space="preserve">      void vOnChange() override {}</w:t>
            </w:r>
          </w:p>
          <w:p w14:paraId="657D683E" w14:textId="77777777" w:rsidR="009152D3" w:rsidRPr="009152D3" w:rsidRDefault="009152D3" w:rsidP="009152D3">
            <w:pPr>
              <w:rPr>
                <w:rStyle w:val="ComputerCode"/>
              </w:rPr>
            </w:pPr>
          </w:p>
          <w:p w14:paraId="1714F223" w14:textId="77777777" w:rsidR="009152D3" w:rsidRPr="009152D3" w:rsidRDefault="009152D3" w:rsidP="009152D3">
            <w:pPr>
              <w:rPr>
                <w:rStyle w:val="ComputerCode"/>
              </w:rPr>
            </w:pPr>
            <w:r w:rsidRPr="009152D3">
              <w:rPr>
                <w:rStyle w:val="ComputerCode"/>
              </w:rPr>
              <w:t xml:space="preserve">            const std::string vGetName() const override;</w:t>
            </w:r>
          </w:p>
          <w:p w14:paraId="1999EA81" w14:textId="77777777" w:rsidR="009152D3" w:rsidRPr="009152D3" w:rsidRDefault="009152D3" w:rsidP="009152D3">
            <w:pPr>
              <w:rPr>
                <w:rStyle w:val="ComputerCode"/>
              </w:rPr>
            </w:pPr>
          </w:p>
          <w:p w14:paraId="40C61CC6" w14:textId="77777777" w:rsidR="009152D3" w:rsidRPr="009152D3" w:rsidRDefault="009152D3" w:rsidP="009152D3">
            <w:pPr>
              <w:rPr>
                <w:rStyle w:val="ComputerCode"/>
              </w:rPr>
            </w:pPr>
            <w:r w:rsidRPr="009152D3">
              <w:rPr>
                <w:rStyle w:val="ComputerCode"/>
              </w:rPr>
              <w:t xml:space="preserve">            int GetHealthPoints() const;</w:t>
            </w:r>
          </w:p>
          <w:p w14:paraId="0B4A9D77" w14:textId="77777777" w:rsidR="009152D3" w:rsidRPr="009152D3" w:rsidRDefault="009152D3" w:rsidP="009152D3">
            <w:pPr>
              <w:rPr>
                <w:rStyle w:val="ComputerCode"/>
              </w:rPr>
            </w:pPr>
            <w:r w:rsidRPr="009152D3">
              <w:rPr>
                <w:rStyle w:val="ComputerCode"/>
              </w:rPr>
              <w:t xml:space="preserve">            void SetHealthPoints(const int healthPoints);</w:t>
            </w:r>
          </w:p>
          <w:p w14:paraId="4887A749" w14:textId="77777777" w:rsidR="009152D3" w:rsidRPr="009152D3" w:rsidRDefault="009152D3" w:rsidP="009152D3">
            <w:pPr>
              <w:rPr>
                <w:rStyle w:val="ComputerCode"/>
              </w:rPr>
            </w:pPr>
          </w:p>
          <w:p w14:paraId="1729792F" w14:textId="77777777" w:rsidR="009152D3" w:rsidRPr="009152D3" w:rsidRDefault="009152D3" w:rsidP="009152D3">
            <w:pPr>
              <w:rPr>
                <w:rStyle w:val="ComputerCode"/>
              </w:rPr>
            </w:pPr>
            <w:r w:rsidRPr="009152D3">
              <w:rPr>
                <w:rStyle w:val="ComputerCode"/>
              </w:rPr>
              <w:t xml:space="preserve">            void IncrementHealthPoints(const int value);</w:t>
            </w:r>
          </w:p>
          <w:p w14:paraId="2D1AB580" w14:textId="77777777" w:rsidR="009152D3" w:rsidRDefault="009152D3" w:rsidP="009152D3">
            <w:pPr>
              <w:rPr>
                <w:rStyle w:val="ComputerCode"/>
              </w:rPr>
            </w:pPr>
            <w:r w:rsidRPr="009152D3">
              <w:rPr>
                <w:rStyle w:val="ComputerCode"/>
              </w:rPr>
              <w:t xml:space="preserve">            void DecrementHealthPoints(const int value);</w:t>
            </w:r>
          </w:p>
          <w:p w14:paraId="10BE2AA4" w14:textId="77777777" w:rsidR="009152D3" w:rsidRDefault="009152D3" w:rsidP="009152D3">
            <w:pPr>
              <w:rPr>
                <w:rStyle w:val="ComputerCode"/>
              </w:rPr>
            </w:pPr>
          </w:p>
          <w:p w14:paraId="52F04BFA" w14:textId="77777777" w:rsidR="009152D3" w:rsidRPr="009152D3" w:rsidRDefault="009152D3" w:rsidP="009152D3">
            <w:pPr>
              <w:rPr>
                <w:rStyle w:val="ComputerCode"/>
              </w:rPr>
            </w:pPr>
            <w:r w:rsidRPr="009152D3">
              <w:rPr>
                <w:rStyle w:val="ComputerCode"/>
              </w:rPr>
              <w:t xml:space="preserve">            int SetMaximumHealthPoints() const;</w:t>
            </w:r>
          </w:p>
          <w:p w14:paraId="6A769903" w14:textId="679F852B" w:rsidR="009152D3" w:rsidRPr="009152D3" w:rsidRDefault="009152D3" w:rsidP="009152D3">
            <w:pPr>
              <w:rPr>
                <w:rStyle w:val="ComputerCode"/>
              </w:rPr>
            </w:pPr>
            <w:r w:rsidRPr="009152D3">
              <w:rPr>
                <w:rStyle w:val="ComputerCode"/>
              </w:rPr>
              <w:t xml:space="preserve">            void SetMaximumHealthPoints(const int healthPoints);</w:t>
            </w:r>
          </w:p>
          <w:p w14:paraId="74B1B687" w14:textId="77777777" w:rsidR="009152D3" w:rsidRPr="009152D3" w:rsidRDefault="009152D3" w:rsidP="009152D3">
            <w:pPr>
              <w:rPr>
                <w:rStyle w:val="ComputerCode"/>
              </w:rPr>
            </w:pPr>
          </w:p>
          <w:p w14:paraId="60B460BD" w14:textId="77777777" w:rsidR="009152D3" w:rsidRPr="009152D3" w:rsidRDefault="009152D3" w:rsidP="009152D3">
            <w:pPr>
              <w:rPr>
                <w:rStyle w:val="ComputerCode"/>
              </w:rPr>
            </w:pPr>
            <w:r w:rsidRPr="009152D3">
              <w:rPr>
                <w:rStyle w:val="ComputerCode"/>
              </w:rPr>
              <w:lastRenderedPageBreak/>
              <w:t xml:space="preserve">        private:</w:t>
            </w:r>
          </w:p>
          <w:p w14:paraId="02F00AB4" w14:textId="77777777" w:rsidR="009152D3" w:rsidRPr="009152D3" w:rsidRDefault="009152D3" w:rsidP="009152D3">
            <w:pPr>
              <w:rPr>
                <w:rStyle w:val="ComputerCode"/>
              </w:rPr>
            </w:pPr>
            <w:r w:rsidRPr="009152D3">
              <w:rPr>
                <w:rStyle w:val="ComputerCode"/>
              </w:rPr>
              <w:t xml:space="preserve">            /// The health points of the entity.</w:t>
            </w:r>
          </w:p>
          <w:p w14:paraId="4DD75F46" w14:textId="77777777" w:rsidR="009152D3" w:rsidRPr="009152D3" w:rsidRDefault="009152D3" w:rsidP="009152D3">
            <w:pPr>
              <w:rPr>
                <w:rStyle w:val="ComputerCode"/>
              </w:rPr>
            </w:pPr>
            <w:r w:rsidRPr="009152D3">
              <w:rPr>
                <w:rStyle w:val="ComputerCode"/>
              </w:rPr>
              <w:t xml:space="preserve">            int m_HealthPoints;</w:t>
            </w:r>
          </w:p>
          <w:p w14:paraId="5A6EF000" w14:textId="77777777" w:rsidR="009152D3" w:rsidRPr="009152D3" w:rsidRDefault="009152D3" w:rsidP="009152D3">
            <w:pPr>
              <w:rPr>
                <w:rStyle w:val="ComputerCode"/>
              </w:rPr>
            </w:pPr>
          </w:p>
          <w:p w14:paraId="6CFA0C3C" w14:textId="77777777" w:rsidR="009152D3" w:rsidRPr="009152D3" w:rsidRDefault="009152D3" w:rsidP="009152D3">
            <w:pPr>
              <w:rPr>
                <w:rStyle w:val="ComputerCode"/>
              </w:rPr>
            </w:pPr>
            <w:r w:rsidRPr="009152D3">
              <w:rPr>
                <w:rStyle w:val="ComputerCode"/>
              </w:rPr>
              <w:t xml:space="preserve">            /// The max health points the entity can have.</w:t>
            </w:r>
          </w:p>
          <w:p w14:paraId="4FB44AA3" w14:textId="77777777" w:rsidR="009152D3" w:rsidRPr="009152D3" w:rsidRDefault="009152D3" w:rsidP="009152D3">
            <w:pPr>
              <w:rPr>
                <w:rStyle w:val="ComputerCode"/>
              </w:rPr>
            </w:pPr>
            <w:r w:rsidRPr="009152D3">
              <w:rPr>
                <w:rStyle w:val="ComputerCode"/>
              </w:rPr>
              <w:t xml:space="preserve">            int m_MaxHealthPoints;</w:t>
            </w:r>
          </w:p>
          <w:p w14:paraId="68842B07" w14:textId="12A38788" w:rsidR="009152D3" w:rsidRPr="009152D3" w:rsidRDefault="009152D3" w:rsidP="009152D3">
            <w:pPr>
              <w:rPr>
                <w:rStyle w:val="ComputerCode"/>
              </w:rPr>
            </w:pPr>
            <w:r>
              <w:rPr>
                <w:rStyle w:val="ComputerCode"/>
              </w:rPr>
              <w:t xml:space="preserve">        };</w:t>
            </w:r>
          </w:p>
          <w:p w14:paraId="3A93F276" w14:textId="26932953" w:rsidR="009152D3" w:rsidRPr="009152D3" w:rsidRDefault="009152D3" w:rsidP="009152D3">
            <w:pPr>
              <w:rPr>
                <w:rStyle w:val="ComputerCode"/>
              </w:rPr>
            </w:pPr>
            <w:r>
              <w:rPr>
                <w:rStyle w:val="ComputerCode"/>
              </w:rPr>
              <w:t xml:space="preserve">    }</w:t>
            </w:r>
          </w:p>
          <w:p w14:paraId="75A53FF4" w14:textId="58C961EC" w:rsidR="009152D3" w:rsidRDefault="009152D3" w:rsidP="009152D3">
            <w:r w:rsidRPr="009152D3">
              <w:rPr>
                <w:rStyle w:val="ComputerCode"/>
              </w:rPr>
              <w:t>}</w:t>
            </w:r>
          </w:p>
        </w:tc>
      </w:tr>
    </w:tbl>
    <w:p w14:paraId="055C34D7" w14:textId="77777777" w:rsidR="001B6DDE" w:rsidRDefault="001B6DDE" w:rsidP="00FE56FB"/>
    <w:p w14:paraId="3D63BD26" w14:textId="69E23BB2" w:rsidR="001B6DDE" w:rsidRDefault="00135057" w:rsidP="00FE56FB">
      <w:r>
        <w:t xml:space="preserve">Its implementation is outlined in </w:t>
      </w:r>
      <w:r w:rsidR="00FC5DBD">
        <w:fldChar w:fldCharType="begin"/>
      </w:r>
      <w:r w:rsidR="00FC5DBD">
        <w:instrText xml:space="preserve"> REF _Ref382399691 \h </w:instrText>
      </w:r>
      <w:r w:rsidR="00FC5DBD">
        <w:fldChar w:fldCharType="separate"/>
      </w:r>
      <w:r w:rsidR="00EA324E" w:rsidRPr="00FC5DBD">
        <w:rPr>
          <w:b/>
        </w:rPr>
        <w:t xml:space="preserve">Listing </w:t>
      </w:r>
      <w:r w:rsidR="00EA324E">
        <w:rPr>
          <w:b/>
          <w:noProof/>
        </w:rPr>
        <w:t>65</w:t>
      </w:r>
      <w:r w:rsidR="00FC5DBD">
        <w:fldChar w:fldCharType="end"/>
      </w:r>
      <w:r>
        <w:t>.</w:t>
      </w:r>
    </w:p>
    <w:p w14:paraId="4A2698A2" w14:textId="226652E4" w:rsidR="00FC5DBD" w:rsidRDefault="00FC5DBD" w:rsidP="00FC5DBD">
      <w:pPr>
        <w:pStyle w:val="Caption"/>
        <w:keepNext/>
        <w:jc w:val="center"/>
      </w:pPr>
      <w:bookmarkStart w:id="378" w:name="_Ref382399691"/>
      <w:bookmarkStart w:id="379" w:name="_Toc382771790"/>
      <w:r w:rsidRPr="00FC5DBD">
        <w:rPr>
          <w:b/>
        </w:rPr>
        <w:t xml:space="preserve">Listing </w:t>
      </w:r>
      <w:r w:rsidRPr="00FC5DBD">
        <w:rPr>
          <w:b/>
        </w:rPr>
        <w:fldChar w:fldCharType="begin"/>
      </w:r>
      <w:r w:rsidRPr="00FC5DBD">
        <w:rPr>
          <w:b/>
        </w:rPr>
        <w:instrText xml:space="preserve"> SEQ Listing \* ARABIC </w:instrText>
      </w:r>
      <w:r w:rsidRPr="00FC5DBD">
        <w:rPr>
          <w:b/>
        </w:rPr>
        <w:fldChar w:fldCharType="separate"/>
      </w:r>
      <w:r w:rsidR="00EA324E">
        <w:rPr>
          <w:b/>
          <w:noProof/>
        </w:rPr>
        <w:t>65</w:t>
      </w:r>
      <w:r w:rsidRPr="00FC5DBD">
        <w:rPr>
          <w:b/>
        </w:rPr>
        <w:fldChar w:fldCharType="end"/>
      </w:r>
      <w:bookmarkEnd w:id="378"/>
      <w:r w:rsidRPr="00FC5DBD">
        <w:rPr>
          <w:b/>
        </w:rPr>
        <w:t>.</w:t>
      </w:r>
      <w:r>
        <w:t xml:space="preserve"> Implementing the data-driven </w:t>
      </w:r>
      <w:r w:rsidRPr="009152D3">
        <w:rPr>
          <w:rStyle w:val="ComputerCode"/>
        </w:rPr>
        <w:t>HealthComponent</w:t>
      </w:r>
      <w:r>
        <w:t>.</w:t>
      </w:r>
      <w:bookmarkEnd w:id="379"/>
    </w:p>
    <w:tbl>
      <w:tblPr>
        <w:tblStyle w:val="TableGrid"/>
        <w:tblW w:w="0" w:type="auto"/>
        <w:tblLook w:val="04A0" w:firstRow="1" w:lastRow="0" w:firstColumn="1" w:lastColumn="0" w:noHBand="0" w:noVBand="1"/>
      </w:tblPr>
      <w:tblGrid>
        <w:gridCol w:w="8494"/>
      </w:tblGrid>
      <w:tr w:rsidR="00135057" w14:paraId="4F6B3760" w14:textId="77777777" w:rsidTr="00135057">
        <w:tc>
          <w:tcPr>
            <w:tcW w:w="8494" w:type="dxa"/>
          </w:tcPr>
          <w:p w14:paraId="0D3DEF3C" w14:textId="3CFC80CC" w:rsidR="00135057" w:rsidRPr="00135057" w:rsidRDefault="00135057" w:rsidP="00135057">
            <w:pPr>
              <w:rPr>
                <w:rStyle w:val="ComputerCode"/>
              </w:rPr>
            </w:pPr>
            <w:r w:rsidRPr="00135057">
              <w:rPr>
                <w:rStyle w:val="ComputerCode"/>
              </w:rPr>
              <w:t>namespace sg</w:t>
            </w:r>
          </w:p>
          <w:p w14:paraId="1C0F8600" w14:textId="77777777" w:rsidR="00135057" w:rsidRPr="00135057" w:rsidRDefault="00135057" w:rsidP="00135057">
            <w:pPr>
              <w:rPr>
                <w:rStyle w:val="ComputerCode"/>
              </w:rPr>
            </w:pPr>
            <w:r w:rsidRPr="00135057">
              <w:rPr>
                <w:rStyle w:val="ComputerCode"/>
              </w:rPr>
              <w:t>{</w:t>
            </w:r>
          </w:p>
          <w:p w14:paraId="1A947720" w14:textId="77777777" w:rsidR="00135057" w:rsidRPr="00135057" w:rsidRDefault="00135057" w:rsidP="00135057">
            <w:pPr>
              <w:rPr>
                <w:rStyle w:val="ComputerCode"/>
              </w:rPr>
            </w:pPr>
            <w:r w:rsidRPr="00135057">
              <w:rPr>
                <w:rStyle w:val="ComputerCode"/>
              </w:rPr>
              <w:t xml:space="preserve">    namespace Component</w:t>
            </w:r>
          </w:p>
          <w:p w14:paraId="4CAAB5A4" w14:textId="77777777" w:rsidR="00135057" w:rsidRPr="00135057" w:rsidRDefault="00135057" w:rsidP="00135057">
            <w:pPr>
              <w:rPr>
                <w:rStyle w:val="ComputerCode"/>
              </w:rPr>
            </w:pPr>
            <w:r w:rsidRPr="00135057">
              <w:rPr>
                <w:rStyle w:val="ComputerCode"/>
              </w:rPr>
              <w:t xml:space="preserve">    {</w:t>
            </w:r>
          </w:p>
          <w:p w14:paraId="4C0740D0" w14:textId="77777777" w:rsidR="00135057" w:rsidRPr="00135057" w:rsidRDefault="00135057" w:rsidP="00135057">
            <w:pPr>
              <w:rPr>
                <w:rStyle w:val="ComputerCode"/>
              </w:rPr>
            </w:pPr>
          </w:p>
          <w:p w14:paraId="2A8A0E92" w14:textId="77777777" w:rsidR="00513610" w:rsidRDefault="00135057" w:rsidP="00135057">
            <w:pPr>
              <w:rPr>
                <w:rStyle w:val="ComputerCode"/>
              </w:rPr>
            </w:pPr>
            <w:r w:rsidRPr="00135057">
              <w:rPr>
                <w:rStyle w:val="ComputerCode"/>
              </w:rPr>
              <w:t xml:space="preserve">        const char* HealthComponent::g_ComponentName =</w:t>
            </w:r>
          </w:p>
          <w:p w14:paraId="4D4E40D5" w14:textId="5FCD5FD1" w:rsidR="00135057" w:rsidRPr="00135057" w:rsidRDefault="00513610" w:rsidP="00135057">
            <w:pPr>
              <w:rPr>
                <w:rStyle w:val="ComputerCode"/>
              </w:rPr>
            </w:pPr>
            <w:r>
              <w:rPr>
                <w:rStyle w:val="ComputerCode"/>
              </w:rPr>
              <w:t xml:space="preserve">                                                </w:t>
            </w:r>
            <w:r w:rsidR="00135057" w:rsidRPr="00135057">
              <w:rPr>
                <w:rStyle w:val="ComputerCode"/>
              </w:rPr>
              <w:t xml:space="preserve"> "HealthComponent";</w:t>
            </w:r>
          </w:p>
          <w:p w14:paraId="4E19F9FA" w14:textId="77777777" w:rsidR="00135057" w:rsidRPr="00135057" w:rsidRDefault="00135057" w:rsidP="00135057">
            <w:pPr>
              <w:rPr>
                <w:rStyle w:val="ComputerCode"/>
              </w:rPr>
            </w:pPr>
          </w:p>
          <w:p w14:paraId="5597DA6A" w14:textId="77777777" w:rsidR="00135057" w:rsidRPr="00135057" w:rsidRDefault="00135057" w:rsidP="00135057">
            <w:pPr>
              <w:rPr>
                <w:rStyle w:val="ComputerCode"/>
              </w:rPr>
            </w:pPr>
            <w:r w:rsidRPr="00135057">
              <w:rPr>
                <w:rStyle w:val="ComputerCode"/>
              </w:rPr>
              <w:t xml:space="preserve">        HealthComponent::HealthComponent()</w:t>
            </w:r>
          </w:p>
          <w:p w14:paraId="3DA2F23E" w14:textId="77777777" w:rsidR="00135057" w:rsidRPr="00135057" w:rsidRDefault="00135057" w:rsidP="00135057">
            <w:pPr>
              <w:rPr>
                <w:rStyle w:val="ComputerCode"/>
              </w:rPr>
            </w:pPr>
            <w:r w:rsidRPr="00135057">
              <w:rPr>
                <w:rStyle w:val="ComputerCode"/>
              </w:rPr>
              <w:t xml:space="preserve">            : m_HealthPoints(0), m_MaxHealthPoints(0)</w:t>
            </w:r>
          </w:p>
          <w:p w14:paraId="2F341748" w14:textId="77777777" w:rsidR="00135057" w:rsidRPr="00135057" w:rsidRDefault="00135057" w:rsidP="00135057">
            <w:pPr>
              <w:rPr>
                <w:rStyle w:val="ComputerCode"/>
              </w:rPr>
            </w:pPr>
            <w:r w:rsidRPr="00135057">
              <w:rPr>
                <w:rStyle w:val="ComputerCode"/>
              </w:rPr>
              <w:t xml:space="preserve">        {</w:t>
            </w:r>
          </w:p>
          <w:p w14:paraId="7C6DE810" w14:textId="77777777" w:rsidR="00135057" w:rsidRPr="00135057" w:rsidRDefault="00135057" w:rsidP="00135057">
            <w:pPr>
              <w:rPr>
                <w:rStyle w:val="ComputerCode"/>
              </w:rPr>
            </w:pPr>
          </w:p>
          <w:p w14:paraId="1F6CB5E2" w14:textId="77777777" w:rsidR="00135057" w:rsidRPr="00135057" w:rsidRDefault="00135057" w:rsidP="00135057">
            <w:pPr>
              <w:rPr>
                <w:rStyle w:val="ComputerCode"/>
              </w:rPr>
            </w:pPr>
            <w:r w:rsidRPr="00135057">
              <w:rPr>
                <w:rStyle w:val="ComputerCode"/>
              </w:rPr>
              <w:t xml:space="preserve">        }</w:t>
            </w:r>
          </w:p>
          <w:p w14:paraId="288A738C" w14:textId="77777777" w:rsidR="00135057" w:rsidRPr="00135057" w:rsidRDefault="00135057" w:rsidP="00135057">
            <w:pPr>
              <w:rPr>
                <w:rStyle w:val="ComputerCode"/>
              </w:rPr>
            </w:pPr>
          </w:p>
          <w:p w14:paraId="627F9088" w14:textId="77777777" w:rsidR="00135057" w:rsidRPr="00135057" w:rsidRDefault="00135057" w:rsidP="00135057">
            <w:pPr>
              <w:rPr>
                <w:rStyle w:val="ComputerCode"/>
              </w:rPr>
            </w:pPr>
            <w:r w:rsidRPr="00135057">
              <w:rPr>
                <w:rStyle w:val="ComputerCode"/>
              </w:rPr>
              <w:t xml:space="preserve">        HealthComponent::~HealthComponent()</w:t>
            </w:r>
          </w:p>
          <w:p w14:paraId="52D8A6F8" w14:textId="77777777" w:rsidR="00135057" w:rsidRPr="00135057" w:rsidRDefault="00135057" w:rsidP="00135057">
            <w:pPr>
              <w:rPr>
                <w:rStyle w:val="ComputerCode"/>
              </w:rPr>
            </w:pPr>
            <w:r w:rsidRPr="00135057">
              <w:rPr>
                <w:rStyle w:val="ComputerCode"/>
              </w:rPr>
              <w:t xml:space="preserve">        {</w:t>
            </w:r>
          </w:p>
          <w:p w14:paraId="5C8A51B5" w14:textId="77777777" w:rsidR="00135057" w:rsidRPr="00135057" w:rsidRDefault="00135057" w:rsidP="00135057">
            <w:pPr>
              <w:rPr>
                <w:rStyle w:val="ComputerCode"/>
              </w:rPr>
            </w:pPr>
          </w:p>
          <w:p w14:paraId="416D6FE2" w14:textId="77777777" w:rsidR="00135057" w:rsidRPr="00135057" w:rsidRDefault="00135057" w:rsidP="00135057">
            <w:pPr>
              <w:rPr>
                <w:rStyle w:val="ComputerCode"/>
              </w:rPr>
            </w:pPr>
            <w:r w:rsidRPr="00135057">
              <w:rPr>
                <w:rStyle w:val="ComputerCode"/>
              </w:rPr>
              <w:t xml:space="preserve">        }</w:t>
            </w:r>
          </w:p>
          <w:p w14:paraId="1E6A16DB" w14:textId="77777777" w:rsidR="00135057" w:rsidRPr="00135057" w:rsidRDefault="00135057" w:rsidP="00135057">
            <w:pPr>
              <w:rPr>
                <w:rStyle w:val="ComputerCode"/>
              </w:rPr>
            </w:pPr>
          </w:p>
          <w:p w14:paraId="66FB9CA8" w14:textId="77777777" w:rsidR="00135057" w:rsidRPr="00135057" w:rsidRDefault="00135057" w:rsidP="00135057">
            <w:pPr>
              <w:rPr>
                <w:rStyle w:val="ComputerCode"/>
              </w:rPr>
            </w:pPr>
            <w:r w:rsidRPr="00135057">
              <w:rPr>
                <w:rStyle w:val="ComputerCode"/>
              </w:rPr>
              <w:t xml:space="preserve">        bool HealthComponent::vInit(uge::XMLElement* pInitXMLData)</w:t>
            </w:r>
          </w:p>
          <w:p w14:paraId="5DB5D5B6" w14:textId="77777777" w:rsidR="00135057" w:rsidRPr="00135057" w:rsidRDefault="00135057" w:rsidP="00135057">
            <w:pPr>
              <w:rPr>
                <w:rStyle w:val="ComputerCode"/>
              </w:rPr>
            </w:pPr>
            <w:r w:rsidRPr="00135057">
              <w:rPr>
                <w:rStyle w:val="ComputerCode"/>
              </w:rPr>
              <w:t xml:space="preserve">        {</w:t>
            </w:r>
          </w:p>
          <w:p w14:paraId="461C0BC6" w14:textId="77777777" w:rsidR="00513610" w:rsidRDefault="00135057" w:rsidP="00135057">
            <w:pPr>
              <w:rPr>
                <w:rStyle w:val="ComputerCode"/>
              </w:rPr>
            </w:pPr>
            <w:r w:rsidRPr="00135057">
              <w:rPr>
                <w:rStyle w:val="ComputerCode"/>
              </w:rPr>
              <w:t xml:space="preserve">           </w:t>
            </w:r>
            <w:r w:rsidR="00513610">
              <w:rPr>
                <w:rStyle w:val="ComputerCode"/>
              </w:rPr>
              <w:t xml:space="preserve"> assert(pInitXMLData != nullptr</w:t>
            </w:r>
          </w:p>
          <w:p w14:paraId="23D48A8D" w14:textId="3DE5F218" w:rsidR="00135057" w:rsidRPr="00135057" w:rsidRDefault="00513610" w:rsidP="00135057">
            <w:pPr>
              <w:rPr>
                <w:rStyle w:val="ComputerCode"/>
              </w:rPr>
            </w:pPr>
            <w:r>
              <w:rPr>
                <w:rStyle w:val="ComputerCode"/>
              </w:rPr>
              <w:t xml:space="preserve">                   </w:t>
            </w:r>
            <w:r w:rsidR="00135057" w:rsidRPr="00135057">
              <w:rPr>
                <w:rStyle w:val="ComputerCode"/>
              </w:rPr>
              <w:t>&amp;&amp; "Invalid initialization data!");</w:t>
            </w:r>
          </w:p>
          <w:p w14:paraId="2BD3F820" w14:textId="77777777" w:rsidR="00135057" w:rsidRPr="00135057" w:rsidRDefault="00135057" w:rsidP="00135057">
            <w:pPr>
              <w:rPr>
                <w:rStyle w:val="ComputerCode"/>
              </w:rPr>
            </w:pPr>
          </w:p>
          <w:p w14:paraId="0A5DB159" w14:textId="2426E382" w:rsidR="00513610" w:rsidRDefault="00135057" w:rsidP="00135057">
            <w:pPr>
              <w:rPr>
                <w:rStyle w:val="ComputerCode"/>
              </w:rPr>
            </w:pPr>
            <w:r w:rsidRPr="00135057">
              <w:rPr>
                <w:rStyle w:val="ComputerCode"/>
              </w:rPr>
              <w:t xml:space="preserve">            uge::XMLElement xmlElement =</w:t>
            </w:r>
            <w:r w:rsidR="00513610">
              <w:rPr>
                <w:rStyle w:val="ComputerCode"/>
              </w:rPr>
              <w:t xml:space="preserve"> </w:t>
            </w:r>
            <w:r w:rsidRPr="00135057">
              <w:rPr>
                <w:rStyle w:val="ComputerCode"/>
              </w:rPr>
              <w:t>pInitXMLData-&gt;</w:t>
            </w:r>
          </w:p>
          <w:p w14:paraId="7DE2A03D" w14:textId="02F2AB2D" w:rsidR="00135057" w:rsidRPr="00135057" w:rsidRDefault="00513610" w:rsidP="00135057">
            <w:pPr>
              <w:rPr>
                <w:rStyle w:val="ComputerCode"/>
              </w:rPr>
            </w:pPr>
            <w:r>
              <w:rPr>
                <w:rStyle w:val="ComputerCode"/>
              </w:rPr>
              <w:t xml:space="preserve">                   </w:t>
            </w:r>
            <w:r w:rsidR="00135057" w:rsidRPr="00135057">
              <w:rPr>
                <w:rStyle w:val="ComputerCode"/>
              </w:rPr>
              <w:t>GetFirstChildElement("InitialHealthPoints");</w:t>
            </w:r>
          </w:p>
          <w:p w14:paraId="7A2A4256" w14:textId="77777777" w:rsidR="00135057" w:rsidRPr="00135057" w:rsidRDefault="00135057" w:rsidP="00135057">
            <w:pPr>
              <w:rPr>
                <w:rStyle w:val="ComputerCode"/>
              </w:rPr>
            </w:pPr>
            <w:r w:rsidRPr="00135057">
              <w:rPr>
                <w:rStyle w:val="ComputerCode"/>
              </w:rPr>
              <w:t xml:space="preserve">            if (xmlElement.IsGood())</w:t>
            </w:r>
          </w:p>
          <w:p w14:paraId="423FD8F3" w14:textId="77777777" w:rsidR="00135057" w:rsidRPr="00135057" w:rsidRDefault="00135057" w:rsidP="00135057">
            <w:pPr>
              <w:rPr>
                <w:rStyle w:val="ComputerCode"/>
              </w:rPr>
            </w:pPr>
            <w:r w:rsidRPr="00135057">
              <w:rPr>
                <w:rStyle w:val="ComputerCode"/>
              </w:rPr>
              <w:t xml:space="preserve">            {</w:t>
            </w:r>
          </w:p>
          <w:p w14:paraId="329D929F" w14:textId="77777777" w:rsidR="00513610" w:rsidRDefault="00135057" w:rsidP="00135057">
            <w:pPr>
              <w:rPr>
                <w:rStyle w:val="ComputerCode"/>
              </w:rPr>
            </w:pPr>
            <w:r w:rsidRPr="00135057">
              <w:rPr>
                <w:rStyle w:val="ComputerCode"/>
              </w:rPr>
              <w:t xml:space="preserve">                xmlElement.GetIntAttribute("value",</w:t>
            </w:r>
          </w:p>
          <w:p w14:paraId="2672B7EC" w14:textId="6A7E0DEB" w:rsidR="00135057" w:rsidRPr="00135057" w:rsidRDefault="00513610" w:rsidP="00135057">
            <w:pPr>
              <w:rPr>
                <w:rStyle w:val="ComputerCode"/>
              </w:rPr>
            </w:pPr>
            <w:r>
              <w:rPr>
                <w:rStyle w:val="ComputerCode"/>
              </w:rPr>
              <w:t xml:space="preserve">                                          </w:t>
            </w:r>
            <w:r w:rsidR="00135057" w:rsidRPr="00135057">
              <w:rPr>
                <w:rStyle w:val="ComputerCode"/>
              </w:rPr>
              <w:t xml:space="preserve"> &amp;m_HealthPoints);</w:t>
            </w:r>
          </w:p>
          <w:p w14:paraId="1A06A3D1" w14:textId="77777777" w:rsidR="00135057" w:rsidRPr="00135057" w:rsidRDefault="00135057" w:rsidP="00135057">
            <w:pPr>
              <w:rPr>
                <w:rStyle w:val="ComputerCode"/>
              </w:rPr>
            </w:pPr>
          </w:p>
          <w:p w14:paraId="00E8E4E4" w14:textId="77777777" w:rsidR="00513610" w:rsidRDefault="00135057" w:rsidP="00135057">
            <w:pPr>
              <w:rPr>
                <w:rStyle w:val="ComputerCode"/>
              </w:rPr>
            </w:pPr>
            <w:r w:rsidRPr="00135057">
              <w:rPr>
                <w:rStyle w:val="ComputerCode"/>
              </w:rPr>
              <w:t xml:space="preserve">                uge::XMLElement xmlElement = pInitXMLData-&gt;</w:t>
            </w:r>
          </w:p>
          <w:p w14:paraId="0BC73C8E" w14:textId="301A705A" w:rsidR="00135057" w:rsidRPr="00135057" w:rsidRDefault="00513610" w:rsidP="00135057">
            <w:pPr>
              <w:rPr>
                <w:rStyle w:val="ComputerCode"/>
              </w:rPr>
            </w:pPr>
            <w:r>
              <w:rPr>
                <w:rStyle w:val="ComputerCode"/>
              </w:rPr>
              <w:t xml:space="preserve">                      </w:t>
            </w:r>
            <w:r w:rsidR="00135057" w:rsidRPr="00135057">
              <w:rPr>
                <w:rStyle w:val="ComputerCode"/>
              </w:rPr>
              <w:t>GetFirstChildElement("MaximumHealthPoints");</w:t>
            </w:r>
          </w:p>
          <w:p w14:paraId="756ACCD4" w14:textId="77777777" w:rsidR="00135057" w:rsidRPr="00135057" w:rsidRDefault="00135057" w:rsidP="00135057">
            <w:pPr>
              <w:rPr>
                <w:rStyle w:val="ComputerCode"/>
              </w:rPr>
            </w:pPr>
            <w:r w:rsidRPr="00135057">
              <w:rPr>
                <w:rStyle w:val="ComputerCode"/>
              </w:rPr>
              <w:t xml:space="preserve">                if (xmlElement.IsGood())</w:t>
            </w:r>
          </w:p>
          <w:p w14:paraId="1D40D887" w14:textId="77777777" w:rsidR="00135057" w:rsidRPr="00135057" w:rsidRDefault="00135057" w:rsidP="00135057">
            <w:pPr>
              <w:rPr>
                <w:rStyle w:val="ComputerCode"/>
              </w:rPr>
            </w:pPr>
            <w:r w:rsidRPr="00135057">
              <w:rPr>
                <w:rStyle w:val="ComputerCode"/>
              </w:rPr>
              <w:t xml:space="preserve">                {</w:t>
            </w:r>
          </w:p>
          <w:p w14:paraId="0154F258" w14:textId="77777777" w:rsidR="00513610" w:rsidRDefault="00135057" w:rsidP="00135057">
            <w:pPr>
              <w:rPr>
                <w:rStyle w:val="ComputerCode"/>
              </w:rPr>
            </w:pPr>
            <w:r w:rsidRPr="00135057">
              <w:rPr>
                <w:rStyle w:val="ComputerCode"/>
              </w:rPr>
              <w:t xml:space="preserve">                    xmlElement.GetIntAttribute("value", </w:t>
            </w:r>
          </w:p>
          <w:p w14:paraId="5BBF8217" w14:textId="1A0DE19D" w:rsidR="00135057" w:rsidRPr="00135057" w:rsidRDefault="00513610" w:rsidP="00135057">
            <w:pPr>
              <w:rPr>
                <w:rStyle w:val="ComputerCode"/>
              </w:rPr>
            </w:pPr>
            <w:r>
              <w:rPr>
                <w:rStyle w:val="ComputerCode"/>
              </w:rPr>
              <w:t xml:space="preserve">                                               </w:t>
            </w:r>
            <w:r w:rsidR="00135057" w:rsidRPr="00135057">
              <w:rPr>
                <w:rStyle w:val="ComputerCode"/>
              </w:rPr>
              <w:t>&amp;m_</w:t>
            </w:r>
            <w:r w:rsidR="00920DCA">
              <w:rPr>
                <w:rStyle w:val="ComputerCode"/>
              </w:rPr>
              <w:t>Max</w:t>
            </w:r>
            <w:r w:rsidR="00135057" w:rsidRPr="00135057">
              <w:rPr>
                <w:rStyle w:val="ComputerCode"/>
              </w:rPr>
              <w:t>HealthPoints);</w:t>
            </w:r>
          </w:p>
          <w:p w14:paraId="5CEE9E65" w14:textId="77777777" w:rsidR="00135057" w:rsidRPr="00135057" w:rsidRDefault="00135057" w:rsidP="00135057">
            <w:pPr>
              <w:rPr>
                <w:rStyle w:val="ComputerCode"/>
              </w:rPr>
            </w:pPr>
          </w:p>
          <w:p w14:paraId="493F7410" w14:textId="77777777" w:rsidR="00135057" w:rsidRPr="00135057" w:rsidRDefault="00135057" w:rsidP="00135057">
            <w:pPr>
              <w:rPr>
                <w:rStyle w:val="ComputerCode"/>
              </w:rPr>
            </w:pPr>
            <w:r w:rsidRPr="00135057">
              <w:rPr>
                <w:rStyle w:val="ComputerCode"/>
              </w:rPr>
              <w:t xml:space="preserve">                    return true;</w:t>
            </w:r>
          </w:p>
          <w:p w14:paraId="22546ED1" w14:textId="77777777" w:rsidR="00135057" w:rsidRPr="00135057" w:rsidRDefault="00135057" w:rsidP="00135057">
            <w:pPr>
              <w:rPr>
                <w:rStyle w:val="ComputerCode"/>
              </w:rPr>
            </w:pPr>
            <w:r w:rsidRPr="00135057">
              <w:rPr>
                <w:rStyle w:val="ComputerCode"/>
              </w:rPr>
              <w:lastRenderedPageBreak/>
              <w:t xml:space="preserve">                }</w:t>
            </w:r>
          </w:p>
          <w:p w14:paraId="1C2C1C13" w14:textId="77777777" w:rsidR="00135057" w:rsidRPr="00135057" w:rsidRDefault="00135057" w:rsidP="00135057">
            <w:pPr>
              <w:rPr>
                <w:rStyle w:val="ComputerCode"/>
              </w:rPr>
            </w:pPr>
            <w:r w:rsidRPr="00135057">
              <w:rPr>
                <w:rStyle w:val="ComputerCode"/>
              </w:rPr>
              <w:t xml:space="preserve">            }</w:t>
            </w:r>
          </w:p>
          <w:p w14:paraId="633DB7B4" w14:textId="77777777" w:rsidR="00135057" w:rsidRPr="00135057" w:rsidRDefault="00135057" w:rsidP="00135057">
            <w:pPr>
              <w:rPr>
                <w:rStyle w:val="ComputerCode"/>
              </w:rPr>
            </w:pPr>
          </w:p>
          <w:p w14:paraId="51BD5413" w14:textId="77777777" w:rsidR="00135057" w:rsidRPr="00135057" w:rsidRDefault="00135057" w:rsidP="00135057">
            <w:pPr>
              <w:rPr>
                <w:rStyle w:val="ComputerCode"/>
              </w:rPr>
            </w:pPr>
            <w:r w:rsidRPr="00135057">
              <w:rPr>
                <w:rStyle w:val="ComputerCode"/>
              </w:rPr>
              <w:t xml:space="preserve">            return false;</w:t>
            </w:r>
          </w:p>
          <w:p w14:paraId="674F3504" w14:textId="77777777" w:rsidR="00135057" w:rsidRPr="00135057" w:rsidRDefault="00135057" w:rsidP="00135057">
            <w:pPr>
              <w:rPr>
                <w:rStyle w:val="ComputerCode"/>
              </w:rPr>
            </w:pPr>
            <w:r w:rsidRPr="00135057">
              <w:rPr>
                <w:rStyle w:val="ComputerCode"/>
              </w:rPr>
              <w:t xml:space="preserve">        }</w:t>
            </w:r>
          </w:p>
          <w:p w14:paraId="0326743D" w14:textId="77777777" w:rsidR="00135057" w:rsidRPr="00135057" w:rsidRDefault="00135057" w:rsidP="00135057">
            <w:pPr>
              <w:rPr>
                <w:rStyle w:val="ComputerCode"/>
              </w:rPr>
            </w:pPr>
          </w:p>
          <w:p w14:paraId="7545F770" w14:textId="77777777" w:rsidR="00135057" w:rsidRPr="00135057" w:rsidRDefault="00135057" w:rsidP="00135057">
            <w:pPr>
              <w:rPr>
                <w:rStyle w:val="ComputerCode"/>
              </w:rPr>
            </w:pPr>
            <w:r w:rsidRPr="00135057">
              <w:rPr>
                <w:rStyle w:val="ComputerCode"/>
              </w:rPr>
              <w:t xml:space="preserve">        const std::string HealthComponent::vGetName() const</w:t>
            </w:r>
          </w:p>
          <w:p w14:paraId="18327522" w14:textId="77777777" w:rsidR="00135057" w:rsidRPr="00135057" w:rsidRDefault="00135057" w:rsidP="00135057">
            <w:pPr>
              <w:rPr>
                <w:rStyle w:val="ComputerCode"/>
              </w:rPr>
            </w:pPr>
            <w:r w:rsidRPr="00135057">
              <w:rPr>
                <w:rStyle w:val="ComputerCode"/>
              </w:rPr>
              <w:t xml:space="preserve">        {</w:t>
            </w:r>
          </w:p>
          <w:p w14:paraId="62C4640E" w14:textId="77777777" w:rsidR="00135057" w:rsidRPr="00135057" w:rsidRDefault="00135057" w:rsidP="00135057">
            <w:pPr>
              <w:rPr>
                <w:rStyle w:val="ComputerCode"/>
              </w:rPr>
            </w:pPr>
            <w:r w:rsidRPr="00135057">
              <w:rPr>
                <w:rStyle w:val="ComputerCode"/>
              </w:rPr>
              <w:t xml:space="preserve">            return g_ComponentName;</w:t>
            </w:r>
          </w:p>
          <w:p w14:paraId="233F4A99" w14:textId="77777777" w:rsidR="00135057" w:rsidRPr="00135057" w:rsidRDefault="00135057" w:rsidP="00135057">
            <w:pPr>
              <w:rPr>
                <w:rStyle w:val="ComputerCode"/>
              </w:rPr>
            </w:pPr>
            <w:r w:rsidRPr="00135057">
              <w:rPr>
                <w:rStyle w:val="ComputerCode"/>
              </w:rPr>
              <w:t xml:space="preserve">        }</w:t>
            </w:r>
          </w:p>
          <w:p w14:paraId="4E1D9D6F" w14:textId="77777777" w:rsidR="00135057" w:rsidRPr="00135057" w:rsidRDefault="00135057" w:rsidP="00135057">
            <w:pPr>
              <w:rPr>
                <w:rStyle w:val="ComputerCode"/>
              </w:rPr>
            </w:pPr>
          </w:p>
          <w:p w14:paraId="612D7A99" w14:textId="77777777" w:rsidR="00135057" w:rsidRPr="00135057" w:rsidRDefault="00135057" w:rsidP="00135057">
            <w:pPr>
              <w:rPr>
                <w:rStyle w:val="ComputerCode"/>
              </w:rPr>
            </w:pPr>
            <w:r w:rsidRPr="00135057">
              <w:rPr>
                <w:rStyle w:val="ComputerCode"/>
              </w:rPr>
              <w:t xml:space="preserve">        int HealthComponent::GetHealthPoints() const</w:t>
            </w:r>
          </w:p>
          <w:p w14:paraId="28C5202B" w14:textId="77777777" w:rsidR="00135057" w:rsidRPr="00135057" w:rsidRDefault="00135057" w:rsidP="00135057">
            <w:pPr>
              <w:rPr>
                <w:rStyle w:val="ComputerCode"/>
              </w:rPr>
            </w:pPr>
            <w:r w:rsidRPr="00135057">
              <w:rPr>
                <w:rStyle w:val="ComputerCode"/>
              </w:rPr>
              <w:t xml:space="preserve">        {</w:t>
            </w:r>
          </w:p>
          <w:p w14:paraId="2D6FCA45" w14:textId="77777777" w:rsidR="00135057" w:rsidRPr="00135057" w:rsidRDefault="00135057" w:rsidP="00135057">
            <w:pPr>
              <w:rPr>
                <w:rStyle w:val="ComputerCode"/>
              </w:rPr>
            </w:pPr>
            <w:r w:rsidRPr="00135057">
              <w:rPr>
                <w:rStyle w:val="ComputerCode"/>
              </w:rPr>
              <w:t xml:space="preserve">            return m_HealthPoints;</w:t>
            </w:r>
          </w:p>
          <w:p w14:paraId="34AF78D5" w14:textId="77777777" w:rsidR="00135057" w:rsidRPr="00135057" w:rsidRDefault="00135057" w:rsidP="00135057">
            <w:pPr>
              <w:rPr>
                <w:rStyle w:val="ComputerCode"/>
              </w:rPr>
            </w:pPr>
            <w:r w:rsidRPr="00135057">
              <w:rPr>
                <w:rStyle w:val="ComputerCode"/>
              </w:rPr>
              <w:t xml:space="preserve">        }</w:t>
            </w:r>
          </w:p>
          <w:p w14:paraId="4ABB4CF5" w14:textId="77777777" w:rsidR="00135057" w:rsidRPr="00135057" w:rsidRDefault="00135057" w:rsidP="00135057">
            <w:pPr>
              <w:rPr>
                <w:rStyle w:val="ComputerCode"/>
              </w:rPr>
            </w:pPr>
          </w:p>
          <w:p w14:paraId="0E843B15" w14:textId="77777777" w:rsidR="00135057" w:rsidRPr="00135057" w:rsidRDefault="00135057" w:rsidP="00135057">
            <w:pPr>
              <w:rPr>
                <w:rStyle w:val="ComputerCode"/>
              </w:rPr>
            </w:pPr>
            <w:r w:rsidRPr="00135057">
              <w:rPr>
                <w:rStyle w:val="ComputerCode"/>
              </w:rPr>
              <w:t xml:space="preserve">        void HealthComponent::SetHealthPoints(const int healthPoints)</w:t>
            </w:r>
          </w:p>
          <w:p w14:paraId="01DB5393" w14:textId="77777777" w:rsidR="00135057" w:rsidRPr="00135057" w:rsidRDefault="00135057" w:rsidP="00135057">
            <w:pPr>
              <w:rPr>
                <w:rStyle w:val="ComputerCode"/>
              </w:rPr>
            </w:pPr>
            <w:r w:rsidRPr="00135057">
              <w:rPr>
                <w:rStyle w:val="ComputerCode"/>
              </w:rPr>
              <w:t xml:space="preserve">        {</w:t>
            </w:r>
          </w:p>
          <w:p w14:paraId="5621D1B1" w14:textId="77777777" w:rsidR="00135057" w:rsidRPr="00135057" w:rsidRDefault="00135057" w:rsidP="00135057">
            <w:pPr>
              <w:rPr>
                <w:rStyle w:val="ComputerCode"/>
              </w:rPr>
            </w:pPr>
            <w:r w:rsidRPr="00135057">
              <w:rPr>
                <w:rStyle w:val="ComputerCode"/>
              </w:rPr>
              <w:t xml:space="preserve">            m_HealthPoints = healthPoints;</w:t>
            </w:r>
          </w:p>
          <w:p w14:paraId="6A766258" w14:textId="77777777" w:rsidR="00135057" w:rsidRPr="00135057" w:rsidRDefault="00135057" w:rsidP="00135057">
            <w:pPr>
              <w:rPr>
                <w:rStyle w:val="ComputerCode"/>
              </w:rPr>
            </w:pPr>
            <w:r w:rsidRPr="00135057">
              <w:rPr>
                <w:rStyle w:val="ComputerCode"/>
              </w:rPr>
              <w:t xml:space="preserve">        }</w:t>
            </w:r>
          </w:p>
          <w:p w14:paraId="5AA7C227" w14:textId="77777777" w:rsidR="00135057" w:rsidRPr="00135057" w:rsidRDefault="00135057" w:rsidP="00135057">
            <w:pPr>
              <w:rPr>
                <w:rStyle w:val="ComputerCode"/>
              </w:rPr>
            </w:pPr>
          </w:p>
          <w:p w14:paraId="70D0397E" w14:textId="77777777" w:rsidR="00135057" w:rsidRPr="00135057" w:rsidRDefault="00135057" w:rsidP="00135057">
            <w:pPr>
              <w:rPr>
                <w:rStyle w:val="ComputerCode"/>
              </w:rPr>
            </w:pPr>
            <w:r w:rsidRPr="00135057">
              <w:rPr>
                <w:rStyle w:val="ComputerCode"/>
              </w:rPr>
              <w:t xml:space="preserve">        void HealthComponent::IncrementHealthPoints(const int value)</w:t>
            </w:r>
          </w:p>
          <w:p w14:paraId="7F3A831E" w14:textId="77777777" w:rsidR="00135057" w:rsidRPr="00135057" w:rsidRDefault="00135057" w:rsidP="00135057">
            <w:pPr>
              <w:rPr>
                <w:rStyle w:val="ComputerCode"/>
              </w:rPr>
            </w:pPr>
            <w:r w:rsidRPr="00135057">
              <w:rPr>
                <w:rStyle w:val="ComputerCode"/>
              </w:rPr>
              <w:t xml:space="preserve">        {</w:t>
            </w:r>
          </w:p>
          <w:p w14:paraId="02C508EB" w14:textId="77777777" w:rsidR="00135057" w:rsidRPr="00135057" w:rsidRDefault="00135057" w:rsidP="00135057">
            <w:pPr>
              <w:rPr>
                <w:rStyle w:val="ComputerCode"/>
              </w:rPr>
            </w:pPr>
            <w:r w:rsidRPr="00135057">
              <w:rPr>
                <w:rStyle w:val="ComputerCode"/>
              </w:rPr>
              <w:t xml:space="preserve">            m_HealthPoints += value;</w:t>
            </w:r>
          </w:p>
          <w:p w14:paraId="5BF3CBF4" w14:textId="77777777" w:rsidR="00135057" w:rsidRPr="00135057" w:rsidRDefault="00135057" w:rsidP="00135057">
            <w:pPr>
              <w:rPr>
                <w:rStyle w:val="ComputerCode"/>
              </w:rPr>
            </w:pPr>
            <w:r w:rsidRPr="00135057">
              <w:rPr>
                <w:rStyle w:val="ComputerCode"/>
              </w:rPr>
              <w:t xml:space="preserve">        }</w:t>
            </w:r>
          </w:p>
          <w:p w14:paraId="32E42C68" w14:textId="77777777" w:rsidR="00135057" w:rsidRPr="00135057" w:rsidRDefault="00135057" w:rsidP="00135057">
            <w:pPr>
              <w:rPr>
                <w:rStyle w:val="ComputerCode"/>
              </w:rPr>
            </w:pPr>
          </w:p>
          <w:p w14:paraId="76885750" w14:textId="77777777" w:rsidR="00135057" w:rsidRPr="00135057" w:rsidRDefault="00135057" w:rsidP="00135057">
            <w:pPr>
              <w:rPr>
                <w:rStyle w:val="ComputerCode"/>
              </w:rPr>
            </w:pPr>
            <w:r w:rsidRPr="00135057">
              <w:rPr>
                <w:rStyle w:val="ComputerCode"/>
              </w:rPr>
              <w:t xml:space="preserve">        void HealthComponent::DecrementHealthPoints(const int value)</w:t>
            </w:r>
          </w:p>
          <w:p w14:paraId="678A877B" w14:textId="77777777" w:rsidR="00135057" w:rsidRPr="00135057" w:rsidRDefault="00135057" w:rsidP="00135057">
            <w:pPr>
              <w:rPr>
                <w:rStyle w:val="ComputerCode"/>
              </w:rPr>
            </w:pPr>
            <w:r w:rsidRPr="00135057">
              <w:rPr>
                <w:rStyle w:val="ComputerCode"/>
              </w:rPr>
              <w:t xml:space="preserve">        {</w:t>
            </w:r>
          </w:p>
          <w:p w14:paraId="487C576B" w14:textId="77777777" w:rsidR="00135057" w:rsidRPr="00135057" w:rsidRDefault="00135057" w:rsidP="00135057">
            <w:pPr>
              <w:rPr>
                <w:rStyle w:val="ComputerCode"/>
              </w:rPr>
            </w:pPr>
            <w:r w:rsidRPr="00135057">
              <w:rPr>
                <w:rStyle w:val="ComputerCode"/>
              </w:rPr>
              <w:t xml:space="preserve">            m_HealthPoints -= value;</w:t>
            </w:r>
          </w:p>
          <w:p w14:paraId="653286A0" w14:textId="77777777" w:rsidR="00135057" w:rsidRPr="00135057" w:rsidRDefault="00135057" w:rsidP="00135057">
            <w:pPr>
              <w:rPr>
                <w:rStyle w:val="ComputerCode"/>
              </w:rPr>
            </w:pPr>
            <w:r w:rsidRPr="00135057">
              <w:rPr>
                <w:rStyle w:val="ComputerCode"/>
              </w:rPr>
              <w:t xml:space="preserve">        }</w:t>
            </w:r>
          </w:p>
          <w:p w14:paraId="5E639166" w14:textId="77777777" w:rsidR="00135057" w:rsidRPr="00135057" w:rsidRDefault="00135057" w:rsidP="00135057">
            <w:pPr>
              <w:rPr>
                <w:rStyle w:val="ComputerCode"/>
              </w:rPr>
            </w:pPr>
          </w:p>
          <w:p w14:paraId="2CCDD7C3" w14:textId="77777777" w:rsidR="00135057" w:rsidRPr="00135057" w:rsidRDefault="00135057" w:rsidP="00135057">
            <w:pPr>
              <w:rPr>
                <w:rStyle w:val="ComputerCode"/>
              </w:rPr>
            </w:pPr>
            <w:r w:rsidRPr="00135057">
              <w:rPr>
                <w:rStyle w:val="ComputerCode"/>
              </w:rPr>
              <w:t xml:space="preserve">        int HealthComponent::SetMaximumHealthPoints() const</w:t>
            </w:r>
          </w:p>
          <w:p w14:paraId="6FDB2848" w14:textId="77777777" w:rsidR="00135057" w:rsidRPr="00135057" w:rsidRDefault="00135057" w:rsidP="00135057">
            <w:pPr>
              <w:rPr>
                <w:rStyle w:val="ComputerCode"/>
              </w:rPr>
            </w:pPr>
            <w:r w:rsidRPr="00135057">
              <w:rPr>
                <w:rStyle w:val="ComputerCode"/>
              </w:rPr>
              <w:t xml:space="preserve">        {</w:t>
            </w:r>
          </w:p>
          <w:p w14:paraId="45A54732" w14:textId="77777777" w:rsidR="00135057" w:rsidRPr="00135057" w:rsidRDefault="00135057" w:rsidP="00135057">
            <w:pPr>
              <w:rPr>
                <w:rStyle w:val="ComputerCode"/>
              </w:rPr>
            </w:pPr>
            <w:r w:rsidRPr="00135057">
              <w:rPr>
                <w:rStyle w:val="ComputerCode"/>
              </w:rPr>
              <w:t xml:space="preserve">            return m_MaxHealthPoints;</w:t>
            </w:r>
          </w:p>
          <w:p w14:paraId="70A91883" w14:textId="77777777" w:rsidR="00135057" w:rsidRPr="00135057" w:rsidRDefault="00135057" w:rsidP="00135057">
            <w:pPr>
              <w:rPr>
                <w:rStyle w:val="ComputerCode"/>
              </w:rPr>
            </w:pPr>
            <w:r w:rsidRPr="00135057">
              <w:rPr>
                <w:rStyle w:val="ComputerCode"/>
              </w:rPr>
              <w:t xml:space="preserve">        }</w:t>
            </w:r>
          </w:p>
          <w:p w14:paraId="221E4125" w14:textId="77777777" w:rsidR="00135057" w:rsidRPr="00135057" w:rsidRDefault="00135057" w:rsidP="00135057">
            <w:pPr>
              <w:rPr>
                <w:rStyle w:val="ComputerCode"/>
              </w:rPr>
            </w:pPr>
          </w:p>
          <w:p w14:paraId="219504B3" w14:textId="77777777" w:rsidR="00513610" w:rsidRDefault="00135057" w:rsidP="00135057">
            <w:pPr>
              <w:rPr>
                <w:rStyle w:val="ComputerCode"/>
              </w:rPr>
            </w:pPr>
            <w:r w:rsidRPr="00135057">
              <w:rPr>
                <w:rStyle w:val="ComputerCode"/>
              </w:rPr>
              <w:t xml:space="preserve">        void HealthComponent::SetMaximumHealthPoints(</w:t>
            </w:r>
          </w:p>
          <w:p w14:paraId="7DB5DD1D" w14:textId="38AC667D" w:rsidR="00135057" w:rsidRPr="00135057" w:rsidRDefault="00513610" w:rsidP="00135057">
            <w:pPr>
              <w:rPr>
                <w:rStyle w:val="ComputerCode"/>
              </w:rPr>
            </w:pPr>
            <w:r>
              <w:rPr>
                <w:rStyle w:val="ComputerCode"/>
              </w:rPr>
              <w:t xml:space="preserve">                                           </w:t>
            </w:r>
            <w:r w:rsidR="00135057" w:rsidRPr="00135057">
              <w:rPr>
                <w:rStyle w:val="ComputerCode"/>
              </w:rPr>
              <w:t>const int healthPoints)</w:t>
            </w:r>
          </w:p>
          <w:p w14:paraId="44F095F9" w14:textId="77777777" w:rsidR="00135057" w:rsidRPr="00135057" w:rsidRDefault="00135057" w:rsidP="00135057">
            <w:pPr>
              <w:rPr>
                <w:rStyle w:val="ComputerCode"/>
              </w:rPr>
            </w:pPr>
            <w:r w:rsidRPr="00135057">
              <w:rPr>
                <w:rStyle w:val="ComputerCode"/>
              </w:rPr>
              <w:t xml:space="preserve">        {</w:t>
            </w:r>
          </w:p>
          <w:p w14:paraId="5CB655C9" w14:textId="77777777" w:rsidR="00135057" w:rsidRPr="00135057" w:rsidRDefault="00135057" w:rsidP="00135057">
            <w:pPr>
              <w:rPr>
                <w:rStyle w:val="ComputerCode"/>
              </w:rPr>
            </w:pPr>
            <w:r w:rsidRPr="00135057">
              <w:rPr>
                <w:rStyle w:val="ComputerCode"/>
              </w:rPr>
              <w:t xml:space="preserve">            m_MaxHealthPoints = healthPoints;</w:t>
            </w:r>
          </w:p>
          <w:p w14:paraId="5A05E22D" w14:textId="77777777" w:rsidR="00135057" w:rsidRPr="00135057" w:rsidRDefault="00135057" w:rsidP="00135057">
            <w:pPr>
              <w:rPr>
                <w:rStyle w:val="ComputerCode"/>
              </w:rPr>
            </w:pPr>
            <w:r w:rsidRPr="00135057">
              <w:rPr>
                <w:rStyle w:val="ComputerCode"/>
              </w:rPr>
              <w:t xml:space="preserve">        }</w:t>
            </w:r>
          </w:p>
          <w:p w14:paraId="2EC2B03D" w14:textId="77777777" w:rsidR="00135057" w:rsidRPr="00135057" w:rsidRDefault="00135057" w:rsidP="00135057">
            <w:pPr>
              <w:rPr>
                <w:rStyle w:val="ComputerCode"/>
              </w:rPr>
            </w:pPr>
          </w:p>
          <w:p w14:paraId="7DEFF078" w14:textId="77777777" w:rsidR="00135057" w:rsidRPr="00135057" w:rsidRDefault="00135057" w:rsidP="00135057">
            <w:pPr>
              <w:rPr>
                <w:rStyle w:val="ComputerCode"/>
              </w:rPr>
            </w:pPr>
            <w:r w:rsidRPr="00135057">
              <w:rPr>
                <w:rStyle w:val="ComputerCode"/>
              </w:rPr>
              <w:t xml:space="preserve">    }</w:t>
            </w:r>
          </w:p>
          <w:p w14:paraId="4D3D9ADF" w14:textId="78E92367" w:rsidR="00135057" w:rsidRDefault="00135057" w:rsidP="00135057">
            <w:r w:rsidRPr="00135057">
              <w:rPr>
                <w:rStyle w:val="ComputerCode"/>
              </w:rPr>
              <w:t>}</w:t>
            </w:r>
          </w:p>
        </w:tc>
      </w:tr>
    </w:tbl>
    <w:p w14:paraId="3FC94CFA" w14:textId="77777777" w:rsidR="00135057" w:rsidRDefault="00135057" w:rsidP="00FE56FB"/>
    <w:p w14:paraId="3E56B69A" w14:textId="0D1AE931" w:rsidR="001D0ED1" w:rsidRDefault="001D0ED1" w:rsidP="00FE56FB">
      <w:r>
        <w:t xml:space="preserve">The most important method of </w:t>
      </w:r>
      <w:r>
        <w:fldChar w:fldCharType="begin"/>
      </w:r>
      <w:r>
        <w:instrText xml:space="preserve"> REF _Ref382399691 \h </w:instrText>
      </w:r>
      <w:r>
        <w:fldChar w:fldCharType="separate"/>
      </w:r>
      <w:r w:rsidR="00EA324E" w:rsidRPr="00FC5DBD">
        <w:rPr>
          <w:b/>
        </w:rPr>
        <w:t xml:space="preserve">Listing </w:t>
      </w:r>
      <w:r w:rsidR="00EA324E">
        <w:rPr>
          <w:b/>
          <w:noProof/>
        </w:rPr>
        <w:t>65</w:t>
      </w:r>
      <w:r>
        <w:fldChar w:fldCharType="end"/>
      </w:r>
      <w:r>
        <w:t xml:space="preserve"> is </w:t>
      </w:r>
      <w:r w:rsidRPr="001D0ED1">
        <w:rPr>
          <w:rStyle w:val="ComputerCode"/>
        </w:rPr>
        <w:t>vInit()</w:t>
      </w:r>
      <w:r>
        <w:t xml:space="preserve">. This method receives an </w:t>
      </w:r>
      <w:r w:rsidRPr="001D0ED1">
        <w:rPr>
          <w:rStyle w:val="ComputerCode"/>
        </w:rPr>
        <w:t>XMLElement</w:t>
      </w:r>
      <w:r>
        <w:t xml:space="preserve"> to fill the component’s attributes with the initial data.</w:t>
      </w:r>
      <w:r w:rsidR="00C12ACC">
        <w:t xml:space="preserve"> It is also useful to define a constant and static attribute with the name of the component (</w:t>
      </w:r>
      <w:r w:rsidR="00C12ACC">
        <w:fldChar w:fldCharType="begin"/>
      </w:r>
      <w:r w:rsidR="00C12ACC">
        <w:instrText xml:space="preserve"> REF _Ref382399358 \h </w:instrText>
      </w:r>
      <w:r w:rsidR="00C12ACC">
        <w:fldChar w:fldCharType="separate"/>
      </w:r>
      <w:r w:rsidR="00EA324E" w:rsidRPr="00755320">
        <w:rPr>
          <w:b/>
        </w:rPr>
        <w:t xml:space="preserve">Listing </w:t>
      </w:r>
      <w:r w:rsidR="00EA324E">
        <w:rPr>
          <w:b/>
          <w:noProof/>
        </w:rPr>
        <w:t>64</w:t>
      </w:r>
      <w:r w:rsidR="00C12ACC">
        <w:fldChar w:fldCharType="end"/>
      </w:r>
      <w:r w:rsidR="00C12ACC">
        <w:t>), as it is used as a hashed-key to fetching the component.</w:t>
      </w:r>
    </w:p>
    <w:p w14:paraId="365C389E" w14:textId="6C24F3F2" w:rsidR="001B6DDE" w:rsidRDefault="001D0ED1" w:rsidP="00FE56FB">
      <w:r>
        <w:t>The other two components have similar implementation</w:t>
      </w:r>
      <w:r w:rsidR="00A30E5B">
        <w:t>s</w:t>
      </w:r>
      <w:r>
        <w:t>.</w:t>
      </w:r>
    </w:p>
    <w:p w14:paraId="1248DEFC" w14:textId="00C1705C" w:rsidR="005D7EC3" w:rsidRDefault="005D7EC3" w:rsidP="005D7EC3">
      <w:pPr>
        <w:pStyle w:val="Heading5"/>
      </w:pPr>
      <w:r>
        <w:lastRenderedPageBreak/>
        <w:t>Creating the Actor Factory</w:t>
      </w:r>
    </w:p>
    <w:p w14:paraId="10BC00E4" w14:textId="15CABD5F" w:rsidR="001D0ED1" w:rsidRDefault="001D0ED1" w:rsidP="00FE56FB">
      <w:r>
        <w:t xml:space="preserve">After creating the components, it is necessary to define an </w:t>
      </w:r>
      <w:r w:rsidRPr="001D0ED1">
        <w:rPr>
          <w:rStyle w:val="ComputerCode"/>
        </w:rPr>
        <w:t>ActorFactory</w:t>
      </w:r>
      <w:r>
        <w:t xml:space="preserve"> (</w:t>
      </w:r>
      <w:r>
        <w:fldChar w:fldCharType="begin"/>
      </w:r>
      <w:r>
        <w:instrText xml:space="preserve"> REF _Ref382400288 \h </w:instrText>
      </w:r>
      <w:r>
        <w:fldChar w:fldCharType="separate"/>
      </w:r>
      <w:r w:rsidR="00EA324E" w:rsidRPr="001D0ED1">
        <w:rPr>
          <w:b/>
        </w:rPr>
        <w:t xml:space="preserve">Listing </w:t>
      </w:r>
      <w:r w:rsidR="00EA324E">
        <w:rPr>
          <w:b/>
          <w:noProof/>
        </w:rPr>
        <w:t>66</w:t>
      </w:r>
      <w:r>
        <w:fldChar w:fldCharType="end"/>
      </w:r>
      <w:r>
        <w:t xml:space="preserve"> and </w:t>
      </w:r>
      <w:r>
        <w:fldChar w:fldCharType="begin"/>
      </w:r>
      <w:r>
        <w:instrText xml:space="preserve"> REF _Ref382400292 \h </w:instrText>
      </w:r>
      <w:r>
        <w:fldChar w:fldCharType="separate"/>
      </w:r>
      <w:r w:rsidR="00EA324E" w:rsidRPr="001D0ED1">
        <w:rPr>
          <w:b/>
        </w:rPr>
        <w:t xml:space="preserve">Listing </w:t>
      </w:r>
      <w:r w:rsidR="00EA324E">
        <w:rPr>
          <w:b/>
          <w:noProof/>
        </w:rPr>
        <w:t>67</w:t>
      </w:r>
      <w:r>
        <w:fldChar w:fldCharType="end"/>
      </w:r>
      <w:r>
        <w:t>).</w:t>
      </w:r>
    </w:p>
    <w:p w14:paraId="2345C365" w14:textId="36B83D91" w:rsidR="001D0ED1" w:rsidRDefault="001D0ED1" w:rsidP="001D0ED1">
      <w:pPr>
        <w:pStyle w:val="Caption"/>
        <w:keepNext/>
        <w:jc w:val="center"/>
      </w:pPr>
      <w:bookmarkStart w:id="380" w:name="_Ref382400288"/>
      <w:bookmarkStart w:id="381" w:name="_Toc382771791"/>
      <w:r w:rsidRPr="001D0ED1">
        <w:rPr>
          <w:b/>
        </w:rPr>
        <w:t xml:space="preserve">Listing </w:t>
      </w:r>
      <w:r w:rsidRPr="001D0ED1">
        <w:rPr>
          <w:b/>
        </w:rPr>
        <w:fldChar w:fldCharType="begin"/>
      </w:r>
      <w:r w:rsidRPr="001D0ED1">
        <w:rPr>
          <w:b/>
        </w:rPr>
        <w:instrText xml:space="preserve"> SEQ Listing \* ARABIC </w:instrText>
      </w:r>
      <w:r w:rsidRPr="001D0ED1">
        <w:rPr>
          <w:b/>
        </w:rPr>
        <w:fldChar w:fldCharType="separate"/>
      </w:r>
      <w:r w:rsidR="00EA324E">
        <w:rPr>
          <w:b/>
          <w:noProof/>
        </w:rPr>
        <w:t>66</w:t>
      </w:r>
      <w:r w:rsidRPr="001D0ED1">
        <w:rPr>
          <w:b/>
        </w:rPr>
        <w:fldChar w:fldCharType="end"/>
      </w:r>
      <w:bookmarkEnd w:id="380"/>
      <w:r w:rsidRPr="001D0ED1">
        <w:rPr>
          <w:b/>
        </w:rPr>
        <w:t>.</w:t>
      </w:r>
      <w:r>
        <w:t xml:space="preserve"> The tutorial game's </w:t>
      </w:r>
      <w:r w:rsidRPr="001D0ED1">
        <w:rPr>
          <w:rStyle w:val="ComputerCode"/>
        </w:rPr>
        <w:t>ActorFactory</w:t>
      </w:r>
      <w:r>
        <w:t>.</w:t>
      </w:r>
      <w:bookmarkEnd w:id="381"/>
    </w:p>
    <w:tbl>
      <w:tblPr>
        <w:tblStyle w:val="TableGrid"/>
        <w:tblW w:w="0" w:type="auto"/>
        <w:tblLook w:val="04A0" w:firstRow="1" w:lastRow="0" w:firstColumn="1" w:lastColumn="0" w:noHBand="0" w:noVBand="1"/>
      </w:tblPr>
      <w:tblGrid>
        <w:gridCol w:w="8494"/>
      </w:tblGrid>
      <w:tr w:rsidR="001D0ED1" w14:paraId="71E0693D" w14:textId="77777777" w:rsidTr="001D0ED1">
        <w:tc>
          <w:tcPr>
            <w:tcW w:w="8494" w:type="dxa"/>
          </w:tcPr>
          <w:p w14:paraId="15A2EB4B" w14:textId="77777777" w:rsidR="001D0ED1" w:rsidRPr="001D0ED1" w:rsidRDefault="001D0ED1" w:rsidP="001D0ED1">
            <w:pPr>
              <w:rPr>
                <w:rStyle w:val="ComputerCode"/>
              </w:rPr>
            </w:pPr>
            <w:r w:rsidRPr="001D0ED1">
              <w:rPr>
                <w:rStyle w:val="ComputerCode"/>
              </w:rPr>
              <w:t>namespace sg</w:t>
            </w:r>
          </w:p>
          <w:p w14:paraId="262951BF" w14:textId="77777777" w:rsidR="001D0ED1" w:rsidRPr="001D0ED1" w:rsidRDefault="001D0ED1" w:rsidP="001D0ED1">
            <w:pPr>
              <w:rPr>
                <w:rStyle w:val="ComputerCode"/>
              </w:rPr>
            </w:pPr>
            <w:r w:rsidRPr="001D0ED1">
              <w:rPr>
                <w:rStyle w:val="ComputerCode"/>
              </w:rPr>
              <w:t>{</w:t>
            </w:r>
          </w:p>
          <w:p w14:paraId="1A31DA64" w14:textId="77777777" w:rsidR="001D0ED1" w:rsidRPr="001D0ED1" w:rsidRDefault="001D0ED1" w:rsidP="001D0ED1">
            <w:pPr>
              <w:rPr>
                <w:rStyle w:val="ComputerCode"/>
              </w:rPr>
            </w:pPr>
          </w:p>
          <w:p w14:paraId="0593E52E" w14:textId="77777777" w:rsidR="001D0ED1" w:rsidRPr="001D0ED1" w:rsidRDefault="001D0ED1" w:rsidP="001D0ED1">
            <w:pPr>
              <w:rPr>
                <w:rStyle w:val="ComputerCode"/>
              </w:rPr>
            </w:pPr>
            <w:r w:rsidRPr="001D0ED1">
              <w:rPr>
                <w:rStyle w:val="ComputerCode"/>
              </w:rPr>
              <w:t xml:space="preserve">    class ActorFactory : public uge::ActorFactory</w:t>
            </w:r>
          </w:p>
          <w:p w14:paraId="15CBC7B1" w14:textId="77777777" w:rsidR="001D0ED1" w:rsidRPr="001D0ED1" w:rsidRDefault="001D0ED1" w:rsidP="001D0ED1">
            <w:pPr>
              <w:rPr>
                <w:rStyle w:val="ComputerCode"/>
              </w:rPr>
            </w:pPr>
            <w:r w:rsidRPr="001D0ED1">
              <w:rPr>
                <w:rStyle w:val="ComputerCode"/>
              </w:rPr>
              <w:t xml:space="preserve">    {</w:t>
            </w:r>
          </w:p>
          <w:p w14:paraId="45B88AB2" w14:textId="77777777" w:rsidR="001D0ED1" w:rsidRPr="001D0ED1" w:rsidRDefault="001D0ED1" w:rsidP="001D0ED1">
            <w:pPr>
              <w:rPr>
                <w:rStyle w:val="ComputerCode"/>
              </w:rPr>
            </w:pPr>
            <w:r w:rsidRPr="001D0ED1">
              <w:rPr>
                <w:rStyle w:val="ComputerCode"/>
              </w:rPr>
              <w:t xml:space="preserve">    public:</w:t>
            </w:r>
          </w:p>
          <w:p w14:paraId="79673C4F" w14:textId="77777777" w:rsidR="001D0ED1" w:rsidRPr="001D0ED1" w:rsidRDefault="001D0ED1" w:rsidP="001D0ED1">
            <w:pPr>
              <w:rPr>
                <w:rStyle w:val="ComputerCode"/>
              </w:rPr>
            </w:pPr>
            <w:r w:rsidRPr="001D0ED1">
              <w:rPr>
                <w:rStyle w:val="ComputerCode"/>
              </w:rPr>
              <w:t xml:space="preserve">        ActorFactory();</w:t>
            </w:r>
          </w:p>
          <w:p w14:paraId="74FABBAD" w14:textId="77777777" w:rsidR="001D0ED1" w:rsidRPr="001D0ED1" w:rsidRDefault="001D0ED1" w:rsidP="001D0ED1">
            <w:pPr>
              <w:rPr>
                <w:rStyle w:val="ComputerCode"/>
              </w:rPr>
            </w:pPr>
            <w:r w:rsidRPr="001D0ED1">
              <w:rPr>
                <w:rStyle w:val="ComputerCode"/>
              </w:rPr>
              <w:t xml:space="preserve">        ~ActorFactory();</w:t>
            </w:r>
          </w:p>
          <w:p w14:paraId="51FED42F" w14:textId="77777777" w:rsidR="001D0ED1" w:rsidRPr="001D0ED1" w:rsidRDefault="001D0ED1" w:rsidP="001D0ED1">
            <w:pPr>
              <w:rPr>
                <w:rStyle w:val="ComputerCode"/>
              </w:rPr>
            </w:pPr>
          </w:p>
          <w:p w14:paraId="381EDE20" w14:textId="77777777" w:rsidR="001D0ED1" w:rsidRPr="001D0ED1" w:rsidRDefault="001D0ED1" w:rsidP="001D0ED1">
            <w:pPr>
              <w:rPr>
                <w:rStyle w:val="ComputerCode"/>
              </w:rPr>
            </w:pPr>
            <w:r w:rsidRPr="001D0ED1">
              <w:rPr>
                <w:rStyle w:val="ComputerCode"/>
              </w:rPr>
              <w:t xml:space="preserve">    private:</w:t>
            </w:r>
          </w:p>
          <w:p w14:paraId="133C3D4E" w14:textId="77777777" w:rsidR="001D0ED1" w:rsidRPr="001D0ED1" w:rsidRDefault="001D0ED1" w:rsidP="001D0ED1">
            <w:pPr>
              <w:rPr>
                <w:rStyle w:val="ComputerCode"/>
              </w:rPr>
            </w:pPr>
            <w:r w:rsidRPr="001D0ED1">
              <w:rPr>
                <w:rStyle w:val="ComputerCode"/>
              </w:rPr>
              <w:t xml:space="preserve">        void RegisterComponents();</w:t>
            </w:r>
          </w:p>
          <w:p w14:paraId="09089E59" w14:textId="77777777" w:rsidR="001D0ED1" w:rsidRPr="001D0ED1" w:rsidRDefault="001D0ED1" w:rsidP="001D0ED1">
            <w:pPr>
              <w:rPr>
                <w:rStyle w:val="ComputerCode"/>
              </w:rPr>
            </w:pPr>
            <w:r w:rsidRPr="001D0ED1">
              <w:rPr>
                <w:rStyle w:val="ComputerCode"/>
              </w:rPr>
              <w:t xml:space="preserve">    };</w:t>
            </w:r>
          </w:p>
          <w:p w14:paraId="2AAF7AF9" w14:textId="77777777" w:rsidR="001D0ED1" w:rsidRPr="001D0ED1" w:rsidRDefault="001D0ED1" w:rsidP="001D0ED1">
            <w:pPr>
              <w:rPr>
                <w:rStyle w:val="ComputerCode"/>
              </w:rPr>
            </w:pPr>
          </w:p>
          <w:p w14:paraId="30EF92D3" w14:textId="290D769A" w:rsidR="001D0ED1" w:rsidRDefault="001D0ED1" w:rsidP="001D0ED1">
            <w:r w:rsidRPr="001D0ED1">
              <w:rPr>
                <w:rStyle w:val="ComputerCode"/>
              </w:rPr>
              <w:t>}</w:t>
            </w:r>
          </w:p>
        </w:tc>
      </w:tr>
    </w:tbl>
    <w:p w14:paraId="65D60A84" w14:textId="77777777" w:rsidR="001D0ED1" w:rsidRDefault="001D0ED1" w:rsidP="00FE56FB"/>
    <w:p w14:paraId="71D81227" w14:textId="18503E41" w:rsidR="001D0ED1" w:rsidRDefault="001D0ED1" w:rsidP="001D0ED1">
      <w:pPr>
        <w:pStyle w:val="Caption"/>
        <w:keepNext/>
        <w:jc w:val="center"/>
      </w:pPr>
      <w:bookmarkStart w:id="382" w:name="_Ref382400292"/>
      <w:bookmarkStart w:id="383" w:name="_Toc382771792"/>
      <w:r w:rsidRPr="001D0ED1">
        <w:rPr>
          <w:b/>
        </w:rPr>
        <w:t xml:space="preserve">Listing </w:t>
      </w:r>
      <w:r w:rsidRPr="001D0ED1">
        <w:rPr>
          <w:b/>
        </w:rPr>
        <w:fldChar w:fldCharType="begin"/>
      </w:r>
      <w:r w:rsidRPr="001D0ED1">
        <w:rPr>
          <w:b/>
        </w:rPr>
        <w:instrText xml:space="preserve"> SEQ Listing \* ARABIC </w:instrText>
      </w:r>
      <w:r w:rsidRPr="001D0ED1">
        <w:rPr>
          <w:b/>
        </w:rPr>
        <w:fldChar w:fldCharType="separate"/>
      </w:r>
      <w:r w:rsidR="00EA324E">
        <w:rPr>
          <w:b/>
          <w:noProof/>
        </w:rPr>
        <w:t>67</w:t>
      </w:r>
      <w:r w:rsidRPr="001D0ED1">
        <w:rPr>
          <w:b/>
        </w:rPr>
        <w:fldChar w:fldCharType="end"/>
      </w:r>
      <w:bookmarkEnd w:id="382"/>
      <w:r w:rsidRPr="001D0ED1">
        <w:rPr>
          <w:b/>
        </w:rPr>
        <w:t>.</w:t>
      </w:r>
      <w:r>
        <w:t xml:space="preserve"> Registering the components to the </w:t>
      </w:r>
      <w:r w:rsidRPr="001D0ED1">
        <w:rPr>
          <w:rStyle w:val="ComputerCode"/>
        </w:rPr>
        <w:t>ActorFactory</w:t>
      </w:r>
      <w:r>
        <w:t>.</w:t>
      </w:r>
      <w:bookmarkEnd w:id="383"/>
    </w:p>
    <w:tbl>
      <w:tblPr>
        <w:tblStyle w:val="TableGrid"/>
        <w:tblW w:w="0" w:type="auto"/>
        <w:tblLook w:val="04A0" w:firstRow="1" w:lastRow="0" w:firstColumn="1" w:lastColumn="0" w:noHBand="0" w:noVBand="1"/>
      </w:tblPr>
      <w:tblGrid>
        <w:gridCol w:w="8494"/>
      </w:tblGrid>
      <w:tr w:rsidR="001D0ED1" w14:paraId="0F6C117B" w14:textId="77777777" w:rsidTr="001D0ED1">
        <w:tc>
          <w:tcPr>
            <w:tcW w:w="8494" w:type="dxa"/>
          </w:tcPr>
          <w:p w14:paraId="571CFE8D" w14:textId="77777777" w:rsidR="001D0ED1" w:rsidRPr="001D0ED1" w:rsidRDefault="001D0ED1" w:rsidP="001D0ED1">
            <w:pPr>
              <w:rPr>
                <w:rStyle w:val="ComputerCode"/>
              </w:rPr>
            </w:pPr>
            <w:r w:rsidRPr="001D0ED1">
              <w:rPr>
                <w:rStyle w:val="ComputerCode"/>
              </w:rPr>
              <w:t>#include "ActorFactory.h"</w:t>
            </w:r>
          </w:p>
          <w:p w14:paraId="0E5E402A" w14:textId="77777777" w:rsidR="001D0ED1" w:rsidRPr="001D0ED1" w:rsidRDefault="001D0ED1" w:rsidP="001D0ED1">
            <w:pPr>
              <w:rPr>
                <w:rStyle w:val="ComputerCode"/>
              </w:rPr>
            </w:pPr>
          </w:p>
          <w:p w14:paraId="50D05609" w14:textId="77777777" w:rsidR="001D0ED1" w:rsidRPr="001D0ED1" w:rsidRDefault="001D0ED1" w:rsidP="001D0ED1">
            <w:pPr>
              <w:rPr>
                <w:rStyle w:val="ComputerCode"/>
              </w:rPr>
            </w:pPr>
            <w:r w:rsidRPr="001D0ED1">
              <w:rPr>
                <w:rStyle w:val="ComputerCode"/>
              </w:rPr>
              <w:t>#include "DamageInflictingComponent.h"</w:t>
            </w:r>
          </w:p>
          <w:p w14:paraId="63817BBF" w14:textId="77777777" w:rsidR="001D0ED1" w:rsidRPr="001D0ED1" w:rsidRDefault="001D0ED1" w:rsidP="001D0ED1">
            <w:pPr>
              <w:rPr>
                <w:rStyle w:val="ComputerCode"/>
              </w:rPr>
            </w:pPr>
            <w:r w:rsidRPr="001D0ED1">
              <w:rPr>
                <w:rStyle w:val="ComputerCode"/>
              </w:rPr>
              <w:t>#include "DamageSoakingComponent.h"</w:t>
            </w:r>
          </w:p>
          <w:p w14:paraId="79753E7A" w14:textId="77777777" w:rsidR="001D0ED1" w:rsidRPr="001D0ED1" w:rsidRDefault="001D0ED1" w:rsidP="001D0ED1">
            <w:pPr>
              <w:rPr>
                <w:rStyle w:val="ComputerCode"/>
              </w:rPr>
            </w:pPr>
            <w:r w:rsidRPr="001D0ED1">
              <w:rPr>
                <w:rStyle w:val="ComputerCode"/>
              </w:rPr>
              <w:t>#include "HealthComponent.h"</w:t>
            </w:r>
          </w:p>
          <w:p w14:paraId="21EAC456" w14:textId="77777777" w:rsidR="001D0ED1" w:rsidRPr="001D0ED1" w:rsidRDefault="001D0ED1" w:rsidP="001D0ED1">
            <w:pPr>
              <w:rPr>
                <w:rStyle w:val="ComputerCode"/>
              </w:rPr>
            </w:pPr>
          </w:p>
          <w:p w14:paraId="467ACE04" w14:textId="77777777" w:rsidR="001D0ED1" w:rsidRPr="001D0ED1" w:rsidRDefault="001D0ED1" w:rsidP="001D0ED1">
            <w:pPr>
              <w:rPr>
                <w:rStyle w:val="ComputerCode"/>
              </w:rPr>
            </w:pPr>
            <w:r w:rsidRPr="001D0ED1">
              <w:rPr>
                <w:rStyle w:val="ComputerCode"/>
              </w:rPr>
              <w:t>namespace sg</w:t>
            </w:r>
          </w:p>
          <w:p w14:paraId="703E40D3" w14:textId="77777777" w:rsidR="001D0ED1" w:rsidRPr="001D0ED1" w:rsidRDefault="001D0ED1" w:rsidP="001D0ED1">
            <w:pPr>
              <w:rPr>
                <w:rStyle w:val="ComputerCode"/>
              </w:rPr>
            </w:pPr>
            <w:r w:rsidRPr="001D0ED1">
              <w:rPr>
                <w:rStyle w:val="ComputerCode"/>
              </w:rPr>
              <w:t>{</w:t>
            </w:r>
          </w:p>
          <w:p w14:paraId="1F49C289" w14:textId="77777777" w:rsidR="001D0ED1" w:rsidRPr="001D0ED1" w:rsidRDefault="001D0ED1" w:rsidP="001D0ED1">
            <w:pPr>
              <w:rPr>
                <w:rStyle w:val="ComputerCode"/>
              </w:rPr>
            </w:pPr>
          </w:p>
          <w:p w14:paraId="6BB8BA30" w14:textId="77777777" w:rsidR="001D0ED1" w:rsidRPr="001D0ED1" w:rsidRDefault="001D0ED1" w:rsidP="001D0ED1">
            <w:pPr>
              <w:rPr>
                <w:rStyle w:val="ComputerCode"/>
              </w:rPr>
            </w:pPr>
            <w:r w:rsidRPr="001D0ED1">
              <w:rPr>
                <w:rStyle w:val="ComputerCode"/>
              </w:rPr>
              <w:t xml:space="preserve">    ActorFactory::ActorFactory() : uge::ActorFactory()</w:t>
            </w:r>
          </w:p>
          <w:p w14:paraId="28CBBB06" w14:textId="77777777" w:rsidR="001D0ED1" w:rsidRPr="001D0ED1" w:rsidRDefault="001D0ED1" w:rsidP="001D0ED1">
            <w:pPr>
              <w:rPr>
                <w:rStyle w:val="ComputerCode"/>
              </w:rPr>
            </w:pPr>
            <w:r w:rsidRPr="001D0ED1">
              <w:rPr>
                <w:rStyle w:val="ComputerCode"/>
              </w:rPr>
              <w:t xml:space="preserve">    {</w:t>
            </w:r>
          </w:p>
          <w:p w14:paraId="2AD2AB20" w14:textId="77777777" w:rsidR="001D0ED1" w:rsidRPr="001D0ED1" w:rsidRDefault="001D0ED1" w:rsidP="001D0ED1">
            <w:pPr>
              <w:rPr>
                <w:rStyle w:val="ComputerCode"/>
              </w:rPr>
            </w:pPr>
            <w:r w:rsidRPr="001D0ED1">
              <w:rPr>
                <w:rStyle w:val="ComputerCode"/>
              </w:rPr>
              <w:t xml:space="preserve">        RegisterComponents();</w:t>
            </w:r>
          </w:p>
          <w:p w14:paraId="6EFBAB36" w14:textId="77777777" w:rsidR="001D0ED1" w:rsidRPr="001D0ED1" w:rsidRDefault="001D0ED1" w:rsidP="001D0ED1">
            <w:pPr>
              <w:rPr>
                <w:rStyle w:val="ComputerCode"/>
              </w:rPr>
            </w:pPr>
            <w:r w:rsidRPr="001D0ED1">
              <w:rPr>
                <w:rStyle w:val="ComputerCode"/>
              </w:rPr>
              <w:t xml:space="preserve">    }</w:t>
            </w:r>
          </w:p>
          <w:p w14:paraId="47E4267C" w14:textId="77777777" w:rsidR="001D0ED1" w:rsidRPr="001D0ED1" w:rsidRDefault="001D0ED1" w:rsidP="001D0ED1">
            <w:pPr>
              <w:rPr>
                <w:rStyle w:val="ComputerCode"/>
              </w:rPr>
            </w:pPr>
          </w:p>
          <w:p w14:paraId="16A5443B" w14:textId="77777777" w:rsidR="001D0ED1" w:rsidRPr="001D0ED1" w:rsidRDefault="001D0ED1" w:rsidP="001D0ED1">
            <w:pPr>
              <w:rPr>
                <w:rStyle w:val="ComputerCode"/>
              </w:rPr>
            </w:pPr>
            <w:r w:rsidRPr="001D0ED1">
              <w:rPr>
                <w:rStyle w:val="ComputerCode"/>
              </w:rPr>
              <w:t xml:space="preserve">    ActorFactory::~ActorFactory()</w:t>
            </w:r>
          </w:p>
          <w:p w14:paraId="5D375576" w14:textId="77777777" w:rsidR="001D0ED1" w:rsidRPr="001D0ED1" w:rsidRDefault="001D0ED1" w:rsidP="001D0ED1">
            <w:pPr>
              <w:rPr>
                <w:rStyle w:val="ComputerCode"/>
              </w:rPr>
            </w:pPr>
            <w:r w:rsidRPr="001D0ED1">
              <w:rPr>
                <w:rStyle w:val="ComputerCode"/>
              </w:rPr>
              <w:t xml:space="preserve">    {</w:t>
            </w:r>
          </w:p>
          <w:p w14:paraId="2ED67B64" w14:textId="77777777" w:rsidR="001D0ED1" w:rsidRPr="001D0ED1" w:rsidRDefault="001D0ED1" w:rsidP="001D0ED1">
            <w:pPr>
              <w:rPr>
                <w:rStyle w:val="ComputerCode"/>
              </w:rPr>
            </w:pPr>
          </w:p>
          <w:p w14:paraId="754877E7" w14:textId="77777777" w:rsidR="001D0ED1" w:rsidRPr="001D0ED1" w:rsidRDefault="001D0ED1" w:rsidP="001D0ED1">
            <w:pPr>
              <w:rPr>
                <w:rStyle w:val="ComputerCode"/>
              </w:rPr>
            </w:pPr>
            <w:r w:rsidRPr="001D0ED1">
              <w:rPr>
                <w:rStyle w:val="ComputerCode"/>
              </w:rPr>
              <w:t xml:space="preserve">    }</w:t>
            </w:r>
          </w:p>
          <w:p w14:paraId="782CCB2E" w14:textId="77777777" w:rsidR="001D0ED1" w:rsidRPr="001D0ED1" w:rsidRDefault="001D0ED1" w:rsidP="001D0ED1">
            <w:pPr>
              <w:rPr>
                <w:rStyle w:val="ComputerCode"/>
              </w:rPr>
            </w:pPr>
          </w:p>
          <w:p w14:paraId="697BA410" w14:textId="77777777" w:rsidR="001D0ED1" w:rsidRPr="001D0ED1" w:rsidRDefault="001D0ED1" w:rsidP="001D0ED1">
            <w:pPr>
              <w:rPr>
                <w:rStyle w:val="ComputerCode"/>
              </w:rPr>
            </w:pPr>
            <w:r w:rsidRPr="001D0ED1">
              <w:rPr>
                <w:rStyle w:val="ComputerCode"/>
              </w:rPr>
              <w:t xml:space="preserve">    void ActorFactory::RegisterComponents()</w:t>
            </w:r>
          </w:p>
          <w:p w14:paraId="4751D97F" w14:textId="77777777" w:rsidR="001D0ED1" w:rsidRPr="001D0ED1" w:rsidRDefault="001D0ED1" w:rsidP="001D0ED1">
            <w:pPr>
              <w:rPr>
                <w:rStyle w:val="ComputerCode"/>
              </w:rPr>
            </w:pPr>
            <w:r w:rsidRPr="001D0ED1">
              <w:rPr>
                <w:rStyle w:val="ComputerCode"/>
              </w:rPr>
              <w:t xml:space="preserve">    {</w:t>
            </w:r>
          </w:p>
          <w:p w14:paraId="6EE5D16F" w14:textId="77777777" w:rsidR="001D0ED1" w:rsidRDefault="001D0ED1" w:rsidP="001D0ED1">
            <w:pPr>
              <w:rPr>
                <w:rStyle w:val="ComputerCode"/>
              </w:rPr>
            </w:pPr>
            <w:r w:rsidRPr="001D0ED1">
              <w:rPr>
                <w:rStyle w:val="ComputerCode"/>
              </w:rPr>
              <w:t xml:space="preserve">        m_ComponentFactory.Register&lt;</w:t>
            </w:r>
          </w:p>
          <w:p w14:paraId="031D145B" w14:textId="39237EE8" w:rsidR="001D0ED1" w:rsidRDefault="001D0ED1" w:rsidP="001D0ED1">
            <w:pPr>
              <w:rPr>
                <w:rStyle w:val="ComputerCode"/>
              </w:rPr>
            </w:pPr>
            <w:r>
              <w:rPr>
                <w:rStyle w:val="ComputerCode"/>
              </w:rPr>
              <w:t xml:space="preserve">          C</w:t>
            </w:r>
            <w:r w:rsidRPr="001D0ED1">
              <w:rPr>
                <w:rStyle w:val="ComputerCode"/>
              </w:rPr>
              <w:t>omponent::DamageInflictingComponent&gt;(</w:t>
            </w:r>
          </w:p>
          <w:p w14:paraId="628B8AE0" w14:textId="1D1DC8CF" w:rsidR="001D0ED1" w:rsidRDefault="001D0ED1" w:rsidP="001D0ED1">
            <w:pPr>
              <w:rPr>
                <w:rStyle w:val="ComputerCode"/>
              </w:rPr>
            </w:pPr>
            <w:r>
              <w:rPr>
                <w:rStyle w:val="ComputerCode"/>
              </w:rPr>
              <w:t xml:space="preserve">           </w:t>
            </w:r>
            <w:r w:rsidRPr="001D0ED1">
              <w:rPr>
                <w:rStyle w:val="ComputerCode"/>
              </w:rPr>
              <w:t>uge::Component::GetComponentID(</w:t>
            </w:r>
          </w:p>
          <w:p w14:paraId="2A11B541" w14:textId="1B65D818" w:rsidR="001D0ED1" w:rsidRPr="001D0ED1" w:rsidRDefault="001D0ED1" w:rsidP="001D0ED1">
            <w:pPr>
              <w:rPr>
                <w:rStyle w:val="ComputerCode"/>
              </w:rPr>
            </w:pPr>
            <w:r>
              <w:rPr>
                <w:rStyle w:val="ComputerCode"/>
              </w:rPr>
              <w:t xml:space="preserve">            </w:t>
            </w:r>
            <w:r w:rsidRPr="001D0ED1">
              <w:rPr>
                <w:rStyle w:val="ComputerCode"/>
              </w:rPr>
              <w:t>Component::DamageInflictingComponent::g_ComponentName));</w:t>
            </w:r>
          </w:p>
          <w:p w14:paraId="65330A50" w14:textId="77777777" w:rsidR="001D0ED1" w:rsidRDefault="001D0ED1" w:rsidP="001D0ED1">
            <w:pPr>
              <w:rPr>
                <w:rStyle w:val="ComputerCode"/>
              </w:rPr>
            </w:pPr>
          </w:p>
          <w:p w14:paraId="4F8EEE6B" w14:textId="77777777" w:rsidR="001D0ED1" w:rsidRDefault="001D0ED1" w:rsidP="001D0ED1">
            <w:pPr>
              <w:rPr>
                <w:rStyle w:val="ComputerCode"/>
              </w:rPr>
            </w:pPr>
            <w:r w:rsidRPr="001D0ED1">
              <w:rPr>
                <w:rStyle w:val="ComputerCode"/>
              </w:rPr>
              <w:t xml:space="preserve">        m_ComponentFactory.Register&lt;</w:t>
            </w:r>
          </w:p>
          <w:p w14:paraId="4C0FFC13" w14:textId="1AAD7F79" w:rsidR="001D0ED1" w:rsidRDefault="001D0ED1" w:rsidP="001D0ED1">
            <w:pPr>
              <w:rPr>
                <w:rStyle w:val="ComputerCode"/>
              </w:rPr>
            </w:pPr>
            <w:r>
              <w:rPr>
                <w:rStyle w:val="ComputerCode"/>
              </w:rPr>
              <w:t xml:space="preserve">          </w:t>
            </w:r>
            <w:r w:rsidRPr="001D0ED1">
              <w:rPr>
                <w:rStyle w:val="ComputerCode"/>
              </w:rPr>
              <w:t>Component::DamageSoakingComponent&gt;(</w:t>
            </w:r>
          </w:p>
          <w:p w14:paraId="104B093B" w14:textId="0D00095F" w:rsidR="001D0ED1" w:rsidRDefault="001D0ED1" w:rsidP="001D0ED1">
            <w:pPr>
              <w:rPr>
                <w:rStyle w:val="ComputerCode"/>
              </w:rPr>
            </w:pPr>
            <w:r>
              <w:rPr>
                <w:rStyle w:val="ComputerCode"/>
              </w:rPr>
              <w:t xml:space="preserve">            </w:t>
            </w:r>
            <w:r w:rsidRPr="001D0ED1">
              <w:rPr>
                <w:rStyle w:val="ComputerCode"/>
              </w:rPr>
              <w:t>uge::Component::GetComponentID(</w:t>
            </w:r>
          </w:p>
          <w:p w14:paraId="04634978" w14:textId="55742EC4" w:rsidR="001D0ED1" w:rsidRPr="001D0ED1" w:rsidRDefault="001D0ED1" w:rsidP="001D0ED1">
            <w:pPr>
              <w:rPr>
                <w:rStyle w:val="ComputerCode"/>
              </w:rPr>
            </w:pPr>
            <w:r>
              <w:rPr>
                <w:rStyle w:val="ComputerCode"/>
              </w:rPr>
              <w:t xml:space="preserve">             </w:t>
            </w:r>
            <w:r w:rsidRPr="001D0ED1">
              <w:rPr>
                <w:rStyle w:val="ComputerCode"/>
              </w:rPr>
              <w:t>Component::DamageSoakingComponent::g_ComponentName));</w:t>
            </w:r>
          </w:p>
          <w:p w14:paraId="7ED689D7" w14:textId="77777777" w:rsidR="001D0ED1" w:rsidRDefault="001D0ED1" w:rsidP="001D0ED1">
            <w:pPr>
              <w:rPr>
                <w:rStyle w:val="ComputerCode"/>
              </w:rPr>
            </w:pPr>
          </w:p>
          <w:p w14:paraId="721F9B97" w14:textId="77777777" w:rsidR="001D0ED1" w:rsidRDefault="001D0ED1" w:rsidP="001D0ED1">
            <w:pPr>
              <w:rPr>
                <w:rStyle w:val="ComputerCode"/>
              </w:rPr>
            </w:pPr>
            <w:r w:rsidRPr="001D0ED1">
              <w:rPr>
                <w:rStyle w:val="ComputerCode"/>
              </w:rPr>
              <w:t xml:space="preserve">        m_ComponentFactory.Register&lt;</w:t>
            </w:r>
          </w:p>
          <w:p w14:paraId="18ABFDDE" w14:textId="0B090283" w:rsidR="001D0ED1" w:rsidRDefault="001D0ED1" w:rsidP="001D0ED1">
            <w:pPr>
              <w:rPr>
                <w:rStyle w:val="ComputerCode"/>
              </w:rPr>
            </w:pPr>
            <w:r>
              <w:rPr>
                <w:rStyle w:val="ComputerCode"/>
              </w:rPr>
              <w:t xml:space="preserve">           </w:t>
            </w:r>
            <w:r w:rsidRPr="001D0ED1">
              <w:rPr>
                <w:rStyle w:val="ComputerCode"/>
              </w:rPr>
              <w:t>Component::HealthComponent&gt;(</w:t>
            </w:r>
          </w:p>
          <w:p w14:paraId="6989D8BE" w14:textId="4E401240" w:rsidR="001D0ED1" w:rsidRDefault="001D0ED1" w:rsidP="001D0ED1">
            <w:pPr>
              <w:rPr>
                <w:rStyle w:val="ComputerCode"/>
              </w:rPr>
            </w:pPr>
            <w:r>
              <w:rPr>
                <w:rStyle w:val="ComputerCode"/>
              </w:rPr>
              <w:t xml:space="preserve">            </w:t>
            </w:r>
            <w:r w:rsidRPr="001D0ED1">
              <w:rPr>
                <w:rStyle w:val="ComputerCode"/>
              </w:rPr>
              <w:t>uge::Component::GetComponentID(</w:t>
            </w:r>
          </w:p>
          <w:p w14:paraId="700645AD" w14:textId="7277F3F2" w:rsidR="001D0ED1" w:rsidRPr="001D0ED1" w:rsidRDefault="001D0ED1" w:rsidP="001D0ED1">
            <w:pPr>
              <w:rPr>
                <w:rStyle w:val="ComputerCode"/>
              </w:rPr>
            </w:pPr>
            <w:r>
              <w:rPr>
                <w:rStyle w:val="ComputerCode"/>
              </w:rPr>
              <w:t xml:space="preserve">             </w:t>
            </w:r>
            <w:r w:rsidRPr="001D0ED1">
              <w:rPr>
                <w:rStyle w:val="ComputerCode"/>
              </w:rPr>
              <w:t>Component::HealthComponent::g_ComponentName));</w:t>
            </w:r>
          </w:p>
          <w:p w14:paraId="3BABE9D2" w14:textId="77777777" w:rsidR="001D0ED1" w:rsidRPr="001D0ED1" w:rsidRDefault="001D0ED1" w:rsidP="001D0ED1">
            <w:pPr>
              <w:rPr>
                <w:rStyle w:val="ComputerCode"/>
              </w:rPr>
            </w:pPr>
            <w:r w:rsidRPr="001D0ED1">
              <w:rPr>
                <w:rStyle w:val="ComputerCode"/>
              </w:rPr>
              <w:t xml:space="preserve">    }</w:t>
            </w:r>
          </w:p>
          <w:p w14:paraId="4D35ED63" w14:textId="77777777" w:rsidR="001D0ED1" w:rsidRPr="001D0ED1" w:rsidRDefault="001D0ED1" w:rsidP="001D0ED1">
            <w:pPr>
              <w:rPr>
                <w:rStyle w:val="ComputerCode"/>
              </w:rPr>
            </w:pPr>
          </w:p>
          <w:p w14:paraId="69196CB4" w14:textId="28E0CF79" w:rsidR="001D0ED1" w:rsidRDefault="001D0ED1" w:rsidP="001D0ED1">
            <w:r w:rsidRPr="001D0ED1">
              <w:rPr>
                <w:rStyle w:val="ComputerCode"/>
              </w:rPr>
              <w:t>}</w:t>
            </w:r>
          </w:p>
        </w:tc>
      </w:tr>
    </w:tbl>
    <w:p w14:paraId="5F5E46A3" w14:textId="77777777" w:rsidR="001D0ED1" w:rsidRDefault="001D0ED1" w:rsidP="00FE56FB"/>
    <w:p w14:paraId="60AF78FB" w14:textId="6A63A1DF" w:rsidR="00A30E5B" w:rsidRDefault="00A30E5B" w:rsidP="00FE56FB">
      <w:r>
        <w:t xml:space="preserve">C++ templates makes the code of </w:t>
      </w:r>
      <w:r w:rsidRPr="00A30E5B">
        <w:rPr>
          <w:rStyle w:val="ComputerCode"/>
        </w:rPr>
        <w:t>RegisterComponents()</w:t>
      </w:r>
      <w:r>
        <w:t xml:space="preserve"> in </w:t>
      </w:r>
      <w:r>
        <w:fldChar w:fldCharType="begin"/>
      </w:r>
      <w:r>
        <w:instrText xml:space="preserve"> REF _Ref382400292 \h </w:instrText>
      </w:r>
      <w:r>
        <w:fldChar w:fldCharType="separate"/>
      </w:r>
      <w:r w:rsidR="00EA324E" w:rsidRPr="001D0ED1">
        <w:rPr>
          <w:b/>
        </w:rPr>
        <w:t xml:space="preserve">Listing </w:t>
      </w:r>
      <w:r w:rsidR="00EA324E">
        <w:rPr>
          <w:b/>
          <w:noProof/>
        </w:rPr>
        <w:t>67</w:t>
      </w:r>
      <w:r>
        <w:fldChar w:fldCharType="end"/>
      </w:r>
      <w:r>
        <w:t xml:space="preserve"> to appear hard. The </w:t>
      </w:r>
      <w:r w:rsidRPr="00A30E5B">
        <w:rPr>
          <w:rStyle w:val="ComputerCode"/>
        </w:rPr>
        <w:t>Register</w:t>
      </w:r>
      <w:r>
        <w:rPr>
          <w:rStyle w:val="ComputerCode"/>
        </w:rPr>
        <w:t>()</w:t>
      </w:r>
      <w:r>
        <w:t xml:space="preserve"> method of the m_</w:t>
      </w:r>
      <w:r w:rsidRPr="00A30E5B">
        <w:rPr>
          <w:rStyle w:val="ComputerCode"/>
        </w:rPr>
        <w:t>ComponentFactory</w:t>
      </w:r>
      <w:r>
        <w:t xml:space="preserve"> attribute receives a string containing the name of component as parameter and the component’s class as the template parameter. Its internal implementation hashes the name into a number and uses its value as a key for creating and retrieving components.</w:t>
      </w:r>
    </w:p>
    <w:p w14:paraId="00D704F9" w14:textId="1D61434C" w:rsidR="001B6DDE" w:rsidRDefault="00D2389E" w:rsidP="00FE56FB">
      <w:r>
        <w:t xml:space="preserve">To start using the new components and </w:t>
      </w:r>
      <w:r w:rsidRPr="00D2389E">
        <w:rPr>
          <w:rStyle w:val="ComputerCode"/>
        </w:rPr>
        <w:t>ActorFactory</w:t>
      </w:r>
      <w:r>
        <w:t xml:space="preserve">, it is just necessary to set up the tutorial game’s </w:t>
      </w:r>
      <w:r w:rsidRPr="00D2389E">
        <w:rPr>
          <w:rStyle w:val="ComputerCode"/>
        </w:rPr>
        <w:t>GameLogic</w:t>
      </w:r>
      <w:r>
        <w:t xml:space="preserve">’s </w:t>
      </w:r>
      <w:r w:rsidRPr="00D2389E">
        <w:rPr>
          <w:rStyle w:val="ComputerCode"/>
        </w:rPr>
        <w:t>vCreateActorFactory()</w:t>
      </w:r>
      <w:r>
        <w:t xml:space="preserve"> method</w:t>
      </w:r>
      <w:r w:rsidR="00CC4100">
        <w:t xml:space="preserve"> (</w:t>
      </w:r>
      <w:r w:rsidR="00CC4100">
        <w:fldChar w:fldCharType="begin"/>
      </w:r>
      <w:r w:rsidR="00CC4100">
        <w:instrText xml:space="preserve"> REF _Ref382401574 \h </w:instrText>
      </w:r>
      <w:r w:rsidR="00CC4100">
        <w:fldChar w:fldCharType="separate"/>
      </w:r>
      <w:r w:rsidR="00EA324E" w:rsidRPr="00D2389E">
        <w:rPr>
          <w:b/>
        </w:rPr>
        <w:t xml:space="preserve">Listing </w:t>
      </w:r>
      <w:r w:rsidR="00EA324E">
        <w:rPr>
          <w:b/>
          <w:noProof/>
        </w:rPr>
        <w:t>68</w:t>
      </w:r>
      <w:r w:rsidR="00CC4100">
        <w:fldChar w:fldCharType="end"/>
      </w:r>
      <w:r w:rsidR="00CC4100">
        <w:t>)</w:t>
      </w:r>
      <w:r>
        <w:t>.</w:t>
      </w:r>
    </w:p>
    <w:p w14:paraId="47485F2A" w14:textId="29D6B6D5" w:rsidR="00D2389E" w:rsidRDefault="00D2389E" w:rsidP="00D2389E">
      <w:pPr>
        <w:pStyle w:val="Caption"/>
        <w:keepNext/>
        <w:jc w:val="center"/>
      </w:pPr>
      <w:bookmarkStart w:id="384" w:name="_Ref382401574"/>
      <w:bookmarkStart w:id="385" w:name="_Toc382771793"/>
      <w:r w:rsidRPr="00D2389E">
        <w:rPr>
          <w:b/>
        </w:rPr>
        <w:t xml:space="preserve">Listing </w:t>
      </w:r>
      <w:r w:rsidRPr="00D2389E">
        <w:rPr>
          <w:b/>
        </w:rPr>
        <w:fldChar w:fldCharType="begin"/>
      </w:r>
      <w:r w:rsidRPr="00D2389E">
        <w:rPr>
          <w:b/>
        </w:rPr>
        <w:instrText xml:space="preserve"> SEQ Listing \* ARABIC </w:instrText>
      </w:r>
      <w:r w:rsidRPr="00D2389E">
        <w:rPr>
          <w:b/>
        </w:rPr>
        <w:fldChar w:fldCharType="separate"/>
      </w:r>
      <w:r w:rsidR="00EA324E">
        <w:rPr>
          <w:b/>
          <w:noProof/>
        </w:rPr>
        <w:t>68</w:t>
      </w:r>
      <w:r w:rsidRPr="00D2389E">
        <w:rPr>
          <w:b/>
        </w:rPr>
        <w:fldChar w:fldCharType="end"/>
      </w:r>
      <w:bookmarkEnd w:id="384"/>
      <w:r w:rsidRPr="00D2389E">
        <w:rPr>
          <w:b/>
        </w:rPr>
        <w:t>.</w:t>
      </w:r>
      <w:r>
        <w:t xml:space="preserve"> </w:t>
      </w:r>
      <w:r w:rsidR="00CC4100">
        <w:t>Creating</w:t>
      </w:r>
      <w:r>
        <w:t xml:space="preserve"> the custom factory in the</w:t>
      </w:r>
      <w:r w:rsidR="00CC4100">
        <w:t xml:space="preserve"> tutorial’s</w:t>
      </w:r>
      <w:r>
        <w:t xml:space="preserve"> game logic.</w:t>
      </w:r>
      <w:bookmarkEnd w:id="385"/>
    </w:p>
    <w:tbl>
      <w:tblPr>
        <w:tblStyle w:val="TableGrid"/>
        <w:tblW w:w="0" w:type="auto"/>
        <w:tblLook w:val="04A0" w:firstRow="1" w:lastRow="0" w:firstColumn="1" w:lastColumn="0" w:noHBand="0" w:noVBand="1"/>
      </w:tblPr>
      <w:tblGrid>
        <w:gridCol w:w="8494"/>
      </w:tblGrid>
      <w:tr w:rsidR="00D2389E" w14:paraId="4B25A243" w14:textId="77777777" w:rsidTr="00D2389E">
        <w:tc>
          <w:tcPr>
            <w:tcW w:w="8494" w:type="dxa"/>
          </w:tcPr>
          <w:p w14:paraId="63DD98D8" w14:textId="717AC3DF" w:rsidR="00D2389E" w:rsidRPr="00D2389E" w:rsidRDefault="00D2389E" w:rsidP="00D2389E">
            <w:pPr>
              <w:rPr>
                <w:rStyle w:val="ComputerCode"/>
              </w:rPr>
            </w:pPr>
            <w:r w:rsidRPr="00D2389E">
              <w:rPr>
                <w:rStyle w:val="ComputerCode"/>
              </w:rPr>
              <w:t>virtual uge::ActorFactory* vCreateActorFactory() override</w:t>
            </w:r>
          </w:p>
          <w:p w14:paraId="473D88F6" w14:textId="3E65BAE8" w:rsidR="00D2389E" w:rsidRPr="00D2389E" w:rsidRDefault="00D2389E" w:rsidP="00D2389E">
            <w:pPr>
              <w:rPr>
                <w:rStyle w:val="ComputerCode"/>
              </w:rPr>
            </w:pPr>
            <w:r w:rsidRPr="00D2389E">
              <w:rPr>
                <w:rStyle w:val="ComputerCode"/>
              </w:rPr>
              <w:t>{</w:t>
            </w:r>
          </w:p>
          <w:p w14:paraId="1EBC0DD3" w14:textId="6F56BB55" w:rsidR="00D2389E" w:rsidRPr="00D2389E" w:rsidRDefault="00D2389E" w:rsidP="00D2389E">
            <w:pPr>
              <w:rPr>
                <w:rStyle w:val="ComputerCode"/>
              </w:rPr>
            </w:pPr>
            <w:r w:rsidRPr="00D2389E">
              <w:rPr>
                <w:rStyle w:val="ComputerCode"/>
              </w:rPr>
              <w:t xml:space="preserve">    return LIB_NEW sg::ActorFactory;</w:t>
            </w:r>
          </w:p>
          <w:p w14:paraId="1762FA36" w14:textId="06C922C8" w:rsidR="00D2389E" w:rsidRDefault="00D2389E" w:rsidP="00D2389E">
            <w:r w:rsidRPr="00D2389E">
              <w:rPr>
                <w:rStyle w:val="ComputerCode"/>
              </w:rPr>
              <w:t>}</w:t>
            </w:r>
          </w:p>
        </w:tc>
      </w:tr>
    </w:tbl>
    <w:p w14:paraId="6B84CDD0" w14:textId="77777777" w:rsidR="00D2389E" w:rsidRDefault="00D2389E" w:rsidP="00FE56FB"/>
    <w:p w14:paraId="60D88AEA" w14:textId="7AE0D382" w:rsidR="00D2389E" w:rsidRPr="00FE56FB" w:rsidRDefault="007F056C" w:rsidP="00FE56FB">
      <w:r>
        <w:t>Now the developers are able to use both the custom and default UGE’s components. Next section debuts the new factory</w:t>
      </w:r>
      <w:r w:rsidR="00A30E5B">
        <w:t xml:space="preserve"> creating some game actors</w:t>
      </w:r>
      <w:r>
        <w:t>.</w:t>
      </w:r>
    </w:p>
    <w:p w14:paraId="23E51E36" w14:textId="40F6C579" w:rsidR="00173AD8" w:rsidRDefault="00173AD8" w:rsidP="00173AD8">
      <w:pPr>
        <w:pStyle w:val="Heading4"/>
      </w:pPr>
      <w:r>
        <w:t>Creating the Game Entities</w:t>
      </w:r>
      <w:r w:rsidR="001E1EFD">
        <w:t xml:space="preserve"> and the Game Scene</w:t>
      </w:r>
    </w:p>
    <w:p w14:paraId="27C4CCBE" w14:textId="3B75228B" w:rsidR="00173AD8" w:rsidRDefault="00CC4100" w:rsidP="00173AD8">
      <w:r>
        <w:t xml:space="preserve">From this subsection until the remaining of the section, this tutorial will focus on the </w:t>
      </w:r>
      <w:r w:rsidRPr="00CC4100">
        <w:rPr>
          <w:rStyle w:val="ComputerCode"/>
        </w:rPr>
        <w:t>Running</w:t>
      </w:r>
      <w:r>
        <w:t xml:space="preserve"> </w:t>
      </w:r>
      <w:r w:rsidR="001E1EFD">
        <w:t xml:space="preserve">game state </w:t>
      </w:r>
      <w:r w:rsidR="000041E6">
        <w:t xml:space="preserve">and the </w:t>
      </w:r>
      <w:r w:rsidR="001E1EFD" w:rsidRPr="001E1EFD">
        <w:rPr>
          <w:rStyle w:val="ComputerCode"/>
        </w:rPr>
        <w:t>GameLogic</w:t>
      </w:r>
      <w:r w:rsidR="000041E6">
        <w:t xml:space="preserve"> </w:t>
      </w:r>
      <w:r>
        <w:t>for the implementation of the Game Logic layer.</w:t>
      </w:r>
    </w:p>
    <w:p w14:paraId="662AC133" w14:textId="049F7601" w:rsidR="000041E6" w:rsidRDefault="000041E6" w:rsidP="000041E6">
      <w:pPr>
        <w:pStyle w:val="Heading5"/>
      </w:pPr>
      <w:r>
        <w:t>Creating the First Actor</w:t>
      </w:r>
    </w:p>
    <w:p w14:paraId="2CFE9991" w14:textId="77777777" w:rsidR="001E1EFD" w:rsidRDefault="001E1EFD" w:rsidP="000041E6">
      <w:r>
        <w:t>The game world is still empty. With an empty world, there is now simulation and, consequently, no game. It is time to create the first game actor and insert it into the game world to start prototyping the game.</w:t>
      </w:r>
    </w:p>
    <w:p w14:paraId="2E362F0F" w14:textId="51335B63" w:rsidR="001E1EFD" w:rsidRDefault="001E1EFD" w:rsidP="000041E6">
      <w:r>
        <w:t xml:space="preserve">From this point on, most of the code chances will occur in the </w:t>
      </w:r>
      <w:r w:rsidRPr="001E1EFD">
        <w:rPr>
          <w:rStyle w:val="ComputerCode"/>
        </w:rPr>
        <w:t>Running</w:t>
      </w:r>
      <w:r>
        <w:t xml:space="preserve"> game state. This tutorial will add private methods to its class and call them using the </w:t>
      </w:r>
      <w:r w:rsidRPr="001E1EFD">
        <w:rPr>
          <w:rStyle w:val="ComputerCode"/>
        </w:rPr>
        <w:t>IGameState</w:t>
      </w:r>
      <w:r>
        <w:t>’s abstract interface methods.</w:t>
      </w:r>
    </w:p>
    <w:p w14:paraId="451A47FB" w14:textId="6B1E04CD" w:rsidR="001E1EFD" w:rsidRDefault="001E1EFD" w:rsidP="000041E6">
      <w:r>
        <w:fldChar w:fldCharType="begin"/>
      </w:r>
      <w:r>
        <w:instrText xml:space="preserve"> REF _Ref382404014 \h </w:instrText>
      </w:r>
      <w:r>
        <w:fldChar w:fldCharType="separate"/>
      </w:r>
      <w:r w:rsidR="00EA324E" w:rsidRPr="001E1EFD">
        <w:rPr>
          <w:b/>
        </w:rPr>
        <w:t xml:space="preserve">Listing </w:t>
      </w:r>
      <w:r w:rsidR="00EA324E">
        <w:rPr>
          <w:b/>
          <w:noProof/>
        </w:rPr>
        <w:t>69</w:t>
      </w:r>
      <w:r>
        <w:fldChar w:fldCharType="end"/>
      </w:r>
      <w:r>
        <w:t xml:space="preserve"> leads the implementation path, with the </w:t>
      </w:r>
      <w:r w:rsidRPr="001E1EFD">
        <w:rPr>
          <w:rStyle w:val="ComputerCode"/>
        </w:rPr>
        <w:t>CreateGameActors()</w:t>
      </w:r>
      <w:r>
        <w:t xml:space="preserve"> method.</w:t>
      </w:r>
    </w:p>
    <w:p w14:paraId="3800379B" w14:textId="4F2121CB" w:rsidR="001E1EFD" w:rsidRDefault="001E1EFD" w:rsidP="001E1EFD">
      <w:pPr>
        <w:pStyle w:val="Caption"/>
        <w:keepNext/>
        <w:jc w:val="center"/>
      </w:pPr>
      <w:bookmarkStart w:id="386" w:name="_Ref382404014"/>
      <w:bookmarkStart w:id="387" w:name="_Toc382771794"/>
      <w:r w:rsidRPr="001E1EFD">
        <w:rPr>
          <w:b/>
        </w:rPr>
        <w:t xml:space="preserve">Listing </w:t>
      </w:r>
      <w:r w:rsidRPr="001E1EFD">
        <w:rPr>
          <w:b/>
        </w:rPr>
        <w:fldChar w:fldCharType="begin"/>
      </w:r>
      <w:r w:rsidRPr="001E1EFD">
        <w:rPr>
          <w:b/>
        </w:rPr>
        <w:instrText xml:space="preserve"> SEQ Listing \* ARABIC </w:instrText>
      </w:r>
      <w:r w:rsidRPr="001E1EFD">
        <w:rPr>
          <w:b/>
        </w:rPr>
        <w:fldChar w:fldCharType="separate"/>
      </w:r>
      <w:r w:rsidR="00EA324E">
        <w:rPr>
          <w:b/>
          <w:noProof/>
        </w:rPr>
        <w:t>69</w:t>
      </w:r>
      <w:r w:rsidRPr="001E1EFD">
        <w:rPr>
          <w:b/>
        </w:rPr>
        <w:fldChar w:fldCharType="end"/>
      </w:r>
      <w:bookmarkEnd w:id="386"/>
      <w:r w:rsidRPr="001E1EFD">
        <w:rPr>
          <w:b/>
        </w:rPr>
        <w:t>.</w:t>
      </w:r>
      <w:r>
        <w:t xml:space="preserve"> Creating the first actors.</w:t>
      </w:r>
      <w:bookmarkEnd w:id="387"/>
    </w:p>
    <w:tbl>
      <w:tblPr>
        <w:tblStyle w:val="TableGrid"/>
        <w:tblW w:w="0" w:type="auto"/>
        <w:tblLook w:val="04A0" w:firstRow="1" w:lastRow="0" w:firstColumn="1" w:lastColumn="0" w:noHBand="0" w:noVBand="1"/>
      </w:tblPr>
      <w:tblGrid>
        <w:gridCol w:w="8494"/>
      </w:tblGrid>
      <w:tr w:rsidR="001E1EFD" w14:paraId="2A709D4D" w14:textId="77777777" w:rsidTr="001E1EFD">
        <w:tc>
          <w:tcPr>
            <w:tcW w:w="8494" w:type="dxa"/>
          </w:tcPr>
          <w:p w14:paraId="441C7D8C" w14:textId="77777777" w:rsidR="001E1EFD" w:rsidRPr="001E1EFD" w:rsidRDefault="001E1EFD" w:rsidP="001E1EFD">
            <w:pPr>
              <w:rPr>
                <w:rStyle w:val="ComputerCode"/>
              </w:rPr>
            </w:pPr>
            <w:r w:rsidRPr="001E1EFD">
              <w:rPr>
                <w:rStyle w:val="ComputerCode"/>
              </w:rPr>
              <w:t>class Running : public uge::GameState::Running</w:t>
            </w:r>
          </w:p>
          <w:p w14:paraId="14093A2E" w14:textId="77777777" w:rsidR="001E1EFD" w:rsidRPr="001E1EFD" w:rsidRDefault="001E1EFD" w:rsidP="001E1EFD">
            <w:pPr>
              <w:rPr>
                <w:rStyle w:val="ComputerCode"/>
              </w:rPr>
            </w:pPr>
            <w:r w:rsidRPr="001E1EFD">
              <w:rPr>
                <w:rStyle w:val="ComputerCode"/>
              </w:rPr>
              <w:t>{</w:t>
            </w:r>
          </w:p>
          <w:p w14:paraId="4109B3C7" w14:textId="77777777" w:rsidR="001E1EFD" w:rsidRPr="001E1EFD" w:rsidRDefault="001E1EFD" w:rsidP="001E1EFD">
            <w:pPr>
              <w:rPr>
                <w:rStyle w:val="ComputerCode"/>
              </w:rPr>
            </w:pPr>
            <w:r w:rsidRPr="001E1EFD">
              <w:rPr>
                <w:rStyle w:val="ComputerCode"/>
              </w:rPr>
              <w:t xml:space="preserve">    friend class uge::BaseGameLogic;</w:t>
            </w:r>
          </w:p>
          <w:p w14:paraId="2C42B48F" w14:textId="77777777" w:rsidR="001E1EFD" w:rsidRPr="001E1EFD" w:rsidRDefault="001E1EFD" w:rsidP="001E1EFD">
            <w:pPr>
              <w:rPr>
                <w:rStyle w:val="ComputerCode"/>
              </w:rPr>
            </w:pPr>
          </w:p>
          <w:p w14:paraId="16158E92" w14:textId="77777777" w:rsidR="001E1EFD" w:rsidRPr="001E1EFD" w:rsidRDefault="001E1EFD" w:rsidP="001E1EFD">
            <w:pPr>
              <w:rPr>
                <w:rStyle w:val="ComputerCode"/>
              </w:rPr>
            </w:pPr>
            <w:r w:rsidRPr="001E1EFD">
              <w:rPr>
                <w:rStyle w:val="ComputerCode"/>
              </w:rPr>
              <w:lastRenderedPageBreak/>
              <w:t>public:</w:t>
            </w:r>
          </w:p>
          <w:p w14:paraId="540B287E" w14:textId="77777777" w:rsidR="001E1EFD" w:rsidRPr="001E1EFD" w:rsidRDefault="001E1EFD" w:rsidP="001E1EFD">
            <w:pPr>
              <w:rPr>
                <w:rStyle w:val="ComputerCode"/>
              </w:rPr>
            </w:pPr>
            <w:r w:rsidRPr="001E1EFD">
              <w:rPr>
                <w:rStyle w:val="ComputerCode"/>
              </w:rPr>
              <w:t xml:space="preserve">    Running();</w:t>
            </w:r>
          </w:p>
          <w:p w14:paraId="4B1D3F1E" w14:textId="77777777" w:rsidR="001E1EFD" w:rsidRPr="001E1EFD" w:rsidRDefault="001E1EFD" w:rsidP="001E1EFD">
            <w:pPr>
              <w:rPr>
                <w:rStyle w:val="ComputerCode"/>
              </w:rPr>
            </w:pPr>
            <w:r w:rsidRPr="001E1EFD">
              <w:rPr>
                <w:rStyle w:val="ComputerCode"/>
              </w:rPr>
              <w:t xml:space="preserve">    virtual ~Running();</w:t>
            </w:r>
          </w:p>
          <w:p w14:paraId="3C0B3778" w14:textId="77777777" w:rsidR="001E1EFD" w:rsidRPr="001E1EFD" w:rsidRDefault="001E1EFD" w:rsidP="001E1EFD">
            <w:pPr>
              <w:rPr>
                <w:rStyle w:val="ComputerCode"/>
              </w:rPr>
            </w:pPr>
          </w:p>
          <w:p w14:paraId="155BBAB5" w14:textId="77777777" w:rsidR="001E1EFD" w:rsidRPr="001E1EFD" w:rsidRDefault="001E1EFD" w:rsidP="001E1EFD">
            <w:pPr>
              <w:rPr>
                <w:rStyle w:val="ComputerCode"/>
              </w:rPr>
            </w:pPr>
            <w:r w:rsidRPr="001E1EFD">
              <w:rPr>
                <w:rStyle w:val="ComputerCode"/>
              </w:rPr>
              <w:t xml:space="preserve">    virtual bool vInit(uge::BaseGameLogic* pGameLogic) override;</w:t>
            </w:r>
          </w:p>
          <w:p w14:paraId="48E48CEC" w14:textId="77777777" w:rsidR="00513610" w:rsidRDefault="001E1EFD" w:rsidP="001E1EFD">
            <w:pPr>
              <w:rPr>
                <w:rStyle w:val="ComputerCode"/>
              </w:rPr>
            </w:pPr>
            <w:r w:rsidRPr="001E1EFD">
              <w:rPr>
                <w:rStyle w:val="ComputerCode"/>
              </w:rPr>
              <w:t xml:space="preserve">    virtual bool vTailorToProfile(</w:t>
            </w:r>
          </w:p>
          <w:p w14:paraId="7B16697F" w14:textId="0CA7B6B6" w:rsidR="001E1EFD" w:rsidRPr="001E1EFD" w:rsidRDefault="00513610" w:rsidP="001E1EFD">
            <w:pPr>
              <w:rPr>
                <w:rStyle w:val="ComputerCode"/>
              </w:rPr>
            </w:pPr>
            <w:r>
              <w:rPr>
                <w:rStyle w:val="ComputerCode"/>
              </w:rPr>
              <w:t xml:space="preserve">               </w:t>
            </w:r>
            <w:r w:rsidR="001E1EFD" w:rsidRPr="001E1EFD">
              <w:rPr>
                <w:rStyle w:val="ComputerCode"/>
              </w:rPr>
              <w:t>const std::string&amp; xmlResourceFilename) override;</w:t>
            </w:r>
          </w:p>
          <w:p w14:paraId="25DA32BC" w14:textId="77777777" w:rsidR="001E1EFD" w:rsidRPr="001E1EFD" w:rsidRDefault="001E1EFD" w:rsidP="001E1EFD">
            <w:pPr>
              <w:rPr>
                <w:rStyle w:val="ComputerCode"/>
              </w:rPr>
            </w:pPr>
            <w:r w:rsidRPr="001E1EFD">
              <w:rPr>
                <w:rStyle w:val="ComputerCode"/>
              </w:rPr>
              <w:t xml:space="preserve">    virtual bool vDestroy() override;</w:t>
            </w:r>
          </w:p>
          <w:p w14:paraId="3ED92B0B" w14:textId="77777777" w:rsidR="001E1EFD" w:rsidRPr="001E1EFD" w:rsidRDefault="001E1EFD" w:rsidP="001E1EFD">
            <w:pPr>
              <w:rPr>
                <w:rStyle w:val="ComputerCode"/>
              </w:rPr>
            </w:pPr>
          </w:p>
          <w:p w14:paraId="2C55092F" w14:textId="77777777" w:rsidR="001E1EFD" w:rsidRPr="001E1EFD" w:rsidRDefault="001E1EFD" w:rsidP="001E1EFD">
            <w:pPr>
              <w:rPr>
                <w:rStyle w:val="ComputerCode"/>
              </w:rPr>
            </w:pPr>
            <w:r w:rsidRPr="001E1EFD">
              <w:rPr>
                <w:rStyle w:val="ComputerCode"/>
              </w:rPr>
              <w:t xml:space="preserve">    virtual bool vOnUpdate(unsigned long timeElapsed) override;</w:t>
            </w:r>
          </w:p>
          <w:p w14:paraId="554E0ECA" w14:textId="77777777" w:rsidR="001E1EFD" w:rsidRPr="001E1EFD" w:rsidRDefault="001E1EFD" w:rsidP="001E1EFD">
            <w:pPr>
              <w:rPr>
                <w:rStyle w:val="ComputerCode"/>
              </w:rPr>
            </w:pPr>
            <w:r w:rsidRPr="001E1EFD">
              <w:rPr>
                <w:rStyle w:val="ComputerCode"/>
              </w:rPr>
              <w:t xml:space="preserve">    virtual bool vOnRender(unsigned long timeElapsed) override;</w:t>
            </w:r>
          </w:p>
          <w:p w14:paraId="2E9A367F" w14:textId="77777777" w:rsidR="001E1EFD" w:rsidRPr="001E1EFD" w:rsidRDefault="001E1EFD" w:rsidP="001E1EFD">
            <w:pPr>
              <w:rPr>
                <w:rStyle w:val="ComputerCode"/>
              </w:rPr>
            </w:pPr>
          </w:p>
          <w:p w14:paraId="6D297B2E" w14:textId="77777777" w:rsidR="001E1EFD" w:rsidRPr="001E1EFD" w:rsidRDefault="001E1EFD" w:rsidP="001E1EFD">
            <w:pPr>
              <w:rPr>
                <w:rStyle w:val="ComputerCode"/>
              </w:rPr>
            </w:pPr>
            <w:r w:rsidRPr="001E1EFD">
              <w:rPr>
                <w:rStyle w:val="ComputerCode"/>
              </w:rPr>
              <w:t>private:</w:t>
            </w:r>
          </w:p>
          <w:p w14:paraId="6B6773C4" w14:textId="77777777" w:rsidR="001E1EFD" w:rsidRPr="001E1EFD" w:rsidRDefault="001E1EFD" w:rsidP="001E1EFD">
            <w:pPr>
              <w:rPr>
                <w:rStyle w:val="ComputerCode"/>
              </w:rPr>
            </w:pPr>
            <w:r w:rsidRPr="001E1EFD">
              <w:rPr>
                <w:rStyle w:val="ComputerCode"/>
              </w:rPr>
              <w:t xml:space="preserve">    bool CreateGameActors();</w:t>
            </w:r>
          </w:p>
          <w:p w14:paraId="43C2FCFF" w14:textId="7AD1214F" w:rsidR="001E1EFD" w:rsidRDefault="001E1EFD" w:rsidP="001E1EFD">
            <w:r w:rsidRPr="001E1EFD">
              <w:rPr>
                <w:rStyle w:val="ComputerCode"/>
              </w:rPr>
              <w:t>};</w:t>
            </w:r>
          </w:p>
        </w:tc>
      </w:tr>
    </w:tbl>
    <w:p w14:paraId="3A45BC06" w14:textId="77777777" w:rsidR="001E1EFD" w:rsidRDefault="001E1EFD" w:rsidP="000041E6"/>
    <w:p w14:paraId="204AFF48" w14:textId="23FBC457" w:rsidR="001E1EFD" w:rsidRDefault="00EC4288" w:rsidP="000041E6">
      <w:r>
        <w:t xml:space="preserve">The new method should be called in the </w:t>
      </w:r>
      <w:r w:rsidRPr="00EC4288">
        <w:rPr>
          <w:rStyle w:val="ComputerCode"/>
        </w:rPr>
        <w:t>vInit()</w:t>
      </w:r>
      <w:r>
        <w:t xml:space="preserve"> method (</w:t>
      </w:r>
      <w:r>
        <w:fldChar w:fldCharType="begin"/>
      </w:r>
      <w:r>
        <w:instrText xml:space="preserve"> REF _Ref382404409 \h </w:instrText>
      </w:r>
      <w:r>
        <w:fldChar w:fldCharType="separate"/>
      </w:r>
      <w:r w:rsidR="00EA324E" w:rsidRPr="00EC4288">
        <w:rPr>
          <w:b/>
        </w:rPr>
        <w:t xml:space="preserve">Listing </w:t>
      </w:r>
      <w:r w:rsidR="00EA324E">
        <w:rPr>
          <w:b/>
          <w:noProof/>
        </w:rPr>
        <w:t>70</w:t>
      </w:r>
      <w:r>
        <w:fldChar w:fldCharType="end"/>
      </w:r>
      <w:r>
        <w:t>).</w:t>
      </w:r>
    </w:p>
    <w:p w14:paraId="2F7C8412" w14:textId="794BFB77" w:rsidR="00EC4288" w:rsidRDefault="00EC4288" w:rsidP="00EC4288">
      <w:pPr>
        <w:pStyle w:val="Caption"/>
        <w:keepNext/>
        <w:jc w:val="center"/>
      </w:pPr>
      <w:bookmarkStart w:id="388" w:name="_Ref382404409"/>
      <w:bookmarkStart w:id="389" w:name="_Toc382771795"/>
      <w:r w:rsidRPr="00EC4288">
        <w:rPr>
          <w:b/>
        </w:rPr>
        <w:t xml:space="preserve">Listing </w:t>
      </w:r>
      <w:r w:rsidRPr="00EC4288">
        <w:rPr>
          <w:b/>
        </w:rPr>
        <w:fldChar w:fldCharType="begin"/>
      </w:r>
      <w:r w:rsidRPr="00EC4288">
        <w:rPr>
          <w:b/>
        </w:rPr>
        <w:instrText xml:space="preserve"> SEQ Listing \* ARABIC </w:instrText>
      </w:r>
      <w:r w:rsidRPr="00EC4288">
        <w:rPr>
          <w:b/>
        </w:rPr>
        <w:fldChar w:fldCharType="separate"/>
      </w:r>
      <w:r w:rsidR="00EA324E">
        <w:rPr>
          <w:b/>
          <w:noProof/>
        </w:rPr>
        <w:t>70</w:t>
      </w:r>
      <w:r w:rsidRPr="00EC4288">
        <w:rPr>
          <w:b/>
        </w:rPr>
        <w:fldChar w:fldCharType="end"/>
      </w:r>
      <w:bookmarkEnd w:id="388"/>
      <w:r w:rsidRPr="00EC4288">
        <w:rPr>
          <w:b/>
        </w:rPr>
        <w:t>.</w:t>
      </w:r>
      <w:r>
        <w:t xml:space="preserve"> Initializing the game actors.</w:t>
      </w:r>
      <w:bookmarkEnd w:id="389"/>
    </w:p>
    <w:tbl>
      <w:tblPr>
        <w:tblStyle w:val="TableGrid"/>
        <w:tblW w:w="0" w:type="auto"/>
        <w:tblLook w:val="04A0" w:firstRow="1" w:lastRow="0" w:firstColumn="1" w:lastColumn="0" w:noHBand="0" w:noVBand="1"/>
      </w:tblPr>
      <w:tblGrid>
        <w:gridCol w:w="8494"/>
      </w:tblGrid>
      <w:tr w:rsidR="00EC4288" w14:paraId="0222E0C4" w14:textId="77777777" w:rsidTr="00EC4288">
        <w:tc>
          <w:tcPr>
            <w:tcW w:w="8494" w:type="dxa"/>
          </w:tcPr>
          <w:p w14:paraId="67835735" w14:textId="4EA84571" w:rsidR="00EC4288" w:rsidRPr="00EC4288" w:rsidRDefault="00EC4288" w:rsidP="00EC4288">
            <w:pPr>
              <w:rPr>
                <w:rStyle w:val="ComputerCode"/>
              </w:rPr>
            </w:pPr>
            <w:r w:rsidRPr="00EC4288">
              <w:rPr>
                <w:rStyle w:val="ComputerCode"/>
              </w:rPr>
              <w:t>bool Running::vInit(uge::BaseGameLogic* pGameLogic)</w:t>
            </w:r>
          </w:p>
          <w:p w14:paraId="34B56977" w14:textId="77777777" w:rsidR="00EC4288" w:rsidRPr="00EC4288" w:rsidRDefault="00EC4288" w:rsidP="00EC4288">
            <w:pPr>
              <w:rPr>
                <w:rStyle w:val="ComputerCode"/>
              </w:rPr>
            </w:pPr>
            <w:r w:rsidRPr="00EC4288">
              <w:rPr>
                <w:rStyle w:val="ComputerCode"/>
              </w:rPr>
              <w:t>{</w:t>
            </w:r>
          </w:p>
          <w:p w14:paraId="6FAD1331" w14:textId="77777777" w:rsidR="00EC4288" w:rsidRPr="00EC4288" w:rsidRDefault="00EC4288" w:rsidP="00EC4288">
            <w:pPr>
              <w:rPr>
                <w:rStyle w:val="ComputerCode"/>
              </w:rPr>
            </w:pPr>
            <w:r w:rsidRPr="00EC4288">
              <w:rPr>
                <w:rStyle w:val="ComputerCode"/>
              </w:rPr>
              <w:t xml:space="preserve">    uge::GameState::BaseGameState::vInit(pGameLogic);</w:t>
            </w:r>
          </w:p>
          <w:p w14:paraId="5DC62BE5" w14:textId="77777777" w:rsidR="00EC4288" w:rsidRPr="00EC4288" w:rsidRDefault="00EC4288" w:rsidP="00EC4288">
            <w:pPr>
              <w:rPr>
                <w:rStyle w:val="ComputerCode"/>
              </w:rPr>
            </w:pPr>
          </w:p>
          <w:p w14:paraId="168EDC04" w14:textId="1D0C26EB" w:rsidR="00EC4288" w:rsidRDefault="00EC4288" w:rsidP="00EC4288">
            <w:pPr>
              <w:rPr>
                <w:rStyle w:val="ComputerCode"/>
              </w:rPr>
            </w:pPr>
            <w:r w:rsidRPr="00EC4288">
              <w:rPr>
                <w:rStyle w:val="ComputerCode"/>
              </w:rPr>
              <w:t xml:space="preserve">    </w:t>
            </w:r>
            <w:r>
              <w:rPr>
                <w:rStyle w:val="ComputerCode"/>
              </w:rPr>
              <w:t>if (!CreateGameActors())</w:t>
            </w:r>
          </w:p>
          <w:p w14:paraId="763DCCB3" w14:textId="77777777" w:rsidR="00EC4288" w:rsidRDefault="00EC4288" w:rsidP="00EC4288">
            <w:pPr>
              <w:rPr>
                <w:rStyle w:val="ComputerCode"/>
              </w:rPr>
            </w:pPr>
            <w:r>
              <w:rPr>
                <w:rStyle w:val="ComputerCode"/>
              </w:rPr>
              <w:t xml:space="preserve">    {</w:t>
            </w:r>
          </w:p>
          <w:p w14:paraId="0B8D815B" w14:textId="5EABC58A" w:rsidR="00EC4288" w:rsidRDefault="00EC4288" w:rsidP="00EC4288">
            <w:pPr>
              <w:rPr>
                <w:rStyle w:val="ComputerCode"/>
              </w:rPr>
            </w:pPr>
            <w:r>
              <w:rPr>
                <w:rStyle w:val="ComputerCode"/>
              </w:rPr>
              <w:t xml:space="preserve">        return false;</w:t>
            </w:r>
          </w:p>
          <w:p w14:paraId="7EC61F43" w14:textId="4DAFBC58" w:rsidR="00EC4288" w:rsidRPr="00EC4288" w:rsidRDefault="00EC4288" w:rsidP="00EC4288">
            <w:pPr>
              <w:rPr>
                <w:rStyle w:val="ComputerCode"/>
              </w:rPr>
            </w:pPr>
            <w:r>
              <w:rPr>
                <w:rStyle w:val="ComputerCode"/>
              </w:rPr>
              <w:t xml:space="preserve">    }</w:t>
            </w:r>
          </w:p>
          <w:p w14:paraId="0422B3E4" w14:textId="77777777" w:rsidR="00EC4288" w:rsidRPr="00EC4288" w:rsidRDefault="00EC4288" w:rsidP="00EC4288">
            <w:pPr>
              <w:rPr>
                <w:rStyle w:val="ComputerCode"/>
              </w:rPr>
            </w:pPr>
          </w:p>
          <w:p w14:paraId="425BDFAF" w14:textId="77777777" w:rsidR="00EC4288" w:rsidRPr="00EC4288" w:rsidRDefault="00EC4288" w:rsidP="00EC4288">
            <w:pPr>
              <w:rPr>
                <w:rStyle w:val="ComputerCode"/>
              </w:rPr>
            </w:pPr>
            <w:r w:rsidRPr="00EC4288">
              <w:rPr>
                <w:rStyle w:val="ComputerCode"/>
              </w:rPr>
              <w:t xml:space="preserve">    return true;</w:t>
            </w:r>
          </w:p>
          <w:p w14:paraId="6DF8F02D" w14:textId="59A11CB5" w:rsidR="00EC4288" w:rsidRDefault="00EC4288" w:rsidP="00EC4288">
            <w:r w:rsidRPr="00EC4288">
              <w:rPr>
                <w:rStyle w:val="ComputerCode"/>
              </w:rPr>
              <w:t>}</w:t>
            </w:r>
          </w:p>
        </w:tc>
      </w:tr>
    </w:tbl>
    <w:p w14:paraId="32772858" w14:textId="77777777" w:rsidR="00EC4288" w:rsidRDefault="00EC4288" w:rsidP="000041E6"/>
    <w:p w14:paraId="4DBDC79B" w14:textId="5B03BD8B" w:rsidR="000041E6" w:rsidRDefault="001E1EFD" w:rsidP="000041E6">
      <w:r>
        <w:t>The player’s spaceship is a good candidate for a first actor. To keep it simple,</w:t>
      </w:r>
      <w:r w:rsidR="00EC4288">
        <w:t xml:space="preserve"> </w:t>
      </w:r>
      <w:r w:rsidR="00EC4288">
        <w:fldChar w:fldCharType="begin"/>
      </w:r>
      <w:r w:rsidR="00EC4288">
        <w:instrText xml:space="preserve"> REF _Ref382404487 \h </w:instrText>
      </w:r>
      <w:r w:rsidR="00EC4288">
        <w:fldChar w:fldCharType="separate"/>
      </w:r>
      <w:r w:rsidR="00EA324E" w:rsidRPr="00EC4288">
        <w:rPr>
          <w:b/>
        </w:rPr>
        <w:t xml:space="preserve">Listing </w:t>
      </w:r>
      <w:r w:rsidR="00EA324E">
        <w:rPr>
          <w:b/>
          <w:noProof/>
        </w:rPr>
        <w:t>71</w:t>
      </w:r>
      <w:r w:rsidR="00EC4288">
        <w:fldChar w:fldCharType="end"/>
      </w:r>
      <w:r>
        <w:t xml:space="preserve"> </w:t>
      </w:r>
      <w:r w:rsidR="00EC4288">
        <w:t>provides a simple prototype. The following listings will add more components to the actor and show the results in the game world.</w:t>
      </w:r>
    </w:p>
    <w:p w14:paraId="0D619BC1" w14:textId="713E2148" w:rsidR="00EC4288" w:rsidRDefault="00EC4288" w:rsidP="00EC4288">
      <w:pPr>
        <w:pStyle w:val="Caption"/>
        <w:keepNext/>
        <w:jc w:val="center"/>
      </w:pPr>
      <w:bookmarkStart w:id="390" w:name="_Ref382404487"/>
      <w:bookmarkStart w:id="391" w:name="_Toc382771796"/>
      <w:r w:rsidRPr="00EC4288">
        <w:rPr>
          <w:b/>
        </w:rPr>
        <w:t xml:space="preserve">Listing </w:t>
      </w:r>
      <w:r w:rsidRPr="00EC4288">
        <w:rPr>
          <w:b/>
        </w:rPr>
        <w:fldChar w:fldCharType="begin"/>
      </w:r>
      <w:r w:rsidRPr="00EC4288">
        <w:rPr>
          <w:b/>
        </w:rPr>
        <w:instrText xml:space="preserve"> SEQ Listing \* ARABIC </w:instrText>
      </w:r>
      <w:r w:rsidRPr="00EC4288">
        <w:rPr>
          <w:b/>
        </w:rPr>
        <w:fldChar w:fldCharType="separate"/>
      </w:r>
      <w:r w:rsidR="00EA324E">
        <w:rPr>
          <w:b/>
          <w:noProof/>
        </w:rPr>
        <w:t>71</w:t>
      </w:r>
      <w:r w:rsidRPr="00EC4288">
        <w:rPr>
          <w:b/>
        </w:rPr>
        <w:fldChar w:fldCharType="end"/>
      </w:r>
      <w:bookmarkEnd w:id="390"/>
      <w:r w:rsidRPr="00EC4288">
        <w:rPr>
          <w:b/>
        </w:rPr>
        <w:t>.</w:t>
      </w:r>
      <w:r>
        <w:t xml:space="preserve"> A draft for the first game actor.</w:t>
      </w:r>
      <w:bookmarkEnd w:id="391"/>
    </w:p>
    <w:tbl>
      <w:tblPr>
        <w:tblStyle w:val="TableGrid"/>
        <w:tblW w:w="0" w:type="auto"/>
        <w:tblLook w:val="04A0" w:firstRow="1" w:lastRow="0" w:firstColumn="1" w:lastColumn="0" w:noHBand="0" w:noVBand="1"/>
      </w:tblPr>
      <w:tblGrid>
        <w:gridCol w:w="8494"/>
      </w:tblGrid>
      <w:tr w:rsidR="00EC4288" w14:paraId="57DFFFFF" w14:textId="77777777" w:rsidTr="00EC4288">
        <w:tc>
          <w:tcPr>
            <w:tcW w:w="8494" w:type="dxa"/>
          </w:tcPr>
          <w:p w14:paraId="3732DC5B" w14:textId="77777777" w:rsidR="00EC4288" w:rsidRPr="00EC4288" w:rsidRDefault="00EC4288" w:rsidP="00EC4288">
            <w:pPr>
              <w:rPr>
                <w:rStyle w:val="ComputerCode"/>
              </w:rPr>
            </w:pPr>
            <w:r w:rsidRPr="00EC4288">
              <w:rPr>
                <w:rStyle w:val="ComputerCode"/>
              </w:rPr>
              <w:t>&lt;?xml version="1.0" encoding="UTF-8"?&gt;</w:t>
            </w:r>
          </w:p>
          <w:p w14:paraId="353C62E8" w14:textId="77777777" w:rsidR="00EC4288" w:rsidRPr="00EC4288" w:rsidRDefault="00EC4288" w:rsidP="00EC4288">
            <w:pPr>
              <w:rPr>
                <w:rStyle w:val="ComputerCode"/>
              </w:rPr>
            </w:pPr>
          </w:p>
          <w:p w14:paraId="074DA036" w14:textId="1239AF87" w:rsidR="00EC4288" w:rsidRDefault="007025CA" w:rsidP="00EC4288">
            <w:pPr>
              <w:rPr>
                <w:rStyle w:val="ComputerCode"/>
              </w:rPr>
            </w:pPr>
            <w:r w:rsidRPr="007025CA">
              <w:rPr>
                <w:rStyle w:val="ComputerCode"/>
              </w:rPr>
              <w:t>&lt;Actor type="Spaceship" resource="data/game/actors/spaceship.xml"&gt;</w:t>
            </w:r>
          </w:p>
          <w:p w14:paraId="70D31559" w14:textId="77777777" w:rsidR="007025CA" w:rsidRPr="00EC4288" w:rsidRDefault="007025CA" w:rsidP="00EC4288">
            <w:pPr>
              <w:rPr>
                <w:rStyle w:val="ComputerCode"/>
              </w:rPr>
            </w:pPr>
          </w:p>
          <w:p w14:paraId="4807E7DF" w14:textId="77777777" w:rsidR="00EC4288" w:rsidRPr="00EC4288" w:rsidRDefault="00EC4288" w:rsidP="00EC4288">
            <w:pPr>
              <w:rPr>
                <w:rStyle w:val="ComputerCode"/>
              </w:rPr>
            </w:pPr>
            <w:r w:rsidRPr="00EC4288">
              <w:rPr>
                <w:rStyle w:val="ComputerCode"/>
              </w:rPr>
              <w:t xml:space="preserve">  &lt;TransformableComponent&gt;</w:t>
            </w:r>
          </w:p>
          <w:p w14:paraId="72572EF3" w14:textId="77777777" w:rsidR="00EC4288" w:rsidRPr="00EC4288" w:rsidRDefault="00EC4288" w:rsidP="00EC4288">
            <w:pPr>
              <w:rPr>
                <w:rStyle w:val="ComputerCode"/>
              </w:rPr>
            </w:pPr>
            <w:r w:rsidRPr="00EC4288">
              <w:rPr>
                <w:rStyle w:val="ComputerCode"/>
              </w:rPr>
              <w:t xml:space="preserve">    &lt;Position x="0.0f" y="0.0f" z="0.0f"/&gt;</w:t>
            </w:r>
          </w:p>
          <w:p w14:paraId="15B1116C" w14:textId="77777777" w:rsidR="00EC4288" w:rsidRPr="00EC4288" w:rsidRDefault="00EC4288" w:rsidP="00EC4288">
            <w:pPr>
              <w:rPr>
                <w:rStyle w:val="ComputerCode"/>
              </w:rPr>
            </w:pPr>
            <w:r w:rsidRPr="00EC4288">
              <w:rPr>
                <w:rStyle w:val="ComputerCode"/>
              </w:rPr>
              <w:t xml:space="preserve">    &lt;!-- YXZ order (yaw, pitch, roll) --&gt;</w:t>
            </w:r>
          </w:p>
          <w:p w14:paraId="44F61A80" w14:textId="77777777" w:rsidR="00EC4288" w:rsidRPr="00EC4288" w:rsidRDefault="00EC4288" w:rsidP="00EC4288">
            <w:pPr>
              <w:rPr>
                <w:rStyle w:val="ComputerCode"/>
              </w:rPr>
            </w:pPr>
            <w:r w:rsidRPr="00EC4288">
              <w:rPr>
                <w:rStyle w:val="ComputerCode"/>
              </w:rPr>
              <w:t xml:space="preserve">    &lt;Rotation yaw="0.0f" pitch="0.0f" roll="0.0f"/&gt;</w:t>
            </w:r>
          </w:p>
          <w:p w14:paraId="3063782B" w14:textId="6BE9A2B0" w:rsidR="00EC4288" w:rsidRPr="00EC4288" w:rsidRDefault="00EC4288" w:rsidP="00EC4288">
            <w:pPr>
              <w:rPr>
                <w:rStyle w:val="ComputerCode"/>
              </w:rPr>
            </w:pPr>
            <w:r w:rsidRPr="00EC4288">
              <w:rPr>
                <w:rStyle w:val="ComputerCode"/>
              </w:rPr>
              <w:t xml:space="preserve">    &lt;Scale x="1</w:t>
            </w:r>
            <w:r w:rsidR="00D71ACE">
              <w:rPr>
                <w:rStyle w:val="ComputerCode"/>
              </w:rPr>
              <w:t>0</w:t>
            </w:r>
            <w:r w:rsidRPr="00EC4288">
              <w:rPr>
                <w:rStyle w:val="ComputerCode"/>
              </w:rPr>
              <w:t>.0f" y ="1</w:t>
            </w:r>
            <w:r w:rsidR="00D71ACE">
              <w:rPr>
                <w:rStyle w:val="ComputerCode"/>
              </w:rPr>
              <w:t>0</w:t>
            </w:r>
            <w:r w:rsidRPr="00EC4288">
              <w:rPr>
                <w:rStyle w:val="ComputerCode"/>
              </w:rPr>
              <w:t>.0f" z="1</w:t>
            </w:r>
            <w:r w:rsidR="00D71ACE">
              <w:rPr>
                <w:rStyle w:val="ComputerCode"/>
              </w:rPr>
              <w:t>0</w:t>
            </w:r>
            <w:r w:rsidRPr="00EC4288">
              <w:rPr>
                <w:rStyle w:val="ComputerCode"/>
              </w:rPr>
              <w:t>.0"/&gt;</w:t>
            </w:r>
          </w:p>
          <w:p w14:paraId="7305D106" w14:textId="77777777" w:rsidR="00EC4288" w:rsidRPr="00EC4288" w:rsidRDefault="00EC4288" w:rsidP="00EC4288">
            <w:pPr>
              <w:rPr>
                <w:rStyle w:val="ComputerCode"/>
              </w:rPr>
            </w:pPr>
            <w:r w:rsidRPr="00EC4288">
              <w:rPr>
                <w:rStyle w:val="ComputerCode"/>
              </w:rPr>
              <w:t xml:space="preserve">  &lt;/TransformableComponent&gt;</w:t>
            </w:r>
          </w:p>
          <w:p w14:paraId="601CE4FD" w14:textId="77777777" w:rsidR="00EC4288" w:rsidRPr="00EC4288" w:rsidRDefault="00EC4288" w:rsidP="00EC4288">
            <w:pPr>
              <w:rPr>
                <w:rStyle w:val="ComputerCode"/>
              </w:rPr>
            </w:pPr>
          </w:p>
          <w:p w14:paraId="10F9BD4D" w14:textId="4F899B32" w:rsidR="00EC4288" w:rsidRDefault="00EC4288" w:rsidP="00EC4288">
            <w:r w:rsidRPr="00EC4288">
              <w:rPr>
                <w:rStyle w:val="ComputerCode"/>
              </w:rPr>
              <w:t>&lt;/Actor&gt;</w:t>
            </w:r>
          </w:p>
        </w:tc>
      </w:tr>
    </w:tbl>
    <w:p w14:paraId="0CA807CA" w14:textId="77777777" w:rsidR="00EC4288" w:rsidRDefault="00EC4288" w:rsidP="000041E6"/>
    <w:p w14:paraId="3D36FA7A" w14:textId="7C4D101A" w:rsidR="00EC4288" w:rsidRDefault="00EC4288" w:rsidP="000041E6">
      <w:r>
        <w:lastRenderedPageBreak/>
        <w:t xml:space="preserve">The </w:t>
      </w:r>
      <w:r w:rsidRPr="00EC4288">
        <w:rPr>
          <w:rStyle w:val="ComputerCode"/>
        </w:rPr>
        <w:t>Running</w:t>
      </w:r>
      <w:r>
        <w:t xml:space="preserve"> game state is a subclass of the </w:t>
      </w:r>
      <w:r w:rsidRPr="00EC4288">
        <w:rPr>
          <w:rStyle w:val="ComputerCode"/>
        </w:rPr>
        <w:t>BaseGameState</w:t>
      </w:r>
      <w:r>
        <w:t>. As such, during its initialization (</w:t>
      </w:r>
      <w:r>
        <w:fldChar w:fldCharType="begin"/>
      </w:r>
      <w:r>
        <w:instrText xml:space="preserve"> REF _Ref382404409 \h </w:instrText>
      </w:r>
      <w:r>
        <w:fldChar w:fldCharType="separate"/>
      </w:r>
      <w:r w:rsidR="00EA324E" w:rsidRPr="00EC4288">
        <w:rPr>
          <w:b/>
        </w:rPr>
        <w:t xml:space="preserve">Listing </w:t>
      </w:r>
      <w:r w:rsidR="00EA324E">
        <w:rPr>
          <w:b/>
          <w:noProof/>
        </w:rPr>
        <w:t>70</w:t>
      </w:r>
      <w:r>
        <w:fldChar w:fldCharType="end"/>
      </w:r>
      <w:r>
        <w:t xml:space="preserve">), the super class stores a pointer to game logic in the </w:t>
      </w:r>
      <w:r w:rsidRPr="00EC4288">
        <w:rPr>
          <w:rStyle w:val="ComputerCode"/>
        </w:rPr>
        <w:t>m_pGameLogic</w:t>
      </w:r>
      <w:r>
        <w:t xml:space="preserve"> protected attribute, which is a pointer to the </w:t>
      </w:r>
      <w:r w:rsidRPr="00EC4288">
        <w:rPr>
          <w:rStyle w:val="ComputerCode"/>
        </w:rPr>
        <w:t>BaseGameLogic</w:t>
      </w:r>
      <w:r>
        <w:t xml:space="preserve"> implementation of the game (</w:t>
      </w:r>
      <w:r w:rsidRPr="00EC4288">
        <w:rPr>
          <w:rStyle w:val="ComputerCode"/>
        </w:rPr>
        <w:t>sg::GameLogic</w:t>
      </w:r>
      <w:r>
        <w:t xml:space="preserve"> – </w:t>
      </w:r>
      <w:r w:rsidRPr="00EC4288">
        <w:rPr>
          <w:rStyle w:val="ComputerCode"/>
        </w:rPr>
        <w:t>GameLogic</w:t>
      </w:r>
      <w:r>
        <w:t xml:space="preserve"> from this point on).</w:t>
      </w:r>
    </w:p>
    <w:p w14:paraId="24C45AAC" w14:textId="66E09C3B" w:rsidR="001E1EFD" w:rsidRDefault="00EC4288" w:rsidP="000041E6">
      <w:r>
        <w:fldChar w:fldCharType="begin"/>
      </w:r>
      <w:r>
        <w:instrText xml:space="preserve"> REF _Ref382404682 \h </w:instrText>
      </w:r>
      <w:r>
        <w:fldChar w:fldCharType="separate"/>
      </w:r>
      <w:r w:rsidR="00EA324E" w:rsidRPr="00EC4288">
        <w:rPr>
          <w:b/>
        </w:rPr>
        <w:t xml:space="preserve">Listing </w:t>
      </w:r>
      <w:r w:rsidR="00EA324E">
        <w:rPr>
          <w:b/>
          <w:noProof/>
        </w:rPr>
        <w:t>72</w:t>
      </w:r>
      <w:r>
        <w:fldChar w:fldCharType="end"/>
      </w:r>
      <w:r>
        <w:t xml:space="preserve"> uses this pointer to create the actor and add it to the game logic</w:t>
      </w:r>
      <w:r w:rsidR="009F4F69">
        <w:t xml:space="preserve"> (</w:t>
      </w:r>
      <w:r w:rsidR="009F4F69" w:rsidRPr="009F4F69">
        <w:rPr>
          <w:rStyle w:val="ComputerCode"/>
        </w:rPr>
        <w:t>m_pGameLogic-&gt;vCreateActor()</w:t>
      </w:r>
      <w:r w:rsidR="009F4F69">
        <w:t>)</w:t>
      </w:r>
      <w:r>
        <w:t xml:space="preserve">. The </w:t>
      </w:r>
      <w:r w:rsidRPr="00EC4288">
        <w:rPr>
          <w:rStyle w:val="ComputerCode"/>
        </w:rPr>
        <w:t>GameLogic</w:t>
      </w:r>
      <w:r>
        <w:t xml:space="preserve"> has the </w:t>
      </w:r>
      <w:r w:rsidRPr="00EC4288">
        <w:rPr>
          <w:rStyle w:val="ComputerCode"/>
        </w:rPr>
        <w:t>ActorFactory</w:t>
      </w:r>
      <w:r>
        <w:t xml:space="preserve"> defined in </w:t>
      </w:r>
      <w:r>
        <w:fldChar w:fldCharType="begin"/>
      </w:r>
      <w:r>
        <w:instrText xml:space="preserve"> REF _Ref382400288 \h </w:instrText>
      </w:r>
      <w:r>
        <w:fldChar w:fldCharType="separate"/>
      </w:r>
      <w:r w:rsidR="00EA324E" w:rsidRPr="001D0ED1">
        <w:rPr>
          <w:b/>
        </w:rPr>
        <w:t xml:space="preserve">Listing </w:t>
      </w:r>
      <w:r w:rsidR="00EA324E">
        <w:rPr>
          <w:b/>
          <w:noProof/>
        </w:rPr>
        <w:t>66</w:t>
      </w:r>
      <w:r>
        <w:fldChar w:fldCharType="end"/>
      </w:r>
      <w:r>
        <w:t xml:space="preserve"> and, thus, has access for all the UGE’s default components and the game’s specific components.</w:t>
      </w:r>
    </w:p>
    <w:p w14:paraId="6A95159C" w14:textId="2FCD8C7B" w:rsidR="00EC4288" w:rsidRDefault="00EC4288" w:rsidP="00EC4288">
      <w:pPr>
        <w:pStyle w:val="Caption"/>
        <w:keepNext/>
        <w:jc w:val="center"/>
      </w:pPr>
      <w:bookmarkStart w:id="392" w:name="_Ref382404682"/>
      <w:bookmarkStart w:id="393" w:name="_Toc382771797"/>
      <w:r w:rsidRPr="00EC4288">
        <w:rPr>
          <w:b/>
        </w:rPr>
        <w:t xml:space="preserve">Listing </w:t>
      </w:r>
      <w:r w:rsidRPr="00EC4288">
        <w:rPr>
          <w:b/>
        </w:rPr>
        <w:fldChar w:fldCharType="begin"/>
      </w:r>
      <w:r w:rsidRPr="00EC4288">
        <w:rPr>
          <w:b/>
        </w:rPr>
        <w:instrText xml:space="preserve"> SEQ Listing \* ARABIC </w:instrText>
      </w:r>
      <w:r w:rsidRPr="00EC4288">
        <w:rPr>
          <w:b/>
        </w:rPr>
        <w:fldChar w:fldCharType="separate"/>
      </w:r>
      <w:r w:rsidR="00EA324E">
        <w:rPr>
          <w:b/>
          <w:noProof/>
        </w:rPr>
        <w:t>72</w:t>
      </w:r>
      <w:r w:rsidRPr="00EC4288">
        <w:rPr>
          <w:b/>
        </w:rPr>
        <w:fldChar w:fldCharType="end"/>
      </w:r>
      <w:bookmarkEnd w:id="392"/>
      <w:r w:rsidRPr="00EC4288">
        <w:rPr>
          <w:b/>
        </w:rPr>
        <w:t>.</w:t>
      </w:r>
      <w:r>
        <w:t xml:space="preserve"> Creating and adding the actor to the game logic.</w:t>
      </w:r>
      <w:bookmarkEnd w:id="393"/>
    </w:p>
    <w:tbl>
      <w:tblPr>
        <w:tblStyle w:val="TableGrid"/>
        <w:tblW w:w="0" w:type="auto"/>
        <w:tblLook w:val="04A0" w:firstRow="1" w:lastRow="0" w:firstColumn="1" w:lastColumn="0" w:noHBand="0" w:noVBand="1"/>
      </w:tblPr>
      <w:tblGrid>
        <w:gridCol w:w="8494"/>
      </w:tblGrid>
      <w:tr w:rsidR="00EC4288" w14:paraId="4A196F7E" w14:textId="77777777" w:rsidTr="00EC4288">
        <w:tc>
          <w:tcPr>
            <w:tcW w:w="8494" w:type="dxa"/>
          </w:tcPr>
          <w:p w14:paraId="1CDC9F0A" w14:textId="77777777" w:rsidR="00EC4288" w:rsidRPr="00EC4288" w:rsidRDefault="00EC4288" w:rsidP="00EC4288">
            <w:pPr>
              <w:rPr>
                <w:rStyle w:val="ComputerCode"/>
              </w:rPr>
            </w:pPr>
            <w:r w:rsidRPr="00EC4288">
              <w:rPr>
                <w:rStyle w:val="ComputerCode"/>
              </w:rPr>
              <w:t>bool Running::CreateGameActors()</w:t>
            </w:r>
          </w:p>
          <w:p w14:paraId="56CE0BFD" w14:textId="77777777" w:rsidR="00EC4288" w:rsidRPr="00EC4288" w:rsidRDefault="00EC4288" w:rsidP="00EC4288">
            <w:pPr>
              <w:rPr>
                <w:rStyle w:val="ComputerCode"/>
              </w:rPr>
            </w:pPr>
            <w:r w:rsidRPr="00EC4288">
              <w:rPr>
                <w:rStyle w:val="ComputerCode"/>
              </w:rPr>
              <w:t>{</w:t>
            </w:r>
          </w:p>
          <w:p w14:paraId="39AEBC15" w14:textId="77777777" w:rsidR="00EC4288" w:rsidRPr="00EC4288" w:rsidRDefault="00EC4288" w:rsidP="00EC4288">
            <w:pPr>
              <w:rPr>
                <w:rStyle w:val="ComputerCode"/>
              </w:rPr>
            </w:pPr>
            <w:r w:rsidRPr="00EC4288">
              <w:rPr>
                <w:rStyle w:val="ComputerCode"/>
              </w:rPr>
              <w:t xml:space="preserve">    // Create an actor.</w:t>
            </w:r>
          </w:p>
          <w:p w14:paraId="484F1828" w14:textId="4A0F985F" w:rsidR="009F4F69" w:rsidRDefault="009F4F69" w:rsidP="00EC4288">
            <w:pPr>
              <w:rPr>
                <w:rStyle w:val="ComputerCode"/>
              </w:rPr>
            </w:pPr>
            <w:r>
              <w:rPr>
                <w:rStyle w:val="ComputerCode"/>
              </w:rPr>
              <w:t xml:space="preserve">   </w:t>
            </w:r>
            <w:r w:rsidR="007025CA">
              <w:rPr>
                <w:rStyle w:val="ComputerCode"/>
              </w:rPr>
              <w:t xml:space="preserve"> </w:t>
            </w:r>
            <w:r w:rsidRPr="009F4F69">
              <w:rPr>
                <w:rStyle w:val="ComputerCode"/>
              </w:rPr>
              <w:t>uge::ActorSharedPointer pActor =</w:t>
            </w:r>
          </w:p>
          <w:p w14:paraId="4D66470A" w14:textId="768EBA5A" w:rsidR="009F4F69" w:rsidRDefault="009F4F69" w:rsidP="00EC4288">
            <w:pPr>
              <w:rPr>
                <w:rStyle w:val="ComputerCode"/>
              </w:rPr>
            </w:pPr>
            <w:r>
              <w:rPr>
                <w:rStyle w:val="ComputerCode"/>
              </w:rPr>
              <w:t xml:space="preserve">             </w:t>
            </w:r>
            <w:r w:rsidRPr="009F4F69">
              <w:rPr>
                <w:rStyle w:val="ComputerCode"/>
              </w:rPr>
              <w:t xml:space="preserve"> m_pGameLogic-&gt;vCreateActor(</w:t>
            </w:r>
          </w:p>
          <w:p w14:paraId="0E1DFE16" w14:textId="257767BA" w:rsidR="00EC4288" w:rsidRDefault="007025CA" w:rsidP="00EC4288">
            <w:pPr>
              <w:rPr>
                <w:rStyle w:val="ComputerCode"/>
              </w:rPr>
            </w:pPr>
            <w:r>
              <w:rPr>
                <w:rStyle w:val="ComputerCode"/>
              </w:rPr>
              <w:t xml:space="preserve">                         "data/game/actors/spaceship</w:t>
            </w:r>
            <w:r w:rsidR="009F4F69" w:rsidRPr="009F4F69">
              <w:rPr>
                <w:rStyle w:val="ComputerCode"/>
              </w:rPr>
              <w:t>.xml", nullptr);</w:t>
            </w:r>
          </w:p>
          <w:p w14:paraId="2BEEFBDE" w14:textId="77777777" w:rsidR="009F4F69" w:rsidRPr="00EC4288" w:rsidRDefault="009F4F69" w:rsidP="00EC4288">
            <w:pPr>
              <w:rPr>
                <w:rStyle w:val="ComputerCode"/>
              </w:rPr>
            </w:pPr>
          </w:p>
          <w:p w14:paraId="2FA93F53" w14:textId="683D848E" w:rsidR="00EC4288" w:rsidRPr="00EC4288" w:rsidRDefault="00EC4288" w:rsidP="00EC4288">
            <w:pPr>
              <w:rPr>
                <w:rStyle w:val="ComputerCode"/>
              </w:rPr>
            </w:pPr>
            <w:r>
              <w:rPr>
                <w:rStyle w:val="ComputerCode"/>
              </w:rPr>
              <w:t xml:space="preserve">    return (pActor != uge::ActorSharedPointer())</w:t>
            </w:r>
            <w:r w:rsidRPr="00EC4288">
              <w:rPr>
                <w:rStyle w:val="ComputerCode"/>
              </w:rPr>
              <w:t>;</w:t>
            </w:r>
          </w:p>
          <w:p w14:paraId="2E4C8F12" w14:textId="7271AD9B" w:rsidR="00EC4288" w:rsidRDefault="00EC4288" w:rsidP="00EC4288">
            <w:r w:rsidRPr="00EC4288">
              <w:rPr>
                <w:rStyle w:val="ComputerCode"/>
              </w:rPr>
              <w:t>}</w:t>
            </w:r>
          </w:p>
        </w:tc>
      </w:tr>
    </w:tbl>
    <w:p w14:paraId="398B6FEA" w14:textId="77777777" w:rsidR="00EC4288" w:rsidRDefault="00EC4288" w:rsidP="000041E6"/>
    <w:p w14:paraId="4145C9E3" w14:textId="417BF3BD" w:rsidR="009F4F69" w:rsidRDefault="009F4F69" w:rsidP="000041E6">
      <w:r>
        <w:t>If successful, the return pointer is non-null. This pointer references a new game actor created according to its archetype definition (</w:t>
      </w:r>
      <w:r>
        <w:fldChar w:fldCharType="begin"/>
      </w:r>
      <w:r>
        <w:instrText xml:space="preserve"> REF _Ref382404487 \h </w:instrText>
      </w:r>
      <w:r>
        <w:fldChar w:fldCharType="separate"/>
      </w:r>
      <w:r w:rsidR="00EA324E" w:rsidRPr="00EC4288">
        <w:rPr>
          <w:b/>
        </w:rPr>
        <w:t xml:space="preserve">Listing </w:t>
      </w:r>
      <w:r w:rsidR="00EA324E">
        <w:rPr>
          <w:b/>
          <w:noProof/>
        </w:rPr>
        <w:t>71</w:t>
      </w:r>
      <w:r>
        <w:fldChar w:fldCharType="end"/>
      </w:r>
      <w:r>
        <w:t>). Therefore, it has all the desired components created with the specified initial data.</w:t>
      </w:r>
    </w:p>
    <w:p w14:paraId="4B428435" w14:textId="3C9D0308" w:rsidR="009F4F69" w:rsidRDefault="009F4F69" w:rsidP="000041E6">
      <w:r>
        <w:t xml:space="preserve">For quick access to actor, it might be a good idea to save the pointer in an attribute. Otherwise, it is necessary to save its </w:t>
      </w:r>
      <w:r w:rsidRPr="009F4F69">
        <w:rPr>
          <w:rStyle w:val="ComputerCode"/>
        </w:rPr>
        <w:t>ActorID</w:t>
      </w:r>
      <w:r>
        <w:t xml:space="preserve"> </w:t>
      </w:r>
      <w:r w:rsidR="007025CA">
        <w:t>(</w:t>
      </w:r>
      <w:r w:rsidR="007025CA" w:rsidRPr="007025CA">
        <w:rPr>
          <w:rStyle w:val="ComputerCode"/>
        </w:rPr>
        <w:t>pActor-&gt;GetActorID()</w:t>
      </w:r>
      <w:r w:rsidR="007025CA">
        <w:t xml:space="preserve">) </w:t>
      </w:r>
      <w:r>
        <w:t xml:space="preserve">and query the </w:t>
      </w:r>
      <w:r w:rsidRPr="009F4F69">
        <w:rPr>
          <w:rStyle w:val="ComputerCode"/>
        </w:rPr>
        <w:t>GameLogic</w:t>
      </w:r>
      <w:r>
        <w:t xml:space="preserve"> whenever the actor is needed.</w:t>
      </w:r>
    </w:p>
    <w:p w14:paraId="7CE14936" w14:textId="390CB2E1" w:rsidR="00BD0A24" w:rsidRDefault="00BD0A24" w:rsidP="000041E6">
      <w:r>
        <w:t xml:space="preserve">Running the application and setting a breakpoint after the creation of actor will show it has only one component: </w:t>
      </w:r>
      <w:r w:rsidR="0038516F">
        <w:t>the specified</w:t>
      </w:r>
      <w:r>
        <w:t xml:space="preserve"> </w:t>
      </w:r>
      <w:r w:rsidRPr="00BD0A24">
        <w:rPr>
          <w:rStyle w:val="ComputerCode"/>
        </w:rPr>
        <w:t>TransformableComponent</w:t>
      </w:r>
      <w:r>
        <w:t xml:space="preserve"> (</w:t>
      </w:r>
      <w:r>
        <w:fldChar w:fldCharType="begin"/>
      </w:r>
      <w:r>
        <w:instrText xml:space="preserve"> REF _Ref382406226 \h </w:instrText>
      </w:r>
      <w:r>
        <w:fldChar w:fldCharType="separate"/>
      </w:r>
      <w:r w:rsidR="00EA324E" w:rsidRPr="00BD0A24">
        <w:rPr>
          <w:b/>
        </w:rPr>
        <w:t xml:space="preserve">Figure </w:t>
      </w:r>
      <w:r w:rsidR="00EA324E">
        <w:rPr>
          <w:b/>
          <w:noProof/>
        </w:rPr>
        <w:t>30</w:t>
      </w:r>
      <w:r>
        <w:fldChar w:fldCharType="end"/>
      </w:r>
      <w:r>
        <w:t>).</w:t>
      </w:r>
    </w:p>
    <w:p w14:paraId="635BE4F7" w14:textId="77777777" w:rsidR="00BD0A24" w:rsidRDefault="00BD0A24" w:rsidP="00BD0A24">
      <w:pPr>
        <w:keepNext/>
      </w:pPr>
      <w:r w:rsidRPr="00BD0A24">
        <w:rPr>
          <w:noProof/>
          <w:lang w:val="pt-BR" w:eastAsia="pt-BR"/>
        </w:rPr>
        <w:drawing>
          <wp:inline distT="0" distB="0" distL="0" distR="0" wp14:anchorId="2F45A3B9" wp14:editId="60351F9A">
            <wp:extent cx="5400040" cy="1336040"/>
            <wp:effectExtent l="0" t="0" r="0"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5400040" cy="1336040"/>
                    </a:xfrm>
                    <a:prstGeom prst="rect">
                      <a:avLst/>
                    </a:prstGeom>
                  </pic:spPr>
                </pic:pic>
              </a:graphicData>
            </a:graphic>
          </wp:inline>
        </w:drawing>
      </w:r>
    </w:p>
    <w:p w14:paraId="4D576AAC" w14:textId="07C212E1" w:rsidR="00BD0A24" w:rsidRDefault="00BD0A24" w:rsidP="00BD0A24">
      <w:pPr>
        <w:pStyle w:val="Caption"/>
        <w:jc w:val="center"/>
      </w:pPr>
      <w:bookmarkStart w:id="394" w:name="_Ref382406226"/>
      <w:bookmarkStart w:id="395" w:name="_Toc382771715"/>
      <w:r w:rsidRPr="00BD0A24">
        <w:rPr>
          <w:b/>
        </w:rPr>
        <w:t xml:space="preserve">Figure </w:t>
      </w:r>
      <w:r w:rsidRPr="00BD0A24">
        <w:rPr>
          <w:b/>
        </w:rPr>
        <w:fldChar w:fldCharType="begin"/>
      </w:r>
      <w:r w:rsidRPr="00BD0A24">
        <w:rPr>
          <w:b/>
        </w:rPr>
        <w:instrText xml:space="preserve"> SEQ Figure \* ARABIC </w:instrText>
      </w:r>
      <w:r w:rsidRPr="00BD0A24">
        <w:rPr>
          <w:b/>
        </w:rPr>
        <w:fldChar w:fldCharType="separate"/>
      </w:r>
      <w:r w:rsidR="00EA324E">
        <w:rPr>
          <w:b/>
          <w:noProof/>
        </w:rPr>
        <w:t>30</w:t>
      </w:r>
      <w:r w:rsidRPr="00BD0A24">
        <w:rPr>
          <w:b/>
        </w:rPr>
        <w:fldChar w:fldCharType="end"/>
      </w:r>
      <w:bookmarkEnd w:id="394"/>
      <w:r w:rsidRPr="00BD0A24">
        <w:rPr>
          <w:b/>
        </w:rPr>
        <w:t>.</w:t>
      </w:r>
      <w:r>
        <w:t xml:space="preserve"> The first actor created into the tutorial game.</w:t>
      </w:r>
      <w:bookmarkEnd w:id="395"/>
    </w:p>
    <w:p w14:paraId="3F4F4E3B" w14:textId="52E9B270" w:rsidR="001E1EFD" w:rsidRDefault="006C525A" w:rsidP="000041E6">
      <w:r>
        <w:t xml:space="preserve">It still has no output representation, though. </w:t>
      </w:r>
      <w:r>
        <w:fldChar w:fldCharType="begin"/>
      </w:r>
      <w:r>
        <w:instrText xml:space="preserve"> REF _Ref382406351 \h </w:instrText>
      </w:r>
      <w:r>
        <w:fldChar w:fldCharType="separate"/>
      </w:r>
      <w:r w:rsidR="00EA324E" w:rsidRPr="006C525A">
        <w:rPr>
          <w:b/>
        </w:rPr>
        <w:t xml:space="preserve">Listing </w:t>
      </w:r>
      <w:r w:rsidR="00EA324E">
        <w:rPr>
          <w:b/>
          <w:noProof/>
        </w:rPr>
        <w:t>73</w:t>
      </w:r>
      <w:r>
        <w:fldChar w:fldCharType="end"/>
      </w:r>
      <w:r>
        <w:t xml:space="preserve"> adds more components to the Actor.</w:t>
      </w:r>
    </w:p>
    <w:p w14:paraId="06DC0783" w14:textId="4209FC37" w:rsidR="006C525A" w:rsidRDefault="006C525A" w:rsidP="006C525A">
      <w:pPr>
        <w:pStyle w:val="Caption"/>
        <w:keepNext/>
        <w:jc w:val="center"/>
      </w:pPr>
      <w:bookmarkStart w:id="396" w:name="_Ref382406351"/>
      <w:bookmarkStart w:id="397" w:name="_Toc382771798"/>
      <w:r w:rsidRPr="006C525A">
        <w:rPr>
          <w:b/>
        </w:rPr>
        <w:t xml:space="preserve">Listing </w:t>
      </w:r>
      <w:r w:rsidRPr="006C525A">
        <w:rPr>
          <w:b/>
        </w:rPr>
        <w:fldChar w:fldCharType="begin"/>
      </w:r>
      <w:r w:rsidRPr="006C525A">
        <w:rPr>
          <w:b/>
        </w:rPr>
        <w:instrText xml:space="preserve"> SEQ Listing \* ARABIC </w:instrText>
      </w:r>
      <w:r w:rsidRPr="006C525A">
        <w:rPr>
          <w:b/>
        </w:rPr>
        <w:fldChar w:fldCharType="separate"/>
      </w:r>
      <w:r w:rsidR="00EA324E">
        <w:rPr>
          <w:b/>
          <w:noProof/>
        </w:rPr>
        <w:t>73</w:t>
      </w:r>
      <w:r w:rsidRPr="006C525A">
        <w:rPr>
          <w:b/>
        </w:rPr>
        <w:fldChar w:fldCharType="end"/>
      </w:r>
      <w:bookmarkEnd w:id="396"/>
      <w:r w:rsidRPr="006C525A">
        <w:rPr>
          <w:b/>
        </w:rPr>
        <w:t>.</w:t>
      </w:r>
      <w:r>
        <w:t xml:space="preserve"> Attaching a few more components into the actor.</w:t>
      </w:r>
      <w:bookmarkEnd w:id="397"/>
    </w:p>
    <w:tbl>
      <w:tblPr>
        <w:tblStyle w:val="TableGrid"/>
        <w:tblW w:w="0" w:type="auto"/>
        <w:tblLook w:val="04A0" w:firstRow="1" w:lastRow="0" w:firstColumn="1" w:lastColumn="0" w:noHBand="0" w:noVBand="1"/>
      </w:tblPr>
      <w:tblGrid>
        <w:gridCol w:w="8494"/>
      </w:tblGrid>
      <w:tr w:rsidR="006C525A" w14:paraId="137F6DAB" w14:textId="77777777" w:rsidTr="006C525A">
        <w:tc>
          <w:tcPr>
            <w:tcW w:w="8494" w:type="dxa"/>
          </w:tcPr>
          <w:p w14:paraId="1E979EF5" w14:textId="77777777" w:rsidR="006C525A" w:rsidRPr="006C525A" w:rsidRDefault="006C525A" w:rsidP="006C525A">
            <w:pPr>
              <w:rPr>
                <w:rStyle w:val="ComputerCode"/>
              </w:rPr>
            </w:pPr>
            <w:r w:rsidRPr="006C525A">
              <w:rPr>
                <w:rStyle w:val="ComputerCode"/>
              </w:rPr>
              <w:t>&lt;?xml version="1.0" encoding="UTF-8"?&gt;</w:t>
            </w:r>
          </w:p>
          <w:p w14:paraId="39B9DE0B" w14:textId="77777777" w:rsidR="006C525A" w:rsidRPr="006C525A" w:rsidRDefault="006C525A" w:rsidP="006C525A">
            <w:pPr>
              <w:rPr>
                <w:rStyle w:val="ComputerCode"/>
              </w:rPr>
            </w:pPr>
          </w:p>
          <w:p w14:paraId="2A8818F3" w14:textId="77777777" w:rsidR="006C525A" w:rsidRPr="006C525A" w:rsidRDefault="006C525A" w:rsidP="006C525A">
            <w:pPr>
              <w:rPr>
                <w:rStyle w:val="ComputerCode"/>
              </w:rPr>
            </w:pPr>
            <w:r w:rsidRPr="006C525A">
              <w:rPr>
                <w:rStyle w:val="ComputerCode"/>
              </w:rPr>
              <w:t>&lt;Actor type="Spaceship" resource="data/game/actors/spaceship.xml"&gt;</w:t>
            </w:r>
          </w:p>
          <w:p w14:paraId="4231EAA9" w14:textId="77777777" w:rsidR="006C525A" w:rsidRPr="006C525A" w:rsidRDefault="006C525A" w:rsidP="006C525A">
            <w:pPr>
              <w:rPr>
                <w:rStyle w:val="ComputerCode"/>
              </w:rPr>
            </w:pPr>
          </w:p>
          <w:p w14:paraId="10041AB5" w14:textId="77777777" w:rsidR="006C525A" w:rsidRPr="006C525A" w:rsidRDefault="006C525A" w:rsidP="006C525A">
            <w:pPr>
              <w:rPr>
                <w:rStyle w:val="ComputerCode"/>
              </w:rPr>
            </w:pPr>
            <w:r w:rsidRPr="006C525A">
              <w:rPr>
                <w:rStyle w:val="ComputerCode"/>
              </w:rPr>
              <w:t xml:space="preserve">  &lt;TransformableComponent&gt;</w:t>
            </w:r>
          </w:p>
          <w:p w14:paraId="088145E8" w14:textId="77777777" w:rsidR="006C525A" w:rsidRPr="006C525A" w:rsidRDefault="006C525A" w:rsidP="006C525A">
            <w:pPr>
              <w:rPr>
                <w:rStyle w:val="ComputerCode"/>
              </w:rPr>
            </w:pPr>
            <w:r w:rsidRPr="006C525A">
              <w:rPr>
                <w:rStyle w:val="ComputerCode"/>
              </w:rPr>
              <w:t xml:space="preserve">    &lt;Position x="0.0f" y="0.0f" z="0.0f"/&gt;</w:t>
            </w:r>
          </w:p>
          <w:p w14:paraId="626398F1" w14:textId="77777777" w:rsidR="006C525A" w:rsidRPr="006C525A" w:rsidRDefault="006C525A" w:rsidP="006C525A">
            <w:pPr>
              <w:rPr>
                <w:rStyle w:val="ComputerCode"/>
              </w:rPr>
            </w:pPr>
            <w:r w:rsidRPr="006C525A">
              <w:rPr>
                <w:rStyle w:val="ComputerCode"/>
              </w:rPr>
              <w:t xml:space="preserve">    &lt;!-- YXZ order (yaw, pitch, roll) --&gt;</w:t>
            </w:r>
          </w:p>
          <w:p w14:paraId="21EF3037" w14:textId="77777777" w:rsidR="006C525A" w:rsidRPr="006C525A" w:rsidRDefault="006C525A" w:rsidP="006C525A">
            <w:pPr>
              <w:rPr>
                <w:rStyle w:val="ComputerCode"/>
              </w:rPr>
            </w:pPr>
            <w:r w:rsidRPr="006C525A">
              <w:rPr>
                <w:rStyle w:val="ComputerCode"/>
              </w:rPr>
              <w:t xml:space="preserve">    &lt;Rotation yaw="0.0f" pitch="0.0f" roll="0.0f"/&gt;</w:t>
            </w:r>
          </w:p>
          <w:p w14:paraId="70197F93" w14:textId="511D77C3" w:rsidR="006C525A" w:rsidRPr="006C525A" w:rsidRDefault="006C525A" w:rsidP="006C525A">
            <w:pPr>
              <w:rPr>
                <w:rStyle w:val="ComputerCode"/>
              </w:rPr>
            </w:pPr>
            <w:r w:rsidRPr="006C525A">
              <w:rPr>
                <w:rStyle w:val="ComputerCode"/>
              </w:rPr>
              <w:t xml:space="preserve">    &lt;Scale x="1</w:t>
            </w:r>
            <w:r w:rsidR="00D71ACE">
              <w:rPr>
                <w:rStyle w:val="ComputerCode"/>
              </w:rPr>
              <w:t>0</w:t>
            </w:r>
            <w:r w:rsidRPr="006C525A">
              <w:rPr>
                <w:rStyle w:val="ComputerCode"/>
              </w:rPr>
              <w:t>.0f" y ="1</w:t>
            </w:r>
            <w:r w:rsidR="00D71ACE">
              <w:rPr>
                <w:rStyle w:val="ComputerCode"/>
              </w:rPr>
              <w:t>0</w:t>
            </w:r>
            <w:r w:rsidRPr="006C525A">
              <w:rPr>
                <w:rStyle w:val="ComputerCode"/>
              </w:rPr>
              <w:t>.0f" z="1</w:t>
            </w:r>
            <w:r w:rsidR="00D71ACE">
              <w:rPr>
                <w:rStyle w:val="ComputerCode"/>
              </w:rPr>
              <w:t>0</w:t>
            </w:r>
            <w:r w:rsidRPr="006C525A">
              <w:rPr>
                <w:rStyle w:val="ComputerCode"/>
              </w:rPr>
              <w:t>.0"/&gt;</w:t>
            </w:r>
          </w:p>
          <w:p w14:paraId="1D402330" w14:textId="77777777" w:rsidR="006C525A" w:rsidRPr="006C525A" w:rsidRDefault="006C525A" w:rsidP="006C525A">
            <w:pPr>
              <w:rPr>
                <w:rStyle w:val="ComputerCode"/>
              </w:rPr>
            </w:pPr>
            <w:r w:rsidRPr="006C525A">
              <w:rPr>
                <w:rStyle w:val="ComputerCode"/>
              </w:rPr>
              <w:t xml:space="preserve">  &lt;/TransformableComponent&gt;</w:t>
            </w:r>
          </w:p>
          <w:p w14:paraId="4092BAC9" w14:textId="77777777" w:rsidR="006C525A" w:rsidRPr="006C525A" w:rsidRDefault="006C525A" w:rsidP="006C525A">
            <w:pPr>
              <w:rPr>
                <w:rStyle w:val="ComputerCode"/>
              </w:rPr>
            </w:pPr>
          </w:p>
          <w:p w14:paraId="58147C65" w14:textId="77777777" w:rsidR="006C525A" w:rsidRPr="006C525A" w:rsidRDefault="006C525A" w:rsidP="006C525A">
            <w:pPr>
              <w:rPr>
                <w:rStyle w:val="ComputerCode"/>
              </w:rPr>
            </w:pPr>
            <w:r w:rsidRPr="006C525A">
              <w:rPr>
                <w:rStyle w:val="ComputerCode"/>
              </w:rPr>
              <w:t xml:space="preserve">  &lt;CollidableComponent&gt;</w:t>
            </w:r>
          </w:p>
          <w:p w14:paraId="24F5248E" w14:textId="77777777" w:rsidR="006C525A" w:rsidRPr="006C525A" w:rsidRDefault="006C525A" w:rsidP="006C525A">
            <w:pPr>
              <w:rPr>
                <w:rStyle w:val="ComputerCode"/>
              </w:rPr>
            </w:pPr>
            <w:r w:rsidRPr="006C525A">
              <w:rPr>
                <w:rStyle w:val="ComputerCode"/>
              </w:rPr>
              <w:t xml:space="preserve">    &lt;Shape type="Sphere"&gt;</w:t>
            </w:r>
          </w:p>
          <w:p w14:paraId="6B882AB5" w14:textId="77777777" w:rsidR="006C525A" w:rsidRPr="006C525A" w:rsidRDefault="006C525A" w:rsidP="006C525A">
            <w:pPr>
              <w:rPr>
                <w:rStyle w:val="ComputerCode"/>
              </w:rPr>
            </w:pPr>
            <w:r w:rsidRPr="006C525A">
              <w:rPr>
                <w:rStyle w:val="ComputerCode"/>
              </w:rPr>
              <w:t xml:space="preserve">      &lt;Radius r="1.0f"/&gt;</w:t>
            </w:r>
          </w:p>
          <w:p w14:paraId="61DB5AC3" w14:textId="77777777" w:rsidR="006C525A" w:rsidRPr="006C525A" w:rsidRDefault="006C525A" w:rsidP="006C525A">
            <w:pPr>
              <w:rPr>
                <w:rStyle w:val="ComputerCode"/>
              </w:rPr>
            </w:pPr>
            <w:r w:rsidRPr="006C525A">
              <w:rPr>
                <w:rStyle w:val="ComputerCode"/>
              </w:rPr>
              <w:t xml:space="preserve">    &lt;/Shape&gt;</w:t>
            </w:r>
          </w:p>
          <w:p w14:paraId="3735D22B" w14:textId="77777777" w:rsidR="006C525A" w:rsidRPr="006C525A" w:rsidRDefault="006C525A" w:rsidP="006C525A">
            <w:pPr>
              <w:rPr>
                <w:rStyle w:val="ComputerCode"/>
              </w:rPr>
            </w:pPr>
            <w:r w:rsidRPr="006C525A">
              <w:rPr>
                <w:rStyle w:val="ComputerCode"/>
              </w:rPr>
              <w:t xml:space="preserve">    &lt;CenterOfMassOffset&gt;</w:t>
            </w:r>
          </w:p>
          <w:p w14:paraId="26CC819B" w14:textId="77777777" w:rsidR="006C525A" w:rsidRPr="006C525A" w:rsidRDefault="006C525A" w:rsidP="006C525A">
            <w:pPr>
              <w:rPr>
                <w:rStyle w:val="ComputerCode"/>
              </w:rPr>
            </w:pPr>
            <w:r w:rsidRPr="006C525A">
              <w:rPr>
                <w:rStyle w:val="ComputerCode"/>
              </w:rPr>
              <w:t xml:space="preserve">      &lt;Position x="0.0f" y="0.0f" z="0.0f"/&gt;</w:t>
            </w:r>
          </w:p>
          <w:p w14:paraId="0E94E3D0" w14:textId="77777777" w:rsidR="006C525A" w:rsidRPr="006C525A" w:rsidRDefault="006C525A" w:rsidP="006C525A">
            <w:pPr>
              <w:rPr>
                <w:rStyle w:val="ComputerCode"/>
              </w:rPr>
            </w:pPr>
            <w:r w:rsidRPr="006C525A">
              <w:rPr>
                <w:rStyle w:val="ComputerCode"/>
              </w:rPr>
              <w:t xml:space="preserve">      &lt;Rotation yaw="0.0f" pitch="0.0f" roll="0.0f"/&gt;</w:t>
            </w:r>
          </w:p>
          <w:p w14:paraId="00F46780" w14:textId="77777777" w:rsidR="006C525A" w:rsidRPr="006C525A" w:rsidRDefault="006C525A" w:rsidP="006C525A">
            <w:pPr>
              <w:rPr>
                <w:rStyle w:val="ComputerCode"/>
              </w:rPr>
            </w:pPr>
            <w:r w:rsidRPr="006C525A">
              <w:rPr>
                <w:rStyle w:val="ComputerCode"/>
              </w:rPr>
              <w:t xml:space="preserve">    &lt;/CenterOfMassOffset&gt;</w:t>
            </w:r>
          </w:p>
          <w:p w14:paraId="3B33512C" w14:textId="77777777" w:rsidR="006C525A" w:rsidRPr="006C525A" w:rsidRDefault="006C525A" w:rsidP="006C525A">
            <w:pPr>
              <w:rPr>
                <w:rStyle w:val="ComputerCode"/>
              </w:rPr>
            </w:pPr>
            <w:r w:rsidRPr="006C525A">
              <w:rPr>
                <w:rStyle w:val="ComputerCode"/>
              </w:rPr>
              <w:t xml:space="preserve">    &lt;Density type="Pine"/&gt;</w:t>
            </w:r>
          </w:p>
          <w:p w14:paraId="3ABDDD40" w14:textId="77777777" w:rsidR="006C525A" w:rsidRPr="006C525A" w:rsidRDefault="006C525A" w:rsidP="006C525A">
            <w:pPr>
              <w:rPr>
                <w:rStyle w:val="ComputerCode"/>
              </w:rPr>
            </w:pPr>
            <w:r w:rsidRPr="006C525A">
              <w:rPr>
                <w:rStyle w:val="ComputerCode"/>
              </w:rPr>
              <w:t xml:space="preserve">    &lt;Material type="Elastic"/&gt;</w:t>
            </w:r>
          </w:p>
          <w:p w14:paraId="20DDC482" w14:textId="77777777" w:rsidR="006C525A" w:rsidRPr="006C525A" w:rsidRDefault="006C525A" w:rsidP="006C525A">
            <w:pPr>
              <w:rPr>
                <w:rStyle w:val="ComputerCode"/>
              </w:rPr>
            </w:pPr>
            <w:r w:rsidRPr="006C525A">
              <w:rPr>
                <w:rStyle w:val="ComputerCode"/>
              </w:rPr>
              <w:t xml:space="preserve">  &lt;/CollidableComponent&gt;</w:t>
            </w:r>
          </w:p>
          <w:p w14:paraId="76C8640C" w14:textId="77777777" w:rsidR="006C525A" w:rsidRPr="006C525A" w:rsidRDefault="006C525A" w:rsidP="006C525A">
            <w:pPr>
              <w:rPr>
                <w:rStyle w:val="ComputerCode"/>
              </w:rPr>
            </w:pPr>
          </w:p>
          <w:p w14:paraId="00B322BD" w14:textId="77777777" w:rsidR="006C525A" w:rsidRPr="006C525A" w:rsidRDefault="006C525A" w:rsidP="006C525A">
            <w:pPr>
              <w:rPr>
                <w:rStyle w:val="ComputerCode"/>
              </w:rPr>
            </w:pPr>
            <w:r w:rsidRPr="006C525A">
              <w:rPr>
                <w:rStyle w:val="ComputerCode"/>
              </w:rPr>
              <w:t xml:space="preserve">  &lt;BulletPhysicsComponent&gt;</w:t>
            </w:r>
          </w:p>
          <w:p w14:paraId="7348623B" w14:textId="2E166BB2" w:rsidR="006C525A" w:rsidRPr="006C525A" w:rsidRDefault="006C525A" w:rsidP="006C525A">
            <w:pPr>
              <w:rPr>
                <w:rStyle w:val="ComputerCode"/>
              </w:rPr>
            </w:pPr>
            <w:r w:rsidRPr="006C525A">
              <w:rPr>
                <w:rStyle w:val="ComputerCode"/>
              </w:rPr>
              <w:t xml:space="preserve">    &lt;LinearFactor x="1.0f" y="</w:t>
            </w:r>
            <w:r w:rsidR="009B2413">
              <w:rPr>
                <w:rStyle w:val="ComputerCode"/>
              </w:rPr>
              <w:t>1</w:t>
            </w:r>
            <w:r w:rsidRPr="006C525A">
              <w:rPr>
                <w:rStyle w:val="ComputerCode"/>
              </w:rPr>
              <w:t>.0f" z="1.0f"/&gt;</w:t>
            </w:r>
          </w:p>
          <w:p w14:paraId="3AED6CC4" w14:textId="77777777" w:rsidR="006C525A" w:rsidRPr="006C525A" w:rsidRDefault="006C525A" w:rsidP="006C525A">
            <w:pPr>
              <w:rPr>
                <w:rStyle w:val="ComputerCode"/>
              </w:rPr>
            </w:pPr>
            <w:r w:rsidRPr="006C525A">
              <w:rPr>
                <w:rStyle w:val="ComputerCode"/>
              </w:rPr>
              <w:t xml:space="preserve">    &lt;AngularFactor x="0.0f" y="0.0f" z="0.0f"/&gt;</w:t>
            </w:r>
          </w:p>
          <w:p w14:paraId="609EE60B" w14:textId="6E3FBEC7" w:rsidR="006C525A" w:rsidRPr="006C525A" w:rsidRDefault="004D4474" w:rsidP="006C525A">
            <w:pPr>
              <w:rPr>
                <w:rStyle w:val="ComputerCode"/>
              </w:rPr>
            </w:pPr>
            <w:r>
              <w:rPr>
                <w:rStyle w:val="ComputerCode"/>
              </w:rPr>
              <w:t xml:space="preserve">    &lt;MaxVelocity v="10</w:t>
            </w:r>
            <w:r w:rsidR="006C525A" w:rsidRPr="006C525A">
              <w:rPr>
                <w:rStyle w:val="ComputerCode"/>
              </w:rPr>
              <w:t>.0f"/&gt;</w:t>
            </w:r>
          </w:p>
          <w:p w14:paraId="4AEC21C4" w14:textId="77777777" w:rsidR="006C525A" w:rsidRPr="006C525A" w:rsidRDefault="006C525A" w:rsidP="006C525A">
            <w:pPr>
              <w:rPr>
                <w:rStyle w:val="ComputerCode"/>
              </w:rPr>
            </w:pPr>
            <w:r w:rsidRPr="006C525A">
              <w:rPr>
                <w:rStyle w:val="ComputerCode"/>
              </w:rPr>
              <w:t xml:space="preserve">    &lt;MaxAngularVelocity v="0.0f"/&gt;</w:t>
            </w:r>
          </w:p>
          <w:p w14:paraId="05366ED1" w14:textId="77777777" w:rsidR="006C525A" w:rsidRPr="006C525A" w:rsidRDefault="006C525A" w:rsidP="006C525A">
            <w:pPr>
              <w:rPr>
                <w:rStyle w:val="ComputerCode"/>
              </w:rPr>
            </w:pPr>
            <w:r w:rsidRPr="006C525A">
              <w:rPr>
                <w:rStyle w:val="ComputerCode"/>
              </w:rPr>
              <w:t xml:space="preserve">  &lt;/BulletPhysicsComponent&gt;</w:t>
            </w:r>
          </w:p>
          <w:p w14:paraId="144606B8" w14:textId="77777777" w:rsidR="006C525A" w:rsidRPr="006C525A" w:rsidRDefault="006C525A" w:rsidP="006C525A">
            <w:pPr>
              <w:rPr>
                <w:rStyle w:val="ComputerCode"/>
              </w:rPr>
            </w:pPr>
          </w:p>
          <w:p w14:paraId="5373909B" w14:textId="5D7C7C8F" w:rsidR="006C525A" w:rsidRDefault="006C525A" w:rsidP="006C525A">
            <w:r w:rsidRPr="006C525A">
              <w:rPr>
                <w:rStyle w:val="ComputerCode"/>
              </w:rPr>
              <w:t>&lt;/Actor&gt;</w:t>
            </w:r>
          </w:p>
        </w:tc>
      </w:tr>
    </w:tbl>
    <w:p w14:paraId="6D30D6C5" w14:textId="77777777" w:rsidR="006C525A" w:rsidRDefault="006C525A" w:rsidP="000041E6"/>
    <w:p w14:paraId="0E8FD977" w14:textId="5B04E8B2" w:rsidR="006C525A" w:rsidRDefault="006C525A" w:rsidP="000041E6">
      <w:r>
        <w:t>After</w:t>
      </w:r>
      <w:r w:rsidR="0038516F">
        <w:t xml:space="preserve"> running the application again</w:t>
      </w:r>
      <w:r w:rsidR="0038516F">
        <w:rPr>
          <w:rStyle w:val="FootnoteReference"/>
        </w:rPr>
        <w:footnoteReference w:id="15"/>
      </w:r>
      <w:r>
        <w:t xml:space="preserve">, the actor now has the three components of </w:t>
      </w:r>
      <w:r>
        <w:fldChar w:fldCharType="begin"/>
      </w:r>
      <w:r>
        <w:instrText xml:space="preserve"> REF _Ref382406351 \h </w:instrText>
      </w:r>
      <w:r>
        <w:fldChar w:fldCharType="separate"/>
      </w:r>
      <w:r w:rsidR="00EA324E" w:rsidRPr="006C525A">
        <w:rPr>
          <w:b/>
        </w:rPr>
        <w:t xml:space="preserve">Listing </w:t>
      </w:r>
      <w:r w:rsidR="00EA324E">
        <w:rPr>
          <w:b/>
          <w:noProof/>
        </w:rPr>
        <w:t>73</w:t>
      </w:r>
      <w:r>
        <w:fldChar w:fldCharType="end"/>
      </w:r>
      <w:r>
        <w:t xml:space="preserve">: a </w:t>
      </w:r>
      <w:r w:rsidRPr="006C525A">
        <w:rPr>
          <w:rStyle w:val="ComputerCode"/>
        </w:rPr>
        <w:t>TransformableComponent</w:t>
      </w:r>
      <w:r>
        <w:t xml:space="preserve">, a </w:t>
      </w:r>
      <w:r w:rsidRPr="006C525A">
        <w:rPr>
          <w:rStyle w:val="ComputerCode"/>
        </w:rPr>
        <w:t>CollidableComponent</w:t>
      </w:r>
      <w:r>
        <w:t xml:space="preserve"> and a </w:t>
      </w:r>
      <w:r w:rsidRPr="006C525A">
        <w:rPr>
          <w:rStyle w:val="ComputerCode"/>
        </w:rPr>
        <w:t>BulletPhysicsComponent</w:t>
      </w:r>
      <w:r>
        <w:t xml:space="preserve"> (</w:t>
      </w:r>
      <w:r w:rsidR="0052220B">
        <w:fldChar w:fldCharType="begin"/>
      </w:r>
      <w:r w:rsidR="0052220B">
        <w:instrText xml:space="preserve"> REF _Ref382408721 \h </w:instrText>
      </w:r>
      <w:r w:rsidR="0052220B">
        <w:fldChar w:fldCharType="separate"/>
      </w:r>
      <w:r w:rsidR="00EA324E" w:rsidRPr="006C525A">
        <w:rPr>
          <w:b/>
        </w:rPr>
        <w:t xml:space="preserve">Figure </w:t>
      </w:r>
      <w:r w:rsidR="00EA324E">
        <w:rPr>
          <w:b/>
          <w:noProof/>
        </w:rPr>
        <w:t>31</w:t>
      </w:r>
      <w:r w:rsidR="0052220B">
        <w:fldChar w:fldCharType="end"/>
      </w:r>
      <w:r>
        <w:t>).</w:t>
      </w:r>
    </w:p>
    <w:p w14:paraId="0F177FFA" w14:textId="77777777" w:rsidR="006C525A" w:rsidRDefault="006C525A" w:rsidP="006C525A">
      <w:pPr>
        <w:keepNext/>
      </w:pPr>
      <w:r w:rsidRPr="006C525A">
        <w:rPr>
          <w:noProof/>
          <w:lang w:val="pt-BR" w:eastAsia="pt-BR"/>
        </w:rPr>
        <w:drawing>
          <wp:inline distT="0" distB="0" distL="0" distR="0" wp14:anchorId="0B5A83A1" wp14:editId="541987FE">
            <wp:extent cx="5400040" cy="1585595"/>
            <wp:effectExtent l="0" t="0" r="0"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5400040" cy="1585595"/>
                    </a:xfrm>
                    <a:prstGeom prst="rect">
                      <a:avLst/>
                    </a:prstGeom>
                  </pic:spPr>
                </pic:pic>
              </a:graphicData>
            </a:graphic>
          </wp:inline>
        </w:drawing>
      </w:r>
    </w:p>
    <w:p w14:paraId="04AFF049" w14:textId="6A353858" w:rsidR="006C525A" w:rsidRDefault="006C525A" w:rsidP="006C525A">
      <w:pPr>
        <w:pStyle w:val="Caption"/>
        <w:jc w:val="center"/>
      </w:pPr>
      <w:bookmarkStart w:id="398" w:name="_Ref382408721"/>
      <w:bookmarkStart w:id="399" w:name="_Toc382771716"/>
      <w:r w:rsidRPr="006C525A">
        <w:rPr>
          <w:b/>
        </w:rPr>
        <w:t xml:space="preserve">Figure </w:t>
      </w:r>
      <w:r w:rsidRPr="006C525A">
        <w:rPr>
          <w:b/>
        </w:rPr>
        <w:fldChar w:fldCharType="begin"/>
      </w:r>
      <w:r w:rsidRPr="006C525A">
        <w:rPr>
          <w:b/>
        </w:rPr>
        <w:instrText xml:space="preserve"> SEQ Figure \* ARABIC </w:instrText>
      </w:r>
      <w:r w:rsidRPr="006C525A">
        <w:rPr>
          <w:b/>
        </w:rPr>
        <w:fldChar w:fldCharType="separate"/>
      </w:r>
      <w:r w:rsidR="00EA324E">
        <w:rPr>
          <w:b/>
          <w:noProof/>
        </w:rPr>
        <w:t>31</w:t>
      </w:r>
      <w:r w:rsidRPr="006C525A">
        <w:rPr>
          <w:b/>
        </w:rPr>
        <w:fldChar w:fldCharType="end"/>
      </w:r>
      <w:bookmarkEnd w:id="398"/>
      <w:r w:rsidRPr="006C525A">
        <w:rPr>
          <w:b/>
        </w:rPr>
        <w:t>.</w:t>
      </w:r>
      <w:r>
        <w:t xml:space="preserve"> A new iteration on the first actor – adding new components to the archetype.</w:t>
      </w:r>
      <w:bookmarkEnd w:id="399"/>
    </w:p>
    <w:p w14:paraId="05AC2FB1" w14:textId="3F96510B" w:rsidR="006C525A" w:rsidRDefault="006C525A" w:rsidP="000041E6">
      <w:r>
        <w:t>This data was added to the actor without requiring a single change to the code base, demonstrating the usefulness of the entity-component approach combined with a data-driven architecture.</w:t>
      </w:r>
    </w:p>
    <w:p w14:paraId="0088B32A" w14:textId="14FC64F1" w:rsidR="006C525A" w:rsidRDefault="006C525A" w:rsidP="000041E6">
      <w:r>
        <w:lastRenderedPageBreak/>
        <w:t xml:space="preserve">There is still no output component, so there is not any output representation. However, now the entity has all the required components for the Physics subsystem. Thus, it is possible to visualize the game scene using the Physics subsystem debugger – it only requires adding registering the actor to </w:t>
      </w:r>
      <w:r w:rsidR="00D71ACE">
        <w:t xml:space="preserve">the subsystem, as shown in </w:t>
      </w:r>
      <w:r w:rsidR="00D71ACE">
        <w:fldChar w:fldCharType="begin"/>
      </w:r>
      <w:r w:rsidR="00D71ACE">
        <w:instrText xml:space="preserve"> REF _Ref382406946 \h </w:instrText>
      </w:r>
      <w:r w:rsidR="00D71ACE">
        <w:fldChar w:fldCharType="separate"/>
      </w:r>
      <w:r w:rsidR="00EA324E" w:rsidRPr="00D71ACE">
        <w:rPr>
          <w:b/>
        </w:rPr>
        <w:t xml:space="preserve">Listing </w:t>
      </w:r>
      <w:r w:rsidR="00EA324E">
        <w:rPr>
          <w:b/>
          <w:noProof/>
        </w:rPr>
        <w:t>74</w:t>
      </w:r>
      <w:r w:rsidR="00D71ACE">
        <w:fldChar w:fldCharType="end"/>
      </w:r>
      <w:r>
        <w:t>.</w:t>
      </w:r>
    </w:p>
    <w:p w14:paraId="62FAB8FF" w14:textId="1AC6FE9A" w:rsidR="00D71ACE" w:rsidRDefault="00D71ACE" w:rsidP="00D71ACE">
      <w:pPr>
        <w:pStyle w:val="Caption"/>
        <w:keepNext/>
        <w:jc w:val="center"/>
      </w:pPr>
      <w:bookmarkStart w:id="400" w:name="_Ref382406946"/>
      <w:bookmarkStart w:id="401" w:name="_Toc382771799"/>
      <w:r w:rsidRPr="00D71ACE">
        <w:rPr>
          <w:b/>
        </w:rPr>
        <w:t xml:space="preserve">Listing </w:t>
      </w:r>
      <w:r w:rsidRPr="00D71ACE">
        <w:rPr>
          <w:b/>
        </w:rPr>
        <w:fldChar w:fldCharType="begin"/>
      </w:r>
      <w:r w:rsidRPr="00D71ACE">
        <w:rPr>
          <w:b/>
        </w:rPr>
        <w:instrText xml:space="preserve"> SEQ Listing \* ARABIC </w:instrText>
      </w:r>
      <w:r w:rsidRPr="00D71ACE">
        <w:rPr>
          <w:b/>
        </w:rPr>
        <w:fldChar w:fldCharType="separate"/>
      </w:r>
      <w:r w:rsidR="00EA324E">
        <w:rPr>
          <w:b/>
          <w:noProof/>
        </w:rPr>
        <w:t>74</w:t>
      </w:r>
      <w:r w:rsidRPr="00D71ACE">
        <w:rPr>
          <w:b/>
        </w:rPr>
        <w:fldChar w:fldCharType="end"/>
      </w:r>
      <w:bookmarkEnd w:id="400"/>
      <w:r w:rsidRPr="00D71ACE">
        <w:rPr>
          <w:b/>
        </w:rPr>
        <w:t>.</w:t>
      </w:r>
      <w:r>
        <w:t xml:space="preserve"> Adding the actor the Physics subsystem.</w:t>
      </w:r>
      <w:bookmarkEnd w:id="401"/>
    </w:p>
    <w:tbl>
      <w:tblPr>
        <w:tblStyle w:val="TableGrid"/>
        <w:tblW w:w="0" w:type="auto"/>
        <w:tblLook w:val="04A0" w:firstRow="1" w:lastRow="0" w:firstColumn="1" w:lastColumn="0" w:noHBand="0" w:noVBand="1"/>
      </w:tblPr>
      <w:tblGrid>
        <w:gridCol w:w="8494"/>
      </w:tblGrid>
      <w:tr w:rsidR="00D71ACE" w14:paraId="33833828" w14:textId="77777777" w:rsidTr="00D71ACE">
        <w:tc>
          <w:tcPr>
            <w:tcW w:w="8494" w:type="dxa"/>
          </w:tcPr>
          <w:p w14:paraId="7F7715A5" w14:textId="77777777" w:rsidR="00D71ACE" w:rsidRPr="00D71ACE" w:rsidRDefault="00D71ACE" w:rsidP="00D71ACE">
            <w:pPr>
              <w:rPr>
                <w:rStyle w:val="ComputerCode"/>
              </w:rPr>
            </w:pPr>
            <w:r w:rsidRPr="00D71ACE">
              <w:rPr>
                <w:rStyle w:val="ComputerCode"/>
              </w:rPr>
              <w:t>bool Running::CreateGameActors()</w:t>
            </w:r>
          </w:p>
          <w:p w14:paraId="16866111" w14:textId="77777777" w:rsidR="00D71ACE" w:rsidRPr="00D71ACE" w:rsidRDefault="00D71ACE" w:rsidP="00D71ACE">
            <w:pPr>
              <w:rPr>
                <w:rStyle w:val="ComputerCode"/>
              </w:rPr>
            </w:pPr>
            <w:r w:rsidRPr="00D71ACE">
              <w:rPr>
                <w:rStyle w:val="ComputerCode"/>
              </w:rPr>
              <w:t>{</w:t>
            </w:r>
          </w:p>
          <w:p w14:paraId="3C46820C" w14:textId="77777777" w:rsidR="00D71ACE" w:rsidRPr="00D71ACE" w:rsidRDefault="00D71ACE" w:rsidP="00D71ACE">
            <w:pPr>
              <w:rPr>
                <w:rStyle w:val="ComputerCode"/>
              </w:rPr>
            </w:pPr>
            <w:r w:rsidRPr="00D71ACE">
              <w:rPr>
                <w:rStyle w:val="ComputerCode"/>
              </w:rPr>
              <w:t xml:space="preserve">    // Create an actor.</w:t>
            </w:r>
          </w:p>
          <w:p w14:paraId="19190F6E" w14:textId="77777777" w:rsidR="00513610" w:rsidRDefault="00D71ACE" w:rsidP="00D71ACE">
            <w:pPr>
              <w:rPr>
                <w:rStyle w:val="ComputerCode"/>
              </w:rPr>
            </w:pPr>
            <w:r w:rsidRPr="00D71ACE">
              <w:rPr>
                <w:rStyle w:val="ComputerCode"/>
              </w:rPr>
              <w:t xml:space="preserve">    uge::ActorSharedPointer pActor =</w:t>
            </w:r>
          </w:p>
          <w:p w14:paraId="498BD6B0" w14:textId="77777777" w:rsidR="00513610" w:rsidRDefault="00513610" w:rsidP="00D71ACE">
            <w:pPr>
              <w:rPr>
                <w:rStyle w:val="ComputerCode"/>
              </w:rPr>
            </w:pPr>
            <w:r>
              <w:rPr>
                <w:rStyle w:val="ComputerCode"/>
              </w:rPr>
              <w:t xml:space="preserve">       </w:t>
            </w:r>
            <w:r w:rsidR="00D71ACE" w:rsidRPr="00D71ACE">
              <w:rPr>
                <w:rStyle w:val="ComputerCode"/>
              </w:rPr>
              <w:t xml:space="preserve"> m_pGameLogic-&gt;vCreateActor("data/game/actors/spaceship.xml",</w:t>
            </w:r>
          </w:p>
          <w:p w14:paraId="77F7DB06" w14:textId="6E4ADA40" w:rsidR="00D71ACE" w:rsidRPr="00D71ACE" w:rsidRDefault="00513610" w:rsidP="00D71ACE">
            <w:pPr>
              <w:rPr>
                <w:rStyle w:val="ComputerCode"/>
              </w:rPr>
            </w:pPr>
            <w:r>
              <w:rPr>
                <w:rStyle w:val="ComputerCode"/>
              </w:rPr>
              <w:t xml:space="preserve">                                  </w:t>
            </w:r>
            <w:r w:rsidR="00D71ACE" w:rsidRPr="00D71ACE">
              <w:rPr>
                <w:rStyle w:val="ComputerCode"/>
              </w:rPr>
              <w:t xml:space="preserve"> nullptr);</w:t>
            </w:r>
          </w:p>
          <w:p w14:paraId="7A9A7F1F" w14:textId="77777777" w:rsidR="00D71ACE" w:rsidRPr="00D71ACE" w:rsidRDefault="00D71ACE" w:rsidP="00D71ACE">
            <w:pPr>
              <w:rPr>
                <w:rStyle w:val="ComputerCode"/>
              </w:rPr>
            </w:pPr>
            <w:r w:rsidRPr="00D71ACE">
              <w:rPr>
                <w:rStyle w:val="ComputerCode"/>
              </w:rPr>
              <w:t xml:space="preserve">    if (pActor == uge::ActorSharedPointer())</w:t>
            </w:r>
          </w:p>
          <w:p w14:paraId="140BB18A" w14:textId="77777777" w:rsidR="00D71ACE" w:rsidRPr="00D71ACE" w:rsidRDefault="00D71ACE" w:rsidP="00D71ACE">
            <w:pPr>
              <w:rPr>
                <w:rStyle w:val="ComputerCode"/>
              </w:rPr>
            </w:pPr>
            <w:r w:rsidRPr="00D71ACE">
              <w:rPr>
                <w:rStyle w:val="ComputerCode"/>
              </w:rPr>
              <w:t xml:space="preserve">    {</w:t>
            </w:r>
          </w:p>
          <w:p w14:paraId="1FA6B68E" w14:textId="77777777" w:rsidR="00D71ACE" w:rsidRPr="00D71ACE" w:rsidRDefault="00D71ACE" w:rsidP="00D71ACE">
            <w:pPr>
              <w:rPr>
                <w:rStyle w:val="ComputerCode"/>
              </w:rPr>
            </w:pPr>
            <w:r w:rsidRPr="00D71ACE">
              <w:rPr>
                <w:rStyle w:val="ComputerCode"/>
              </w:rPr>
              <w:t xml:space="preserve">        return false;</w:t>
            </w:r>
          </w:p>
          <w:p w14:paraId="59B61AA2" w14:textId="77777777" w:rsidR="00D71ACE" w:rsidRPr="00D71ACE" w:rsidRDefault="00D71ACE" w:rsidP="00D71ACE">
            <w:pPr>
              <w:rPr>
                <w:rStyle w:val="ComputerCode"/>
              </w:rPr>
            </w:pPr>
            <w:r w:rsidRPr="00D71ACE">
              <w:rPr>
                <w:rStyle w:val="ComputerCode"/>
              </w:rPr>
              <w:t xml:space="preserve">    }</w:t>
            </w:r>
          </w:p>
          <w:p w14:paraId="3A28A9C5" w14:textId="77777777" w:rsidR="00D71ACE" w:rsidRPr="00D71ACE" w:rsidRDefault="00D71ACE" w:rsidP="00D71ACE">
            <w:pPr>
              <w:rPr>
                <w:rStyle w:val="ComputerCode"/>
              </w:rPr>
            </w:pPr>
          </w:p>
          <w:p w14:paraId="48A3BC31" w14:textId="77777777" w:rsidR="00513610" w:rsidRDefault="00D71ACE" w:rsidP="00D71ACE">
            <w:pPr>
              <w:rPr>
                <w:rStyle w:val="ComputerCode"/>
              </w:rPr>
            </w:pPr>
            <w:r w:rsidRPr="00D71ACE">
              <w:rPr>
                <w:rStyle w:val="ComputerCode"/>
              </w:rPr>
              <w:t xml:space="preserve">    uge::IPhysicsSharedPointer pPhysics =</w:t>
            </w:r>
          </w:p>
          <w:p w14:paraId="4505BA24" w14:textId="1D0AE60C" w:rsidR="00D71ACE" w:rsidRPr="00D71ACE" w:rsidRDefault="00513610" w:rsidP="00D71ACE">
            <w:pPr>
              <w:rPr>
                <w:rStyle w:val="ComputerCode"/>
              </w:rPr>
            </w:pPr>
            <w:r>
              <w:rPr>
                <w:rStyle w:val="ComputerCode"/>
              </w:rPr>
              <w:t xml:space="preserve">                                 </w:t>
            </w:r>
            <w:r w:rsidR="00D71ACE" w:rsidRPr="00D71ACE">
              <w:rPr>
                <w:rStyle w:val="ComputerCode"/>
              </w:rPr>
              <w:t xml:space="preserve"> m_pGameLogic-&gt;vGetPhysics();</w:t>
            </w:r>
          </w:p>
          <w:p w14:paraId="07C2CD2D" w14:textId="4BCC8766" w:rsidR="00D71ACE" w:rsidRPr="00D71ACE" w:rsidRDefault="00D71ACE" w:rsidP="00D71ACE">
            <w:pPr>
              <w:rPr>
                <w:rStyle w:val="ComputerCode"/>
              </w:rPr>
            </w:pPr>
            <w:r w:rsidRPr="00D71ACE">
              <w:rPr>
                <w:rStyle w:val="ComputerCode"/>
              </w:rPr>
              <w:t xml:space="preserve">    pPhysics-&gt;v</w:t>
            </w:r>
            <w:r w:rsidR="00EE179C">
              <w:rPr>
                <w:rStyle w:val="ComputerCode"/>
              </w:rPr>
              <w:t>SetGravity(uge::Vector3(0.0f, 0</w:t>
            </w:r>
            <w:r w:rsidRPr="00D71ACE">
              <w:rPr>
                <w:rStyle w:val="ComputerCode"/>
              </w:rPr>
              <w:t>.0f, 0.0f));</w:t>
            </w:r>
          </w:p>
          <w:p w14:paraId="5745DF82" w14:textId="77777777" w:rsidR="00D71ACE" w:rsidRPr="00D71ACE" w:rsidRDefault="00D71ACE" w:rsidP="00D71ACE">
            <w:pPr>
              <w:rPr>
                <w:rStyle w:val="ComputerCode"/>
              </w:rPr>
            </w:pPr>
            <w:r w:rsidRPr="00D71ACE">
              <w:rPr>
                <w:rStyle w:val="ComputerCode"/>
              </w:rPr>
              <w:t xml:space="preserve">    // Add the actor to the physics simulation.</w:t>
            </w:r>
          </w:p>
          <w:p w14:paraId="2E9C65DB" w14:textId="77777777" w:rsidR="00D71ACE" w:rsidRPr="00D71ACE" w:rsidRDefault="00D71ACE" w:rsidP="00D71ACE">
            <w:pPr>
              <w:rPr>
                <w:rStyle w:val="ComputerCode"/>
              </w:rPr>
            </w:pPr>
            <w:r w:rsidRPr="00D71ACE">
              <w:rPr>
                <w:rStyle w:val="ComputerCode"/>
              </w:rPr>
              <w:t xml:space="preserve">    pPhysics-&gt;vAddActor(pActor);</w:t>
            </w:r>
          </w:p>
          <w:p w14:paraId="40FC3E0D" w14:textId="77777777" w:rsidR="00D71ACE" w:rsidRPr="00D71ACE" w:rsidRDefault="00D71ACE" w:rsidP="00D71ACE">
            <w:pPr>
              <w:rPr>
                <w:rStyle w:val="ComputerCode"/>
              </w:rPr>
            </w:pPr>
          </w:p>
          <w:p w14:paraId="27E55B1B" w14:textId="77777777" w:rsidR="00D71ACE" w:rsidRPr="00D71ACE" w:rsidRDefault="00D71ACE" w:rsidP="00D71ACE">
            <w:pPr>
              <w:rPr>
                <w:rStyle w:val="ComputerCode"/>
              </w:rPr>
            </w:pPr>
            <w:r w:rsidRPr="00D71ACE">
              <w:rPr>
                <w:rStyle w:val="ComputerCode"/>
              </w:rPr>
              <w:t xml:space="preserve">    return true;</w:t>
            </w:r>
          </w:p>
          <w:p w14:paraId="2BECB908" w14:textId="24E4E13E" w:rsidR="00D71ACE" w:rsidRDefault="00D71ACE" w:rsidP="00D71ACE">
            <w:r w:rsidRPr="00D71ACE">
              <w:rPr>
                <w:rStyle w:val="ComputerCode"/>
              </w:rPr>
              <w:t>}</w:t>
            </w:r>
          </w:p>
        </w:tc>
      </w:tr>
    </w:tbl>
    <w:p w14:paraId="0AF468B4" w14:textId="77777777" w:rsidR="00D71ACE" w:rsidRDefault="00D71ACE" w:rsidP="000041E6"/>
    <w:p w14:paraId="427023F4" w14:textId="518DD10E" w:rsidR="007B0BDF" w:rsidRDefault="007B0BDF" w:rsidP="000041E6">
      <w:r>
        <w:t xml:space="preserve">The result is illustrated in </w:t>
      </w:r>
      <w:r>
        <w:fldChar w:fldCharType="begin"/>
      </w:r>
      <w:r>
        <w:instrText xml:space="preserve"> REF _Ref382407125 \h </w:instrText>
      </w:r>
      <w:r>
        <w:fldChar w:fldCharType="separate"/>
      </w:r>
      <w:r w:rsidR="00EA324E" w:rsidRPr="007B0BDF">
        <w:rPr>
          <w:b/>
        </w:rPr>
        <w:t xml:space="preserve">Figure </w:t>
      </w:r>
      <w:r w:rsidR="00EA324E">
        <w:rPr>
          <w:b/>
          <w:noProof/>
        </w:rPr>
        <w:t>32</w:t>
      </w:r>
      <w:r>
        <w:fldChar w:fldCharType="end"/>
      </w:r>
      <w:r>
        <w:t>: it shows the physics rigid-body that represents the actor in the game world</w:t>
      </w:r>
      <w:r>
        <w:rPr>
          <w:rStyle w:val="FootnoteReference"/>
        </w:rPr>
        <w:footnoteReference w:id="16"/>
      </w:r>
      <w:r w:rsidR="0038516F">
        <w:t xml:space="preserve"> </w:t>
      </w:r>
      <w:r w:rsidR="0038516F">
        <w:rPr>
          <w:rStyle w:val="FootnoteReference"/>
        </w:rPr>
        <w:footnoteReference w:id="17"/>
      </w:r>
      <w:r>
        <w:t>.</w:t>
      </w:r>
    </w:p>
    <w:p w14:paraId="470E7D36" w14:textId="77777777" w:rsidR="007B0BDF" w:rsidRDefault="007B0BDF" w:rsidP="007B0BDF">
      <w:pPr>
        <w:keepNext/>
      </w:pPr>
      <w:r w:rsidRPr="007B0BDF">
        <w:rPr>
          <w:noProof/>
          <w:lang w:val="pt-BR" w:eastAsia="pt-BR"/>
        </w:rPr>
        <w:lastRenderedPageBreak/>
        <w:drawing>
          <wp:inline distT="0" distB="0" distL="0" distR="0" wp14:anchorId="501E07DF" wp14:editId="5AED7B3E">
            <wp:extent cx="5400040" cy="4195445"/>
            <wp:effectExtent l="0" t="0" r="0" b="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5400040" cy="4195445"/>
                    </a:xfrm>
                    <a:prstGeom prst="rect">
                      <a:avLst/>
                    </a:prstGeom>
                  </pic:spPr>
                </pic:pic>
              </a:graphicData>
            </a:graphic>
          </wp:inline>
        </w:drawing>
      </w:r>
    </w:p>
    <w:p w14:paraId="1B9DFC21" w14:textId="2A24821D" w:rsidR="007B0BDF" w:rsidRDefault="007B0BDF" w:rsidP="007B0BDF">
      <w:pPr>
        <w:pStyle w:val="Caption"/>
        <w:jc w:val="center"/>
      </w:pPr>
      <w:bookmarkStart w:id="402" w:name="_Ref382407125"/>
      <w:bookmarkStart w:id="403" w:name="_Toc382771717"/>
      <w:r w:rsidRPr="007B0BDF">
        <w:rPr>
          <w:b/>
        </w:rPr>
        <w:t xml:space="preserve">Figure </w:t>
      </w:r>
      <w:r w:rsidRPr="007B0BDF">
        <w:rPr>
          <w:b/>
        </w:rPr>
        <w:fldChar w:fldCharType="begin"/>
      </w:r>
      <w:r w:rsidRPr="007B0BDF">
        <w:rPr>
          <w:b/>
        </w:rPr>
        <w:instrText xml:space="preserve"> SEQ Figure \* ARABIC </w:instrText>
      </w:r>
      <w:r w:rsidRPr="007B0BDF">
        <w:rPr>
          <w:b/>
        </w:rPr>
        <w:fldChar w:fldCharType="separate"/>
      </w:r>
      <w:r w:rsidR="00EA324E">
        <w:rPr>
          <w:b/>
          <w:noProof/>
        </w:rPr>
        <w:t>32</w:t>
      </w:r>
      <w:r w:rsidRPr="007B0BDF">
        <w:rPr>
          <w:b/>
        </w:rPr>
        <w:fldChar w:fldCharType="end"/>
      </w:r>
      <w:bookmarkEnd w:id="402"/>
      <w:r w:rsidRPr="007B0BDF">
        <w:rPr>
          <w:b/>
        </w:rPr>
        <w:t>.</w:t>
      </w:r>
      <w:r>
        <w:t xml:space="preserve"> Using the Physics subsystem debugger to visualize the game world.</w:t>
      </w:r>
      <w:bookmarkEnd w:id="403"/>
    </w:p>
    <w:p w14:paraId="174DFFD1" w14:textId="1CCFFFBB" w:rsidR="006C525A" w:rsidRDefault="007B0BDF" w:rsidP="000041E6">
      <w:r>
        <w:fldChar w:fldCharType="begin"/>
      </w:r>
      <w:r>
        <w:instrText xml:space="preserve"> REF _Ref382407125 \h </w:instrText>
      </w:r>
      <w:r>
        <w:fldChar w:fldCharType="separate"/>
      </w:r>
      <w:r w:rsidR="00EA324E" w:rsidRPr="007B0BDF">
        <w:rPr>
          <w:b/>
        </w:rPr>
        <w:t xml:space="preserve">Figure </w:t>
      </w:r>
      <w:r w:rsidR="00EA324E">
        <w:rPr>
          <w:b/>
          <w:noProof/>
        </w:rPr>
        <w:t>32</w:t>
      </w:r>
      <w:r>
        <w:fldChar w:fldCharType="end"/>
      </w:r>
      <w:r>
        <w:t xml:space="preserve"> illustrates UGE’s approach: the game logic does not depends on its representation. The game world exists and simulates itself.</w:t>
      </w:r>
    </w:p>
    <w:p w14:paraId="4659C2FD" w14:textId="5FB61886" w:rsidR="007B0BDF" w:rsidRDefault="007B0BDF" w:rsidP="000041E6">
      <w:r>
        <w:t xml:space="preserve">A spherical spaceship might sounds strange. </w:t>
      </w:r>
      <w:r>
        <w:fldChar w:fldCharType="begin"/>
      </w:r>
      <w:r>
        <w:instrText xml:space="preserve"> REF _Ref382407797 \h </w:instrText>
      </w:r>
      <w:r>
        <w:fldChar w:fldCharType="separate"/>
      </w:r>
      <w:r w:rsidR="00EA324E" w:rsidRPr="007B0BDF">
        <w:rPr>
          <w:b/>
        </w:rPr>
        <w:t xml:space="preserve">Listing </w:t>
      </w:r>
      <w:r w:rsidR="00EA324E">
        <w:rPr>
          <w:b/>
          <w:noProof/>
        </w:rPr>
        <w:t>75</w:t>
      </w:r>
      <w:r>
        <w:fldChar w:fldCharType="end"/>
      </w:r>
      <w:r w:rsidR="004334B8">
        <w:t xml:space="preserve"> changes the shape to a box; it also adds the custom game logic components created in Section </w:t>
      </w:r>
      <w:r w:rsidR="004334B8">
        <w:fldChar w:fldCharType="begin"/>
      </w:r>
      <w:r w:rsidR="004334B8">
        <w:instrText xml:space="preserve"> REF _Ref382408300 \r \h </w:instrText>
      </w:r>
      <w:r w:rsidR="004334B8">
        <w:fldChar w:fldCharType="separate"/>
      </w:r>
      <w:r w:rsidR="00EA324E">
        <w:t>7.2.5.3</w:t>
      </w:r>
      <w:r w:rsidR="004334B8">
        <w:fldChar w:fldCharType="end"/>
      </w:r>
      <w:r w:rsidR="004334B8">
        <w:t>.</w:t>
      </w:r>
    </w:p>
    <w:p w14:paraId="3A3CF237" w14:textId="4433361D" w:rsidR="007B0BDF" w:rsidRDefault="007B0BDF" w:rsidP="007B0BDF">
      <w:pPr>
        <w:pStyle w:val="Caption"/>
        <w:keepNext/>
        <w:jc w:val="center"/>
      </w:pPr>
      <w:bookmarkStart w:id="404" w:name="_Ref382407797"/>
      <w:bookmarkStart w:id="405" w:name="_Toc382771800"/>
      <w:r w:rsidRPr="007B0BDF">
        <w:rPr>
          <w:b/>
        </w:rPr>
        <w:t xml:space="preserve">Listing </w:t>
      </w:r>
      <w:r w:rsidRPr="007B0BDF">
        <w:rPr>
          <w:b/>
        </w:rPr>
        <w:fldChar w:fldCharType="begin"/>
      </w:r>
      <w:r w:rsidRPr="007B0BDF">
        <w:rPr>
          <w:b/>
        </w:rPr>
        <w:instrText xml:space="preserve"> SEQ Listing \* ARABIC </w:instrText>
      </w:r>
      <w:r w:rsidRPr="007B0BDF">
        <w:rPr>
          <w:b/>
        </w:rPr>
        <w:fldChar w:fldCharType="separate"/>
      </w:r>
      <w:r w:rsidR="00EA324E">
        <w:rPr>
          <w:b/>
          <w:noProof/>
        </w:rPr>
        <w:t>75</w:t>
      </w:r>
      <w:r w:rsidRPr="007B0BDF">
        <w:rPr>
          <w:b/>
        </w:rPr>
        <w:fldChar w:fldCharType="end"/>
      </w:r>
      <w:bookmarkEnd w:id="404"/>
      <w:r w:rsidRPr="007B0BDF">
        <w:rPr>
          <w:b/>
        </w:rPr>
        <w:t>.</w:t>
      </w:r>
      <w:r>
        <w:t xml:space="preserve"> Changing the collision shape to a box.</w:t>
      </w:r>
      <w:bookmarkEnd w:id="405"/>
    </w:p>
    <w:tbl>
      <w:tblPr>
        <w:tblStyle w:val="TableGrid"/>
        <w:tblW w:w="0" w:type="auto"/>
        <w:tblLook w:val="04A0" w:firstRow="1" w:lastRow="0" w:firstColumn="1" w:lastColumn="0" w:noHBand="0" w:noVBand="1"/>
      </w:tblPr>
      <w:tblGrid>
        <w:gridCol w:w="8494"/>
      </w:tblGrid>
      <w:tr w:rsidR="007B0BDF" w14:paraId="52AB2A8F" w14:textId="77777777" w:rsidTr="007B0BDF">
        <w:tc>
          <w:tcPr>
            <w:tcW w:w="8494" w:type="dxa"/>
          </w:tcPr>
          <w:p w14:paraId="40F95422" w14:textId="77777777" w:rsidR="007B0BDF" w:rsidRPr="007B0BDF" w:rsidRDefault="007B0BDF" w:rsidP="007B0BDF">
            <w:pPr>
              <w:rPr>
                <w:rStyle w:val="ComputerCode"/>
              </w:rPr>
            </w:pPr>
            <w:r w:rsidRPr="007B0BDF">
              <w:rPr>
                <w:rStyle w:val="ComputerCode"/>
              </w:rPr>
              <w:t>&lt;?xml version="1.0" encoding="UTF-8"?&gt;</w:t>
            </w:r>
          </w:p>
          <w:p w14:paraId="381D869A" w14:textId="77777777" w:rsidR="007B0BDF" w:rsidRPr="007B0BDF" w:rsidRDefault="007B0BDF" w:rsidP="007B0BDF">
            <w:pPr>
              <w:rPr>
                <w:rStyle w:val="ComputerCode"/>
              </w:rPr>
            </w:pPr>
          </w:p>
          <w:p w14:paraId="5FC18B26" w14:textId="77777777" w:rsidR="007B0BDF" w:rsidRPr="007B0BDF" w:rsidRDefault="007B0BDF" w:rsidP="007B0BDF">
            <w:pPr>
              <w:rPr>
                <w:rStyle w:val="ComputerCode"/>
              </w:rPr>
            </w:pPr>
            <w:r w:rsidRPr="007B0BDF">
              <w:rPr>
                <w:rStyle w:val="ComputerCode"/>
              </w:rPr>
              <w:t>&lt;Actor type="Spaceship" resource="data/game/actors/spaceship.xml"&gt;</w:t>
            </w:r>
          </w:p>
          <w:p w14:paraId="1F041C67" w14:textId="77777777" w:rsidR="007B0BDF" w:rsidRPr="007B0BDF" w:rsidRDefault="007B0BDF" w:rsidP="007B0BDF">
            <w:pPr>
              <w:rPr>
                <w:rStyle w:val="ComputerCode"/>
              </w:rPr>
            </w:pPr>
          </w:p>
          <w:p w14:paraId="7BC26EF6" w14:textId="77777777" w:rsidR="007B0BDF" w:rsidRPr="007B0BDF" w:rsidRDefault="007B0BDF" w:rsidP="007B0BDF">
            <w:pPr>
              <w:rPr>
                <w:rStyle w:val="ComputerCode"/>
              </w:rPr>
            </w:pPr>
            <w:r w:rsidRPr="007B0BDF">
              <w:rPr>
                <w:rStyle w:val="ComputerCode"/>
              </w:rPr>
              <w:t xml:space="preserve">  &lt;TransformableComponent&gt;</w:t>
            </w:r>
          </w:p>
          <w:p w14:paraId="6D27C182" w14:textId="77777777" w:rsidR="007B0BDF" w:rsidRPr="007B0BDF" w:rsidRDefault="007B0BDF" w:rsidP="007B0BDF">
            <w:pPr>
              <w:rPr>
                <w:rStyle w:val="ComputerCode"/>
              </w:rPr>
            </w:pPr>
            <w:r w:rsidRPr="007B0BDF">
              <w:rPr>
                <w:rStyle w:val="ComputerCode"/>
              </w:rPr>
              <w:t xml:space="preserve">    &lt;Position x="0.0f" y="0.0f" z="0.0f"/&gt;</w:t>
            </w:r>
          </w:p>
          <w:p w14:paraId="29379908" w14:textId="77777777" w:rsidR="007B0BDF" w:rsidRPr="007B0BDF" w:rsidRDefault="007B0BDF" w:rsidP="007B0BDF">
            <w:pPr>
              <w:rPr>
                <w:rStyle w:val="ComputerCode"/>
              </w:rPr>
            </w:pPr>
            <w:r w:rsidRPr="007B0BDF">
              <w:rPr>
                <w:rStyle w:val="ComputerCode"/>
              </w:rPr>
              <w:t xml:space="preserve">    &lt;!-- YXZ order (yaw, pitch, roll) --&gt;</w:t>
            </w:r>
          </w:p>
          <w:p w14:paraId="54F684AC" w14:textId="77777777" w:rsidR="007B0BDF" w:rsidRPr="007B0BDF" w:rsidRDefault="007B0BDF" w:rsidP="007B0BDF">
            <w:pPr>
              <w:rPr>
                <w:rStyle w:val="ComputerCode"/>
              </w:rPr>
            </w:pPr>
            <w:r w:rsidRPr="007B0BDF">
              <w:rPr>
                <w:rStyle w:val="ComputerCode"/>
              </w:rPr>
              <w:t xml:space="preserve">    &lt;Rotation yaw="0.0f" pitch="0.0f" roll="0.0f"/&gt;</w:t>
            </w:r>
          </w:p>
          <w:p w14:paraId="104CA03D" w14:textId="77777777" w:rsidR="007B0BDF" w:rsidRPr="007B0BDF" w:rsidRDefault="007B0BDF" w:rsidP="007B0BDF">
            <w:pPr>
              <w:rPr>
                <w:rStyle w:val="ComputerCode"/>
              </w:rPr>
            </w:pPr>
            <w:r w:rsidRPr="007B0BDF">
              <w:rPr>
                <w:rStyle w:val="ComputerCode"/>
              </w:rPr>
              <w:t xml:space="preserve">    &lt;Scale x="10.0f" y ="10.0f" z="10.0"/&gt;</w:t>
            </w:r>
          </w:p>
          <w:p w14:paraId="66AC1142" w14:textId="77777777" w:rsidR="007B0BDF" w:rsidRPr="007B0BDF" w:rsidRDefault="007B0BDF" w:rsidP="007B0BDF">
            <w:pPr>
              <w:rPr>
                <w:rStyle w:val="ComputerCode"/>
              </w:rPr>
            </w:pPr>
            <w:r w:rsidRPr="007B0BDF">
              <w:rPr>
                <w:rStyle w:val="ComputerCode"/>
              </w:rPr>
              <w:t xml:space="preserve">  &lt;/TransformableComponent&gt;</w:t>
            </w:r>
          </w:p>
          <w:p w14:paraId="721F0DA8" w14:textId="77777777" w:rsidR="007B0BDF" w:rsidRPr="007B0BDF" w:rsidRDefault="007B0BDF" w:rsidP="007B0BDF">
            <w:pPr>
              <w:rPr>
                <w:rStyle w:val="ComputerCode"/>
              </w:rPr>
            </w:pPr>
          </w:p>
          <w:p w14:paraId="2C5BC976" w14:textId="77777777" w:rsidR="007B0BDF" w:rsidRPr="007B0BDF" w:rsidRDefault="007B0BDF" w:rsidP="007B0BDF">
            <w:pPr>
              <w:rPr>
                <w:rStyle w:val="ComputerCode"/>
              </w:rPr>
            </w:pPr>
            <w:r w:rsidRPr="007B0BDF">
              <w:rPr>
                <w:rStyle w:val="ComputerCode"/>
              </w:rPr>
              <w:t xml:space="preserve">  &lt;CollidableComponent&gt;</w:t>
            </w:r>
          </w:p>
          <w:p w14:paraId="7739AED0" w14:textId="77777777" w:rsidR="007B0BDF" w:rsidRPr="007B0BDF" w:rsidRDefault="007B0BDF" w:rsidP="007B0BDF">
            <w:pPr>
              <w:rPr>
                <w:rStyle w:val="ComputerCode"/>
              </w:rPr>
            </w:pPr>
            <w:r w:rsidRPr="007B0BDF">
              <w:rPr>
                <w:rStyle w:val="ComputerCode"/>
              </w:rPr>
              <w:t xml:space="preserve">    &lt;Shape type="Box"&gt;</w:t>
            </w:r>
          </w:p>
          <w:p w14:paraId="7AF468E1" w14:textId="77777777" w:rsidR="007B0BDF" w:rsidRPr="007B0BDF" w:rsidRDefault="007B0BDF" w:rsidP="007B0BDF">
            <w:pPr>
              <w:rPr>
                <w:rStyle w:val="ComputerCode"/>
              </w:rPr>
            </w:pPr>
            <w:r w:rsidRPr="007B0BDF">
              <w:rPr>
                <w:rStyle w:val="ComputerCode"/>
              </w:rPr>
              <w:t xml:space="preserve">      &lt;Dimension x="1.0f" y="1.0f" z="1.0f"/&gt;</w:t>
            </w:r>
          </w:p>
          <w:p w14:paraId="29D21634" w14:textId="0D6881BE" w:rsidR="007B0BDF" w:rsidRPr="007B0BDF" w:rsidRDefault="007B0BDF" w:rsidP="007B0BDF">
            <w:pPr>
              <w:rPr>
                <w:rStyle w:val="ComputerCode"/>
              </w:rPr>
            </w:pPr>
            <w:r w:rsidRPr="007B0BDF">
              <w:rPr>
                <w:rStyle w:val="ComputerCode"/>
              </w:rPr>
              <w:t xml:space="preserve">    &lt;/Shape&gt;</w:t>
            </w:r>
          </w:p>
          <w:p w14:paraId="6886AC30" w14:textId="77777777" w:rsidR="007B0BDF" w:rsidRPr="007B0BDF" w:rsidRDefault="007B0BDF" w:rsidP="007B0BDF">
            <w:pPr>
              <w:rPr>
                <w:rStyle w:val="ComputerCode"/>
              </w:rPr>
            </w:pPr>
            <w:r w:rsidRPr="007B0BDF">
              <w:rPr>
                <w:rStyle w:val="ComputerCode"/>
              </w:rPr>
              <w:t xml:space="preserve">    &lt;CenterOfMassOffset&gt;</w:t>
            </w:r>
          </w:p>
          <w:p w14:paraId="1188A5DA" w14:textId="77777777" w:rsidR="007B0BDF" w:rsidRPr="007B0BDF" w:rsidRDefault="007B0BDF" w:rsidP="007B0BDF">
            <w:pPr>
              <w:rPr>
                <w:rStyle w:val="ComputerCode"/>
              </w:rPr>
            </w:pPr>
            <w:r w:rsidRPr="007B0BDF">
              <w:rPr>
                <w:rStyle w:val="ComputerCode"/>
              </w:rPr>
              <w:t xml:space="preserve">      &lt;Position x="0.0f" y="0.0f" z="0.0f"/&gt;</w:t>
            </w:r>
          </w:p>
          <w:p w14:paraId="424F4BB3" w14:textId="77777777" w:rsidR="007B0BDF" w:rsidRPr="007B0BDF" w:rsidRDefault="007B0BDF" w:rsidP="007B0BDF">
            <w:pPr>
              <w:rPr>
                <w:rStyle w:val="ComputerCode"/>
              </w:rPr>
            </w:pPr>
            <w:r w:rsidRPr="007B0BDF">
              <w:rPr>
                <w:rStyle w:val="ComputerCode"/>
              </w:rPr>
              <w:t xml:space="preserve">      &lt;Rotation yaw="0.0f" pitch="0.0f" roll="0.0f"/&gt;</w:t>
            </w:r>
          </w:p>
          <w:p w14:paraId="7717F202" w14:textId="77777777" w:rsidR="007B0BDF" w:rsidRPr="007B0BDF" w:rsidRDefault="007B0BDF" w:rsidP="007B0BDF">
            <w:pPr>
              <w:rPr>
                <w:rStyle w:val="ComputerCode"/>
              </w:rPr>
            </w:pPr>
            <w:r w:rsidRPr="007B0BDF">
              <w:rPr>
                <w:rStyle w:val="ComputerCode"/>
              </w:rPr>
              <w:lastRenderedPageBreak/>
              <w:t xml:space="preserve">    &lt;/CenterOfMassOffset&gt;</w:t>
            </w:r>
          </w:p>
          <w:p w14:paraId="6CAC2AB7" w14:textId="77777777" w:rsidR="007B0BDF" w:rsidRPr="007B0BDF" w:rsidRDefault="007B0BDF" w:rsidP="007B0BDF">
            <w:pPr>
              <w:rPr>
                <w:rStyle w:val="ComputerCode"/>
              </w:rPr>
            </w:pPr>
            <w:r w:rsidRPr="007B0BDF">
              <w:rPr>
                <w:rStyle w:val="ComputerCode"/>
              </w:rPr>
              <w:t xml:space="preserve">    &lt;Density type="Pine"/&gt;</w:t>
            </w:r>
          </w:p>
          <w:p w14:paraId="23EF8F37" w14:textId="77777777" w:rsidR="007B0BDF" w:rsidRPr="007B0BDF" w:rsidRDefault="007B0BDF" w:rsidP="007B0BDF">
            <w:pPr>
              <w:rPr>
                <w:rStyle w:val="ComputerCode"/>
              </w:rPr>
            </w:pPr>
            <w:r w:rsidRPr="007B0BDF">
              <w:rPr>
                <w:rStyle w:val="ComputerCode"/>
              </w:rPr>
              <w:t xml:space="preserve">    &lt;Material type="Elastic"/&gt;</w:t>
            </w:r>
          </w:p>
          <w:p w14:paraId="3855F7A3" w14:textId="77777777" w:rsidR="007B0BDF" w:rsidRPr="007B0BDF" w:rsidRDefault="007B0BDF" w:rsidP="007B0BDF">
            <w:pPr>
              <w:rPr>
                <w:rStyle w:val="ComputerCode"/>
              </w:rPr>
            </w:pPr>
            <w:r w:rsidRPr="007B0BDF">
              <w:rPr>
                <w:rStyle w:val="ComputerCode"/>
              </w:rPr>
              <w:t xml:space="preserve">  &lt;/CollidableComponent&gt;</w:t>
            </w:r>
          </w:p>
          <w:p w14:paraId="550A0D11" w14:textId="77777777" w:rsidR="007B0BDF" w:rsidRPr="007B0BDF" w:rsidRDefault="007B0BDF" w:rsidP="007B0BDF">
            <w:pPr>
              <w:rPr>
                <w:rStyle w:val="ComputerCode"/>
              </w:rPr>
            </w:pPr>
          </w:p>
          <w:p w14:paraId="7DA431BE" w14:textId="77777777" w:rsidR="007B0BDF" w:rsidRPr="007B0BDF" w:rsidRDefault="007B0BDF" w:rsidP="007B0BDF">
            <w:pPr>
              <w:rPr>
                <w:rStyle w:val="ComputerCode"/>
              </w:rPr>
            </w:pPr>
            <w:r w:rsidRPr="007B0BDF">
              <w:rPr>
                <w:rStyle w:val="ComputerCode"/>
              </w:rPr>
              <w:t xml:space="preserve">  &lt;BulletPhysicsComponent&gt;</w:t>
            </w:r>
          </w:p>
          <w:p w14:paraId="1F154DCC" w14:textId="7053746E" w:rsidR="007B0BDF" w:rsidRPr="007B0BDF" w:rsidRDefault="009B2413" w:rsidP="007B0BDF">
            <w:pPr>
              <w:rPr>
                <w:rStyle w:val="ComputerCode"/>
              </w:rPr>
            </w:pPr>
            <w:r>
              <w:rPr>
                <w:rStyle w:val="ComputerCode"/>
              </w:rPr>
              <w:t xml:space="preserve">    &lt;LinearFactor x="1.0f" y="1</w:t>
            </w:r>
            <w:r w:rsidR="007B0BDF" w:rsidRPr="007B0BDF">
              <w:rPr>
                <w:rStyle w:val="ComputerCode"/>
              </w:rPr>
              <w:t>.0f" z="1.0f"/&gt;</w:t>
            </w:r>
          </w:p>
          <w:p w14:paraId="0F5643AF" w14:textId="77777777" w:rsidR="007B0BDF" w:rsidRPr="007B0BDF" w:rsidRDefault="007B0BDF" w:rsidP="007B0BDF">
            <w:pPr>
              <w:rPr>
                <w:rStyle w:val="ComputerCode"/>
              </w:rPr>
            </w:pPr>
            <w:r w:rsidRPr="007B0BDF">
              <w:rPr>
                <w:rStyle w:val="ComputerCode"/>
              </w:rPr>
              <w:t xml:space="preserve">    &lt;AngularFactor x="0.0f" y="0.0f" z="0.0f"/&gt;</w:t>
            </w:r>
          </w:p>
          <w:p w14:paraId="775E8F36" w14:textId="573CF1D5" w:rsidR="007B0BDF" w:rsidRPr="007B0BDF" w:rsidRDefault="004D4474" w:rsidP="007B0BDF">
            <w:pPr>
              <w:rPr>
                <w:rStyle w:val="ComputerCode"/>
              </w:rPr>
            </w:pPr>
            <w:r>
              <w:rPr>
                <w:rStyle w:val="ComputerCode"/>
              </w:rPr>
              <w:t xml:space="preserve">    &lt;MaxVelocity v="10</w:t>
            </w:r>
            <w:r w:rsidR="007B0BDF" w:rsidRPr="007B0BDF">
              <w:rPr>
                <w:rStyle w:val="ComputerCode"/>
              </w:rPr>
              <w:t>.0f"/&gt;</w:t>
            </w:r>
          </w:p>
          <w:p w14:paraId="01A8F266" w14:textId="77777777" w:rsidR="007B0BDF" w:rsidRPr="007B0BDF" w:rsidRDefault="007B0BDF" w:rsidP="007B0BDF">
            <w:pPr>
              <w:rPr>
                <w:rStyle w:val="ComputerCode"/>
              </w:rPr>
            </w:pPr>
            <w:r w:rsidRPr="007B0BDF">
              <w:rPr>
                <w:rStyle w:val="ComputerCode"/>
              </w:rPr>
              <w:t xml:space="preserve">    &lt;MaxAngularVelocity v="0.0f"/&gt;</w:t>
            </w:r>
          </w:p>
          <w:p w14:paraId="2F911D46" w14:textId="77777777" w:rsidR="007B0BDF" w:rsidRDefault="007B0BDF" w:rsidP="007B0BDF">
            <w:pPr>
              <w:rPr>
                <w:rStyle w:val="ComputerCode"/>
              </w:rPr>
            </w:pPr>
            <w:r w:rsidRPr="007B0BDF">
              <w:rPr>
                <w:rStyle w:val="ComputerCode"/>
              </w:rPr>
              <w:t xml:space="preserve">  &lt;/BulletPhysicsComponent&gt;</w:t>
            </w:r>
          </w:p>
          <w:p w14:paraId="509B435F" w14:textId="77777777" w:rsidR="004334B8" w:rsidRDefault="004334B8" w:rsidP="007B0BDF">
            <w:pPr>
              <w:rPr>
                <w:rStyle w:val="ComputerCode"/>
              </w:rPr>
            </w:pPr>
          </w:p>
          <w:p w14:paraId="01DB06F3" w14:textId="77777777" w:rsidR="004334B8" w:rsidRPr="004334B8" w:rsidRDefault="004334B8" w:rsidP="004334B8">
            <w:pPr>
              <w:rPr>
                <w:rStyle w:val="ComputerCode"/>
              </w:rPr>
            </w:pPr>
            <w:r w:rsidRPr="004334B8">
              <w:rPr>
                <w:rStyle w:val="ComputerCode"/>
              </w:rPr>
              <w:t xml:space="preserve">  &lt;HealthComponent&gt;</w:t>
            </w:r>
          </w:p>
          <w:p w14:paraId="4AA64409" w14:textId="77777777" w:rsidR="004334B8" w:rsidRPr="004334B8" w:rsidRDefault="004334B8" w:rsidP="004334B8">
            <w:pPr>
              <w:rPr>
                <w:rStyle w:val="ComputerCode"/>
              </w:rPr>
            </w:pPr>
            <w:r w:rsidRPr="004334B8">
              <w:rPr>
                <w:rStyle w:val="ComputerCode"/>
              </w:rPr>
              <w:t xml:space="preserve">    &lt;InitialHealthPoints value="100"/&gt;</w:t>
            </w:r>
          </w:p>
          <w:p w14:paraId="678CEA1B" w14:textId="77777777" w:rsidR="004334B8" w:rsidRPr="004334B8" w:rsidRDefault="004334B8" w:rsidP="004334B8">
            <w:pPr>
              <w:rPr>
                <w:rStyle w:val="ComputerCode"/>
              </w:rPr>
            </w:pPr>
            <w:r w:rsidRPr="004334B8">
              <w:rPr>
                <w:rStyle w:val="ComputerCode"/>
              </w:rPr>
              <w:t xml:space="preserve">    &lt;MaximumHealthPoints value="100"/&gt;</w:t>
            </w:r>
          </w:p>
          <w:p w14:paraId="23FE00AD" w14:textId="77777777" w:rsidR="004334B8" w:rsidRPr="004334B8" w:rsidRDefault="004334B8" w:rsidP="004334B8">
            <w:pPr>
              <w:rPr>
                <w:rStyle w:val="ComputerCode"/>
              </w:rPr>
            </w:pPr>
            <w:r w:rsidRPr="004334B8">
              <w:rPr>
                <w:rStyle w:val="ComputerCode"/>
              </w:rPr>
              <w:t xml:space="preserve">  &lt;/HealthComponent&gt;</w:t>
            </w:r>
          </w:p>
          <w:p w14:paraId="626CB1C8" w14:textId="77777777" w:rsidR="004334B8" w:rsidRPr="004334B8" w:rsidRDefault="004334B8" w:rsidP="004334B8">
            <w:pPr>
              <w:rPr>
                <w:rStyle w:val="ComputerCode"/>
              </w:rPr>
            </w:pPr>
          </w:p>
          <w:p w14:paraId="7EED23B0" w14:textId="77777777" w:rsidR="004334B8" w:rsidRPr="004334B8" w:rsidRDefault="004334B8" w:rsidP="004334B8">
            <w:pPr>
              <w:rPr>
                <w:rStyle w:val="ComputerCode"/>
              </w:rPr>
            </w:pPr>
            <w:r w:rsidRPr="004334B8">
              <w:rPr>
                <w:rStyle w:val="ComputerCode"/>
              </w:rPr>
              <w:t xml:space="preserve">  &lt;DamageSoakingComponent&gt;</w:t>
            </w:r>
          </w:p>
          <w:p w14:paraId="6A7F1590" w14:textId="77777777" w:rsidR="004334B8" w:rsidRPr="004334B8" w:rsidRDefault="004334B8" w:rsidP="004334B8">
            <w:pPr>
              <w:rPr>
                <w:rStyle w:val="ComputerCode"/>
              </w:rPr>
            </w:pPr>
            <w:r w:rsidRPr="004334B8">
              <w:rPr>
                <w:rStyle w:val="ComputerCode"/>
              </w:rPr>
              <w:t xml:space="preserve">    &lt;InitialProtection value="50"/&gt;</w:t>
            </w:r>
          </w:p>
          <w:p w14:paraId="286B349E" w14:textId="77777777" w:rsidR="004334B8" w:rsidRPr="004334B8" w:rsidRDefault="004334B8" w:rsidP="004334B8">
            <w:pPr>
              <w:rPr>
                <w:rStyle w:val="ComputerCode"/>
              </w:rPr>
            </w:pPr>
            <w:r w:rsidRPr="004334B8">
              <w:rPr>
                <w:rStyle w:val="ComputerCode"/>
              </w:rPr>
              <w:t xml:space="preserve">    &lt;MaximumProtection value="100"/&gt;</w:t>
            </w:r>
          </w:p>
          <w:p w14:paraId="33CE5C2E" w14:textId="77777777" w:rsidR="004334B8" w:rsidRPr="004334B8" w:rsidRDefault="004334B8" w:rsidP="004334B8">
            <w:pPr>
              <w:rPr>
                <w:rStyle w:val="ComputerCode"/>
              </w:rPr>
            </w:pPr>
            <w:r w:rsidRPr="004334B8">
              <w:rPr>
                <w:rStyle w:val="ComputerCode"/>
              </w:rPr>
              <w:t xml:space="preserve">  &lt;/DamageSoakingComponent&gt;</w:t>
            </w:r>
          </w:p>
          <w:p w14:paraId="6D1CD4F4" w14:textId="77777777" w:rsidR="007B0BDF" w:rsidRPr="007B0BDF" w:rsidRDefault="007B0BDF" w:rsidP="007B0BDF">
            <w:pPr>
              <w:rPr>
                <w:rStyle w:val="ComputerCode"/>
              </w:rPr>
            </w:pPr>
          </w:p>
          <w:p w14:paraId="0F308000" w14:textId="06227C45" w:rsidR="007B0BDF" w:rsidRDefault="007B0BDF" w:rsidP="007B0BDF">
            <w:r w:rsidRPr="007B0BDF">
              <w:rPr>
                <w:rStyle w:val="ComputerCode"/>
              </w:rPr>
              <w:t>&lt;/Actor&gt;</w:t>
            </w:r>
          </w:p>
        </w:tc>
      </w:tr>
    </w:tbl>
    <w:p w14:paraId="7C9A2BD7" w14:textId="77777777" w:rsidR="007B0BDF" w:rsidRDefault="007B0BDF" w:rsidP="000041E6"/>
    <w:p w14:paraId="3A0076AE" w14:textId="1798C387" w:rsidR="007B0BDF" w:rsidRDefault="007B0BDF" w:rsidP="000041E6">
      <w:r>
        <w:t>Once again, without recompiling the code, the actor’s collision shape is now a box (</w:t>
      </w:r>
      <w:r>
        <w:fldChar w:fldCharType="begin"/>
      </w:r>
      <w:r>
        <w:instrText xml:space="preserve"> REF _Ref382407918 \h </w:instrText>
      </w:r>
      <w:r>
        <w:fldChar w:fldCharType="separate"/>
      </w:r>
      <w:r w:rsidR="00EA324E" w:rsidRPr="007B0BDF">
        <w:rPr>
          <w:b/>
        </w:rPr>
        <w:t xml:space="preserve">Figure </w:t>
      </w:r>
      <w:r w:rsidR="00EA324E">
        <w:rPr>
          <w:b/>
          <w:noProof/>
        </w:rPr>
        <w:t>33</w:t>
      </w:r>
      <w:r>
        <w:fldChar w:fldCharType="end"/>
      </w:r>
      <w:r>
        <w:t>).</w:t>
      </w:r>
      <w:r w:rsidR="004334B8">
        <w:t xml:space="preserve"> The actor also has a </w:t>
      </w:r>
      <w:r w:rsidR="004334B8" w:rsidRPr="004334B8">
        <w:rPr>
          <w:rStyle w:val="ComputerCode"/>
        </w:rPr>
        <w:t>HealthComponent</w:t>
      </w:r>
      <w:r w:rsidR="00A163F0">
        <w:rPr>
          <w:rStyle w:val="ComputerCode"/>
        </w:rPr>
        <w:t xml:space="preserve"> and</w:t>
      </w:r>
      <w:r w:rsidR="004334B8">
        <w:t xml:space="preserve"> a </w:t>
      </w:r>
      <w:r w:rsidR="004334B8" w:rsidRPr="004334B8">
        <w:rPr>
          <w:rStyle w:val="ComputerCode"/>
        </w:rPr>
        <w:t>DamageSoakingComponent</w:t>
      </w:r>
      <w:r w:rsidR="004334B8">
        <w:t xml:space="preserve">, although </w:t>
      </w:r>
      <w:r w:rsidR="0052220B">
        <w:t xml:space="preserve">those do not do anything so far: there is not default subsystem for these components, </w:t>
      </w:r>
      <w:r w:rsidR="0038516F">
        <w:t>contrarily</w:t>
      </w:r>
      <w:r w:rsidR="0052220B">
        <w:t xml:space="preserve"> of the Physics subsystem for the </w:t>
      </w:r>
      <w:r w:rsidR="0052220B" w:rsidRPr="006C525A">
        <w:rPr>
          <w:rStyle w:val="ComputerCode"/>
        </w:rPr>
        <w:t>TransformableComponent</w:t>
      </w:r>
      <w:r w:rsidR="0038516F">
        <w:t>,</w:t>
      </w:r>
      <w:r w:rsidR="0052220B">
        <w:t xml:space="preserve"> </w:t>
      </w:r>
      <w:r w:rsidR="0052220B" w:rsidRPr="006C525A">
        <w:rPr>
          <w:rStyle w:val="ComputerCode"/>
        </w:rPr>
        <w:t>CollidableComponent</w:t>
      </w:r>
      <w:r w:rsidR="0038516F">
        <w:t xml:space="preserve"> and</w:t>
      </w:r>
      <w:r w:rsidR="0052220B">
        <w:t xml:space="preserve"> </w:t>
      </w:r>
      <w:r w:rsidR="0052220B" w:rsidRPr="006C525A">
        <w:rPr>
          <w:rStyle w:val="ComputerCode"/>
        </w:rPr>
        <w:t>BulletPhysicsComponent</w:t>
      </w:r>
      <w:r w:rsidR="0052220B">
        <w:t xml:space="preserve"> components.</w:t>
      </w:r>
    </w:p>
    <w:p w14:paraId="2669783F" w14:textId="77777777" w:rsidR="007B0BDF" w:rsidRDefault="007B0BDF" w:rsidP="007B0BDF">
      <w:pPr>
        <w:keepNext/>
        <w:jc w:val="center"/>
      </w:pPr>
      <w:r w:rsidRPr="007B0BDF">
        <w:rPr>
          <w:noProof/>
          <w:lang w:val="pt-BR" w:eastAsia="pt-BR"/>
        </w:rPr>
        <w:lastRenderedPageBreak/>
        <w:drawing>
          <wp:inline distT="0" distB="0" distL="0" distR="0" wp14:anchorId="31570212" wp14:editId="479DF2A5">
            <wp:extent cx="5400040" cy="4166235"/>
            <wp:effectExtent l="0" t="0" r="0" b="5715"/>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5400040" cy="4166235"/>
                    </a:xfrm>
                    <a:prstGeom prst="rect">
                      <a:avLst/>
                    </a:prstGeom>
                  </pic:spPr>
                </pic:pic>
              </a:graphicData>
            </a:graphic>
          </wp:inline>
        </w:drawing>
      </w:r>
    </w:p>
    <w:p w14:paraId="20E211A6" w14:textId="43C22A6D" w:rsidR="007B0BDF" w:rsidRDefault="007B0BDF" w:rsidP="007B0BDF">
      <w:pPr>
        <w:pStyle w:val="Caption"/>
        <w:jc w:val="center"/>
      </w:pPr>
      <w:bookmarkStart w:id="406" w:name="_Ref382407918"/>
      <w:bookmarkStart w:id="407" w:name="_Toc382771718"/>
      <w:r w:rsidRPr="007B0BDF">
        <w:rPr>
          <w:b/>
        </w:rPr>
        <w:t xml:space="preserve">Figure </w:t>
      </w:r>
      <w:r w:rsidRPr="007B0BDF">
        <w:rPr>
          <w:b/>
        </w:rPr>
        <w:fldChar w:fldCharType="begin"/>
      </w:r>
      <w:r w:rsidRPr="007B0BDF">
        <w:rPr>
          <w:b/>
        </w:rPr>
        <w:instrText xml:space="preserve"> SEQ Figure \* ARABIC </w:instrText>
      </w:r>
      <w:r w:rsidRPr="007B0BDF">
        <w:rPr>
          <w:b/>
        </w:rPr>
        <w:fldChar w:fldCharType="separate"/>
      </w:r>
      <w:r w:rsidR="00EA324E">
        <w:rPr>
          <w:b/>
          <w:noProof/>
        </w:rPr>
        <w:t>33</w:t>
      </w:r>
      <w:r w:rsidRPr="007B0BDF">
        <w:rPr>
          <w:b/>
        </w:rPr>
        <w:fldChar w:fldCharType="end"/>
      </w:r>
      <w:bookmarkEnd w:id="406"/>
      <w:r w:rsidRPr="007B0BDF">
        <w:rPr>
          <w:b/>
        </w:rPr>
        <w:t>.</w:t>
      </w:r>
      <w:r>
        <w:t xml:space="preserve"> The result of changing the collision shape in </w:t>
      </w:r>
      <w:r>
        <w:fldChar w:fldCharType="begin"/>
      </w:r>
      <w:r>
        <w:instrText xml:space="preserve"> REF _Ref382407797 \h </w:instrText>
      </w:r>
      <w:r>
        <w:fldChar w:fldCharType="separate"/>
      </w:r>
      <w:r w:rsidR="00EA324E" w:rsidRPr="007B0BDF">
        <w:rPr>
          <w:b/>
        </w:rPr>
        <w:t xml:space="preserve">Listing </w:t>
      </w:r>
      <w:r w:rsidR="00EA324E">
        <w:rPr>
          <w:b/>
          <w:noProof/>
        </w:rPr>
        <w:t>75</w:t>
      </w:r>
      <w:r>
        <w:fldChar w:fldCharType="end"/>
      </w:r>
      <w:r>
        <w:t>.</w:t>
      </w:r>
      <w:bookmarkEnd w:id="407"/>
    </w:p>
    <w:p w14:paraId="746196CC" w14:textId="02A0524F" w:rsidR="007B0BDF" w:rsidRDefault="007B0BDF" w:rsidP="000041E6">
      <w:r>
        <w:t>Next section creates some additional actors</w:t>
      </w:r>
      <w:r w:rsidR="009B2413">
        <w:t xml:space="preserve"> before implementing gameplay code</w:t>
      </w:r>
      <w:r>
        <w:t>.</w:t>
      </w:r>
      <w:r w:rsidR="009B2413">
        <w:t xml:space="preserve"> </w:t>
      </w:r>
      <w:r w:rsidR="00A163F0">
        <w:t>B</w:t>
      </w:r>
      <w:r w:rsidR="009B2413">
        <w:t xml:space="preserve">efore moving on, it might be interesting to </w:t>
      </w:r>
      <w:r w:rsidR="00EE179C">
        <w:t xml:space="preserve">change the values in </w:t>
      </w:r>
      <w:r w:rsidR="009B2413">
        <w:t xml:space="preserve">the call to </w:t>
      </w:r>
      <w:r w:rsidR="009B2413" w:rsidRPr="009B2413">
        <w:rPr>
          <w:rStyle w:val="ComputerCode"/>
        </w:rPr>
        <w:t>vSetGravity()</w:t>
      </w:r>
      <w:r w:rsidR="009B2413">
        <w:t xml:space="preserve"> in </w:t>
      </w:r>
      <w:r w:rsidR="009B2413">
        <w:fldChar w:fldCharType="begin"/>
      </w:r>
      <w:r w:rsidR="009B2413">
        <w:instrText xml:space="preserve"> REF _Ref382406946 \h </w:instrText>
      </w:r>
      <w:r w:rsidR="009B2413">
        <w:fldChar w:fldCharType="separate"/>
      </w:r>
      <w:r w:rsidR="00EA324E" w:rsidRPr="00D71ACE">
        <w:rPr>
          <w:b/>
        </w:rPr>
        <w:t xml:space="preserve">Listing </w:t>
      </w:r>
      <w:r w:rsidR="00EA324E">
        <w:rPr>
          <w:b/>
          <w:noProof/>
        </w:rPr>
        <w:t>74</w:t>
      </w:r>
      <w:r w:rsidR="009B2413">
        <w:fldChar w:fldCharType="end"/>
      </w:r>
      <w:r w:rsidR="009B2413">
        <w:t xml:space="preserve"> and recompiling the code to see the results</w:t>
      </w:r>
      <w:r w:rsidR="00A163F0">
        <w:t>.</w:t>
      </w:r>
    </w:p>
    <w:p w14:paraId="17BAF78E" w14:textId="0158A677" w:rsidR="001E1EFD" w:rsidRDefault="001E1EFD" w:rsidP="001E1EFD">
      <w:pPr>
        <w:pStyle w:val="Heading5"/>
      </w:pPr>
      <w:bookmarkStart w:id="408" w:name="_Ref382501036"/>
      <w:r>
        <w:t>Creating More Actors</w:t>
      </w:r>
      <w:bookmarkEnd w:id="408"/>
    </w:p>
    <w:p w14:paraId="747EBF07" w14:textId="655EF6A8" w:rsidR="000041E6" w:rsidRDefault="004D4474" w:rsidP="000041E6">
      <w:r>
        <w:t xml:space="preserve">The XML resource of </w:t>
      </w:r>
      <w:r>
        <w:fldChar w:fldCharType="begin"/>
      </w:r>
      <w:r>
        <w:instrText xml:space="preserve"> REF _Ref382407797 \h </w:instrText>
      </w:r>
      <w:r>
        <w:fldChar w:fldCharType="separate"/>
      </w:r>
      <w:r w:rsidR="00EA324E" w:rsidRPr="007B0BDF">
        <w:rPr>
          <w:b/>
        </w:rPr>
        <w:t xml:space="preserve">Listing </w:t>
      </w:r>
      <w:r w:rsidR="00EA324E">
        <w:rPr>
          <w:b/>
          <w:noProof/>
        </w:rPr>
        <w:t>75</w:t>
      </w:r>
      <w:r>
        <w:fldChar w:fldCharType="end"/>
      </w:r>
      <w:r>
        <w:t xml:space="preserve"> defined a spaceship archetype. As it is an archetype, it can also be a model for other spaceships – all spaceships created using its resource will have the defined components.</w:t>
      </w:r>
    </w:p>
    <w:p w14:paraId="0EAB86CC" w14:textId="369C65FB" w:rsidR="004D4474" w:rsidRDefault="004D4474" w:rsidP="000041E6">
      <w:r>
        <w:t>To ease the implementation of the game logic, this section will also describes possible archetypes for the enemies (aliens) and for the projectiles (bullets and bombs).</w:t>
      </w:r>
    </w:p>
    <w:p w14:paraId="676E7AF2" w14:textId="5BA89617" w:rsidR="004D4474" w:rsidRDefault="004D4474" w:rsidP="000041E6">
      <w:r>
        <w:fldChar w:fldCharType="begin"/>
      </w:r>
      <w:r>
        <w:instrText xml:space="preserve"> REF _Ref382416359 \h </w:instrText>
      </w:r>
      <w:r>
        <w:fldChar w:fldCharType="separate"/>
      </w:r>
      <w:r w:rsidR="00EA324E" w:rsidRPr="004D4474">
        <w:rPr>
          <w:b/>
        </w:rPr>
        <w:t xml:space="preserve">Listing </w:t>
      </w:r>
      <w:r w:rsidR="00EA324E">
        <w:rPr>
          <w:b/>
          <w:noProof/>
        </w:rPr>
        <w:t>76</w:t>
      </w:r>
      <w:r>
        <w:fldChar w:fldCharType="end"/>
      </w:r>
      <w:r>
        <w:t xml:space="preserve"> describes a possible definition for the aliens.</w:t>
      </w:r>
    </w:p>
    <w:p w14:paraId="4BBF2D6E" w14:textId="53E61CB0" w:rsidR="004D4474" w:rsidRDefault="004D4474" w:rsidP="004D4474">
      <w:pPr>
        <w:pStyle w:val="Caption"/>
        <w:keepNext/>
        <w:jc w:val="center"/>
      </w:pPr>
      <w:bookmarkStart w:id="409" w:name="_Ref382416359"/>
      <w:bookmarkStart w:id="410" w:name="_Toc382771801"/>
      <w:r w:rsidRPr="004D4474">
        <w:rPr>
          <w:b/>
        </w:rPr>
        <w:t xml:space="preserve">Listing </w:t>
      </w:r>
      <w:r w:rsidRPr="004D4474">
        <w:rPr>
          <w:b/>
        </w:rPr>
        <w:fldChar w:fldCharType="begin"/>
      </w:r>
      <w:r w:rsidRPr="004D4474">
        <w:rPr>
          <w:b/>
        </w:rPr>
        <w:instrText xml:space="preserve"> SEQ Listing \* ARABIC </w:instrText>
      </w:r>
      <w:r w:rsidRPr="004D4474">
        <w:rPr>
          <w:b/>
        </w:rPr>
        <w:fldChar w:fldCharType="separate"/>
      </w:r>
      <w:r w:rsidR="00EA324E">
        <w:rPr>
          <w:b/>
          <w:noProof/>
        </w:rPr>
        <w:t>76</w:t>
      </w:r>
      <w:r w:rsidRPr="004D4474">
        <w:rPr>
          <w:b/>
        </w:rPr>
        <w:fldChar w:fldCharType="end"/>
      </w:r>
      <w:bookmarkEnd w:id="409"/>
      <w:r w:rsidRPr="004D4474">
        <w:rPr>
          <w:b/>
        </w:rPr>
        <w:t>.</w:t>
      </w:r>
      <w:r>
        <w:t xml:space="preserve"> The XML resource for enemy actors.</w:t>
      </w:r>
      <w:bookmarkEnd w:id="410"/>
    </w:p>
    <w:tbl>
      <w:tblPr>
        <w:tblStyle w:val="TableGrid"/>
        <w:tblW w:w="0" w:type="auto"/>
        <w:tblLook w:val="04A0" w:firstRow="1" w:lastRow="0" w:firstColumn="1" w:lastColumn="0" w:noHBand="0" w:noVBand="1"/>
      </w:tblPr>
      <w:tblGrid>
        <w:gridCol w:w="8494"/>
      </w:tblGrid>
      <w:tr w:rsidR="004D4474" w14:paraId="65CBB3AC" w14:textId="77777777" w:rsidTr="004D4474">
        <w:tc>
          <w:tcPr>
            <w:tcW w:w="8494" w:type="dxa"/>
          </w:tcPr>
          <w:p w14:paraId="165F20AB" w14:textId="77777777" w:rsidR="00ED2F6D" w:rsidRPr="00ED2F6D" w:rsidRDefault="00ED2F6D" w:rsidP="00ED2F6D">
            <w:pPr>
              <w:rPr>
                <w:rStyle w:val="ComputerCode"/>
              </w:rPr>
            </w:pPr>
            <w:r w:rsidRPr="00ED2F6D">
              <w:rPr>
                <w:rStyle w:val="ComputerCode"/>
              </w:rPr>
              <w:t>&lt;?xml version="1.0" encoding="UTF-8"?&gt;</w:t>
            </w:r>
          </w:p>
          <w:p w14:paraId="5A74FA6A" w14:textId="77777777" w:rsidR="00ED2F6D" w:rsidRPr="00ED2F6D" w:rsidRDefault="00ED2F6D" w:rsidP="00ED2F6D">
            <w:pPr>
              <w:rPr>
                <w:rStyle w:val="ComputerCode"/>
              </w:rPr>
            </w:pPr>
          </w:p>
          <w:p w14:paraId="54B79A7C" w14:textId="77777777" w:rsidR="00ED2F6D" w:rsidRPr="00ED2F6D" w:rsidRDefault="00ED2F6D" w:rsidP="00ED2F6D">
            <w:pPr>
              <w:rPr>
                <w:rStyle w:val="ComputerCode"/>
              </w:rPr>
            </w:pPr>
            <w:r w:rsidRPr="00ED2F6D">
              <w:rPr>
                <w:rStyle w:val="ComputerCode"/>
              </w:rPr>
              <w:t>&lt;Actor type="Alien" resource="data/game/actors/alien.xml"&gt;</w:t>
            </w:r>
          </w:p>
          <w:p w14:paraId="22AE690E" w14:textId="77777777" w:rsidR="00ED2F6D" w:rsidRPr="00ED2F6D" w:rsidRDefault="00ED2F6D" w:rsidP="00ED2F6D">
            <w:pPr>
              <w:rPr>
                <w:rStyle w:val="ComputerCode"/>
              </w:rPr>
            </w:pPr>
          </w:p>
          <w:p w14:paraId="17275D91" w14:textId="77777777" w:rsidR="00ED2F6D" w:rsidRPr="00ED2F6D" w:rsidRDefault="00ED2F6D" w:rsidP="00ED2F6D">
            <w:pPr>
              <w:rPr>
                <w:rStyle w:val="ComputerCode"/>
              </w:rPr>
            </w:pPr>
            <w:r w:rsidRPr="00ED2F6D">
              <w:rPr>
                <w:rStyle w:val="ComputerCode"/>
              </w:rPr>
              <w:t xml:space="preserve">  &lt;TransformableComponent&gt;</w:t>
            </w:r>
          </w:p>
          <w:p w14:paraId="5C3D429D" w14:textId="77777777" w:rsidR="00ED2F6D" w:rsidRPr="00ED2F6D" w:rsidRDefault="00ED2F6D" w:rsidP="00ED2F6D">
            <w:pPr>
              <w:rPr>
                <w:rStyle w:val="ComputerCode"/>
              </w:rPr>
            </w:pPr>
            <w:r w:rsidRPr="00ED2F6D">
              <w:rPr>
                <w:rStyle w:val="ComputerCode"/>
              </w:rPr>
              <w:t xml:space="preserve">    &lt;Position x="20.0f" y="0.0f" z="-180.0f"/&gt;</w:t>
            </w:r>
          </w:p>
          <w:p w14:paraId="3531710E" w14:textId="77777777" w:rsidR="00ED2F6D" w:rsidRPr="00ED2F6D" w:rsidRDefault="00ED2F6D" w:rsidP="00ED2F6D">
            <w:pPr>
              <w:rPr>
                <w:rStyle w:val="ComputerCode"/>
              </w:rPr>
            </w:pPr>
            <w:r w:rsidRPr="00ED2F6D">
              <w:rPr>
                <w:rStyle w:val="ComputerCode"/>
              </w:rPr>
              <w:t xml:space="preserve">    &lt;!-- YXZ order (yaw, pitch, roll) --&gt;</w:t>
            </w:r>
          </w:p>
          <w:p w14:paraId="44CAEEC4" w14:textId="77777777" w:rsidR="00ED2F6D" w:rsidRPr="00ED2F6D" w:rsidRDefault="00ED2F6D" w:rsidP="00ED2F6D">
            <w:pPr>
              <w:rPr>
                <w:rStyle w:val="ComputerCode"/>
              </w:rPr>
            </w:pPr>
            <w:r w:rsidRPr="00ED2F6D">
              <w:rPr>
                <w:rStyle w:val="ComputerCode"/>
              </w:rPr>
              <w:t xml:space="preserve">    &lt;Rotation yaw="0.0f" pitch="0.0f" roll="0.0f"/&gt;</w:t>
            </w:r>
          </w:p>
          <w:p w14:paraId="3836B663" w14:textId="77777777" w:rsidR="00ED2F6D" w:rsidRPr="00ED2F6D" w:rsidRDefault="00ED2F6D" w:rsidP="00ED2F6D">
            <w:pPr>
              <w:rPr>
                <w:rStyle w:val="ComputerCode"/>
              </w:rPr>
            </w:pPr>
            <w:r w:rsidRPr="00ED2F6D">
              <w:rPr>
                <w:rStyle w:val="ComputerCode"/>
              </w:rPr>
              <w:t xml:space="preserve">    &lt;Scale x="10.0f" y ="10.0f" z="10.0"/&gt;</w:t>
            </w:r>
          </w:p>
          <w:p w14:paraId="479D1DD9" w14:textId="25FFBDFF" w:rsidR="00ED2F6D" w:rsidRDefault="00ED2F6D" w:rsidP="00ED2F6D">
            <w:pPr>
              <w:rPr>
                <w:rStyle w:val="ComputerCode"/>
              </w:rPr>
            </w:pPr>
            <w:r w:rsidRPr="00ED2F6D">
              <w:rPr>
                <w:rStyle w:val="ComputerCode"/>
              </w:rPr>
              <w:lastRenderedPageBreak/>
              <w:t xml:space="preserve">  &lt;/TransformableComponent&gt;</w:t>
            </w:r>
          </w:p>
          <w:p w14:paraId="5F28A4CB" w14:textId="77777777" w:rsidR="00ED2F6D" w:rsidRPr="00ED2F6D" w:rsidRDefault="00ED2F6D" w:rsidP="00ED2F6D">
            <w:pPr>
              <w:rPr>
                <w:rStyle w:val="ComputerCode"/>
              </w:rPr>
            </w:pPr>
          </w:p>
          <w:p w14:paraId="718EEA84" w14:textId="77777777" w:rsidR="00ED2F6D" w:rsidRPr="00ED2F6D" w:rsidRDefault="00ED2F6D" w:rsidP="00ED2F6D">
            <w:pPr>
              <w:rPr>
                <w:rStyle w:val="ComputerCode"/>
              </w:rPr>
            </w:pPr>
            <w:r w:rsidRPr="00ED2F6D">
              <w:rPr>
                <w:rStyle w:val="ComputerCode"/>
              </w:rPr>
              <w:t xml:space="preserve">  &lt;CollidableComponent&gt;</w:t>
            </w:r>
          </w:p>
          <w:p w14:paraId="12C7BE3F" w14:textId="77777777" w:rsidR="00ED2F6D" w:rsidRPr="00ED2F6D" w:rsidRDefault="00ED2F6D" w:rsidP="00ED2F6D">
            <w:pPr>
              <w:rPr>
                <w:rStyle w:val="ComputerCode"/>
              </w:rPr>
            </w:pPr>
            <w:r w:rsidRPr="00ED2F6D">
              <w:rPr>
                <w:rStyle w:val="ComputerCode"/>
              </w:rPr>
              <w:t xml:space="preserve">    &lt;Shape type="Box"&gt;</w:t>
            </w:r>
          </w:p>
          <w:p w14:paraId="13DA26C5" w14:textId="77777777" w:rsidR="00ED2F6D" w:rsidRPr="00ED2F6D" w:rsidRDefault="00ED2F6D" w:rsidP="00ED2F6D">
            <w:pPr>
              <w:rPr>
                <w:rStyle w:val="ComputerCode"/>
              </w:rPr>
            </w:pPr>
            <w:r w:rsidRPr="00ED2F6D">
              <w:rPr>
                <w:rStyle w:val="ComputerCode"/>
              </w:rPr>
              <w:t xml:space="preserve">      &lt;Dimension x="1.0f" y="1.0f" z="1.0f"/&gt;</w:t>
            </w:r>
          </w:p>
          <w:p w14:paraId="330E09AA" w14:textId="77777777" w:rsidR="00ED2F6D" w:rsidRPr="00ED2F6D" w:rsidRDefault="00ED2F6D" w:rsidP="00ED2F6D">
            <w:pPr>
              <w:rPr>
                <w:rStyle w:val="ComputerCode"/>
              </w:rPr>
            </w:pPr>
            <w:r w:rsidRPr="00ED2F6D">
              <w:rPr>
                <w:rStyle w:val="ComputerCode"/>
              </w:rPr>
              <w:t xml:space="preserve">    &lt;/Shape&gt;</w:t>
            </w:r>
          </w:p>
          <w:p w14:paraId="3C959E24" w14:textId="77777777" w:rsidR="00ED2F6D" w:rsidRPr="00ED2F6D" w:rsidRDefault="00ED2F6D" w:rsidP="00ED2F6D">
            <w:pPr>
              <w:rPr>
                <w:rStyle w:val="ComputerCode"/>
              </w:rPr>
            </w:pPr>
            <w:r w:rsidRPr="00ED2F6D">
              <w:rPr>
                <w:rStyle w:val="ComputerCode"/>
              </w:rPr>
              <w:t xml:space="preserve">    &lt;CenterOfMassOffset&gt;</w:t>
            </w:r>
          </w:p>
          <w:p w14:paraId="52E0ADAF" w14:textId="77777777" w:rsidR="00ED2F6D" w:rsidRPr="00ED2F6D" w:rsidRDefault="00ED2F6D" w:rsidP="00ED2F6D">
            <w:pPr>
              <w:rPr>
                <w:rStyle w:val="ComputerCode"/>
              </w:rPr>
            </w:pPr>
            <w:r w:rsidRPr="00ED2F6D">
              <w:rPr>
                <w:rStyle w:val="ComputerCode"/>
              </w:rPr>
              <w:t xml:space="preserve">      &lt;Position x="0.0f" y="0.0f" z="0.0f"/&gt;</w:t>
            </w:r>
          </w:p>
          <w:p w14:paraId="1073EDEA" w14:textId="77777777" w:rsidR="00ED2F6D" w:rsidRPr="00ED2F6D" w:rsidRDefault="00ED2F6D" w:rsidP="00ED2F6D">
            <w:pPr>
              <w:rPr>
                <w:rStyle w:val="ComputerCode"/>
              </w:rPr>
            </w:pPr>
            <w:r w:rsidRPr="00ED2F6D">
              <w:rPr>
                <w:rStyle w:val="ComputerCode"/>
              </w:rPr>
              <w:t xml:space="preserve">      &lt;Rotation yaw="0.0f" pitch="0.0f" roll="0.0f"/&gt;</w:t>
            </w:r>
          </w:p>
          <w:p w14:paraId="4A7AED98" w14:textId="77777777" w:rsidR="00ED2F6D" w:rsidRPr="00ED2F6D" w:rsidRDefault="00ED2F6D" w:rsidP="00ED2F6D">
            <w:pPr>
              <w:rPr>
                <w:rStyle w:val="ComputerCode"/>
              </w:rPr>
            </w:pPr>
            <w:r w:rsidRPr="00ED2F6D">
              <w:rPr>
                <w:rStyle w:val="ComputerCode"/>
              </w:rPr>
              <w:t xml:space="preserve">    &lt;/CenterOfMassOffset&gt;</w:t>
            </w:r>
          </w:p>
          <w:p w14:paraId="68F9B3E9" w14:textId="77777777" w:rsidR="00ED2F6D" w:rsidRPr="00ED2F6D" w:rsidRDefault="00ED2F6D" w:rsidP="00ED2F6D">
            <w:pPr>
              <w:rPr>
                <w:rStyle w:val="ComputerCode"/>
              </w:rPr>
            </w:pPr>
            <w:r w:rsidRPr="00ED2F6D">
              <w:rPr>
                <w:rStyle w:val="ComputerCode"/>
              </w:rPr>
              <w:t xml:space="preserve">    &lt;Density type="Pine"/&gt;</w:t>
            </w:r>
          </w:p>
          <w:p w14:paraId="4E77EDBA" w14:textId="77777777" w:rsidR="00ED2F6D" w:rsidRPr="00ED2F6D" w:rsidRDefault="00ED2F6D" w:rsidP="00ED2F6D">
            <w:pPr>
              <w:rPr>
                <w:rStyle w:val="ComputerCode"/>
              </w:rPr>
            </w:pPr>
            <w:r w:rsidRPr="00ED2F6D">
              <w:rPr>
                <w:rStyle w:val="ComputerCode"/>
              </w:rPr>
              <w:t xml:space="preserve">    &lt;Material type="Elastic"/&gt;</w:t>
            </w:r>
          </w:p>
          <w:p w14:paraId="69E7CA9D" w14:textId="77777777" w:rsidR="00ED2F6D" w:rsidRPr="00ED2F6D" w:rsidRDefault="00ED2F6D" w:rsidP="00ED2F6D">
            <w:pPr>
              <w:rPr>
                <w:rStyle w:val="ComputerCode"/>
              </w:rPr>
            </w:pPr>
            <w:r w:rsidRPr="00ED2F6D">
              <w:rPr>
                <w:rStyle w:val="ComputerCode"/>
              </w:rPr>
              <w:t xml:space="preserve">  &lt;/CollidableComponent&gt;</w:t>
            </w:r>
          </w:p>
          <w:p w14:paraId="7C54E543" w14:textId="77777777" w:rsidR="00ED2F6D" w:rsidRPr="00ED2F6D" w:rsidRDefault="00ED2F6D" w:rsidP="00ED2F6D">
            <w:pPr>
              <w:rPr>
                <w:rStyle w:val="ComputerCode"/>
              </w:rPr>
            </w:pPr>
          </w:p>
          <w:p w14:paraId="5FEC41AF" w14:textId="77777777" w:rsidR="00ED2F6D" w:rsidRPr="00ED2F6D" w:rsidRDefault="00ED2F6D" w:rsidP="00ED2F6D">
            <w:pPr>
              <w:rPr>
                <w:rStyle w:val="ComputerCode"/>
              </w:rPr>
            </w:pPr>
            <w:r w:rsidRPr="00ED2F6D">
              <w:rPr>
                <w:rStyle w:val="ComputerCode"/>
              </w:rPr>
              <w:t xml:space="preserve">  &lt;BulletPhysicsComponent&gt;</w:t>
            </w:r>
          </w:p>
          <w:p w14:paraId="05A0CAA4" w14:textId="77777777" w:rsidR="00ED2F6D" w:rsidRPr="00ED2F6D" w:rsidRDefault="00ED2F6D" w:rsidP="00ED2F6D">
            <w:pPr>
              <w:rPr>
                <w:rStyle w:val="ComputerCode"/>
              </w:rPr>
            </w:pPr>
            <w:r w:rsidRPr="00ED2F6D">
              <w:rPr>
                <w:rStyle w:val="ComputerCode"/>
              </w:rPr>
              <w:t xml:space="preserve">    &lt;LinearFactor x="1.0f" y="1.0f" z="1.0f"/&gt;</w:t>
            </w:r>
          </w:p>
          <w:p w14:paraId="048AB6EB" w14:textId="77777777" w:rsidR="00ED2F6D" w:rsidRPr="00ED2F6D" w:rsidRDefault="00ED2F6D" w:rsidP="00ED2F6D">
            <w:pPr>
              <w:rPr>
                <w:rStyle w:val="ComputerCode"/>
              </w:rPr>
            </w:pPr>
            <w:r w:rsidRPr="00ED2F6D">
              <w:rPr>
                <w:rStyle w:val="ComputerCode"/>
              </w:rPr>
              <w:t xml:space="preserve">    &lt;AngularFactor x="0.0f" y="0.0f" z="0.0f"/&gt;</w:t>
            </w:r>
          </w:p>
          <w:p w14:paraId="589817D5" w14:textId="77777777" w:rsidR="00ED2F6D" w:rsidRPr="00ED2F6D" w:rsidRDefault="00ED2F6D" w:rsidP="00ED2F6D">
            <w:pPr>
              <w:rPr>
                <w:rStyle w:val="ComputerCode"/>
              </w:rPr>
            </w:pPr>
            <w:r w:rsidRPr="00ED2F6D">
              <w:rPr>
                <w:rStyle w:val="ComputerCode"/>
              </w:rPr>
              <w:t xml:space="preserve">    &lt;MaxVelocity v="15.0f"/&gt;</w:t>
            </w:r>
          </w:p>
          <w:p w14:paraId="5DD724A3" w14:textId="77777777" w:rsidR="00ED2F6D" w:rsidRPr="00ED2F6D" w:rsidRDefault="00ED2F6D" w:rsidP="00ED2F6D">
            <w:pPr>
              <w:rPr>
                <w:rStyle w:val="ComputerCode"/>
              </w:rPr>
            </w:pPr>
            <w:r w:rsidRPr="00ED2F6D">
              <w:rPr>
                <w:rStyle w:val="ComputerCode"/>
              </w:rPr>
              <w:t xml:space="preserve">    &lt;MaxAngularVelocity v="0.0f"/&gt;</w:t>
            </w:r>
          </w:p>
          <w:p w14:paraId="21A56E63" w14:textId="77777777" w:rsidR="00ED2F6D" w:rsidRPr="00ED2F6D" w:rsidRDefault="00ED2F6D" w:rsidP="00ED2F6D">
            <w:pPr>
              <w:rPr>
                <w:rStyle w:val="ComputerCode"/>
              </w:rPr>
            </w:pPr>
            <w:r w:rsidRPr="00ED2F6D">
              <w:rPr>
                <w:rStyle w:val="ComputerCode"/>
              </w:rPr>
              <w:t xml:space="preserve">  &lt;/BulletPhysicsComponent&gt;</w:t>
            </w:r>
          </w:p>
          <w:p w14:paraId="62889864" w14:textId="77777777" w:rsidR="00ED2F6D" w:rsidRPr="00ED2F6D" w:rsidRDefault="00ED2F6D" w:rsidP="00ED2F6D">
            <w:pPr>
              <w:rPr>
                <w:rStyle w:val="ComputerCode"/>
              </w:rPr>
            </w:pPr>
          </w:p>
          <w:p w14:paraId="2D4B18A9" w14:textId="77777777" w:rsidR="00ED2F6D" w:rsidRPr="00ED2F6D" w:rsidRDefault="00ED2F6D" w:rsidP="00ED2F6D">
            <w:pPr>
              <w:rPr>
                <w:rStyle w:val="ComputerCode"/>
              </w:rPr>
            </w:pPr>
            <w:r w:rsidRPr="00ED2F6D">
              <w:rPr>
                <w:rStyle w:val="ComputerCode"/>
              </w:rPr>
              <w:t xml:space="preserve">  &lt;HealthComponent&gt;</w:t>
            </w:r>
          </w:p>
          <w:p w14:paraId="34FDC730" w14:textId="77777777" w:rsidR="00ED2F6D" w:rsidRPr="00ED2F6D" w:rsidRDefault="00ED2F6D" w:rsidP="00ED2F6D">
            <w:pPr>
              <w:rPr>
                <w:rStyle w:val="ComputerCode"/>
              </w:rPr>
            </w:pPr>
            <w:r w:rsidRPr="00ED2F6D">
              <w:rPr>
                <w:rStyle w:val="ComputerCode"/>
              </w:rPr>
              <w:t xml:space="preserve">    &lt;InitialHealthPoints value="100"/&gt;</w:t>
            </w:r>
          </w:p>
          <w:p w14:paraId="06CF5455" w14:textId="77777777" w:rsidR="00ED2F6D" w:rsidRPr="00ED2F6D" w:rsidRDefault="00ED2F6D" w:rsidP="00ED2F6D">
            <w:pPr>
              <w:rPr>
                <w:rStyle w:val="ComputerCode"/>
              </w:rPr>
            </w:pPr>
            <w:r w:rsidRPr="00ED2F6D">
              <w:rPr>
                <w:rStyle w:val="ComputerCode"/>
              </w:rPr>
              <w:t xml:space="preserve">    &lt;MaximumHealthPoints value="100"/&gt;</w:t>
            </w:r>
          </w:p>
          <w:p w14:paraId="5AE2F6D3" w14:textId="77777777" w:rsidR="00ED2F6D" w:rsidRPr="00ED2F6D" w:rsidRDefault="00ED2F6D" w:rsidP="00ED2F6D">
            <w:pPr>
              <w:rPr>
                <w:rStyle w:val="ComputerCode"/>
              </w:rPr>
            </w:pPr>
            <w:r w:rsidRPr="00ED2F6D">
              <w:rPr>
                <w:rStyle w:val="ComputerCode"/>
              </w:rPr>
              <w:t xml:space="preserve">  &lt;/HealthComponent&gt;</w:t>
            </w:r>
          </w:p>
          <w:p w14:paraId="5023F476" w14:textId="77777777" w:rsidR="00ED2F6D" w:rsidRPr="00ED2F6D" w:rsidRDefault="00ED2F6D" w:rsidP="00ED2F6D">
            <w:pPr>
              <w:rPr>
                <w:rStyle w:val="ComputerCode"/>
              </w:rPr>
            </w:pPr>
          </w:p>
          <w:p w14:paraId="5D000BA5" w14:textId="0E663DB8" w:rsidR="004D4474" w:rsidRDefault="00ED2F6D" w:rsidP="00ED2F6D">
            <w:r w:rsidRPr="00ED2F6D">
              <w:rPr>
                <w:rStyle w:val="ComputerCode"/>
              </w:rPr>
              <w:t>&lt;/Actor&gt;</w:t>
            </w:r>
          </w:p>
        </w:tc>
      </w:tr>
    </w:tbl>
    <w:p w14:paraId="15B9C746" w14:textId="77777777" w:rsidR="004D4474" w:rsidRDefault="004D4474" w:rsidP="000041E6"/>
    <w:p w14:paraId="6D92E551" w14:textId="51387FCB" w:rsidR="004D4474" w:rsidRDefault="004D4474" w:rsidP="000041E6">
      <w:r>
        <w:t xml:space="preserve">With the exception of the missing </w:t>
      </w:r>
      <w:r w:rsidRPr="004D4474">
        <w:rPr>
          <w:rStyle w:val="ComputerCode"/>
        </w:rPr>
        <w:t>DamageSoakingComponent</w:t>
      </w:r>
      <w:r w:rsidR="005F6A20">
        <w:rPr>
          <w:rStyle w:val="FootnoteReference"/>
        </w:rPr>
        <w:footnoteReference w:id="18"/>
      </w:r>
      <w:r>
        <w:t xml:space="preserve">, it is the same as the spaceship defined in </w:t>
      </w:r>
      <w:r>
        <w:fldChar w:fldCharType="begin"/>
      </w:r>
      <w:r>
        <w:instrText xml:space="preserve"> REF _Ref382407797 \h </w:instrText>
      </w:r>
      <w:r>
        <w:fldChar w:fldCharType="separate"/>
      </w:r>
      <w:r w:rsidR="00EA324E" w:rsidRPr="007B0BDF">
        <w:rPr>
          <w:b/>
        </w:rPr>
        <w:t xml:space="preserve">Listing </w:t>
      </w:r>
      <w:r w:rsidR="00EA324E">
        <w:rPr>
          <w:b/>
          <w:noProof/>
        </w:rPr>
        <w:t>75</w:t>
      </w:r>
      <w:r>
        <w:fldChar w:fldCharType="end"/>
      </w:r>
      <w:r>
        <w:t xml:space="preserve">, save for the default values. This another benefit of components: provided they are general enough, they are usually reusable for many different actors. Every actor which needs a world transform will have a </w:t>
      </w:r>
      <w:r w:rsidRPr="004D4474">
        <w:rPr>
          <w:rStyle w:val="ComputerCode"/>
        </w:rPr>
        <w:t>TransformableComponent</w:t>
      </w:r>
      <w:r>
        <w:t xml:space="preserve">; for Physics, a </w:t>
      </w:r>
      <w:r w:rsidRPr="004D4474">
        <w:rPr>
          <w:rStyle w:val="ComputerCode"/>
        </w:rPr>
        <w:t>CollidableComponent</w:t>
      </w:r>
      <w:r>
        <w:t xml:space="preserve"> and a </w:t>
      </w:r>
      <w:r w:rsidRPr="004D4474">
        <w:rPr>
          <w:rStyle w:val="ComputerCode"/>
        </w:rPr>
        <w:t>BulletPhysicsComponent</w:t>
      </w:r>
      <w:r>
        <w:t>; and so on.</w:t>
      </w:r>
    </w:p>
    <w:p w14:paraId="146F87CF" w14:textId="134A51AB" w:rsidR="004D4474" w:rsidRDefault="004D4474" w:rsidP="000041E6">
      <w:r>
        <w:t>For this same reason, both the bullets (</w:t>
      </w:r>
      <w:r>
        <w:fldChar w:fldCharType="begin"/>
      </w:r>
      <w:r>
        <w:instrText xml:space="preserve"> REF _Ref382417052 \h </w:instrText>
      </w:r>
      <w:r>
        <w:fldChar w:fldCharType="separate"/>
      </w:r>
      <w:r w:rsidR="00EA324E" w:rsidRPr="004D4474">
        <w:rPr>
          <w:b/>
        </w:rPr>
        <w:t xml:space="preserve">Listing </w:t>
      </w:r>
      <w:r w:rsidR="00EA324E">
        <w:rPr>
          <w:b/>
          <w:noProof/>
        </w:rPr>
        <w:t>77</w:t>
      </w:r>
      <w:r>
        <w:fldChar w:fldCharType="end"/>
      </w:r>
      <w:r>
        <w:t>) and bombs (</w:t>
      </w:r>
      <w:r>
        <w:fldChar w:fldCharType="begin"/>
      </w:r>
      <w:r>
        <w:instrText xml:space="preserve"> REF _Ref382417059 \h </w:instrText>
      </w:r>
      <w:r>
        <w:fldChar w:fldCharType="separate"/>
      </w:r>
      <w:r w:rsidR="00EA324E" w:rsidRPr="004D4474">
        <w:rPr>
          <w:b/>
        </w:rPr>
        <w:t xml:space="preserve">Listing </w:t>
      </w:r>
      <w:r w:rsidR="00EA324E">
        <w:rPr>
          <w:b/>
          <w:noProof/>
        </w:rPr>
        <w:t>78</w:t>
      </w:r>
      <w:r>
        <w:fldChar w:fldCharType="end"/>
      </w:r>
      <w:r>
        <w:t>) are also similar between each other.</w:t>
      </w:r>
      <w:r w:rsidR="005F6A20">
        <w:t xml:space="preserve"> This implementation considered bombs slightly stronger and larger than bullets, as it is possible to observe in the </w:t>
      </w:r>
      <w:r w:rsidR="005F6A20" w:rsidRPr="005F6A20">
        <w:rPr>
          <w:rStyle w:val="ComputerCode"/>
        </w:rPr>
        <w:t>Scale</w:t>
      </w:r>
      <w:r w:rsidR="005F6A20">
        <w:t xml:space="preserve"> value of the </w:t>
      </w:r>
      <w:r w:rsidR="005F6A20" w:rsidRPr="005F6A20">
        <w:rPr>
          <w:rStyle w:val="ComputerCode"/>
        </w:rPr>
        <w:t>TransformableComponent</w:t>
      </w:r>
      <w:r w:rsidR="005F6A20">
        <w:t xml:space="preserve"> and in the </w:t>
      </w:r>
      <w:r w:rsidR="005F6A20" w:rsidRPr="005F6A20">
        <w:rPr>
          <w:rStyle w:val="ComputerCode"/>
        </w:rPr>
        <w:t>DamageOutput</w:t>
      </w:r>
      <w:r w:rsidR="005F6A20">
        <w:t xml:space="preserve"> value of the </w:t>
      </w:r>
      <w:r w:rsidR="005F6A20" w:rsidRPr="005F6A20">
        <w:rPr>
          <w:rStyle w:val="ComputerCode"/>
        </w:rPr>
        <w:t>DamageInflictingComponent</w:t>
      </w:r>
      <w:r w:rsidR="005F6A20">
        <w:t>.</w:t>
      </w:r>
    </w:p>
    <w:p w14:paraId="694AF3A9" w14:textId="27917C0F" w:rsidR="004D4474" w:rsidRDefault="004D4474" w:rsidP="004D4474">
      <w:pPr>
        <w:pStyle w:val="Caption"/>
        <w:keepNext/>
        <w:jc w:val="center"/>
      </w:pPr>
      <w:bookmarkStart w:id="411" w:name="_Ref382417052"/>
      <w:bookmarkStart w:id="412" w:name="_Toc382771802"/>
      <w:r w:rsidRPr="004D4474">
        <w:rPr>
          <w:b/>
        </w:rPr>
        <w:t xml:space="preserve">Listing </w:t>
      </w:r>
      <w:r w:rsidRPr="004D4474">
        <w:rPr>
          <w:b/>
        </w:rPr>
        <w:fldChar w:fldCharType="begin"/>
      </w:r>
      <w:r w:rsidRPr="004D4474">
        <w:rPr>
          <w:b/>
        </w:rPr>
        <w:instrText xml:space="preserve"> SEQ Listing \* ARABIC </w:instrText>
      </w:r>
      <w:r w:rsidRPr="004D4474">
        <w:rPr>
          <w:b/>
        </w:rPr>
        <w:fldChar w:fldCharType="separate"/>
      </w:r>
      <w:r w:rsidR="00EA324E">
        <w:rPr>
          <w:b/>
          <w:noProof/>
        </w:rPr>
        <w:t>77</w:t>
      </w:r>
      <w:r w:rsidRPr="004D4474">
        <w:rPr>
          <w:b/>
        </w:rPr>
        <w:fldChar w:fldCharType="end"/>
      </w:r>
      <w:bookmarkEnd w:id="411"/>
      <w:r w:rsidRPr="004D4474">
        <w:rPr>
          <w:b/>
        </w:rPr>
        <w:t>.</w:t>
      </w:r>
      <w:r>
        <w:t xml:space="preserve"> The XML resource for bullet actors.</w:t>
      </w:r>
      <w:bookmarkEnd w:id="412"/>
    </w:p>
    <w:tbl>
      <w:tblPr>
        <w:tblStyle w:val="TableGrid"/>
        <w:tblW w:w="0" w:type="auto"/>
        <w:tblLook w:val="04A0" w:firstRow="1" w:lastRow="0" w:firstColumn="1" w:lastColumn="0" w:noHBand="0" w:noVBand="1"/>
      </w:tblPr>
      <w:tblGrid>
        <w:gridCol w:w="8494"/>
      </w:tblGrid>
      <w:tr w:rsidR="004D4474" w14:paraId="343BE77A" w14:textId="77777777" w:rsidTr="004D4474">
        <w:tc>
          <w:tcPr>
            <w:tcW w:w="8494" w:type="dxa"/>
          </w:tcPr>
          <w:p w14:paraId="6BD720C7" w14:textId="77777777" w:rsidR="004D4474" w:rsidRPr="004D4474" w:rsidRDefault="004D4474" w:rsidP="004D4474">
            <w:pPr>
              <w:rPr>
                <w:rStyle w:val="ComputerCode"/>
              </w:rPr>
            </w:pPr>
            <w:r w:rsidRPr="004D4474">
              <w:rPr>
                <w:rStyle w:val="ComputerCode"/>
              </w:rPr>
              <w:t>&lt;?xml version="1.0" encoding="UTF-8"?&gt;</w:t>
            </w:r>
          </w:p>
          <w:p w14:paraId="37115D84" w14:textId="77777777" w:rsidR="004D4474" w:rsidRPr="004D4474" w:rsidRDefault="004D4474" w:rsidP="004D4474">
            <w:pPr>
              <w:rPr>
                <w:rStyle w:val="ComputerCode"/>
              </w:rPr>
            </w:pPr>
          </w:p>
          <w:p w14:paraId="303D6819" w14:textId="77777777" w:rsidR="004D4474" w:rsidRPr="004D4474" w:rsidRDefault="004D4474" w:rsidP="004D4474">
            <w:pPr>
              <w:rPr>
                <w:rStyle w:val="ComputerCode"/>
              </w:rPr>
            </w:pPr>
            <w:r w:rsidRPr="004D4474">
              <w:rPr>
                <w:rStyle w:val="ComputerCode"/>
              </w:rPr>
              <w:t>&lt;Actor type="Bullet" resource="data/game/actors/bullet.xml"&gt;</w:t>
            </w:r>
          </w:p>
          <w:p w14:paraId="3ECF4413" w14:textId="77777777" w:rsidR="004D4474" w:rsidRPr="004D4474" w:rsidRDefault="004D4474" w:rsidP="004D4474">
            <w:pPr>
              <w:rPr>
                <w:rStyle w:val="ComputerCode"/>
              </w:rPr>
            </w:pPr>
          </w:p>
          <w:p w14:paraId="30736133" w14:textId="77777777" w:rsidR="004D4474" w:rsidRPr="004D4474" w:rsidRDefault="004D4474" w:rsidP="004D4474">
            <w:pPr>
              <w:rPr>
                <w:rStyle w:val="ComputerCode"/>
              </w:rPr>
            </w:pPr>
            <w:r w:rsidRPr="004D4474">
              <w:rPr>
                <w:rStyle w:val="ComputerCode"/>
              </w:rPr>
              <w:t xml:space="preserve">  &lt;TransformableComponent&gt;</w:t>
            </w:r>
          </w:p>
          <w:p w14:paraId="5564A244" w14:textId="5C899291" w:rsidR="004D4474" w:rsidRPr="004D4474" w:rsidRDefault="004D4474" w:rsidP="004D4474">
            <w:pPr>
              <w:rPr>
                <w:rStyle w:val="ComputerCode"/>
              </w:rPr>
            </w:pPr>
            <w:r w:rsidRPr="004D4474">
              <w:rPr>
                <w:rStyle w:val="ComputerCode"/>
              </w:rPr>
              <w:t xml:space="preserve">    &lt;Position x="</w:t>
            </w:r>
            <w:r w:rsidR="004F7048">
              <w:rPr>
                <w:rStyle w:val="ComputerCode"/>
              </w:rPr>
              <w:t>1</w:t>
            </w:r>
            <w:r w:rsidRPr="004D4474">
              <w:rPr>
                <w:rStyle w:val="ComputerCode"/>
              </w:rPr>
              <w:t>0.0f" y="0.0f" z="</w:t>
            </w:r>
            <w:r w:rsidR="00414B47">
              <w:rPr>
                <w:rStyle w:val="ComputerCode"/>
              </w:rPr>
              <w:t>-</w:t>
            </w:r>
            <w:r w:rsidR="004F7048">
              <w:rPr>
                <w:rStyle w:val="ComputerCode"/>
              </w:rPr>
              <w:t>3</w:t>
            </w:r>
            <w:r w:rsidRPr="004D4474">
              <w:rPr>
                <w:rStyle w:val="ComputerCode"/>
              </w:rPr>
              <w:t>0.0f"/&gt;</w:t>
            </w:r>
          </w:p>
          <w:p w14:paraId="10B1E226" w14:textId="77777777" w:rsidR="004D4474" w:rsidRPr="004D4474" w:rsidRDefault="004D4474" w:rsidP="004D4474">
            <w:pPr>
              <w:rPr>
                <w:rStyle w:val="ComputerCode"/>
              </w:rPr>
            </w:pPr>
            <w:r w:rsidRPr="004D4474">
              <w:rPr>
                <w:rStyle w:val="ComputerCode"/>
              </w:rPr>
              <w:lastRenderedPageBreak/>
              <w:t xml:space="preserve">    &lt;!-- YXZ order (yaw, pitch, roll) --&gt;</w:t>
            </w:r>
          </w:p>
          <w:p w14:paraId="133D7E4F" w14:textId="77777777" w:rsidR="004D4474" w:rsidRPr="004D4474" w:rsidRDefault="004D4474" w:rsidP="004D4474">
            <w:pPr>
              <w:rPr>
                <w:rStyle w:val="ComputerCode"/>
              </w:rPr>
            </w:pPr>
            <w:r w:rsidRPr="004D4474">
              <w:rPr>
                <w:rStyle w:val="ComputerCode"/>
              </w:rPr>
              <w:t xml:space="preserve">    &lt;Rotation yaw="0.0f" pitch="0.0f" roll="0.0f"/&gt;</w:t>
            </w:r>
          </w:p>
          <w:p w14:paraId="39236083" w14:textId="77777777" w:rsidR="004D4474" w:rsidRPr="004D4474" w:rsidRDefault="004D4474" w:rsidP="004D4474">
            <w:pPr>
              <w:rPr>
                <w:rStyle w:val="ComputerCode"/>
              </w:rPr>
            </w:pPr>
            <w:r w:rsidRPr="004D4474">
              <w:rPr>
                <w:rStyle w:val="ComputerCode"/>
              </w:rPr>
              <w:t xml:space="preserve">    &lt;Scale x="3.0f" y ="3.0f" z="3.0"/&gt;</w:t>
            </w:r>
          </w:p>
          <w:p w14:paraId="1D3A43D4" w14:textId="77777777" w:rsidR="004D4474" w:rsidRPr="004D4474" w:rsidRDefault="004D4474" w:rsidP="004D4474">
            <w:pPr>
              <w:rPr>
                <w:rStyle w:val="ComputerCode"/>
              </w:rPr>
            </w:pPr>
            <w:r w:rsidRPr="004D4474">
              <w:rPr>
                <w:rStyle w:val="ComputerCode"/>
              </w:rPr>
              <w:t xml:space="preserve">  &lt;/TransformableComponent&gt;</w:t>
            </w:r>
          </w:p>
          <w:p w14:paraId="5F48E55E" w14:textId="77777777" w:rsidR="004D4474" w:rsidRPr="004D4474" w:rsidRDefault="004D4474" w:rsidP="004D4474">
            <w:pPr>
              <w:rPr>
                <w:rStyle w:val="ComputerCode"/>
              </w:rPr>
            </w:pPr>
          </w:p>
          <w:p w14:paraId="0A9440B0" w14:textId="77777777" w:rsidR="004D4474" w:rsidRPr="004D4474" w:rsidRDefault="004D4474" w:rsidP="004D4474">
            <w:pPr>
              <w:rPr>
                <w:rStyle w:val="ComputerCode"/>
              </w:rPr>
            </w:pPr>
            <w:r w:rsidRPr="004D4474">
              <w:rPr>
                <w:rStyle w:val="ComputerCode"/>
              </w:rPr>
              <w:t xml:space="preserve">  &lt;CollidableComponent&gt;</w:t>
            </w:r>
          </w:p>
          <w:p w14:paraId="748244E0" w14:textId="77777777" w:rsidR="004D4474" w:rsidRPr="004D4474" w:rsidRDefault="004D4474" w:rsidP="004D4474">
            <w:pPr>
              <w:rPr>
                <w:rStyle w:val="ComputerCode"/>
              </w:rPr>
            </w:pPr>
            <w:r w:rsidRPr="004D4474">
              <w:rPr>
                <w:rStyle w:val="ComputerCode"/>
              </w:rPr>
              <w:t xml:space="preserve">    &lt;Shape type="Sphere"&gt;</w:t>
            </w:r>
          </w:p>
          <w:p w14:paraId="44993445" w14:textId="77777777" w:rsidR="004D4474" w:rsidRPr="004D4474" w:rsidRDefault="004D4474" w:rsidP="004D4474">
            <w:pPr>
              <w:rPr>
                <w:rStyle w:val="ComputerCode"/>
              </w:rPr>
            </w:pPr>
            <w:r w:rsidRPr="004D4474">
              <w:rPr>
                <w:rStyle w:val="ComputerCode"/>
              </w:rPr>
              <w:t xml:space="preserve">      &lt;Radius r="1.0f"/&gt;</w:t>
            </w:r>
          </w:p>
          <w:p w14:paraId="44770E50" w14:textId="77777777" w:rsidR="004D4474" w:rsidRPr="004D4474" w:rsidRDefault="004D4474" w:rsidP="004D4474">
            <w:pPr>
              <w:rPr>
                <w:rStyle w:val="ComputerCode"/>
              </w:rPr>
            </w:pPr>
            <w:r w:rsidRPr="004D4474">
              <w:rPr>
                <w:rStyle w:val="ComputerCode"/>
              </w:rPr>
              <w:t xml:space="preserve">    &lt;/Shape&gt;</w:t>
            </w:r>
          </w:p>
          <w:p w14:paraId="266CE556" w14:textId="77777777" w:rsidR="004D4474" w:rsidRPr="004D4474" w:rsidRDefault="004D4474" w:rsidP="004D4474">
            <w:pPr>
              <w:rPr>
                <w:rStyle w:val="ComputerCode"/>
              </w:rPr>
            </w:pPr>
            <w:r w:rsidRPr="004D4474">
              <w:rPr>
                <w:rStyle w:val="ComputerCode"/>
              </w:rPr>
              <w:t xml:space="preserve">    &lt;CenterOfMassOffset&gt;</w:t>
            </w:r>
          </w:p>
          <w:p w14:paraId="3AA6D8A7" w14:textId="77777777" w:rsidR="004D4474" w:rsidRPr="004D4474" w:rsidRDefault="004D4474" w:rsidP="004D4474">
            <w:pPr>
              <w:rPr>
                <w:rStyle w:val="ComputerCode"/>
              </w:rPr>
            </w:pPr>
            <w:r w:rsidRPr="004D4474">
              <w:rPr>
                <w:rStyle w:val="ComputerCode"/>
              </w:rPr>
              <w:t xml:space="preserve">      &lt;Position x="0.0f" y="0.0f" z="0.0f"/&gt;</w:t>
            </w:r>
          </w:p>
          <w:p w14:paraId="2DD2524A" w14:textId="77777777" w:rsidR="004D4474" w:rsidRPr="004D4474" w:rsidRDefault="004D4474" w:rsidP="004D4474">
            <w:pPr>
              <w:rPr>
                <w:rStyle w:val="ComputerCode"/>
              </w:rPr>
            </w:pPr>
            <w:r w:rsidRPr="004D4474">
              <w:rPr>
                <w:rStyle w:val="ComputerCode"/>
              </w:rPr>
              <w:t xml:space="preserve">      &lt;Rotation yaw="0.0f" pitch="0.0f" roll="0.0f"/&gt;</w:t>
            </w:r>
          </w:p>
          <w:p w14:paraId="78ABAFA1" w14:textId="77777777" w:rsidR="004D4474" w:rsidRPr="004D4474" w:rsidRDefault="004D4474" w:rsidP="004D4474">
            <w:pPr>
              <w:rPr>
                <w:rStyle w:val="ComputerCode"/>
              </w:rPr>
            </w:pPr>
            <w:r w:rsidRPr="004D4474">
              <w:rPr>
                <w:rStyle w:val="ComputerCode"/>
              </w:rPr>
              <w:t xml:space="preserve">    &lt;/CenterOfMassOffset&gt;</w:t>
            </w:r>
          </w:p>
          <w:p w14:paraId="6D7DB004" w14:textId="77777777" w:rsidR="004D4474" w:rsidRPr="004D4474" w:rsidRDefault="004D4474" w:rsidP="004D4474">
            <w:pPr>
              <w:rPr>
                <w:rStyle w:val="ComputerCode"/>
              </w:rPr>
            </w:pPr>
            <w:r w:rsidRPr="004D4474">
              <w:rPr>
                <w:rStyle w:val="ComputerCode"/>
              </w:rPr>
              <w:t xml:space="preserve">    &lt;Density type="Pine"/&gt;</w:t>
            </w:r>
          </w:p>
          <w:p w14:paraId="09D68577" w14:textId="77777777" w:rsidR="004D4474" w:rsidRPr="004D4474" w:rsidRDefault="004D4474" w:rsidP="004D4474">
            <w:pPr>
              <w:rPr>
                <w:rStyle w:val="ComputerCode"/>
              </w:rPr>
            </w:pPr>
            <w:r w:rsidRPr="004D4474">
              <w:rPr>
                <w:rStyle w:val="ComputerCode"/>
              </w:rPr>
              <w:t xml:space="preserve">    &lt;Material type="Elastic"/&gt;</w:t>
            </w:r>
          </w:p>
          <w:p w14:paraId="05CACB06" w14:textId="77777777" w:rsidR="004D4474" w:rsidRPr="004D4474" w:rsidRDefault="004D4474" w:rsidP="004D4474">
            <w:pPr>
              <w:rPr>
                <w:rStyle w:val="ComputerCode"/>
              </w:rPr>
            </w:pPr>
            <w:r w:rsidRPr="004D4474">
              <w:rPr>
                <w:rStyle w:val="ComputerCode"/>
              </w:rPr>
              <w:t xml:space="preserve">  &lt;/CollidableComponent&gt;</w:t>
            </w:r>
          </w:p>
          <w:p w14:paraId="4FDB5FC6" w14:textId="77777777" w:rsidR="004D4474" w:rsidRPr="004D4474" w:rsidRDefault="004D4474" w:rsidP="004D4474">
            <w:pPr>
              <w:rPr>
                <w:rStyle w:val="ComputerCode"/>
              </w:rPr>
            </w:pPr>
          </w:p>
          <w:p w14:paraId="2DF60A6B" w14:textId="77777777" w:rsidR="004D4474" w:rsidRPr="004D4474" w:rsidRDefault="004D4474" w:rsidP="004D4474">
            <w:pPr>
              <w:rPr>
                <w:rStyle w:val="ComputerCode"/>
              </w:rPr>
            </w:pPr>
            <w:r w:rsidRPr="004D4474">
              <w:rPr>
                <w:rStyle w:val="ComputerCode"/>
              </w:rPr>
              <w:t xml:space="preserve">  &lt;BulletPhysicsComponent&gt;</w:t>
            </w:r>
          </w:p>
          <w:p w14:paraId="52FA7C64" w14:textId="77777777" w:rsidR="004D4474" w:rsidRPr="004D4474" w:rsidRDefault="004D4474" w:rsidP="004D4474">
            <w:pPr>
              <w:rPr>
                <w:rStyle w:val="ComputerCode"/>
              </w:rPr>
            </w:pPr>
            <w:r w:rsidRPr="004D4474">
              <w:rPr>
                <w:rStyle w:val="ComputerCode"/>
              </w:rPr>
              <w:t xml:space="preserve">    &lt;LinearFactor x="1.0f" y="1.0f" z="1.0f"/&gt;</w:t>
            </w:r>
          </w:p>
          <w:p w14:paraId="6E82FA24" w14:textId="77777777" w:rsidR="004D4474" w:rsidRPr="004D4474" w:rsidRDefault="004D4474" w:rsidP="004D4474">
            <w:pPr>
              <w:rPr>
                <w:rStyle w:val="ComputerCode"/>
              </w:rPr>
            </w:pPr>
            <w:r w:rsidRPr="004D4474">
              <w:rPr>
                <w:rStyle w:val="ComputerCode"/>
              </w:rPr>
              <w:t xml:space="preserve">    &lt;AngularFactor x="0.0f" y="0.0f" z="0.0f"/&gt;   </w:t>
            </w:r>
          </w:p>
          <w:p w14:paraId="31C333E9" w14:textId="77777777" w:rsidR="004D4474" w:rsidRPr="004D4474" w:rsidRDefault="004D4474" w:rsidP="004D4474">
            <w:pPr>
              <w:rPr>
                <w:rStyle w:val="ComputerCode"/>
              </w:rPr>
            </w:pPr>
            <w:r w:rsidRPr="004D4474">
              <w:rPr>
                <w:rStyle w:val="ComputerCode"/>
              </w:rPr>
              <w:t xml:space="preserve">    &lt;MaxVelocity v="20.0f"/&gt;</w:t>
            </w:r>
          </w:p>
          <w:p w14:paraId="28AB3CCD" w14:textId="77777777" w:rsidR="004D4474" w:rsidRPr="004D4474" w:rsidRDefault="004D4474" w:rsidP="004D4474">
            <w:pPr>
              <w:rPr>
                <w:rStyle w:val="ComputerCode"/>
              </w:rPr>
            </w:pPr>
            <w:r w:rsidRPr="004D4474">
              <w:rPr>
                <w:rStyle w:val="ComputerCode"/>
              </w:rPr>
              <w:t xml:space="preserve">    &lt;MaxAngularVelocity v="0.0f"/&gt;</w:t>
            </w:r>
          </w:p>
          <w:p w14:paraId="4C483F11" w14:textId="77777777" w:rsidR="004D4474" w:rsidRPr="004D4474" w:rsidRDefault="004D4474" w:rsidP="004D4474">
            <w:pPr>
              <w:rPr>
                <w:rStyle w:val="ComputerCode"/>
              </w:rPr>
            </w:pPr>
            <w:r w:rsidRPr="004D4474">
              <w:rPr>
                <w:rStyle w:val="ComputerCode"/>
              </w:rPr>
              <w:t xml:space="preserve">  &lt;/BulletPhysicsComponent&gt;</w:t>
            </w:r>
          </w:p>
          <w:p w14:paraId="0AA84AAB" w14:textId="77777777" w:rsidR="004D4474" w:rsidRPr="004D4474" w:rsidRDefault="004D4474" w:rsidP="004D4474">
            <w:pPr>
              <w:rPr>
                <w:rStyle w:val="ComputerCode"/>
              </w:rPr>
            </w:pPr>
          </w:p>
          <w:p w14:paraId="75452D47" w14:textId="77777777" w:rsidR="004D4474" w:rsidRPr="004D4474" w:rsidRDefault="004D4474" w:rsidP="004D4474">
            <w:pPr>
              <w:rPr>
                <w:rStyle w:val="ComputerCode"/>
              </w:rPr>
            </w:pPr>
            <w:r w:rsidRPr="004D4474">
              <w:rPr>
                <w:rStyle w:val="ComputerCode"/>
              </w:rPr>
              <w:t xml:space="preserve">  &lt;DamageInflictingComponent&gt;</w:t>
            </w:r>
          </w:p>
          <w:p w14:paraId="79E6EE9B" w14:textId="77777777" w:rsidR="004D4474" w:rsidRPr="004D4474" w:rsidRDefault="004D4474" w:rsidP="004D4474">
            <w:pPr>
              <w:rPr>
                <w:rStyle w:val="ComputerCode"/>
              </w:rPr>
            </w:pPr>
            <w:r w:rsidRPr="004D4474">
              <w:rPr>
                <w:rStyle w:val="ComputerCode"/>
              </w:rPr>
              <w:t xml:space="preserve">    &lt;DamageOutput value="5"/&gt;</w:t>
            </w:r>
          </w:p>
          <w:p w14:paraId="2B5CAD37" w14:textId="77777777" w:rsidR="004D4474" w:rsidRPr="004D4474" w:rsidRDefault="004D4474" w:rsidP="004D4474">
            <w:pPr>
              <w:rPr>
                <w:rStyle w:val="ComputerCode"/>
              </w:rPr>
            </w:pPr>
            <w:r w:rsidRPr="004D4474">
              <w:rPr>
                <w:rStyle w:val="ComputerCode"/>
              </w:rPr>
              <w:t xml:space="preserve">  &lt;/DamageInflictingComponent&gt;</w:t>
            </w:r>
          </w:p>
          <w:p w14:paraId="1D6DE908" w14:textId="77777777" w:rsidR="004D4474" w:rsidRPr="004D4474" w:rsidRDefault="004D4474" w:rsidP="004D4474">
            <w:pPr>
              <w:rPr>
                <w:rStyle w:val="ComputerCode"/>
              </w:rPr>
            </w:pPr>
          </w:p>
          <w:p w14:paraId="137CC26F" w14:textId="1C91876A" w:rsidR="004D4474" w:rsidRDefault="004D4474" w:rsidP="004D4474">
            <w:r w:rsidRPr="004D4474">
              <w:rPr>
                <w:rStyle w:val="ComputerCode"/>
              </w:rPr>
              <w:t>&lt;/Actor&gt;</w:t>
            </w:r>
          </w:p>
        </w:tc>
      </w:tr>
    </w:tbl>
    <w:p w14:paraId="501FEBFD" w14:textId="77777777" w:rsidR="004D4474" w:rsidRDefault="004D4474" w:rsidP="000041E6"/>
    <w:p w14:paraId="647B3979" w14:textId="5C20864D" w:rsidR="004D4474" w:rsidRDefault="004D4474" w:rsidP="004D4474">
      <w:pPr>
        <w:pStyle w:val="Caption"/>
        <w:keepNext/>
        <w:jc w:val="center"/>
      </w:pPr>
      <w:bookmarkStart w:id="413" w:name="_Ref382417059"/>
      <w:bookmarkStart w:id="414" w:name="_Toc382771803"/>
      <w:r w:rsidRPr="004D4474">
        <w:rPr>
          <w:b/>
        </w:rPr>
        <w:t xml:space="preserve">Listing </w:t>
      </w:r>
      <w:r w:rsidRPr="004D4474">
        <w:rPr>
          <w:b/>
        </w:rPr>
        <w:fldChar w:fldCharType="begin"/>
      </w:r>
      <w:r w:rsidRPr="004D4474">
        <w:rPr>
          <w:b/>
        </w:rPr>
        <w:instrText xml:space="preserve"> SEQ Listing \* ARABIC </w:instrText>
      </w:r>
      <w:r w:rsidRPr="004D4474">
        <w:rPr>
          <w:b/>
        </w:rPr>
        <w:fldChar w:fldCharType="separate"/>
      </w:r>
      <w:r w:rsidR="00EA324E">
        <w:rPr>
          <w:b/>
          <w:noProof/>
        </w:rPr>
        <w:t>78</w:t>
      </w:r>
      <w:r w:rsidRPr="004D4474">
        <w:rPr>
          <w:b/>
        </w:rPr>
        <w:fldChar w:fldCharType="end"/>
      </w:r>
      <w:bookmarkEnd w:id="413"/>
      <w:r w:rsidRPr="004D4474">
        <w:rPr>
          <w:b/>
        </w:rPr>
        <w:t>.</w:t>
      </w:r>
      <w:r>
        <w:t xml:space="preserve"> The XML resource for bomb actors.</w:t>
      </w:r>
      <w:bookmarkEnd w:id="414"/>
    </w:p>
    <w:tbl>
      <w:tblPr>
        <w:tblStyle w:val="TableGrid"/>
        <w:tblW w:w="0" w:type="auto"/>
        <w:tblLook w:val="04A0" w:firstRow="1" w:lastRow="0" w:firstColumn="1" w:lastColumn="0" w:noHBand="0" w:noVBand="1"/>
      </w:tblPr>
      <w:tblGrid>
        <w:gridCol w:w="8494"/>
      </w:tblGrid>
      <w:tr w:rsidR="004D4474" w14:paraId="79BE2820" w14:textId="77777777" w:rsidTr="004D4474">
        <w:tc>
          <w:tcPr>
            <w:tcW w:w="8494" w:type="dxa"/>
          </w:tcPr>
          <w:p w14:paraId="6C4FB2FC" w14:textId="77777777" w:rsidR="004D4474" w:rsidRPr="004D4474" w:rsidRDefault="004D4474" w:rsidP="004D4474">
            <w:pPr>
              <w:rPr>
                <w:rStyle w:val="ComputerCode"/>
              </w:rPr>
            </w:pPr>
            <w:r w:rsidRPr="004D4474">
              <w:rPr>
                <w:rStyle w:val="ComputerCode"/>
              </w:rPr>
              <w:t>&lt;?xml version="1.0" encoding="UTF-8"?&gt;</w:t>
            </w:r>
          </w:p>
          <w:p w14:paraId="4892527A" w14:textId="77777777" w:rsidR="004D4474" w:rsidRPr="004D4474" w:rsidRDefault="004D4474" w:rsidP="004D4474">
            <w:pPr>
              <w:rPr>
                <w:rStyle w:val="ComputerCode"/>
              </w:rPr>
            </w:pPr>
          </w:p>
          <w:p w14:paraId="3072DF93" w14:textId="77777777" w:rsidR="004D4474" w:rsidRPr="004D4474" w:rsidRDefault="004D4474" w:rsidP="004D4474">
            <w:pPr>
              <w:rPr>
                <w:rStyle w:val="ComputerCode"/>
              </w:rPr>
            </w:pPr>
            <w:r w:rsidRPr="004D4474">
              <w:rPr>
                <w:rStyle w:val="ComputerCode"/>
              </w:rPr>
              <w:t>&lt;Actor type="Bomb" resource="data/game/actors/bomb.xml"&gt;</w:t>
            </w:r>
          </w:p>
          <w:p w14:paraId="41F7C84B" w14:textId="77777777" w:rsidR="004D4474" w:rsidRPr="004D4474" w:rsidRDefault="004D4474" w:rsidP="004D4474">
            <w:pPr>
              <w:rPr>
                <w:rStyle w:val="ComputerCode"/>
              </w:rPr>
            </w:pPr>
          </w:p>
          <w:p w14:paraId="59CBC06F" w14:textId="77777777" w:rsidR="004D4474" w:rsidRPr="004D4474" w:rsidRDefault="004D4474" w:rsidP="004D4474">
            <w:pPr>
              <w:rPr>
                <w:rStyle w:val="ComputerCode"/>
              </w:rPr>
            </w:pPr>
            <w:r w:rsidRPr="004D4474">
              <w:rPr>
                <w:rStyle w:val="ComputerCode"/>
              </w:rPr>
              <w:t xml:space="preserve">  &lt;TransformableComponent&gt;</w:t>
            </w:r>
          </w:p>
          <w:p w14:paraId="78A23E55" w14:textId="33D70FE5" w:rsidR="004D4474" w:rsidRPr="004D4474" w:rsidRDefault="004D4474" w:rsidP="004D4474">
            <w:pPr>
              <w:rPr>
                <w:rStyle w:val="ComputerCode"/>
              </w:rPr>
            </w:pPr>
            <w:r w:rsidRPr="004D4474">
              <w:rPr>
                <w:rStyle w:val="ComputerCode"/>
              </w:rPr>
              <w:t xml:space="preserve">    &lt;Position x="</w:t>
            </w:r>
            <w:r w:rsidR="004F7048">
              <w:rPr>
                <w:rStyle w:val="ComputerCode"/>
              </w:rPr>
              <w:t>-1</w:t>
            </w:r>
            <w:r w:rsidRPr="004D4474">
              <w:rPr>
                <w:rStyle w:val="ComputerCode"/>
              </w:rPr>
              <w:t>0.0f" y="0.0f" z="</w:t>
            </w:r>
            <w:r w:rsidR="00414B47">
              <w:rPr>
                <w:rStyle w:val="ComputerCode"/>
              </w:rPr>
              <w:t>-</w:t>
            </w:r>
            <w:r w:rsidR="004F7048">
              <w:rPr>
                <w:rStyle w:val="ComputerCode"/>
              </w:rPr>
              <w:t>3</w:t>
            </w:r>
            <w:r w:rsidRPr="004D4474">
              <w:rPr>
                <w:rStyle w:val="ComputerCode"/>
              </w:rPr>
              <w:t>0.0f"/&gt;</w:t>
            </w:r>
          </w:p>
          <w:p w14:paraId="033E452F" w14:textId="77777777" w:rsidR="004D4474" w:rsidRPr="004D4474" w:rsidRDefault="004D4474" w:rsidP="004D4474">
            <w:pPr>
              <w:rPr>
                <w:rStyle w:val="ComputerCode"/>
              </w:rPr>
            </w:pPr>
            <w:r w:rsidRPr="004D4474">
              <w:rPr>
                <w:rStyle w:val="ComputerCode"/>
              </w:rPr>
              <w:t xml:space="preserve">    &lt;!-- YXZ order (yaw, pitch, roll) --&gt;</w:t>
            </w:r>
          </w:p>
          <w:p w14:paraId="06F0CAC2" w14:textId="77777777" w:rsidR="004D4474" w:rsidRPr="004D4474" w:rsidRDefault="004D4474" w:rsidP="004D4474">
            <w:pPr>
              <w:rPr>
                <w:rStyle w:val="ComputerCode"/>
              </w:rPr>
            </w:pPr>
            <w:r w:rsidRPr="004D4474">
              <w:rPr>
                <w:rStyle w:val="ComputerCode"/>
              </w:rPr>
              <w:t xml:space="preserve">    &lt;Rotation yaw="0.0f" pitch="0.0f" roll="0.0f"/&gt;</w:t>
            </w:r>
          </w:p>
          <w:p w14:paraId="5E9F2E2C" w14:textId="5CA6BDAF" w:rsidR="004D4474" w:rsidRPr="004D4474" w:rsidRDefault="0026786C" w:rsidP="004D4474">
            <w:pPr>
              <w:rPr>
                <w:rStyle w:val="ComputerCode"/>
              </w:rPr>
            </w:pPr>
            <w:r>
              <w:rPr>
                <w:rStyle w:val="ComputerCode"/>
              </w:rPr>
              <w:t xml:space="preserve">    &lt;Scale x="5.0f" y ="5.0f" z="5</w:t>
            </w:r>
            <w:r w:rsidR="004D4474" w:rsidRPr="004D4474">
              <w:rPr>
                <w:rStyle w:val="ComputerCode"/>
              </w:rPr>
              <w:t>.0"/&gt;</w:t>
            </w:r>
          </w:p>
          <w:p w14:paraId="1BBB3993" w14:textId="77777777" w:rsidR="004D4474" w:rsidRPr="004D4474" w:rsidRDefault="004D4474" w:rsidP="004D4474">
            <w:pPr>
              <w:rPr>
                <w:rStyle w:val="ComputerCode"/>
              </w:rPr>
            </w:pPr>
            <w:r w:rsidRPr="004D4474">
              <w:rPr>
                <w:rStyle w:val="ComputerCode"/>
              </w:rPr>
              <w:t xml:space="preserve">  &lt;/TransformableComponent&gt;</w:t>
            </w:r>
          </w:p>
          <w:p w14:paraId="789C80A9" w14:textId="77777777" w:rsidR="004D4474" w:rsidRPr="004D4474" w:rsidRDefault="004D4474" w:rsidP="004D4474">
            <w:pPr>
              <w:rPr>
                <w:rStyle w:val="ComputerCode"/>
              </w:rPr>
            </w:pPr>
          </w:p>
          <w:p w14:paraId="2700BF71" w14:textId="77777777" w:rsidR="004D4474" w:rsidRPr="004D4474" w:rsidRDefault="004D4474" w:rsidP="004D4474">
            <w:pPr>
              <w:rPr>
                <w:rStyle w:val="ComputerCode"/>
              </w:rPr>
            </w:pPr>
            <w:r w:rsidRPr="004D4474">
              <w:rPr>
                <w:rStyle w:val="ComputerCode"/>
              </w:rPr>
              <w:t xml:space="preserve">  &lt;CollidableComponent&gt;</w:t>
            </w:r>
          </w:p>
          <w:p w14:paraId="62BD2931" w14:textId="77777777" w:rsidR="004D4474" w:rsidRPr="004D4474" w:rsidRDefault="004D4474" w:rsidP="004D4474">
            <w:pPr>
              <w:rPr>
                <w:rStyle w:val="ComputerCode"/>
              </w:rPr>
            </w:pPr>
            <w:r w:rsidRPr="004D4474">
              <w:rPr>
                <w:rStyle w:val="ComputerCode"/>
              </w:rPr>
              <w:t xml:space="preserve">    &lt;Shape type="Sphere"&gt;</w:t>
            </w:r>
          </w:p>
          <w:p w14:paraId="0DE22029" w14:textId="77777777" w:rsidR="004D4474" w:rsidRPr="004D4474" w:rsidRDefault="004D4474" w:rsidP="004D4474">
            <w:pPr>
              <w:rPr>
                <w:rStyle w:val="ComputerCode"/>
              </w:rPr>
            </w:pPr>
            <w:r w:rsidRPr="004D4474">
              <w:rPr>
                <w:rStyle w:val="ComputerCode"/>
              </w:rPr>
              <w:t xml:space="preserve">      &lt;Radius r="1.0f"/&gt;</w:t>
            </w:r>
          </w:p>
          <w:p w14:paraId="36F872D4" w14:textId="77777777" w:rsidR="004D4474" w:rsidRPr="004D4474" w:rsidRDefault="004D4474" w:rsidP="004D4474">
            <w:pPr>
              <w:rPr>
                <w:rStyle w:val="ComputerCode"/>
              </w:rPr>
            </w:pPr>
            <w:r w:rsidRPr="004D4474">
              <w:rPr>
                <w:rStyle w:val="ComputerCode"/>
              </w:rPr>
              <w:t xml:space="preserve">    &lt;/Shape&gt;</w:t>
            </w:r>
          </w:p>
          <w:p w14:paraId="7459EFC0" w14:textId="77777777" w:rsidR="004D4474" w:rsidRPr="004D4474" w:rsidRDefault="004D4474" w:rsidP="004D4474">
            <w:pPr>
              <w:rPr>
                <w:rStyle w:val="ComputerCode"/>
              </w:rPr>
            </w:pPr>
            <w:r w:rsidRPr="004D4474">
              <w:rPr>
                <w:rStyle w:val="ComputerCode"/>
              </w:rPr>
              <w:t xml:space="preserve">    &lt;CenterOfMassOffset&gt;</w:t>
            </w:r>
          </w:p>
          <w:p w14:paraId="394F968E" w14:textId="77777777" w:rsidR="004D4474" w:rsidRPr="004D4474" w:rsidRDefault="004D4474" w:rsidP="004D4474">
            <w:pPr>
              <w:rPr>
                <w:rStyle w:val="ComputerCode"/>
              </w:rPr>
            </w:pPr>
            <w:r w:rsidRPr="004D4474">
              <w:rPr>
                <w:rStyle w:val="ComputerCode"/>
              </w:rPr>
              <w:t xml:space="preserve">      &lt;Position x="0.0f" y="0.0f" z="0.0f"/&gt;</w:t>
            </w:r>
          </w:p>
          <w:p w14:paraId="3D4F9E87" w14:textId="77777777" w:rsidR="004D4474" w:rsidRPr="004D4474" w:rsidRDefault="004D4474" w:rsidP="004D4474">
            <w:pPr>
              <w:rPr>
                <w:rStyle w:val="ComputerCode"/>
              </w:rPr>
            </w:pPr>
            <w:r w:rsidRPr="004D4474">
              <w:rPr>
                <w:rStyle w:val="ComputerCode"/>
              </w:rPr>
              <w:t xml:space="preserve">      &lt;Rotation yaw="0.0f" pitch="0.0f" roll="0.0f"/&gt;</w:t>
            </w:r>
          </w:p>
          <w:p w14:paraId="32816BD3" w14:textId="77777777" w:rsidR="004D4474" w:rsidRPr="004D4474" w:rsidRDefault="004D4474" w:rsidP="004D4474">
            <w:pPr>
              <w:rPr>
                <w:rStyle w:val="ComputerCode"/>
              </w:rPr>
            </w:pPr>
            <w:r w:rsidRPr="004D4474">
              <w:rPr>
                <w:rStyle w:val="ComputerCode"/>
              </w:rPr>
              <w:t xml:space="preserve">    &lt;/CenterOfMassOffset&gt;</w:t>
            </w:r>
          </w:p>
          <w:p w14:paraId="2A123BC5" w14:textId="77777777" w:rsidR="004D4474" w:rsidRPr="004D4474" w:rsidRDefault="004D4474" w:rsidP="004D4474">
            <w:pPr>
              <w:rPr>
                <w:rStyle w:val="ComputerCode"/>
              </w:rPr>
            </w:pPr>
            <w:r w:rsidRPr="004D4474">
              <w:rPr>
                <w:rStyle w:val="ComputerCode"/>
              </w:rPr>
              <w:t xml:space="preserve">    &lt;Density type="Pine"/&gt;</w:t>
            </w:r>
          </w:p>
          <w:p w14:paraId="188BBE4C" w14:textId="77777777" w:rsidR="004D4474" w:rsidRPr="004D4474" w:rsidRDefault="004D4474" w:rsidP="004D4474">
            <w:pPr>
              <w:rPr>
                <w:rStyle w:val="ComputerCode"/>
              </w:rPr>
            </w:pPr>
            <w:r w:rsidRPr="004D4474">
              <w:rPr>
                <w:rStyle w:val="ComputerCode"/>
              </w:rPr>
              <w:t xml:space="preserve">    &lt;Material type="Elastic"/&gt;</w:t>
            </w:r>
          </w:p>
          <w:p w14:paraId="44103942" w14:textId="77777777" w:rsidR="004D4474" w:rsidRPr="004D4474" w:rsidRDefault="004D4474" w:rsidP="004D4474">
            <w:pPr>
              <w:rPr>
                <w:rStyle w:val="ComputerCode"/>
              </w:rPr>
            </w:pPr>
            <w:r w:rsidRPr="004D4474">
              <w:rPr>
                <w:rStyle w:val="ComputerCode"/>
              </w:rPr>
              <w:lastRenderedPageBreak/>
              <w:t xml:space="preserve">  &lt;/CollidableComponent&gt;</w:t>
            </w:r>
          </w:p>
          <w:p w14:paraId="3D71760A" w14:textId="77777777" w:rsidR="004D4474" w:rsidRPr="004D4474" w:rsidRDefault="004D4474" w:rsidP="004D4474">
            <w:pPr>
              <w:rPr>
                <w:rStyle w:val="ComputerCode"/>
              </w:rPr>
            </w:pPr>
          </w:p>
          <w:p w14:paraId="44CA2809" w14:textId="77777777" w:rsidR="004D4474" w:rsidRPr="004D4474" w:rsidRDefault="004D4474" w:rsidP="004D4474">
            <w:pPr>
              <w:rPr>
                <w:rStyle w:val="ComputerCode"/>
              </w:rPr>
            </w:pPr>
            <w:r w:rsidRPr="004D4474">
              <w:rPr>
                <w:rStyle w:val="ComputerCode"/>
              </w:rPr>
              <w:t xml:space="preserve">  &lt;BulletPhysicsComponent&gt;</w:t>
            </w:r>
          </w:p>
          <w:p w14:paraId="1A6EC946" w14:textId="77777777" w:rsidR="004D4474" w:rsidRPr="004D4474" w:rsidRDefault="004D4474" w:rsidP="004D4474">
            <w:pPr>
              <w:rPr>
                <w:rStyle w:val="ComputerCode"/>
              </w:rPr>
            </w:pPr>
            <w:r w:rsidRPr="004D4474">
              <w:rPr>
                <w:rStyle w:val="ComputerCode"/>
              </w:rPr>
              <w:t xml:space="preserve">    &lt;LinearFactor x="1.0f" y="1.0f" z="1.0f"/&gt;</w:t>
            </w:r>
          </w:p>
          <w:p w14:paraId="272C3A67" w14:textId="77777777" w:rsidR="004D4474" w:rsidRPr="004D4474" w:rsidRDefault="004D4474" w:rsidP="004D4474">
            <w:pPr>
              <w:rPr>
                <w:rStyle w:val="ComputerCode"/>
              </w:rPr>
            </w:pPr>
            <w:r w:rsidRPr="004D4474">
              <w:rPr>
                <w:rStyle w:val="ComputerCode"/>
              </w:rPr>
              <w:t xml:space="preserve">    &lt;AngularFactor x="0.0f" y="0.0f" z="0.0f"/&gt;   </w:t>
            </w:r>
          </w:p>
          <w:p w14:paraId="66C94F31" w14:textId="77777777" w:rsidR="004D4474" w:rsidRPr="004D4474" w:rsidRDefault="004D4474" w:rsidP="004D4474">
            <w:pPr>
              <w:rPr>
                <w:rStyle w:val="ComputerCode"/>
              </w:rPr>
            </w:pPr>
            <w:r w:rsidRPr="004D4474">
              <w:rPr>
                <w:rStyle w:val="ComputerCode"/>
              </w:rPr>
              <w:t xml:space="preserve">    &lt;MaxVelocity v="20.0f"/&gt;</w:t>
            </w:r>
          </w:p>
          <w:p w14:paraId="53EFF978" w14:textId="77777777" w:rsidR="004D4474" w:rsidRPr="004D4474" w:rsidRDefault="004D4474" w:rsidP="004D4474">
            <w:pPr>
              <w:rPr>
                <w:rStyle w:val="ComputerCode"/>
              </w:rPr>
            </w:pPr>
            <w:r w:rsidRPr="004D4474">
              <w:rPr>
                <w:rStyle w:val="ComputerCode"/>
              </w:rPr>
              <w:t xml:space="preserve">    &lt;MaxAngularVelocity v="0.0f"/&gt;</w:t>
            </w:r>
          </w:p>
          <w:p w14:paraId="3842554C" w14:textId="77777777" w:rsidR="004D4474" w:rsidRPr="004D4474" w:rsidRDefault="004D4474" w:rsidP="004D4474">
            <w:pPr>
              <w:rPr>
                <w:rStyle w:val="ComputerCode"/>
              </w:rPr>
            </w:pPr>
            <w:r w:rsidRPr="004D4474">
              <w:rPr>
                <w:rStyle w:val="ComputerCode"/>
              </w:rPr>
              <w:t xml:space="preserve">  &lt;/BulletPhysicsComponent&gt;</w:t>
            </w:r>
          </w:p>
          <w:p w14:paraId="63CF233E" w14:textId="77777777" w:rsidR="004D4474" w:rsidRPr="004D4474" w:rsidRDefault="004D4474" w:rsidP="004D4474">
            <w:pPr>
              <w:rPr>
                <w:rStyle w:val="ComputerCode"/>
              </w:rPr>
            </w:pPr>
          </w:p>
          <w:p w14:paraId="1C87EB2D" w14:textId="77777777" w:rsidR="004D4474" w:rsidRPr="004D4474" w:rsidRDefault="004D4474" w:rsidP="004D4474">
            <w:pPr>
              <w:rPr>
                <w:rStyle w:val="ComputerCode"/>
              </w:rPr>
            </w:pPr>
            <w:r w:rsidRPr="004D4474">
              <w:rPr>
                <w:rStyle w:val="ComputerCode"/>
              </w:rPr>
              <w:t xml:space="preserve">  &lt;DamageInflictingComponent&gt;</w:t>
            </w:r>
          </w:p>
          <w:p w14:paraId="2555D52C" w14:textId="77777777" w:rsidR="004D4474" w:rsidRPr="004D4474" w:rsidRDefault="004D4474" w:rsidP="004D4474">
            <w:pPr>
              <w:rPr>
                <w:rStyle w:val="ComputerCode"/>
              </w:rPr>
            </w:pPr>
            <w:r w:rsidRPr="004D4474">
              <w:rPr>
                <w:rStyle w:val="ComputerCode"/>
              </w:rPr>
              <w:t xml:space="preserve">    &lt;DamageOutput value="10"/&gt;</w:t>
            </w:r>
          </w:p>
          <w:p w14:paraId="68DFB8D2" w14:textId="77777777" w:rsidR="004D4474" w:rsidRPr="004D4474" w:rsidRDefault="004D4474" w:rsidP="004D4474">
            <w:pPr>
              <w:rPr>
                <w:rStyle w:val="ComputerCode"/>
              </w:rPr>
            </w:pPr>
            <w:r w:rsidRPr="004D4474">
              <w:rPr>
                <w:rStyle w:val="ComputerCode"/>
              </w:rPr>
              <w:t xml:space="preserve">  &lt;/DamageInflictingComponent&gt;</w:t>
            </w:r>
          </w:p>
          <w:p w14:paraId="4B8C6A9D" w14:textId="77777777" w:rsidR="004D4474" w:rsidRPr="004D4474" w:rsidRDefault="004D4474" w:rsidP="004D4474">
            <w:pPr>
              <w:rPr>
                <w:rStyle w:val="ComputerCode"/>
              </w:rPr>
            </w:pPr>
          </w:p>
          <w:p w14:paraId="02EA835D" w14:textId="1604A721" w:rsidR="004D4474" w:rsidRDefault="004D4474" w:rsidP="004D4474">
            <w:r w:rsidRPr="004D4474">
              <w:rPr>
                <w:rStyle w:val="ComputerCode"/>
              </w:rPr>
              <w:t>&lt;/Actor&gt;</w:t>
            </w:r>
          </w:p>
        </w:tc>
      </w:tr>
    </w:tbl>
    <w:p w14:paraId="792C1446" w14:textId="77777777" w:rsidR="004D4474" w:rsidRDefault="004D4474" w:rsidP="000041E6"/>
    <w:p w14:paraId="32ACE36F" w14:textId="75359A26" w:rsidR="004D4474" w:rsidRDefault="004D4474" w:rsidP="000041E6">
      <w:r>
        <w:t>I</w:t>
      </w:r>
      <w:r w:rsidR="0026786C">
        <w:t>f it seems</w:t>
      </w:r>
      <w:r>
        <w:t xml:space="preserve"> strange to</w:t>
      </w:r>
      <w:r w:rsidR="0026786C">
        <w:t xml:space="preserve"> think of projectiles as actors, it is important to note actors are everything that participates in the simulation and interacts with game world and with others actors.</w:t>
      </w:r>
    </w:p>
    <w:p w14:paraId="2D9DEC7F" w14:textId="3110B9F7" w:rsidR="004D4474" w:rsidRDefault="004A0EC5" w:rsidP="000041E6">
      <w:r>
        <w:t xml:space="preserve">The code to add these actors to the game logic is similar to the one in </w:t>
      </w:r>
      <w:r>
        <w:fldChar w:fldCharType="begin"/>
      </w:r>
      <w:r>
        <w:instrText xml:space="preserve"> REF _Ref382404682 \h </w:instrText>
      </w:r>
      <w:r>
        <w:fldChar w:fldCharType="separate"/>
      </w:r>
      <w:r w:rsidR="00EA324E" w:rsidRPr="00EC4288">
        <w:rPr>
          <w:b/>
        </w:rPr>
        <w:t xml:space="preserve">Listing </w:t>
      </w:r>
      <w:r w:rsidR="00EA324E">
        <w:rPr>
          <w:b/>
          <w:noProof/>
        </w:rPr>
        <w:t>72</w:t>
      </w:r>
      <w:r>
        <w:fldChar w:fldCharType="end"/>
      </w:r>
      <w:r>
        <w:t xml:space="preserve">. To avoid code duplication, </w:t>
      </w:r>
      <w:r>
        <w:fldChar w:fldCharType="begin"/>
      </w:r>
      <w:r>
        <w:instrText xml:space="preserve"> REF _Ref382418782 \h </w:instrText>
      </w:r>
      <w:r>
        <w:fldChar w:fldCharType="separate"/>
      </w:r>
      <w:r w:rsidR="00EA324E" w:rsidRPr="004A0EC5">
        <w:rPr>
          <w:b/>
        </w:rPr>
        <w:t xml:space="preserve">Listing </w:t>
      </w:r>
      <w:r w:rsidR="00EA324E">
        <w:rPr>
          <w:b/>
          <w:noProof/>
        </w:rPr>
        <w:t>79</w:t>
      </w:r>
      <w:r>
        <w:fldChar w:fldCharType="end"/>
      </w:r>
      <w:r>
        <w:t xml:space="preserve"> and </w:t>
      </w:r>
      <w:r>
        <w:fldChar w:fldCharType="begin"/>
      </w:r>
      <w:r>
        <w:instrText xml:space="preserve"> REF _Ref382418785 \h </w:instrText>
      </w:r>
      <w:r>
        <w:fldChar w:fldCharType="separate"/>
      </w:r>
      <w:r w:rsidR="00EA324E" w:rsidRPr="004A0EC5">
        <w:rPr>
          <w:b/>
        </w:rPr>
        <w:t xml:space="preserve">Listing </w:t>
      </w:r>
      <w:r w:rsidR="00EA324E">
        <w:rPr>
          <w:b/>
          <w:noProof/>
        </w:rPr>
        <w:t>80</w:t>
      </w:r>
      <w:r>
        <w:fldChar w:fldCharType="end"/>
      </w:r>
      <w:r>
        <w:t xml:space="preserve"> refactor and divide the code from </w:t>
      </w:r>
      <w:r w:rsidRPr="004A0EC5">
        <w:rPr>
          <w:rStyle w:val="ComputerCode"/>
        </w:rPr>
        <w:t>CreateGameActors()</w:t>
      </w:r>
      <w:r>
        <w:t xml:space="preserve"> into different methods: </w:t>
      </w:r>
      <w:r w:rsidRPr="004A0EC5">
        <w:rPr>
          <w:rStyle w:val="ComputerCode"/>
        </w:rPr>
        <w:t>CreateAndRegisterActor()</w:t>
      </w:r>
      <w:r>
        <w:t xml:space="preserve">, </w:t>
      </w:r>
      <w:r w:rsidRPr="004A0EC5">
        <w:rPr>
          <w:rStyle w:val="ComputerCode"/>
        </w:rPr>
        <w:t>CreateActor()</w:t>
      </w:r>
      <w:r>
        <w:t xml:space="preserve"> and </w:t>
      </w:r>
      <w:r w:rsidRPr="004A0EC5">
        <w:rPr>
          <w:rStyle w:val="ComputerCode"/>
        </w:rPr>
        <w:t>AddActorToPhysics()</w:t>
      </w:r>
      <w:r>
        <w:t>. This will help evolutionary iterations in the implementation.</w:t>
      </w:r>
    </w:p>
    <w:p w14:paraId="1A6C16CD" w14:textId="1B953BBB" w:rsidR="004A0EC5" w:rsidRDefault="004A0EC5" w:rsidP="004A0EC5">
      <w:pPr>
        <w:pStyle w:val="Caption"/>
        <w:keepNext/>
        <w:jc w:val="center"/>
      </w:pPr>
      <w:bookmarkStart w:id="415" w:name="_Ref382418782"/>
      <w:bookmarkStart w:id="416" w:name="_Toc382771804"/>
      <w:r w:rsidRPr="004A0EC5">
        <w:rPr>
          <w:b/>
        </w:rPr>
        <w:t xml:space="preserve">Listing </w:t>
      </w:r>
      <w:r w:rsidRPr="004A0EC5">
        <w:rPr>
          <w:b/>
        </w:rPr>
        <w:fldChar w:fldCharType="begin"/>
      </w:r>
      <w:r w:rsidRPr="004A0EC5">
        <w:rPr>
          <w:b/>
        </w:rPr>
        <w:instrText xml:space="preserve"> SEQ Listing \* ARABIC </w:instrText>
      </w:r>
      <w:r w:rsidRPr="004A0EC5">
        <w:rPr>
          <w:b/>
        </w:rPr>
        <w:fldChar w:fldCharType="separate"/>
      </w:r>
      <w:r w:rsidR="00EA324E">
        <w:rPr>
          <w:b/>
          <w:noProof/>
        </w:rPr>
        <w:t>79</w:t>
      </w:r>
      <w:r w:rsidRPr="004A0EC5">
        <w:rPr>
          <w:b/>
        </w:rPr>
        <w:fldChar w:fldCharType="end"/>
      </w:r>
      <w:bookmarkEnd w:id="415"/>
      <w:r w:rsidRPr="004A0EC5">
        <w:rPr>
          <w:b/>
        </w:rPr>
        <w:t>.</w:t>
      </w:r>
      <w:r>
        <w:t xml:space="preserve"> Refactoring the Running game state.</w:t>
      </w:r>
      <w:bookmarkEnd w:id="416"/>
    </w:p>
    <w:tbl>
      <w:tblPr>
        <w:tblStyle w:val="TableGrid"/>
        <w:tblW w:w="0" w:type="auto"/>
        <w:tblLook w:val="04A0" w:firstRow="1" w:lastRow="0" w:firstColumn="1" w:lastColumn="0" w:noHBand="0" w:noVBand="1"/>
      </w:tblPr>
      <w:tblGrid>
        <w:gridCol w:w="8494"/>
      </w:tblGrid>
      <w:tr w:rsidR="004A0EC5" w14:paraId="1D939929" w14:textId="77777777" w:rsidTr="004A0EC5">
        <w:tc>
          <w:tcPr>
            <w:tcW w:w="8494" w:type="dxa"/>
          </w:tcPr>
          <w:p w14:paraId="0C4F4AE8" w14:textId="5B2AFDAC" w:rsidR="004A0EC5" w:rsidRPr="004A0EC5" w:rsidRDefault="004A0EC5" w:rsidP="004A0EC5">
            <w:pPr>
              <w:rPr>
                <w:rStyle w:val="ComputerCode"/>
              </w:rPr>
            </w:pPr>
            <w:r w:rsidRPr="004A0EC5">
              <w:rPr>
                <w:rStyle w:val="ComputerCode"/>
              </w:rPr>
              <w:t>class Running : public uge::GameState::Running</w:t>
            </w:r>
          </w:p>
          <w:p w14:paraId="58F95662" w14:textId="77777777" w:rsidR="004A0EC5" w:rsidRPr="004A0EC5" w:rsidRDefault="004A0EC5" w:rsidP="004A0EC5">
            <w:pPr>
              <w:rPr>
                <w:rStyle w:val="ComputerCode"/>
              </w:rPr>
            </w:pPr>
            <w:r w:rsidRPr="004A0EC5">
              <w:rPr>
                <w:rStyle w:val="ComputerCode"/>
              </w:rPr>
              <w:t>{</w:t>
            </w:r>
          </w:p>
          <w:p w14:paraId="7073DEF7" w14:textId="77777777" w:rsidR="004A0EC5" w:rsidRPr="004A0EC5" w:rsidRDefault="004A0EC5" w:rsidP="004A0EC5">
            <w:pPr>
              <w:rPr>
                <w:rStyle w:val="ComputerCode"/>
              </w:rPr>
            </w:pPr>
            <w:r w:rsidRPr="004A0EC5">
              <w:rPr>
                <w:rStyle w:val="ComputerCode"/>
              </w:rPr>
              <w:t xml:space="preserve">    friend class uge::BaseGameLogic;</w:t>
            </w:r>
          </w:p>
          <w:p w14:paraId="283DA31E" w14:textId="77777777" w:rsidR="004A0EC5" w:rsidRPr="004A0EC5" w:rsidRDefault="004A0EC5" w:rsidP="004A0EC5">
            <w:pPr>
              <w:rPr>
                <w:rStyle w:val="ComputerCode"/>
              </w:rPr>
            </w:pPr>
          </w:p>
          <w:p w14:paraId="5FA77343" w14:textId="77777777" w:rsidR="004A0EC5" w:rsidRPr="004A0EC5" w:rsidRDefault="004A0EC5" w:rsidP="004A0EC5">
            <w:pPr>
              <w:rPr>
                <w:rStyle w:val="ComputerCode"/>
              </w:rPr>
            </w:pPr>
            <w:r w:rsidRPr="004A0EC5">
              <w:rPr>
                <w:rStyle w:val="ComputerCode"/>
              </w:rPr>
              <w:t>public:</w:t>
            </w:r>
          </w:p>
          <w:p w14:paraId="35FDC87A" w14:textId="77777777" w:rsidR="004A0EC5" w:rsidRPr="004A0EC5" w:rsidRDefault="004A0EC5" w:rsidP="004A0EC5">
            <w:pPr>
              <w:rPr>
                <w:rStyle w:val="ComputerCode"/>
              </w:rPr>
            </w:pPr>
            <w:r w:rsidRPr="004A0EC5">
              <w:rPr>
                <w:rStyle w:val="ComputerCode"/>
              </w:rPr>
              <w:t xml:space="preserve">    Running();</w:t>
            </w:r>
          </w:p>
          <w:p w14:paraId="6400C2D1" w14:textId="77777777" w:rsidR="004A0EC5" w:rsidRPr="004A0EC5" w:rsidRDefault="004A0EC5" w:rsidP="004A0EC5">
            <w:pPr>
              <w:rPr>
                <w:rStyle w:val="ComputerCode"/>
              </w:rPr>
            </w:pPr>
            <w:r w:rsidRPr="004A0EC5">
              <w:rPr>
                <w:rStyle w:val="ComputerCode"/>
              </w:rPr>
              <w:t xml:space="preserve">    virtual ~Running();</w:t>
            </w:r>
          </w:p>
          <w:p w14:paraId="0C3EA53E" w14:textId="77777777" w:rsidR="004A0EC5" w:rsidRPr="004A0EC5" w:rsidRDefault="004A0EC5" w:rsidP="004A0EC5">
            <w:pPr>
              <w:rPr>
                <w:rStyle w:val="ComputerCode"/>
              </w:rPr>
            </w:pPr>
          </w:p>
          <w:p w14:paraId="5A5602C7" w14:textId="77777777" w:rsidR="004A0EC5" w:rsidRPr="004A0EC5" w:rsidRDefault="004A0EC5" w:rsidP="004A0EC5">
            <w:pPr>
              <w:rPr>
                <w:rStyle w:val="ComputerCode"/>
              </w:rPr>
            </w:pPr>
            <w:r w:rsidRPr="004A0EC5">
              <w:rPr>
                <w:rStyle w:val="ComputerCode"/>
              </w:rPr>
              <w:t xml:space="preserve">    virtual bool vInit(uge::BaseGameLogic* pGameLogic) override;</w:t>
            </w:r>
          </w:p>
          <w:p w14:paraId="30B58288" w14:textId="77777777" w:rsidR="004A0EC5" w:rsidRPr="004A0EC5" w:rsidRDefault="004A0EC5" w:rsidP="004A0EC5">
            <w:pPr>
              <w:rPr>
                <w:rStyle w:val="ComputerCode"/>
              </w:rPr>
            </w:pPr>
            <w:r w:rsidRPr="004A0EC5">
              <w:rPr>
                <w:rStyle w:val="ComputerCode"/>
              </w:rPr>
              <w:t xml:space="preserve">    virtual bool vTailorToProfile(const std::string&amp; xmlResourceFilename) override;</w:t>
            </w:r>
          </w:p>
          <w:p w14:paraId="3E5D6702" w14:textId="77777777" w:rsidR="004A0EC5" w:rsidRPr="004A0EC5" w:rsidRDefault="004A0EC5" w:rsidP="004A0EC5">
            <w:pPr>
              <w:rPr>
                <w:rStyle w:val="ComputerCode"/>
              </w:rPr>
            </w:pPr>
            <w:r w:rsidRPr="004A0EC5">
              <w:rPr>
                <w:rStyle w:val="ComputerCode"/>
              </w:rPr>
              <w:t xml:space="preserve">    virtual bool vDestroy() override;</w:t>
            </w:r>
          </w:p>
          <w:p w14:paraId="20459C22" w14:textId="77777777" w:rsidR="004A0EC5" w:rsidRPr="004A0EC5" w:rsidRDefault="004A0EC5" w:rsidP="004A0EC5">
            <w:pPr>
              <w:rPr>
                <w:rStyle w:val="ComputerCode"/>
              </w:rPr>
            </w:pPr>
          </w:p>
          <w:p w14:paraId="2983871D" w14:textId="77777777" w:rsidR="004A0EC5" w:rsidRPr="004A0EC5" w:rsidRDefault="004A0EC5" w:rsidP="004A0EC5">
            <w:pPr>
              <w:rPr>
                <w:rStyle w:val="ComputerCode"/>
              </w:rPr>
            </w:pPr>
            <w:r w:rsidRPr="004A0EC5">
              <w:rPr>
                <w:rStyle w:val="ComputerCode"/>
              </w:rPr>
              <w:t xml:space="preserve">    virtual bool vOnUpdate(unsigned long timeElapsed) override;</w:t>
            </w:r>
          </w:p>
          <w:p w14:paraId="35E3374E" w14:textId="77777777" w:rsidR="004A0EC5" w:rsidRPr="004A0EC5" w:rsidRDefault="004A0EC5" w:rsidP="004A0EC5">
            <w:pPr>
              <w:rPr>
                <w:rStyle w:val="ComputerCode"/>
              </w:rPr>
            </w:pPr>
            <w:r w:rsidRPr="004A0EC5">
              <w:rPr>
                <w:rStyle w:val="ComputerCode"/>
              </w:rPr>
              <w:t xml:space="preserve">    virtual bool vOnRender(unsigned long timeElapsed) override;</w:t>
            </w:r>
          </w:p>
          <w:p w14:paraId="68CD8805" w14:textId="77777777" w:rsidR="004A0EC5" w:rsidRPr="004A0EC5" w:rsidRDefault="004A0EC5" w:rsidP="004A0EC5">
            <w:pPr>
              <w:rPr>
                <w:rStyle w:val="ComputerCode"/>
              </w:rPr>
            </w:pPr>
          </w:p>
          <w:p w14:paraId="2FE81C1B" w14:textId="77777777" w:rsidR="004A0EC5" w:rsidRDefault="004A0EC5" w:rsidP="004A0EC5">
            <w:pPr>
              <w:rPr>
                <w:rStyle w:val="ComputerCode"/>
              </w:rPr>
            </w:pPr>
            <w:r w:rsidRPr="004A0EC5">
              <w:rPr>
                <w:rStyle w:val="ComputerCode"/>
              </w:rPr>
              <w:t>private:</w:t>
            </w:r>
          </w:p>
          <w:p w14:paraId="69BB1963" w14:textId="7575CEC5" w:rsidR="004A0EC5" w:rsidRPr="004A0EC5" w:rsidRDefault="004A0EC5" w:rsidP="004A0EC5">
            <w:pPr>
              <w:rPr>
                <w:rStyle w:val="ComputerCode"/>
              </w:rPr>
            </w:pPr>
            <w:r>
              <w:rPr>
                <w:rStyle w:val="ComputerCode"/>
              </w:rPr>
              <w:t xml:space="preserve">    </w:t>
            </w:r>
            <w:r w:rsidRPr="004A0EC5">
              <w:rPr>
                <w:rStyle w:val="ComputerCode"/>
              </w:rPr>
              <w:t>bool ConfigureGamePhysics();</w:t>
            </w:r>
          </w:p>
          <w:p w14:paraId="768B0E0C" w14:textId="77777777" w:rsidR="004A0EC5" w:rsidRPr="004A0EC5" w:rsidRDefault="004A0EC5" w:rsidP="004A0EC5">
            <w:pPr>
              <w:rPr>
                <w:rStyle w:val="ComputerCode"/>
              </w:rPr>
            </w:pPr>
            <w:r w:rsidRPr="004A0EC5">
              <w:rPr>
                <w:rStyle w:val="ComputerCode"/>
              </w:rPr>
              <w:t xml:space="preserve">    bool CreateGameActors();</w:t>
            </w:r>
          </w:p>
          <w:p w14:paraId="4FA6E52F" w14:textId="77777777" w:rsidR="004A0EC5" w:rsidRPr="004A0EC5" w:rsidRDefault="004A0EC5" w:rsidP="004A0EC5">
            <w:pPr>
              <w:rPr>
                <w:rStyle w:val="ComputerCode"/>
              </w:rPr>
            </w:pPr>
          </w:p>
          <w:p w14:paraId="677DEA34" w14:textId="77777777" w:rsidR="00372C80" w:rsidRDefault="004A0EC5" w:rsidP="004A0EC5">
            <w:pPr>
              <w:rPr>
                <w:rStyle w:val="ComputerCode"/>
              </w:rPr>
            </w:pPr>
            <w:r w:rsidRPr="004A0EC5">
              <w:rPr>
                <w:rStyle w:val="ComputerCode"/>
              </w:rPr>
              <w:t xml:space="preserve">    uge::ActorSharedPointer CreateAndRegisterActor(</w:t>
            </w:r>
          </w:p>
          <w:p w14:paraId="6D7F1162" w14:textId="5FA80F9C" w:rsidR="00372C80" w:rsidRDefault="00372C80" w:rsidP="004A0EC5">
            <w:pPr>
              <w:rPr>
                <w:rStyle w:val="ComputerCode"/>
              </w:rPr>
            </w:pPr>
            <w:r>
              <w:rPr>
                <w:rStyle w:val="ComputerCode"/>
              </w:rPr>
              <w:t xml:space="preserve">               </w:t>
            </w:r>
            <w:r w:rsidR="004A0EC5" w:rsidRPr="004A0EC5">
              <w:rPr>
                <w:rStyle w:val="ComputerCode"/>
              </w:rPr>
              <w:t>const std::string&amp; actorResourceFile</w:t>
            </w:r>
            <w:r>
              <w:rPr>
                <w:rStyle w:val="ComputerCode"/>
              </w:rPr>
              <w:t>,</w:t>
            </w:r>
          </w:p>
          <w:p w14:paraId="50B31B9B" w14:textId="366DDDA1" w:rsidR="004A0EC5" w:rsidRPr="004A0EC5" w:rsidRDefault="00372C80" w:rsidP="004A0EC5">
            <w:pPr>
              <w:rPr>
                <w:rStyle w:val="ComputerCode"/>
              </w:rPr>
            </w:pPr>
            <w:r>
              <w:rPr>
                <w:rStyle w:val="ComputerCode"/>
              </w:rPr>
              <w:t xml:space="preserve">               u</w:t>
            </w:r>
            <w:r w:rsidRPr="00372C80">
              <w:rPr>
                <w:rStyle w:val="ComputerCode"/>
              </w:rPr>
              <w:t>ge::XMLElement* pActorOverride = nullptr</w:t>
            </w:r>
            <w:r w:rsidR="004A0EC5" w:rsidRPr="004A0EC5">
              <w:rPr>
                <w:rStyle w:val="ComputerCode"/>
              </w:rPr>
              <w:t>);</w:t>
            </w:r>
          </w:p>
          <w:p w14:paraId="6A05C320" w14:textId="77777777" w:rsidR="00372C80" w:rsidRDefault="004A0EC5" w:rsidP="004A0EC5">
            <w:pPr>
              <w:rPr>
                <w:rStyle w:val="ComputerCode"/>
              </w:rPr>
            </w:pPr>
            <w:r w:rsidRPr="004A0EC5">
              <w:rPr>
                <w:rStyle w:val="ComputerCode"/>
              </w:rPr>
              <w:t xml:space="preserve">    uge::ActorSharedPointer CreateActor(</w:t>
            </w:r>
          </w:p>
          <w:p w14:paraId="2DE59251" w14:textId="77777777" w:rsidR="00372C80" w:rsidRDefault="00372C80" w:rsidP="004A0EC5">
            <w:pPr>
              <w:rPr>
                <w:rStyle w:val="ComputerCode"/>
              </w:rPr>
            </w:pPr>
            <w:r>
              <w:rPr>
                <w:rStyle w:val="ComputerCode"/>
              </w:rPr>
              <w:t xml:space="preserve">               </w:t>
            </w:r>
            <w:r w:rsidR="004A0EC5" w:rsidRPr="004A0EC5">
              <w:rPr>
                <w:rStyle w:val="ComputerCode"/>
              </w:rPr>
              <w:t>const std::string&amp; actorResourceFile</w:t>
            </w:r>
            <w:r>
              <w:rPr>
                <w:rStyle w:val="ComputerCode"/>
              </w:rPr>
              <w:t>,</w:t>
            </w:r>
          </w:p>
          <w:p w14:paraId="0236F9DB" w14:textId="663B35D7" w:rsidR="004A0EC5" w:rsidRPr="004A0EC5" w:rsidRDefault="00372C80" w:rsidP="004A0EC5">
            <w:pPr>
              <w:rPr>
                <w:rStyle w:val="ComputerCode"/>
              </w:rPr>
            </w:pPr>
            <w:r>
              <w:rPr>
                <w:rStyle w:val="ComputerCode"/>
              </w:rPr>
              <w:lastRenderedPageBreak/>
              <w:t xml:space="preserve">               </w:t>
            </w:r>
            <w:r w:rsidRPr="00372C80">
              <w:rPr>
                <w:rStyle w:val="ComputerCode"/>
              </w:rPr>
              <w:t>uge::XMLElement* pActorOverride = nullptr</w:t>
            </w:r>
            <w:r w:rsidR="004A0EC5" w:rsidRPr="004A0EC5">
              <w:rPr>
                <w:rStyle w:val="ComputerCode"/>
              </w:rPr>
              <w:t>);</w:t>
            </w:r>
          </w:p>
          <w:p w14:paraId="121BF34B" w14:textId="77777777" w:rsidR="004A0EC5" w:rsidRPr="004A0EC5" w:rsidRDefault="004A0EC5" w:rsidP="004A0EC5">
            <w:pPr>
              <w:rPr>
                <w:rStyle w:val="ComputerCode"/>
              </w:rPr>
            </w:pPr>
            <w:r w:rsidRPr="004A0EC5">
              <w:rPr>
                <w:rStyle w:val="ComputerCode"/>
              </w:rPr>
              <w:t xml:space="preserve">    void AddActorToPhysics(uge::ActorSharedPointer pActor);</w:t>
            </w:r>
          </w:p>
          <w:p w14:paraId="55514895" w14:textId="77777777" w:rsidR="004A0EC5" w:rsidRPr="004A0EC5" w:rsidRDefault="004A0EC5" w:rsidP="004A0EC5">
            <w:pPr>
              <w:rPr>
                <w:rStyle w:val="ComputerCode"/>
              </w:rPr>
            </w:pPr>
          </w:p>
          <w:p w14:paraId="2A5A5FC9" w14:textId="77777777" w:rsidR="004A0EC5" w:rsidRPr="004A0EC5" w:rsidRDefault="004A0EC5" w:rsidP="004A0EC5">
            <w:pPr>
              <w:rPr>
                <w:rStyle w:val="ComputerCode"/>
              </w:rPr>
            </w:pPr>
            <w:r w:rsidRPr="004A0EC5">
              <w:rPr>
                <w:rStyle w:val="ComputerCode"/>
              </w:rPr>
              <w:t xml:space="preserve">    void CollisionStarted(uge::IEventDataSharedPointer pEventData);</w:t>
            </w:r>
          </w:p>
          <w:p w14:paraId="68196BD2" w14:textId="77777777" w:rsidR="004A0EC5" w:rsidRPr="004A0EC5" w:rsidRDefault="004A0EC5" w:rsidP="004A0EC5">
            <w:pPr>
              <w:rPr>
                <w:rStyle w:val="ComputerCode"/>
              </w:rPr>
            </w:pPr>
            <w:r w:rsidRPr="004A0EC5">
              <w:rPr>
                <w:rStyle w:val="ComputerCode"/>
              </w:rPr>
              <w:t xml:space="preserve">    void CollisionEnded(uge::IEventDataSharedPointer pEventData);</w:t>
            </w:r>
          </w:p>
          <w:p w14:paraId="324A5445" w14:textId="77777777" w:rsidR="004A0EC5" w:rsidRPr="004A0EC5" w:rsidRDefault="004A0EC5" w:rsidP="004A0EC5">
            <w:pPr>
              <w:rPr>
                <w:rStyle w:val="ComputerCode"/>
              </w:rPr>
            </w:pPr>
          </w:p>
          <w:p w14:paraId="688FB401" w14:textId="77777777" w:rsidR="004A0EC5" w:rsidRPr="004A0EC5" w:rsidRDefault="004A0EC5" w:rsidP="004A0EC5">
            <w:pPr>
              <w:rPr>
                <w:rStyle w:val="ComputerCode"/>
              </w:rPr>
            </w:pPr>
            <w:r w:rsidRPr="004A0EC5">
              <w:rPr>
                <w:rStyle w:val="ComputerCode"/>
              </w:rPr>
              <w:t>private:</w:t>
            </w:r>
          </w:p>
          <w:p w14:paraId="6BF97B81" w14:textId="375A457C" w:rsidR="004A0EC5" w:rsidRPr="004A0EC5" w:rsidRDefault="004A0EC5" w:rsidP="004A0EC5">
            <w:pPr>
              <w:rPr>
                <w:rStyle w:val="ComputerCode"/>
              </w:rPr>
            </w:pPr>
            <w:r w:rsidRPr="004A0EC5">
              <w:rPr>
                <w:rStyle w:val="ComputerCode"/>
              </w:rPr>
              <w:t xml:space="preserve">    uge::ActorSharedPointer </w:t>
            </w:r>
            <w:r>
              <w:rPr>
                <w:rStyle w:val="ComputerCode"/>
              </w:rPr>
              <w:t>m_</w:t>
            </w:r>
            <w:r w:rsidRPr="004A0EC5">
              <w:rPr>
                <w:rStyle w:val="ComputerCode"/>
              </w:rPr>
              <w:t>pSpaceship;</w:t>
            </w:r>
          </w:p>
          <w:p w14:paraId="30CC02C9" w14:textId="5D03E857" w:rsidR="004A0EC5" w:rsidRDefault="004A0EC5" w:rsidP="004A0EC5">
            <w:r w:rsidRPr="004A0EC5">
              <w:rPr>
                <w:rStyle w:val="ComputerCode"/>
              </w:rPr>
              <w:t>};</w:t>
            </w:r>
          </w:p>
        </w:tc>
      </w:tr>
    </w:tbl>
    <w:p w14:paraId="1E969E61" w14:textId="77777777" w:rsidR="004A0EC5" w:rsidRDefault="004A0EC5" w:rsidP="000041E6"/>
    <w:p w14:paraId="1A996167" w14:textId="1553133A" w:rsidR="004A0EC5" w:rsidRDefault="004A0EC5" w:rsidP="004A0EC5">
      <w:pPr>
        <w:pStyle w:val="Caption"/>
        <w:keepNext/>
        <w:jc w:val="center"/>
      </w:pPr>
      <w:bookmarkStart w:id="417" w:name="_Ref382418785"/>
      <w:bookmarkStart w:id="418" w:name="_Toc382771805"/>
      <w:r w:rsidRPr="004A0EC5">
        <w:rPr>
          <w:b/>
        </w:rPr>
        <w:t xml:space="preserve">Listing </w:t>
      </w:r>
      <w:r w:rsidRPr="004A0EC5">
        <w:rPr>
          <w:b/>
        </w:rPr>
        <w:fldChar w:fldCharType="begin"/>
      </w:r>
      <w:r w:rsidRPr="004A0EC5">
        <w:rPr>
          <w:b/>
        </w:rPr>
        <w:instrText xml:space="preserve"> SEQ Listing \* ARABIC </w:instrText>
      </w:r>
      <w:r w:rsidRPr="004A0EC5">
        <w:rPr>
          <w:b/>
        </w:rPr>
        <w:fldChar w:fldCharType="separate"/>
      </w:r>
      <w:r w:rsidR="00EA324E">
        <w:rPr>
          <w:b/>
          <w:noProof/>
        </w:rPr>
        <w:t>80</w:t>
      </w:r>
      <w:r w:rsidRPr="004A0EC5">
        <w:rPr>
          <w:b/>
        </w:rPr>
        <w:fldChar w:fldCharType="end"/>
      </w:r>
      <w:bookmarkEnd w:id="417"/>
      <w:r w:rsidRPr="004A0EC5">
        <w:rPr>
          <w:b/>
        </w:rPr>
        <w:t>.</w:t>
      </w:r>
      <w:r>
        <w:t xml:space="preserve"> Implementing the new methods of the refactor.</w:t>
      </w:r>
      <w:bookmarkEnd w:id="418"/>
    </w:p>
    <w:tbl>
      <w:tblPr>
        <w:tblStyle w:val="TableGrid"/>
        <w:tblW w:w="0" w:type="auto"/>
        <w:tblLook w:val="04A0" w:firstRow="1" w:lastRow="0" w:firstColumn="1" w:lastColumn="0" w:noHBand="0" w:noVBand="1"/>
      </w:tblPr>
      <w:tblGrid>
        <w:gridCol w:w="8494"/>
      </w:tblGrid>
      <w:tr w:rsidR="004D4474" w14:paraId="3FCB8C38" w14:textId="77777777" w:rsidTr="004D4474">
        <w:tc>
          <w:tcPr>
            <w:tcW w:w="8494" w:type="dxa"/>
          </w:tcPr>
          <w:p w14:paraId="25659105" w14:textId="77777777" w:rsidR="004A0EC5" w:rsidRPr="004A0EC5" w:rsidRDefault="004A0EC5" w:rsidP="004A0EC5">
            <w:pPr>
              <w:rPr>
                <w:rStyle w:val="ComputerCode"/>
              </w:rPr>
            </w:pPr>
            <w:r w:rsidRPr="004A0EC5">
              <w:rPr>
                <w:rStyle w:val="ComputerCode"/>
              </w:rPr>
              <w:t>bool Running::vInit(uge::BaseGameLogic* pGameLogic)</w:t>
            </w:r>
          </w:p>
          <w:p w14:paraId="4479374C" w14:textId="77777777" w:rsidR="004A0EC5" w:rsidRPr="004A0EC5" w:rsidRDefault="004A0EC5" w:rsidP="004A0EC5">
            <w:pPr>
              <w:rPr>
                <w:rStyle w:val="ComputerCode"/>
              </w:rPr>
            </w:pPr>
            <w:r w:rsidRPr="004A0EC5">
              <w:rPr>
                <w:rStyle w:val="ComputerCode"/>
              </w:rPr>
              <w:t>{</w:t>
            </w:r>
          </w:p>
          <w:p w14:paraId="794B2736" w14:textId="77777777" w:rsidR="004A0EC5" w:rsidRPr="004A0EC5" w:rsidRDefault="004A0EC5" w:rsidP="004A0EC5">
            <w:pPr>
              <w:rPr>
                <w:rStyle w:val="ComputerCode"/>
              </w:rPr>
            </w:pPr>
            <w:r w:rsidRPr="004A0EC5">
              <w:rPr>
                <w:rStyle w:val="ComputerCode"/>
              </w:rPr>
              <w:t xml:space="preserve">    std::cout &lt;&lt; "[Running] Game is running!" &lt;&lt; std::endl;</w:t>
            </w:r>
          </w:p>
          <w:p w14:paraId="532C4331" w14:textId="77777777" w:rsidR="004A0EC5" w:rsidRPr="004A0EC5" w:rsidRDefault="004A0EC5" w:rsidP="004A0EC5">
            <w:pPr>
              <w:rPr>
                <w:rStyle w:val="ComputerCode"/>
              </w:rPr>
            </w:pPr>
          </w:p>
          <w:p w14:paraId="641AA350" w14:textId="77777777" w:rsidR="004A0EC5" w:rsidRPr="004A0EC5" w:rsidRDefault="004A0EC5" w:rsidP="004A0EC5">
            <w:pPr>
              <w:rPr>
                <w:rStyle w:val="ComputerCode"/>
              </w:rPr>
            </w:pPr>
            <w:r w:rsidRPr="004A0EC5">
              <w:rPr>
                <w:rStyle w:val="ComputerCode"/>
              </w:rPr>
              <w:t xml:space="preserve">    uge::GameState::BaseGameState::vInit(pGameLogic);</w:t>
            </w:r>
          </w:p>
          <w:p w14:paraId="6CF81F35" w14:textId="77777777" w:rsidR="004A0EC5" w:rsidRPr="004A0EC5" w:rsidRDefault="004A0EC5" w:rsidP="004A0EC5">
            <w:pPr>
              <w:rPr>
                <w:rStyle w:val="ComputerCode"/>
              </w:rPr>
            </w:pPr>
          </w:p>
          <w:p w14:paraId="6ABD8F10" w14:textId="1BEB925A" w:rsidR="004A0EC5" w:rsidRPr="004A0EC5" w:rsidRDefault="004A0EC5" w:rsidP="004A0EC5">
            <w:pPr>
              <w:rPr>
                <w:rStyle w:val="ComputerCode"/>
              </w:rPr>
            </w:pPr>
            <w:r>
              <w:rPr>
                <w:rStyle w:val="ComputerCode"/>
              </w:rPr>
              <w:t xml:space="preserve">    </w:t>
            </w:r>
            <w:r w:rsidRPr="004A0EC5">
              <w:rPr>
                <w:rStyle w:val="ComputerCode"/>
              </w:rPr>
              <w:t>ConfigureGamePhysics();</w:t>
            </w:r>
          </w:p>
          <w:p w14:paraId="052637D3" w14:textId="77777777" w:rsidR="004A0EC5" w:rsidRPr="004A0EC5" w:rsidRDefault="004A0EC5" w:rsidP="004A0EC5">
            <w:pPr>
              <w:rPr>
                <w:rStyle w:val="ComputerCode"/>
              </w:rPr>
            </w:pPr>
          </w:p>
          <w:p w14:paraId="2638596B" w14:textId="77777777" w:rsidR="004A0EC5" w:rsidRPr="004A0EC5" w:rsidRDefault="004A0EC5" w:rsidP="004A0EC5">
            <w:pPr>
              <w:rPr>
                <w:rStyle w:val="ComputerCode"/>
              </w:rPr>
            </w:pPr>
            <w:r w:rsidRPr="004A0EC5">
              <w:rPr>
                <w:rStyle w:val="ComputerCode"/>
              </w:rPr>
              <w:t xml:space="preserve">    if (!CreateGameActors())</w:t>
            </w:r>
          </w:p>
          <w:p w14:paraId="5ACB2773" w14:textId="77777777" w:rsidR="004A0EC5" w:rsidRPr="004A0EC5" w:rsidRDefault="004A0EC5" w:rsidP="004A0EC5">
            <w:pPr>
              <w:rPr>
                <w:rStyle w:val="ComputerCode"/>
              </w:rPr>
            </w:pPr>
            <w:r w:rsidRPr="004A0EC5">
              <w:rPr>
                <w:rStyle w:val="ComputerCode"/>
              </w:rPr>
              <w:t xml:space="preserve">    {</w:t>
            </w:r>
          </w:p>
          <w:p w14:paraId="3EB54EDA" w14:textId="77777777" w:rsidR="004A0EC5" w:rsidRPr="004A0EC5" w:rsidRDefault="004A0EC5" w:rsidP="004A0EC5">
            <w:pPr>
              <w:rPr>
                <w:rStyle w:val="ComputerCode"/>
              </w:rPr>
            </w:pPr>
            <w:r w:rsidRPr="004A0EC5">
              <w:rPr>
                <w:rStyle w:val="ComputerCode"/>
              </w:rPr>
              <w:t xml:space="preserve">        return false;</w:t>
            </w:r>
          </w:p>
          <w:p w14:paraId="4C9EE67F" w14:textId="77777777" w:rsidR="004A0EC5" w:rsidRPr="004A0EC5" w:rsidRDefault="004A0EC5" w:rsidP="004A0EC5">
            <w:pPr>
              <w:rPr>
                <w:rStyle w:val="ComputerCode"/>
              </w:rPr>
            </w:pPr>
            <w:r w:rsidRPr="004A0EC5">
              <w:rPr>
                <w:rStyle w:val="ComputerCode"/>
              </w:rPr>
              <w:t xml:space="preserve">    }</w:t>
            </w:r>
          </w:p>
          <w:p w14:paraId="73687426" w14:textId="77777777" w:rsidR="004A0EC5" w:rsidRPr="004A0EC5" w:rsidRDefault="004A0EC5" w:rsidP="004A0EC5">
            <w:pPr>
              <w:rPr>
                <w:rStyle w:val="ComputerCode"/>
              </w:rPr>
            </w:pPr>
          </w:p>
          <w:p w14:paraId="093CD4D0" w14:textId="77777777" w:rsidR="004A0EC5" w:rsidRPr="004A0EC5" w:rsidRDefault="004A0EC5" w:rsidP="004A0EC5">
            <w:pPr>
              <w:rPr>
                <w:rStyle w:val="ComputerCode"/>
              </w:rPr>
            </w:pPr>
            <w:r w:rsidRPr="004A0EC5">
              <w:rPr>
                <w:rStyle w:val="ComputerCode"/>
              </w:rPr>
              <w:t xml:space="preserve">    return true;</w:t>
            </w:r>
          </w:p>
          <w:p w14:paraId="7DBCDE8A" w14:textId="77777777" w:rsidR="004A0EC5" w:rsidRDefault="004A0EC5" w:rsidP="004A0EC5">
            <w:pPr>
              <w:rPr>
                <w:rStyle w:val="ComputerCode"/>
              </w:rPr>
            </w:pPr>
            <w:r w:rsidRPr="004A0EC5">
              <w:rPr>
                <w:rStyle w:val="ComputerCode"/>
              </w:rPr>
              <w:t>}</w:t>
            </w:r>
          </w:p>
          <w:p w14:paraId="438A4AAF" w14:textId="77777777" w:rsidR="004A0EC5" w:rsidRDefault="004A0EC5" w:rsidP="004A0EC5">
            <w:pPr>
              <w:rPr>
                <w:rStyle w:val="ComputerCode"/>
              </w:rPr>
            </w:pPr>
          </w:p>
          <w:p w14:paraId="22CE8376" w14:textId="77777777" w:rsidR="004A0EC5" w:rsidRPr="004A0EC5" w:rsidRDefault="004A0EC5" w:rsidP="004A0EC5">
            <w:pPr>
              <w:rPr>
                <w:rStyle w:val="ComputerCode"/>
              </w:rPr>
            </w:pPr>
            <w:r w:rsidRPr="004A0EC5">
              <w:rPr>
                <w:rStyle w:val="ComputerCode"/>
              </w:rPr>
              <w:t>bool Running::ConfigureGamePhysics()</w:t>
            </w:r>
          </w:p>
          <w:p w14:paraId="679615D0" w14:textId="77777777" w:rsidR="004A0EC5" w:rsidRPr="004A0EC5" w:rsidRDefault="004A0EC5" w:rsidP="004A0EC5">
            <w:pPr>
              <w:rPr>
                <w:rStyle w:val="ComputerCode"/>
              </w:rPr>
            </w:pPr>
            <w:r w:rsidRPr="004A0EC5">
              <w:rPr>
                <w:rStyle w:val="ComputerCode"/>
              </w:rPr>
              <w:t>{</w:t>
            </w:r>
          </w:p>
          <w:p w14:paraId="46282AC2" w14:textId="77777777" w:rsidR="00513610" w:rsidRDefault="004A0EC5" w:rsidP="004A0EC5">
            <w:pPr>
              <w:rPr>
                <w:rStyle w:val="ComputerCode"/>
              </w:rPr>
            </w:pPr>
            <w:r w:rsidRPr="004A0EC5">
              <w:rPr>
                <w:rStyle w:val="ComputerCode"/>
              </w:rPr>
              <w:t xml:space="preserve">    uge::IPhysicsSharedPointer pPhysics = </w:t>
            </w:r>
          </w:p>
          <w:p w14:paraId="03CFC580" w14:textId="445411B1" w:rsidR="004A0EC5" w:rsidRPr="004A0EC5" w:rsidRDefault="00513610" w:rsidP="004A0EC5">
            <w:pPr>
              <w:rPr>
                <w:rStyle w:val="ComputerCode"/>
              </w:rPr>
            </w:pPr>
            <w:r>
              <w:rPr>
                <w:rStyle w:val="ComputerCode"/>
              </w:rPr>
              <w:t xml:space="preserve">                              </w:t>
            </w:r>
            <w:r w:rsidR="004A0EC5" w:rsidRPr="004A0EC5">
              <w:rPr>
                <w:rStyle w:val="ComputerCode"/>
              </w:rPr>
              <w:t>m_pGameLogic-&gt;vGetPhysics();</w:t>
            </w:r>
          </w:p>
          <w:p w14:paraId="54D8796B" w14:textId="77777777" w:rsidR="004A0EC5" w:rsidRDefault="004A0EC5" w:rsidP="004A0EC5">
            <w:pPr>
              <w:rPr>
                <w:rStyle w:val="ComputerCode"/>
              </w:rPr>
            </w:pPr>
            <w:r w:rsidRPr="004A0EC5">
              <w:rPr>
                <w:rStyle w:val="ComputerCode"/>
              </w:rPr>
              <w:t xml:space="preserve">    pPhysics-&gt;vSetGravity(uge::Vector3(0.0f, 0.0f, 0.0f));</w:t>
            </w:r>
          </w:p>
          <w:p w14:paraId="3F8A2D2B" w14:textId="77777777" w:rsidR="00ED2F6D" w:rsidRDefault="00ED2F6D" w:rsidP="004A0EC5">
            <w:pPr>
              <w:rPr>
                <w:rStyle w:val="ComputerCode"/>
              </w:rPr>
            </w:pPr>
          </w:p>
          <w:p w14:paraId="32F3A12A" w14:textId="477A9A3B" w:rsidR="00ED2F6D" w:rsidRPr="004A0EC5" w:rsidRDefault="00ED2F6D" w:rsidP="004A0EC5">
            <w:pPr>
              <w:rPr>
                <w:rStyle w:val="ComputerCode"/>
              </w:rPr>
            </w:pPr>
            <w:r>
              <w:rPr>
                <w:rStyle w:val="ComputerCode"/>
              </w:rPr>
              <w:t xml:space="preserve">    return true;</w:t>
            </w:r>
          </w:p>
          <w:p w14:paraId="2B6003CD" w14:textId="0FB6E760" w:rsidR="004A0EC5" w:rsidRPr="004A0EC5" w:rsidRDefault="004A0EC5" w:rsidP="004A0EC5">
            <w:pPr>
              <w:rPr>
                <w:rStyle w:val="ComputerCode"/>
              </w:rPr>
            </w:pPr>
            <w:r w:rsidRPr="004A0EC5">
              <w:rPr>
                <w:rStyle w:val="ComputerCode"/>
              </w:rPr>
              <w:t>}</w:t>
            </w:r>
          </w:p>
          <w:p w14:paraId="51B25010" w14:textId="77777777" w:rsidR="004A0EC5" w:rsidRPr="004A0EC5" w:rsidRDefault="004A0EC5" w:rsidP="004A0EC5">
            <w:pPr>
              <w:rPr>
                <w:rStyle w:val="ComputerCode"/>
              </w:rPr>
            </w:pPr>
          </w:p>
          <w:p w14:paraId="40B66070" w14:textId="77777777" w:rsidR="004A0EC5" w:rsidRPr="004A0EC5" w:rsidRDefault="004A0EC5" w:rsidP="004A0EC5">
            <w:pPr>
              <w:rPr>
                <w:rStyle w:val="ComputerCode"/>
              </w:rPr>
            </w:pPr>
            <w:r w:rsidRPr="004A0EC5">
              <w:rPr>
                <w:rStyle w:val="ComputerCode"/>
              </w:rPr>
              <w:t>bool Running::CreateGameActors()</w:t>
            </w:r>
          </w:p>
          <w:p w14:paraId="2F9E6E5F" w14:textId="77777777" w:rsidR="004A0EC5" w:rsidRPr="004A0EC5" w:rsidRDefault="004A0EC5" w:rsidP="004A0EC5">
            <w:pPr>
              <w:rPr>
                <w:rStyle w:val="ComputerCode"/>
              </w:rPr>
            </w:pPr>
            <w:r w:rsidRPr="004A0EC5">
              <w:rPr>
                <w:rStyle w:val="ComputerCode"/>
              </w:rPr>
              <w:t>{</w:t>
            </w:r>
          </w:p>
          <w:p w14:paraId="68379F0C" w14:textId="77777777" w:rsidR="00513610" w:rsidRDefault="004A0EC5" w:rsidP="004A0EC5">
            <w:pPr>
              <w:rPr>
                <w:rStyle w:val="ComputerCode"/>
              </w:rPr>
            </w:pPr>
            <w:r w:rsidRPr="004A0EC5">
              <w:rPr>
                <w:rStyle w:val="ComputerCode"/>
              </w:rPr>
              <w:t xml:space="preserve">    bool bSuccess = CreateAndRegisterActor(</w:t>
            </w:r>
          </w:p>
          <w:p w14:paraId="6BFD0980" w14:textId="223ECE03" w:rsidR="004A0EC5" w:rsidRPr="004A0EC5" w:rsidRDefault="00513610" w:rsidP="004A0EC5">
            <w:pPr>
              <w:rPr>
                <w:rStyle w:val="ComputerCode"/>
              </w:rPr>
            </w:pPr>
            <w:r>
              <w:rPr>
                <w:rStyle w:val="ComputerCode"/>
              </w:rPr>
              <w:t xml:space="preserve">                               </w:t>
            </w:r>
            <w:r w:rsidR="004A0EC5" w:rsidRPr="004A0EC5">
              <w:rPr>
                <w:rStyle w:val="ComputerCode"/>
              </w:rPr>
              <w:t>"data/game/actors/spaceship.xml");</w:t>
            </w:r>
          </w:p>
          <w:p w14:paraId="65626F48" w14:textId="77777777" w:rsidR="004A0EC5" w:rsidRPr="004A0EC5" w:rsidRDefault="004A0EC5" w:rsidP="004A0EC5">
            <w:pPr>
              <w:rPr>
                <w:rStyle w:val="ComputerCode"/>
              </w:rPr>
            </w:pPr>
          </w:p>
          <w:p w14:paraId="0C53F9B2" w14:textId="77777777" w:rsidR="004A0EC5" w:rsidRPr="004A0EC5" w:rsidRDefault="004A0EC5" w:rsidP="004A0EC5">
            <w:pPr>
              <w:rPr>
                <w:rStyle w:val="ComputerCode"/>
              </w:rPr>
            </w:pPr>
            <w:r w:rsidRPr="004A0EC5">
              <w:rPr>
                <w:rStyle w:val="ComputerCode"/>
              </w:rPr>
              <w:t xml:space="preserve">    return bSuccess;</w:t>
            </w:r>
          </w:p>
          <w:p w14:paraId="0C9EE1A8" w14:textId="77777777" w:rsidR="004A0EC5" w:rsidRPr="004A0EC5" w:rsidRDefault="004A0EC5" w:rsidP="004A0EC5">
            <w:pPr>
              <w:rPr>
                <w:rStyle w:val="ComputerCode"/>
              </w:rPr>
            </w:pPr>
            <w:r w:rsidRPr="004A0EC5">
              <w:rPr>
                <w:rStyle w:val="ComputerCode"/>
              </w:rPr>
              <w:t>}</w:t>
            </w:r>
          </w:p>
          <w:p w14:paraId="4643A227" w14:textId="77777777" w:rsidR="004A0EC5" w:rsidRDefault="004A0EC5" w:rsidP="004A0EC5">
            <w:pPr>
              <w:rPr>
                <w:rStyle w:val="ComputerCode"/>
              </w:rPr>
            </w:pPr>
          </w:p>
          <w:p w14:paraId="5E71FDC3" w14:textId="77777777" w:rsidR="00513610" w:rsidRDefault="00123230" w:rsidP="00123230">
            <w:pPr>
              <w:rPr>
                <w:rStyle w:val="ComputerCode"/>
              </w:rPr>
            </w:pPr>
            <w:r w:rsidRPr="00123230">
              <w:rPr>
                <w:rStyle w:val="ComputerCode"/>
              </w:rPr>
              <w:t>uge::ActorSharedPointer Running::CreateAndRegisterActor(</w:t>
            </w:r>
          </w:p>
          <w:p w14:paraId="149A7224" w14:textId="4E6085F9" w:rsidR="00123230" w:rsidRDefault="00513610" w:rsidP="00123230">
            <w:pPr>
              <w:rPr>
                <w:rStyle w:val="ComputerCode"/>
              </w:rPr>
            </w:pPr>
            <w:r>
              <w:rPr>
                <w:rStyle w:val="ComputerCode"/>
              </w:rPr>
              <w:t xml:space="preserve">                     </w:t>
            </w:r>
            <w:r w:rsidR="00123230" w:rsidRPr="00123230">
              <w:rPr>
                <w:rStyle w:val="ComputerCode"/>
              </w:rPr>
              <w:t>const std::string&amp; actorResourceFile,</w:t>
            </w:r>
          </w:p>
          <w:p w14:paraId="04199EA8" w14:textId="78BB32CF" w:rsidR="00123230" w:rsidRPr="00123230" w:rsidRDefault="00513610" w:rsidP="00123230">
            <w:pPr>
              <w:rPr>
                <w:rStyle w:val="ComputerCode"/>
              </w:rPr>
            </w:pPr>
            <w:r>
              <w:rPr>
                <w:rStyle w:val="ComputerCode"/>
              </w:rPr>
              <w:t xml:space="preserve">                     </w:t>
            </w:r>
            <w:r w:rsidR="00123230" w:rsidRPr="00123230">
              <w:rPr>
                <w:rStyle w:val="ComputerCode"/>
              </w:rPr>
              <w:t>uge::XMLElement* pActorOverride)</w:t>
            </w:r>
          </w:p>
          <w:p w14:paraId="65E842C2" w14:textId="77777777" w:rsidR="00123230" w:rsidRPr="00123230" w:rsidRDefault="00123230" w:rsidP="00123230">
            <w:pPr>
              <w:rPr>
                <w:rStyle w:val="ComputerCode"/>
              </w:rPr>
            </w:pPr>
            <w:r w:rsidRPr="00123230">
              <w:rPr>
                <w:rStyle w:val="ComputerCode"/>
              </w:rPr>
              <w:t>{</w:t>
            </w:r>
          </w:p>
          <w:p w14:paraId="1A56015E" w14:textId="77777777" w:rsidR="00123230" w:rsidRPr="00123230" w:rsidRDefault="00123230" w:rsidP="00123230">
            <w:pPr>
              <w:rPr>
                <w:rStyle w:val="ComputerCode"/>
              </w:rPr>
            </w:pPr>
            <w:r w:rsidRPr="00123230">
              <w:rPr>
                <w:rStyle w:val="ComputerCode"/>
              </w:rPr>
              <w:t xml:space="preserve">    // Create an actor.</w:t>
            </w:r>
          </w:p>
          <w:p w14:paraId="707F3469" w14:textId="77777777" w:rsidR="00123230" w:rsidRPr="00123230" w:rsidRDefault="00123230" w:rsidP="00123230">
            <w:pPr>
              <w:rPr>
                <w:rStyle w:val="ComputerCode"/>
              </w:rPr>
            </w:pPr>
            <w:r w:rsidRPr="00123230">
              <w:rPr>
                <w:rStyle w:val="ComputerCode"/>
              </w:rPr>
              <w:t xml:space="preserve">    uge::ActorSharedPointer pActor = CreateActor(actorResourceFile,</w:t>
            </w:r>
          </w:p>
          <w:p w14:paraId="5B0A8200" w14:textId="77777777" w:rsidR="00123230" w:rsidRPr="00123230" w:rsidRDefault="00123230" w:rsidP="00123230">
            <w:pPr>
              <w:rPr>
                <w:rStyle w:val="ComputerCode"/>
              </w:rPr>
            </w:pPr>
            <w:r w:rsidRPr="00123230">
              <w:rPr>
                <w:rStyle w:val="ComputerCode"/>
              </w:rPr>
              <w:t xml:space="preserve">                                                 pActorOverride);</w:t>
            </w:r>
          </w:p>
          <w:p w14:paraId="3D2A1C88" w14:textId="77777777" w:rsidR="00123230" w:rsidRPr="00123230" w:rsidRDefault="00123230" w:rsidP="00123230">
            <w:pPr>
              <w:rPr>
                <w:rStyle w:val="ComputerCode"/>
              </w:rPr>
            </w:pPr>
            <w:r w:rsidRPr="00123230">
              <w:rPr>
                <w:rStyle w:val="ComputerCode"/>
              </w:rPr>
              <w:t xml:space="preserve">    if (pActor == uge::ActorSharedPointer())</w:t>
            </w:r>
          </w:p>
          <w:p w14:paraId="139561C7" w14:textId="77777777" w:rsidR="00123230" w:rsidRPr="00123230" w:rsidRDefault="00123230" w:rsidP="00123230">
            <w:pPr>
              <w:rPr>
                <w:rStyle w:val="ComputerCode"/>
              </w:rPr>
            </w:pPr>
            <w:r w:rsidRPr="00123230">
              <w:rPr>
                <w:rStyle w:val="ComputerCode"/>
              </w:rPr>
              <w:lastRenderedPageBreak/>
              <w:t xml:space="preserve">    {</w:t>
            </w:r>
          </w:p>
          <w:p w14:paraId="64D4D6FF" w14:textId="77777777" w:rsidR="00123230" w:rsidRPr="00123230" w:rsidRDefault="00123230" w:rsidP="00123230">
            <w:pPr>
              <w:rPr>
                <w:rStyle w:val="ComputerCode"/>
              </w:rPr>
            </w:pPr>
            <w:r w:rsidRPr="00123230">
              <w:rPr>
                <w:rStyle w:val="ComputerCode"/>
              </w:rPr>
              <w:t xml:space="preserve">        return uge::ActorSharedPointer();</w:t>
            </w:r>
          </w:p>
          <w:p w14:paraId="5448EE52" w14:textId="77777777" w:rsidR="00123230" w:rsidRPr="00123230" w:rsidRDefault="00123230" w:rsidP="00123230">
            <w:pPr>
              <w:rPr>
                <w:rStyle w:val="ComputerCode"/>
              </w:rPr>
            </w:pPr>
            <w:r w:rsidRPr="00123230">
              <w:rPr>
                <w:rStyle w:val="ComputerCode"/>
              </w:rPr>
              <w:t xml:space="preserve">    }</w:t>
            </w:r>
          </w:p>
          <w:p w14:paraId="0CEB9908" w14:textId="77777777" w:rsidR="00123230" w:rsidRPr="00123230" w:rsidRDefault="00123230" w:rsidP="00123230">
            <w:pPr>
              <w:rPr>
                <w:rStyle w:val="ComputerCode"/>
              </w:rPr>
            </w:pPr>
          </w:p>
          <w:p w14:paraId="455A8832" w14:textId="77777777" w:rsidR="00123230" w:rsidRPr="00123230" w:rsidRDefault="00123230" w:rsidP="00123230">
            <w:pPr>
              <w:rPr>
                <w:rStyle w:val="ComputerCode"/>
              </w:rPr>
            </w:pPr>
            <w:r w:rsidRPr="00123230">
              <w:rPr>
                <w:rStyle w:val="ComputerCode"/>
              </w:rPr>
              <w:t xml:space="preserve">    // Add the actor to the physics simulation.</w:t>
            </w:r>
          </w:p>
          <w:p w14:paraId="3D27BA29" w14:textId="77777777" w:rsidR="00123230" w:rsidRPr="00123230" w:rsidRDefault="00123230" w:rsidP="00123230">
            <w:pPr>
              <w:rPr>
                <w:rStyle w:val="ComputerCode"/>
              </w:rPr>
            </w:pPr>
            <w:r w:rsidRPr="00123230">
              <w:rPr>
                <w:rStyle w:val="ComputerCode"/>
              </w:rPr>
              <w:t xml:space="preserve">    AddActorToPhysics(pActor);</w:t>
            </w:r>
          </w:p>
          <w:p w14:paraId="381D8220" w14:textId="77777777" w:rsidR="00123230" w:rsidRPr="00123230" w:rsidRDefault="00123230" w:rsidP="00123230">
            <w:pPr>
              <w:rPr>
                <w:rStyle w:val="ComputerCode"/>
              </w:rPr>
            </w:pPr>
          </w:p>
          <w:p w14:paraId="5F15C730" w14:textId="77777777" w:rsidR="00123230" w:rsidRPr="00123230" w:rsidRDefault="00123230" w:rsidP="00123230">
            <w:pPr>
              <w:rPr>
                <w:rStyle w:val="ComputerCode"/>
              </w:rPr>
            </w:pPr>
            <w:r w:rsidRPr="00123230">
              <w:rPr>
                <w:rStyle w:val="ComputerCode"/>
              </w:rPr>
              <w:t xml:space="preserve">    return pActor;</w:t>
            </w:r>
          </w:p>
          <w:p w14:paraId="618753CD" w14:textId="77777777" w:rsidR="00123230" w:rsidRPr="00123230" w:rsidRDefault="00123230" w:rsidP="00123230">
            <w:pPr>
              <w:rPr>
                <w:rStyle w:val="ComputerCode"/>
              </w:rPr>
            </w:pPr>
            <w:r w:rsidRPr="00123230">
              <w:rPr>
                <w:rStyle w:val="ComputerCode"/>
              </w:rPr>
              <w:t>}</w:t>
            </w:r>
          </w:p>
          <w:p w14:paraId="1FA6D7BC" w14:textId="77777777" w:rsidR="00123230" w:rsidRPr="00123230" w:rsidRDefault="00123230" w:rsidP="00123230">
            <w:pPr>
              <w:rPr>
                <w:rStyle w:val="ComputerCode"/>
              </w:rPr>
            </w:pPr>
          </w:p>
          <w:p w14:paraId="40992450" w14:textId="77777777" w:rsidR="00513610" w:rsidRDefault="00123230" w:rsidP="00123230">
            <w:pPr>
              <w:rPr>
                <w:rStyle w:val="ComputerCode"/>
              </w:rPr>
            </w:pPr>
            <w:r w:rsidRPr="00123230">
              <w:rPr>
                <w:rStyle w:val="ComputerCode"/>
              </w:rPr>
              <w:t>uge::ActorSharedPointer Running::CreateActor(</w:t>
            </w:r>
          </w:p>
          <w:p w14:paraId="5EAF0F3A" w14:textId="464077CC" w:rsidR="00123230" w:rsidRPr="00123230" w:rsidRDefault="00513610" w:rsidP="00123230">
            <w:pPr>
              <w:rPr>
                <w:rStyle w:val="ComputerCode"/>
              </w:rPr>
            </w:pPr>
            <w:r>
              <w:rPr>
                <w:rStyle w:val="ComputerCode"/>
              </w:rPr>
              <w:t xml:space="preserve">               </w:t>
            </w:r>
            <w:r w:rsidR="00123230" w:rsidRPr="00123230">
              <w:rPr>
                <w:rStyle w:val="ComputerCode"/>
              </w:rPr>
              <w:t>const std::string&amp; actorResourceFile,</w:t>
            </w:r>
          </w:p>
          <w:p w14:paraId="7CE80C4B" w14:textId="76264060" w:rsidR="00123230" w:rsidRPr="00123230" w:rsidRDefault="00513610" w:rsidP="00123230">
            <w:pPr>
              <w:rPr>
                <w:rStyle w:val="ComputerCode"/>
              </w:rPr>
            </w:pPr>
            <w:r>
              <w:rPr>
                <w:rStyle w:val="ComputerCode"/>
              </w:rPr>
              <w:t xml:space="preserve">               </w:t>
            </w:r>
            <w:r w:rsidR="00123230" w:rsidRPr="00123230">
              <w:rPr>
                <w:rStyle w:val="ComputerCode"/>
              </w:rPr>
              <w:t>uge::XMLElement* pActorOverride)</w:t>
            </w:r>
          </w:p>
          <w:p w14:paraId="6D2C8C7C" w14:textId="77777777" w:rsidR="00123230" w:rsidRPr="00123230" w:rsidRDefault="00123230" w:rsidP="00123230">
            <w:pPr>
              <w:rPr>
                <w:rStyle w:val="ComputerCode"/>
              </w:rPr>
            </w:pPr>
            <w:r w:rsidRPr="00123230">
              <w:rPr>
                <w:rStyle w:val="ComputerCode"/>
              </w:rPr>
              <w:t>{</w:t>
            </w:r>
          </w:p>
          <w:p w14:paraId="3480A494" w14:textId="77777777" w:rsidR="00513610" w:rsidRDefault="00123230" w:rsidP="00123230">
            <w:pPr>
              <w:rPr>
                <w:rStyle w:val="ComputerCode"/>
              </w:rPr>
            </w:pPr>
            <w:r w:rsidRPr="00123230">
              <w:rPr>
                <w:rStyle w:val="ComputerCode"/>
              </w:rPr>
              <w:t xml:space="preserve">    return m_pGameLogic-&gt;vCreateActor(</w:t>
            </w:r>
          </w:p>
          <w:p w14:paraId="611658F9" w14:textId="34A98143" w:rsidR="00123230" w:rsidRPr="00123230" w:rsidRDefault="00513610" w:rsidP="00123230">
            <w:pPr>
              <w:rPr>
                <w:rStyle w:val="ComputerCode"/>
              </w:rPr>
            </w:pPr>
            <w:r>
              <w:rPr>
                <w:rStyle w:val="ComputerCode"/>
              </w:rPr>
              <w:t xml:space="preserve">                      </w:t>
            </w:r>
            <w:r w:rsidR="00123230" w:rsidRPr="00123230">
              <w:rPr>
                <w:rStyle w:val="ComputerCode"/>
              </w:rPr>
              <w:t>actorResourceFile, pActorOverride);</w:t>
            </w:r>
          </w:p>
          <w:p w14:paraId="3715FBD2" w14:textId="31601FE6" w:rsidR="00123230" w:rsidRPr="004A0EC5" w:rsidRDefault="00123230" w:rsidP="00123230">
            <w:pPr>
              <w:rPr>
                <w:rStyle w:val="ComputerCode"/>
              </w:rPr>
            </w:pPr>
            <w:r w:rsidRPr="00123230">
              <w:rPr>
                <w:rStyle w:val="ComputerCode"/>
              </w:rPr>
              <w:t>}</w:t>
            </w:r>
          </w:p>
          <w:p w14:paraId="4343AE04" w14:textId="77777777" w:rsidR="004A0EC5" w:rsidRPr="004A0EC5" w:rsidRDefault="004A0EC5" w:rsidP="004A0EC5">
            <w:pPr>
              <w:rPr>
                <w:rStyle w:val="ComputerCode"/>
              </w:rPr>
            </w:pPr>
          </w:p>
          <w:p w14:paraId="1677B7AE" w14:textId="77777777" w:rsidR="004A0EC5" w:rsidRPr="004A0EC5" w:rsidRDefault="004A0EC5" w:rsidP="004A0EC5">
            <w:pPr>
              <w:rPr>
                <w:rStyle w:val="ComputerCode"/>
              </w:rPr>
            </w:pPr>
            <w:r w:rsidRPr="004A0EC5">
              <w:rPr>
                <w:rStyle w:val="ComputerCode"/>
              </w:rPr>
              <w:t>void Running::AddActorToPhysics(uge::ActorSharedPointer pActor)</w:t>
            </w:r>
          </w:p>
          <w:p w14:paraId="09CE5B17" w14:textId="77777777" w:rsidR="004A0EC5" w:rsidRPr="004A0EC5" w:rsidRDefault="004A0EC5" w:rsidP="004A0EC5">
            <w:pPr>
              <w:rPr>
                <w:rStyle w:val="ComputerCode"/>
              </w:rPr>
            </w:pPr>
            <w:r w:rsidRPr="004A0EC5">
              <w:rPr>
                <w:rStyle w:val="ComputerCode"/>
              </w:rPr>
              <w:t>{</w:t>
            </w:r>
          </w:p>
          <w:p w14:paraId="65D0B8EF" w14:textId="77777777" w:rsidR="00513610" w:rsidRDefault="004A0EC5" w:rsidP="004A0EC5">
            <w:pPr>
              <w:rPr>
                <w:rStyle w:val="ComputerCode"/>
              </w:rPr>
            </w:pPr>
            <w:r w:rsidRPr="004A0EC5">
              <w:rPr>
                <w:rStyle w:val="ComputerCode"/>
              </w:rPr>
              <w:t xml:space="preserve">    uge::IPhysicsSharedPointer pPhysics =</w:t>
            </w:r>
          </w:p>
          <w:p w14:paraId="4C8942C4" w14:textId="0A6BB006" w:rsidR="004A0EC5" w:rsidRPr="004A0EC5" w:rsidRDefault="00513610" w:rsidP="004A0EC5">
            <w:pPr>
              <w:rPr>
                <w:rStyle w:val="ComputerCode"/>
              </w:rPr>
            </w:pPr>
            <w:r>
              <w:rPr>
                <w:rStyle w:val="ComputerCode"/>
              </w:rPr>
              <w:t xml:space="preserve">                    </w:t>
            </w:r>
            <w:r w:rsidR="004A0EC5" w:rsidRPr="004A0EC5">
              <w:rPr>
                <w:rStyle w:val="ComputerCode"/>
              </w:rPr>
              <w:t xml:space="preserve"> m_pGameLogic-&gt;vGetPhysics();</w:t>
            </w:r>
          </w:p>
          <w:p w14:paraId="48D348FF" w14:textId="77777777" w:rsidR="004A0EC5" w:rsidRPr="004A0EC5" w:rsidRDefault="004A0EC5" w:rsidP="004A0EC5">
            <w:pPr>
              <w:rPr>
                <w:rStyle w:val="ComputerCode"/>
              </w:rPr>
            </w:pPr>
            <w:r w:rsidRPr="004A0EC5">
              <w:rPr>
                <w:rStyle w:val="ComputerCode"/>
              </w:rPr>
              <w:t xml:space="preserve">    pPhysics-&gt;vAddActor(pActor);</w:t>
            </w:r>
          </w:p>
          <w:p w14:paraId="0FAECBC2" w14:textId="6CA438C6" w:rsidR="004D4474" w:rsidRDefault="004A0EC5" w:rsidP="004A0EC5">
            <w:r w:rsidRPr="004A0EC5">
              <w:rPr>
                <w:rStyle w:val="ComputerCode"/>
              </w:rPr>
              <w:t>}</w:t>
            </w:r>
          </w:p>
        </w:tc>
      </w:tr>
    </w:tbl>
    <w:p w14:paraId="6EB97B5C" w14:textId="77777777" w:rsidR="004D4474" w:rsidRDefault="004D4474" w:rsidP="000041E6"/>
    <w:p w14:paraId="77C79FF8" w14:textId="7D476A96" w:rsidR="004D4474" w:rsidRDefault="00372C80" w:rsidP="000041E6">
      <w:r>
        <w:t xml:space="preserve">After compiling and running the code of </w:t>
      </w:r>
      <w:r>
        <w:fldChar w:fldCharType="begin"/>
      </w:r>
      <w:r>
        <w:instrText xml:space="preserve"> REF _Ref382418785 \h </w:instrText>
      </w:r>
      <w:r>
        <w:fldChar w:fldCharType="separate"/>
      </w:r>
      <w:r w:rsidR="00EA324E" w:rsidRPr="004A0EC5">
        <w:rPr>
          <w:b/>
        </w:rPr>
        <w:t xml:space="preserve">Listing </w:t>
      </w:r>
      <w:r w:rsidR="00EA324E">
        <w:rPr>
          <w:b/>
          <w:noProof/>
        </w:rPr>
        <w:t>80</w:t>
      </w:r>
      <w:r>
        <w:fldChar w:fldCharType="end"/>
      </w:r>
      <w:r>
        <w:t xml:space="preserve">, </w:t>
      </w:r>
      <w:r>
        <w:fldChar w:fldCharType="begin"/>
      </w:r>
      <w:r>
        <w:instrText xml:space="preserve"> REF _Ref382420653 \h </w:instrText>
      </w:r>
      <w:r>
        <w:fldChar w:fldCharType="separate"/>
      </w:r>
      <w:r w:rsidR="00EA324E" w:rsidRPr="00522260">
        <w:rPr>
          <w:b/>
        </w:rPr>
        <w:t xml:space="preserve">Figure </w:t>
      </w:r>
      <w:r w:rsidR="00EA324E">
        <w:rPr>
          <w:b/>
          <w:noProof/>
        </w:rPr>
        <w:t>34</w:t>
      </w:r>
      <w:r>
        <w:fldChar w:fldCharType="end"/>
      </w:r>
      <w:r>
        <w:t xml:space="preserve"> illustrates the game world so far.</w:t>
      </w:r>
    </w:p>
    <w:p w14:paraId="412BC2F4" w14:textId="77777777" w:rsidR="00522260" w:rsidRDefault="001A2AF2" w:rsidP="00522260">
      <w:pPr>
        <w:keepNext/>
      </w:pPr>
      <w:r w:rsidRPr="001A2AF2">
        <w:rPr>
          <w:noProof/>
          <w:lang w:val="pt-BR" w:eastAsia="pt-BR"/>
        </w:rPr>
        <w:lastRenderedPageBreak/>
        <w:drawing>
          <wp:inline distT="0" distB="0" distL="0" distR="0" wp14:anchorId="347A9C6A" wp14:editId="2BBD29B1">
            <wp:extent cx="5400040" cy="4171315"/>
            <wp:effectExtent l="0" t="0" r="0" b="635"/>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5400040" cy="4171315"/>
                    </a:xfrm>
                    <a:prstGeom prst="rect">
                      <a:avLst/>
                    </a:prstGeom>
                  </pic:spPr>
                </pic:pic>
              </a:graphicData>
            </a:graphic>
          </wp:inline>
        </w:drawing>
      </w:r>
    </w:p>
    <w:p w14:paraId="3CB731BE" w14:textId="5DDB41C1" w:rsidR="001A2AF2" w:rsidRDefault="00522260" w:rsidP="00522260">
      <w:pPr>
        <w:pStyle w:val="Caption"/>
        <w:jc w:val="center"/>
      </w:pPr>
      <w:bookmarkStart w:id="419" w:name="_Ref382420653"/>
      <w:bookmarkStart w:id="420" w:name="_Toc382771719"/>
      <w:r w:rsidRPr="00522260">
        <w:rPr>
          <w:b/>
        </w:rPr>
        <w:t xml:space="preserve">Figure </w:t>
      </w:r>
      <w:r w:rsidRPr="00522260">
        <w:rPr>
          <w:b/>
        </w:rPr>
        <w:fldChar w:fldCharType="begin"/>
      </w:r>
      <w:r w:rsidRPr="00522260">
        <w:rPr>
          <w:b/>
        </w:rPr>
        <w:instrText xml:space="preserve"> SEQ Figure \* ARABIC </w:instrText>
      </w:r>
      <w:r w:rsidRPr="00522260">
        <w:rPr>
          <w:b/>
        </w:rPr>
        <w:fldChar w:fldCharType="separate"/>
      </w:r>
      <w:r w:rsidR="00EA324E">
        <w:rPr>
          <w:b/>
          <w:noProof/>
        </w:rPr>
        <w:t>34</w:t>
      </w:r>
      <w:r w:rsidRPr="00522260">
        <w:rPr>
          <w:b/>
        </w:rPr>
        <w:fldChar w:fldCharType="end"/>
      </w:r>
      <w:bookmarkEnd w:id="419"/>
      <w:r w:rsidRPr="00522260">
        <w:rPr>
          <w:b/>
        </w:rPr>
        <w:t>.</w:t>
      </w:r>
      <w:r>
        <w:t xml:space="preserve"> The game world </w:t>
      </w:r>
      <w:r w:rsidR="00372C80">
        <w:t xml:space="preserve">defined in </w:t>
      </w:r>
      <w:r w:rsidR="00372C80">
        <w:fldChar w:fldCharType="begin"/>
      </w:r>
      <w:r w:rsidR="00372C80">
        <w:instrText xml:space="preserve"> REF _Ref382418785 \h </w:instrText>
      </w:r>
      <w:r w:rsidR="00372C80">
        <w:fldChar w:fldCharType="separate"/>
      </w:r>
      <w:r w:rsidR="00EA324E" w:rsidRPr="004A0EC5">
        <w:rPr>
          <w:b/>
        </w:rPr>
        <w:t xml:space="preserve">Listing </w:t>
      </w:r>
      <w:r w:rsidR="00EA324E">
        <w:rPr>
          <w:b/>
          <w:noProof/>
        </w:rPr>
        <w:t>80</w:t>
      </w:r>
      <w:r w:rsidR="00372C80">
        <w:fldChar w:fldCharType="end"/>
      </w:r>
      <w:r w:rsidR="00372C80">
        <w:t>.</w:t>
      </w:r>
      <w:bookmarkEnd w:id="420"/>
    </w:p>
    <w:p w14:paraId="5AFC0E8D" w14:textId="3FD04A27" w:rsidR="001A2AF2" w:rsidRDefault="00D84332" w:rsidP="000041E6">
      <w:r>
        <w:t>As the XML resources defined are archetypes, it is possible to create multiple actors from the same resource and override its default component values (or even to add new components).</w:t>
      </w:r>
    </w:p>
    <w:p w14:paraId="269F1408" w14:textId="7A2C8779" w:rsidR="00D84332" w:rsidRDefault="00D84332" w:rsidP="000041E6">
      <w:r>
        <w:fldChar w:fldCharType="begin"/>
      </w:r>
      <w:r>
        <w:instrText xml:space="preserve"> REF _Ref382422181 \h </w:instrText>
      </w:r>
      <w:r>
        <w:fldChar w:fldCharType="separate"/>
      </w:r>
      <w:r w:rsidR="00EA324E" w:rsidRPr="00D84332">
        <w:rPr>
          <w:b/>
        </w:rPr>
        <w:t xml:space="preserve">Listing </w:t>
      </w:r>
      <w:r w:rsidR="00EA324E">
        <w:rPr>
          <w:b/>
          <w:noProof/>
        </w:rPr>
        <w:t>81</w:t>
      </w:r>
      <w:r>
        <w:fldChar w:fldCharType="end"/>
      </w:r>
      <w:r>
        <w:t xml:space="preserve"> defines a list of aliens using the archetype defined in </w:t>
      </w:r>
      <w:r>
        <w:fldChar w:fldCharType="begin"/>
      </w:r>
      <w:r>
        <w:instrText xml:space="preserve"> REF _Ref382416359 \h </w:instrText>
      </w:r>
      <w:r>
        <w:fldChar w:fldCharType="separate"/>
      </w:r>
      <w:r w:rsidR="00EA324E" w:rsidRPr="004D4474">
        <w:rPr>
          <w:b/>
        </w:rPr>
        <w:t xml:space="preserve">Listing </w:t>
      </w:r>
      <w:r w:rsidR="00EA324E">
        <w:rPr>
          <w:b/>
          <w:noProof/>
        </w:rPr>
        <w:t>76</w:t>
      </w:r>
      <w:r>
        <w:fldChar w:fldCharType="end"/>
      </w:r>
      <w:r>
        <w:t>.</w:t>
      </w:r>
    </w:p>
    <w:p w14:paraId="2E286433" w14:textId="43220567" w:rsidR="00D84332" w:rsidRDefault="00D84332" w:rsidP="00D84332">
      <w:pPr>
        <w:pStyle w:val="Caption"/>
        <w:keepNext/>
        <w:jc w:val="center"/>
      </w:pPr>
      <w:bookmarkStart w:id="421" w:name="_Ref382422181"/>
      <w:bookmarkStart w:id="422" w:name="_Toc382771806"/>
      <w:r w:rsidRPr="00D84332">
        <w:rPr>
          <w:b/>
        </w:rPr>
        <w:t xml:space="preserve">Listing </w:t>
      </w:r>
      <w:r w:rsidRPr="00D84332">
        <w:rPr>
          <w:b/>
        </w:rPr>
        <w:fldChar w:fldCharType="begin"/>
      </w:r>
      <w:r w:rsidRPr="00D84332">
        <w:rPr>
          <w:b/>
        </w:rPr>
        <w:instrText xml:space="preserve"> SEQ Listing \* ARABIC </w:instrText>
      </w:r>
      <w:r w:rsidRPr="00D84332">
        <w:rPr>
          <w:b/>
        </w:rPr>
        <w:fldChar w:fldCharType="separate"/>
      </w:r>
      <w:r w:rsidR="00EA324E">
        <w:rPr>
          <w:b/>
          <w:noProof/>
        </w:rPr>
        <w:t>81</w:t>
      </w:r>
      <w:r w:rsidRPr="00D84332">
        <w:rPr>
          <w:b/>
        </w:rPr>
        <w:fldChar w:fldCharType="end"/>
      </w:r>
      <w:bookmarkEnd w:id="421"/>
      <w:r w:rsidRPr="00D84332">
        <w:rPr>
          <w:b/>
        </w:rPr>
        <w:t>.</w:t>
      </w:r>
      <w:r>
        <w:t xml:space="preserve"> Defining many enemies at once using the alien actor archetype.</w:t>
      </w:r>
      <w:bookmarkEnd w:id="422"/>
    </w:p>
    <w:tbl>
      <w:tblPr>
        <w:tblStyle w:val="TableGrid"/>
        <w:tblW w:w="0" w:type="auto"/>
        <w:tblLook w:val="04A0" w:firstRow="1" w:lastRow="0" w:firstColumn="1" w:lastColumn="0" w:noHBand="0" w:noVBand="1"/>
      </w:tblPr>
      <w:tblGrid>
        <w:gridCol w:w="8494"/>
      </w:tblGrid>
      <w:tr w:rsidR="00D84332" w14:paraId="41ADEB9A" w14:textId="77777777" w:rsidTr="00D84332">
        <w:tc>
          <w:tcPr>
            <w:tcW w:w="8494" w:type="dxa"/>
          </w:tcPr>
          <w:p w14:paraId="6BF1EA56" w14:textId="77777777" w:rsidR="00D84332" w:rsidRPr="00D84332" w:rsidRDefault="00D84332" w:rsidP="00D84332">
            <w:pPr>
              <w:rPr>
                <w:rStyle w:val="ComputerCode"/>
              </w:rPr>
            </w:pPr>
            <w:r w:rsidRPr="00D84332">
              <w:rPr>
                <w:rStyle w:val="ComputerCode"/>
              </w:rPr>
              <w:t>&lt;?xml version="1.0" encoding="UTF-8"?&gt;</w:t>
            </w:r>
          </w:p>
          <w:p w14:paraId="3AB7E60B" w14:textId="77777777" w:rsidR="00D84332" w:rsidRPr="00D84332" w:rsidRDefault="00D84332" w:rsidP="00D84332">
            <w:pPr>
              <w:rPr>
                <w:rStyle w:val="ComputerCode"/>
              </w:rPr>
            </w:pPr>
          </w:p>
          <w:p w14:paraId="3C011720" w14:textId="77777777" w:rsidR="00D84332" w:rsidRPr="00D84332" w:rsidRDefault="00D84332" w:rsidP="00D84332">
            <w:pPr>
              <w:rPr>
                <w:rStyle w:val="ComputerCode"/>
              </w:rPr>
            </w:pPr>
            <w:r w:rsidRPr="00D84332">
              <w:rPr>
                <w:rStyle w:val="ComputerCode"/>
              </w:rPr>
              <w:t>&lt;Actors resource="data/game/actors/aliens.xml"&gt;</w:t>
            </w:r>
          </w:p>
          <w:p w14:paraId="10E10C61" w14:textId="77777777" w:rsidR="00D84332" w:rsidRPr="00D84332" w:rsidRDefault="00D84332" w:rsidP="00D84332">
            <w:pPr>
              <w:rPr>
                <w:rStyle w:val="ComputerCode"/>
              </w:rPr>
            </w:pPr>
          </w:p>
          <w:p w14:paraId="24A4B257" w14:textId="77777777" w:rsidR="00D84332" w:rsidRPr="00D84332" w:rsidRDefault="00D84332" w:rsidP="00D84332">
            <w:pPr>
              <w:rPr>
                <w:rStyle w:val="ComputerCode"/>
              </w:rPr>
            </w:pPr>
            <w:r w:rsidRPr="00D84332">
              <w:rPr>
                <w:rStyle w:val="ComputerCode"/>
              </w:rPr>
              <w:t xml:space="preserve">  &lt;Actor type="Alien" resource="data/game/actors/alien.xml"&gt;</w:t>
            </w:r>
          </w:p>
          <w:p w14:paraId="5D5A89EC" w14:textId="77777777" w:rsidR="00D84332" w:rsidRPr="00D84332" w:rsidRDefault="00D84332" w:rsidP="00D84332">
            <w:pPr>
              <w:rPr>
                <w:rStyle w:val="ComputerCode"/>
              </w:rPr>
            </w:pPr>
          </w:p>
          <w:p w14:paraId="756A0629" w14:textId="77777777" w:rsidR="00D84332" w:rsidRPr="00D84332" w:rsidRDefault="00D84332" w:rsidP="00D84332">
            <w:pPr>
              <w:rPr>
                <w:rStyle w:val="ComputerCode"/>
              </w:rPr>
            </w:pPr>
            <w:r w:rsidRPr="00D84332">
              <w:rPr>
                <w:rStyle w:val="ComputerCode"/>
              </w:rPr>
              <w:t xml:space="preserve">    &lt;TransformableComponent&gt;</w:t>
            </w:r>
          </w:p>
          <w:p w14:paraId="7F7B5484" w14:textId="77777777" w:rsidR="00D84332" w:rsidRPr="00D84332" w:rsidRDefault="00D84332" w:rsidP="00D84332">
            <w:pPr>
              <w:rPr>
                <w:rStyle w:val="ComputerCode"/>
              </w:rPr>
            </w:pPr>
            <w:r w:rsidRPr="00D84332">
              <w:rPr>
                <w:rStyle w:val="ComputerCode"/>
              </w:rPr>
              <w:t xml:space="preserve">      &lt;Position x="0.0f" y="0.0f" z="-180.0f"/&gt;</w:t>
            </w:r>
          </w:p>
          <w:p w14:paraId="39665573" w14:textId="77777777" w:rsidR="00D84332" w:rsidRPr="00D84332" w:rsidRDefault="00D84332" w:rsidP="00D84332">
            <w:pPr>
              <w:rPr>
                <w:rStyle w:val="ComputerCode"/>
              </w:rPr>
            </w:pPr>
            <w:r w:rsidRPr="00D84332">
              <w:rPr>
                <w:rStyle w:val="ComputerCode"/>
              </w:rPr>
              <w:t xml:space="preserve">      &lt;!-- YXZ order (yaw, pitch, roll) --&gt;</w:t>
            </w:r>
          </w:p>
          <w:p w14:paraId="25E8DC3E" w14:textId="77777777" w:rsidR="00D84332" w:rsidRPr="00D84332" w:rsidRDefault="00D84332" w:rsidP="00D84332">
            <w:pPr>
              <w:rPr>
                <w:rStyle w:val="ComputerCode"/>
              </w:rPr>
            </w:pPr>
            <w:r w:rsidRPr="00D84332">
              <w:rPr>
                <w:rStyle w:val="ComputerCode"/>
              </w:rPr>
              <w:t xml:space="preserve">      &lt;Rotation yaw="0.0f" pitch="0.0f" roll="0.0f"/&gt;</w:t>
            </w:r>
          </w:p>
          <w:p w14:paraId="71560A97" w14:textId="77777777" w:rsidR="00D84332" w:rsidRPr="00D84332" w:rsidRDefault="00D84332" w:rsidP="00D84332">
            <w:pPr>
              <w:rPr>
                <w:rStyle w:val="ComputerCode"/>
              </w:rPr>
            </w:pPr>
            <w:r w:rsidRPr="00D84332">
              <w:rPr>
                <w:rStyle w:val="ComputerCode"/>
              </w:rPr>
              <w:t xml:space="preserve">      &lt;Scale x="10.0f" y ="10.0f" z="10.0"/&gt;</w:t>
            </w:r>
          </w:p>
          <w:p w14:paraId="0CE13B6B" w14:textId="77777777" w:rsidR="00D84332" w:rsidRPr="00D84332" w:rsidRDefault="00D84332" w:rsidP="00D84332">
            <w:pPr>
              <w:rPr>
                <w:rStyle w:val="ComputerCode"/>
              </w:rPr>
            </w:pPr>
            <w:r w:rsidRPr="00D84332">
              <w:rPr>
                <w:rStyle w:val="ComputerCode"/>
              </w:rPr>
              <w:t xml:space="preserve">    &lt;/TransformableComponent&gt;</w:t>
            </w:r>
          </w:p>
          <w:p w14:paraId="37B13563" w14:textId="77777777" w:rsidR="00D84332" w:rsidRPr="00D84332" w:rsidRDefault="00D84332" w:rsidP="00D84332">
            <w:pPr>
              <w:rPr>
                <w:rStyle w:val="ComputerCode"/>
              </w:rPr>
            </w:pPr>
          </w:p>
          <w:p w14:paraId="2459F5AD" w14:textId="77777777" w:rsidR="00D84332" w:rsidRPr="00D84332" w:rsidRDefault="00D84332" w:rsidP="00D84332">
            <w:pPr>
              <w:rPr>
                <w:rStyle w:val="ComputerCode"/>
              </w:rPr>
            </w:pPr>
            <w:r w:rsidRPr="00D84332">
              <w:rPr>
                <w:rStyle w:val="ComputerCode"/>
              </w:rPr>
              <w:t xml:space="preserve">  &lt;/Actor&gt;</w:t>
            </w:r>
          </w:p>
          <w:p w14:paraId="2A32B81A" w14:textId="77777777" w:rsidR="00D84332" w:rsidRPr="00D84332" w:rsidRDefault="00D84332" w:rsidP="00D84332">
            <w:pPr>
              <w:rPr>
                <w:rStyle w:val="ComputerCode"/>
              </w:rPr>
            </w:pPr>
          </w:p>
          <w:p w14:paraId="76CD9782" w14:textId="77777777" w:rsidR="00D84332" w:rsidRPr="00D84332" w:rsidRDefault="00D84332" w:rsidP="00D84332">
            <w:pPr>
              <w:rPr>
                <w:rStyle w:val="ComputerCode"/>
              </w:rPr>
            </w:pPr>
            <w:r w:rsidRPr="00D84332">
              <w:rPr>
                <w:rStyle w:val="ComputerCode"/>
              </w:rPr>
              <w:t xml:space="preserve">  &lt;Actor type="Alien" resource="data/game/actors/alien.xml"&gt;</w:t>
            </w:r>
          </w:p>
          <w:p w14:paraId="483A3CCE" w14:textId="77777777" w:rsidR="00D84332" w:rsidRPr="00D84332" w:rsidRDefault="00D84332" w:rsidP="00D84332">
            <w:pPr>
              <w:rPr>
                <w:rStyle w:val="ComputerCode"/>
              </w:rPr>
            </w:pPr>
          </w:p>
          <w:p w14:paraId="7D3B77EF" w14:textId="77777777" w:rsidR="00D84332" w:rsidRPr="00D84332" w:rsidRDefault="00D84332" w:rsidP="00D84332">
            <w:pPr>
              <w:rPr>
                <w:rStyle w:val="ComputerCode"/>
              </w:rPr>
            </w:pPr>
            <w:r w:rsidRPr="00D84332">
              <w:rPr>
                <w:rStyle w:val="ComputerCode"/>
              </w:rPr>
              <w:t xml:space="preserve">    &lt;TransformableComponent&gt;</w:t>
            </w:r>
          </w:p>
          <w:p w14:paraId="6D750881" w14:textId="77777777" w:rsidR="00D84332" w:rsidRPr="00D84332" w:rsidRDefault="00D84332" w:rsidP="00D84332">
            <w:pPr>
              <w:rPr>
                <w:rStyle w:val="ComputerCode"/>
              </w:rPr>
            </w:pPr>
            <w:r w:rsidRPr="00D84332">
              <w:rPr>
                <w:rStyle w:val="ComputerCode"/>
              </w:rPr>
              <w:lastRenderedPageBreak/>
              <w:t xml:space="preserve">      &lt;Position x="40.0f" y="0.0f" z="-180.0f"/&gt;</w:t>
            </w:r>
          </w:p>
          <w:p w14:paraId="3DD4204B" w14:textId="77777777" w:rsidR="00D84332" w:rsidRPr="00D84332" w:rsidRDefault="00D84332" w:rsidP="00D84332">
            <w:pPr>
              <w:rPr>
                <w:rStyle w:val="ComputerCode"/>
              </w:rPr>
            </w:pPr>
            <w:r w:rsidRPr="00D84332">
              <w:rPr>
                <w:rStyle w:val="ComputerCode"/>
              </w:rPr>
              <w:t xml:space="preserve">      &lt;!-- YXZ order (yaw, pitch, roll) --&gt;</w:t>
            </w:r>
          </w:p>
          <w:p w14:paraId="0DE7B896" w14:textId="77777777" w:rsidR="00D84332" w:rsidRPr="00D84332" w:rsidRDefault="00D84332" w:rsidP="00D84332">
            <w:pPr>
              <w:rPr>
                <w:rStyle w:val="ComputerCode"/>
              </w:rPr>
            </w:pPr>
            <w:r w:rsidRPr="00D84332">
              <w:rPr>
                <w:rStyle w:val="ComputerCode"/>
              </w:rPr>
              <w:t xml:space="preserve">      &lt;Rotation yaw="0.0f" pitch="0.0f" roll="0.0f"/&gt;</w:t>
            </w:r>
          </w:p>
          <w:p w14:paraId="0DA11615" w14:textId="77777777" w:rsidR="00D84332" w:rsidRPr="00D84332" w:rsidRDefault="00D84332" w:rsidP="00D84332">
            <w:pPr>
              <w:rPr>
                <w:rStyle w:val="ComputerCode"/>
              </w:rPr>
            </w:pPr>
            <w:r w:rsidRPr="00D84332">
              <w:rPr>
                <w:rStyle w:val="ComputerCode"/>
              </w:rPr>
              <w:t xml:space="preserve">      &lt;Scale x="10.0f" y ="10.0f" z="10.0"/&gt;</w:t>
            </w:r>
          </w:p>
          <w:p w14:paraId="77D8D0F5" w14:textId="77777777" w:rsidR="00D84332" w:rsidRPr="00D84332" w:rsidRDefault="00D84332" w:rsidP="00D84332">
            <w:pPr>
              <w:rPr>
                <w:rStyle w:val="ComputerCode"/>
              </w:rPr>
            </w:pPr>
            <w:r w:rsidRPr="00D84332">
              <w:rPr>
                <w:rStyle w:val="ComputerCode"/>
              </w:rPr>
              <w:t xml:space="preserve">    &lt;/TransformableComponent&gt;</w:t>
            </w:r>
          </w:p>
          <w:p w14:paraId="53D54316" w14:textId="77777777" w:rsidR="00D84332" w:rsidRPr="00D84332" w:rsidRDefault="00D84332" w:rsidP="00D84332">
            <w:pPr>
              <w:rPr>
                <w:rStyle w:val="ComputerCode"/>
              </w:rPr>
            </w:pPr>
          </w:p>
          <w:p w14:paraId="377B750A" w14:textId="77777777" w:rsidR="00D84332" w:rsidRPr="00D84332" w:rsidRDefault="00D84332" w:rsidP="00D84332">
            <w:pPr>
              <w:rPr>
                <w:rStyle w:val="ComputerCode"/>
              </w:rPr>
            </w:pPr>
            <w:r w:rsidRPr="00D84332">
              <w:rPr>
                <w:rStyle w:val="ComputerCode"/>
              </w:rPr>
              <w:t xml:space="preserve">  &lt;/Actor&gt;</w:t>
            </w:r>
          </w:p>
          <w:p w14:paraId="1645D681" w14:textId="77777777" w:rsidR="00D84332" w:rsidRPr="00D84332" w:rsidRDefault="00D84332" w:rsidP="00D84332">
            <w:pPr>
              <w:rPr>
                <w:rStyle w:val="ComputerCode"/>
              </w:rPr>
            </w:pPr>
          </w:p>
          <w:p w14:paraId="1042CC7D" w14:textId="77777777" w:rsidR="00D84332" w:rsidRPr="00D84332" w:rsidRDefault="00D84332" w:rsidP="00D84332">
            <w:pPr>
              <w:rPr>
                <w:rStyle w:val="ComputerCode"/>
              </w:rPr>
            </w:pPr>
            <w:r w:rsidRPr="00D84332">
              <w:rPr>
                <w:rStyle w:val="ComputerCode"/>
              </w:rPr>
              <w:t xml:space="preserve">  &lt;Actor type="Alien" resource="data/game/actors/alien.xml"&gt;</w:t>
            </w:r>
          </w:p>
          <w:p w14:paraId="6DAB7EAC" w14:textId="77777777" w:rsidR="00D84332" w:rsidRPr="00D84332" w:rsidRDefault="00D84332" w:rsidP="00D84332">
            <w:pPr>
              <w:rPr>
                <w:rStyle w:val="ComputerCode"/>
              </w:rPr>
            </w:pPr>
          </w:p>
          <w:p w14:paraId="67276D37" w14:textId="77777777" w:rsidR="00D84332" w:rsidRPr="00D84332" w:rsidRDefault="00D84332" w:rsidP="00D84332">
            <w:pPr>
              <w:rPr>
                <w:rStyle w:val="ComputerCode"/>
              </w:rPr>
            </w:pPr>
            <w:r w:rsidRPr="00D84332">
              <w:rPr>
                <w:rStyle w:val="ComputerCode"/>
              </w:rPr>
              <w:t xml:space="preserve">    &lt;TransformableComponent&gt;</w:t>
            </w:r>
          </w:p>
          <w:p w14:paraId="6E95C400" w14:textId="77777777" w:rsidR="00D84332" w:rsidRPr="00D84332" w:rsidRDefault="00D84332" w:rsidP="00D84332">
            <w:pPr>
              <w:rPr>
                <w:rStyle w:val="ComputerCode"/>
              </w:rPr>
            </w:pPr>
            <w:r w:rsidRPr="00D84332">
              <w:rPr>
                <w:rStyle w:val="ComputerCode"/>
              </w:rPr>
              <w:t xml:space="preserve">      &lt;Position x="-40.0f" y="0.0f" z="-180.0f"/&gt;</w:t>
            </w:r>
          </w:p>
          <w:p w14:paraId="028D18DC" w14:textId="77777777" w:rsidR="00D84332" w:rsidRPr="00D84332" w:rsidRDefault="00D84332" w:rsidP="00D84332">
            <w:pPr>
              <w:rPr>
                <w:rStyle w:val="ComputerCode"/>
              </w:rPr>
            </w:pPr>
            <w:r w:rsidRPr="00D84332">
              <w:rPr>
                <w:rStyle w:val="ComputerCode"/>
              </w:rPr>
              <w:t xml:space="preserve">      &lt;!-- YXZ order (yaw, pitch, roll) --&gt;</w:t>
            </w:r>
          </w:p>
          <w:p w14:paraId="79FF4FEA" w14:textId="77777777" w:rsidR="00D84332" w:rsidRPr="00D84332" w:rsidRDefault="00D84332" w:rsidP="00D84332">
            <w:pPr>
              <w:rPr>
                <w:rStyle w:val="ComputerCode"/>
              </w:rPr>
            </w:pPr>
            <w:r w:rsidRPr="00D84332">
              <w:rPr>
                <w:rStyle w:val="ComputerCode"/>
              </w:rPr>
              <w:t xml:space="preserve">      &lt;Rotation yaw="0.0f" pitch="0.0f" roll="0.0f"/&gt;</w:t>
            </w:r>
          </w:p>
          <w:p w14:paraId="52A9B35A" w14:textId="77777777" w:rsidR="00D84332" w:rsidRPr="00D84332" w:rsidRDefault="00D84332" w:rsidP="00D84332">
            <w:pPr>
              <w:rPr>
                <w:rStyle w:val="ComputerCode"/>
              </w:rPr>
            </w:pPr>
            <w:r w:rsidRPr="00D84332">
              <w:rPr>
                <w:rStyle w:val="ComputerCode"/>
              </w:rPr>
              <w:t xml:space="preserve">      &lt;Scale x="10.0f" y ="10.0f" z="10.0"/&gt;</w:t>
            </w:r>
          </w:p>
          <w:p w14:paraId="53527177" w14:textId="77777777" w:rsidR="00D84332" w:rsidRPr="00D84332" w:rsidRDefault="00D84332" w:rsidP="00D84332">
            <w:pPr>
              <w:rPr>
                <w:rStyle w:val="ComputerCode"/>
              </w:rPr>
            </w:pPr>
            <w:r w:rsidRPr="00D84332">
              <w:rPr>
                <w:rStyle w:val="ComputerCode"/>
              </w:rPr>
              <w:t xml:space="preserve">    &lt;/TransformableComponent&gt;</w:t>
            </w:r>
          </w:p>
          <w:p w14:paraId="1CD7C00B" w14:textId="77777777" w:rsidR="00D84332" w:rsidRPr="00D84332" w:rsidRDefault="00D84332" w:rsidP="00D84332">
            <w:pPr>
              <w:rPr>
                <w:rStyle w:val="ComputerCode"/>
              </w:rPr>
            </w:pPr>
          </w:p>
          <w:p w14:paraId="1BEF295C" w14:textId="77777777" w:rsidR="00D84332" w:rsidRPr="00D84332" w:rsidRDefault="00D84332" w:rsidP="00D84332">
            <w:pPr>
              <w:rPr>
                <w:rStyle w:val="ComputerCode"/>
              </w:rPr>
            </w:pPr>
            <w:r w:rsidRPr="00D84332">
              <w:rPr>
                <w:rStyle w:val="ComputerCode"/>
              </w:rPr>
              <w:t xml:space="preserve">    &lt;DamageSoakingComponent&gt;</w:t>
            </w:r>
          </w:p>
          <w:p w14:paraId="41126D36" w14:textId="77777777" w:rsidR="00D84332" w:rsidRPr="00D84332" w:rsidRDefault="00D84332" w:rsidP="00D84332">
            <w:pPr>
              <w:rPr>
                <w:rStyle w:val="ComputerCode"/>
              </w:rPr>
            </w:pPr>
            <w:r w:rsidRPr="00D84332">
              <w:rPr>
                <w:rStyle w:val="ComputerCode"/>
              </w:rPr>
              <w:t xml:space="preserve">      &lt;InitialProtection value="50"/&gt;</w:t>
            </w:r>
          </w:p>
          <w:p w14:paraId="7AF492B2" w14:textId="77777777" w:rsidR="00D84332" w:rsidRPr="00D84332" w:rsidRDefault="00D84332" w:rsidP="00D84332">
            <w:pPr>
              <w:rPr>
                <w:rStyle w:val="ComputerCode"/>
              </w:rPr>
            </w:pPr>
            <w:r w:rsidRPr="00D84332">
              <w:rPr>
                <w:rStyle w:val="ComputerCode"/>
              </w:rPr>
              <w:t xml:space="preserve">      &lt;MaximumProtection value="100"/&gt;</w:t>
            </w:r>
          </w:p>
          <w:p w14:paraId="13ACADF4" w14:textId="77777777" w:rsidR="00D84332" w:rsidRPr="00D84332" w:rsidRDefault="00D84332" w:rsidP="00D84332">
            <w:pPr>
              <w:rPr>
                <w:rStyle w:val="ComputerCode"/>
              </w:rPr>
            </w:pPr>
            <w:r w:rsidRPr="00D84332">
              <w:rPr>
                <w:rStyle w:val="ComputerCode"/>
              </w:rPr>
              <w:t xml:space="preserve">    &lt;/DamageSoakingComponent&gt;</w:t>
            </w:r>
          </w:p>
          <w:p w14:paraId="629A23B5" w14:textId="77777777" w:rsidR="00D84332" w:rsidRPr="00D84332" w:rsidRDefault="00D84332" w:rsidP="00D84332">
            <w:pPr>
              <w:rPr>
                <w:rStyle w:val="ComputerCode"/>
              </w:rPr>
            </w:pPr>
          </w:p>
          <w:p w14:paraId="4E58CE30" w14:textId="77777777" w:rsidR="00D84332" w:rsidRPr="00D84332" w:rsidRDefault="00D84332" w:rsidP="00D84332">
            <w:pPr>
              <w:rPr>
                <w:rStyle w:val="ComputerCode"/>
              </w:rPr>
            </w:pPr>
            <w:r w:rsidRPr="00D84332">
              <w:rPr>
                <w:rStyle w:val="ComputerCode"/>
              </w:rPr>
              <w:t xml:space="preserve">  &lt;/Actor&gt;</w:t>
            </w:r>
          </w:p>
          <w:p w14:paraId="3FEAF5CF" w14:textId="77777777" w:rsidR="00D84332" w:rsidRPr="00D84332" w:rsidRDefault="00D84332" w:rsidP="00D84332">
            <w:pPr>
              <w:rPr>
                <w:rStyle w:val="ComputerCode"/>
              </w:rPr>
            </w:pPr>
          </w:p>
          <w:p w14:paraId="27A6B657" w14:textId="33E4CF08" w:rsidR="00D84332" w:rsidRDefault="00D84332" w:rsidP="00D84332">
            <w:r w:rsidRPr="00D84332">
              <w:rPr>
                <w:rStyle w:val="ComputerCode"/>
              </w:rPr>
              <w:t>&lt;/Actors&gt;</w:t>
            </w:r>
          </w:p>
        </w:tc>
      </w:tr>
    </w:tbl>
    <w:p w14:paraId="34B98C71" w14:textId="77777777" w:rsidR="00D84332" w:rsidRDefault="00D84332" w:rsidP="000041E6"/>
    <w:p w14:paraId="4D4D8F76" w14:textId="5C404DEA" w:rsidR="00D84332" w:rsidRDefault="00D84332" w:rsidP="000041E6">
      <w:r>
        <w:t xml:space="preserve">For each actor, </w:t>
      </w:r>
      <w:r>
        <w:fldChar w:fldCharType="begin"/>
      </w:r>
      <w:r>
        <w:instrText xml:space="preserve"> REF _Ref382422181 \h </w:instrText>
      </w:r>
      <w:r>
        <w:fldChar w:fldCharType="separate"/>
      </w:r>
      <w:r w:rsidR="00EA324E" w:rsidRPr="00D84332">
        <w:rPr>
          <w:b/>
        </w:rPr>
        <w:t xml:space="preserve">Listing </w:t>
      </w:r>
      <w:r w:rsidR="00EA324E">
        <w:rPr>
          <w:b/>
          <w:noProof/>
        </w:rPr>
        <w:t>81</w:t>
      </w:r>
      <w:r>
        <w:fldChar w:fldCharType="end"/>
      </w:r>
      <w:r>
        <w:t xml:space="preserve"> overrides the default position with a new one. With the current values, the three actors will be next one to another; the third actor will also have a new </w:t>
      </w:r>
      <w:r w:rsidRPr="00D84332">
        <w:rPr>
          <w:rStyle w:val="ComputerCode"/>
        </w:rPr>
        <w:t>DamageSoakingComponent</w:t>
      </w:r>
      <w:r>
        <w:t xml:space="preserve">. </w:t>
      </w:r>
      <w:r>
        <w:fldChar w:fldCharType="begin"/>
      </w:r>
      <w:r>
        <w:instrText xml:space="preserve"> REF _Ref382422254 \h </w:instrText>
      </w:r>
      <w:r>
        <w:fldChar w:fldCharType="separate"/>
      </w:r>
      <w:r w:rsidR="00EA324E" w:rsidRPr="00D84332">
        <w:rPr>
          <w:b/>
        </w:rPr>
        <w:t xml:space="preserve">Listing </w:t>
      </w:r>
      <w:r w:rsidR="00EA324E">
        <w:rPr>
          <w:b/>
          <w:noProof/>
        </w:rPr>
        <w:t>82</w:t>
      </w:r>
      <w:r>
        <w:fldChar w:fldCharType="end"/>
      </w:r>
      <w:r>
        <w:t xml:space="preserve"> shows how to load </w:t>
      </w:r>
      <w:r>
        <w:fldChar w:fldCharType="begin"/>
      </w:r>
      <w:r>
        <w:instrText xml:space="preserve"> REF _Ref382422181 \h </w:instrText>
      </w:r>
      <w:r>
        <w:fldChar w:fldCharType="separate"/>
      </w:r>
      <w:r w:rsidR="00EA324E" w:rsidRPr="00D84332">
        <w:rPr>
          <w:b/>
        </w:rPr>
        <w:t xml:space="preserve">Listing </w:t>
      </w:r>
      <w:r w:rsidR="00EA324E">
        <w:rPr>
          <w:b/>
          <w:noProof/>
        </w:rPr>
        <w:t>81</w:t>
      </w:r>
      <w:r>
        <w:fldChar w:fldCharType="end"/>
      </w:r>
      <w:r>
        <w:t xml:space="preserve">’s resource into the game. The procedure is similar to creating a single actor – the only difference is an </w:t>
      </w:r>
      <w:r w:rsidRPr="00D84332">
        <w:rPr>
          <w:rStyle w:val="ComputerCode"/>
        </w:rPr>
        <w:t>XMLElement</w:t>
      </w:r>
      <w:r>
        <w:t xml:space="preserve"> containing the new data is also given to the </w:t>
      </w:r>
      <w:r w:rsidRPr="00D84332">
        <w:rPr>
          <w:rStyle w:val="ComputerCode"/>
        </w:rPr>
        <w:t>vCreateActor()</w:t>
      </w:r>
      <w:r>
        <w:t xml:space="preserve"> method.</w:t>
      </w:r>
    </w:p>
    <w:p w14:paraId="02043D3A" w14:textId="1E955D29" w:rsidR="00D84332" w:rsidRDefault="00D84332" w:rsidP="00D84332">
      <w:pPr>
        <w:pStyle w:val="Caption"/>
        <w:keepNext/>
        <w:jc w:val="center"/>
      </w:pPr>
      <w:bookmarkStart w:id="423" w:name="_Ref382422254"/>
      <w:bookmarkStart w:id="424" w:name="_Toc382771807"/>
      <w:r w:rsidRPr="00D84332">
        <w:rPr>
          <w:b/>
        </w:rPr>
        <w:t xml:space="preserve">Listing </w:t>
      </w:r>
      <w:r w:rsidRPr="00D84332">
        <w:rPr>
          <w:b/>
        </w:rPr>
        <w:fldChar w:fldCharType="begin"/>
      </w:r>
      <w:r w:rsidRPr="00D84332">
        <w:rPr>
          <w:b/>
        </w:rPr>
        <w:instrText xml:space="preserve"> SEQ Listing \* ARABIC </w:instrText>
      </w:r>
      <w:r w:rsidRPr="00D84332">
        <w:rPr>
          <w:b/>
        </w:rPr>
        <w:fldChar w:fldCharType="separate"/>
      </w:r>
      <w:r w:rsidR="00EA324E">
        <w:rPr>
          <w:b/>
          <w:noProof/>
        </w:rPr>
        <w:t>82</w:t>
      </w:r>
      <w:r w:rsidRPr="00D84332">
        <w:rPr>
          <w:b/>
        </w:rPr>
        <w:fldChar w:fldCharType="end"/>
      </w:r>
      <w:bookmarkEnd w:id="423"/>
      <w:r w:rsidRPr="00D84332">
        <w:rPr>
          <w:b/>
        </w:rPr>
        <w:t>.</w:t>
      </w:r>
      <w:r>
        <w:t xml:space="preserve"> </w:t>
      </w:r>
      <w:r w:rsidRPr="00D84332">
        <w:t>Creating many enemies at once using the alien actor archetype.</w:t>
      </w:r>
      <w:bookmarkEnd w:id="424"/>
    </w:p>
    <w:tbl>
      <w:tblPr>
        <w:tblStyle w:val="TableGrid"/>
        <w:tblW w:w="0" w:type="auto"/>
        <w:tblLook w:val="04A0" w:firstRow="1" w:lastRow="0" w:firstColumn="1" w:lastColumn="0" w:noHBand="0" w:noVBand="1"/>
      </w:tblPr>
      <w:tblGrid>
        <w:gridCol w:w="8494"/>
      </w:tblGrid>
      <w:tr w:rsidR="00D84332" w14:paraId="73B0593F" w14:textId="77777777" w:rsidTr="00D84332">
        <w:tc>
          <w:tcPr>
            <w:tcW w:w="8494" w:type="dxa"/>
          </w:tcPr>
          <w:p w14:paraId="05E7FB52" w14:textId="77777777" w:rsidR="00D84332" w:rsidRPr="00D84332" w:rsidRDefault="00D84332" w:rsidP="00D84332">
            <w:pPr>
              <w:rPr>
                <w:rStyle w:val="ComputerCode"/>
              </w:rPr>
            </w:pPr>
            <w:r w:rsidRPr="00D84332">
              <w:rPr>
                <w:rStyle w:val="ComputerCode"/>
              </w:rPr>
              <w:t>bool Running::CreateGameActors()</w:t>
            </w:r>
          </w:p>
          <w:p w14:paraId="2FA127D8" w14:textId="77777777" w:rsidR="00D84332" w:rsidRPr="00D84332" w:rsidRDefault="00D84332" w:rsidP="00D84332">
            <w:pPr>
              <w:rPr>
                <w:rStyle w:val="ComputerCode"/>
              </w:rPr>
            </w:pPr>
            <w:r w:rsidRPr="00D84332">
              <w:rPr>
                <w:rStyle w:val="ComputerCode"/>
              </w:rPr>
              <w:t>{</w:t>
            </w:r>
          </w:p>
          <w:p w14:paraId="604C7B31" w14:textId="77777777" w:rsidR="00513610" w:rsidRDefault="00D84332" w:rsidP="00D84332">
            <w:pPr>
              <w:rPr>
                <w:rStyle w:val="ComputerCode"/>
              </w:rPr>
            </w:pPr>
            <w:r w:rsidRPr="00D84332">
              <w:rPr>
                <w:rStyle w:val="ComputerCode"/>
              </w:rPr>
              <w:t xml:space="preserve">    m_pSpaceship = CreateAndRegisterActor(</w:t>
            </w:r>
          </w:p>
          <w:p w14:paraId="54826601" w14:textId="4CCFD4E2" w:rsidR="00D84332" w:rsidRPr="00D84332" w:rsidRDefault="00513610" w:rsidP="00D84332">
            <w:pPr>
              <w:rPr>
                <w:rStyle w:val="ComputerCode"/>
              </w:rPr>
            </w:pPr>
            <w:r>
              <w:rPr>
                <w:rStyle w:val="ComputerCode"/>
              </w:rPr>
              <w:t xml:space="preserve">                           </w:t>
            </w:r>
            <w:r w:rsidR="00D84332" w:rsidRPr="00D84332">
              <w:rPr>
                <w:rStyle w:val="ComputerCode"/>
              </w:rPr>
              <w:t>"data/game/actors/spaceship.xml");</w:t>
            </w:r>
          </w:p>
          <w:p w14:paraId="29901AB8" w14:textId="77777777" w:rsidR="00D84332" w:rsidRPr="00D84332" w:rsidRDefault="00D84332" w:rsidP="00D84332">
            <w:pPr>
              <w:rPr>
                <w:rStyle w:val="ComputerCode"/>
              </w:rPr>
            </w:pPr>
            <w:r w:rsidRPr="00D84332">
              <w:rPr>
                <w:rStyle w:val="ComputerCode"/>
              </w:rPr>
              <w:t xml:space="preserve">    if (m_pSpaceship == uge::ActorSharedPointer())</w:t>
            </w:r>
          </w:p>
          <w:p w14:paraId="185DBCF8" w14:textId="77777777" w:rsidR="00D84332" w:rsidRPr="00D84332" w:rsidRDefault="00D84332" w:rsidP="00D84332">
            <w:pPr>
              <w:rPr>
                <w:rStyle w:val="ComputerCode"/>
              </w:rPr>
            </w:pPr>
            <w:r w:rsidRPr="00D84332">
              <w:rPr>
                <w:rStyle w:val="ComputerCode"/>
              </w:rPr>
              <w:t xml:space="preserve">    {</w:t>
            </w:r>
          </w:p>
          <w:p w14:paraId="5F272B71" w14:textId="77777777" w:rsidR="00D84332" w:rsidRPr="00D84332" w:rsidRDefault="00D84332" w:rsidP="00D84332">
            <w:pPr>
              <w:rPr>
                <w:rStyle w:val="ComputerCode"/>
              </w:rPr>
            </w:pPr>
            <w:r w:rsidRPr="00D84332">
              <w:rPr>
                <w:rStyle w:val="ComputerCode"/>
              </w:rPr>
              <w:t xml:space="preserve">        return false;</w:t>
            </w:r>
          </w:p>
          <w:p w14:paraId="7CBA7479" w14:textId="77777777" w:rsidR="00D84332" w:rsidRPr="00D84332" w:rsidRDefault="00D84332" w:rsidP="00D84332">
            <w:pPr>
              <w:rPr>
                <w:rStyle w:val="ComputerCode"/>
              </w:rPr>
            </w:pPr>
            <w:r w:rsidRPr="00D84332">
              <w:rPr>
                <w:rStyle w:val="ComputerCode"/>
              </w:rPr>
              <w:t xml:space="preserve">    }</w:t>
            </w:r>
          </w:p>
          <w:p w14:paraId="181351C7" w14:textId="77777777" w:rsidR="00D84332" w:rsidRPr="00D84332" w:rsidRDefault="00D84332" w:rsidP="00D84332">
            <w:pPr>
              <w:rPr>
                <w:rStyle w:val="ComputerCode"/>
              </w:rPr>
            </w:pPr>
          </w:p>
          <w:p w14:paraId="3834F0AC" w14:textId="77777777" w:rsidR="00D84332" w:rsidRPr="00D84332" w:rsidRDefault="00D84332" w:rsidP="00D84332">
            <w:pPr>
              <w:rPr>
                <w:rStyle w:val="ComputerCode"/>
              </w:rPr>
            </w:pPr>
            <w:r w:rsidRPr="00D84332">
              <w:rPr>
                <w:rStyle w:val="ComputerCode"/>
              </w:rPr>
              <w:t xml:space="preserve">    uge::ActorSharedPointer pActor;</w:t>
            </w:r>
          </w:p>
          <w:p w14:paraId="6201C4DC" w14:textId="77777777" w:rsidR="00D84332" w:rsidRPr="00D84332" w:rsidRDefault="00D84332" w:rsidP="00D84332">
            <w:pPr>
              <w:rPr>
                <w:rStyle w:val="ComputerCode"/>
              </w:rPr>
            </w:pPr>
          </w:p>
          <w:p w14:paraId="78EA059C" w14:textId="77777777" w:rsidR="00D84332" w:rsidRPr="00D84332" w:rsidRDefault="00D84332" w:rsidP="00D84332">
            <w:pPr>
              <w:rPr>
                <w:rStyle w:val="ComputerCode"/>
              </w:rPr>
            </w:pPr>
            <w:r w:rsidRPr="00D84332">
              <w:rPr>
                <w:rStyle w:val="ComputerCode"/>
              </w:rPr>
              <w:t xml:space="preserve">    uge::XMLFile aliens;</w:t>
            </w:r>
          </w:p>
          <w:p w14:paraId="44E61BC5" w14:textId="77777777" w:rsidR="00D84332" w:rsidRPr="00D84332" w:rsidRDefault="00D84332" w:rsidP="00D84332">
            <w:pPr>
              <w:rPr>
                <w:rStyle w:val="ComputerCode"/>
              </w:rPr>
            </w:pPr>
            <w:r w:rsidRPr="00D84332">
              <w:rPr>
                <w:rStyle w:val="ComputerCode"/>
              </w:rPr>
              <w:t xml:space="preserve">    aliens.OpenFile("data/game/actors/aliens.xml", uge::File::FileMode::FileReadOnly);</w:t>
            </w:r>
          </w:p>
          <w:p w14:paraId="4AC43633" w14:textId="77777777" w:rsidR="00D84332" w:rsidRPr="00D84332" w:rsidRDefault="00D84332" w:rsidP="00D84332">
            <w:pPr>
              <w:rPr>
                <w:rStyle w:val="ComputerCode"/>
              </w:rPr>
            </w:pPr>
            <w:r w:rsidRPr="00D84332">
              <w:rPr>
                <w:rStyle w:val="ComputerCode"/>
              </w:rPr>
              <w:t xml:space="preserve">    uge::XMLElement xmlRoot = aliens.GetRootElement();</w:t>
            </w:r>
          </w:p>
          <w:p w14:paraId="2DB2CA2E" w14:textId="77777777" w:rsidR="00513610" w:rsidRDefault="00D84332" w:rsidP="00D84332">
            <w:pPr>
              <w:rPr>
                <w:rStyle w:val="ComputerCode"/>
              </w:rPr>
            </w:pPr>
            <w:r w:rsidRPr="00D84332">
              <w:rPr>
                <w:rStyle w:val="ComputerCode"/>
              </w:rPr>
              <w:t xml:space="preserve">    for (uge::XMLElement xmlElement =</w:t>
            </w:r>
          </w:p>
          <w:p w14:paraId="64601000" w14:textId="1D78527C" w:rsidR="00D84332" w:rsidRPr="00D84332" w:rsidRDefault="00513610" w:rsidP="00D84332">
            <w:pPr>
              <w:rPr>
                <w:rStyle w:val="ComputerCode"/>
              </w:rPr>
            </w:pPr>
            <w:r>
              <w:rPr>
                <w:rStyle w:val="ComputerCode"/>
              </w:rPr>
              <w:t xml:space="preserve">                            </w:t>
            </w:r>
            <w:r w:rsidR="00D84332" w:rsidRPr="00D84332">
              <w:rPr>
                <w:rStyle w:val="ComputerCode"/>
              </w:rPr>
              <w:t>xmlRoot.GetFirstChildElement("Actor");</w:t>
            </w:r>
          </w:p>
          <w:p w14:paraId="5452C928" w14:textId="77777777" w:rsidR="00D84332" w:rsidRPr="00D84332" w:rsidRDefault="00D84332" w:rsidP="00D84332">
            <w:pPr>
              <w:rPr>
                <w:rStyle w:val="ComputerCode"/>
              </w:rPr>
            </w:pPr>
            <w:r w:rsidRPr="00D84332">
              <w:rPr>
                <w:rStyle w:val="ComputerCode"/>
              </w:rPr>
              <w:t xml:space="preserve">         xmlElement.IsGood();</w:t>
            </w:r>
          </w:p>
          <w:p w14:paraId="06FBF8B9" w14:textId="77777777" w:rsidR="00D84332" w:rsidRPr="00D84332" w:rsidRDefault="00D84332" w:rsidP="00D84332">
            <w:pPr>
              <w:rPr>
                <w:rStyle w:val="ComputerCode"/>
              </w:rPr>
            </w:pPr>
            <w:r w:rsidRPr="00D84332">
              <w:rPr>
                <w:rStyle w:val="ComputerCode"/>
              </w:rPr>
              <w:lastRenderedPageBreak/>
              <w:t xml:space="preserve">         xmlElement = xmlElement.GetNextSiblingElement())</w:t>
            </w:r>
          </w:p>
          <w:p w14:paraId="0B8187FC" w14:textId="77777777" w:rsidR="00D84332" w:rsidRPr="00D84332" w:rsidRDefault="00D84332" w:rsidP="00D84332">
            <w:pPr>
              <w:rPr>
                <w:rStyle w:val="ComputerCode"/>
              </w:rPr>
            </w:pPr>
            <w:r w:rsidRPr="00D84332">
              <w:rPr>
                <w:rStyle w:val="ComputerCode"/>
              </w:rPr>
              <w:t xml:space="preserve">    {</w:t>
            </w:r>
          </w:p>
          <w:p w14:paraId="2C0131EB" w14:textId="77777777" w:rsidR="00513610" w:rsidRDefault="00D84332" w:rsidP="00D84332">
            <w:pPr>
              <w:rPr>
                <w:rStyle w:val="ComputerCode"/>
              </w:rPr>
            </w:pPr>
            <w:r w:rsidRPr="00D84332">
              <w:rPr>
                <w:rStyle w:val="ComputerCode"/>
              </w:rPr>
              <w:t xml:space="preserve">        pActor = CreateAndRegisterActor(</w:t>
            </w:r>
          </w:p>
          <w:p w14:paraId="034A798F" w14:textId="1A925646" w:rsidR="00D84332" w:rsidRPr="00D84332" w:rsidRDefault="00513610" w:rsidP="00D84332">
            <w:pPr>
              <w:rPr>
                <w:rStyle w:val="ComputerCode"/>
              </w:rPr>
            </w:pPr>
            <w:r>
              <w:rPr>
                <w:rStyle w:val="ComputerCode"/>
              </w:rPr>
              <w:t xml:space="preserve">                     </w:t>
            </w:r>
            <w:r w:rsidR="00D84332" w:rsidRPr="00D84332">
              <w:rPr>
                <w:rStyle w:val="ComputerCode"/>
              </w:rPr>
              <w:t>"data/game/actors/alien.xml", &amp;xmlElement);</w:t>
            </w:r>
          </w:p>
          <w:p w14:paraId="5B262077" w14:textId="77777777" w:rsidR="00D84332" w:rsidRPr="00D84332" w:rsidRDefault="00D84332" w:rsidP="00D84332">
            <w:pPr>
              <w:rPr>
                <w:rStyle w:val="ComputerCode"/>
              </w:rPr>
            </w:pPr>
            <w:r w:rsidRPr="00D84332">
              <w:rPr>
                <w:rStyle w:val="ComputerCode"/>
              </w:rPr>
              <w:t xml:space="preserve">        if (pActor == uge::ActorSharedPointer())</w:t>
            </w:r>
          </w:p>
          <w:p w14:paraId="60B853F1" w14:textId="77777777" w:rsidR="00D84332" w:rsidRPr="00D84332" w:rsidRDefault="00D84332" w:rsidP="00D84332">
            <w:pPr>
              <w:rPr>
                <w:rStyle w:val="ComputerCode"/>
              </w:rPr>
            </w:pPr>
            <w:r w:rsidRPr="00D84332">
              <w:rPr>
                <w:rStyle w:val="ComputerCode"/>
              </w:rPr>
              <w:t xml:space="preserve">        {</w:t>
            </w:r>
          </w:p>
          <w:p w14:paraId="1A7925CF" w14:textId="77777777" w:rsidR="00D84332" w:rsidRPr="00D84332" w:rsidRDefault="00D84332" w:rsidP="00D84332">
            <w:pPr>
              <w:rPr>
                <w:rStyle w:val="ComputerCode"/>
              </w:rPr>
            </w:pPr>
            <w:r w:rsidRPr="00D84332">
              <w:rPr>
                <w:rStyle w:val="ComputerCode"/>
              </w:rPr>
              <w:t xml:space="preserve">            return false;</w:t>
            </w:r>
          </w:p>
          <w:p w14:paraId="34AC4733" w14:textId="77777777" w:rsidR="00D84332" w:rsidRPr="00D84332" w:rsidRDefault="00D84332" w:rsidP="00D84332">
            <w:pPr>
              <w:rPr>
                <w:rStyle w:val="ComputerCode"/>
              </w:rPr>
            </w:pPr>
            <w:r w:rsidRPr="00D84332">
              <w:rPr>
                <w:rStyle w:val="ComputerCode"/>
              </w:rPr>
              <w:t xml:space="preserve">        }</w:t>
            </w:r>
          </w:p>
          <w:p w14:paraId="50343090" w14:textId="77777777" w:rsidR="00D84332" w:rsidRPr="00D84332" w:rsidRDefault="00D84332" w:rsidP="00D84332">
            <w:pPr>
              <w:rPr>
                <w:rStyle w:val="ComputerCode"/>
              </w:rPr>
            </w:pPr>
            <w:r w:rsidRPr="00D84332">
              <w:rPr>
                <w:rStyle w:val="ComputerCode"/>
              </w:rPr>
              <w:t xml:space="preserve">    }</w:t>
            </w:r>
          </w:p>
          <w:p w14:paraId="7D37F7A0" w14:textId="77777777" w:rsidR="00D84332" w:rsidRPr="00D84332" w:rsidRDefault="00D84332" w:rsidP="00D84332">
            <w:pPr>
              <w:rPr>
                <w:rStyle w:val="ComputerCode"/>
              </w:rPr>
            </w:pPr>
            <w:r w:rsidRPr="00D84332">
              <w:rPr>
                <w:rStyle w:val="ComputerCode"/>
              </w:rPr>
              <w:t xml:space="preserve">    aliens.CloseFile();</w:t>
            </w:r>
          </w:p>
          <w:p w14:paraId="6723A3DE" w14:textId="77777777" w:rsidR="00D84332" w:rsidRPr="00D84332" w:rsidRDefault="00D84332" w:rsidP="00D84332">
            <w:pPr>
              <w:rPr>
                <w:rStyle w:val="ComputerCode"/>
              </w:rPr>
            </w:pPr>
          </w:p>
          <w:p w14:paraId="5D526778" w14:textId="77777777" w:rsidR="00D84332" w:rsidRPr="00D84332" w:rsidRDefault="00D84332" w:rsidP="00D84332">
            <w:pPr>
              <w:rPr>
                <w:rStyle w:val="ComputerCode"/>
              </w:rPr>
            </w:pPr>
            <w:r w:rsidRPr="00D84332">
              <w:rPr>
                <w:rStyle w:val="ComputerCode"/>
              </w:rPr>
              <w:t xml:space="preserve">    pActor = CreateAndRegisterActor("data/game/actors/bullet.xml");</w:t>
            </w:r>
          </w:p>
          <w:p w14:paraId="3D584F0B" w14:textId="77777777" w:rsidR="00D84332" w:rsidRPr="00D84332" w:rsidRDefault="00D84332" w:rsidP="00D84332">
            <w:pPr>
              <w:rPr>
                <w:rStyle w:val="ComputerCode"/>
              </w:rPr>
            </w:pPr>
            <w:r w:rsidRPr="00D84332">
              <w:rPr>
                <w:rStyle w:val="ComputerCode"/>
              </w:rPr>
              <w:t xml:space="preserve">    if (pActor == uge::ActorSharedPointer())</w:t>
            </w:r>
          </w:p>
          <w:p w14:paraId="7FDD3AC6" w14:textId="77777777" w:rsidR="00D84332" w:rsidRPr="00D84332" w:rsidRDefault="00D84332" w:rsidP="00D84332">
            <w:pPr>
              <w:rPr>
                <w:rStyle w:val="ComputerCode"/>
              </w:rPr>
            </w:pPr>
            <w:r w:rsidRPr="00D84332">
              <w:rPr>
                <w:rStyle w:val="ComputerCode"/>
              </w:rPr>
              <w:t xml:space="preserve">    {</w:t>
            </w:r>
          </w:p>
          <w:p w14:paraId="6524BFB4" w14:textId="77777777" w:rsidR="00D84332" w:rsidRPr="00D84332" w:rsidRDefault="00D84332" w:rsidP="00D84332">
            <w:pPr>
              <w:rPr>
                <w:rStyle w:val="ComputerCode"/>
              </w:rPr>
            </w:pPr>
            <w:r w:rsidRPr="00D84332">
              <w:rPr>
                <w:rStyle w:val="ComputerCode"/>
              </w:rPr>
              <w:t xml:space="preserve">        return false;</w:t>
            </w:r>
          </w:p>
          <w:p w14:paraId="4DDB4D4F" w14:textId="77777777" w:rsidR="00D84332" w:rsidRPr="00D84332" w:rsidRDefault="00D84332" w:rsidP="00D84332">
            <w:pPr>
              <w:rPr>
                <w:rStyle w:val="ComputerCode"/>
              </w:rPr>
            </w:pPr>
            <w:r w:rsidRPr="00D84332">
              <w:rPr>
                <w:rStyle w:val="ComputerCode"/>
              </w:rPr>
              <w:t xml:space="preserve">    }</w:t>
            </w:r>
          </w:p>
          <w:p w14:paraId="71319F45" w14:textId="77777777" w:rsidR="00D84332" w:rsidRPr="00D84332" w:rsidRDefault="00D84332" w:rsidP="00D84332">
            <w:pPr>
              <w:rPr>
                <w:rStyle w:val="ComputerCode"/>
              </w:rPr>
            </w:pPr>
          </w:p>
          <w:p w14:paraId="17B81686" w14:textId="77777777" w:rsidR="00D84332" w:rsidRPr="00D84332" w:rsidRDefault="00D84332" w:rsidP="00D84332">
            <w:pPr>
              <w:rPr>
                <w:rStyle w:val="ComputerCode"/>
              </w:rPr>
            </w:pPr>
            <w:r w:rsidRPr="00D84332">
              <w:rPr>
                <w:rStyle w:val="ComputerCode"/>
              </w:rPr>
              <w:t xml:space="preserve">    pActor = CreateAndRegisterActor("data/game/actors/bomb.xml");</w:t>
            </w:r>
          </w:p>
          <w:p w14:paraId="0C44E148" w14:textId="77777777" w:rsidR="00D84332" w:rsidRPr="00D84332" w:rsidRDefault="00D84332" w:rsidP="00D84332">
            <w:pPr>
              <w:rPr>
                <w:rStyle w:val="ComputerCode"/>
              </w:rPr>
            </w:pPr>
            <w:r w:rsidRPr="00D84332">
              <w:rPr>
                <w:rStyle w:val="ComputerCode"/>
              </w:rPr>
              <w:t xml:space="preserve">    if (pActor == uge::ActorSharedPointer())</w:t>
            </w:r>
          </w:p>
          <w:p w14:paraId="49834F63" w14:textId="77777777" w:rsidR="00D84332" w:rsidRPr="00D84332" w:rsidRDefault="00D84332" w:rsidP="00D84332">
            <w:pPr>
              <w:rPr>
                <w:rStyle w:val="ComputerCode"/>
              </w:rPr>
            </w:pPr>
            <w:r w:rsidRPr="00D84332">
              <w:rPr>
                <w:rStyle w:val="ComputerCode"/>
              </w:rPr>
              <w:t xml:space="preserve">    {</w:t>
            </w:r>
          </w:p>
          <w:p w14:paraId="4D8966B3" w14:textId="77777777" w:rsidR="00D84332" w:rsidRPr="00D84332" w:rsidRDefault="00D84332" w:rsidP="00D84332">
            <w:pPr>
              <w:rPr>
                <w:rStyle w:val="ComputerCode"/>
              </w:rPr>
            </w:pPr>
            <w:r w:rsidRPr="00D84332">
              <w:rPr>
                <w:rStyle w:val="ComputerCode"/>
              </w:rPr>
              <w:t xml:space="preserve">        return false;</w:t>
            </w:r>
          </w:p>
          <w:p w14:paraId="2B35C3C9" w14:textId="77777777" w:rsidR="00D84332" w:rsidRPr="00D84332" w:rsidRDefault="00D84332" w:rsidP="00D84332">
            <w:pPr>
              <w:rPr>
                <w:rStyle w:val="ComputerCode"/>
              </w:rPr>
            </w:pPr>
            <w:r w:rsidRPr="00D84332">
              <w:rPr>
                <w:rStyle w:val="ComputerCode"/>
              </w:rPr>
              <w:t xml:space="preserve">    }</w:t>
            </w:r>
          </w:p>
          <w:p w14:paraId="48A4B8EE" w14:textId="77777777" w:rsidR="00D84332" w:rsidRPr="00D84332" w:rsidRDefault="00D84332" w:rsidP="00D84332">
            <w:pPr>
              <w:rPr>
                <w:rStyle w:val="ComputerCode"/>
              </w:rPr>
            </w:pPr>
          </w:p>
          <w:p w14:paraId="7257642A" w14:textId="77777777" w:rsidR="00D84332" w:rsidRPr="00D84332" w:rsidRDefault="00D84332" w:rsidP="00D84332">
            <w:pPr>
              <w:rPr>
                <w:rStyle w:val="ComputerCode"/>
              </w:rPr>
            </w:pPr>
            <w:r w:rsidRPr="00D84332">
              <w:rPr>
                <w:rStyle w:val="ComputerCode"/>
              </w:rPr>
              <w:t xml:space="preserve">    return true;</w:t>
            </w:r>
          </w:p>
          <w:p w14:paraId="7F90DE62" w14:textId="1DAA9A11" w:rsidR="00D84332" w:rsidRDefault="00D84332" w:rsidP="00D84332">
            <w:r w:rsidRPr="00D84332">
              <w:rPr>
                <w:rStyle w:val="ComputerCode"/>
              </w:rPr>
              <w:t>}</w:t>
            </w:r>
          </w:p>
        </w:tc>
      </w:tr>
    </w:tbl>
    <w:p w14:paraId="179F5CC1" w14:textId="77777777" w:rsidR="00D84332" w:rsidRDefault="00D84332" w:rsidP="000041E6"/>
    <w:p w14:paraId="6F85B16C" w14:textId="50D01EB7" w:rsidR="00D84332" w:rsidRDefault="00D84332" w:rsidP="000041E6">
      <w:r>
        <w:t xml:space="preserve">As the </w:t>
      </w:r>
      <w:r w:rsidRPr="00D84332">
        <w:rPr>
          <w:rStyle w:val="ComputerCode"/>
        </w:rPr>
        <w:t>CreateGameActors()</w:t>
      </w:r>
      <w:r>
        <w:t xml:space="preserve"> changed, it is necessary to compile the code. After compiling, however, it is possible to add or remove as many aliens from </w:t>
      </w:r>
      <w:r>
        <w:fldChar w:fldCharType="begin"/>
      </w:r>
      <w:r>
        <w:instrText xml:space="preserve"> REF _Ref382422181 \h </w:instrText>
      </w:r>
      <w:r>
        <w:fldChar w:fldCharType="separate"/>
      </w:r>
      <w:r w:rsidR="00EA324E" w:rsidRPr="00D84332">
        <w:rPr>
          <w:b/>
        </w:rPr>
        <w:t xml:space="preserve">Listing </w:t>
      </w:r>
      <w:r w:rsidR="00EA324E">
        <w:rPr>
          <w:b/>
          <w:noProof/>
        </w:rPr>
        <w:t>81</w:t>
      </w:r>
      <w:r>
        <w:fldChar w:fldCharType="end"/>
      </w:r>
      <w:r>
        <w:t xml:space="preserve"> as wanted.</w:t>
      </w:r>
      <w:r w:rsidR="002B3F77">
        <w:t xml:space="preserve"> The result is illustrated in </w:t>
      </w:r>
      <w:r w:rsidR="002B3F77">
        <w:fldChar w:fldCharType="begin"/>
      </w:r>
      <w:r w:rsidR="002B3F77">
        <w:instrText xml:space="preserve"> REF _Ref382422774 \h </w:instrText>
      </w:r>
      <w:r w:rsidR="002B3F77">
        <w:fldChar w:fldCharType="separate"/>
      </w:r>
      <w:r w:rsidR="00EA324E" w:rsidRPr="002B3F77">
        <w:rPr>
          <w:b/>
        </w:rPr>
        <w:t xml:space="preserve">Figure </w:t>
      </w:r>
      <w:r w:rsidR="00EA324E">
        <w:rPr>
          <w:b/>
          <w:noProof/>
        </w:rPr>
        <w:t>35</w:t>
      </w:r>
      <w:r w:rsidR="002B3F77">
        <w:fldChar w:fldCharType="end"/>
      </w:r>
      <w:r w:rsidR="002B3F77">
        <w:t>.</w:t>
      </w:r>
    </w:p>
    <w:p w14:paraId="685D2D16" w14:textId="77777777" w:rsidR="002B3F77" w:rsidRDefault="00D84332" w:rsidP="002B3F77">
      <w:pPr>
        <w:keepNext/>
      </w:pPr>
      <w:r w:rsidRPr="00D84332">
        <w:rPr>
          <w:noProof/>
          <w:lang w:val="pt-BR" w:eastAsia="pt-BR"/>
        </w:rPr>
        <w:lastRenderedPageBreak/>
        <w:drawing>
          <wp:inline distT="0" distB="0" distL="0" distR="0" wp14:anchorId="25774BF3" wp14:editId="4F6582F7">
            <wp:extent cx="5400040" cy="4156075"/>
            <wp:effectExtent l="0" t="0" r="0" b="0"/>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5400040" cy="4156075"/>
                    </a:xfrm>
                    <a:prstGeom prst="rect">
                      <a:avLst/>
                    </a:prstGeom>
                  </pic:spPr>
                </pic:pic>
              </a:graphicData>
            </a:graphic>
          </wp:inline>
        </w:drawing>
      </w:r>
    </w:p>
    <w:p w14:paraId="76F45CF7" w14:textId="13EDFBEA" w:rsidR="00D84332" w:rsidRDefault="002B3F77" w:rsidP="002B3F77">
      <w:pPr>
        <w:pStyle w:val="Caption"/>
        <w:keepNext/>
        <w:jc w:val="center"/>
      </w:pPr>
      <w:bookmarkStart w:id="425" w:name="_Ref382422774"/>
      <w:bookmarkStart w:id="426" w:name="_Toc382771720"/>
      <w:r w:rsidRPr="002B3F77">
        <w:rPr>
          <w:b/>
        </w:rPr>
        <w:t xml:space="preserve">Figure </w:t>
      </w:r>
      <w:r w:rsidRPr="002B3F77">
        <w:rPr>
          <w:b/>
        </w:rPr>
        <w:fldChar w:fldCharType="begin"/>
      </w:r>
      <w:r w:rsidRPr="002B3F77">
        <w:rPr>
          <w:b/>
        </w:rPr>
        <w:instrText xml:space="preserve"> SEQ Figure \* ARABIC </w:instrText>
      </w:r>
      <w:r w:rsidRPr="002B3F77">
        <w:rPr>
          <w:b/>
        </w:rPr>
        <w:fldChar w:fldCharType="separate"/>
      </w:r>
      <w:r w:rsidR="00EA324E">
        <w:rPr>
          <w:b/>
          <w:noProof/>
        </w:rPr>
        <w:t>35</w:t>
      </w:r>
      <w:r w:rsidRPr="002B3F77">
        <w:rPr>
          <w:b/>
        </w:rPr>
        <w:fldChar w:fldCharType="end"/>
      </w:r>
      <w:bookmarkEnd w:id="425"/>
      <w:r w:rsidRPr="002B3F77">
        <w:rPr>
          <w:b/>
        </w:rPr>
        <w:t>.</w:t>
      </w:r>
      <w:r w:rsidRPr="002B3F77">
        <w:t xml:space="preserve"> </w:t>
      </w:r>
      <w:r>
        <w:t>Using an actor XML resource as an archetype to create many similar actors.</w:t>
      </w:r>
      <w:bookmarkEnd w:id="426"/>
    </w:p>
    <w:p w14:paraId="4050DF5C" w14:textId="11BD91EB" w:rsidR="004D4474" w:rsidRPr="000041E6" w:rsidRDefault="00D84332" w:rsidP="000041E6">
      <w:r>
        <w:t xml:space="preserve">This tutorial will use this same approach as one of the strategies to tailor the game entities and presentation according to a player profile in Sections and </w:t>
      </w:r>
      <w:r>
        <w:fldChar w:fldCharType="begin"/>
      </w:r>
      <w:r>
        <w:instrText xml:space="preserve"> REF _Ref381864380 \r \h </w:instrText>
      </w:r>
      <w:r>
        <w:fldChar w:fldCharType="separate"/>
      </w:r>
      <w:r w:rsidR="00EA324E">
        <w:t>7.2.5.8</w:t>
      </w:r>
      <w:r>
        <w:fldChar w:fldCharType="end"/>
      </w:r>
      <w:r>
        <w:t xml:space="preserve"> and </w:t>
      </w:r>
      <w:r>
        <w:fldChar w:fldCharType="begin"/>
      </w:r>
      <w:r>
        <w:instrText xml:space="preserve"> REF _Ref381868972 \r \h </w:instrText>
      </w:r>
      <w:r>
        <w:fldChar w:fldCharType="separate"/>
      </w:r>
      <w:r w:rsidR="00EA324E">
        <w:t>7.2.6</w:t>
      </w:r>
      <w:r>
        <w:fldChar w:fldCharType="end"/>
      </w:r>
      <w:r>
        <w:t>.</w:t>
      </w:r>
    </w:p>
    <w:p w14:paraId="23CCB910" w14:textId="358DD7F4" w:rsidR="00FE56FB" w:rsidRDefault="00964235" w:rsidP="00FE56FB">
      <w:pPr>
        <w:pStyle w:val="Heading4"/>
      </w:pPr>
      <w:bookmarkStart w:id="427" w:name="_Ref382517971"/>
      <w:r>
        <w:t xml:space="preserve">Defining </w:t>
      </w:r>
      <w:r w:rsidR="00FE56FB">
        <w:t>Game Events</w:t>
      </w:r>
      <w:bookmarkEnd w:id="427"/>
    </w:p>
    <w:p w14:paraId="2505BAD8" w14:textId="67DDAE0F" w:rsidR="00C74F2D" w:rsidRDefault="00C74F2D" w:rsidP="00C74F2D">
      <w:r>
        <w:t>It is time to define some events for the tutorial game.</w:t>
      </w:r>
      <w:r w:rsidRPr="00C74F2D">
        <w:t xml:space="preserve"> </w:t>
      </w:r>
      <w:r>
        <w:t xml:space="preserve">As discussed in Section </w:t>
      </w:r>
      <w:r>
        <w:fldChar w:fldCharType="begin"/>
      </w:r>
      <w:r>
        <w:instrText xml:space="preserve"> REF _Ref380340899 \r \h </w:instrText>
      </w:r>
      <w:r>
        <w:fldChar w:fldCharType="separate"/>
      </w:r>
      <w:r w:rsidR="00EA324E">
        <w:t>4.3</w:t>
      </w:r>
      <w:r>
        <w:fldChar w:fldCharType="end"/>
      </w:r>
      <w:r>
        <w:t>, events are useful for UA-Games in many ways, improving both the gameplay and game presentation.</w:t>
      </w:r>
    </w:p>
    <w:p w14:paraId="0CF55647" w14:textId="3B02164D" w:rsidR="00C74F2D" w:rsidRDefault="00C74F2D" w:rsidP="00C74F2D">
      <w:r>
        <w:t xml:space="preserve">The design </w:t>
      </w:r>
      <w:r>
        <w:fldChar w:fldCharType="begin"/>
      </w:r>
      <w:r>
        <w:instrText xml:space="preserve"> REF _Ref381803102 \h </w:instrText>
      </w:r>
      <w:r>
        <w:fldChar w:fldCharType="separate"/>
      </w:r>
      <w:r w:rsidR="00EA324E" w:rsidRPr="003B35E8">
        <w:rPr>
          <w:b/>
        </w:rPr>
        <w:t xml:space="preserve">Figure </w:t>
      </w:r>
      <w:r w:rsidR="00EA324E">
        <w:rPr>
          <w:b/>
          <w:noProof/>
        </w:rPr>
        <w:t>26</w:t>
      </w:r>
      <w:r>
        <w:fldChar w:fldCharType="end"/>
      </w:r>
      <w:r>
        <w:t xml:space="preserve"> is useful once again: it suggest some key </w:t>
      </w:r>
      <w:r w:rsidR="00DD3FD5">
        <w:t>events</w:t>
      </w:r>
      <w:r>
        <w:t>, such as hits and collisions, enemies spawning and disappearing, actor movement and firing projectiles.</w:t>
      </w:r>
    </w:p>
    <w:p w14:paraId="56028D2C" w14:textId="3E6B5B21" w:rsidR="001E1EFD" w:rsidRDefault="00C74F2D" w:rsidP="001E1EFD">
      <w:r>
        <w:t>All these activities are interesting points for defining game events. Once identified and dispatched, it is possible to handle an event in many different ways, for equally different purposes.</w:t>
      </w:r>
    </w:p>
    <w:p w14:paraId="107161A8" w14:textId="57E5B66A" w:rsidR="00C74F2D" w:rsidRDefault="00C74F2D" w:rsidP="00C74F2D">
      <w:pPr>
        <w:pStyle w:val="Heading5"/>
      </w:pPr>
      <w:bookmarkStart w:id="428" w:name="_Ref382491477"/>
      <w:r>
        <w:t>Creating Events</w:t>
      </w:r>
      <w:bookmarkEnd w:id="428"/>
    </w:p>
    <w:p w14:paraId="3793C71F" w14:textId="4854629A" w:rsidR="00C74F2D" w:rsidRDefault="00DD3FD5" w:rsidP="00C74F2D">
      <w:r>
        <w:t>As it was the case with components, albeit UGE provides several default events, a game implementation usually requires many others. For instance, the tutorial game features collisions, enemies disappearing</w:t>
      </w:r>
      <w:r w:rsidR="00FB0C55">
        <w:t xml:space="preserve"> and firing projectiles; these features are suitable to become game events.</w:t>
      </w:r>
    </w:p>
    <w:p w14:paraId="28E084D3" w14:textId="23C5685F" w:rsidR="00FB0C55" w:rsidRDefault="00012D33" w:rsidP="00C74F2D">
      <w:r>
        <w:fldChar w:fldCharType="begin"/>
      </w:r>
      <w:r>
        <w:instrText xml:space="preserve"> REF _Ref382490625 \h </w:instrText>
      </w:r>
      <w:r>
        <w:fldChar w:fldCharType="separate"/>
      </w:r>
      <w:r w:rsidR="00EA324E" w:rsidRPr="00B408F1">
        <w:rPr>
          <w:b/>
        </w:rPr>
        <w:t xml:space="preserve">Listing </w:t>
      </w:r>
      <w:r w:rsidR="00EA324E">
        <w:rPr>
          <w:b/>
          <w:noProof/>
        </w:rPr>
        <w:t>83</w:t>
      </w:r>
      <w:r>
        <w:fldChar w:fldCharType="end"/>
      </w:r>
      <w:r w:rsidR="001E4BE9">
        <w:t xml:space="preserve"> describes an event for destroying an alien enemy.</w:t>
      </w:r>
    </w:p>
    <w:p w14:paraId="15C5FB94" w14:textId="6A70AF87" w:rsidR="00B408F1" w:rsidRDefault="00B408F1" w:rsidP="00B408F1">
      <w:pPr>
        <w:pStyle w:val="Caption"/>
        <w:keepNext/>
        <w:jc w:val="center"/>
      </w:pPr>
      <w:bookmarkStart w:id="429" w:name="_Ref382490625"/>
      <w:bookmarkStart w:id="430" w:name="_Toc382771808"/>
      <w:r w:rsidRPr="00B408F1">
        <w:rPr>
          <w:b/>
        </w:rPr>
        <w:lastRenderedPageBreak/>
        <w:t xml:space="preserve">Listing </w:t>
      </w:r>
      <w:r w:rsidRPr="00B408F1">
        <w:rPr>
          <w:b/>
        </w:rPr>
        <w:fldChar w:fldCharType="begin"/>
      </w:r>
      <w:r w:rsidRPr="00B408F1">
        <w:rPr>
          <w:b/>
        </w:rPr>
        <w:instrText xml:space="preserve"> SEQ Listing \* ARABIC </w:instrText>
      </w:r>
      <w:r w:rsidRPr="00B408F1">
        <w:rPr>
          <w:b/>
        </w:rPr>
        <w:fldChar w:fldCharType="separate"/>
      </w:r>
      <w:r w:rsidR="00EA324E">
        <w:rPr>
          <w:b/>
          <w:noProof/>
        </w:rPr>
        <w:t>83</w:t>
      </w:r>
      <w:r w:rsidRPr="00B408F1">
        <w:rPr>
          <w:b/>
        </w:rPr>
        <w:fldChar w:fldCharType="end"/>
      </w:r>
      <w:bookmarkEnd w:id="429"/>
      <w:r w:rsidRPr="00B408F1">
        <w:rPr>
          <w:b/>
        </w:rPr>
        <w:t>.</w:t>
      </w:r>
      <w:r w:rsidR="00012D33">
        <w:t xml:space="preserve"> A sample event to communicate the destruction of aliens.</w:t>
      </w:r>
      <w:bookmarkEnd w:id="430"/>
    </w:p>
    <w:tbl>
      <w:tblPr>
        <w:tblStyle w:val="TableGrid"/>
        <w:tblW w:w="0" w:type="auto"/>
        <w:tblLook w:val="04A0" w:firstRow="1" w:lastRow="0" w:firstColumn="1" w:lastColumn="0" w:noHBand="0" w:noVBand="1"/>
      </w:tblPr>
      <w:tblGrid>
        <w:gridCol w:w="8494"/>
      </w:tblGrid>
      <w:tr w:rsidR="00FB0C55" w14:paraId="32510DAF" w14:textId="77777777" w:rsidTr="00FB0C55">
        <w:tc>
          <w:tcPr>
            <w:tcW w:w="8494" w:type="dxa"/>
          </w:tcPr>
          <w:p w14:paraId="45A6E8EE" w14:textId="77777777" w:rsidR="00B408F1" w:rsidRPr="00B408F1" w:rsidRDefault="00B408F1" w:rsidP="00B408F1">
            <w:pPr>
              <w:rPr>
                <w:rStyle w:val="ComputerCode"/>
              </w:rPr>
            </w:pPr>
            <w:r w:rsidRPr="00B408F1">
              <w:rPr>
                <w:rStyle w:val="ComputerCode"/>
              </w:rPr>
              <w:t>namespace sg</w:t>
            </w:r>
          </w:p>
          <w:p w14:paraId="2F42C70E" w14:textId="77777777" w:rsidR="00B408F1" w:rsidRPr="00B408F1" w:rsidRDefault="00B408F1" w:rsidP="00B408F1">
            <w:pPr>
              <w:rPr>
                <w:rStyle w:val="ComputerCode"/>
              </w:rPr>
            </w:pPr>
            <w:r w:rsidRPr="00B408F1">
              <w:rPr>
                <w:rStyle w:val="ComputerCode"/>
              </w:rPr>
              <w:t>{</w:t>
            </w:r>
          </w:p>
          <w:p w14:paraId="2FDB40B3" w14:textId="77777777" w:rsidR="00B408F1" w:rsidRPr="00B408F1" w:rsidRDefault="00B408F1" w:rsidP="00B408F1">
            <w:pPr>
              <w:rPr>
                <w:rStyle w:val="ComputerCode"/>
              </w:rPr>
            </w:pPr>
          </w:p>
          <w:p w14:paraId="094DD9FD" w14:textId="77777777" w:rsidR="00B408F1" w:rsidRPr="00B408F1" w:rsidRDefault="00B408F1" w:rsidP="00B408F1">
            <w:pPr>
              <w:rPr>
                <w:rStyle w:val="ComputerCode"/>
              </w:rPr>
            </w:pPr>
            <w:r w:rsidRPr="00B408F1">
              <w:rPr>
                <w:rStyle w:val="ComputerCode"/>
              </w:rPr>
              <w:t xml:space="preserve">    class AlienDestroyed : public uge::BaseEventData</w:t>
            </w:r>
          </w:p>
          <w:p w14:paraId="0AB072EA" w14:textId="77777777" w:rsidR="00B408F1" w:rsidRPr="00B408F1" w:rsidRDefault="00B408F1" w:rsidP="00B408F1">
            <w:pPr>
              <w:rPr>
                <w:rStyle w:val="ComputerCode"/>
              </w:rPr>
            </w:pPr>
            <w:r w:rsidRPr="00B408F1">
              <w:rPr>
                <w:rStyle w:val="ComputerCode"/>
              </w:rPr>
              <w:t xml:space="preserve">    {</w:t>
            </w:r>
          </w:p>
          <w:p w14:paraId="2E3530BC" w14:textId="77777777" w:rsidR="00B408F1" w:rsidRPr="00B408F1" w:rsidRDefault="00B408F1" w:rsidP="00B408F1">
            <w:pPr>
              <w:rPr>
                <w:rStyle w:val="ComputerCode"/>
              </w:rPr>
            </w:pPr>
            <w:r w:rsidRPr="00B408F1">
              <w:rPr>
                <w:rStyle w:val="ComputerCode"/>
              </w:rPr>
              <w:t xml:space="preserve">    public:</w:t>
            </w:r>
          </w:p>
          <w:p w14:paraId="499B58D7" w14:textId="77777777" w:rsidR="00B408F1" w:rsidRPr="00B408F1" w:rsidRDefault="00B408F1" w:rsidP="00B408F1">
            <w:pPr>
              <w:rPr>
                <w:rStyle w:val="ComputerCode"/>
              </w:rPr>
            </w:pPr>
            <w:r w:rsidRPr="00B408F1">
              <w:rPr>
                <w:rStyle w:val="ComputerCode"/>
              </w:rPr>
              <w:t xml:space="preserve">        static const uge::EventType sk_EventType;</w:t>
            </w:r>
          </w:p>
          <w:p w14:paraId="67AC00F3" w14:textId="77777777" w:rsidR="00B408F1" w:rsidRPr="00B408F1" w:rsidRDefault="00B408F1" w:rsidP="00B408F1">
            <w:pPr>
              <w:rPr>
                <w:rStyle w:val="ComputerCode"/>
              </w:rPr>
            </w:pPr>
          </w:p>
          <w:p w14:paraId="4CAD6A1B" w14:textId="77777777" w:rsidR="00B408F1" w:rsidRPr="00B408F1" w:rsidRDefault="00B408F1" w:rsidP="00B408F1">
            <w:pPr>
              <w:rPr>
                <w:rStyle w:val="ComputerCode"/>
              </w:rPr>
            </w:pPr>
            <w:r w:rsidRPr="00B408F1">
              <w:rPr>
                <w:rStyle w:val="ComputerCode"/>
              </w:rPr>
              <w:t xml:space="preserve">        explicit AlienDestroyed(uge::ActorID actorID)</w:t>
            </w:r>
          </w:p>
          <w:p w14:paraId="33CC6301" w14:textId="77777777" w:rsidR="00B408F1" w:rsidRPr="00B408F1" w:rsidRDefault="00B408F1" w:rsidP="00B408F1">
            <w:pPr>
              <w:rPr>
                <w:rStyle w:val="ComputerCode"/>
              </w:rPr>
            </w:pPr>
            <w:r w:rsidRPr="00B408F1">
              <w:rPr>
                <w:rStyle w:val="ComputerCode"/>
              </w:rPr>
              <w:t xml:space="preserve">            : m_ActorID(actorID)</w:t>
            </w:r>
          </w:p>
          <w:p w14:paraId="42FEE4FF" w14:textId="77777777" w:rsidR="00B408F1" w:rsidRPr="00B408F1" w:rsidRDefault="00B408F1" w:rsidP="00B408F1">
            <w:pPr>
              <w:rPr>
                <w:rStyle w:val="ComputerCode"/>
              </w:rPr>
            </w:pPr>
            <w:r w:rsidRPr="00B408F1">
              <w:rPr>
                <w:rStyle w:val="ComputerCode"/>
              </w:rPr>
              <w:t xml:space="preserve">        {</w:t>
            </w:r>
          </w:p>
          <w:p w14:paraId="47A3D6FD" w14:textId="77777777" w:rsidR="00B408F1" w:rsidRPr="00B408F1" w:rsidRDefault="00B408F1" w:rsidP="00B408F1">
            <w:pPr>
              <w:rPr>
                <w:rStyle w:val="ComputerCode"/>
              </w:rPr>
            </w:pPr>
          </w:p>
          <w:p w14:paraId="737B8545" w14:textId="77777777" w:rsidR="00B408F1" w:rsidRPr="00B408F1" w:rsidRDefault="00B408F1" w:rsidP="00B408F1">
            <w:pPr>
              <w:rPr>
                <w:rStyle w:val="ComputerCode"/>
              </w:rPr>
            </w:pPr>
            <w:r w:rsidRPr="00B408F1">
              <w:rPr>
                <w:rStyle w:val="ComputerCode"/>
              </w:rPr>
              <w:t xml:space="preserve">        }</w:t>
            </w:r>
          </w:p>
          <w:p w14:paraId="64B48E57" w14:textId="77777777" w:rsidR="00B408F1" w:rsidRPr="00B408F1" w:rsidRDefault="00B408F1" w:rsidP="00B408F1">
            <w:pPr>
              <w:rPr>
                <w:rStyle w:val="ComputerCode"/>
              </w:rPr>
            </w:pPr>
          </w:p>
          <w:p w14:paraId="7DC59D8E" w14:textId="77777777" w:rsidR="00B408F1" w:rsidRPr="00B408F1" w:rsidRDefault="00B408F1" w:rsidP="00B408F1">
            <w:pPr>
              <w:rPr>
                <w:rStyle w:val="ComputerCode"/>
              </w:rPr>
            </w:pPr>
            <w:r w:rsidRPr="00B408F1">
              <w:rPr>
                <w:rStyle w:val="ComputerCode"/>
              </w:rPr>
              <w:t xml:space="preserve">        virtual const uge::EventType&amp; vGetEventType() const override</w:t>
            </w:r>
          </w:p>
          <w:p w14:paraId="213A5DC1" w14:textId="77777777" w:rsidR="00B408F1" w:rsidRPr="00B408F1" w:rsidRDefault="00B408F1" w:rsidP="00B408F1">
            <w:pPr>
              <w:rPr>
                <w:rStyle w:val="ComputerCode"/>
              </w:rPr>
            </w:pPr>
            <w:r w:rsidRPr="00B408F1">
              <w:rPr>
                <w:rStyle w:val="ComputerCode"/>
              </w:rPr>
              <w:t xml:space="preserve">        {</w:t>
            </w:r>
          </w:p>
          <w:p w14:paraId="572B70AE" w14:textId="77777777" w:rsidR="00B408F1" w:rsidRPr="00B408F1" w:rsidRDefault="00B408F1" w:rsidP="00B408F1">
            <w:pPr>
              <w:rPr>
                <w:rStyle w:val="ComputerCode"/>
              </w:rPr>
            </w:pPr>
            <w:r w:rsidRPr="00B408F1">
              <w:rPr>
                <w:rStyle w:val="ComputerCode"/>
              </w:rPr>
              <w:t xml:space="preserve">            return sk_EventType;</w:t>
            </w:r>
          </w:p>
          <w:p w14:paraId="388EAC90" w14:textId="77777777" w:rsidR="00B408F1" w:rsidRPr="00B408F1" w:rsidRDefault="00B408F1" w:rsidP="00B408F1">
            <w:pPr>
              <w:rPr>
                <w:rStyle w:val="ComputerCode"/>
              </w:rPr>
            </w:pPr>
            <w:r w:rsidRPr="00B408F1">
              <w:rPr>
                <w:rStyle w:val="ComputerCode"/>
              </w:rPr>
              <w:t xml:space="preserve">        }</w:t>
            </w:r>
          </w:p>
          <w:p w14:paraId="547ED2A0" w14:textId="77777777" w:rsidR="00B408F1" w:rsidRPr="00B408F1" w:rsidRDefault="00B408F1" w:rsidP="00B408F1">
            <w:pPr>
              <w:rPr>
                <w:rStyle w:val="ComputerCode"/>
              </w:rPr>
            </w:pPr>
          </w:p>
          <w:p w14:paraId="20631473" w14:textId="77777777" w:rsidR="00B408F1" w:rsidRPr="00B408F1" w:rsidRDefault="00B408F1" w:rsidP="00B408F1">
            <w:pPr>
              <w:rPr>
                <w:rStyle w:val="ComputerCode"/>
              </w:rPr>
            </w:pPr>
            <w:r w:rsidRPr="00B408F1">
              <w:rPr>
                <w:rStyle w:val="ComputerCode"/>
              </w:rPr>
              <w:t xml:space="preserve">        virtual uge::IEventDataSharedPointer vCopy() const override</w:t>
            </w:r>
          </w:p>
          <w:p w14:paraId="14144ED4" w14:textId="77777777" w:rsidR="00B408F1" w:rsidRPr="00B408F1" w:rsidRDefault="00B408F1" w:rsidP="00B408F1">
            <w:pPr>
              <w:rPr>
                <w:rStyle w:val="ComputerCode"/>
              </w:rPr>
            </w:pPr>
            <w:r w:rsidRPr="00B408F1">
              <w:rPr>
                <w:rStyle w:val="ComputerCode"/>
              </w:rPr>
              <w:t xml:space="preserve">        {</w:t>
            </w:r>
          </w:p>
          <w:p w14:paraId="7B048D2C" w14:textId="77777777" w:rsidR="00513610" w:rsidRDefault="00B408F1" w:rsidP="00B408F1">
            <w:pPr>
              <w:rPr>
                <w:rStyle w:val="ComputerCode"/>
              </w:rPr>
            </w:pPr>
            <w:r w:rsidRPr="00B408F1">
              <w:rPr>
                <w:rStyle w:val="ComputerCode"/>
              </w:rPr>
              <w:t xml:space="preserve">            return uge::IEventDataSharedPointer(</w:t>
            </w:r>
          </w:p>
          <w:p w14:paraId="6A20E6B1" w14:textId="00680503" w:rsidR="00B408F1" w:rsidRPr="00B408F1" w:rsidRDefault="00513610" w:rsidP="00B408F1">
            <w:pPr>
              <w:rPr>
                <w:rStyle w:val="ComputerCode"/>
              </w:rPr>
            </w:pPr>
            <w:r>
              <w:rPr>
                <w:rStyle w:val="ComputerCode"/>
              </w:rPr>
              <w:t xml:space="preserve">                            </w:t>
            </w:r>
            <w:r w:rsidR="00B408F1" w:rsidRPr="00B408F1">
              <w:rPr>
                <w:rStyle w:val="ComputerCode"/>
              </w:rPr>
              <w:t>LIB_NEW AlienDestroyed(m_ActorID));</w:t>
            </w:r>
          </w:p>
          <w:p w14:paraId="0B3EFFAD" w14:textId="77777777" w:rsidR="00B408F1" w:rsidRPr="00B408F1" w:rsidRDefault="00B408F1" w:rsidP="00B408F1">
            <w:pPr>
              <w:rPr>
                <w:rStyle w:val="ComputerCode"/>
              </w:rPr>
            </w:pPr>
            <w:r w:rsidRPr="00B408F1">
              <w:rPr>
                <w:rStyle w:val="ComputerCode"/>
              </w:rPr>
              <w:t xml:space="preserve">        }</w:t>
            </w:r>
          </w:p>
          <w:p w14:paraId="0AE34E7E" w14:textId="77777777" w:rsidR="00B408F1" w:rsidRPr="00B408F1" w:rsidRDefault="00B408F1" w:rsidP="00B408F1">
            <w:pPr>
              <w:rPr>
                <w:rStyle w:val="ComputerCode"/>
              </w:rPr>
            </w:pPr>
          </w:p>
          <w:p w14:paraId="29EAF2E9" w14:textId="77777777" w:rsidR="00B408F1" w:rsidRPr="00B408F1" w:rsidRDefault="00B408F1" w:rsidP="00B408F1">
            <w:pPr>
              <w:rPr>
                <w:rStyle w:val="ComputerCode"/>
              </w:rPr>
            </w:pPr>
            <w:r w:rsidRPr="00B408F1">
              <w:rPr>
                <w:rStyle w:val="ComputerCode"/>
              </w:rPr>
              <w:t xml:space="preserve">        virtual void vSerialize(std::ostrstream&amp; out) const override</w:t>
            </w:r>
          </w:p>
          <w:p w14:paraId="3575A532" w14:textId="77777777" w:rsidR="00B408F1" w:rsidRPr="00B408F1" w:rsidRDefault="00B408F1" w:rsidP="00B408F1">
            <w:pPr>
              <w:rPr>
                <w:rStyle w:val="ComputerCode"/>
              </w:rPr>
            </w:pPr>
            <w:r w:rsidRPr="00B408F1">
              <w:rPr>
                <w:rStyle w:val="ComputerCode"/>
              </w:rPr>
              <w:t xml:space="preserve">        {</w:t>
            </w:r>
          </w:p>
          <w:p w14:paraId="7D4F2CC0" w14:textId="77777777" w:rsidR="00B408F1" w:rsidRPr="00B408F1" w:rsidRDefault="00B408F1" w:rsidP="00B408F1">
            <w:pPr>
              <w:rPr>
                <w:rStyle w:val="ComputerCode"/>
              </w:rPr>
            </w:pPr>
            <w:r w:rsidRPr="00B408F1">
              <w:rPr>
                <w:rStyle w:val="ComputerCode"/>
              </w:rPr>
              <w:t xml:space="preserve">            out &lt;&lt; m_ActorID;</w:t>
            </w:r>
          </w:p>
          <w:p w14:paraId="6174CDCA" w14:textId="77777777" w:rsidR="00B408F1" w:rsidRPr="00B408F1" w:rsidRDefault="00B408F1" w:rsidP="00B408F1">
            <w:pPr>
              <w:rPr>
                <w:rStyle w:val="ComputerCode"/>
              </w:rPr>
            </w:pPr>
            <w:r w:rsidRPr="00B408F1">
              <w:rPr>
                <w:rStyle w:val="ComputerCode"/>
              </w:rPr>
              <w:t xml:space="preserve">        }</w:t>
            </w:r>
          </w:p>
          <w:p w14:paraId="5907AAF4" w14:textId="77777777" w:rsidR="00B408F1" w:rsidRPr="00B408F1" w:rsidRDefault="00B408F1" w:rsidP="00B408F1">
            <w:pPr>
              <w:rPr>
                <w:rStyle w:val="ComputerCode"/>
              </w:rPr>
            </w:pPr>
          </w:p>
          <w:p w14:paraId="1636340D" w14:textId="77777777" w:rsidR="00B408F1" w:rsidRPr="00B408F1" w:rsidRDefault="00B408F1" w:rsidP="00B408F1">
            <w:pPr>
              <w:rPr>
                <w:rStyle w:val="ComputerCode"/>
              </w:rPr>
            </w:pPr>
            <w:r w:rsidRPr="00B408F1">
              <w:rPr>
                <w:rStyle w:val="ComputerCode"/>
              </w:rPr>
              <w:t xml:space="preserve">        virtual void vDeserialize(std::istrstream&amp; in) override</w:t>
            </w:r>
          </w:p>
          <w:p w14:paraId="38778F4B" w14:textId="77777777" w:rsidR="00B408F1" w:rsidRPr="00B408F1" w:rsidRDefault="00B408F1" w:rsidP="00B408F1">
            <w:pPr>
              <w:rPr>
                <w:rStyle w:val="ComputerCode"/>
              </w:rPr>
            </w:pPr>
            <w:r w:rsidRPr="00B408F1">
              <w:rPr>
                <w:rStyle w:val="ComputerCode"/>
              </w:rPr>
              <w:t xml:space="preserve">        {</w:t>
            </w:r>
          </w:p>
          <w:p w14:paraId="5DC10F67" w14:textId="77777777" w:rsidR="00B408F1" w:rsidRPr="00B408F1" w:rsidRDefault="00B408F1" w:rsidP="00B408F1">
            <w:pPr>
              <w:rPr>
                <w:rStyle w:val="ComputerCode"/>
              </w:rPr>
            </w:pPr>
            <w:r w:rsidRPr="00B408F1">
              <w:rPr>
                <w:rStyle w:val="ComputerCode"/>
              </w:rPr>
              <w:t xml:space="preserve">            in &gt;&gt; m_ActorID;</w:t>
            </w:r>
          </w:p>
          <w:p w14:paraId="2BEC7ECC" w14:textId="5278D67B" w:rsidR="00B408F1" w:rsidRDefault="00B408F1" w:rsidP="00B408F1">
            <w:pPr>
              <w:rPr>
                <w:rStyle w:val="ComputerCode"/>
              </w:rPr>
            </w:pPr>
            <w:r w:rsidRPr="00B408F1">
              <w:rPr>
                <w:rStyle w:val="ComputerCode"/>
              </w:rPr>
              <w:t xml:space="preserve">        }</w:t>
            </w:r>
          </w:p>
          <w:p w14:paraId="175C0FAA" w14:textId="77777777" w:rsidR="00B408F1" w:rsidRPr="00B408F1" w:rsidRDefault="00B408F1" w:rsidP="00B408F1">
            <w:pPr>
              <w:rPr>
                <w:rStyle w:val="ComputerCode"/>
              </w:rPr>
            </w:pPr>
          </w:p>
          <w:p w14:paraId="2AC91B9F" w14:textId="77777777" w:rsidR="00B408F1" w:rsidRPr="00B408F1" w:rsidRDefault="00B408F1" w:rsidP="00B408F1">
            <w:pPr>
              <w:rPr>
                <w:rStyle w:val="ComputerCode"/>
              </w:rPr>
            </w:pPr>
            <w:r w:rsidRPr="00B408F1">
              <w:rPr>
                <w:rStyle w:val="ComputerCode"/>
              </w:rPr>
              <w:t xml:space="preserve">        virtual const char* vGetName() const override</w:t>
            </w:r>
          </w:p>
          <w:p w14:paraId="00356F7E" w14:textId="77777777" w:rsidR="00B408F1" w:rsidRPr="00B408F1" w:rsidRDefault="00B408F1" w:rsidP="00B408F1">
            <w:pPr>
              <w:rPr>
                <w:rStyle w:val="ComputerCode"/>
              </w:rPr>
            </w:pPr>
            <w:r w:rsidRPr="00B408F1">
              <w:rPr>
                <w:rStyle w:val="ComputerCode"/>
              </w:rPr>
              <w:t xml:space="preserve">        {</w:t>
            </w:r>
          </w:p>
          <w:p w14:paraId="1D02E840" w14:textId="77777777" w:rsidR="00B408F1" w:rsidRPr="00B408F1" w:rsidRDefault="00B408F1" w:rsidP="00B408F1">
            <w:pPr>
              <w:rPr>
                <w:rStyle w:val="ComputerCode"/>
              </w:rPr>
            </w:pPr>
            <w:r w:rsidRPr="00B408F1">
              <w:rPr>
                <w:rStyle w:val="ComputerCode"/>
              </w:rPr>
              <w:t xml:space="preserve">            return "AlienDestroyed";</w:t>
            </w:r>
          </w:p>
          <w:p w14:paraId="1394B0ED" w14:textId="77777777" w:rsidR="00B408F1" w:rsidRPr="00B408F1" w:rsidRDefault="00B408F1" w:rsidP="00B408F1">
            <w:pPr>
              <w:rPr>
                <w:rStyle w:val="ComputerCode"/>
              </w:rPr>
            </w:pPr>
            <w:r w:rsidRPr="00B408F1">
              <w:rPr>
                <w:rStyle w:val="ComputerCode"/>
              </w:rPr>
              <w:t xml:space="preserve">        }</w:t>
            </w:r>
          </w:p>
          <w:p w14:paraId="4A543582" w14:textId="77777777" w:rsidR="00B408F1" w:rsidRPr="00B408F1" w:rsidRDefault="00B408F1" w:rsidP="00B408F1">
            <w:pPr>
              <w:rPr>
                <w:rStyle w:val="ComputerCode"/>
              </w:rPr>
            </w:pPr>
          </w:p>
          <w:p w14:paraId="1B95AC06" w14:textId="77777777" w:rsidR="00B408F1" w:rsidRPr="00B408F1" w:rsidRDefault="00B408F1" w:rsidP="00B408F1">
            <w:pPr>
              <w:rPr>
                <w:rStyle w:val="ComputerCode"/>
              </w:rPr>
            </w:pPr>
            <w:r w:rsidRPr="00B408F1">
              <w:rPr>
                <w:rStyle w:val="ComputerCode"/>
              </w:rPr>
              <w:t xml:space="preserve">        uge::ActorID GetActorID() const</w:t>
            </w:r>
          </w:p>
          <w:p w14:paraId="57F515F4" w14:textId="77777777" w:rsidR="00B408F1" w:rsidRPr="00B408F1" w:rsidRDefault="00B408F1" w:rsidP="00B408F1">
            <w:pPr>
              <w:rPr>
                <w:rStyle w:val="ComputerCode"/>
              </w:rPr>
            </w:pPr>
            <w:r w:rsidRPr="00B408F1">
              <w:rPr>
                <w:rStyle w:val="ComputerCode"/>
              </w:rPr>
              <w:t xml:space="preserve">        {</w:t>
            </w:r>
          </w:p>
          <w:p w14:paraId="70581F2F" w14:textId="77777777" w:rsidR="00B408F1" w:rsidRPr="00B408F1" w:rsidRDefault="00B408F1" w:rsidP="00B408F1">
            <w:pPr>
              <w:rPr>
                <w:rStyle w:val="ComputerCode"/>
              </w:rPr>
            </w:pPr>
            <w:r w:rsidRPr="00B408F1">
              <w:rPr>
                <w:rStyle w:val="ComputerCode"/>
              </w:rPr>
              <w:t xml:space="preserve">            return m_ActorID;</w:t>
            </w:r>
          </w:p>
          <w:p w14:paraId="7FB13D57" w14:textId="77777777" w:rsidR="00B408F1" w:rsidRPr="00B408F1" w:rsidRDefault="00B408F1" w:rsidP="00B408F1">
            <w:pPr>
              <w:rPr>
                <w:rStyle w:val="ComputerCode"/>
              </w:rPr>
            </w:pPr>
            <w:r w:rsidRPr="00B408F1">
              <w:rPr>
                <w:rStyle w:val="ComputerCode"/>
              </w:rPr>
              <w:t xml:space="preserve">        }</w:t>
            </w:r>
          </w:p>
          <w:p w14:paraId="4D8B28C4" w14:textId="77777777" w:rsidR="00B408F1" w:rsidRPr="00B408F1" w:rsidRDefault="00B408F1" w:rsidP="00B408F1">
            <w:pPr>
              <w:rPr>
                <w:rStyle w:val="ComputerCode"/>
              </w:rPr>
            </w:pPr>
          </w:p>
          <w:p w14:paraId="6EA7D246" w14:textId="77777777" w:rsidR="00B408F1" w:rsidRPr="00B408F1" w:rsidRDefault="00B408F1" w:rsidP="00B408F1">
            <w:pPr>
              <w:rPr>
                <w:rStyle w:val="ComputerCode"/>
              </w:rPr>
            </w:pPr>
            <w:r w:rsidRPr="00B408F1">
              <w:rPr>
                <w:rStyle w:val="ComputerCode"/>
              </w:rPr>
              <w:t xml:space="preserve">    private:</w:t>
            </w:r>
          </w:p>
          <w:p w14:paraId="373AB6ED" w14:textId="77777777" w:rsidR="00B408F1" w:rsidRPr="00B408F1" w:rsidRDefault="00B408F1" w:rsidP="00B408F1">
            <w:pPr>
              <w:rPr>
                <w:rStyle w:val="ComputerCode"/>
              </w:rPr>
            </w:pPr>
            <w:r w:rsidRPr="00B408F1">
              <w:rPr>
                <w:rStyle w:val="ComputerCode"/>
              </w:rPr>
              <w:t xml:space="preserve">        uge::ActorID m_ActorID;</w:t>
            </w:r>
          </w:p>
          <w:p w14:paraId="6288605C" w14:textId="77777777" w:rsidR="00B408F1" w:rsidRPr="00B408F1" w:rsidRDefault="00B408F1" w:rsidP="00B408F1">
            <w:pPr>
              <w:rPr>
                <w:rStyle w:val="ComputerCode"/>
              </w:rPr>
            </w:pPr>
            <w:r w:rsidRPr="00B408F1">
              <w:rPr>
                <w:rStyle w:val="ComputerCode"/>
              </w:rPr>
              <w:t xml:space="preserve">    };</w:t>
            </w:r>
          </w:p>
          <w:p w14:paraId="24E5A774" w14:textId="77777777" w:rsidR="00B408F1" w:rsidRDefault="00B408F1" w:rsidP="00B408F1">
            <w:pPr>
              <w:rPr>
                <w:rStyle w:val="ComputerCode"/>
              </w:rPr>
            </w:pPr>
          </w:p>
          <w:p w14:paraId="0CC7DCAC" w14:textId="5E5FAC26" w:rsidR="00B408F1" w:rsidRDefault="00B408F1" w:rsidP="00B408F1">
            <w:pPr>
              <w:rPr>
                <w:rStyle w:val="ComputerCode"/>
              </w:rPr>
            </w:pPr>
            <w:r>
              <w:rPr>
                <w:rStyle w:val="ComputerCode"/>
              </w:rPr>
              <w:t xml:space="preserve">    </w:t>
            </w:r>
            <w:r w:rsidRPr="00B408F1">
              <w:rPr>
                <w:rStyle w:val="ComputerCode"/>
              </w:rPr>
              <w:t>const uge::EventType AlienDestroyed::sk_EventType(0xe91b0343);</w:t>
            </w:r>
          </w:p>
          <w:p w14:paraId="6A6975D8" w14:textId="77777777" w:rsidR="00B408F1" w:rsidRPr="00B408F1" w:rsidRDefault="00B408F1" w:rsidP="00B408F1">
            <w:pPr>
              <w:rPr>
                <w:rStyle w:val="ComputerCode"/>
              </w:rPr>
            </w:pPr>
          </w:p>
          <w:p w14:paraId="70957FB4" w14:textId="1955D48D" w:rsidR="00FB0C55" w:rsidRDefault="00B408F1" w:rsidP="00B408F1">
            <w:r w:rsidRPr="00B408F1">
              <w:rPr>
                <w:rStyle w:val="ComputerCode"/>
              </w:rPr>
              <w:t>}</w:t>
            </w:r>
          </w:p>
        </w:tc>
      </w:tr>
    </w:tbl>
    <w:p w14:paraId="27EBFFDD" w14:textId="23C39BA7" w:rsidR="00012D33" w:rsidRDefault="00012D33" w:rsidP="00C74F2D">
      <w:r>
        <w:lastRenderedPageBreak/>
        <w:t xml:space="preserve">As stated in Section </w:t>
      </w:r>
      <w:r>
        <w:fldChar w:fldCharType="begin"/>
      </w:r>
      <w:r>
        <w:instrText xml:space="preserve"> REF _Ref380340899 \r \h </w:instrText>
      </w:r>
      <w:r>
        <w:fldChar w:fldCharType="separate"/>
      </w:r>
      <w:r w:rsidR="00EA324E">
        <w:t>4.3</w:t>
      </w:r>
      <w:r>
        <w:fldChar w:fldCharType="end"/>
      </w:r>
      <w:r>
        <w:t>, an event is characterized by its data members. It is important not to use pointers or references to the data, as it might change before a listener handles the event.</w:t>
      </w:r>
    </w:p>
    <w:p w14:paraId="68578084" w14:textId="17312329" w:rsidR="00FB0C55" w:rsidRDefault="00012D33" w:rsidP="00C74F2D">
      <w:r>
        <w:t xml:space="preserve">It is also important to define an </w:t>
      </w:r>
      <w:r w:rsidRPr="00012D33">
        <w:rPr>
          <w:rStyle w:val="ComputerCode"/>
        </w:rPr>
        <w:t>uge::EventType</w:t>
      </w:r>
      <w:r>
        <w:t xml:space="preserve"> with a GUID to the event. The GUID is the event’s identifier used in the </w:t>
      </w:r>
      <w:r w:rsidRPr="00012D33">
        <w:rPr>
          <w:rStyle w:val="ComputerCode"/>
        </w:rPr>
        <w:t>IEventManager</w:t>
      </w:r>
      <w:r>
        <w:t xml:space="preserve"> implementation.</w:t>
      </w:r>
    </w:p>
    <w:p w14:paraId="531E9E35" w14:textId="34F9ADB6" w:rsidR="00012D33" w:rsidRPr="00C74F2D" w:rsidRDefault="00012D33" w:rsidP="00C74F2D">
      <w:r>
        <w:t xml:space="preserve">The definition of any other events should be similar to </w:t>
      </w:r>
      <w:r>
        <w:fldChar w:fldCharType="begin"/>
      </w:r>
      <w:r>
        <w:instrText xml:space="preserve"> REF _Ref382490625 \h </w:instrText>
      </w:r>
      <w:r>
        <w:fldChar w:fldCharType="separate"/>
      </w:r>
      <w:r w:rsidR="00EA324E" w:rsidRPr="00B408F1">
        <w:rPr>
          <w:b/>
        </w:rPr>
        <w:t xml:space="preserve">Listing </w:t>
      </w:r>
      <w:r w:rsidR="00EA324E">
        <w:rPr>
          <w:b/>
          <w:noProof/>
        </w:rPr>
        <w:t>83</w:t>
      </w:r>
      <w:r>
        <w:fldChar w:fldCharType="end"/>
      </w:r>
      <w:r>
        <w:t>.</w:t>
      </w:r>
    </w:p>
    <w:p w14:paraId="71F583CD" w14:textId="6FA573A9" w:rsidR="00C74F2D" w:rsidRDefault="00C74F2D" w:rsidP="00C74F2D">
      <w:pPr>
        <w:pStyle w:val="Heading5"/>
      </w:pPr>
      <w:r>
        <w:t>Handling Events</w:t>
      </w:r>
    </w:p>
    <w:p w14:paraId="72CE4E79" w14:textId="6D4FA3EE" w:rsidR="00C74F2D" w:rsidRDefault="00260C0A" w:rsidP="00C74F2D">
      <w:r>
        <w:t>To use a default or game specific event, it is necessary to define an event delegate (also known as listener or handler). A delegate is a method or a function with handles the event to its goal; for instance, it might use the event to add or remove actors or components or to provide feedback to the user about an action.</w:t>
      </w:r>
    </w:p>
    <w:p w14:paraId="2350E2A4" w14:textId="546354D0" w:rsidR="00260C0A" w:rsidRDefault="00260C0A" w:rsidP="00C74F2D">
      <w:r>
        <w:t xml:space="preserve">To register a delegate to an event, it is necessary to use the IEventManager’s method </w:t>
      </w:r>
      <w:r w:rsidRPr="00260C0A">
        <w:rPr>
          <w:rStyle w:val="ComputerCode"/>
        </w:rPr>
        <w:t>vAddListener()</w:t>
      </w:r>
      <w:r>
        <w:t>.</w:t>
      </w:r>
      <w:r w:rsidR="00522110">
        <w:t xml:space="preserve"> </w:t>
      </w:r>
      <w:r w:rsidR="00522110">
        <w:fldChar w:fldCharType="begin"/>
      </w:r>
      <w:r w:rsidR="00522110">
        <w:instrText xml:space="preserve"> REF _Ref382493822 \h </w:instrText>
      </w:r>
      <w:r w:rsidR="00522110">
        <w:fldChar w:fldCharType="separate"/>
      </w:r>
      <w:r w:rsidR="00EA324E" w:rsidRPr="00522110">
        <w:rPr>
          <w:b/>
        </w:rPr>
        <w:t xml:space="preserve">Listing </w:t>
      </w:r>
      <w:r w:rsidR="00EA324E">
        <w:rPr>
          <w:b/>
          <w:noProof/>
        </w:rPr>
        <w:t>84</w:t>
      </w:r>
      <w:r w:rsidR="00522110">
        <w:fldChar w:fldCharType="end"/>
      </w:r>
      <w:r>
        <w:t xml:space="preserve"> registers the event created in Section </w:t>
      </w:r>
      <w:r>
        <w:fldChar w:fldCharType="begin"/>
      </w:r>
      <w:r>
        <w:instrText xml:space="preserve"> REF _Ref382491477 \r \h </w:instrText>
      </w:r>
      <w:r>
        <w:fldChar w:fldCharType="separate"/>
      </w:r>
      <w:r w:rsidR="00EA324E">
        <w:t>7.2.5.5.1</w:t>
      </w:r>
      <w:r>
        <w:fldChar w:fldCharType="end"/>
      </w:r>
      <w:r>
        <w:t xml:space="preserve"> and a few default ones to the global event manger.</w:t>
      </w:r>
    </w:p>
    <w:p w14:paraId="49661DBB" w14:textId="5081F2E9" w:rsidR="00522110" w:rsidRDefault="00522110" w:rsidP="00522110">
      <w:pPr>
        <w:pStyle w:val="Caption"/>
        <w:keepNext/>
        <w:jc w:val="center"/>
      </w:pPr>
      <w:bookmarkStart w:id="431" w:name="_Ref382493822"/>
      <w:bookmarkStart w:id="432" w:name="_Toc382771809"/>
      <w:r w:rsidRPr="00522110">
        <w:rPr>
          <w:b/>
        </w:rPr>
        <w:t xml:space="preserve">Listing </w:t>
      </w:r>
      <w:r w:rsidRPr="00522110">
        <w:rPr>
          <w:b/>
        </w:rPr>
        <w:fldChar w:fldCharType="begin"/>
      </w:r>
      <w:r w:rsidRPr="00522110">
        <w:rPr>
          <w:b/>
        </w:rPr>
        <w:instrText xml:space="preserve"> SEQ Listing \* ARABIC </w:instrText>
      </w:r>
      <w:r w:rsidRPr="00522110">
        <w:rPr>
          <w:b/>
        </w:rPr>
        <w:fldChar w:fldCharType="separate"/>
      </w:r>
      <w:r w:rsidR="00EA324E">
        <w:rPr>
          <w:b/>
          <w:noProof/>
        </w:rPr>
        <w:t>84</w:t>
      </w:r>
      <w:r w:rsidRPr="00522110">
        <w:rPr>
          <w:b/>
        </w:rPr>
        <w:fldChar w:fldCharType="end"/>
      </w:r>
      <w:bookmarkEnd w:id="431"/>
      <w:r w:rsidRPr="00522110">
        <w:rPr>
          <w:b/>
        </w:rPr>
        <w:t>.</w:t>
      </w:r>
      <w:r>
        <w:t xml:space="preserve"> Registering game events handlers.</w:t>
      </w:r>
      <w:bookmarkEnd w:id="432"/>
    </w:p>
    <w:tbl>
      <w:tblPr>
        <w:tblStyle w:val="TableGrid"/>
        <w:tblW w:w="0" w:type="auto"/>
        <w:tblLook w:val="04A0" w:firstRow="1" w:lastRow="0" w:firstColumn="1" w:lastColumn="0" w:noHBand="0" w:noVBand="1"/>
      </w:tblPr>
      <w:tblGrid>
        <w:gridCol w:w="8494"/>
      </w:tblGrid>
      <w:tr w:rsidR="00260C0A" w14:paraId="7916CAF8" w14:textId="77777777" w:rsidTr="00260C0A">
        <w:tc>
          <w:tcPr>
            <w:tcW w:w="8494" w:type="dxa"/>
          </w:tcPr>
          <w:p w14:paraId="54A461E6" w14:textId="39FAB962" w:rsidR="00465462" w:rsidRPr="00920DCA" w:rsidRDefault="00465462" w:rsidP="00260C0A">
            <w:pPr>
              <w:rPr>
                <w:rStyle w:val="ComputerCode"/>
              </w:rPr>
            </w:pPr>
            <w:r w:rsidRPr="00920DCA">
              <w:rPr>
                <w:rStyle w:val="ComputerCode"/>
              </w:rPr>
              <w:t>#include "Events/GameEvents.h"</w:t>
            </w:r>
          </w:p>
          <w:p w14:paraId="414C9DFB" w14:textId="77777777" w:rsidR="00465462" w:rsidRPr="00920DCA" w:rsidRDefault="00465462" w:rsidP="00260C0A">
            <w:pPr>
              <w:rPr>
                <w:rStyle w:val="ComputerCode"/>
              </w:rPr>
            </w:pPr>
          </w:p>
          <w:p w14:paraId="788C4C62" w14:textId="77777777" w:rsidR="00260C0A" w:rsidRPr="00920DCA" w:rsidRDefault="00260C0A" w:rsidP="00260C0A">
            <w:pPr>
              <w:rPr>
                <w:rStyle w:val="ComputerCode"/>
              </w:rPr>
            </w:pPr>
            <w:r w:rsidRPr="00920DCA">
              <w:rPr>
                <w:rStyle w:val="ComputerCode"/>
              </w:rPr>
              <w:t>class Running : public uge::GameState::Running</w:t>
            </w:r>
          </w:p>
          <w:p w14:paraId="395B44FC" w14:textId="77777777" w:rsidR="00260C0A" w:rsidRPr="00920DCA" w:rsidRDefault="00260C0A" w:rsidP="00260C0A">
            <w:pPr>
              <w:rPr>
                <w:rStyle w:val="ComputerCode"/>
              </w:rPr>
            </w:pPr>
            <w:r w:rsidRPr="00920DCA">
              <w:rPr>
                <w:rStyle w:val="ComputerCode"/>
              </w:rPr>
              <w:t>{</w:t>
            </w:r>
          </w:p>
          <w:p w14:paraId="7D725B46" w14:textId="77777777" w:rsidR="00260C0A" w:rsidRPr="00920DCA" w:rsidRDefault="00260C0A" w:rsidP="00260C0A">
            <w:pPr>
              <w:rPr>
                <w:rStyle w:val="ComputerCode"/>
              </w:rPr>
            </w:pPr>
            <w:r w:rsidRPr="00920DCA">
              <w:rPr>
                <w:rStyle w:val="ComputerCode"/>
              </w:rPr>
              <w:t xml:space="preserve">    // ...</w:t>
            </w:r>
          </w:p>
          <w:p w14:paraId="27248391" w14:textId="77777777" w:rsidR="00260C0A" w:rsidRPr="00920DCA" w:rsidRDefault="00260C0A" w:rsidP="00260C0A">
            <w:pPr>
              <w:rPr>
                <w:rStyle w:val="ComputerCode"/>
              </w:rPr>
            </w:pPr>
          </w:p>
          <w:p w14:paraId="3ED82452" w14:textId="77777777" w:rsidR="00260C0A" w:rsidRPr="00920DCA" w:rsidRDefault="00260C0A" w:rsidP="00260C0A">
            <w:pPr>
              <w:rPr>
                <w:rStyle w:val="ComputerCode"/>
              </w:rPr>
            </w:pPr>
            <w:r w:rsidRPr="00920DCA">
              <w:rPr>
                <w:rStyle w:val="ComputerCode"/>
              </w:rPr>
              <w:t>private:</w:t>
            </w:r>
          </w:p>
          <w:p w14:paraId="04F6450B" w14:textId="77777777" w:rsidR="00260C0A" w:rsidRPr="00920DCA" w:rsidRDefault="00260C0A" w:rsidP="00260C0A">
            <w:pPr>
              <w:rPr>
                <w:rStyle w:val="ComputerCode"/>
              </w:rPr>
            </w:pPr>
            <w:r w:rsidRPr="00920DCA">
              <w:rPr>
                <w:rStyle w:val="ComputerCode"/>
              </w:rPr>
              <w:t xml:space="preserve">    // ...</w:t>
            </w:r>
          </w:p>
          <w:p w14:paraId="76C37602" w14:textId="77777777" w:rsidR="00260C0A" w:rsidRPr="00920DCA" w:rsidRDefault="00260C0A" w:rsidP="00260C0A">
            <w:pPr>
              <w:rPr>
                <w:rStyle w:val="ComputerCode"/>
              </w:rPr>
            </w:pPr>
          </w:p>
          <w:p w14:paraId="439321B6" w14:textId="77777777" w:rsidR="00260C0A" w:rsidRPr="00920DCA" w:rsidRDefault="00260C0A" w:rsidP="00260C0A">
            <w:pPr>
              <w:rPr>
                <w:rStyle w:val="ComputerCode"/>
              </w:rPr>
            </w:pPr>
            <w:r w:rsidRPr="00920DCA">
              <w:rPr>
                <w:rStyle w:val="ComputerCode"/>
              </w:rPr>
              <w:t xml:space="preserve">    void RegisterEvents();</w:t>
            </w:r>
          </w:p>
          <w:p w14:paraId="7E812E09" w14:textId="77777777" w:rsidR="00260C0A" w:rsidRPr="00920DCA" w:rsidRDefault="00260C0A" w:rsidP="00260C0A">
            <w:pPr>
              <w:rPr>
                <w:rStyle w:val="ComputerCode"/>
              </w:rPr>
            </w:pPr>
            <w:r w:rsidRPr="00920DCA">
              <w:rPr>
                <w:rStyle w:val="ComputerCode"/>
              </w:rPr>
              <w:t xml:space="preserve">    void UnregisterEvents();</w:t>
            </w:r>
          </w:p>
          <w:p w14:paraId="3CD01731" w14:textId="77777777" w:rsidR="00260C0A" w:rsidRPr="00920DCA" w:rsidRDefault="00260C0A" w:rsidP="00260C0A">
            <w:pPr>
              <w:rPr>
                <w:rStyle w:val="ComputerCode"/>
              </w:rPr>
            </w:pPr>
          </w:p>
          <w:p w14:paraId="16167976" w14:textId="77777777" w:rsidR="00260C0A" w:rsidRPr="00920DCA" w:rsidRDefault="00260C0A" w:rsidP="00260C0A">
            <w:pPr>
              <w:rPr>
                <w:rStyle w:val="ComputerCode"/>
              </w:rPr>
            </w:pPr>
            <w:r w:rsidRPr="00920DCA">
              <w:rPr>
                <w:rStyle w:val="ComputerCode"/>
              </w:rPr>
              <w:t xml:space="preserve">    void CollisionStarted(uge::IEventDataSharedPointer pEventData);</w:t>
            </w:r>
          </w:p>
          <w:p w14:paraId="773E625B" w14:textId="77777777" w:rsidR="00260C0A" w:rsidRPr="00920DCA" w:rsidRDefault="00260C0A" w:rsidP="00260C0A">
            <w:pPr>
              <w:rPr>
                <w:rStyle w:val="ComputerCode"/>
              </w:rPr>
            </w:pPr>
            <w:r w:rsidRPr="00920DCA">
              <w:rPr>
                <w:rStyle w:val="ComputerCode"/>
              </w:rPr>
              <w:t xml:space="preserve">    void CollisionEnded(uge::IEventDataSharedPointer pEventData);</w:t>
            </w:r>
          </w:p>
          <w:p w14:paraId="2F5029A2" w14:textId="77777777" w:rsidR="00260C0A" w:rsidRPr="00920DCA" w:rsidRDefault="00260C0A" w:rsidP="00260C0A">
            <w:pPr>
              <w:rPr>
                <w:rStyle w:val="ComputerCode"/>
              </w:rPr>
            </w:pPr>
          </w:p>
          <w:p w14:paraId="3159E6F9" w14:textId="77777777" w:rsidR="00260C0A" w:rsidRPr="00920DCA" w:rsidRDefault="00260C0A" w:rsidP="00260C0A">
            <w:pPr>
              <w:rPr>
                <w:rStyle w:val="ComputerCode"/>
              </w:rPr>
            </w:pPr>
            <w:r w:rsidRPr="00920DCA">
              <w:rPr>
                <w:rStyle w:val="ComputerCode"/>
              </w:rPr>
              <w:t xml:space="preserve">    // ...</w:t>
            </w:r>
          </w:p>
          <w:p w14:paraId="6A62CE7D" w14:textId="77777777" w:rsidR="00260C0A" w:rsidRPr="00920DCA" w:rsidRDefault="00260C0A" w:rsidP="00260C0A">
            <w:pPr>
              <w:rPr>
                <w:rStyle w:val="ComputerCode"/>
              </w:rPr>
            </w:pPr>
            <w:r w:rsidRPr="00920DCA">
              <w:rPr>
                <w:rStyle w:val="ComputerCode"/>
              </w:rPr>
              <w:t>};</w:t>
            </w:r>
          </w:p>
          <w:p w14:paraId="53B92ECC" w14:textId="77777777" w:rsidR="00465462" w:rsidRDefault="00465462" w:rsidP="00465462">
            <w:pPr>
              <w:rPr>
                <w:rStyle w:val="ComputerCode"/>
              </w:rPr>
            </w:pPr>
          </w:p>
          <w:p w14:paraId="29338AFD" w14:textId="77777777" w:rsidR="00522110" w:rsidRPr="00522110" w:rsidRDefault="00522110" w:rsidP="00522110">
            <w:pPr>
              <w:rPr>
                <w:rStyle w:val="ComputerCode"/>
              </w:rPr>
            </w:pPr>
            <w:r w:rsidRPr="00522110">
              <w:rPr>
                <w:rStyle w:val="ComputerCode"/>
              </w:rPr>
              <w:t>void Running::RegisterEvents()</w:t>
            </w:r>
          </w:p>
          <w:p w14:paraId="3967D305" w14:textId="77777777" w:rsidR="00522110" w:rsidRPr="00522110" w:rsidRDefault="00522110" w:rsidP="00522110">
            <w:pPr>
              <w:rPr>
                <w:rStyle w:val="ComputerCode"/>
              </w:rPr>
            </w:pPr>
            <w:r w:rsidRPr="00522110">
              <w:rPr>
                <w:rStyle w:val="ComputerCode"/>
              </w:rPr>
              <w:t>{</w:t>
            </w:r>
          </w:p>
          <w:p w14:paraId="5F1728C0" w14:textId="77777777" w:rsidR="00522110" w:rsidRPr="00522110" w:rsidRDefault="00522110" w:rsidP="00522110">
            <w:pPr>
              <w:rPr>
                <w:rStyle w:val="ComputerCode"/>
              </w:rPr>
            </w:pPr>
            <w:r w:rsidRPr="00522110">
              <w:rPr>
                <w:rStyle w:val="ComputerCode"/>
              </w:rPr>
              <w:t xml:space="preserve">    // Creating and registering the event handlers.</w:t>
            </w:r>
          </w:p>
          <w:p w14:paraId="3194F7DE" w14:textId="77777777" w:rsidR="00513610" w:rsidRDefault="00522110" w:rsidP="00522110">
            <w:pPr>
              <w:rPr>
                <w:rStyle w:val="ComputerCode"/>
              </w:rPr>
            </w:pPr>
            <w:r w:rsidRPr="00522110">
              <w:rPr>
                <w:rStyle w:val="ComputerCode"/>
              </w:rPr>
              <w:t xml:space="preserve">    uge::EventListenerDelegate functionDelegate =</w:t>
            </w:r>
          </w:p>
          <w:p w14:paraId="168347F6" w14:textId="01D9B0AD" w:rsidR="00522110" w:rsidRPr="00522110" w:rsidRDefault="00513610" w:rsidP="00522110">
            <w:pPr>
              <w:rPr>
                <w:rStyle w:val="ComputerCode"/>
              </w:rPr>
            </w:pPr>
            <w:r>
              <w:rPr>
                <w:rStyle w:val="ComputerCode"/>
              </w:rPr>
              <w:t xml:space="preserve">      </w:t>
            </w:r>
            <w:r w:rsidR="00522110" w:rsidRPr="00522110">
              <w:rPr>
                <w:rStyle w:val="ComputerCode"/>
              </w:rPr>
              <w:t xml:space="preserve"> fastdelegate::MakeDelegate(this, &amp;Running::CollisionStarted);</w:t>
            </w:r>
          </w:p>
          <w:p w14:paraId="175B816A" w14:textId="77777777" w:rsidR="00513610" w:rsidRDefault="00522110" w:rsidP="00522110">
            <w:pPr>
              <w:rPr>
                <w:rStyle w:val="ComputerCode"/>
              </w:rPr>
            </w:pPr>
            <w:r w:rsidRPr="00522110">
              <w:rPr>
                <w:rStyle w:val="ComputerCode"/>
              </w:rPr>
              <w:t xml:space="preserve">    uge::IEventManager::Get()-&gt;vAddListener(functionDelegate, </w:t>
            </w:r>
          </w:p>
          <w:p w14:paraId="456C65A9" w14:textId="5A76EBCD" w:rsidR="00522110" w:rsidRPr="00522110" w:rsidRDefault="00513610" w:rsidP="00522110">
            <w:pPr>
              <w:rPr>
                <w:rStyle w:val="ComputerCode"/>
              </w:rPr>
            </w:pPr>
            <w:r>
              <w:rPr>
                <w:rStyle w:val="ComputerCode"/>
              </w:rPr>
              <w:t xml:space="preserve">                          </w:t>
            </w:r>
            <w:r w:rsidR="00522110" w:rsidRPr="00522110">
              <w:rPr>
                <w:rStyle w:val="ComputerCode"/>
              </w:rPr>
              <w:t>uge::EvtData_PhysCollision::sk_EventType);</w:t>
            </w:r>
          </w:p>
          <w:p w14:paraId="6A84CE32" w14:textId="77777777" w:rsidR="00522110" w:rsidRPr="00522110" w:rsidRDefault="00522110" w:rsidP="00522110">
            <w:pPr>
              <w:rPr>
                <w:rStyle w:val="ComputerCode"/>
              </w:rPr>
            </w:pPr>
          </w:p>
          <w:p w14:paraId="1F41052C" w14:textId="77777777" w:rsidR="00513610" w:rsidRDefault="00522110" w:rsidP="00522110">
            <w:pPr>
              <w:rPr>
                <w:rStyle w:val="ComputerCode"/>
              </w:rPr>
            </w:pPr>
            <w:r w:rsidRPr="00522110">
              <w:rPr>
                <w:rStyle w:val="ComputerCode"/>
              </w:rPr>
              <w:t xml:space="preserve">    functionDelegate = fastdelegate::MakeDelegate(</w:t>
            </w:r>
          </w:p>
          <w:p w14:paraId="03E75126" w14:textId="138DB1B7" w:rsidR="00522110" w:rsidRPr="00522110" w:rsidRDefault="00513610" w:rsidP="00522110">
            <w:pPr>
              <w:rPr>
                <w:rStyle w:val="ComputerCode"/>
              </w:rPr>
            </w:pPr>
            <w:r>
              <w:rPr>
                <w:rStyle w:val="ComputerCode"/>
              </w:rPr>
              <w:t xml:space="preserve">                                 </w:t>
            </w:r>
            <w:r w:rsidR="00522110" w:rsidRPr="00522110">
              <w:rPr>
                <w:rStyle w:val="ComputerCode"/>
              </w:rPr>
              <w:t>this, &amp;Running::CollisionEnded);</w:t>
            </w:r>
          </w:p>
          <w:p w14:paraId="3DE777E5" w14:textId="77777777" w:rsidR="00513610" w:rsidRDefault="00522110" w:rsidP="00522110">
            <w:pPr>
              <w:rPr>
                <w:rStyle w:val="ComputerCode"/>
              </w:rPr>
            </w:pPr>
            <w:r w:rsidRPr="00522110">
              <w:rPr>
                <w:rStyle w:val="ComputerCode"/>
              </w:rPr>
              <w:t xml:space="preserve">    uge::IEventManager::Get()-&gt;vAddListener(functionDelegate, </w:t>
            </w:r>
          </w:p>
          <w:p w14:paraId="5C20D161" w14:textId="43ED5E46" w:rsidR="00522110" w:rsidRPr="00522110" w:rsidRDefault="00513610" w:rsidP="00522110">
            <w:pPr>
              <w:rPr>
                <w:rStyle w:val="ComputerCode"/>
              </w:rPr>
            </w:pPr>
            <w:r>
              <w:rPr>
                <w:rStyle w:val="ComputerCode"/>
              </w:rPr>
              <w:t xml:space="preserve">                        </w:t>
            </w:r>
            <w:r w:rsidR="00522110" w:rsidRPr="00522110">
              <w:rPr>
                <w:rStyle w:val="ComputerCode"/>
              </w:rPr>
              <w:t>uge::EvtData_PhysSeparation::sk_EventType);</w:t>
            </w:r>
          </w:p>
          <w:p w14:paraId="720D6761" w14:textId="77777777" w:rsidR="00522110" w:rsidRPr="00522110" w:rsidRDefault="00522110" w:rsidP="00522110">
            <w:pPr>
              <w:rPr>
                <w:rStyle w:val="ComputerCode"/>
              </w:rPr>
            </w:pPr>
          </w:p>
          <w:p w14:paraId="04468211" w14:textId="77777777" w:rsidR="00513610" w:rsidRDefault="00522110" w:rsidP="00522110">
            <w:pPr>
              <w:rPr>
                <w:rStyle w:val="ComputerCode"/>
              </w:rPr>
            </w:pPr>
            <w:r w:rsidRPr="00522110">
              <w:rPr>
                <w:rStyle w:val="ComputerCode"/>
              </w:rPr>
              <w:t xml:space="preserve">    functionDelegate = fastdelegate::MakeDelegate(</w:t>
            </w:r>
          </w:p>
          <w:p w14:paraId="0743D8B9" w14:textId="1CBE520E" w:rsidR="00522110" w:rsidRPr="00522110" w:rsidRDefault="00513610" w:rsidP="00522110">
            <w:pPr>
              <w:rPr>
                <w:rStyle w:val="ComputerCode"/>
              </w:rPr>
            </w:pPr>
            <w:r>
              <w:rPr>
                <w:rStyle w:val="ComputerCode"/>
              </w:rPr>
              <w:lastRenderedPageBreak/>
              <w:t xml:space="preserve">                               </w:t>
            </w:r>
            <w:r w:rsidR="00522110" w:rsidRPr="00522110">
              <w:rPr>
                <w:rStyle w:val="ComputerCode"/>
              </w:rPr>
              <w:t>this, &amp;Running::AlienDestroyed);</w:t>
            </w:r>
          </w:p>
          <w:p w14:paraId="4C5EA2ED" w14:textId="77777777" w:rsidR="00513610" w:rsidRDefault="00522110" w:rsidP="00522110">
            <w:pPr>
              <w:rPr>
                <w:rStyle w:val="ComputerCode"/>
              </w:rPr>
            </w:pPr>
            <w:r w:rsidRPr="00522110">
              <w:rPr>
                <w:rStyle w:val="ComputerCode"/>
              </w:rPr>
              <w:t xml:space="preserve">    uge::IEventManager::Get()-&gt;vAddListener(functionDelegate, </w:t>
            </w:r>
          </w:p>
          <w:p w14:paraId="50DDD4A6" w14:textId="5A1353E5" w:rsidR="00522110" w:rsidRPr="00522110" w:rsidRDefault="00513610" w:rsidP="00522110">
            <w:pPr>
              <w:rPr>
                <w:rStyle w:val="ComputerCode"/>
              </w:rPr>
            </w:pPr>
            <w:r>
              <w:rPr>
                <w:rStyle w:val="ComputerCode"/>
              </w:rPr>
              <w:t xml:space="preserve">                             </w:t>
            </w:r>
            <w:r w:rsidR="00522110" w:rsidRPr="00522110">
              <w:rPr>
                <w:rStyle w:val="ComputerCode"/>
              </w:rPr>
              <w:t>sg::AlienDestroyed::sk_EventType);</w:t>
            </w:r>
          </w:p>
          <w:p w14:paraId="6933BAEB" w14:textId="77777777" w:rsidR="00522110" w:rsidRPr="00522110" w:rsidRDefault="00522110" w:rsidP="00522110">
            <w:pPr>
              <w:rPr>
                <w:rStyle w:val="ComputerCode"/>
              </w:rPr>
            </w:pPr>
            <w:r w:rsidRPr="00522110">
              <w:rPr>
                <w:rStyle w:val="ComputerCode"/>
              </w:rPr>
              <w:t>}</w:t>
            </w:r>
          </w:p>
          <w:p w14:paraId="0096C8AE" w14:textId="77777777" w:rsidR="00522110" w:rsidRPr="00522110" w:rsidRDefault="00522110" w:rsidP="00522110">
            <w:pPr>
              <w:rPr>
                <w:rStyle w:val="ComputerCode"/>
              </w:rPr>
            </w:pPr>
          </w:p>
          <w:p w14:paraId="339D5FA1" w14:textId="77777777" w:rsidR="00522110" w:rsidRPr="00522110" w:rsidRDefault="00522110" w:rsidP="00522110">
            <w:pPr>
              <w:rPr>
                <w:rStyle w:val="ComputerCode"/>
              </w:rPr>
            </w:pPr>
            <w:r w:rsidRPr="00522110">
              <w:rPr>
                <w:rStyle w:val="ComputerCode"/>
              </w:rPr>
              <w:t>void Running::UnregisterEvents()</w:t>
            </w:r>
          </w:p>
          <w:p w14:paraId="376A619B" w14:textId="77777777" w:rsidR="00522110" w:rsidRPr="00522110" w:rsidRDefault="00522110" w:rsidP="00522110">
            <w:pPr>
              <w:rPr>
                <w:rStyle w:val="ComputerCode"/>
              </w:rPr>
            </w:pPr>
            <w:r w:rsidRPr="00522110">
              <w:rPr>
                <w:rStyle w:val="ComputerCode"/>
              </w:rPr>
              <w:t>{</w:t>
            </w:r>
          </w:p>
          <w:p w14:paraId="072F4C8B" w14:textId="77777777" w:rsidR="00522110" w:rsidRPr="00522110" w:rsidRDefault="00522110" w:rsidP="00522110">
            <w:pPr>
              <w:rPr>
                <w:rStyle w:val="ComputerCode"/>
              </w:rPr>
            </w:pPr>
            <w:r w:rsidRPr="00522110">
              <w:rPr>
                <w:rStyle w:val="ComputerCode"/>
              </w:rPr>
              <w:t xml:space="preserve">    // Removing the delegates.</w:t>
            </w:r>
          </w:p>
          <w:p w14:paraId="11F219EA" w14:textId="77777777" w:rsidR="00513610" w:rsidRDefault="00522110" w:rsidP="00522110">
            <w:pPr>
              <w:rPr>
                <w:rStyle w:val="ComputerCode"/>
              </w:rPr>
            </w:pPr>
            <w:r w:rsidRPr="00522110">
              <w:rPr>
                <w:rStyle w:val="ComputerCode"/>
              </w:rPr>
              <w:t xml:space="preserve">    uge::EventListenerDelegate functionDelegate =</w:t>
            </w:r>
          </w:p>
          <w:p w14:paraId="3C982865" w14:textId="106955B3" w:rsidR="00522110" w:rsidRPr="00522110" w:rsidRDefault="00513610" w:rsidP="00522110">
            <w:pPr>
              <w:rPr>
                <w:rStyle w:val="ComputerCode"/>
              </w:rPr>
            </w:pPr>
            <w:r>
              <w:rPr>
                <w:rStyle w:val="ComputerCode"/>
              </w:rPr>
              <w:t xml:space="preserve">      </w:t>
            </w:r>
            <w:r w:rsidR="00522110" w:rsidRPr="00522110">
              <w:rPr>
                <w:rStyle w:val="ComputerCode"/>
              </w:rPr>
              <w:t xml:space="preserve"> fastdelegate::MakeDelegate(this, &amp;Running::CollisionStarted);</w:t>
            </w:r>
          </w:p>
          <w:p w14:paraId="34097717" w14:textId="77777777" w:rsidR="00513610" w:rsidRDefault="00522110" w:rsidP="00522110">
            <w:pPr>
              <w:rPr>
                <w:rStyle w:val="ComputerCode"/>
              </w:rPr>
            </w:pPr>
            <w:r w:rsidRPr="00522110">
              <w:rPr>
                <w:rStyle w:val="ComputerCode"/>
              </w:rPr>
              <w:t xml:space="preserve">    uge::IEventManager::Get()-&gt;vRemoveListener(</w:t>
            </w:r>
          </w:p>
          <w:p w14:paraId="34527180" w14:textId="7A16176A" w:rsidR="00522110" w:rsidRPr="00522110" w:rsidRDefault="00513610" w:rsidP="00522110">
            <w:pPr>
              <w:rPr>
                <w:rStyle w:val="ComputerCode"/>
              </w:rPr>
            </w:pPr>
            <w:r>
              <w:rPr>
                <w:rStyle w:val="ComputerCode"/>
              </w:rPr>
              <w:t xml:space="preserve">       </w:t>
            </w:r>
            <w:r w:rsidR="00522110" w:rsidRPr="00522110">
              <w:rPr>
                <w:rStyle w:val="ComputerCode"/>
              </w:rPr>
              <w:t>functionDelegate, uge::EvtData_PhysCollision::sk_EventType);</w:t>
            </w:r>
          </w:p>
          <w:p w14:paraId="59D907ED" w14:textId="77777777" w:rsidR="00522110" w:rsidRPr="00522110" w:rsidRDefault="00522110" w:rsidP="00522110">
            <w:pPr>
              <w:rPr>
                <w:rStyle w:val="ComputerCode"/>
              </w:rPr>
            </w:pPr>
          </w:p>
          <w:p w14:paraId="3C8D334C" w14:textId="77777777" w:rsidR="00513610" w:rsidRDefault="00522110" w:rsidP="00522110">
            <w:pPr>
              <w:rPr>
                <w:rStyle w:val="ComputerCode"/>
              </w:rPr>
            </w:pPr>
            <w:r w:rsidRPr="00522110">
              <w:rPr>
                <w:rStyle w:val="ComputerCode"/>
              </w:rPr>
              <w:t xml:space="preserve">    functionDelegate = fastdelegate::MakeDelegate(</w:t>
            </w:r>
          </w:p>
          <w:p w14:paraId="7611F36C" w14:textId="5FD7DFF8" w:rsidR="00522110" w:rsidRPr="00522110" w:rsidRDefault="00513610" w:rsidP="00522110">
            <w:pPr>
              <w:rPr>
                <w:rStyle w:val="ComputerCode"/>
              </w:rPr>
            </w:pPr>
            <w:r>
              <w:rPr>
                <w:rStyle w:val="ComputerCode"/>
              </w:rPr>
              <w:t xml:space="preserve">       </w:t>
            </w:r>
            <w:r w:rsidR="00522110" w:rsidRPr="00522110">
              <w:rPr>
                <w:rStyle w:val="ComputerCode"/>
              </w:rPr>
              <w:t>this, &amp;Running::CollisionEnded);</w:t>
            </w:r>
          </w:p>
          <w:p w14:paraId="77B813F8" w14:textId="77777777" w:rsidR="00513610" w:rsidRDefault="00522110" w:rsidP="00522110">
            <w:pPr>
              <w:rPr>
                <w:rStyle w:val="ComputerCode"/>
              </w:rPr>
            </w:pPr>
            <w:r w:rsidRPr="00522110">
              <w:rPr>
                <w:rStyle w:val="ComputerCode"/>
              </w:rPr>
              <w:t xml:space="preserve">    uge::IEventManager::Get()-&gt;vRemoveListener(</w:t>
            </w:r>
          </w:p>
          <w:p w14:paraId="29B47EC1" w14:textId="7D9D6A80" w:rsidR="00522110" w:rsidRPr="00522110" w:rsidRDefault="00513610" w:rsidP="00522110">
            <w:pPr>
              <w:rPr>
                <w:rStyle w:val="ComputerCode"/>
              </w:rPr>
            </w:pPr>
            <w:r>
              <w:rPr>
                <w:rStyle w:val="ComputerCode"/>
              </w:rPr>
              <w:t xml:space="preserve">       </w:t>
            </w:r>
            <w:r w:rsidR="00522110" w:rsidRPr="00522110">
              <w:rPr>
                <w:rStyle w:val="ComputerCode"/>
              </w:rPr>
              <w:t>functionDelegate, uge::EvtData_PhysSeparation::sk_EventType);</w:t>
            </w:r>
          </w:p>
          <w:p w14:paraId="0C6F8A28" w14:textId="77777777" w:rsidR="00522110" w:rsidRPr="00522110" w:rsidRDefault="00522110" w:rsidP="00522110">
            <w:pPr>
              <w:rPr>
                <w:rStyle w:val="ComputerCode"/>
              </w:rPr>
            </w:pPr>
          </w:p>
          <w:p w14:paraId="1B0B99A1" w14:textId="77777777" w:rsidR="00513610" w:rsidRDefault="00522110" w:rsidP="00522110">
            <w:pPr>
              <w:rPr>
                <w:rStyle w:val="ComputerCode"/>
              </w:rPr>
            </w:pPr>
            <w:r w:rsidRPr="00522110">
              <w:rPr>
                <w:rStyle w:val="ComputerCode"/>
              </w:rPr>
              <w:t xml:space="preserve">    functionDelegate = fastdelegate::MakeDelegate(</w:t>
            </w:r>
          </w:p>
          <w:p w14:paraId="2E13E46B" w14:textId="610EA7BF" w:rsidR="00522110" w:rsidRPr="00522110" w:rsidRDefault="00513610" w:rsidP="00522110">
            <w:pPr>
              <w:rPr>
                <w:rStyle w:val="ComputerCode"/>
              </w:rPr>
            </w:pPr>
            <w:r>
              <w:rPr>
                <w:rStyle w:val="ComputerCode"/>
              </w:rPr>
              <w:t xml:space="preserve">       </w:t>
            </w:r>
            <w:r w:rsidR="00522110" w:rsidRPr="00522110">
              <w:rPr>
                <w:rStyle w:val="ComputerCode"/>
              </w:rPr>
              <w:t>this, &amp;Running::AlienDestroyed);</w:t>
            </w:r>
          </w:p>
          <w:p w14:paraId="0A463A8F" w14:textId="77777777" w:rsidR="00513610" w:rsidRDefault="00522110" w:rsidP="00522110">
            <w:pPr>
              <w:rPr>
                <w:rStyle w:val="ComputerCode"/>
              </w:rPr>
            </w:pPr>
            <w:r w:rsidRPr="00522110">
              <w:rPr>
                <w:rStyle w:val="ComputerCode"/>
              </w:rPr>
              <w:t xml:space="preserve">    uge::IEventManager::Get()-&gt;vRemoveListener(</w:t>
            </w:r>
          </w:p>
          <w:p w14:paraId="4C2EA613" w14:textId="36E313D5" w:rsidR="00522110" w:rsidRPr="00522110" w:rsidRDefault="00513610" w:rsidP="00522110">
            <w:pPr>
              <w:rPr>
                <w:rStyle w:val="ComputerCode"/>
              </w:rPr>
            </w:pPr>
            <w:r>
              <w:rPr>
                <w:rStyle w:val="ComputerCode"/>
              </w:rPr>
              <w:t xml:space="preserve">       </w:t>
            </w:r>
            <w:r w:rsidR="00522110" w:rsidRPr="00522110">
              <w:rPr>
                <w:rStyle w:val="ComputerCode"/>
              </w:rPr>
              <w:t>functionDelegate, sg::AlienDestroyed::sk_EventType);</w:t>
            </w:r>
          </w:p>
          <w:p w14:paraId="224FC1BB" w14:textId="34A61280" w:rsidR="00522110" w:rsidRDefault="00522110" w:rsidP="00522110">
            <w:pPr>
              <w:rPr>
                <w:rStyle w:val="ComputerCode"/>
              </w:rPr>
            </w:pPr>
            <w:r w:rsidRPr="00522110">
              <w:rPr>
                <w:rStyle w:val="ComputerCode"/>
              </w:rPr>
              <w:t>}</w:t>
            </w:r>
          </w:p>
          <w:p w14:paraId="68C7DC40" w14:textId="77777777" w:rsidR="00522110" w:rsidRPr="00920DCA" w:rsidRDefault="00522110" w:rsidP="00465462">
            <w:pPr>
              <w:rPr>
                <w:rStyle w:val="ComputerCode"/>
              </w:rPr>
            </w:pPr>
          </w:p>
          <w:p w14:paraId="02451B0F" w14:textId="77777777" w:rsidR="00465462" w:rsidRPr="00920DCA" w:rsidRDefault="00465462" w:rsidP="00465462">
            <w:pPr>
              <w:rPr>
                <w:rStyle w:val="ComputerCode"/>
              </w:rPr>
            </w:pPr>
            <w:r w:rsidRPr="00920DCA">
              <w:rPr>
                <w:rStyle w:val="ComputerCode"/>
              </w:rPr>
              <w:t>void Running::CollisionStarted(uge::IEventDataSharedPointer pEventData)</w:t>
            </w:r>
          </w:p>
          <w:p w14:paraId="302BC4D9" w14:textId="77777777" w:rsidR="00465462" w:rsidRPr="00920DCA" w:rsidRDefault="00465462" w:rsidP="00465462">
            <w:pPr>
              <w:rPr>
                <w:rStyle w:val="ComputerCode"/>
              </w:rPr>
            </w:pPr>
            <w:r w:rsidRPr="00920DCA">
              <w:rPr>
                <w:rStyle w:val="ComputerCode"/>
              </w:rPr>
              <w:t>{</w:t>
            </w:r>
          </w:p>
          <w:p w14:paraId="407C9D28" w14:textId="77777777" w:rsidR="00513610" w:rsidRDefault="00465462" w:rsidP="00465462">
            <w:pPr>
              <w:rPr>
                <w:rStyle w:val="ComputerCode"/>
              </w:rPr>
            </w:pPr>
            <w:r w:rsidRPr="00920DCA">
              <w:rPr>
                <w:rStyle w:val="ComputerCode"/>
              </w:rPr>
              <w:t xml:space="preserve">    std::shared_ptr&lt;uge::EvtData_PhysCollision&gt; pData =</w:t>
            </w:r>
          </w:p>
          <w:p w14:paraId="7A655FEF" w14:textId="39C03A69" w:rsidR="00513610" w:rsidRDefault="00513610" w:rsidP="00465462">
            <w:pPr>
              <w:rPr>
                <w:rStyle w:val="ComputerCode"/>
              </w:rPr>
            </w:pPr>
            <w:r>
              <w:rPr>
                <w:rStyle w:val="ComputerCode"/>
              </w:rPr>
              <w:t xml:space="preserve">  </w:t>
            </w:r>
            <w:r w:rsidR="00465462" w:rsidRPr="00920DCA">
              <w:rPr>
                <w:rStyle w:val="ComputerCode"/>
              </w:rPr>
              <w:t xml:space="preserve"> </w:t>
            </w:r>
            <w:r>
              <w:rPr>
                <w:rStyle w:val="ComputerCode"/>
              </w:rPr>
              <w:t xml:space="preserve">        </w:t>
            </w:r>
            <w:r w:rsidR="00465462" w:rsidRPr="00920DCA">
              <w:rPr>
                <w:rStyle w:val="ComputerCode"/>
              </w:rPr>
              <w:t>std::static_pointer_cast&lt;uge::EvtData_PhysCollision&gt;(</w:t>
            </w:r>
          </w:p>
          <w:p w14:paraId="1A2B8DBB" w14:textId="1E8DA43D" w:rsidR="00465462" w:rsidRPr="00920DCA" w:rsidRDefault="00513610" w:rsidP="00465462">
            <w:pPr>
              <w:rPr>
                <w:rStyle w:val="ComputerCode"/>
              </w:rPr>
            </w:pPr>
            <w:r>
              <w:rPr>
                <w:rStyle w:val="ComputerCode"/>
              </w:rPr>
              <w:t xml:space="preserve">                                                      </w:t>
            </w:r>
            <w:r w:rsidR="00465462" w:rsidRPr="00920DCA">
              <w:rPr>
                <w:rStyle w:val="ComputerCode"/>
              </w:rPr>
              <w:t>pEventData);</w:t>
            </w:r>
          </w:p>
          <w:p w14:paraId="13E901B3" w14:textId="77777777" w:rsidR="00465462" w:rsidRPr="00920DCA" w:rsidRDefault="00465462" w:rsidP="00465462">
            <w:pPr>
              <w:rPr>
                <w:rStyle w:val="ComputerCode"/>
              </w:rPr>
            </w:pPr>
          </w:p>
          <w:p w14:paraId="1F55CF34" w14:textId="77777777" w:rsidR="00513610" w:rsidRDefault="00465462" w:rsidP="00465462">
            <w:pPr>
              <w:rPr>
                <w:rStyle w:val="ComputerCode"/>
              </w:rPr>
            </w:pPr>
            <w:r w:rsidRPr="00920DCA">
              <w:rPr>
                <w:rStyle w:val="ComputerCode"/>
              </w:rPr>
              <w:t xml:space="preserve">    printf(</w:t>
            </w:r>
            <w:r w:rsidR="00513610">
              <w:rPr>
                <w:rStyle w:val="ComputerCode"/>
              </w:rPr>
              <w:t>"Actors %u and %u collided!\n",</w:t>
            </w:r>
          </w:p>
          <w:p w14:paraId="6CF2DD6E" w14:textId="62A6C6FB" w:rsidR="00465462" w:rsidRPr="00920DCA" w:rsidRDefault="00513610" w:rsidP="00465462">
            <w:pPr>
              <w:rPr>
                <w:rStyle w:val="ComputerCode"/>
              </w:rPr>
            </w:pPr>
            <w:r>
              <w:rPr>
                <w:rStyle w:val="ComputerCode"/>
              </w:rPr>
              <w:t xml:space="preserve">           </w:t>
            </w:r>
            <w:r w:rsidR="00465462" w:rsidRPr="00920DCA">
              <w:rPr>
                <w:rStyle w:val="ComputerCode"/>
              </w:rPr>
              <w:t>pData-&gt;GetActorA(), pData-&gt;GetActorB());</w:t>
            </w:r>
          </w:p>
          <w:p w14:paraId="3C25C803" w14:textId="77777777" w:rsidR="00465462" w:rsidRPr="00920DCA" w:rsidRDefault="00465462" w:rsidP="00465462">
            <w:pPr>
              <w:rPr>
                <w:rStyle w:val="ComputerCode"/>
              </w:rPr>
            </w:pPr>
            <w:r w:rsidRPr="00920DCA">
              <w:rPr>
                <w:rStyle w:val="ComputerCode"/>
              </w:rPr>
              <w:t>}</w:t>
            </w:r>
          </w:p>
          <w:p w14:paraId="1076E918" w14:textId="77777777" w:rsidR="00465462" w:rsidRPr="00920DCA" w:rsidRDefault="00465462" w:rsidP="00465462">
            <w:pPr>
              <w:rPr>
                <w:rStyle w:val="ComputerCode"/>
              </w:rPr>
            </w:pPr>
          </w:p>
          <w:p w14:paraId="332C77FB" w14:textId="77777777" w:rsidR="00513610" w:rsidRDefault="00465462" w:rsidP="00465462">
            <w:pPr>
              <w:rPr>
                <w:rStyle w:val="ComputerCode"/>
              </w:rPr>
            </w:pPr>
            <w:r w:rsidRPr="00920DCA">
              <w:rPr>
                <w:rStyle w:val="ComputerCode"/>
              </w:rPr>
              <w:t>void Running::CollisionEnded(</w:t>
            </w:r>
          </w:p>
          <w:p w14:paraId="3CD8F491" w14:textId="4355F2EC" w:rsidR="00465462" w:rsidRPr="00920DCA" w:rsidRDefault="00513610" w:rsidP="00465462">
            <w:pPr>
              <w:rPr>
                <w:rStyle w:val="ComputerCode"/>
              </w:rPr>
            </w:pPr>
            <w:r>
              <w:rPr>
                <w:rStyle w:val="ComputerCode"/>
              </w:rPr>
              <w:t xml:space="preserve">              </w:t>
            </w:r>
            <w:r w:rsidR="00465462" w:rsidRPr="00920DCA">
              <w:rPr>
                <w:rStyle w:val="ComputerCode"/>
              </w:rPr>
              <w:t>uge::IEventDataSharedPointer pEventData)</w:t>
            </w:r>
          </w:p>
          <w:p w14:paraId="6A2B3704" w14:textId="77777777" w:rsidR="00465462" w:rsidRPr="00920DCA" w:rsidRDefault="00465462" w:rsidP="00465462">
            <w:pPr>
              <w:rPr>
                <w:rStyle w:val="ComputerCode"/>
              </w:rPr>
            </w:pPr>
            <w:r w:rsidRPr="00920DCA">
              <w:rPr>
                <w:rStyle w:val="ComputerCode"/>
              </w:rPr>
              <w:t>{</w:t>
            </w:r>
          </w:p>
          <w:p w14:paraId="53552804" w14:textId="77777777" w:rsidR="00513610" w:rsidRDefault="00465462" w:rsidP="00465462">
            <w:pPr>
              <w:rPr>
                <w:rStyle w:val="ComputerCode"/>
              </w:rPr>
            </w:pPr>
            <w:r w:rsidRPr="00920DCA">
              <w:rPr>
                <w:rStyle w:val="ComputerCode"/>
              </w:rPr>
              <w:t xml:space="preserve">    std::shared_ptr&lt;uge::EvtData_PhysSeparation&gt; pData =</w:t>
            </w:r>
          </w:p>
          <w:p w14:paraId="14CA02E4" w14:textId="7F18780B" w:rsidR="00513610" w:rsidRDefault="00513610" w:rsidP="00465462">
            <w:pPr>
              <w:rPr>
                <w:rStyle w:val="ComputerCode"/>
              </w:rPr>
            </w:pPr>
            <w:r>
              <w:rPr>
                <w:rStyle w:val="ComputerCode"/>
              </w:rPr>
              <w:t xml:space="preserve">              </w:t>
            </w:r>
            <w:r w:rsidR="00465462" w:rsidRPr="00920DCA">
              <w:rPr>
                <w:rStyle w:val="ComputerCode"/>
              </w:rPr>
              <w:t xml:space="preserve"> std::static_pointer_cast&lt;</w:t>
            </w:r>
          </w:p>
          <w:p w14:paraId="16EA7437" w14:textId="68C24CE2" w:rsidR="00465462" w:rsidRPr="00920DCA" w:rsidRDefault="00513610" w:rsidP="00465462">
            <w:pPr>
              <w:rPr>
                <w:rStyle w:val="ComputerCode"/>
              </w:rPr>
            </w:pPr>
            <w:r>
              <w:rPr>
                <w:rStyle w:val="ComputerCode"/>
              </w:rPr>
              <w:t xml:space="preserve">                         </w:t>
            </w:r>
            <w:r w:rsidR="00465462" w:rsidRPr="00920DCA">
              <w:rPr>
                <w:rStyle w:val="ComputerCode"/>
              </w:rPr>
              <w:t>uge::EvtData_PhysSeparation&gt;(pEventData);</w:t>
            </w:r>
          </w:p>
          <w:p w14:paraId="3B791AB4" w14:textId="77777777" w:rsidR="00465462" w:rsidRPr="00920DCA" w:rsidRDefault="00465462" w:rsidP="00465462">
            <w:pPr>
              <w:rPr>
                <w:rStyle w:val="ComputerCode"/>
              </w:rPr>
            </w:pPr>
          </w:p>
          <w:p w14:paraId="533BFC5B" w14:textId="77777777" w:rsidR="00513610" w:rsidRDefault="00465462" w:rsidP="00465462">
            <w:pPr>
              <w:rPr>
                <w:rStyle w:val="ComputerCode"/>
              </w:rPr>
            </w:pPr>
            <w:r w:rsidRPr="00920DCA">
              <w:rPr>
                <w:rStyle w:val="ComputerCode"/>
              </w:rPr>
              <w:t xml:space="preserve">    printf("Actors %u and %u stopped colliding!\n",</w:t>
            </w:r>
          </w:p>
          <w:p w14:paraId="30023220" w14:textId="0C40DB54" w:rsidR="00465462" w:rsidRPr="00920DCA" w:rsidRDefault="00513610" w:rsidP="00465462">
            <w:pPr>
              <w:rPr>
                <w:rStyle w:val="ComputerCode"/>
              </w:rPr>
            </w:pPr>
            <w:r>
              <w:rPr>
                <w:rStyle w:val="ComputerCode"/>
              </w:rPr>
              <w:t xml:space="preserve">           </w:t>
            </w:r>
            <w:r w:rsidR="00465462" w:rsidRPr="00920DCA">
              <w:rPr>
                <w:rStyle w:val="ComputerCode"/>
              </w:rPr>
              <w:t>pData-&gt;GetActorA(), pData-&gt;GetActorB());</w:t>
            </w:r>
          </w:p>
          <w:p w14:paraId="5F49BB15" w14:textId="77777777" w:rsidR="00465462" w:rsidRPr="00920DCA" w:rsidRDefault="00465462" w:rsidP="00465462">
            <w:pPr>
              <w:rPr>
                <w:rStyle w:val="ComputerCode"/>
              </w:rPr>
            </w:pPr>
            <w:r w:rsidRPr="00920DCA">
              <w:rPr>
                <w:rStyle w:val="ComputerCode"/>
              </w:rPr>
              <w:t>}</w:t>
            </w:r>
          </w:p>
          <w:p w14:paraId="2A9AFD15" w14:textId="77777777" w:rsidR="00465462" w:rsidRPr="00920DCA" w:rsidRDefault="00465462" w:rsidP="00465462">
            <w:pPr>
              <w:rPr>
                <w:rStyle w:val="ComputerCode"/>
              </w:rPr>
            </w:pPr>
          </w:p>
          <w:p w14:paraId="18F35E26" w14:textId="77777777" w:rsidR="00513610" w:rsidRDefault="00465462" w:rsidP="00465462">
            <w:pPr>
              <w:rPr>
                <w:rStyle w:val="ComputerCode"/>
              </w:rPr>
            </w:pPr>
            <w:r w:rsidRPr="00920DCA">
              <w:rPr>
                <w:rStyle w:val="ComputerCode"/>
              </w:rPr>
              <w:t>void Running::AlienDestroyed(</w:t>
            </w:r>
          </w:p>
          <w:p w14:paraId="16EBCA0D" w14:textId="155B2B7F" w:rsidR="00465462" w:rsidRPr="00920DCA" w:rsidRDefault="00513610" w:rsidP="00465462">
            <w:pPr>
              <w:rPr>
                <w:rStyle w:val="ComputerCode"/>
              </w:rPr>
            </w:pPr>
            <w:r>
              <w:rPr>
                <w:rStyle w:val="ComputerCode"/>
              </w:rPr>
              <w:t xml:space="preserve">                  </w:t>
            </w:r>
            <w:r w:rsidR="00465462" w:rsidRPr="00920DCA">
              <w:rPr>
                <w:rStyle w:val="ComputerCode"/>
              </w:rPr>
              <w:t>uge::IEventDataSharedPointer pEventData)</w:t>
            </w:r>
          </w:p>
          <w:p w14:paraId="6EB309C5" w14:textId="77777777" w:rsidR="00465462" w:rsidRPr="00920DCA" w:rsidRDefault="00465462" w:rsidP="00465462">
            <w:pPr>
              <w:rPr>
                <w:rStyle w:val="ComputerCode"/>
              </w:rPr>
            </w:pPr>
            <w:r w:rsidRPr="00920DCA">
              <w:rPr>
                <w:rStyle w:val="ComputerCode"/>
              </w:rPr>
              <w:t>{</w:t>
            </w:r>
          </w:p>
          <w:p w14:paraId="65A07463" w14:textId="77777777" w:rsidR="00513610" w:rsidRDefault="00465462" w:rsidP="00465462">
            <w:pPr>
              <w:rPr>
                <w:rStyle w:val="ComputerCode"/>
              </w:rPr>
            </w:pPr>
            <w:r w:rsidRPr="00920DCA">
              <w:rPr>
                <w:rStyle w:val="ComputerCode"/>
              </w:rPr>
              <w:t xml:space="preserve">    std::shared_ptr&lt;sg::AlienDestroyed&gt; pData =</w:t>
            </w:r>
          </w:p>
          <w:p w14:paraId="658ABB7B" w14:textId="5E62E588" w:rsidR="00465462" w:rsidRPr="00920DCA" w:rsidRDefault="00513610" w:rsidP="00465462">
            <w:pPr>
              <w:rPr>
                <w:rStyle w:val="ComputerCode"/>
              </w:rPr>
            </w:pPr>
            <w:r>
              <w:rPr>
                <w:rStyle w:val="ComputerCode"/>
              </w:rPr>
              <w:t xml:space="preserve">        </w:t>
            </w:r>
            <w:r w:rsidR="00465462" w:rsidRPr="00920DCA">
              <w:rPr>
                <w:rStyle w:val="ComputerCode"/>
              </w:rPr>
              <w:t xml:space="preserve"> std::static_pointer_cast&lt;sg::AlienDestroyed&gt;(pEventData);</w:t>
            </w:r>
          </w:p>
          <w:p w14:paraId="164753B3" w14:textId="77777777" w:rsidR="00465462" w:rsidRPr="00920DCA" w:rsidRDefault="00465462" w:rsidP="00465462">
            <w:pPr>
              <w:rPr>
                <w:rStyle w:val="ComputerCode"/>
              </w:rPr>
            </w:pPr>
          </w:p>
          <w:p w14:paraId="4962B0BA" w14:textId="77777777" w:rsidR="00465462" w:rsidRPr="00920DCA" w:rsidRDefault="00465462" w:rsidP="00465462">
            <w:pPr>
              <w:rPr>
                <w:rStyle w:val="ComputerCode"/>
              </w:rPr>
            </w:pPr>
            <w:r w:rsidRPr="00920DCA">
              <w:rPr>
                <w:rStyle w:val="ComputerCode"/>
              </w:rPr>
              <w:t xml:space="preserve">    printf("Alien with ID %u was destroyed!\n", pData-&gt;GetActorID());</w:t>
            </w:r>
          </w:p>
          <w:p w14:paraId="1FF5D03A" w14:textId="3DF4C6A4" w:rsidR="00465462" w:rsidRPr="00920DCA" w:rsidRDefault="00465462" w:rsidP="00465462">
            <w:pPr>
              <w:rPr>
                <w:rStyle w:val="ComputerCode"/>
              </w:rPr>
            </w:pPr>
            <w:r w:rsidRPr="00920DCA">
              <w:rPr>
                <w:rStyle w:val="ComputerCode"/>
              </w:rPr>
              <w:t xml:space="preserve">    // Could increase score or difficult, etc.</w:t>
            </w:r>
          </w:p>
          <w:p w14:paraId="7E14A54F" w14:textId="6A2299F9" w:rsidR="00465462" w:rsidRDefault="00465462" w:rsidP="00465462">
            <w:r w:rsidRPr="00920DCA">
              <w:rPr>
                <w:rStyle w:val="ComputerCode"/>
              </w:rPr>
              <w:lastRenderedPageBreak/>
              <w:t>}</w:t>
            </w:r>
          </w:p>
        </w:tc>
      </w:tr>
    </w:tbl>
    <w:p w14:paraId="6952E64C" w14:textId="77777777" w:rsidR="00260C0A" w:rsidRDefault="00260C0A" w:rsidP="00C74F2D"/>
    <w:p w14:paraId="01B98E47" w14:textId="101F1AB3" w:rsidR="00522110" w:rsidRDefault="00522110" w:rsidP="00C74F2D">
      <w:r>
        <w:t xml:space="preserve">With </w:t>
      </w:r>
      <w:r>
        <w:fldChar w:fldCharType="begin"/>
      </w:r>
      <w:r>
        <w:instrText xml:space="preserve"> REF _Ref382493822 \h </w:instrText>
      </w:r>
      <w:r>
        <w:fldChar w:fldCharType="separate"/>
      </w:r>
      <w:r w:rsidR="00EA324E" w:rsidRPr="00522110">
        <w:rPr>
          <w:b/>
        </w:rPr>
        <w:t xml:space="preserve">Listing </w:t>
      </w:r>
      <w:r w:rsidR="00EA324E">
        <w:rPr>
          <w:b/>
          <w:noProof/>
        </w:rPr>
        <w:t>84</w:t>
      </w:r>
      <w:r>
        <w:fldChar w:fldCharType="end"/>
      </w:r>
      <w:r>
        <w:t xml:space="preserve"> code, whenever a collision starts or ends or an alien actor is destroyed, the event delegate will run the specified code do handle the event. As an event may have several delegates, it is possible to handle the event in different ways. For instance, the game logic might create a new, stronger enemy, whilst a game view might display a graphical animation and play an explosion sound.</w:t>
      </w:r>
    </w:p>
    <w:p w14:paraId="537CC61A" w14:textId="453CADF6" w:rsidR="00522110" w:rsidRDefault="00522110" w:rsidP="00C74F2D">
      <w:r>
        <w:t xml:space="preserve">To illustrate the event handler code, </w:t>
      </w:r>
      <w:r>
        <w:fldChar w:fldCharType="begin"/>
      </w:r>
      <w:r>
        <w:instrText xml:space="preserve"> REF _Ref382493968 \h </w:instrText>
      </w:r>
      <w:r>
        <w:fldChar w:fldCharType="separate"/>
      </w:r>
      <w:r w:rsidR="00EA324E" w:rsidRPr="00522110">
        <w:rPr>
          <w:b/>
        </w:rPr>
        <w:t xml:space="preserve">Listing </w:t>
      </w:r>
      <w:r w:rsidR="00EA324E">
        <w:rPr>
          <w:b/>
          <w:noProof/>
        </w:rPr>
        <w:t>85</w:t>
      </w:r>
      <w:r>
        <w:fldChar w:fldCharType="end"/>
      </w:r>
      <w:r>
        <w:t xml:space="preserve"> adds a new method to </w:t>
      </w:r>
      <w:r w:rsidRPr="00522110">
        <w:rPr>
          <w:rStyle w:val="ComputerCode"/>
        </w:rPr>
        <w:t>vOnUpdate()</w:t>
      </w:r>
      <w:r>
        <w:t xml:space="preserve"> to check and remove destroyed actors (actors whose current health points on the </w:t>
      </w:r>
      <w:r w:rsidRPr="00522110">
        <w:rPr>
          <w:rStyle w:val="ComputerCode"/>
        </w:rPr>
        <w:t>HealthComponent</w:t>
      </w:r>
      <w:r>
        <w:t xml:space="preserve"> are equal of below zero). The actors that satisfy this condition are removed from the game and an </w:t>
      </w:r>
      <w:r w:rsidRPr="00522110">
        <w:rPr>
          <w:rStyle w:val="ComputerCode"/>
        </w:rPr>
        <w:t>AlienDestroyed</w:t>
      </w:r>
      <w:r>
        <w:t xml:space="preserve"> event is dispatched.</w:t>
      </w:r>
    </w:p>
    <w:p w14:paraId="5A27088B" w14:textId="6AD18D99" w:rsidR="00522110" w:rsidRDefault="00522110" w:rsidP="00522110">
      <w:pPr>
        <w:pStyle w:val="Caption"/>
        <w:keepNext/>
        <w:jc w:val="center"/>
      </w:pPr>
      <w:bookmarkStart w:id="433" w:name="_Ref382493968"/>
      <w:bookmarkStart w:id="434" w:name="_Toc382771810"/>
      <w:r w:rsidRPr="00522110">
        <w:rPr>
          <w:b/>
        </w:rPr>
        <w:t xml:space="preserve">Listing </w:t>
      </w:r>
      <w:r w:rsidRPr="00522110">
        <w:rPr>
          <w:b/>
        </w:rPr>
        <w:fldChar w:fldCharType="begin"/>
      </w:r>
      <w:r w:rsidRPr="00522110">
        <w:rPr>
          <w:b/>
        </w:rPr>
        <w:instrText xml:space="preserve"> SEQ Listing \* ARABIC </w:instrText>
      </w:r>
      <w:r w:rsidRPr="00522110">
        <w:rPr>
          <w:b/>
        </w:rPr>
        <w:fldChar w:fldCharType="separate"/>
      </w:r>
      <w:r w:rsidR="00EA324E">
        <w:rPr>
          <w:b/>
          <w:noProof/>
        </w:rPr>
        <w:t>85</w:t>
      </w:r>
      <w:r w:rsidRPr="00522110">
        <w:rPr>
          <w:b/>
        </w:rPr>
        <w:fldChar w:fldCharType="end"/>
      </w:r>
      <w:bookmarkEnd w:id="433"/>
      <w:r w:rsidRPr="00522110">
        <w:rPr>
          <w:b/>
        </w:rPr>
        <w:t>.</w:t>
      </w:r>
      <w:r>
        <w:t xml:space="preserve"> Removing destroyed actors from the game.</w:t>
      </w:r>
      <w:bookmarkEnd w:id="434"/>
    </w:p>
    <w:tbl>
      <w:tblPr>
        <w:tblStyle w:val="TableGrid"/>
        <w:tblW w:w="0" w:type="auto"/>
        <w:tblLook w:val="04A0" w:firstRow="1" w:lastRow="0" w:firstColumn="1" w:lastColumn="0" w:noHBand="0" w:noVBand="1"/>
      </w:tblPr>
      <w:tblGrid>
        <w:gridCol w:w="8494"/>
      </w:tblGrid>
      <w:tr w:rsidR="00920DCA" w14:paraId="0C353EC5" w14:textId="77777777" w:rsidTr="00920DCA">
        <w:tc>
          <w:tcPr>
            <w:tcW w:w="8494" w:type="dxa"/>
          </w:tcPr>
          <w:p w14:paraId="0CBCABA9" w14:textId="7D3E459A" w:rsidR="00522110" w:rsidRPr="00522110" w:rsidRDefault="00522110" w:rsidP="00522110">
            <w:pPr>
              <w:rPr>
                <w:rStyle w:val="ComputerCode"/>
              </w:rPr>
            </w:pPr>
            <w:r w:rsidRPr="00522110">
              <w:rPr>
                <w:rStyle w:val="ComputerCode"/>
              </w:rPr>
              <w:t>bool Running::vOnUpdate(unsigned long timeElapsed)</w:t>
            </w:r>
          </w:p>
          <w:p w14:paraId="3D123BE6" w14:textId="77777777" w:rsidR="00522110" w:rsidRPr="00522110" w:rsidRDefault="00522110" w:rsidP="00522110">
            <w:pPr>
              <w:rPr>
                <w:rStyle w:val="ComputerCode"/>
              </w:rPr>
            </w:pPr>
            <w:r w:rsidRPr="00522110">
              <w:rPr>
                <w:rStyle w:val="ComputerCode"/>
              </w:rPr>
              <w:t>{</w:t>
            </w:r>
          </w:p>
          <w:p w14:paraId="7F90C7A8" w14:textId="77777777" w:rsidR="00522110" w:rsidRPr="00522110" w:rsidRDefault="00522110" w:rsidP="00522110">
            <w:pPr>
              <w:rPr>
                <w:rStyle w:val="ComputerCode"/>
              </w:rPr>
            </w:pPr>
            <w:r w:rsidRPr="00522110">
              <w:rPr>
                <w:rStyle w:val="ComputerCode"/>
              </w:rPr>
              <w:t xml:space="preserve">    bool bSuccess = uge::GameState::Running::vOnUpdate(timeElapsed);</w:t>
            </w:r>
          </w:p>
          <w:p w14:paraId="704887D1" w14:textId="77777777" w:rsidR="00522110" w:rsidRPr="00522110" w:rsidRDefault="00522110" w:rsidP="00522110">
            <w:pPr>
              <w:rPr>
                <w:rStyle w:val="ComputerCode"/>
              </w:rPr>
            </w:pPr>
          </w:p>
          <w:p w14:paraId="298F4CA5" w14:textId="77777777" w:rsidR="00522110" w:rsidRPr="00522110" w:rsidRDefault="00522110" w:rsidP="00522110">
            <w:pPr>
              <w:rPr>
                <w:rStyle w:val="ComputerCode"/>
              </w:rPr>
            </w:pPr>
            <w:r w:rsidRPr="00522110">
              <w:rPr>
                <w:rStyle w:val="ComputerCode"/>
              </w:rPr>
              <w:t xml:space="preserve">    RemoveDestroyedActors();</w:t>
            </w:r>
          </w:p>
          <w:p w14:paraId="797C292F" w14:textId="77777777" w:rsidR="00522110" w:rsidRPr="00522110" w:rsidRDefault="00522110" w:rsidP="00522110">
            <w:pPr>
              <w:rPr>
                <w:rStyle w:val="ComputerCode"/>
              </w:rPr>
            </w:pPr>
          </w:p>
          <w:p w14:paraId="2B44E8B6" w14:textId="77777777" w:rsidR="00522110" w:rsidRPr="00522110" w:rsidRDefault="00522110" w:rsidP="00522110">
            <w:pPr>
              <w:rPr>
                <w:rStyle w:val="ComputerCode"/>
              </w:rPr>
            </w:pPr>
            <w:r w:rsidRPr="00522110">
              <w:rPr>
                <w:rStyle w:val="ComputerCode"/>
              </w:rPr>
              <w:t xml:space="preserve">    return bSuccess;</w:t>
            </w:r>
          </w:p>
          <w:p w14:paraId="41AD574C" w14:textId="0DA052AE" w:rsidR="00522110" w:rsidRDefault="00522110" w:rsidP="00522110">
            <w:pPr>
              <w:rPr>
                <w:rStyle w:val="ComputerCode"/>
              </w:rPr>
            </w:pPr>
            <w:r w:rsidRPr="00522110">
              <w:rPr>
                <w:rStyle w:val="ComputerCode"/>
              </w:rPr>
              <w:t>}</w:t>
            </w:r>
          </w:p>
          <w:p w14:paraId="31FADD78" w14:textId="77777777" w:rsidR="00522110" w:rsidRDefault="00522110" w:rsidP="00920DCA">
            <w:pPr>
              <w:rPr>
                <w:rStyle w:val="ComputerCode"/>
              </w:rPr>
            </w:pPr>
          </w:p>
          <w:p w14:paraId="66888E99" w14:textId="77777777" w:rsidR="00920DCA" w:rsidRPr="00920DCA" w:rsidRDefault="00920DCA" w:rsidP="00920DCA">
            <w:pPr>
              <w:rPr>
                <w:rStyle w:val="ComputerCode"/>
              </w:rPr>
            </w:pPr>
            <w:r w:rsidRPr="00920DCA">
              <w:rPr>
                <w:rStyle w:val="ComputerCode"/>
              </w:rPr>
              <w:t>void Running::RemoveDestroyedActors()</w:t>
            </w:r>
          </w:p>
          <w:p w14:paraId="1FD37061" w14:textId="77777777" w:rsidR="00920DCA" w:rsidRPr="00920DCA" w:rsidRDefault="00920DCA" w:rsidP="00920DCA">
            <w:pPr>
              <w:rPr>
                <w:rStyle w:val="ComputerCode"/>
              </w:rPr>
            </w:pPr>
            <w:r w:rsidRPr="00920DCA">
              <w:rPr>
                <w:rStyle w:val="ComputerCode"/>
              </w:rPr>
              <w:t>{</w:t>
            </w:r>
          </w:p>
          <w:p w14:paraId="0D8B0931" w14:textId="77777777" w:rsidR="00920DCA" w:rsidRPr="00920DCA" w:rsidRDefault="00920DCA" w:rsidP="00920DCA">
            <w:pPr>
              <w:rPr>
                <w:rStyle w:val="ComputerCode"/>
              </w:rPr>
            </w:pPr>
            <w:r w:rsidRPr="00920DCA">
              <w:rPr>
                <w:rStyle w:val="ComputerCode"/>
              </w:rPr>
              <w:t xml:space="preserve">    std::vector&lt;uge::ActorID&gt; destroyedActorIDs;</w:t>
            </w:r>
          </w:p>
          <w:p w14:paraId="29EC4903" w14:textId="77777777" w:rsidR="00920DCA" w:rsidRPr="00920DCA" w:rsidRDefault="00920DCA" w:rsidP="00920DCA">
            <w:pPr>
              <w:rPr>
                <w:rStyle w:val="ComputerCode"/>
              </w:rPr>
            </w:pPr>
          </w:p>
          <w:p w14:paraId="130C6E6C" w14:textId="77777777" w:rsidR="00513610" w:rsidRDefault="00920DCA" w:rsidP="00920DCA">
            <w:pPr>
              <w:rPr>
                <w:rStyle w:val="ComputerCode"/>
              </w:rPr>
            </w:pPr>
            <w:r w:rsidRPr="00920DCA">
              <w:rPr>
                <w:rStyle w:val="ComputerCode"/>
              </w:rPr>
              <w:t xml:space="preserve">    sg::GameLogic* pGameLogic =</w:t>
            </w:r>
          </w:p>
          <w:p w14:paraId="68B9B202" w14:textId="727B0C2A" w:rsidR="00920DCA" w:rsidRPr="00920DCA" w:rsidRDefault="00513610" w:rsidP="00920DCA">
            <w:pPr>
              <w:rPr>
                <w:rStyle w:val="ComputerCode"/>
              </w:rPr>
            </w:pPr>
            <w:r>
              <w:rPr>
                <w:rStyle w:val="ComputerCode"/>
              </w:rPr>
              <w:t xml:space="preserve">             </w:t>
            </w:r>
            <w:r w:rsidR="00920DCA" w:rsidRPr="00920DCA">
              <w:rPr>
                <w:rStyle w:val="ComputerCode"/>
              </w:rPr>
              <w:t xml:space="preserve"> dynamic_cast&lt;sg::GameLogic*&gt;(m_pGameLogic);</w:t>
            </w:r>
          </w:p>
          <w:p w14:paraId="36EEE03A" w14:textId="77777777" w:rsidR="00920DCA" w:rsidRPr="00920DCA" w:rsidRDefault="00920DCA" w:rsidP="00920DCA">
            <w:pPr>
              <w:rPr>
                <w:rStyle w:val="ComputerCode"/>
              </w:rPr>
            </w:pPr>
            <w:r w:rsidRPr="00920DCA">
              <w:rPr>
                <w:rStyle w:val="ComputerCode"/>
              </w:rPr>
              <w:t xml:space="preserve">    for (const auto&amp; actorIt : pGameLogic-&gt;m_Actors)</w:t>
            </w:r>
          </w:p>
          <w:p w14:paraId="051CE153" w14:textId="77777777" w:rsidR="00920DCA" w:rsidRPr="00920DCA" w:rsidRDefault="00920DCA" w:rsidP="00920DCA">
            <w:pPr>
              <w:rPr>
                <w:rStyle w:val="ComputerCode"/>
              </w:rPr>
            </w:pPr>
            <w:r w:rsidRPr="00920DCA">
              <w:rPr>
                <w:rStyle w:val="ComputerCode"/>
              </w:rPr>
              <w:t xml:space="preserve">    {</w:t>
            </w:r>
          </w:p>
          <w:p w14:paraId="3FFCCEDF" w14:textId="77777777" w:rsidR="00920DCA" w:rsidRPr="00920DCA" w:rsidRDefault="00920DCA" w:rsidP="00920DCA">
            <w:pPr>
              <w:rPr>
                <w:rStyle w:val="ComputerCode"/>
              </w:rPr>
            </w:pPr>
            <w:r w:rsidRPr="00920DCA">
              <w:rPr>
                <w:rStyle w:val="ComputerCode"/>
              </w:rPr>
              <w:t xml:space="preserve">        uge::ActorID actorID = actorIt.first;</w:t>
            </w:r>
          </w:p>
          <w:p w14:paraId="609910CF" w14:textId="77777777" w:rsidR="00920DCA" w:rsidRPr="00920DCA" w:rsidRDefault="00920DCA" w:rsidP="00920DCA">
            <w:pPr>
              <w:rPr>
                <w:rStyle w:val="ComputerCode"/>
              </w:rPr>
            </w:pPr>
            <w:r w:rsidRPr="00920DCA">
              <w:rPr>
                <w:rStyle w:val="ComputerCode"/>
              </w:rPr>
              <w:t xml:space="preserve">        uge::ActorSharedPointer pActor = actorIt.second;</w:t>
            </w:r>
          </w:p>
          <w:p w14:paraId="7C9E6CE7" w14:textId="50B17F6A" w:rsidR="00513610" w:rsidRDefault="00920DCA" w:rsidP="00920DCA">
            <w:pPr>
              <w:rPr>
                <w:rStyle w:val="ComputerCode"/>
              </w:rPr>
            </w:pPr>
            <w:r w:rsidRPr="00920DCA">
              <w:rPr>
                <w:rStyle w:val="ComputerCode"/>
              </w:rPr>
              <w:t xml:space="preserve">        std::weak_ptr&lt;Compone</w:t>
            </w:r>
            <w:r w:rsidR="00513610">
              <w:rPr>
                <w:rStyle w:val="ComputerCode"/>
              </w:rPr>
              <w:t>nt::HealthComponent&gt; pComponent =</w:t>
            </w:r>
          </w:p>
          <w:p w14:paraId="6838B04E" w14:textId="36E784D6" w:rsidR="00513610" w:rsidRDefault="00513610" w:rsidP="00920DCA">
            <w:pPr>
              <w:rPr>
                <w:rStyle w:val="ComputerCode"/>
              </w:rPr>
            </w:pPr>
            <w:r>
              <w:rPr>
                <w:rStyle w:val="ComputerCode"/>
              </w:rPr>
              <w:t xml:space="preserve">         </w:t>
            </w:r>
            <w:r w:rsidR="00920DCA" w:rsidRPr="00920DCA">
              <w:rPr>
                <w:rStyle w:val="ComputerCode"/>
              </w:rPr>
              <w:t>pActor-&gt;GetComponent&lt;sg::Component::HealthComponent&gt;(</w:t>
            </w:r>
          </w:p>
          <w:p w14:paraId="6B26C032" w14:textId="1AA32BB5" w:rsidR="00920DCA" w:rsidRPr="00920DCA" w:rsidRDefault="00513610" w:rsidP="00920DCA">
            <w:pPr>
              <w:rPr>
                <w:rStyle w:val="ComputerCode"/>
              </w:rPr>
            </w:pPr>
            <w:r>
              <w:rPr>
                <w:rStyle w:val="ComputerCode"/>
              </w:rPr>
              <w:t xml:space="preserve">              </w:t>
            </w:r>
            <w:r w:rsidR="00920DCA" w:rsidRPr="00920DCA">
              <w:rPr>
                <w:rStyle w:val="ComputerCode"/>
              </w:rPr>
              <w:t>sg::Component::HealthComponent::g_ComponentName);</w:t>
            </w:r>
          </w:p>
          <w:p w14:paraId="48A826B0" w14:textId="77777777" w:rsidR="00920DCA" w:rsidRPr="00920DCA" w:rsidRDefault="00920DCA" w:rsidP="00920DCA">
            <w:pPr>
              <w:rPr>
                <w:rStyle w:val="ComputerCode"/>
              </w:rPr>
            </w:pPr>
          </w:p>
          <w:p w14:paraId="75E116C2" w14:textId="77777777" w:rsidR="00920DCA" w:rsidRPr="00920DCA" w:rsidRDefault="00920DCA" w:rsidP="00920DCA">
            <w:pPr>
              <w:rPr>
                <w:rStyle w:val="ComputerCode"/>
              </w:rPr>
            </w:pPr>
            <w:r w:rsidRPr="00920DCA">
              <w:rPr>
                <w:rStyle w:val="ComputerCode"/>
              </w:rPr>
              <w:t xml:space="preserve">        // Check if the actor has a HealthComponent.</w:t>
            </w:r>
          </w:p>
          <w:p w14:paraId="57331519" w14:textId="77777777" w:rsidR="00920DCA" w:rsidRPr="00920DCA" w:rsidRDefault="00920DCA" w:rsidP="00920DCA">
            <w:pPr>
              <w:rPr>
                <w:rStyle w:val="ComputerCode"/>
              </w:rPr>
            </w:pPr>
            <w:r w:rsidRPr="00920DCA">
              <w:rPr>
                <w:rStyle w:val="ComputerCode"/>
              </w:rPr>
              <w:t xml:space="preserve">        if (!pComponent.expired())</w:t>
            </w:r>
          </w:p>
          <w:p w14:paraId="5DBD4D67" w14:textId="77777777" w:rsidR="00920DCA" w:rsidRPr="00920DCA" w:rsidRDefault="00920DCA" w:rsidP="00920DCA">
            <w:pPr>
              <w:rPr>
                <w:rStyle w:val="ComputerCode"/>
              </w:rPr>
            </w:pPr>
            <w:r w:rsidRPr="00920DCA">
              <w:rPr>
                <w:rStyle w:val="ComputerCode"/>
              </w:rPr>
              <w:t xml:space="preserve">        {</w:t>
            </w:r>
          </w:p>
          <w:p w14:paraId="3B1DB1E4" w14:textId="77777777" w:rsidR="00513610" w:rsidRDefault="00920DCA" w:rsidP="00920DCA">
            <w:pPr>
              <w:rPr>
                <w:rStyle w:val="ComputerCode"/>
              </w:rPr>
            </w:pPr>
            <w:r w:rsidRPr="00920DCA">
              <w:rPr>
                <w:rStyle w:val="ComputerCode"/>
              </w:rPr>
              <w:t xml:space="preserve">            Component::HealthComponentS</w:t>
            </w:r>
            <w:r w:rsidR="00513610">
              <w:rPr>
                <w:rStyle w:val="ComputerCode"/>
              </w:rPr>
              <w:t>haredPointer</w:t>
            </w:r>
          </w:p>
          <w:p w14:paraId="424F42C8" w14:textId="5901139D" w:rsidR="00920DCA" w:rsidRPr="00920DCA" w:rsidRDefault="00513610" w:rsidP="00920DCA">
            <w:pPr>
              <w:rPr>
                <w:rStyle w:val="ComputerCode"/>
              </w:rPr>
            </w:pPr>
            <w:r>
              <w:rPr>
                <w:rStyle w:val="ComputerCode"/>
              </w:rPr>
              <w:t xml:space="preserve">                        </w:t>
            </w:r>
            <w:r w:rsidR="00920DCA" w:rsidRPr="00920DCA">
              <w:rPr>
                <w:rStyle w:val="ComputerCode"/>
              </w:rPr>
              <w:t>pSharedComponent = pComponent.lock();</w:t>
            </w:r>
          </w:p>
          <w:p w14:paraId="75C1CEBD" w14:textId="77777777" w:rsidR="00920DCA" w:rsidRPr="00920DCA" w:rsidRDefault="00920DCA" w:rsidP="00920DCA">
            <w:pPr>
              <w:rPr>
                <w:rStyle w:val="ComputerCode"/>
              </w:rPr>
            </w:pPr>
            <w:r w:rsidRPr="00920DCA">
              <w:rPr>
                <w:rStyle w:val="ComputerCode"/>
              </w:rPr>
              <w:t xml:space="preserve">            if (pSharedComponent-&gt;GetHealthPoints() &lt;= 0)</w:t>
            </w:r>
          </w:p>
          <w:p w14:paraId="272531EE" w14:textId="77777777" w:rsidR="00920DCA" w:rsidRPr="00920DCA" w:rsidRDefault="00920DCA" w:rsidP="00920DCA">
            <w:pPr>
              <w:rPr>
                <w:rStyle w:val="ComputerCode"/>
              </w:rPr>
            </w:pPr>
            <w:r w:rsidRPr="00920DCA">
              <w:rPr>
                <w:rStyle w:val="ComputerCode"/>
              </w:rPr>
              <w:t xml:space="preserve">            {</w:t>
            </w:r>
          </w:p>
          <w:p w14:paraId="58F9484F" w14:textId="77777777" w:rsidR="00920DCA" w:rsidRPr="00920DCA" w:rsidRDefault="00920DCA" w:rsidP="00920DCA">
            <w:pPr>
              <w:rPr>
                <w:rStyle w:val="ComputerCode"/>
              </w:rPr>
            </w:pPr>
            <w:r w:rsidRPr="00920DCA">
              <w:rPr>
                <w:rStyle w:val="ComputerCode"/>
              </w:rPr>
              <w:t xml:space="preserve">                destroyedActorIDs.push_back(actorID);</w:t>
            </w:r>
          </w:p>
          <w:p w14:paraId="6E57D829" w14:textId="77777777" w:rsidR="00920DCA" w:rsidRPr="00920DCA" w:rsidRDefault="00920DCA" w:rsidP="00920DCA">
            <w:pPr>
              <w:rPr>
                <w:rStyle w:val="ComputerCode"/>
              </w:rPr>
            </w:pPr>
            <w:r w:rsidRPr="00920DCA">
              <w:rPr>
                <w:rStyle w:val="ComputerCode"/>
              </w:rPr>
              <w:t xml:space="preserve">            }</w:t>
            </w:r>
          </w:p>
          <w:p w14:paraId="3B0C9874" w14:textId="77777777" w:rsidR="00920DCA" w:rsidRPr="00920DCA" w:rsidRDefault="00920DCA" w:rsidP="00920DCA">
            <w:pPr>
              <w:rPr>
                <w:rStyle w:val="ComputerCode"/>
              </w:rPr>
            </w:pPr>
            <w:r w:rsidRPr="00920DCA">
              <w:rPr>
                <w:rStyle w:val="ComputerCode"/>
              </w:rPr>
              <w:t xml:space="preserve">        }</w:t>
            </w:r>
          </w:p>
          <w:p w14:paraId="6D4161D8" w14:textId="77777777" w:rsidR="00920DCA" w:rsidRPr="00920DCA" w:rsidRDefault="00920DCA" w:rsidP="00920DCA">
            <w:pPr>
              <w:rPr>
                <w:rStyle w:val="ComputerCode"/>
              </w:rPr>
            </w:pPr>
            <w:r w:rsidRPr="00920DCA">
              <w:rPr>
                <w:rStyle w:val="ComputerCode"/>
              </w:rPr>
              <w:t xml:space="preserve">    }</w:t>
            </w:r>
          </w:p>
          <w:p w14:paraId="00539528" w14:textId="77777777" w:rsidR="00920DCA" w:rsidRPr="00920DCA" w:rsidRDefault="00920DCA" w:rsidP="00920DCA">
            <w:pPr>
              <w:rPr>
                <w:rStyle w:val="ComputerCode"/>
              </w:rPr>
            </w:pPr>
          </w:p>
          <w:p w14:paraId="195A52D1" w14:textId="77777777" w:rsidR="00513610" w:rsidRDefault="00920DCA" w:rsidP="00920DCA">
            <w:pPr>
              <w:rPr>
                <w:rStyle w:val="ComputerCode"/>
              </w:rPr>
            </w:pPr>
            <w:r w:rsidRPr="00920DCA">
              <w:rPr>
                <w:rStyle w:val="ComputerCode"/>
              </w:rPr>
              <w:t xml:space="preserve">    uge::IPhysicsSharedPointer pPhysics =</w:t>
            </w:r>
          </w:p>
          <w:p w14:paraId="218DD269" w14:textId="490FBFC9" w:rsidR="00920DCA" w:rsidRPr="00920DCA" w:rsidRDefault="00513610" w:rsidP="00920DCA">
            <w:pPr>
              <w:rPr>
                <w:rStyle w:val="ComputerCode"/>
              </w:rPr>
            </w:pPr>
            <w:r>
              <w:rPr>
                <w:rStyle w:val="ComputerCode"/>
              </w:rPr>
              <w:t xml:space="preserve">                          </w:t>
            </w:r>
            <w:r w:rsidR="00920DCA" w:rsidRPr="00920DCA">
              <w:rPr>
                <w:rStyle w:val="ComputerCode"/>
              </w:rPr>
              <w:t xml:space="preserve"> m_pGameLogic-&gt;vGetPhysics();</w:t>
            </w:r>
          </w:p>
          <w:p w14:paraId="58CDC66F" w14:textId="77777777" w:rsidR="00920DCA" w:rsidRPr="00920DCA" w:rsidRDefault="00920DCA" w:rsidP="00920DCA">
            <w:pPr>
              <w:rPr>
                <w:rStyle w:val="ComputerCode"/>
              </w:rPr>
            </w:pPr>
            <w:r w:rsidRPr="00920DCA">
              <w:rPr>
                <w:rStyle w:val="ComputerCode"/>
              </w:rPr>
              <w:lastRenderedPageBreak/>
              <w:t xml:space="preserve">    for (uge::ActorID actorID : destroyedActorIDs)</w:t>
            </w:r>
          </w:p>
          <w:p w14:paraId="694272B4" w14:textId="77777777" w:rsidR="00920DCA" w:rsidRPr="00920DCA" w:rsidRDefault="00920DCA" w:rsidP="00920DCA">
            <w:pPr>
              <w:rPr>
                <w:rStyle w:val="ComputerCode"/>
              </w:rPr>
            </w:pPr>
            <w:r w:rsidRPr="00920DCA">
              <w:rPr>
                <w:rStyle w:val="ComputerCode"/>
              </w:rPr>
              <w:t xml:space="preserve">    {</w:t>
            </w:r>
          </w:p>
          <w:p w14:paraId="35375030" w14:textId="77777777" w:rsidR="00920DCA" w:rsidRPr="00920DCA" w:rsidRDefault="00920DCA" w:rsidP="00920DCA">
            <w:pPr>
              <w:rPr>
                <w:rStyle w:val="ComputerCode"/>
              </w:rPr>
            </w:pPr>
            <w:r w:rsidRPr="00920DCA">
              <w:rPr>
                <w:rStyle w:val="ComputerCode"/>
              </w:rPr>
              <w:t xml:space="preserve">        pPhysics-&gt;vRemoveActor(actorID);</w:t>
            </w:r>
          </w:p>
          <w:p w14:paraId="260C1163" w14:textId="77777777" w:rsidR="00920DCA" w:rsidRDefault="00920DCA" w:rsidP="00920DCA">
            <w:pPr>
              <w:rPr>
                <w:rStyle w:val="ComputerCode"/>
              </w:rPr>
            </w:pPr>
            <w:r w:rsidRPr="00920DCA">
              <w:rPr>
                <w:rStyle w:val="ComputerCode"/>
              </w:rPr>
              <w:t xml:space="preserve">        pGameLogic-&gt;vDestroyActor(actorID);</w:t>
            </w:r>
          </w:p>
          <w:p w14:paraId="18B57FCF" w14:textId="77777777" w:rsidR="00D47B22" w:rsidRDefault="00D47B22" w:rsidP="00920DCA">
            <w:pPr>
              <w:rPr>
                <w:rStyle w:val="ComputerCode"/>
              </w:rPr>
            </w:pPr>
          </w:p>
          <w:p w14:paraId="7C3D6093" w14:textId="77777777" w:rsidR="00513610" w:rsidRDefault="00D47B22" w:rsidP="00D47B22">
            <w:pPr>
              <w:rPr>
                <w:rStyle w:val="ComputerCode"/>
              </w:rPr>
            </w:pPr>
            <w:r>
              <w:rPr>
                <w:rStyle w:val="ComputerCode"/>
              </w:rPr>
              <w:t xml:space="preserve">        </w:t>
            </w:r>
            <w:r w:rsidRPr="00D47B22">
              <w:rPr>
                <w:rStyle w:val="ComputerCode"/>
              </w:rPr>
              <w:t>std::shared_ptr&lt;sg::AlienDestroyed&gt; pEvent(</w:t>
            </w:r>
          </w:p>
          <w:p w14:paraId="07785B68" w14:textId="274B27CC" w:rsidR="00D47B22" w:rsidRPr="00D47B22" w:rsidRDefault="00513610" w:rsidP="00D47B22">
            <w:pPr>
              <w:rPr>
                <w:rStyle w:val="ComputerCode"/>
              </w:rPr>
            </w:pPr>
            <w:r>
              <w:rPr>
                <w:rStyle w:val="ComputerCode"/>
              </w:rPr>
              <w:t xml:space="preserve">                          </w:t>
            </w:r>
            <w:r w:rsidR="00D47B22" w:rsidRPr="00D47B22">
              <w:rPr>
                <w:rStyle w:val="ComputerCode"/>
              </w:rPr>
              <w:t>LIB_NEW sg::AlienDestroyed(actorID));</w:t>
            </w:r>
          </w:p>
          <w:p w14:paraId="2F575184" w14:textId="0EA4E4E0" w:rsidR="00D47B22" w:rsidRPr="00D47B22" w:rsidRDefault="00D47B22" w:rsidP="00D47B22">
            <w:pPr>
              <w:rPr>
                <w:rStyle w:val="ComputerCode"/>
              </w:rPr>
            </w:pPr>
            <w:r w:rsidRPr="00D47B22">
              <w:rPr>
                <w:rStyle w:val="ComputerCode"/>
              </w:rPr>
              <w:t xml:space="preserve">        // Event will be triggered during the vUpdate() call.</w:t>
            </w:r>
          </w:p>
          <w:p w14:paraId="05F4D6E2" w14:textId="670EC8FC" w:rsidR="00D47B22" w:rsidRPr="00920DCA" w:rsidRDefault="00D47B22" w:rsidP="00D47B22">
            <w:pPr>
              <w:rPr>
                <w:rStyle w:val="ComputerCode"/>
              </w:rPr>
            </w:pPr>
            <w:r w:rsidRPr="00D47B22">
              <w:rPr>
                <w:rStyle w:val="ComputerCode"/>
              </w:rPr>
              <w:t xml:space="preserve">        uge::IEventManager::Get()-&gt;vQueueEvent(pEvent);</w:t>
            </w:r>
          </w:p>
          <w:p w14:paraId="3803D589" w14:textId="77777777" w:rsidR="00920DCA" w:rsidRPr="00920DCA" w:rsidRDefault="00920DCA" w:rsidP="00920DCA">
            <w:pPr>
              <w:rPr>
                <w:rStyle w:val="ComputerCode"/>
              </w:rPr>
            </w:pPr>
            <w:r w:rsidRPr="00920DCA">
              <w:rPr>
                <w:rStyle w:val="ComputerCode"/>
              </w:rPr>
              <w:t xml:space="preserve">    }</w:t>
            </w:r>
          </w:p>
          <w:p w14:paraId="46A03C47" w14:textId="6390B645" w:rsidR="00920DCA" w:rsidRPr="00522110" w:rsidRDefault="00522110" w:rsidP="00920DCA">
            <w:pPr>
              <w:rPr>
                <w:rFonts w:ascii="Consolas" w:hAnsi="Consolas"/>
                <w:noProof/>
                <w:sz w:val="22"/>
              </w:rPr>
            </w:pPr>
            <w:r>
              <w:rPr>
                <w:rStyle w:val="ComputerCode"/>
              </w:rPr>
              <w:t>}</w:t>
            </w:r>
          </w:p>
        </w:tc>
      </w:tr>
    </w:tbl>
    <w:p w14:paraId="6B8633D2" w14:textId="77777777" w:rsidR="00920DCA" w:rsidRDefault="00920DCA" w:rsidP="00C74F2D"/>
    <w:p w14:paraId="167EF275" w14:textId="15394210" w:rsidR="00920DCA" w:rsidRDefault="00522110" w:rsidP="00C74F2D">
      <w:r>
        <w:t xml:space="preserve">To test the code in </w:t>
      </w:r>
      <w:r>
        <w:fldChar w:fldCharType="begin"/>
      </w:r>
      <w:r>
        <w:instrText xml:space="preserve"> REF _Ref382493968 \h </w:instrText>
      </w:r>
      <w:r>
        <w:fldChar w:fldCharType="separate"/>
      </w:r>
      <w:r w:rsidR="00EA324E" w:rsidRPr="00522110">
        <w:rPr>
          <w:b/>
        </w:rPr>
        <w:t xml:space="preserve">Listing </w:t>
      </w:r>
      <w:r w:rsidR="00EA324E">
        <w:rPr>
          <w:b/>
          <w:noProof/>
        </w:rPr>
        <w:t>85</w:t>
      </w:r>
      <w:r>
        <w:fldChar w:fldCharType="end"/>
      </w:r>
      <w:r>
        <w:t xml:space="preserve">, it is possible to add a new actor to </w:t>
      </w:r>
      <w:r>
        <w:fldChar w:fldCharType="begin"/>
      </w:r>
      <w:r>
        <w:instrText xml:space="preserve"> REF _Ref382422181 \h </w:instrText>
      </w:r>
      <w:r>
        <w:fldChar w:fldCharType="separate"/>
      </w:r>
      <w:r w:rsidR="00EA324E" w:rsidRPr="00D84332">
        <w:rPr>
          <w:b/>
        </w:rPr>
        <w:t xml:space="preserve">Listing </w:t>
      </w:r>
      <w:r w:rsidR="00EA324E">
        <w:rPr>
          <w:b/>
          <w:noProof/>
        </w:rPr>
        <w:t>81</w:t>
      </w:r>
      <w:r>
        <w:fldChar w:fldCharType="end"/>
      </w:r>
      <w:r>
        <w:t xml:space="preserve">’s resource overriding the </w:t>
      </w:r>
      <w:r w:rsidRPr="00522110">
        <w:rPr>
          <w:rStyle w:val="ComputerCode"/>
        </w:rPr>
        <w:t>HealthComponent</w:t>
      </w:r>
      <w:r>
        <w:t xml:space="preserve"> initial health points’ value (</w:t>
      </w:r>
      <w:r>
        <w:fldChar w:fldCharType="begin"/>
      </w:r>
      <w:r>
        <w:instrText xml:space="preserve"> REF _Ref382494543 \h </w:instrText>
      </w:r>
      <w:r>
        <w:fldChar w:fldCharType="separate"/>
      </w:r>
      <w:r w:rsidR="00EA324E" w:rsidRPr="00522110">
        <w:rPr>
          <w:b/>
        </w:rPr>
        <w:t xml:space="preserve">Listing </w:t>
      </w:r>
      <w:r w:rsidR="00EA324E">
        <w:rPr>
          <w:b/>
          <w:noProof/>
        </w:rPr>
        <w:t>86</w:t>
      </w:r>
      <w:r>
        <w:fldChar w:fldCharType="end"/>
      </w:r>
      <w:r>
        <w:t>).</w:t>
      </w:r>
    </w:p>
    <w:p w14:paraId="050F9BDD" w14:textId="712E4E39" w:rsidR="00522110" w:rsidRDefault="00522110" w:rsidP="00522110">
      <w:pPr>
        <w:pStyle w:val="Caption"/>
        <w:keepNext/>
        <w:jc w:val="center"/>
      </w:pPr>
      <w:bookmarkStart w:id="435" w:name="_Ref382494543"/>
      <w:bookmarkStart w:id="436" w:name="_Toc382771811"/>
      <w:r w:rsidRPr="00522110">
        <w:rPr>
          <w:b/>
        </w:rPr>
        <w:t xml:space="preserve">Listing </w:t>
      </w:r>
      <w:r w:rsidRPr="00522110">
        <w:rPr>
          <w:b/>
        </w:rPr>
        <w:fldChar w:fldCharType="begin"/>
      </w:r>
      <w:r w:rsidRPr="00522110">
        <w:rPr>
          <w:b/>
        </w:rPr>
        <w:instrText xml:space="preserve"> SEQ Listing \* ARABIC </w:instrText>
      </w:r>
      <w:r w:rsidRPr="00522110">
        <w:rPr>
          <w:b/>
        </w:rPr>
        <w:fldChar w:fldCharType="separate"/>
      </w:r>
      <w:r w:rsidR="00EA324E">
        <w:rPr>
          <w:b/>
          <w:noProof/>
        </w:rPr>
        <w:t>86</w:t>
      </w:r>
      <w:r w:rsidRPr="00522110">
        <w:rPr>
          <w:b/>
        </w:rPr>
        <w:fldChar w:fldCharType="end"/>
      </w:r>
      <w:bookmarkEnd w:id="435"/>
      <w:r w:rsidRPr="00522110">
        <w:rPr>
          <w:b/>
        </w:rPr>
        <w:t>.</w:t>
      </w:r>
      <w:r>
        <w:t xml:space="preserve"> Adding a destroyed alien to test the event.</w:t>
      </w:r>
      <w:bookmarkEnd w:id="436"/>
    </w:p>
    <w:tbl>
      <w:tblPr>
        <w:tblStyle w:val="TableGrid"/>
        <w:tblW w:w="0" w:type="auto"/>
        <w:tblLook w:val="04A0" w:firstRow="1" w:lastRow="0" w:firstColumn="1" w:lastColumn="0" w:noHBand="0" w:noVBand="1"/>
      </w:tblPr>
      <w:tblGrid>
        <w:gridCol w:w="8494"/>
      </w:tblGrid>
      <w:tr w:rsidR="00522110" w14:paraId="1A7DF49C" w14:textId="77777777" w:rsidTr="00522110">
        <w:tc>
          <w:tcPr>
            <w:tcW w:w="8494" w:type="dxa"/>
          </w:tcPr>
          <w:p w14:paraId="72192601" w14:textId="77777777" w:rsidR="00522110" w:rsidRPr="00522110" w:rsidRDefault="00522110" w:rsidP="00522110">
            <w:pPr>
              <w:rPr>
                <w:rStyle w:val="ComputerCode"/>
              </w:rPr>
            </w:pPr>
            <w:r w:rsidRPr="00522110">
              <w:rPr>
                <w:rStyle w:val="ComputerCode"/>
              </w:rPr>
              <w:t>&lt;?xml version="1.0" encoding="UTF-8"?&gt;</w:t>
            </w:r>
          </w:p>
          <w:p w14:paraId="49D3EBB9" w14:textId="77777777" w:rsidR="00522110" w:rsidRPr="00522110" w:rsidRDefault="00522110" w:rsidP="00522110">
            <w:pPr>
              <w:rPr>
                <w:rStyle w:val="ComputerCode"/>
              </w:rPr>
            </w:pPr>
          </w:p>
          <w:p w14:paraId="6206FFAE" w14:textId="77777777" w:rsidR="00522110" w:rsidRPr="00522110" w:rsidRDefault="00522110" w:rsidP="00522110">
            <w:pPr>
              <w:rPr>
                <w:rStyle w:val="ComputerCode"/>
              </w:rPr>
            </w:pPr>
            <w:r w:rsidRPr="00522110">
              <w:rPr>
                <w:rStyle w:val="ComputerCode"/>
              </w:rPr>
              <w:t>&lt;Actors resource="data/game/actors/aliens.xml"&gt;</w:t>
            </w:r>
          </w:p>
          <w:p w14:paraId="418BB07E" w14:textId="77777777" w:rsidR="00522110" w:rsidRPr="00522110" w:rsidRDefault="00522110" w:rsidP="00522110">
            <w:pPr>
              <w:rPr>
                <w:rStyle w:val="ComputerCode"/>
              </w:rPr>
            </w:pPr>
          </w:p>
          <w:p w14:paraId="26FEBC66" w14:textId="77777777" w:rsidR="00522110" w:rsidRPr="00522110" w:rsidRDefault="00522110" w:rsidP="00522110">
            <w:pPr>
              <w:rPr>
                <w:rStyle w:val="ComputerCode"/>
              </w:rPr>
            </w:pPr>
            <w:r w:rsidRPr="00522110">
              <w:rPr>
                <w:rStyle w:val="ComputerCode"/>
              </w:rPr>
              <w:t xml:space="preserve">  &lt;Actor type="Alien" resource="data/game/actors/alien.xml"&gt;</w:t>
            </w:r>
          </w:p>
          <w:p w14:paraId="158E5ABE" w14:textId="77777777" w:rsidR="00522110" w:rsidRPr="00522110" w:rsidRDefault="00522110" w:rsidP="00522110">
            <w:pPr>
              <w:rPr>
                <w:rStyle w:val="ComputerCode"/>
              </w:rPr>
            </w:pPr>
          </w:p>
          <w:p w14:paraId="113BDBA8" w14:textId="77777777" w:rsidR="00522110" w:rsidRPr="00522110" w:rsidRDefault="00522110" w:rsidP="00522110">
            <w:pPr>
              <w:rPr>
                <w:rStyle w:val="ComputerCode"/>
              </w:rPr>
            </w:pPr>
            <w:r w:rsidRPr="00522110">
              <w:rPr>
                <w:rStyle w:val="ComputerCode"/>
              </w:rPr>
              <w:t xml:space="preserve">    &lt;TransformableComponent&gt;</w:t>
            </w:r>
          </w:p>
          <w:p w14:paraId="40666B16" w14:textId="77777777" w:rsidR="00522110" w:rsidRPr="00522110" w:rsidRDefault="00522110" w:rsidP="00522110">
            <w:pPr>
              <w:rPr>
                <w:rStyle w:val="ComputerCode"/>
              </w:rPr>
            </w:pPr>
            <w:r w:rsidRPr="00522110">
              <w:rPr>
                <w:rStyle w:val="ComputerCode"/>
              </w:rPr>
              <w:t xml:space="preserve">      &lt;Position x="0.0f" y="0.0f" z="-180.0f"/&gt;</w:t>
            </w:r>
          </w:p>
          <w:p w14:paraId="34270788" w14:textId="77777777" w:rsidR="00522110" w:rsidRPr="00522110" w:rsidRDefault="00522110" w:rsidP="00522110">
            <w:pPr>
              <w:rPr>
                <w:rStyle w:val="ComputerCode"/>
              </w:rPr>
            </w:pPr>
            <w:r w:rsidRPr="00522110">
              <w:rPr>
                <w:rStyle w:val="ComputerCode"/>
              </w:rPr>
              <w:t xml:space="preserve">      &lt;!-- YXZ order (yaw, pitch, roll) --&gt;</w:t>
            </w:r>
          </w:p>
          <w:p w14:paraId="5858AC65" w14:textId="77777777" w:rsidR="00522110" w:rsidRPr="00522110" w:rsidRDefault="00522110" w:rsidP="00522110">
            <w:pPr>
              <w:rPr>
                <w:rStyle w:val="ComputerCode"/>
              </w:rPr>
            </w:pPr>
            <w:r w:rsidRPr="00522110">
              <w:rPr>
                <w:rStyle w:val="ComputerCode"/>
              </w:rPr>
              <w:t xml:space="preserve">      &lt;Rotation yaw="0.0f" pitch="0.0f" roll="0.0f"/&gt;</w:t>
            </w:r>
          </w:p>
          <w:p w14:paraId="5CDA7D2D" w14:textId="77777777" w:rsidR="00522110" w:rsidRPr="00522110" w:rsidRDefault="00522110" w:rsidP="00522110">
            <w:pPr>
              <w:rPr>
                <w:rStyle w:val="ComputerCode"/>
              </w:rPr>
            </w:pPr>
            <w:r w:rsidRPr="00522110">
              <w:rPr>
                <w:rStyle w:val="ComputerCode"/>
              </w:rPr>
              <w:t xml:space="preserve">      &lt;Scale x="10.0f" y ="10.0f" z="10.0"/&gt;</w:t>
            </w:r>
          </w:p>
          <w:p w14:paraId="4501030F" w14:textId="77777777" w:rsidR="00522110" w:rsidRPr="00522110" w:rsidRDefault="00522110" w:rsidP="00522110">
            <w:pPr>
              <w:rPr>
                <w:rStyle w:val="ComputerCode"/>
              </w:rPr>
            </w:pPr>
            <w:r w:rsidRPr="00522110">
              <w:rPr>
                <w:rStyle w:val="ComputerCode"/>
              </w:rPr>
              <w:t xml:space="preserve">    &lt;/TransformableComponent&gt;</w:t>
            </w:r>
          </w:p>
          <w:p w14:paraId="52DF3CE0" w14:textId="77777777" w:rsidR="00522110" w:rsidRPr="00522110" w:rsidRDefault="00522110" w:rsidP="00522110">
            <w:pPr>
              <w:rPr>
                <w:rStyle w:val="ComputerCode"/>
              </w:rPr>
            </w:pPr>
          </w:p>
          <w:p w14:paraId="592F42D4" w14:textId="77777777" w:rsidR="00522110" w:rsidRPr="00522110" w:rsidRDefault="00522110" w:rsidP="00522110">
            <w:pPr>
              <w:rPr>
                <w:rStyle w:val="ComputerCode"/>
              </w:rPr>
            </w:pPr>
            <w:r w:rsidRPr="00522110">
              <w:rPr>
                <w:rStyle w:val="ComputerCode"/>
              </w:rPr>
              <w:t xml:space="preserve">  &lt;/Actor&gt;</w:t>
            </w:r>
          </w:p>
          <w:p w14:paraId="0523969C" w14:textId="77777777" w:rsidR="00522110" w:rsidRPr="00522110" w:rsidRDefault="00522110" w:rsidP="00522110">
            <w:pPr>
              <w:rPr>
                <w:rStyle w:val="ComputerCode"/>
              </w:rPr>
            </w:pPr>
          </w:p>
          <w:p w14:paraId="41559F1C" w14:textId="77777777" w:rsidR="00522110" w:rsidRPr="00522110" w:rsidRDefault="00522110" w:rsidP="00522110">
            <w:pPr>
              <w:rPr>
                <w:rStyle w:val="ComputerCode"/>
              </w:rPr>
            </w:pPr>
            <w:r w:rsidRPr="00522110">
              <w:rPr>
                <w:rStyle w:val="ComputerCode"/>
              </w:rPr>
              <w:t xml:space="preserve">  &lt;Actor type="Alien" resource="data/game/actors/alien.xml"&gt;</w:t>
            </w:r>
          </w:p>
          <w:p w14:paraId="0CC5D71B" w14:textId="77777777" w:rsidR="00522110" w:rsidRPr="00522110" w:rsidRDefault="00522110" w:rsidP="00522110">
            <w:pPr>
              <w:rPr>
                <w:rStyle w:val="ComputerCode"/>
              </w:rPr>
            </w:pPr>
          </w:p>
          <w:p w14:paraId="1CD9E9CC" w14:textId="77777777" w:rsidR="00522110" w:rsidRPr="00522110" w:rsidRDefault="00522110" w:rsidP="00522110">
            <w:pPr>
              <w:rPr>
                <w:rStyle w:val="ComputerCode"/>
              </w:rPr>
            </w:pPr>
            <w:r w:rsidRPr="00522110">
              <w:rPr>
                <w:rStyle w:val="ComputerCode"/>
              </w:rPr>
              <w:t xml:space="preserve">    &lt;TransformableComponent&gt;</w:t>
            </w:r>
          </w:p>
          <w:p w14:paraId="6EEAF96B" w14:textId="77777777" w:rsidR="00522110" w:rsidRPr="00522110" w:rsidRDefault="00522110" w:rsidP="00522110">
            <w:pPr>
              <w:rPr>
                <w:rStyle w:val="ComputerCode"/>
              </w:rPr>
            </w:pPr>
            <w:r w:rsidRPr="00522110">
              <w:rPr>
                <w:rStyle w:val="ComputerCode"/>
              </w:rPr>
              <w:t xml:space="preserve">      &lt;Position x="40.0f" y="0.0f" z="-180.0f"/&gt;</w:t>
            </w:r>
          </w:p>
          <w:p w14:paraId="476F748F" w14:textId="77777777" w:rsidR="00522110" w:rsidRPr="00522110" w:rsidRDefault="00522110" w:rsidP="00522110">
            <w:pPr>
              <w:rPr>
                <w:rStyle w:val="ComputerCode"/>
              </w:rPr>
            </w:pPr>
            <w:r w:rsidRPr="00522110">
              <w:rPr>
                <w:rStyle w:val="ComputerCode"/>
              </w:rPr>
              <w:t xml:space="preserve">      &lt;!-- YXZ order (yaw, pitch, roll) --&gt;</w:t>
            </w:r>
          </w:p>
          <w:p w14:paraId="19D76100" w14:textId="77777777" w:rsidR="00522110" w:rsidRPr="00522110" w:rsidRDefault="00522110" w:rsidP="00522110">
            <w:pPr>
              <w:rPr>
                <w:rStyle w:val="ComputerCode"/>
              </w:rPr>
            </w:pPr>
            <w:r w:rsidRPr="00522110">
              <w:rPr>
                <w:rStyle w:val="ComputerCode"/>
              </w:rPr>
              <w:t xml:space="preserve">      &lt;Rotation yaw="0.0f" pitch="0.0f" roll="0.0f"/&gt;</w:t>
            </w:r>
          </w:p>
          <w:p w14:paraId="76B108AD" w14:textId="77777777" w:rsidR="00522110" w:rsidRPr="00522110" w:rsidRDefault="00522110" w:rsidP="00522110">
            <w:pPr>
              <w:rPr>
                <w:rStyle w:val="ComputerCode"/>
              </w:rPr>
            </w:pPr>
            <w:r w:rsidRPr="00522110">
              <w:rPr>
                <w:rStyle w:val="ComputerCode"/>
              </w:rPr>
              <w:t xml:space="preserve">      &lt;Scale x="10.0f" y ="10.0f" z="10.0"/&gt;</w:t>
            </w:r>
          </w:p>
          <w:p w14:paraId="00A6C039" w14:textId="77777777" w:rsidR="00522110" w:rsidRPr="00522110" w:rsidRDefault="00522110" w:rsidP="00522110">
            <w:pPr>
              <w:rPr>
                <w:rStyle w:val="ComputerCode"/>
              </w:rPr>
            </w:pPr>
            <w:r w:rsidRPr="00522110">
              <w:rPr>
                <w:rStyle w:val="ComputerCode"/>
              </w:rPr>
              <w:t xml:space="preserve">    &lt;/TransformableComponent&gt;</w:t>
            </w:r>
          </w:p>
          <w:p w14:paraId="1829096D" w14:textId="77777777" w:rsidR="00522110" w:rsidRPr="00522110" w:rsidRDefault="00522110" w:rsidP="00522110">
            <w:pPr>
              <w:rPr>
                <w:rStyle w:val="ComputerCode"/>
              </w:rPr>
            </w:pPr>
          </w:p>
          <w:p w14:paraId="795B4F58" w14:textId="77777777" w:rsidR="00522110" w:rsidRPr="00522110" w:rsidRDefault="00522110" w:rsidP="00522110">
            <w:pPr>
              <w:rPr>
                <w:rStyle w:val="ComputerCode"/>
              </w:rPr>
            </w:pPr>
            <w:r w:rsidRPr="00522110">
              <w:rPr>
                <w:rStyle w:val="ComputerCode"/>
              </w:rPr>
              <w:t xml:space="preserve">  &lt;/Actor&gt;</w:t>
            </w:r>
          </w:p>
          <w:p w14:paraId="3EFFE9E1" w14:textId="77777777" w:rsidR="00522110" w:rsidRPr="00522110" w:rsidRDefault="00522110" w:rsidP="00522110">
            <w:pPr>
              <w:rPr>
                <w:rStyle w:val="ComputerCode"/>
              </w:rPr>
            </w:pPr>
          </w:p>
          <w:p w14:paraId="7ABC2531" w14:textId="77777777" w:rsidR="00522110" w:rsidRPr="00522110" w:rsidRDefault="00522110" w:rsidP="00522110">
            <w:pPr>
              <w:rPr>
                <w:rStyle w:val="ComputerCode"/>
              </w:rPr>
            </w:pPr>
            <w:r w:rsidRPr="00522110">
              <w:rPr>
                <w:rStyle w:val="ComputerCode"/>
              </w:rPr>
              <w:t xml:space="preserve">  &lt;Actor type="Alien" resource="data/game/actors/alien.xml"&gt;</w:t>
            </w:r>
          </w:p>
          <w:p w14:paraId="1EEBBB72" w14:textId="77777777" w:rsidR="00522110" w:rsidRPr="00522110" w:rsidRDefault="00522110" w:rsidP="00522110">
            <w:pPr>
              <w:rPr>
                <w:rStyle w:val="ComputerCode"/>
              </w:rPr>
            </w:pPr>
          </w:p>
          <w:p w14:paraId="5482B498" w14:textId="77777777" w:rsidR="00522110" w:rsidRPr="00522110" w:rsidRDefault="00522110" w:rsidP="00522110">
            <w:pPr>
              <w:rPr>
                <w:rStyle w:val="ComputerCode"/>
              </w:rPr>
            </w:pPr>
            <w:r w:rsidRPr="00522110">
              <w:rPr>
                <w:rStyle w:val="ComputerCode"/>
              </w:rPr>
              <w:t xml:space="preserve">    &lt;TransformableComponent&gt;</w:t>
            </w:r>
          </w:p>
          <w:p w14:paraId="3556FD31" w14:textId="77777777" w:rsidR="00522110" w:rsidRPr="00522110" w:rsidRDefault="00522110" w:rsidP="00522110">
            <w:pPr>
              <w:rPr>
                <w:rStyle w:val="ComputerCode"/>
              </w:rPr>
            </w:pPr>
            <w:r w:rsidRPr="00522110">
              <w:rPr>
                <w:rStyle w:val="ComputerCode"/>
              </w:rPr>
              <w:t xml:space="preserve">      &lt;Position x="-40.0f" y="0.0f" z="-180.0f"/&gt;</w:t>
            </w:r>
          </w:p>
          <w:p w14:paraId="653C0FB3" w14:textId="77777777" w:rsidR="00522110" w:rsidRPr="00522110" w:rsidRDefault="00522110" w:rsidP="00522110">
            <w:pPr>
              <w:rPr>
                <w:rStyle w:val="ComputerCode"/>
              </w:rPr>
            </w:pPr>
            <w:r w:rsidRPr="00522110">
              <w:rPr>
                <w:rStyle w:val="ComputerCode"/>
              </w:rPr>
              <w:t xml:space="preserve">      &lt;!-- YXZ order (yaw, pitch, roll) --&gt;</w:t>
            </w:r>
          </w:p>
          <w:p w14:paraId="4C332A22" w14:textId="77777777" w:rsidR="00522110" w:rsidRPr="00522110" w:rsidRDefault="00522110" w:rsidP="00522110">
            <w:pPr>
              <w:rPr>
                <w:rStyle w:val="ComputerCode"/>
              </w:rPr>
            </w:pPr>
            <w:r w:rsidRPr="00522110">
              <w:rPr>
                <w:rStyle w:val="ComputerCode"/>
              </w:rPr>
              <w:t xml:space="preserve">      &lt;Rotation yaw="0.0f" pitch="0.0f" roll="0.0f"/&gt;</w:t>
            </w:r>
          </w:p>
          <w:p w14:paraId="61E4279A" w14:textId="77777777" w:rsidR="00522110" w:rsidRPr="00522110" w:rsidRDefault="00522110" w:rsidP="00522110">
            <w:pPr>
              <w:rPr>
                <w:rStyle w:val="ComputerCode"/>
              </w:rPr>
            </w:pPr>
            <w:r w:rsidRPr="00522110">
              <w:rPr>
                <w:rStyle w:val="ComputerCode"/>
              </w:rPr>
              <w:t xml:space="preserve">      &lt;Scale x="10.0f" y ="10.0f" z="10.0"/&gt;</w:t>
            </w:r>
          </w:p>
          <w:p w14:paraId="08D02334" w14:textId="77777777" w:rsidR="00522110" w:rsidRPr="00522110" w:rsidRDefault="00522110" w:rsidP="00522110">
            <w:pPr>
              <w:rPr>
                <w:rStyle w:val="ComputerCode"/>
              </w:rPr>
            </w:pPr>
            <w:r w:rsidRPr="00522110">
              <w:rPr>
                <w:rStyle w:val="ComputerCode"/>
              </w:rPr>
              <w:t xml:space="preserve">    &lt;/TransformableComponent&gt;</w:t>
            </w:r>
          </w:p>
          <w:p w14:paraId="33E336B7" w14:textId="77777777" w:rsidR="00522110" w:rsidRPr="00522110" w:rsidRDefault="00522110" w:rsidP="00522110">
            <w:pPr>
              <w:rPr>
                <w:rStyle w:val="ComputerCode"/>
              </w:rPr>
            </w:pPr>
          </w:p>
          <w:p w14:paraId="2EB6E67E" w14:textId="77777777" w:rsidR="00522110" w:rsidRPr="00522110" w:rsidRDefault="00522110" w:rsidP="00522110">
            <w:pPr>
              <w:rPr>
                <w:rStyle w:val="ComputerCode"/>
              </w:rPr>
            </w:pPr>
            <w:r w:rsidRPr="00522110">
              <w:rPr>
                <w:rStyle w:val="ComputerCode"/>
              </w:rPr>
              <w:t xml:space="preserve">    &lt;DamageSoakingComponent&gt;</w:t>
            </w:r>
          </w:p>
          <w:p w14:paraId="39B54BB6" w14:textId="77777777" w:rsidR="00522110" w:rsidRPr="00522110" w:rsidRDefault="00522110" w:rsidP="00522110">
            <w:pPr>
              <w:rPr>
                <w:rStyle w:val="ComputerCode"/>
              </w:rPr>
            </w:pPr>
            <w:r w:rsidRPr="00522110">
              <w:rPr>
                <w:rStyle w:val="ComputerCode"/>
              </w:rPr>
              <w:lastRenderedPageBreak/>
              <w:t xml:space="preserve">      &lt;InitialProtection value="50"/&gt;</w:t>
            </w:r>
          </w:p>
          <w:p w14:paraId="7B265A15" w14:textId="77777777" w:rsidR="00522110" w:rsidRPr="00522110" w:rsidRDefault="00522110" w:rsidP="00522110">
            <w:pPr>
              <w:rPr>
                <w:rStyle w:val="ComputerCode"/>
              </w:rPr>
            </w:pPr>
            <w:r w:rsidRPr="00522110">
              <w:rPr>
                <w:rStyle w:val="ComputerCode"/>
              </w:rPr>
              <w:t xml:space="preserve">      &lt;MaximumProtection value="100"/&gt;</w:t>
            </w:r>
          </w:p>
          <w:p w14:paraId="095AD716" w14:textId="77777777" w:rsidR="00522110" w:rsidRPr="00522110" w:rsidRDefault="00522110" w:rsidP="00522110">
            <w:pPr>
              <w:rPr>
                <w:rStyle w:val="ComputerCode"/>
              </w:rPr>
            </w:pPr>
            <w:r w:rsidRPr="00522110">
              <w:rPr>
                <w:rStyle w:val="ComputerCode"/>
              </w:rPr>
              <w:t xml:space="preserve">    &lt;/DamageSoakingComponent&gt;</w:t>
            </w:r>
          </w:p>
          <w:p w14:paraId="7CFA196A" w14:textId="77777777" w:rsidR="00522110" w:rsidRPr="00522110" w:rsidRDefault="00522110" w:rsidP="00522110">
            <w:pPr>
              <w:rPr>
                <w:rStyle w:val="ComputerCode"/>
              </w:rPr>
            </w:pPr>
          </w:p>
          <w:p w14:paraId="21AE0114" w14:textId="77777777" w:rsidR="00522110" w:rsidRPr="00522110" w:rsidRDefault="00522110" w:rsidP="00522110">
            <w:pPr>
              <w:rPr>
                <w:rStyle w:val="ComputerCode"/>
              </w:rPr>
            </w:pPr>
            <w:r w:rsidRPr="00522110">
              <w:rPr>
                <w:rStyle w:val="ComputerCode"/>
              </w:rPr>
              <w:t xml:space="preserve">  &lt;/Actor&gt;</w:t>
            </w:r>
          </w:p>
          <w:p w14:paraId="2B6C22A0" w14:textId="77777777" w:rsidR="00522110" w:rsidRPr="00522110" w:rsidRDefault="00522110" w:rsidP="00522110">
            <w:pPr>
              <w:rPr>
                <w:rStyle w:val="ComputerCode"/>
              </w:rPr>
            </w:pPr>
          </w:p>
          <w:p w14:paraId="6E791D1A" w14:textId="77777777" w:rsidR="00522110" w:rsidRPr="00522110" w:rsidRDefault="00522110" w:rsidP="00522110">
            <w:pPr>
              <w:rPr>
                <w:rStyle w:val="ComputerCode"/>
              </w:rPr>
            </w:pPr>
            <w:r w:rsidRPr="00522110">
              <w:rPr>
                <w:rStyle w:val="ComputerCode"/>
              </w:rPr>
              <w:t xml:space="preserve">  &lt;Actor type="Alien" resource="data/game/actors/alien.xml"&gt;</w:t>
            </w:r>
          </w:p>
          <w:p w14:paraId="375E6B80" w14:textId="77777777" w:rsidR="00522110" w:rsidRPr="00522110" w:rsidRDefault="00522110" w:rsidP="00522110">
            <w:pPr>
              <w:rPr>
                <w:rStyle w:val="ComputerCode"/>
              </w:rPr>
            </w:pPr>
          </w:p>
          <w:p w14:paraId="3C4EED7C" w14:textId="77777777" w:rsidR="00522110" w:rsidRPr="00522110" w:rsidRDefault="00522110" w:rsidP="00522110">
            <w:pPr>
              <w:rPr>
                <w:rStyle w:val="ComputerCode"/>
              </w:rPr>
            </w:pPr>
            <w:r w:rsidRPr="00522110">
              <w:rPr>
                <w:rStyle w:val="ComputerCode"/>
              </w:rPr>
              <w:t xml:space="preserve">    &lt;TransformableComponent&gt;</w:t>
            </w:r>
          </w:p>
          <w:p w14:paraId="3AF97BAC" w14:textId="77777777" w:rsidR="00522110" w:rsidRPr="00522110" w:rsidRDefault="00522110" w:rsidP="00522110">
            <w:pPr>
              <w:rPr>
                <w:rStyle w:val="ComputerCode"/>
              </w:rPr>
            </w:pPr>
            <w:r w:rsidRPr="00522110">
              <w:rPr>
                <w:rStyle w:val="ComputerCode"/>
              </w:rPr>
              <w:t xml:space="preserve">      &lt;Position x="-40.0f" y="0.0f" z="-100.0f"/&gt;</w:t>
            </w:r>
          </w:p>
          <w:p w14:paraId="100A5638" w14:textId="77777777" w:rsidR="00522110" w:rsidRPr="00522110" w:rsidRDefault="00522110" w:rsidP="00522110">
            <w:pPr>
              <w:rPr>
                <w:rStyle w:val="ComputerCode"/>
              </w:rPr>
            </w:pPr>
            <w:r w:rsidRPr="00522110">
              <w:rPr>
                <w:rStyle w:val="ComputerCode"/>
              </w:rPr>
              <w:t xml:space="preserve">      &lt;!-- YXZ order (yaw, pitch, roll) --&gt;</w:t>
            </w:r>
          </w:p>
          <w:p w14:paraId="779A68EC" w14:textId="77777777" w:rsidR="00522110" w:rsidRPr="00522110" w:rsidRDefault="00522110" w:rsidP="00522110">
            <w:pPr>
              <w:rPr>
                <w:rStyle w:val="ComputerCode"/>
              </w:rPr>
            </w:pPr>
            <w:r w:rsidRPr="00522110">
              <w:rPr>
                <w:rStyle w:val="ComputerCode"/>
              </w:rPr>
              <w:t xml:space="preserve">      &lt;Rotation yaw="0.0f" pitch="0.0f" roll="0.0f"/&gt;</w:t>
            </w:r>
          </w:p>
          <w:p w14:paraId="79B829FB" w14:textId="77777777" w:rsidR="00522110" w:rsidRPr="00522110" w:rsidRDefault="00522110" w:rsidP="00522110">
            <w:pPr>
              <w:rPr>
                <w:rStyle w:val="ComputerCode"/>
              </w:rPr>
            </w:pPr>
            <w:r w:rsidRPr="00522110">
              <w:rPr>
                <w:rStyle w:val="ComputerCode"/>
              </w:rPr>
              <w:t xml:space="preserve">      &lt;Scale x="10.0f" y ="10.0f" z="10.0"/&gt;</w:t>
            </w:r>
          </w:p>
          <w:p w14:paraId="292F72F4" w14:textId="77777777" w:rsidR="00522110" w:rsidRPr="00522110" w:rsidRDefault="00522110" w:rsidP="00522110">
            <w:pPr>
              <w:rPr>
                <w:rStyle w:val="ComputerCode"/>
              </w:rPr>
            </w:pPr>
            <w:r w:rsidRPr="00522110">
              <w:rPr>
                <w:rStyle w:val="ComputerCode"/>
              </w:rPr>
              <w:t xml:space="preserve">    &lt;/TransformableComponent&gt;</w:t>
            </w:r>
          </w:p>
          <w:p w14:paraId="1C59BC5B" w14:textId="77777777" w:rsidR="00522110" w:rsidRPr="00522110" w:rsidRDefault="00522110" w:rsidP="00522110">
            <w:pPr>
              <w:rPr>
                <w:rStyle w:val="ComputerCode"/>
              </w:rPr>
            </w:pPr>
          </w:p>
          <w:p w14:paraId="399BAE00" w14:textId="77777777" w:rsidR="00522110" w:rsidRPr="00522110" w:rsidRDefault="00522110" w:rsidP="00522110">
            <w:pPr>
              <w:rPr>
                <w:rStyle w:val="ComputerCode"/>
              </w:rPr>
            </w:pPr>
            <w:r w:rsidRPr="00522110">
              <w:rPr>
                <w:rStyle w:val="ComputerCode"/>
              </w:rPr>
              <w:t xml:space="preserve">    &lt;HealthComponent&gt;</w:t>
            </w:r>
          </w:p>
          <w:p w14:paraId="246EFFA8" w14:textId="77777777" w:rsidR="00522110" w:rsidRPr="00522110" w:rsidRDefault="00522110" w:rsidP="00522110">
            <w:pPr>
              <w:rPr>
                <w:rStyle w:val="ComputerCode"/>
              </w:rPr>
            </w:pPr>
            <w:r w:rsidRPr="00522110">
              <w:rPr>
                <w:rStyle w:val="ComputerCode"/>
              </w:rPr>
              <w:t xml:space="preserve">      &lt;InitialHealthPoints value="0"/&gt;</w:t>
            </w:r>
          </w:p>
          <w:p w14:paraId="515298B6" w14:textId="77777777" w:rsidR="00522110" w:rsidRPr="00522110" w:rsidRDefault="00522110" w:rsidP="00522110">
            <w:pPr>
              <w:rPr>
                <w:rStyle w:val="ComputerCode"/>
              </w:rPr>
            </w:pPr>
            <w:r w:rsidRPr="00522110">
              <w:rPr>
                <w:rStyle w:val="ComputerCode"/>
              </w:rPr>
              <w:t xml:space="preserve">      &lt;MaximumHealthPoints value="100"/&gt;</w:t>
            </w:r>
          </w:p>
          <w:p w14:paraId="68B95F4C" w14:textId="77777777" w:rsidR="00522110" w:rsidRPr="00522110" w:rsidRDefault="00522110" w:rsidP="00522110">
            <w:pPr>
              <w:rPr>
                <w:rStyle w:val="ComputerCode"/>
              </w:rPr>
            </w:pPr>
            <w:r w:rsidRPr="00522110">
              <w:rPr>
                <w:rStyle w:val="ComputerCode"/>
              </w:rPr>
              <w:t xml:space="preserve">    &lt;/HealthComponent&gt;</w:t>
            </w:r>
          </w:p>
          <w:p w14:paraId="2A89D701" w14:textId="77777777" w:rsidR="00522110" w:rsidRPr="00522110" w:rsidRDefault="00522110" w:rsidP="00522110">
            <w:pPr>
              <w:rPr>
                <w:rStyle w:val="ComputerCode"/>
              </w:rPr>
            </w:pPr>
          </w:p>
          <w:p w14:paraId="050A0687" w14:textId="77777777" w:rsidR="00522110" w:rsidRPr="00522110" w:rsidRDefault="00522110" w:rsidP="00522110">
            <w:pPr>
              <w:rPr>
                <w:rStyle w:val="ComputerCode"/>
              </w:rPr>
            </w:pPr>
            <w:r w:rsidRPr="00522110">
              <w:rPr>
                <w:rStyle w:val="ComputerCode"/>
              </w:rPr>
              <w:t xml:space="preserve">  &lt;/Actor&gt;</w:t>
            </w:r>
          </w:p>
          <w:p w14:paraId="6CA90F41" w14:textId="77777777" w:rsidR="00522110" w:rsidRPr="00522110" w:rsidRDefault="00522110" w:rsidP="00522110">
            <w:pPr>
              <w:rPr>
                <w:rStyle w:val="ComputerCode"/>
              </w:rPr>
            </w:pPr>
          </w:p>
          <w:p w14:paraId="0731BF20" w14:textId="2CBB22E1" w:rsidR="00522110" w:rsidRDefault="00522110" w:rsidP="00522110">
            <w:r w:rsidRPr="00522110">
              <w:rPr>
                <w:rStyle w:val="ComputerCode"/>
              </w:rPr>
              <w:t>&lt;/Actors&gt;</w:t>
            </w:r>
          </w:p>
        </w:tc>
      </w:tr>
    </w:tbl>
    <w:p w14:paraId="2CE3126D" w14:textId="77777777" w:rsidR="00522110" w:rsidRDefault="00522110" w:rsidP="00C74F2D"/>
    <w:p w14:paraId="1F282D06" w14:textId="5524C1CE" w:rsidR="00920DCA" w:rsidRDefault="00522110" w:rsidP="00C74F2D">
      <w:r>
        <w:t xml:space="preserve">It is interesting to change the </w:t>
      </w:r>
      <w:r w:rsidRPr="00522110">
        <w:rPr>
          <w:rStyle w:val="ComputerCode"/>
        </w:rPr>
        <w:t>InitialHealthPoints</w:t>
      </w:r>
      <w:r>
        <w:t xml:space="preserve"> value to a positive number then back to zero and see the differences (</w:t>
      </w:r>
      <w:r w:rsidR="007B397E">
        <w:fldChar w:fldCharType="begin"/>
      </w:r>
      <w:r w:rsidR="007B397E">
        <w:instrText xml:space="preserve"> REF _Ref382494998 \h </w:instrText>
      </w:r>
      <w:r w:rsidR="007B397E">
        <w:fldChar w:fldCharType="separate"/>
      </w:r>
      <w:r w:rsidR="00EA324E" w:rsidRPr="007B397E">
        <w:rPr>
          <w:b/>
        </w:rPr>
        <w:t xml:space="preserve">Figure </w:t>
      </w:r>
      <w:r w:rsidR="00EA324E">
        <w:rPr>
          <w:b/>
          <w:noProof/>
        </w:rPr>
        <w:t>36</w:t>
      </w:r>
      <w:r w:rsidR="007B397E">
        <w:fldChar w:fldCharType="end"/>
      </w:r>
      <w:r>
        <w:t xml:space="preserve"> and </w:t>
      </w:r>
      <w:r w:rsidR="007B397E">
        <w:fldChar w:fldCharType="begin"/>
      </w:r>
      <w:r w:rsidR="007B397E">
        <w:instrText xml:space="preserve"> REF _Ref382495002 \h </w:instrText>
      </w:r>
      <w:r w:rsidR="007B397E">
        <w:fldChar w:fldCharType="separate"/>
      </w:r>
      <w:r w:rsidR="00EA324E" w:rsidRPr="007B397E">
        <w:rPr>
          <w:b/>
        </w:rPr>
        <w:t xml:space="preserve">Figure </w:t>
      </w:r>
      <w:r w:rsidR="00EA324E">
        <w:rPr>
          <w:b/>
          <w:noProof/>
        </w:rPr>
        <w:t>37</w:t>
      </w:r>
      <w:r w:rsidR="007B397E">
        <w:fldChar w:fldCharType="end"/>
      </w:r>
      <w:r w:rsidR="007B397E">
        <w:t>, respectively</w:t>
      </w:r>
      <w:r>
        <w:t>).</w:t>
      </w:r>
    </w:p>
    <w:p w14:paraId="0D155D84" w14:textId="77777777" w:rsidR="007B397E" w:rsidRDefault="007B397E" w:rsidP="007B397E">
      <w:pPr>
        <w:keepNext/>
        <w:jc w:val="center"/>
      </w:pPr>
      <w:r w:rsidRPr="007B397E">
        <w:rPr>
          <w:noProof/>
          <w:lang w:val="pt-BR" w:eastAsia="pt-BR"/>
        </w:rPr>
        <w:drawing>
          <wp:inline distT="0" distB="0" distL="0" distR="0" wp14:anchorId="73554A96" wp14:editId="5F36D3A1">
            <wp:extent cx="4657725" cy="3603931"/>
            <wp:effectExtent l="0" t="0" r="0" b="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4660335" cy="3605950"/>
                    </a:xfrm>
                    <a:prstGeom prst="rect">
                      <a:avLst/>
                    </a:prstGeom>
                  </pic:spPr>
                </pic:pic>
              </a:graphicData>
            </a:graphic>
          </wp:inline>
        </w:drawing>
      </w:r>
    </w:p>
    <w:p w14:paraId="4713F9FB" w14:textId="71AEEF4F" w:rsidR="007B397E" w:rsidRDefault="007B397E" w:rsidP="007B397E">
      <w:pPr>
        <w:pStyle w:val="Caption"/>
        <w:jc w:val="center"/>
      </w:pPr>
      <w:bookmarkStart w:id="437" w:name="_Ref382494998"/>
      <w:bookmarkStart w:id="438" w:name="_Toc382771721"/>
      <w:r w:rsidRPr="007B397E">
        <w:rPr>
          <w:b/>
        </w:rPr>
        <w:t xml:space="preserve">Figure </w:t>
      </w:r>
      <w:r w:rsidRPr="007B397E">
        <w:rPr>
          <w:b/>
        </w:rPr>
        <w:fldChar w:fldCharType="begin"/>
      </w:r>
      <w:r w:rsidRPr="007B397E">
        <w:rPr>
          <w:b/>
        </w:rPr>
        <w:instrText xml:space="preserve"> SEQ Figure \* ARABIC </w:instrText>
      </w:r>
      <w:r w:rsidRPr="007B397E">
        <w:rPr>
          <w:b/>
        </w:rPr>
        <w:fldChar w:fldCharType="separate"/>
      </w:r>
      <w:r w:rsidR="00EA324E">
        <w:rPr>
          <w:b/>
          <w:noProof/>
        </w:rPr>
        <w:t>36</w:t>
      </w:r>
      <w:r w:rsidRPr="007B397E">
        <w:rPr>
          <w:b/>
        </w:rPr>
        <w:fldChar w:fldCharType="end"/>
      </w:r>
      <w:bookmarkEnd w:id="437"/>
      <w:r w:rsidRPr="007B397E">
        <w:rPr>
          <w:b/>
        </w:rPr>
        <w:t>.</w:t>
      </w:r>
      <w:r>
        <w:t xml:space="preserve"> A positive value assigned to </w:t>
      </w:r>
      <w:r w:rsidRPr="007B397E">
        <w:rPr>
          <w:rStyle w:val="ComputerCode"/>
          <w:sz w:val="20"/>
        </w:rPr>
        <w:t>InitialHealthPoints</w:t>
      </w:r>
      <w:r>
        <w:t xml:space="preserve"> (100).</w:t>
      </w:r>
      <w:bookmarkEnd w:id="438"/>
    </w:p>
    <w:p w14:paraId="7589DC9B" w14:textId="77777777" w:rsidR="007B397E" w:rsidRDefault="007B397E" w:rsidP="007B397E">
      <w:pPr>
        <w:keepNext/>
        <w:jc w:val="center"/>
      </w:pPr>
      <w:r w:rsidRPr="007B397E">
        <w:rPr>
          <w:noProof/>
          <w:lang w:val="pt-BR" w:eastAsia="pt-BR"/>
        </w:rPr>
        <w:lastRenderedPageBreak/>
        <w:drawing>
          <wp:inline distT="0" distB="0" distL="0" distR="0" wp14:anchorId="5510B204" wp14:editId="668941EA">
            <wp:extent cx="4486275" cy="3468106"/>
            <wp:effectExtent l="0" t="0" r="0" b="0"/>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4489795" cy="3470827"/>
                    </a:xfrm>
                    <a:prstGeom prst="rect">
                      <a:avLst/>
                    </a:prstGeom>
                  </pic:spPr>
                </pic:pic>
              </a:graphicData>
            </a:graphic>
          </wp:inline>
        </w:drawing>
      </w:r>
    </w:p>
    <w:p w14:paraId="6AD3F5AA" w14:textId="5DBFE97D" w:rsidR="00522110" w:rsidRDefault="007B397E" w:rsidP="007B397E">
      <w:pPr>
        <w:pStyle w:val="Caption"/>
        <w:jc w:val="center"/>
      </w:pPr>
      <w:bookmarkStart w:id="439" w:name="_Ref382495002"/>
      <w:bookmarkStart w:id="440" w:name="_Toc382771722"/>
      <w:r w:rsidRPr="007B397E">
        <w:rPr>
          <w:b/>
        </w:rPr>
        <w:t xml:space="preserve">Figure </w:t>
      </w:r>
      <w:r w:rsidRPr="007B397E">
        <w:rPr>
          <w:b/>
        </w:rPr>
        <w:fldChar w:fldCharType="begin"/>
      </w:r>
      <w:r w:rsidRPr="007B397E">
        <w:rPr>
          <w:b/>
        </w:rPr>
        <w:instrText xml:space="preserve"> SEQ Figure \* ARABIC </w:instrText>
      </w:r>
      <w:r w:rsidRPr="007B397E">
        <w:rPr>
          <w:b/>
        </w:rPr>
        <w:fldChar w:fldCharType="separate"/>
      </w:r>
      <w:r w:rsidR="00EA324E">
        <w:rPr>
          <w:b/>
          <w:noProof/>
        </w:rPr>
        <w:t>37</w:t>
      </w:r>
      <w:r w:rsidRPr="007B397E">
        <w:rPr>
          <w:b/>
        </w:rPr>
        <w:fldChar w:fldCharType="end"/>
      </w:r>
      <w:bookmarkEnd w:id="439"/>
      <w:r w:rsidRPr="007B397E">
        <w:rPr>
          <w:b/>
        </w:rPr>
        <w:t>.</w:t>
      </w:r>
      <w:r>
        <w:t xml:space="preserve"> A zero value assigned to </w:t>
      </w:r>
      <w:r w:rsidRPr="007B397E">
        <w:rPr>
          <w:rStyle w:val="ComputerCode"/>
          <w:sz w:val="20"/>
        </w:rPr>
        <w:t>InitialHealthPoints</w:t>
      </w:r>
      <w:r>
        <w:t xml:space="preserve"> (0).</w:t>
      </w:r>
      <w:bookmarkEnd w:id="440"/>
    </w:p>
    <w:p w14:paraId="336B32EF" w14:textId="42CF2A4A" w:rsidR="00522110" w:rsidRDefault="00522110" w:rsidP="00C74F2D">
      <w:r>
        <w:t xml:space="preserve">This kind of change has a more subtle benefit, explained in Section </w:t>
      </w:r>
      <w:r>
        <w:fldChar w:fldCharType="begin"/>
      </w:r>
      <w:r>
        <w:instrText xml:space="preserve"> REF _Ref382494743 \r \h </w:instrText>
      </w:r>
      <w:r>
        <w:fldChar w:fldCharType="separate"/>
      </w:r>
      <w:r w:rsidR="00EA324E">
        <w:t>7.2.5.6</w:t>
      </w:r>
      <w:r>
        <w:fldChar w:fldCharType="end"/>
      </w:r>
      <w:r>
        <w:t>.</w:t>
      </w:r>
    </w:p>
    <w:p w14:paraId="3AEEAA99" w14:textId="42679470" w:rsidR="001E1EFD" w:rsidRPr="001E1EFD" w:rsidRDefault="001E1EFD" w:rsidP="001E1EFD">
      <w:pPr>
        <w:pStyle w:val="Heading4"/>
      </w:pPr>
      <w:bookmarkStart w:id="441" w:name="_Ref382494743"/>
      <w:r>
        <w:t>Defining Game Commands</w:t>
      </w:r>
      <w:bookmarkEnd w:id="441"/>
    </w:p>
    <w:p w14:paraId="25C937B7" w14:textId="030AA2E4" w:rsidR="00522110" w:rsidRDefault="00522110" w:rsidP="00522110">
      <w:r>
        <w:fldChar w:fldCharType="begin"/>
      </w:r>
      <w:r>
        <w:instrText xml:space="preserve"> REF _Ref382494543 \h </w:instrText>
      </w:r>
      <w:r>
        <w:fldChar w:fldCharType="separate"/>
      </w:r>
      <w:r w:rsidR="00EA324E" w:rsidRPr="00522110">
        <w:rPr>
          <w:b/>
        </w:rPr>
        <w:t xml:space="preserve">Listing </w:t>
      </w:r>
      <w:r w:rsidR="00EA324E">
        <w:rPr>
          <w:b/>
          <w:noProof/>
        </w:rPr>
        <w:t>86</w:t>
      </w:r>
      <w:r>
        <w:fldChar w:fldCharType="end"/>
      </w:r>
      <w:r>
        <w:t xml:space="preserve"> has a subtle be</w:t>
      </w:r>
      <w:r w:rsidR="005472E5">
        <w:t>nefit: it is possible to see the</w:t>
      </w:r>
      <w:r>
        <w:t xml:space="preserve"> game execution changed </w:t>
      </w:r>
      <w:r w:rsidR="005472E5">
        <w:t>when the health value changed. When the alien health was zero, an event was dispatched. This event could have gameplay consequences, such as creating a new alien.</w:t>
      </w:r>
    </w:p>
    <w:p w14:paraId="31939DF1" w14:textId="77777777" w:rsidR="00DE6DD7" w:rsidRDefault="005472E5" w:rsidP="00522110">
      <w:r>
        <w:t>For a UA-Game, there is an even better benefit: it is possible to use events as game commands to control the behavior of game entities. Instead of binding a mechanic to a physical-level interaction (such as pressing the space bar to fire), it is possible to bind a mechanic to an event</w:t>
      </w:r>
      <w:r w:rsidR="00DE6DD7">
        <w:t xml:space="preserve"> (an entity fires a projectile after handling a </w:t>
      </w:r>
      <w:r w:rsidR="00DE6DD7" w:rsidRPr="00DE6DD7">
        <w:rPr>
          <w:rStyle w:val="ComputerCode"/>
        </w:rPr>
        <w:t>FireProjectile</w:t>
      </w:r>
      <w:r w:rsidR="00DE6DD7">
        <w:t xml:space="preserve"> event)</w:t>
      </w:r>
      <w:r>
        <w:t>.</w:t>
      </w:r>
    </w:p>
    <w:p w14:paraId="09DD1F69" w14:textId="78FACF9C" w:rsidR="005472E5" w:rsidRDefault="00DE6DD7" w:rsidP="00522110">
      <w:r>
        <w:t xml:space="preserve">This is the goal of UGE’s game commands (Section </w:t>
      </w:r>
      <w:r>
        <w:fldChar w:fldCharType="begin"/>
      </w:r>
      <w:r>
        <w:instrText xml:space="preserve"> REF _Ref380412677 \r \h </w:instrText>
      </w:r>
      <w:r>
        <w:fldChar w:fldCharType="separate"/>
      </w:r>
      <w:r w:rsidR="00EA324E">
        <w:t>4.4</w:t>
      </w:r>
      <w:r>
        <w:fldChar w:fldCharType="end"/>
      </w:r>
      <w:r>
        <w:t>): to provide a high-level mechanics to control game entities. Combined with a lower-level mechanism (UGE’s lower level command), it is possible to define data-driven game controllers for the game.</w:t>
      </w:r>
    </w:p>
    <w:p w14:paraId="5B9376A3" w14:textId="5575548D" w:rsidR="00DE6DD7" w:rsidRDefault="00DE6DD7" w:rsidP="00522110">
      <w:r>
        <w:t xml:space="preserve">This section will illustrate game commands by defining two examples: the </w:t>
      </w:r>
      <w:r w:rsidRPr="00DE6DD7">
        <w:rPr>
          <w:rStyle w:val="ComputerCode"/>
        </w:rPr>
        <w:t>Move</w:t>
      </w:r>
      <w:r w:rsidR="00943A00">
        <w:rPr>
          <w:rStyle w:val="ComputerCode"/>
        </w:rPr>
        <w:t>Actor</w:t>
      </w:r>
      <w:r>
        <w:t xml:space="preserve"> and the </w:t>
      </w:r>
      <w:r w:rsidRPr="00DE6DD7">
        <w:rPr>
          <w:rStyle w:val="ComputerCode"/>
        </w:rPr>
        <w:t>FireProjectile</w:t>
      </w:r>
      <w:r>
        <w:t xml:space="preserve"> events.</w:t>
      </w:r>
    </w:p>
    <w:p w14:paraId="3105B033" w14:textId="0C6212A6" w:rsidR="00DE6DD7" w:rsidRDefault="00DE6DD7" w:rsidP="00DE6DD7">
      <w:pPr>
        <w:pStyle w:val="Heading5"/>
      </w:pPr>
      <w:r>
        <w:t>Moving an Actor with a Game Command</w:t>
      </w:r>
    </w:p>
    <w:p w14:paraId="6DEF321A" w14:textId="44C19EF3" w:rsidR="00DE6DD7" w:rsidRDefault="00A36B02" w:rsidP="00DE6DD7">
      <w:r>
        <w:t xml:space="preserve">The design illustrated in </w:t>
      </w:r>
      <w:r>
        <w:fldChar w:fldCharType="begin"/>
      </w:r>
      <w:r>
        <w:instrText xml:space="preserve"> REF _Ref381803102 \h </w:instrText>
      </w:r>
      <w:r>
        <w:fldChar w:fldCharType="separate"/>
      </w:r>
      <w:r w:rsidR="00EA324E" w:rsidRPr="003B35E8">
        <w:rPr>
          <w:b/>
        </w:rPr>
        <w:t xml:space="preserve">Figure </w:t>
      </w:r>
      <w:r w:rsidR="00EA324E">
        <w:rPr>
          <w:b/>
          <w:noProof/>
        </w:rPr>
        <w:t>26</w:t>
      </w:r>
      <w:r>
        <w:fldChar w:fldCharType="end"/>
      </w:r>
      <w:r>
        <w:t xml:space="preserve"> restricts the actor’s movements to one axis of freedom, allowing movement in a single axis. For a tutorial, this is a good choice, as it simplifies the implementation. However, UGE is a 3D game engine, so it would be possible to move the entity in the 3D world.</w:t>
      </w:r>
    </w:p>
    <w:p w14:paraId="52FBA8C4" w14:textId="39C5500C" w:rsidR="00A36B02" w:rsidRDefault="00A36B02" w:rsidP="00DE6DD7">
      <w:r>
        <w:lastRenderedPageBreak/>
        <w:t xml:space="preserve">As the design define </w:t>
      </w:r>
      <w:r w:rsidRPr="00A36B02">
        <w:rPr>
          <w:rStyle w:val="ComputerCode"/>
        </w:rPr>
        <w:t>left</w:t>
      </w:r>
      <w:r>
        <w:t xml:space="preserve"> and </w:t>
      </w:r>
      <w:r w:rsidRPr="00A36B02">
        <w:rPr>
          <w:rStyle w:val="ComputerCode"/>
        </w:rPr>
        <w:t>right</w:t>
      </w:r>
      <w:r>
        <w:t xml:space="preserve"> as directions, it might be a good idea to restrict the movement to the X-axis.</w:t>
      </w:r>
      <w:r w:rsidR="00943A00">
        <w:t xml:space="preserve"> </w:t>
      </w:r>
      <w:r w:rsidR="00943A00">
        <w:fldChar w:fldCharType="begin"/>
      </w:r>
      <w:r w:rsidR="00943A00">
        <w:instrText xml:space="preserve"> REF _Ref382498157 \h </w:instrText>
      </w:r>
      <w:r w:rsidR="00943A00">
        <w:fldChar w:fldCharType="separate"/>
      </w:r>
      <w:r w:rsidR="00EA324E" w:rsidRPr="00943A00">
        <w:rPr>
          <w:b/>
        </w:rPr>
        <w:t xml:space="preserve">Listing </w:t>
      </w:r>
      <w:r w:rsidR="00EA324E">
        <w:rPr>
          <w:b/>
          <w:noProof/>
        </w:rPr>
        <w:t>87</w:t>
      </w:r>
      <w:r w:rsidR="00943A00">
        <w:fldChar w:fldCharType="end"/>
      </w:r>
      <w:r w:rsidR="00943A00">
        <w:t xml:space="preserve"> offers a possible implementation for a </w:t>
      </w:r>
      <w:r w:rsidR="00943A00" w:rsidRPr="00943A00">
        <w:rPr>
          <w:rStyle w:val="ComputerCode"/>
        </w:rPr>
        <w:t>MoveActor</w:t>
      </w:r>
      <w:r w:rsidR="00943A00">
        <w:t xml:space="preserve"> game command.</w:t>
      </w:r>
    </w:p>
    <w:p w14:paraId="5D4546E0" w14:textId="1DCF288C" w:rsidR="00943A00" w:rsidRDefault="00943A00" w:rsidP="00943A00">
      <w:pPr>
        <w:pStyle w:val="Caption"/>
        <w:keepNext/>
        <w:jc w:val="center"/>
      </w:pPr>
      <w:bookmarkStart w:id="442" w:name="_Ref382498157"/>
      <w:bookmarkStart w:id="443" w:name="_Toc382771812"/>
      <w:r w:rsidRPr="00943A00">
        <w:rPr>
          <w:b/>
        </w:rPr>
        <w:t xml:space="preserve">Listing </w:t>
      </w:r>
      <w:r w:rsidRPr="00943A00">
        <w:rPr>
          <w:b/>
        </w:rPr>
        <w:fldChar w:fldCharType="begin"/>
      </w:r>
      <w:r w:rsidRPr="00943A00">
        <w:rPr>
          <w:b/>
        </w:rPr>
        <w:instrText xml:space="preserve"> SEQ Listing \* ARABIC </w:instrText>
      </w:r>
      <w:r w:rsidRPr="00943A00">
        <w:rPr>
          <w:b/>
        </w:rPr>
        <w:fldChar w:fldCharType="separate"/>
      </w:r>
      <w:r w:rsidR="00EA324E">
        <w:rPr>
          <w:b/>
          <w:noProof/>
        </w:rPr>
        <w:t>87</w:t>
      </w:r>
      <w:r w:rsidRPr="00943A00">
        <w:rPr>
          <w:b/>
        </w:rPr>
        <w:fldChar w:fldCharType="end"/>
      </w:r>
      <w:bookmarkEnd w:id="442"/>
      <w:r w:rsidRPr="00943A00">
        <w:rPr>
          <w:b/>
        </w:rPr>
        <w:t>.</w:t>
      </w:r>
      <w:r>
        <w:t xml:space="preserve"> Defining a game command to move actors.</w:t>
      </w:r>
      <w:bookmarkEnd w:id="443"/>
    </w:p>
    <w:tbl>
      <w:tblPr>
        <w:tblStyle w:val="TableGrid"/>
        <w:tblW w:w="0" w:type="auto"/>
        <w:tblLook w:val="04A0" w:firstRow="1" w:lastRow="0" w:firstColumn="1" w:lastColumn="0" w:noHBand="0" w:noVBand="1"/>
      </w:tblPr>
      <w:tblGrid>
        <w:gridCol w:w="8494"/>
      </w:tblGrid>
      <w:tr w:rsidR="00A36B02" w14:paraId="4101F931" w14:textId="77777777" w:rsidTr="00A36B02">
        <w:tc>
          <w:tcPr>
            <w:tcW w:w="8494" w:type="dxa"/>
          </w:tcPr>
          <w:p w14:paraId="572E976D" w14:textId="119E56FD" w:rsidR="00943A00" w:rsidRPr="00943A00" w:rsidRDefault="00943A00" w:rsidP="00943A00">
            <w:pPr>
              <w:rPr>
                <w:rStyle w:val="ComputerCode"/>
              </w:rPr>
            </w:pPr>
            <w:r w:rsidRPr="00943A00">
              <w:rPr>
                <w:rStyle w:val="ComputerCode"/>
              </w:rPr>
              <w:t>class MoveActor : public uge::BaseEventData</w:t>
            </w:r>
          </w:p>
          <w:p w14:paraId="31742244" w14:textId="77777777" w:rsidR="00943A00" w:rsidRPr="00943A00" w:rsidRDefault="00943A00" w:rsidP="00943A00">
            <w:pPr>
              <w:rPr>
                <w:rStyle w:val="ComputerCode"/>
              </w:rPr>
            </w:pPr>
            <w:r w:rsidRPr="00943A00">
              <w:rPr>
                <w:rStyle w:val="ComputerCode"/>
              </w:rPr>
              <w:t>{</w:t>
            </w:r>
          </w:p>
          <w:p w14:paraId="4F53533C" w14:textId="77777777" w:rsidR="00943A00" w:rsidRPr="00943A00" w:rsidRDefault="00943A00" w:rsidP="00943A00">
            <w:pPr>
              <w:rPr>
                <w:rStyle w:val="ComputerCode"/>
              </w:rPr>
            </w:pPr>
            <w:r w:rsidRPr="00943A00">
              <w:rPr>
                <w:rStyle w:val="ComputerCode"/>
              </w:rPr>
              <w:t>public:</w:t>
            </w:r>
          </w:p>
          <w:p w14:paraId="4AACF80B" w14:textId="77777777" w:rsidR="00943A00" w:rsidRPr="00943A00" w:rsidRDefault="00943A00" w:rsidP="00943A00">
            <w:pPr>
              <w:rPr>
                <w:rStyle w:val="ComputerCode"/>
              </w:rPr>
            </w:pPr>
            <w:r w:rsidRPr="00943A00">
              <w:rPr>
                <w:rStyle w:val="ComputerCode"/>
              </w:rPr>
              <w:t xml:space="preserve">    enum class Direction : char</w:t>
            </w:r>
          </w:p>
          <w:p w14:paraId="68B49044" w14:textId="77777777" w:rsidR="00943A00" w:rsidRPr="00943A00" w:rsidRDefault="00943A00" w:rsidP="00943A00">
            <w:pPr>
              <w:rPr>
                <w:rStyle w:val="ComputerCode"/>
              </w:rPr>
            </w:pPr>
            <w:r w:rsidRPr="00943A00">
              <w:rPr>
                <w:rStyle w:val="ComputerCode"/>
              </w:rPr>
              <w:t xml:space="preserve">    {</w:t>
            </w:r>
          </w:p>
          <w:p w14:paraId="720F6B79" w14:textId="77777777" w:rsidR="00943A00" w:rsidRPr="00943A00" w:rsidRDefault="00943A00" w:rsidP="00943A00">
            <w:pPr>
              <w:rPr>
                <w:rStyle w:val="ComputerCode"/>
              </w:rPr>
            </w:pPr>
            <w:r w:rsidRPr="00943A00">
              <w:rPr>
                <w:rStyle w:val="ComputerCode"/>
              </w:rPr>
              <w:t xml:space="preserve">        Left,</w:t>
            </w:r>
          </w:p>
          <w:p w14:paraId="549AFAF0" w14:textId="77777777" w:rsidR="00943A00" w:rsidRPr="00943A00" w:rsidRDefault="00943A00" w:rsidP="00943A00">
            <w:pPr>
              <w:rPr>
                <w:rStyle w:val="ComputerCode"/>
              </w:rPr>
            </w:pPr>
            <w:r w:rsidRPr="00943A00">
              <w:rPr>
                <w:rStyle w:val="ComputerCode"/>
              </w:rPr>
              <w:t xml:space="preserve">        Right</w:t>
            </w:r>
          </w:p>
          <w:p w14:paraId="5899BE4D" w14:textId="77777777" w:rsidR="00943A00" w:rsidRPr="00943A00" w:rsidRDefault="00943A00" w:rsidP="00943A00">
            <w:pPr>
              <w:rPr>
                <w:rStyle w:val="ComputerCode"/>
              </w:rPr>
            </w:pPr>
            <w:r w:rsidRPr="00943A00">
              <w:rPr>
                <w:rStyle w:val="ComputerCode"/>
              </w:rPr>
              <w:t xml:space="preserve">    };</w:t>
            </w:r>
          </w:p>
          <w:p w14:paraId="1D266625" w14:textId="77777777" w:rsidR="00943A00" w:rsidRPr="00943A00" w:rsidRDefault="00943A00" w:rsidP="00943A00">
            <w:pPr>
              <w:rPr>
                <w:rStyle w:val="ComputerCode"/>
              </w:rPr>
            </w:pPr>
          </w:p>
          <w:p w14:paraId="65294892" w14:textId="77777777" w:rsidR="00943A00" w:rsidRPr="00943A00" w:rsidRDefault="00943A00" w:rsidP="00943A00">
            <w:pPr>
              <w:rPr>
                <w:rStyle w:val="ComputerCode"/>
              </w:rPr>
            </w:pPr>
            <w:r w:rsidRPr="00943A00">
              <w:rPr>
                <w:rStyle w:val="ComputerCode"/>
              </w:rPr>
              <w:t xml:space="preserve">    static const uge::EventType sk_EventType;</w:t>
            </w:r>
          </w:p>
          <w:p w14:paraId="7BD1EC8A" w14:textId="77777777" w:rsidR="00943A00" w:rsidRPr="00943A00" w:rsidRDefault="00943A00" w:rsidP="00943A00">
            <w:pPr>
              <w:rPr>
                <w:rStyle w:val="ComputerCode"/>
              </w:rPr>
            </w:pPr>
          </w:p>
          <w:p w14:paraId="57BD3B72" w14:textId="77777777" w:rsidR="00513610" w:rsidRDefault="00943A00" w:rsidP="00943A00">
            <w:pPr>
              <w:rPr>
                <w:rStyle w:val="ComputerCode"/>
              </w:rPr>
            </w:pPr>
            <w:r w:rsidRPr="00943A00">
              <w:rPr>
                <w:rStyle w:val="ComputerCode"/>
              </w:rPr>
              <w:t xml:space="preserve">    explicit </w:t>
            </w:r>
            <w:r w:rsidR="00513610">
              <w:rPr>
                <w:rStyle w:val="ComputerCode"/>
              </w:rPr>
              <w:t>MoveActor(uge::ActorID actorID,</w:t>
            </w:r>
          </w:p>
          <w:p w14:paraId="3F6C72BA" w14:textId="027BE1D5" w:rsidR="00943A00" w:rsidRPr="00943A00" w:rsidRDefault="00513610" w:rsidP="00943A00">
            <w:pPr>
              <w:rPr>
                <w:rStyle w:val="ComputerCode"/>
              </w:rPr>
            </w:pPr>
            <w:r>
              <w:rPr>
                <w:rStyle w:val="ComputerCode"/>
              </w:rPr>
              <w:t xml:space="preserve">             </w:t>
            </w:r>
            <w:r w:rsidR="00943A00" w:rsidRPr="00943A00">
              <w:rPr>
                <w:rStyle w:val="ComputerCode"/>
              </w:rPr>
              <w:t>MoveActor::Direction direction)</w:t>
            </w:r>
          </w:p>
          <w:p w14:paraId="3E7A2881" w14:textId="77777777" w:rsidR="00943A00" w:rsidRPr="00943A00" w:rsidRDefault="00943A00" w:rsidP="00943A00">
            <w:pPr>
              <w:rPr>
                <w:rStyle w:val="ComputerCode"/>
              </w:rPr>
            </w:pPr>
            <w:r w:rsidRPr="00943A00">
              <w:rPr>
                <w:rStyle w:val="ComputerCode"/>
              </w:rPr>
              <w:t xml:space="preserve">        : m_ActorID(actorID), m_Direction(direction)</w:t>
            </w:r>
          </w:p>
          <w:p w14:paraId="6F70BC05" w14:textId="77777777" w:rsidR="00943A00" w:rsidRPr="00943A00" w:rsidRDefault="00943A00" w:rsidP="00943A00">
            <w:pPr>
              <w:rPr>
                <w:rStyle w:val="ComputerCode"/>
              </w:rPr>
            </w:pPr>
            <w:r w:rsidRPr="00943A00">
              <w:rPr>
                <w:rStyle w:val="ComputerCode"/>
              </w:rPr>
              <w:t xml:space="preserve">    {</w:t>
            </w:r>
          </w:p>
          <w:p w14:paraId="52E9FFE1" w14:textId="63907734" w:rsidR="00943A00" w:rsidRPr="00943A00" w:rsidRDefault="00513610" w:rsidP="00943A00">
            <w:pPr>
              <w:rPr>
                <w:rStyle w:val="ComputerCode"/>
              </w:rPr>
            </w:pPr>
            <w:r>
              <w:rPr>
                <w:rStyle w:val="ComputerCode"/>
              </w:rPr>
              <w:t xml:space="preserve">        </w:t>
            </w:r>
          </w:p>
          <w:p w14:paraId="760A4283" w14:textId="77777777" w:rsidR="00943A00" w:rsidRPr="00943A00" w:rsidRDefault="00943A00" w:rsidP="00943A00">
            <w:pPr>
              <w:rPr>
                <w:rStyle w:val="ComputerCode"/>
              </w:rPr>
            </w:pPr>
            <w:r w:rsidRPr="00943A00">
              <w:rPr>
                <w:rStyle w:val="ComputerCode"/>
              </w:rPr>
              <w:t xml:space="preserve">    }</w:t>
            </w:r>
          </w:p>
          <w:p w14:paraId="02A68B63" w14:textId="77777777" w:rsidR="00943A00" w:rsidRPr="00943A00" w:rsidRDefault="00943A00" w:rsidP="00943A00">
            <w:pPr>
              <w:rPr>
                <w:rStyle w:val="ComputerCode"/>
              </w:rPr>
            </w:pPr>
          </w:p>
          <w:p w14:paraId="4A3E08BD" w14:textId="77777777" w:rsidR="00943A00" w:rsidRPr="00943A00" w:rsidRDefault="00943A00" w:rsidP="00943A00">
            <w:pPr>
              <w:rPr>
                <w:rStyle w:val="ComputerCode"/>
              </w:rPr>
            </w:pPr>
            <w:r w:rsidRPr="00943A00">
              <w:rPr>
                <w:rStyle w:val="ComputerCode"/>
              </w:rPr>
              <w:t xml:space="preserve">    virtual const uge::EventType&amp; vGetEventType() const override</w:t>
            </w:r>
          </w:p>
          <w:p w14:paraId="48E22835" w14:textId="77777777" w:rsidR="00943A00" w:rsidRPr="00943A00" w:rsidRDefault="00943A00" w:rsidP="00943A00">
            <w:pPr>
              <w:rPr>
                <w:rStyle w:val="ComputerCode"/>
              </w:rPr>
            </w:pPr>
            <w:r w:rsidRPr="00943A00">
              <w:rPr>
                <w:rStyle w:val="ComputerCode"/>
              </w:rPr>
              <w:t xml:space="preserve">    {</w:t>
            </w:r>
          </w:p>
          <w:p w14:paraId="272D592A" w14:textId="77777777" w:rsidR="00943A00" w:rsidRPr="00943A00" w:rsidRDefault="00943A00" w:rsidP="00943A00">
            <w:pPr>
              <w:rPr>
                <w:rStyle w:val="ComputerCode"/>
              </w:rPr>
            </w:pPr>
            <w:r w:rsidRPr="00943A00">
              <w:rPr>
                <w:rStyle w:val="ComputerCode"/>
              </w:rPr>
              <w:t xml:space="preserve">        return sk_EventType;</w:t>
            </w:r>
          </w:p>
          <w:p w14:paraId="11C266EB" w14:textId="77777777" w:rsidR="00943A00" w:rsidRPr="00943A00" w:rsidRDefault="00943A00" w:rsidP="00943A00">
            <w:pPr>
              <w:rPr>
                <w:rStyle w:val="ComputerCode"/>
              </w:rPr>
            </w:pPr>
            <w:r w:rsidRPr="00943A00">
              <w:rPr>
                <w:rStyle w:val="ComputerCode"/>
              </w:rPr>
              <w:t xml:space="preserve">    }</w:t>
            </w:r>
          </w:p>
          <w:p w14:paraId="69F303DC" w14:textId="77777777" w:rsidR="00943A00" w:rsidRPr="00943A00" w:rsidRDefault="00943A00" w:rsidP="00943A00">
            <w:pPr>
              <w:rPr>
                <w:rStyle w:val="ComputerCode"/>
              </w:rPr>
            </w:pPr>
          </w:p>
          <w:p w14:paraId="2AE7FB7F" w14:textId="77777777" w:rsidR="00943A00" w:rsidRPr="00943A00" w:rsidRDefault="00943A00" w:rsidP="00943A00">
            <w:pPr>
              <w:rPr>
                <w:rStyle w:val="ComputerCode"/>
              </w:rPr>
            </w:pPr>
            <w:r w:rsidRPr="00943A00">
              <w:rPr>
                <w:rStyle w:val="ComputerCode"/>
              </w:rPr>
              <w:t xml:space="preserve">    virtual uge::IEventDataSharedPointer vCopy() const override</w:t>
            </w:r>
          </w:p>
          <w:p w14:paraId="20A7F22F" w14:textId="77777777" w:rsidR="00943A00" w:rsidRPr="00943A00" w:rsidRDefault="00943A00" w:rsidP="00943A00">
            <w:pPr>
              <w:rPr>
                <w:rStyle w:val="ComputerCode"/>
              </w:rPr>
            </w:pPr>
            <w:r w:rsidRPr="00943A00">
              <w:rPr>
                <w:rStyle w:val="ComputerCode"/>
              </w:rPr>
              <w:t xml:space="preserve">    {</w:t>
            </w:r>
          </w:p>
          <w:p w14:paraId="1F6E998D" w14:textId="77777777" w:rsidR="00513610" w:rsidRDefault="00943A00" w:rsidP="00943A00">
            <w:pPr>
              <w:rPr>
                <w:rStyle w:val="ComputerCode"/>
              </w:rPr>
            </w:pPr>
            <w:r w:rsidRPr="00943A00">
              <w:rPr>
                <w:rStyle w:val="ComputerCode"/>
              </w:rPr>
              <w:t xml:space="preserve">        return uge::IEventDataSharedPointer(</w:t>
            </w:r>
          </w:p>
          <w:p w14:paraId="6602ADA5" w14:textId="77C8E8CA" w:rsidR="00943A00" w:rsidRPr="00943A00" w:rsidRDefault="00513610" w:rsidP="00943A00">
            <w:pPr>
              <w:rPr>
                <w:rStyle w:val="ComputerCode"/>
              </w:rPr>
            </w:pPr>
            <w:r>
              <w:rPr>
                <w:rStyle w:val="ComputerCode"/>
              </w:rPr>
              <w:t xml:space="preserve">                    </w:t>
            </w:r>
            <w:r w:rsidR="00943A00" w:rsidRPr="00943A00">
              <w:rPr>
                <w:rStyle w:val="ComputerCode"/>
              </w:rPr>
              <w:t>LIB_NEW MoveActor(m_ActorID, m_Direction));</w:t>
            </w:r>
          </w:p>
          <w:p w14:paraId="0FCC721B" w14:textId="77777777" w:rsidR="00943A00" w:rsidRPr="00943A00" w:rsidRDefault="00943A00" w:rsidP="00943A00">
            <w:pPr>
              <w:rPr>
                <w:rStyle w:val="ComputerCode"/>
              </w:rPr>
            </w:pPr>
            <w:r w:rsidRPr="00943A00">
              <w:rPr>
                <w:rStyle w:val="ComputerCode"/>
              </w:rPr>
              <w:t xml:space="preserve">    }</w:t>
            </w:r>
          </w:p>
          <w:p w14:paraId="31421D26" w14:textId="77777777" w:rsidR="00943A00" w:rsidRPr="00943A00" w:rsidRDefault="00943A00" w:rsidP="00943A00">
            <w:pPr>
              <w:rPr>
                <w:rStyle w:val="ComputerCode"/>
              </w:rPr>
            </w:pPr>
          </w:p>
          <w:p w14:paraId="5064FC24" w14:textId="77777777" w:rsidR="00943A00" w:rsidRPr="00943A00" w:rsidRDefault="00943A00" w:rsidP="00943A00">
            <w:pPr>
              <w:rPr>
                <w:rStyle w:val="ComputerCode"/>
              </w:rPr>
            </w:pPr>
            <w:r w:rsidRPr="00943A00">
              <w:rPr>
                <w:rStyle w:val="ComputerCode"/>
              </w:rPr>
              <w:t xml:space="preserve">    virtual void vSerialize(std::ostrstream&amp; out) const override</w:t>
            </w:r>
          </w:p>
          <w:p w14:paraId="4D29D9E7" w14:textId="77777777" w:rsidR="00943A00" w:rsidRPr="00943A00" w:rsidRDefault="00943A00" w:rsidP="00943A00">
            <w:pPr>
              <w:rPr>
                <w:rStyle w:val="ComputerCode"/>
              </w:rPr>
            </w:pPr>
            <w:r w:rsidRPr="00943A00">
              <w:rPr>
                <w:rStyle w:val="ComputerCode"/>
              </w:rPr>
              <w:t xml:space="preserve">    {</w:t>
            </w:r>
          </w:p>
          <w:p w14:paraId="5999512D" w14:textId="77777777" w:rsidR="00943A00" w:rsidRPr="00943A00" w:rsidRDefault="00943A00" w:rsidP="00943A00">
            <w:pPr>
              <w:rPr>
                <w:rStyle w:val="ComputerCode"/>
              </w:rPr>
            </w:pPr>
            <w:r w:rsidRPr="00943A00">
              <w:rPr>
                <w:rStyle w:val="ComputerCode"/>
              </w:rPr>
              <w:t xml:space="preserve">        out &lt;&lt; m_ActorID &lt;&lt; static_cast&lt;char&gt;(m_Direction);</w:t>
            </w:r>
          </w:p>
          <w:p w14:paraId="69CC1884" w14:textId="77777777" w:rsidR="00943A00" w:rsidRPr="00943A00" w:rsidRDefault="00943A00" w:rsidP="00943A00">
            <w:pPr>
              <w:rPr>
                <w:rStyle w:val="ComputerCode"/>
              </w:rPr>
            </w:pPr>
            <w:r w:rsidRPr="00943A00">
              <w:rPr>
                <w:rStyle w:val="ComputerCode"/>
              </w:rPr>
              <w:t xml:space="preserve">    }</w:t>
            </w:r>
          </w:p>
          <w:p w14:paraId="55D572BE" w14:textId="77777777" w:rsidR="00943A00" w:rsidRPr="00943A00" w:rsidRDefault="00943A00" w:rsidP="00943A00">
            <w:pPr>
              <w:rPr>
                <w:rStyle w:val="ComputerCode"/>
              </w:rPr>
            </w:pPr>
          </w:p>
          <w:p w14:paraId="789FC759" w14:textId="77777777" w:rsidR="00943A00" w:rsidRPr="00943A00" w:rsidRDefault="00943A00" w:rsidP="00943A00">
            <w:pPr>
              <w:rPr>
                <w:rStyle w:val="ComputerCode"/>
              </w:rPr>
            </w:pPr>
            <w:r w:rsidRPr="00943A00">
              <w:rPr>
                <w:rStyle w:val="ComputerCode"/>
              </w:rPr>
              <w:t xml:space="preserve">    virtual void vDeserialize(std::istrstream&amp; in) override</w:t>
            </w:r>
          </w:p>
          <w:p w14:paraId="24AFA9DA" w14:textId="77777777" w:rsidR="00943A00" w:rsidRPr="00943A00" w:rsidRDefault="00943A00" w:rsidP="00943A00">
            <w:pPr>
              <w:rPr>
                <w:rStyle w:val="ComputerCode"/>
              </w:rPr>
            </w:pPr>
            <w:r w:rsidRPr="00943A00">
              <w:rPr>
                <w:rStyle w:val="ComputerCode"/>
              </w:rPr>
              <w:t xml:space="preserve">    {</w:t>
            </w:r>
          </w:p>
          <w:p w14:paraId="0213E83D" w14:textId="77777777" w:rsidR="00943A00" w:rsidRPr="00943A00" w:rsidRDefault="00943A00" w:rsidP="00943A00">
            <w:pPr>
              <w:rPr>
                <w:rStyle w:val="ComputerCode"/>
              </w:rPr>
            </w:pPr>
            <w:r w:rsidRPr="00943A00">
              <w:rPr>
                <w:rStyle w:val="ComputerCode"/>
              </w:rPr>
              <w:t xml:space="preserve">        char directionValue;</w:t>
            </w:r>
          </w:p>
          <w:p w14:paraId="50C1300B" w14:textId="77777777" w:rsidR="00943A00" w:rsidRPr="00943A00" w:rsidRDefault="00943A00" w:rsidP="00943A00">
            <w:pPr>
              <w:rPr>
                <w:rStyle w:val="ComputerCode"/>
              </w:rPr>
            </w:pPr>
          </w:p>
          <w:p w14:paraId="1E5D0592" w14:textId="77777777" w:rsidR="00943A00" w:rsidRPr="00943A00" w:rsidRDefault="00943A00" w:rsidP="00943A00">
            <w:pPr>
              <w:rPr>
                <w:rStyle w:val="ComputerCode"/>
              </w:rPr>
            </w:pPr>
            <w:r w:rsidRPr="00943A00">
              <w:rPr>
                <w:rStyle w:val="ComputerCode"/>
              </w:rPr>
              <w:t xml:space="preserve">        in &gt;&gt; m_ActorID &gt;&gt; directionValue;</w:t>
            </w:r>
          </w:p>
          <w:p w14:paraId="71AB67E9" w14:textId="77777777" w:rsidR="00943A00" w:rsidRPr="00943A00" w:rsidRDefault="00943A00" w:rsidP="00943A00">
            <w:pPr>
              <w:rPr>
                <w:rStyle w:val="ComputerCode"/>
              </w:rPr>
            </w:pPr>
            <w:r w:rsidRPr="00943A00">
              <w:rPr>
                <w:rStyle w:val="ComputerCode"/>
              </w:rPr>
              <w:t xml:space="preserve">        </w:t>
            </w:r>
          </w:p>
          <w:p w14:paraId="5CA956FB" w14:textId="77777777" w:rsidR="000441F0" w:rsidRDefault="00943A00" w:rsidP="00943A00">
            <w:pPr>
              <w:rPr>
                <w:rStyle w:val="ComputerCode"/>
              </w:rPr>
            </w:pPr>
            <w:r w:rsidRPr="00943A00">
              <w:rPr>
                <w:rStyle w:val="ComputerCode"/>
              </w:rPr>
              <w:t xml:space="preserve">        m_Direction =</w:t>
            </w:r>
          </w:p>
          <w:p w14:paraId="57BE467C" w14:textId="6C37198D" w:rsidR="00943A00" w:rsidRPr="00943A00" w:rsidRDefault="000441F0" w:rsidP="00943A00">
            <w:pPr>
              <w:rPr>
                <w:rStyle w:val="ComputerCode"/>
              </w:rPr>
            </w:pPr>
            <w:r>
              <w:rPr>
                <w:rStyle w:val="ComputerCode"/>
              </w:rPr>
              <w:t xml:space="preserve">               </w:t>
            </w:r>
            <w:r w:rsidR="00943A00" w:rsidRPr="00943A00">
              <w:rPr>
                <w:rStyle w:val="ComputerCode"/>
              </w:rPr>
              <w:t xml:space="preserve"> static_cast&lt;MoveActor::Direction&gt;(directionValue);</w:t>
            </w:r>
          </w:p>
          <w:p w14:paraId="39A2F22B" w14:textId="77777777" w:rsidR="00943A00" w:rsidRPr="00943A00" w:rsidRDefault="00943A00" w:rsidP="00943A00">
            <w:pPr>
              <w:rPr>
                <w:rStyle w:val="ComputerCode"/>
              </w:rPr>
            </w:pPr>
            <w:r w:rsidRPr="00943A00">
              <w:rPr>
                <w:rStyle w:val="ComputerCode"/>
              </w:rPr>
              <w:t xml:space="preserve">    }</w:t>
            </w:r>
          </w:p>
          <w:p w14:paraId="3B311D69" w14:textId="77777777" w:rsidR="00943A00" w:rsidRPr="00943A00" w:rsidRDefault="00943A00" w:rsidP="00943A00">
            <w:pPr>
              <w:rPr>
                <w:rStyle w:val="ComputerCode"/>
              </w:rPr>
            </w:pPr>
          </w:p>
          <w:p w14:paraId="66420B0D" w14:textId="77777777" w:rsidR="00943A00" w:rsidRPr="00943A00" w:rsidRDefault="00943A00" w:rsidP="00943A00">
            <w:pPr>
              <w:rPr>
                <w:rStyle w:val="ComputerCode"/>
              </w:rPr>
            </w:pPr>
            <w:r w:rsidRPr="00943A00">
              <w:rPr>
                <w:rStyle w:val="ComputerCode"/>
              </w:rPr>
              <w:t xml:space="preserve">    virtual const char* vGetName() const override</w:t>
            </w:r>
          </w:p>
          <w:p w14:paraId="0EAEDD9F" w14:textId="77777777" w:rsidR="00943A00" w:rsidRPr="00943A00" w:rsidRDefault="00943A00" w:rsidP="00943A00">
            <w:pPr>
              <w:rPr>
                <w:rStyle w:val="ComputerCode"/>
              </w:rPr>
            </w:pPr>
            <w:r w:rsidRPr="00943A00">
              <w:rPr>
                <w:rStyle w:val="ComputerCode"/>
              </w:rPr>
              <w:t xml:space="preserve">    {</w:t>
            </w:r>
          </w:p>
          <w:p w14:paraId="6578E5D1" w14:textId="77777777" w:rsidR="00943A00" w:rsidRPr="00943A00" w:rsidRDefault="00943A00" w:rsidP="00943A00">
            <w:pPr>
              <w:rPr>
                <w:rStyle w:val="ComputerCode"/>
              </w:rPr>
            </w:pPr>
            <w:r w:rsidRPr="00943A00">
              <w:rPr>
                <w:rStyle w:val="ComputerCode"/>
              </w:rPr>
              <w:t xml:space="preserve">        return "MoveActor";</w:t>
            </w:r>
          </w:p>
          <w:p w14:paraId="6A156095" w14:textId="77777777" w:rsidR="00943A00" w:rsidRPr="00943A00" w:rsidRDefault="00943A00" w:rsidP="00943A00">
            <w:pPr>
              <w:rPr>
                <w:rStyle w:val="ComputerCode"/>
              </w:rPr>
            </w:pPr>
            <w:r w:rsidRPr="00943A00">
              <w:rPr>
                <w:rStyle w:val="ComputerCode"/>
              </w:rPr>
              <w:t xml:space="preserve">    }</w:t>
            </w:r>
          </w:p>
          <w:p w14:paraId="51273647" w14:textId="77777777" w:rsidR="00943A00" w:rsidRPr="00943A00" w:rsidRDefault="00943A00" w:rsidP="00943A00">
            <w:pPr>
              <w:rPr>
                <w:rStyle w:val="ComputerCode"/>
              </w:rPr>
            </w:pPr>
          </w:p>
          <w:p w14:paraId="685A2F30" w14:textId="77777777" w:rsidR="00943A00" w:rsidRPr="00943A00" w:rsidRDefault="00943A00" w:rsidP="00943A00">
            <w:pPr>
              <w:rPr>
                <w:rStyle w:val="ComputerCode"/>
              </w:rPr>
            </w:pPr>
            <w:r w:rsidRPr="00943A00">
              <w:rPr>
                <w:rStyle w:val="ComputerCode"/>
              </w:rPr>
              <w:t xml:space="preserve">    uge::ActorID GetActorID() const</w:t>
            </w:r>
          </w:p>
          <w:p w14:paraId="66D125C4" w14:textId="77777777" w:rsidR="00943A00" w:rsidRPr="00943A00" w:rsidRDefault="00943A00" w:rsidP="00943A00">
            <w:pPr>
              <w:rPr>
                <w:rStyle w:val="ComputerCode"/>
              </w:rPr>
            </w:pPr>
            <w:r w:rsidRPr="00943A00">
              <w:rPr>
                <w:rStyle w:val="ComputerCode"/>
              </w:rPr>
              <w:t xml:space="preserve">    {</w:t>
            </w:r>
          </w:p>
          <w:p w14:paraId="00A2CE89" w14:textId="77777777" w:rsidR="00943A00" w:rsidRPr="00943A00" w:rsidRDefault="00943A00" w:rsidP="00943A00">
            <w:pPr>
              <w:rPr>
                <w:rStyle w:val="ComputerCode"/>
              </w:rPr>
            </w:pPr>
            <w:r w:rsidRPr="00943A00">
              <w:rPr>
                <w:rStyle w:val="ComputerCode"/>
              </w:rPr>
              <w:t xml:space="preserve">        return m_ActorID;</w:t>
            </w:r>
          </w:p>
          <w:p w14:paraId="00DA1AB1" w14:textId="77777777" w:rsidR="00943A00" w:rsidRPr="00943A00" w:rsidRDefault="00943A00" w:rsidP="00943A00">
            <w:pPr>
              <w:rPr>
                <w:rStyle w:val="ComputerCode"/>
              </w:rPr>
            </w:pPr>
            <w:r w:rsidRPr="00943A00">
              <w:rPr>
                <w:rStyle w:val="ComputerCode"/>
              </w:rPr>
              <w:t xml:space="preserve">    }</w:t>
            </w:r>
          </w:p>
          <w:p w14:paraId="4A3E9F44" w14:textId="77777777" w:rsidR="00943A00" w:rsidRPr="00943A00" w:rsidRDefault="00943A00" w:rsidP="00943A00">
            <w:pPr>
              <w:rPr>
                <w:rStyle w:val="ComputerCode"/>
              </w:rPr>
            </w:pPr>
          </w:p>
          <w:p w14:paraId="5F70C40F" w14:textId="77777777" w:rsidR="00943A00" w:rsidRPr="00943A00" w:rsidRDefault="00943A00" w:rsidP="00943A00">
            <w:pPr>
              <w:rPr>
                <w:rStyle w:val="ComputerCode"/>
              </w:rPr>
            </w:pPr>
            <w:r w:rsidRPr="00943A00">
              <w:rPr>
                <w:rStyle w:val="ComputerCode"/>
              </w:rPr>
              <w:t xml:space="preserve">    MoveActor::Direction GetDirection() const</w:t>
            </w:r>
          </w:p>
          <w:p w14:paraId="041E6891" w14:textId="77777777" w:rsidR="00943A00" w:rsidRPr="00943A00" w:rsidRDefault="00943A00" w:rsidP="00943A00">
            <w:pPr>
              <w:rPr>
                <w:rStyle w:val="ComputerCode"/>
              </w:rPr>
            </w:pPr>
            <w:r w:rsidRPr="00943A00">
              <w:rPr>
                <w:rStyle w:val="ComputerCode"/>
              </w:rPr>
              <w:t xml:space="preserve">    {</w:t>
            </w:r>
          </w:p>
          <w:p w14:paraId="1D9E327C" w14:textId="77777777" w:rsidR="00943A00" w:rsidRPr="00943A00" w:rsidRDefault="00943A00" w:rsidP="00943A00">
            <w:pPr>
              <w:rPr>
                <w:rStyle w:val="ComputerCode"/>
              </w:rPr>
            </w:pPr>
            <w:r w:rsidRPr="00943A00">
              <w:rPr>
                <w:rStyle w:val="ComputerCode"/>
              </w:rPr>
              <w:t xml:space="preserve">        return m_Direction;</w:t>
            </w:r>
          </w:p>
          <w:p w14:paraId="59036E2D" w14:textId="77777777" w:rsidR="00943A00" w:rsidRPr="00943A00" w:rsidRDefault="00943A00" w:rsidP="00943A00">
            <w:pPr>
              <w:rPr>
                <w:rStyle w:val="ComputerCode"/>
              </w:rPr>
            </w:pPr>
            <w:r w:rsidRPr="00943A00">
              <w:rPr>
                <w:rStyle w:val="ComputerCode"/>
              </w:rPr>
              <w:t xml:space="preserve">    }</w:t>
            </w:r>
          </w:p>
          <w:p w14:paraId="73A697D9" w14:textId="77777777" w:rsidR="00943A00" w:rsidRPr="00943A00" w:rsidRDefault="00943A00" w:rsidP="00943A00">
            <w:pPr>
              <w:rPr>
                <w:rStyle w:val="ComputerCode"/>
              </w:rPr>
            </w:pPr>
          </w:p>
          <w:p w14:paraId="591C686D" w14:textId="77777777" w:rsidR="00943A00" w:rsidRPr="00943A00" w:rsidRDefault="00943A00" w:rsidP="00943A00">
            <w:pPr>
              <w:rPr>
                <w:rStyle w:val="ComputerCode"/>
              </w:rPr>
            </w:pPr>
            <w:r w:rsidRPr="00943A00">
              <w:rPr>
                <w:rStyle w:val="ComputerCode"/>
              </w:rPr>
              <w:t>private:</w:t>
            </w:r>
          </w:p>
          <w:p w14:paraId="31DEFC88" w14:textId="77777777" w:rsidR="00943A00" w:rsidRPr="00943A00" w:rsidRDefault="00943A00" w:rsidP="00943A00">
            <w:pPr>
              <w:rPr>
                <w:rStyle w:val="ComputerCode"/>
              </w:rPr>
            </w:pPr>
            <w:r w:rsidRPr="00943A00">
              <w:rPr>
                <w:rStyle w:val="ComputerCode"/>
              </w:rPr>
              <w:t xml:space="preserve">    uge::ActorID m_ActorID;</w:t>
            </w:r>
          </w:p>
          <w:p w14:paraId="528ACC90" w14:textId="77777777" w:rsidR="00943A00" w:rsidRPr="00943A00" w:rsidRDefault="00943A00" w:rsidP="00943A00">
            <w:pPr>
              <w:rPr>
                <w:rStyle w:val="ComputerCode"/>
              </w:rPr>
            </w:pPr>
            <w:r w:rsidRPr="00943A00">
              <w:rPr>
                <w:rStyle w:val="ComputerCode"/>
              </w:rPr>
              <w:t xml:space="preserve">    MoveActor::Direction m_Direction;</w:t>
            </w:r>
          </w:p>
          <w:p w14:paraId="2F535462" w14:textId="77777777" w:rsidR="00A36B02" w:rsidRPr="00943A00" w:rsidRDefault="00943A00" w:rsidP="00943A00">
            <w:pPr>
              <w:rPr>
                <w:rStyle w:val="ComputerCode"/>
              </w:rPr>
            </w:pPr>
            <w:r w:rsidRPr="00943A00">
              <w:rPr>
                <w:rStyle w:val="ComputerCode"/>
              </w:rPr>
              <w:t>};</w:t>
            </w:r>
          </w:p>
          <w:p w14:paraId="2AD8FF0E" w14:textId="77777777" w:rsidR="00943A00" w:rsidRPr="00943A00" w:rsidRDefault="00943A00" w:rsidP="00943A00">
            <w:pPr>
              <w:rPr>
                <w:rStyle w:val="ComputerCode"/>
              </w:rPr>
            </w:pPr>
          </w:p>
          <w:p w14:paraId="36B10B0E" w14:textId="760FEB08" w:rsidR="00943A00" w:rsidRPr="00943A00" w:rsidRDefault="00943A00" w:rsidP="00943A00">
            <w:pPr>
              <w:rPr>
                <w:rStyle w:val="ComputerCode"/>
              </w:rPr>
            </w:pPr>
            <w:r w:rsidRPr="00943A00">
              <w:rPr>
                <w:rStyle w:val="ComputerCode"/>
              </w:rPr>
              <w:t>const uge::EventType MoveActor::sk_EventType(0x9c4753d0);</w:t>
            </w:r>
          </w:p>
        </w:tc>
      </w:tr>
    </w:tbl>
    <w:p w14:paraId="5640A524" w14:textId="77777777" w:rsidR="00A36B02" w:rsidRDefault="00A36B02" w:rsidP="00DE6DD7"/>
    <w:p w14:paraId="4CAD1E8C" w14:textId="62915DA2" w:rsidR="00A36B02" w:rsidRDefault="00943A00" w:rsidP="00DE6DD7">
      <w:r>
        <w:t xml:space="preserve">The event is simple: it only provides the </w:t>
      </w:r>
      <w:r w:rsidRPr="00943A00">
        <w:rPr>
          <w:rStyle w:val="ComputerCode"/>
        </w:rPr>
        <w:t>ActorID</w:t>
      </w:r>
      <w:r>
        <w:t xml:space="preserve"> and the movement direction.</w:t>
      </w:r>
      <w:r w:rsidR="00D97FAE">
        <w:t xml:space="preserve"> Thus, the event does not move the actor: it lets a more adequate class to handle the movement. One good candidate is the </w:t>
      </w:r>
      <w:r w:rsidR="00D97FAE" w:rsidRPr="00D97FAE">
        <w:rPr>
          <w:rStyle w:val="ComputerCode"/>
        </w:rPr>
        <w:t>GameLogic</w:t>
      </w:r>
      <w:r w:rsidR="00D97FAE">
        <w:t xml:space="preserve"> or a </w:t>
      </w:r>
      <w:r w:rsidR="00D97FAE" w:rsidRPr="00D97FAE">
        <w:rPr>
          <w:rStyle w:val="ComputerCode"/>
        </w:rPr>
        <w:t>GameState</w:t>
      </w:r>
      <w:r w:rsidR="00D97FAE">
        <w:t xml:space="preserve">, such as </w:t>
      </w:r>
      <w:r w:rsidR="00D97FAE" w:rsidRPr="00D97FAE">
        <w:rPr>
          <w:rStyle w:val="ComputerCode"/>
        </w:rPr>
        <w:t>Running</w:t>
      </w:r>
      <w:r w:rsidR="00D97FAE">
        <w:t xml:space="preserve"> (</w:t>
      </w:r>
      <w:r w:rsidR="00D97FAE">
        <w:fldChar w:fldCharType="begin"/>
      </w:r>
      <w:r w:rsidR="00D97FAE">
        <w:instrText xml:space="preserve"> REF _Ref382498893 \h </w:instrText>
      </w:r>
      <w:r w:rsidR="00D97FAE">
        <w:fldChar w:fldCharType="separate"/>
      </w:r>
      <w:r w:rsidR="00EA324E" w:rsidRPr="00D97FAE">
        <w:rPr>
          <w:b/>
        </w:rPr>
        <w:t xml:space="preserve">Listing </w:t>
      </w:r>
      <w:r w:rsidR="00EA324E">
        <w:rPr>
          <w:b/>
          <w:noProof/>
        </w:rPr>
        <w:t>88</w:t>
      </w:r>
      <w:r w:rsidR="00D97FAE">
        <w:fldChar w:fldCharType="end"/>
      </w:r>
      <w:r w:rsidR="00D97FAE">
        <w:t>).</w:t>
      </w:r>
    </w:p>
    <w:p w14:paraId="27431C19" w14:textId="31B01B30" w:rsidR="00D97FAE" w:rsidRDefault="00D97FAE" w:rsidP="00D97FAE">
      <w:pPr>
        <w:pStyle w:val="Caption"/>
        <w:keepNext/>
        <w:jc w:val="center"/>
      </w:pPr>
      <w:bookmarkStart w:id="444" w:name="_Ref382498893"/>
      <w:bookmarkStart w:id="445" w:name="_Toc382771813"/>
      <w:r w:rsidRPr="00D97FAE">
        <w:rPr>
          <w:b/>
        </w:rPr>
        <w:t xml:space="preserve">Listing </w:t>
      </w:r>
      <w:r w:rsidRPr="00D97FAE">
        <w:rPr>
          <w:b/>
        </w:rPr>
        <w:fldChar w:fldCharType="begin"/>
      </w:r>
      <w:r w:rsidRPr="00D97FAE">
        <w:rPr>
          <w:b/>
        </w:rPr>
        <w:instrText xml:space="preserve"> SEQ Listing \* ARABIC </w:instrText>
      </w:r>
      <w:r w:rsidRPr="00D97FAE">
        <w:rPr>
          <w:b/>
        </w:rPr>
        <w:fldChar w:fldCharType="separate"/>
      </w:r>
      <w:r w:rsidR="00EA324E">
        <w:rPr>
          <w:b/>
          <w:noProof/>
        </w:rPr>
        <w:t>88</w:t>
      </w:r>
      <w:r w:rsidRPr="00D97FAE">
        <w:rPr>
          <w:b/>
        </w:rPr>
        <w:fldChar w:fldCharType="end"/>
      </w:r>
      <w:bookmarkEnd w:id="444"/>
      <w:r w:rsidRPr="00D97FAE">
        <w:rPr>
          <w:b/>
        </w:rPr>
        <w:t>.</w:t>
      </w:r>
      <w:r>
        <w:t xml:space="preserve"> Handling a game command.</w:t>
      </w:r>
      <w:bookmarkEnd w:id="445"/>
    </w:p>
    <w:tbl>
      <w:tblPr>
        <w:tblStyle w:val="TableGrid"/>
        <w:tblW w:w="0" w:type="auto"/>
        <w:tblLook w:val="04A0" w:firstRow="1" w:lastRow="0" w:firstColumn="1" w:lastColumn="0" w:noHBand="0" w:noVBand="1"/>
      </w:tblPr>
      <w:tblGrid>
        <w:gridCol w:w="8494"/>
      </w:tblGrid>
      <w:tr w:rsidR="00D97FAE" w14:paraId="58C57396" w14:textId="77777777" w:rsidTr="00D97FAE">
        <w:tc>
          <w:tcPr>
            <w:tcW w:w="8494" w:type="dxa"/>
          </w:tcPr>
          <w:p w14:paraId="1C0E8A3B" w14:textId="4D56B741" w:rsidR="00D97FAE" w:rsidRPr="00D97FAE" w:rsidRDefault="00D97FAE" w:rsidP="00D97FAE">
            <w:pPr>
              <w:rPr>
                <w:rStyle w:val="ComputerCode"/>
              </w:rPr>
            </w:pPr>
            <w:r w:rsidRPr="00D97FAE">
              <w:rPr>
                <w:rStyle w:val="ComputerCode"/>
              </w:rPr>
              <w:t>void Running::RegisterEvents()</w:t>
            </w:r>
          </w:p>
          <w:p w14:paraId="74D9B23A" w14:textId="77777777" w:rsidR="00D97FAE" w:rsidRPr="00D97FAE" w:rsidRDefault="00D97FAE" w:rsidP="00D97FAE">
            <w:pPr>
              <w:rPr>
                <w:rStyle w:val="ComputerCode"/>
              </w:rPr>
            </w:pPr>
            <w:r w:rsidRPr="00D97FAE">
              <w:rPr>
                <w:rStyle w:val="ComputerCode"/>
              </w:rPr>
              <w:t>{</w:t>
            </w:r>
          </w:p>
          <w:p w14:paraId="5E974F22" w14:textId="77777777" w:rsidR="00D97FAE" w:rsidRPr="00D97FAE" w:rsidRDefault="00D97FAE" w:rsidP="00D97FAE">
            <w:pPr>
              <w:rPr>
                <w:rStyle w:val="ComputerCode"/>
              </w:rPr>
            </w:pPr>
            <w:r w:rsidRPr="00D97FAE">
              <w:rPr>
                <w:rStyle w:val="ComputerCode"/>
              </w:rPr>
              <w:t xml:space="preserve">    // Creating and registering the event handlers.</w:t>
            </w:r>
          </w:p>
          <w:p w14:paraId="1FB6A4DA" w14:textId="77777777" w:rsidR="00D97FAE" w:rsidRPr="00D97FAE" w:rsidRDefault="00D97FAE" w:rsidP="00D97FAE">
            <w:pPr>
              <w:rPr>
                <w:rStyle w:val="ComputerCode"/>
              </w:rPr>
            </w:pPr>
          </w:p>
          <w:p w14:paraId="3CDF0B66" w14:textId="53C5177A" w:rsidR="00D97FAE" w:rsidRPr="00D97FAE" w:rsidRDefault="00D97FAE" w:rsidP="00D97FAE">
            <w:pPr>
              <w:rPr>
                <w:rStyle w:val="ComputerCode"/>
              </w:rPr>
            </w:pPr>
            <w:r w:rsidRPr="00D97FAE">
              <w:rPr>
                <w:rStyle w:val="ComputerCode"/>
              </w:rPr>
              <w:t xml:space="preserve">    // ...</w:t>
            </w:r>
          </w:p>
          <w:p w14:paraId="18DC3621" w14:textId="77777777" w:rsidR="000441F0" w:rsidRDefault="00D97FAE" w:rsidP="00D97FAE">
            <w:pPr>
              <w:rPr>
                <w:rStyle w:val="ComputerCode"/>
              </w:rPr>
            </w:pPr>
            <w:r w:rsidRPr="00D97FAE">
              <w:rPr>
                <w:rStyle w:val="ComputerCode"/>
              </w:rPr>
              <w:t xml:space="preserve">    uge::EventListenerDelegate functionDelegate =</w:t>
            </w:r>
          </w:p>
          <w:p w14:paraId="538F0FEB" w14:textId="7225F9C3" w:rsidR="00D97FAE" w:rsidRPr="00D97FAE" w:rsidRDefault="000441F0" w:rsidP="00D97FAE">
            <w:pPr>
              <w:rPr>
                <w:rStyle w:val="ComputerCode"/>
              </w:rPr>
            </w:pPr>
            <w:r>
              <w:rPr>
                <w:rStyle w:val="ComputerCode"/>
              </w:rPr>
              <w:t xml:space="preserve">         </w:t>
            </w:r>
            <w:r w:rsidR="00D97FAE" w:rsidRPr="00D97FAE">
              <w:rPr>
                <w:rStyle w:val="ComputerCode"/>
              </w:rPr>
              <w:t xml:space="preserve"> fastdelegate::MakeDelegate(this, &amp;Running::MoveActor);</w:t>
            </w:r>
          </w:p>
          <w:p w14:paraId="32628A48" w14:textId="77777777" w:rsidR="00D97FAE" w:rsidRPr="00D97FAE" w:rsidRDefault="00D97FAE" w:rsidP="00D97FAE">
            <w:pPr>
              <w:rPr>
                <w:rStyle w:val="ComputerCode"/>
              </w:rPr>
            </w:pPr>
            <w:r w:rsidRPr="00D97FAE">
              <w:rPr>
                <w:rStyle w:val="ComputerCode"/>
              </w:rPr>
              <w:t xml:space="preserve">    uge::IEventManager::Get()-&gt;vAddListener(functionDelegate, sg::MoveActor::sk_EventType);</w:t>
            </w:r>
          </w:p>
          <w:p w14:paraId="095FB2D1" w14:textId="77777777" w:rsidR="00D97FAE" w:rsidRPr="00D97FAE" w:rsidRDefault="00D97FAE" w:rsidP="00D97FAE">
            <w:pPr>
              <w:rPr>
                <w:rStyle w:val="ComputerCode"/>
              </w:rPr>
            </w:pPr>
            <w:r w:rsidRPr="00D97FAE">
              <w:rPr>
                <w:rStyle w:val="ComputerCode"/>
              </w:rPr>
              <w:t>}</w:t>
            </w:r>
          </w:p>
          <w:p w14:paraId="375BBA6B" w14:textId="77777777" w:rsidR="00D97FAE" w:rsidRPr="00D97FAE" w:rsidRDefault="00D97FAE" w:rsidP="00D97FAE">
            <w:pPr>
              <w:rPr>
                <w:rStyle w:val="ComputerCode"/>
              </w:rPr>
            </w:pPr>
          </w:p>
          <w:p w14:paraId="550B6114" w14:textId="77777777" w:rsidR="00D97FAE" w:rsidRPr="00D97FAE" w:rsidRDefault="00D97FAE" w:rsidP="00D97FAE">
            <w:pPr>
              <w:rPr>
                <w:rStyle w:val="ComputerCode"/>
              </w:rPr>
            </w:pPr>
            <w:r w:rsidRPr="00D97FAE">
              <w:rPr>
                <w:rStyle w:val="ComputerCode"/>
              </w:rPr>
              <w:t>void Running::UnregisterEvents()</w:t>
            </w:r>
          </w:p>
          <w:p w14:paraId="30981DAC" w14:textId="77777777" w:rsidR="00D97FAE" w:rsidRPr="00D97FAE" w:rsidRDefault="00D97FAE" w:rsidP="00D97FAE">
            <w:pPr>
              <w:rPr>
                <w:rStyle w:val="ComputerCode"/>
              </w:rPr>
            </w:pPr>
            <w:r w:rsidRPr="00D97FAE">
              <w:rPr>
                <w:rStyle w:val="ComputerCode"/>
              </w:rPr>
              <w:t>{</w:t>
            </w:r>
          </w:p>
          <w:p w14:paraId="3E5110D8" w14:textId="77777777" w:rsidR="00D97FAE" w:rsidRPr="00D97FAE" w:rsidRDefault="00D97FAE" w:rsidP="00D97FAE">
            <w:pPr>
              <w:rPr>
                <w:rStyle w:val="ComputerCode"/>
              </w:rPr>
            </w:pPr>
            <w:r w:rsidRPr="00D97FAE">
              <w:rPr>
                <w:rStyle w:val="ComputerCode"/>
              </w:rPr>
              <w:t xml:space="preserve">    // Creating and registering the event handlers.</w:t>
            </w:r>
          </w:p>
          <w:p w14:paraId="46FFFC52" w14:textId="77777777" w:rsidR="00D97FAE" w:rsidRPr="00D97FAE" w:rsidRDefault="00D97FAE" w:rsidP="00D97FAE">
            <w:pPr>
              <w:rPr>
                <w:rStyle w:val="ComputerCode"/>
              </w:rPr>
            </w:pPr>
          </w:p>
          <w:p w14:paraId="657FA510" w14:textId="77777777" w:rsidR="00D97FAE" w:rsidRPr="00D97FAE" w:rsidRDefault="00D97FAE" w:rsidP="00D97FAE">
            <w:pPr>
              <w:rPr>
                <w:rStyle w:val="ComputerCode"/>
              </w:rPr>
            </w:pPr>
            <w:r w:rsidRPr="00D97FAE">
              <w:rPr>
                <w:rStyle w:val="ComputerCode"/>
              </w:rPr>
              <w:t xml:space="preserve">    // ...</w:t>
            </w:r>
          </w:p>
          <w:p w14:paraId="35EB9CCF" w14:textId="77777777" w:rsidR="000441F0" w:rsidRDefault="00D97FAE" w:rsidP="00D97FAE">
            <w:pPr>
              <w:rPr>
                <w:rStyle w:val="ComputerCode"/>
              </w:rPr>
            </w:pPr>
            <w:r w:rsidRPr="00D97FAE">
              <w:rPr>
                <w:rStyle w:val="ComputerCode"/>
              </w:rPr>
              <w:t xml:space="preserve">    uge::EventListenerDelegate functionDelegate =</w:t>
            </w:r>
          </w:p>
          <w:p w14:paraId="6CEC3765" w14:textId="29530F88" w:rsidR="00D97FAE" w:rsidRPr="00D97FAE" w:rsidRDefault="000441F0" w:rsidP="00D97FAE">
            <w:pPr>
              <w:rPr>
                <w:rStyle w:val="ComputerCode"/>
              </w:rPr>
            </w:pPr>
            <w:r>
              <w:rPr>
                <w:rStyle w:val="ComputerCode"/>
              </w:rPr>
              <w:t xml:space="preserve">         </w:t>
            </w:r>
            <w:r w:rsidR="00D97FAE" w:rsidRPr="00D97FAE">
              <w:rPr>
                <w:rStyle w:val="ComputerCode"/>
              </w:rPr>
              <w:t xml:space="preserve"> fastdelegate::MakeDelegate(this, &amp;Running::MoveActor);</w:t>
            </w:r>
          </w:p>
          <w:p w14:paraId="566EA403" w14:textId="77777777" w:rsidR="000441F0" w:rsidRDefault="00D97FAE" w:rsidP="00D97FAE">
            <w:pPr>
              <w:rPr>
                <w:rStyle w:val="ComputerCode"/>
              </w:rPr>
            </w:pPr>
            <w:r w:rsidRPr="00D97FAE">
              <w:rPr>
                <w:rStyle w:val="ComputerCode"/>
              </w:rPr>
              <w:t xml:space="preserve">    uge::IEventManager::Get()-&gt;vR</w:t>
            </w:r>
            <w:r w:rsidR="000441F0">
              <w:rPr>
                <w:rStyle w:val="ComputerCode"/>
              </w:rPr>
              <w:t>emoveListener(functionDelegate,</w:t>
            </w:r>
          </w:p>
          <w:p w14:paraId="697B61FB" w14:textId="50BE5671" w:rsidR="00D97FAE" w:rsidRPr="00D97FAE" w:rsidRDefault="000441F0" w:rsidP="00D97FAE">
            <w:pPr>
              <w:rPr>
                <w:rStyle w:val="ComputerCode"/>
              </w:rPr>
            </w:pPr>
            <w:r>
              <w:rPr>
                <w:rStyle w:val="ComputerCode"/>
              </w:rPr>
              <w:t xml:space="preserve">                                     </w:t>
            </w:r>
            <w:r w:rsidR="00D97FAE" w:rsidRPr="00D97FAE">
              <w:rPr>
                <w:rStyle w:val="ComputerCode"/>
              </w:rPr>
              <w:t>sg::MoveActor::sk_EventType);</w:t>
            </w:r>
          </w:p>
          <w:p w14:paraId="3D15FCB3" w14:textId="77777777" w:rsidR="00D97FAE" w:rsidRPr="00D97FAE" w:rsidRDefault="00D97FAE" w:rsidP="00D97FAE">
            <w:pPr>
              <w:rPr>
                <w:rStyle w:val="ComputerCode"/>
              </w:rPr>
            </w:pPr>
            <w:r w:rsidRPr="00D97FAE">
              <w:rPr>
                <w:rStyle w:val="ComputerCode"/>
              </w:rPr>
              <w:t>}</w:t>
            </w:r>
          </w:p>
          <w:p w14:paraId="0F8C4528" w14:textId="77777777" w:rsidR="00D97FAE" w:rsidRPr="00D97FAE" w:rsidRDefault="00D97FAE" w:rsidP="00D97FAE">
            <w:pPr>
              <w:rPr>
                <w:rStyle w:val="ComputerCode"/>
              </w:rPr>
            </w:pPr>
          </w:p>
          <w:p w14:paraId="4DFCDC48" w14:textId="77777777" w:rsidR="00D97FAE" w:rsidRPr="00D97FAE" w:rsidRDefault="00D97FAE" w:rsidP="00D97FAE">
            <w:pPr>
              <w:rPr>
                <w:rStyle w:val="ComputerCode"/>
              </w:rPr>
            </w:pPr>
            <w:r w:rsidRPr="00D97FAE">
              <w:rPr>
                <w:rStyle w:val="ComputerCode"/>
              </w:rPr>
              <w:t>void Running::MoveActor(uge::IEventDataSharedPointer pEventData)</w:t>
            </w:r>
          </w:p>
          <w:p w14:paraId="789B9A68" w14:textId="77777777" w:rsidR="00D97FAE" w:rsidRPr="00D97FAE" w:rsidRDefault="00D97FAE" w:rsidP="00D97FAE">
            <w:pPr>
              <w:rPr>
                <w:rStyle w:val="ComputerCode"/>
              </w:rPr>
            </w:pPr>
            <w:r w:rsidRPr="00D97FAE">
              <w:rPr>
                <w:rStyle w:val="ComputerCode"/>
              </w:rPr>
              <w:t>{</w:t>
            </w:r>
          </w:p>
          <w:p w14:paraId="31071115" w14:textId="77777777" w:rsidR="000441F0" w:rsidRDefault="00D97FAE" w:rsidP="00D97FAE">
            <w:pPr>
              <w:rPr>
                <w:rStyle w:val="ComputerCode"/>
              </w:rPr>
            </w:pPr>
            <w:r w:rsidRPr="00D97FAE">
              <w:rPr>
                <w:rStyle w:val="ComputerCode"/>
              </w:rPr>
              <w:t xml:space="preserve">    std::shared_ptr&lt;sg::MoveActor&gt; pData =</w:t>
            </w:r>
          </w:p>
          <w:p w14:paraId="047F8956" w14:textId="31F38B05" w:rsidR="00D97FAE" w:rsidRPr="00D97FAE" w:rsidRDefault="000441F0" w:rsidP="00D97FAE">
            <w:pPr>
              <w:rPr>
                <w:rStyle w:val="ComputerCode"/>
              </w:rPr>
            </w:pPr>
            <w:r>
              <w:rPr>
                <w:rStyle w:val="ComputerCode"/>
              </w:rPr>
              <w:t xml:space="preserve">            </w:t>
            </w:r>
            <w:r w:rsidR="00D97FAE" w:rsidRPr="00D97FAE">
              <w:rPr>
                <w:rStyle w:val="ComputerCode"/>
              </w:rPr>
              <w:t xml:space="preserve"> std::static_pointer_cast&lt;sg::MoveActor&gt;(pEventData);</w:t>
            </w:r>
          </w:p>
          <w:p w14:paraId="2BC45DF8" w14:textId="77777777" w:rsidR="00D97FAE" w:rsidRPr="00D97FAE" w:rsidRDefault="00D97FAE" w:rsidP="00D97FAE">
            <w:pPr>
              <w:rPr>
                <w:rStyle w:val="ComputerCode"/>
              </w:rPr>
            </w:pPr>
          </w:p>
          <w:p w14:paraId="2ECBF4E5" w14:textId="77777777" w:rsidR="000441F0" w:rsidRDefault="00D97FAE" w:rsidP="00D97FAE">
            <w:pPr>
              <w:rPr>
                <w:rStyle w:val="ComputerCode"/>
              </w:rPr>
            </w:pPr>
            <w:r w:rsidRPr="00D97FAE">
              <w:rPr>
                <w:rStyle w:val="ComputerCode"/>
              </w:rPr>
              <w:t xml:space="preserve">    uge::I</w:t>
            </w:r>
            <w:r w:rsidR="000441F0">
              <w:rPr>
                <w:rStyle w:val="ComputerCode"/>
              </w:rPr>
              <w:t>PhysicsSharedPointer pPhysics =</w:t>
            </w:r>
          </w:p>
          <w:p w14:paraId="2755AFA3" w14:textId="55E259B8" w:rsidR="00D97FAE" w:rsidRPr="00D97FAE" w:rsidRDefault="000441F0" w:rsidP="00D97FAE">
            <w:pPr>
              <w:rPr>
                <w:rStyle w:val="ComputerCode"/>
              </w:rPr>
            </w:pPr>
            <w:r>
              <w:rPr>
                <w:rStyle w:val="ComputerCode"/>
              </w:rPr>
              <w:t xml:space="preserve">             </w:t>
            </w:r>
            <w:r w:rsidR="00D97FAE" w:rsidRPr="00D97FAE">
              <w:rPr>
                <w:rStyle w:val="ComputerCode"/>
              </w:rPr>
              <w:t>m_pGameLogic-&gt;vGetPhysics();</w:t>
            </w:r>
          </w:p>
          <w:p w14:paraId="1D3FD111" w14:textId="77777777" w:rsidR="00D97FAE" w:rsidRPr="00D97FAE" w:rsidRDefault="00D97FAE" w:rsidP="00D97FAE">
            <w:pPr>
              <w:rPr>
                <w:rStyle w:val="ComputerCode"/>
              </w:rPr>
            </w:pPr>
          </w:p>
          <w:p w14:paraId="34442C47" w14:textId="77777777" w:rsidR="00D97FAE" w:rsidRPr="00D97FAE" w:rsidRDefault="00D97FAE" w:rsidP="00D97FAE">
            <w:pPr>
              <w:rPr>
                <w:rStyle w:val="ComputerCode"/>
              </w:rPr>
            </w:pPr>
            <w:r w:rsidRPr="00D97FAE">
              <w:rPr>
                <w:rStyle w:val="ComputerCode"/>
              </w:rPr>
              <w:t xml:space="preserve">    MoveActor::Direction direction = pData-&gt;GetDirection();</w:t>
            </w:r>
          </w:p>
          <w:p w14:paraId="366374FD" w14:textId="77777777" w:rsidR="00D97FAE" w:rsidRPr="00D97FAE" w:rsidRDefault="00D97FAE" w:rsidP="00D97FAE">
            <w:pPr>
              <w:rPr>
                <w:rStyle w:val="ComputerCode"/>
              </w:rPr>
            </w:pPr>
            <w:r w:rsidRPr="00D97FAE">
              <w:rPr>
                <w:rStyle w:val="ComputerCode"/>
              </w:rPr>
              <w:t xml:space="preserve">    if (direction == MoveActor::Direction::Left)</w:t>
            </w:r>
          </w:p>
          <w:p w14:paraId="208BD58B" w14:textId="77777777" w:rsidR="00D97FAE" w:rsidRPr="00D97FAE" w:rsidRDefault="00D97FAE" w:rsidP="00D97FAE">
            <w:pPr>
              <w:rPr>
                <w:rStyle w:val="ComputerCode"/>
              </w:rPr>
            </w:pPr>
            <w:r w:rsidRPr="00D97FAE">
              <w:rPr>
                <w:rStyle w:val="ComputerCode"/>
              </w:rPr>
              <w:t xml:space="preserve">    {</w:t>
            </w:r>
          </w:p>
          <w:p w14:paraId="6798CF05" w14:textId="77777777" w:rsidR="000441F0" w:rsidRDefault="00D97FAE" w:rsidP="00D97FAE">
            <w:pPr>
              <w:rPr>
                <w:rStyle w:val="ComputerCode"/>
              </w:rPr>
            </w:pPr>
            <w:r w:rsidRPr="00D97FAE">
              <w:rPr>
                <w:rStyle w:val="ComputerCode"/>
              </w:rPr>
              <w:t xml:space="preserve">        pPhysics-&gt;vApplyForce(pData-&gt;GetActorID(), </w:t>
            </w:r>
          </w:p>
          <w:p w14:paraId="2F8C01D9" w14:textId="0D4972D1" w:rsidR="00D97FAE" w:rsidRPr="00D97FAE" w:rsidRDefault="000441F0" w:rsidP="00D97FAE">
            <w:pPr>
              <w:rPr>
                <w:rStyle w:val="ComputerCode"/>
              </w:rPr>
            </w:pPr>
            <w:r>
              <w:rPr>
                <w:rStyle w:val="ComputerCode"/>
              </w:rPr>
              <w:t xml:space="preserve">                           </w:t>
            </w:r>
            <w:r w:rsidR="00D97FAE" w:rsidRPr="00D97FAE">
              <w:rPr>
                <w:rStyle w:val="ComputerCode"/>
              </w:rPr>
              <w:t>uge::Vector3(1.0f, 0.0f, 0.0f), 1</w:t>
            </w:r>
            <w:r w:rsidR="006B6FF4">
              <w:rPr>
                <w:rStyle w:val="ComputerCode"/>
              </w:rPr>
              <w:t>0</w:t>
            </w:r>
            <w:r w:rsidR="00D97FAE" w:rsidRPr="00D97FAE">
              <w:rPr>
                <w:rStyle w:val="ComputerCode"/>
              </w:rPr>
              <w:t>.0f);</w:t>
            </w:r>
          </w:p>
          <w:p w14:paraId="292FBF32" w14:textId="77777777" w:rsidR="00D97FAE" w:rsidRPr="00D97FAE" w:rsidRDefault="00D97FAE" w:rsidP="00D97FAE">
            <w:pPr>
              <w:rPr>
                <w:rStyle w:val="ComputerCode"/>
              </w:rPr>
            </w:pPr>
            <w:r w:rsidRPr="00D97FAE">
              <w:rPr>
                <w:rStyle w:val="ComputerCode"/>
              </w:rPr>
              <w:t xml:space="preserve">    }</w:t>
            </w:r>
          </w:p>
          <w:p w14:paraId="27C6A114" w14:textId="77777777" w:rsidR="00D97FAE" w:rsidRPr="00D97FAE" w:rsidRDefault="00D97FAE" w:rsidP="00D97FAE">
            <w:pPr>
              <w:rPr>
                <w:rStyle w:val="ComputerCode"/>
              </w:rPr>
            </w:pPr>
            <w:r w:rsidRPr="00D97FAE">
              <w:rPr>
                <w:rStyle w:val="ComputerCode"/>
              </w:rPr>
              <w:t xml:space="preserve">    else</w:t>
            </w:r>
          </w:p>
          <w:p w14:paraId="0A1E53C9" w14:textId="77777777" w:rsidR="00D97FAE" w:rsidRPr="00D97FAE" w:rsidRDefault="00D97FAE" w:rsidP="00D97FAE">
            <w:pPr>
              <w:rPr>
                <w:rStyle w:val="ComputerCode"/>
              </w:rPr>
            </w:pPr>
            <w:r w:rsidRPr="00D97FAE">
              <w:rPr>
                <w:rStyle w:val="ComputerCode"/>
              </w:rPr>
              <w:t xml:space="preserve">    {</w:t>
            </w:r>
          </w:p>
          <w:p w14:paraId="3B30771F" w14:textId="77777777" w:rsidR="000441F0" w:rsidRDefault="00D97FAE" w:rsidP="00D97FAE">
            <w:pPr>
              <w:rPr>
                <w:rStyle w:val="ComputerCode"/>
              </w:rPr>
            </w:pPr>
            <w:r w:rsidRPr="00D97FAE">
              <w:rPr>
                <w:rStyle w:val="ComputerCode"/>
              </w:rPr>
              <w:t xml:space="preserve">        pPhysics-&gt;v</w:t>
            </w:r>
            <w:r w:rsidR="000441F0">
              <w:rPr>
                <w:rStyle w:val="ComputerCode"/>
              </w:rPr>
              <w:t>ApplyForce(pData-&gt;GetActorID(),</w:t>
            </w:r>
          </w:p>
          <w:p w14:paraId="4880FF7D" w14:textId="12C10E09" w:rsidR="00D97FAE" w:rsidRPr="00D97FAE" w:rsidRDefault="000441F0" w:rsidP="00D97FAE">
            <w:pPr>
              <w:rPr>
                <w:rStyle w:val="ComputerCode"/>
              </w:rPr>
            </w:pPr>
            <w:r>
              <w:rPr>
                <w:rStyle w:val="ComputerCode"/>
              </w:rPr>
              <w:t xml:space="preserve">                           </w:t>
            </w:r>
            <w:r w:rsidR="00D97FAE" w:rsidRPr="00D97FAE">
              <w:rPr>
                <w:rStyle w:val="ComputerCode"/>
              </w:rPr>
              <w:t>uge::Vector3(-1.0f, 0.0f, 0.0f), 1</w:t>
            </w:r>
            <w:r w:rsidR="006B6FF4">
              <w:rPr>
                <w:rStyle w:val="ComputerCode"/>
              </w:rPr>
              <w:t>0</w:t>
            </w:r>
            <w:r w:rsidR="00D97FAE" w:rsidRPr="00D97FAE">
              <w:rPr>
                <w:rStyle w:val="ComputerCode"/>
              </w:rPr>
              <w:t>.0f);</w:t>
            </w:r>
          </w:p>
          <w:p w14:paraId="17D64477" w14:textId="77777777" w:rsidR="00D97FAE" w:rsidRPr="00D97FAE" w:rsidRDefault="00D97FAE" w:rsidP="00D97FAE">
            <w:pPr>
              <w:rPr>
                <w:rStyle w:val="ComputerCode"/>
              </w:rPr>
            </w:pPr>
            <w:r w:rsidRPr="00D97FAE">
              <w:rPr>
                <w:rStyle w:val="ComputerCode"/>
              </w:rPr>
              <w:t xml:space="preserve">    }</w:t>
            </w:r>
          </w:p>
          <w:p w14:paraId="688F33DC" w14:textId="120D4BD8" w:rsidR="00D97FAE" w:rsidRDefault="00D97FAE" w:rsidP="00D97FAE">
            <w:r w:rsidRPr="00D97FAE">
              <w:rPr>
                <w:rStyle w:val="ComputerCode"/>
              </w:rPr>
              <w:t>}</w:t>
            </w:r>
          </w:p>
        </w:tc>
      </w:tr>
    </w:tbl>
    <w:p w14:paraId="2879C68A" w14:textId="77777777" w:rsidR="00A36B02" w:rsidRDefault="00A36B02" w:rsidP="00DE6DD7"/>
    <w:p w14:paraId="56E6A761" w14:textId="37E72ED5" w:rsidR="00D97FAE" w:rsidRDefault="00384819" w:rsidP="00DE6DD7">
      <w:r>
        <w:t xml:space="preserve">To test this command, </w:t>
      </w:r>
      <w:r w:rsidR="00490F6A">
        <w:fldChar w:fldCharType="begin"/>
      </w:r>
      <w:r w:rsidR="00490F6A">
        <w:instrText xml:space="preserve"> REF _Ref382499369 \h </w:instrText>
      </w:r>
      <w:r w:rsidR="00490F6A">
        <w:fldChar w:fldCharType="separate"/>
      </w:r>
      <w:r w:rsidR="00EA324E" w:rsidRPr="00384819">
        <w:rPr>
          <w:b/>
        </w:rPr>
        <w:t xml:space="preserve">Listing </w:t>
      </w:r>
      <w:r w:rsidR="00EA324E">
        <w:rPr>
          <w:b/>
          <w:noProof/>
        </w:rPr>
        <w:t>89</w:t>
      </w:r>
      <w:r w:rsidR="00490F6A">
        <w:fldChar w:fldCharType="end"/>
      </w:r>
      <w:r>
        <w:t xml:space="preserve"> applies creates a random </w:t>
      </w:r>
      <w:r w:rsidRPr="00384819">
        <w:rPr>
          <w:rStyle w:val="ComputerCode"/>
        </w:rPr>
        <w:t>MoveActor</w:t>
      </w:r>
      <w:r>
        <w:t xml:space="preserve"> game command to the spaceship actor on every game logic update.</w:t>
      </w:r>
    </w:p>
    <w:p w14:paraId="69457E8E" w14:textId="44E25299" w:rsidR="00384819" w:rsidRDefault="00384819" w:rsidP="00384819">
      <w:pPr>
        <w:pStyle w:val="Caption"/>
        <w:keepNext/>
        <w:jc w:val="center"/>
      </w:pPr>
      <w:bookmarkStart w:id="446" w:name="_Ref382499369"/>
      <w:bookmarkStart w:id="447" w:name="_Toc382771814"/>
      <w:r w:rsidRPr="00384819">
        <w:rPr>
          <w:b/>
        </w:rPr>
        <w:t xml:space="preserve">Listing </w:t>
      </w:r>
      <w:r w:rsidRPr="00384819">
        <w:rPr>
          <w:b/>
        </w:rPr>
        <w:fldChar w:fldCharType="begin"/>
      </w:r>
      <w:r w:rsidRPr="00384819">
        <w:rPr>
          <w:b/>
        </w:rPr>
        <w:instrText xml:space="preserve"> SEQ Listing \* ARABIC </w:instrText>
      </w:r>
      <w:r w:rsidRPr="00384819">
        <w:rPr>
          <w:b/>
        </w:rPr>
        <w:fldChar w:fldCharType="separate"/>
      </w:r>
      <w:r w:rsidR="00EA324E">
        <w:rPr>
          <w:b/>
          <w:noProof/>
        </w:rPr>
        <w:t>89</w:t>
      </w:r>
      <w:r w:rsidRPr="00384819">
        <w:rPr>
          <w:b/>
        </w:rPr>
        <w:fldChar w:fldCharType="end"/>
      </w:r>
      <w:bookmarkEnd w:id="446"/>
      <w:r w:rsidRPr="00384819">
        <w:rPr>
          <w:b/>
        </w:rPr>
        <w:t>.</w:t>
      </w:r>
      <w:r>
        <w:t xml:space="preserve"> Dispatching a game command with a random direction.</w:t>
      </w:r>
      <w:bookmarkEnd w:id="447"/>
    </w:p>
    <w:tbl>
      <w:tblPr>
        <w:tblStyle w:val="TableGrid"/>
        <w:tblW w:w="0" w:type="auto"/>
        <w:tblLook w:val="04A0" w:firstRow="1" w:lastRow="0" w:firstColumn="1" w:lastColumn="0" w:noHBand="0" w:noVBand="1"/>
      </w:tblPr>
      <w:tblGrid>
        <w:gridCol w:w="8494"/>
      </w:tblGrid>
      <w:tr w:rsidR="00384819" w14:paraId="31A2D297" w14:textId="77777777" w:rsidTr="00384819">
        <w:tc>
          <w:tcPr>
            <w:tcW w:w="8494" w:type="dxa"/>
          </w:tcPr>
          <w:p w14:paraId="5C73F5D6" w14:textId="77777777" w:rsidR="00261C09" w:rsidRPr="00261C09" w:rsidRDefault="00261C09" w:rsidP="00261C09">
            <w:pPr>
              <w:rPr>
                <w:rStyle w:val="ComputerCode"/>
              </w:rPr>
            </w:pPr>
            <w:r w:rsidRPr="00261C09">
              <w:rPr>
                <w:rStyle w:val="ComputerCode"/>
              </w:rPr>
              <w:t>bool Running::vOnUpdate(unsigned long timeElapsed)</w:t>
            </w:r>
          </w:p>
          <w:p w14:paraId="67AB0BE6" w14:textId="77777777" w:rsidR="00261C09" w:rsidRPr="00261C09" w:rsidRDefault="00261C09" w:rsidP="00261C09">
            <w:pPr>
              <w:rPr>
                <w:rStyle w:val="ComputerCode"/>
              </w:rPr>
            </w:pPr>
            <w:r w:rsidRPr="00261C09">
              <w:rPr>
                <w:rStyle w:val="ComputerCode"/>
              </w:rPr>
              <w:t>{</w:t>
            </w:r>
          </w:p>
          <w:p w14:paraId="27F46BBF" w14:textId="77777777" w:rsidR="00261C09" w:rsidRPr="00261C09" w:rsidRDefault="00261C09" w:rsidP="00261C09">
            <w:pPr>
              <w:rPr>
                <w:rStyle w:val="ComputerCode"/>
              </w:rPr>
            </w:pPr>
            <w:r w:rsidRPr="00261C09">
              <w:rPr>
                <w:rStyle w:val="ComputerCode"/>
              </w:rPr>
              <w:t xml:space="preserve">    bool bSuccess = uge::GameState::Running::vOnUpdate(timeElapsed);</w:t>
            </w:r>
          </w:p>
          <w:p w14:paraId="66D63528" w14:textId="77777777" w:rsidR="00261C09" w:rsidRPr="00261C09" w:rsidRDefault="00261C09" w:rsidP="00261C09">
            <w:pPr>
              <w:rPr>
                <w:rStyle w:val="ComputerCode"/>
              </w:rPr>
            </w:pPr>
          </w:p>
          <w:p w14:paraId="42C23744" w14:textId="77777777" w:rsidR="00261C09" w:rsidRPr="00261C09" w:rsidRDefault="00261C09" w:rsidP="00261C09">
            <w:pPr>
              <w:rPr>
                <w:rStyle w:val="ComputerCode"/>
              </w:rPr>
            </w:pPr>
            <w:r w:rsidRPr="00261C09">
              <w:rPr>
                <w:rStyle w:val="ComputerCode"/>
              </w:rPr>
              <w:t xml:space="preserve">    RemoveDestroyedActors();</w:t>
            </w:r>
          </w:p>
          <w:p w14:paraId="2FCF0F95" w14:textId="77777777" w:rsidR="00261C09" w:rsidRPr="00261C09" w:rsidRDefault="00261C09" w:rsidP="00261C09">
            <w:pPr>
              <w:rPr>
                <w:rStyle w:val="ComputerCode"/>
              </w:rPr>
            </w:pPr>
          </w:p>
          <w:p w14:paraId="3595A5D7" w14:textId="77777777" w:rsidR="00261C09" w:rsidRPr="00261C09" w:rsidRDefault="00261C09" w:rsidP="00261C09">
            <w:pPr>
              <w:rPr>
                <w:rStyle w:val="ComputerCode"/>
              </w:rPr>
            </w:pPr>
            <w:r w:rsidRPr="00261C09">
              <w:rPr>
                <w:rStyle w:val="ComputerCode"/>
              </w:rPr>
              <w:t xml:space="preserve">    // Create the move actor event.</w:t>
            </w:r>
          </w:p>
          <w:p w14:paraId="2EDDD1C1" w14:textId="77777777" w:rsidR="00261C09" w:rsidRDefault="00261C09" w:rsidP="00261C09">
            <w:pPr>
              <w:rPr>
                <w:rStyle w:val="ComputerCode"/>
              </w:rPr>
            </w:pPr>
            <w:r w:rsidRPr="00261C09">
              <w:rPr>
                <w:rStyle w:val="ComputerCode"/>
              </w:rPr>
              <w:t xml:space="preserve">    MoveActor::Direction direction = (std::rand() % 2) ?</w:t>
            </w:r>
          </w:p>
          <w:p w14:paraId="4907F35C" w14:textId="273AF88B" w:rsidR="00261C09" w:rsidRPr="00261C09" w:rsidRDefault="00261C09" w:rsidP="00261C09">
            <w:pPr>
              <w:rPr>
                <w:rStyle w:val="ComputerCode"/>
              </w:rPr>
            </w:pPr>
            <w:r>
              <w:rPr>
                <w:rStyle w:val="ComputerCode"/>
              </w:rPr>
              <w:t xml:space="preserve">         </w:t>
            </w:r>
            <w:r w:rsidRPr="00261C09">
              <w:rPr>
                <w:rStyle w:val="ComputerCode"/>
              </w:rPr>
              <w:t xml:space="preserve"> MoveActor::Direction::Left : MoveActor::Direction::Right;</w:t>
            </w:r>
          </w:p>
          <w:p w14:paraId="1C5DBBD9" w14:textId="77777777" w:rsidR="00261C09" w:rsidRDefault="00261C09" w:rsidP="00261C09">
            <w:pPr>
              <w:rPr>
                <w:rStyle w:val="ComputerCode"/>
              </w:rPr>
            </w:pPr>
            <w:r w:rsidRPr="00261C09">
              <w:rPr>
                <w:rStyle w:val="ComputerCode"/>
              </w:rPr>
              <w:t xml:space="preserve">    std::shared_ptr&lt;sg::MoveActor&gt; pEvent(</w:t>
            </w:r>
          </w:p>
          <w:p w14:paraId="510FEA7C" w14:textId="308ADBB5" w:rsidR="00261C09" w:rsidRPr="00261C09" w:rsidRDefault="00261C09" w:rsidP="00261C09">
            <w:pPr>
              <w:rPr>
                <w:rStyle w:val="ComputerCode"/>
              </w:rPr>
            </w:pPr>
            <w:r>
              <w:rPr>
                <w:rStyle w:val="ComputerCode"/>
              </w:rPr>
              <w:t xml:space="preserve">      </w:t>
            </w:r>
            <w:r w:rsidRPr="00261C09">
              <w:rPr>
                <w:rStyle w:val="ComputerCode"/>
              </w:rPr>
              <w:t>LIB_NEW sg::MoveActor(m_pSpaceship-&gt;GetActorID(), direction));</w:t>
            </w:r>
          </w:p>
          <w:p w14:paraId="6AA37D9F" w14:textId="77777777" w:rsidR="00261C09" w:rsidRPr="00261C09" w:rsidRDefault="00261C09" w:rsidP="00261C09">
            <w:pPr>
              <w:rPr>
                <w:rStyle w:val="ComputerCode"/>
              </w:rPr>
            </w:pPr>
            <w:r w:rsidRPr="00261C09">
              <w:rPr>
                <w:rStyle w:val="ComputerCode"/>
              </w:rPr>
              <w:t xml:space="preserve">    uge::IEventManager::Get()-&gt;vQueueEvent(pEvent);</w:t>
            </w:r>
          </w:p>
          <w:p w14:paraId="1D173027" w14:textId="77777777" w:rsidR="00261C09" w:rsidRPr="00261C09" w:rsidRDefault="00261C09" w:rsidP="00261C09">
            <w:pPr>
              <w:rPr>
                <w:rStyle w:val="ComputerCode"/>
              </w:rPr>
            </w:pPr>
          </w:p>
          <w:p w14:paraId="1D9F1785" w14:textId="77777777" w:rsidR="00261C09" w:rsidRPr="00261C09" w:rsidRDefault="00261C09" w:rsidP="00261C09">
            <w:pPr>
              <w:rPr>
                <w:rStyle w:val="ComputerCode"/>
              </w:rPr>
            </w:pPr>
            <w:r w:rsidRPr="00261C09">
              <w:rPr>
                <w:rStyle w:val="ComputerCode"/>
              </w:rPr>
              <w:t xml:space="preserve">    return bSuccess;</w:t>
            </w:r>
          </w:p>
          <w:p w14:paraId="654C0D30" w14:textId="7B560A80" w:rsidR="00384819" w:rsidRDefault="00261C09" w:rsidP="00261C09">
            <w:r w:rsidRPr="00261C09">
              <w:rPr>
                <w:rStyle w:val="ComputerCode"/>
              </w:rPr>
              <w:t>}</w:t>
            </w:r>
          </w:p>
        </w:tc>
      </w:tr>
    </w:tbl>
    <w:p w14:paraId="0FBD9DEC" w14:textId="77777777" w:rsidR="00384819" w:rsidRDefault="00384819" w:rsidP="00DE6DD7"/>
    <w:p w14:paraId="43C6F016" w14:textId="442C3666" w:rsidR="00FE0333" w:rsidRDefault="00FE0333" w:rsidP="00DE6DD7">
      <w:r>
        <w:fldChar w:fldCharType="begin"/>
      </w:r>
      <w:r>
        <w:instrText xml:space="preserve"> REF _Ref382499578 \h </w:instrText>
      </w:r>
      <w:r>
        <w:fldChar w:fldCharType="separate"/>
      </w:r>
      <w:r w:rsidR="00EA324E" w:rsidRPr="00FE0333">
        <w:rPr>
          <w:b/>
        </w:rPr>
        <w:t xml:space="preserve">Figure </w:t>
      </w:r>
      <w:r w:rsidR="00EA324E">
        <w:rPr>
          <w:b/>
          <w:noProof/>
        </w:rPr>
        <w:t>38</w:t>
      </w:r>
      <w:r>
        <w:fldChar w:fldCharType="end"/>
      </w:r>
      <w:r>
        <w:t xml:space="preserve"> shows the spaceship position after letting the simulation run for a while.</w:t>
      </w:r>
    </w:p>
    <w:p w14:paraId="13A09060" w14:textId="77777777" w:rsidR="00FE0333" w:rsidRDefault="00FE0333" w:rsidP="00FE0333">
      <w:pPr>
        <w:keepNext/>
      </w:pPr>
      <w:r w:rsidRPr="00FE0333">
        <w:rPr>
          <w:noProof/>
          <w:lang w:val="pt-BR" w:eastAsia="pt-BR"/>
        </w:rPr>
        <w:lastRenderedPageBreak/>
        <w:drawing>
          <wp:inline distT="0" distB="0" distL="0" distR="0" wp14:anchorId="20CED2DE" wp14:editId="69E8D416">
            <wp:extent cx="5400040" cy="4179570"/>
            <wp:effectExtent l="0" t="0" r="0" b="0"/>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5400040" cy="4179570"/>
                    </a:xfrm>
                    <a:prstGeom prst="rect">
                      <a:avLst/>
                    </a:prstGeom>
                  </pic:spPr>
                </pic:pic>
              </a:graphicData>
            </a:graphic>
          </wp:inline>
        </w:drawing>
      </w:r>
    </w:p>
    <w:p w14:paraId="5CBD96C0" w14:textId="562425B2" w:rsidR="00FE0333" w:rsidRDefault="00FE0333" w:rsidP="00FE0333">
      <w:pPr>
        <w:pStyle w:val="Caption"/>
        <w:jc w:val="center"/>
      </w:pPr>
      <w:bookmarkStart w:id="448" w:name="_Ref382499578"/>
      <w:bookmarkStart w:id="449" w:name="_Toc382771723"/>
      <w:r w:rsidRPr="00FE0333">
        <w:rPr>
          <w:b/>
        </w:rPr>
        <w:t xml:space="preserve">Figure </w:t>
      </w:r>
      <w:r w:rsidRPr="00FE0333">
        <w:rPr>
          <w:b/>
        </w:rPr>
        <w:fldChar w:fldCharType="begin"/>
      </w:r>
      <w:r w:rsidRPr="00FE0333">
        <w:rPr>
          <w:b/>
        </w:rPr>
        <w:instrText xml:space="preserve"> SEQ Figure \* ARABIC </w:instrText>
      </w:r>
      <w:r w:rsidRPr="00FE0333">
        <w:rPr>
          <w:b/>
        </w:rPr>
        <w:fldChar w:fldCharType="separate"/>
      </w:r>
      <w:r w:rsidR="00EA324E">
        <w:rPr>
          <w:b/>
          <w:noProof/>
        </w:rPr>
        <w:t>38</w:t>
      </w:r>
      <w:r w:rsidRPr="00FE0333">
        <w:rPr>
          <w:b/>
        </w:rPr>
        <w:fldChar w:fldCharType="end"/>
      </w:r>
      <w:bookmarkEnd w:id="448"/>
      <w:r w:rsidRPr="00FE0333">
        <w:rPr>
          <w:b/>
        </w:rPr>
        <w:t>.</w:t>
      </w:r>
      <w:r>
        <w:t xml:space="preserve"> The spaceship (in red) after several random game commands.</w:t>
      </w:r>
      <w:bookmarkEnd w:id="449"/>
    </w:p>
    <w:p w14:paraId="62C26244" w14:textId="0E7486F0" w:rsidR="00A36B02" w:rsidRDefault="00040592" w:rsidP="00DE6DD7">
      <w:r>
        <w:t xml:space="preserve">It is possible to improve the speed by using the max speed attribute of the </w:t>
      </w:r>
      <w:r w:rsidRPr="00040592">
        <w:rPr>
          <w:rStyle w:val="ComputerCode"/>
        </w:rPr>
        <w:t>BulletPhysicsComponent</w:t>
      </w:r>
      <w:r>
        <w:t xml:space="preserve"> (</w:t>
      </w:r>
      <w:r>
        <w:fldChar w:fldCharType="begin"/>
      </w:r>
      <w:r>
        <w:instrText xml:space="preserve"> REF _Ref382499938 \h </w:instrText>
      </w:r>
      <w:r>
        <w:fldChar w:fldCharType="separate"/>
      </w:r>
      <w:r w:rsidR="00EA324E" w:rsidRPr="00040592">
        <w:rPr>
          <w:b/>
        </w:rPr>
        <w:t xml:space="preserve">Listing </w:t>
      </w:r>
      <w:r w:rsidR="00EA324E">
        <w:rPr>
          <w:b/>
          <w:noProof/>
        </w:rPr>
        <w:t>90</w:t>
      </w:r>
      <w:r>
        <w:fldChar w:fldCharType="end"/>
      </w:r>
      <w:r>
        <w:t>).</w:t>
      </w:r>
    </w:p>
    <w:p w14:paraId="752FBF59" w14:textId="6AC0F5AF" w:rsidR="00040592" w:rsidRDefault="00040592" w:rsidP="00040592">
      <w:pPr>
        <w:pStyle w:val="Caption"/>
        <w:keepNext/>
        <w:jc w:val="center"/>
      </w:pPr>
      <w:bookmarkStart w:id="450" w:name="_Ref382499938"/>
      <w:bookmarkStart w:id="451" w:name="_Toc382771815"/>
      <w:r w:rsidRPr="00040592">
        <w:rPr>
          <w:b/>
        </w:rPr>
        <w:t xml:space="preserve">Listing </w:t>
      </w:r>
      <w:r w:rsidRPr="00040592">
        <w:rPr>
          <w:b/>
        </w:rPr>
        <w:fldChar w:fldCharType="begin"/>
      </w:r>
      <w:r w:rsidRPr="00040592">
        <w:rPr>
          <w:b/>
        </w:rPr>
        <w:instrText xml:space="preserve"> SEQ Listing \* ARABIC </w:instrText>
      </w:r>
      <w:r w:rsidRPr="00040592">
        <w:rPr>
          <w:b/>
        </w:rPr>
        <w:fldChar w:fldCharType="separate"/>
      </w:r>
      <w:r w:rsidR="00EA324E">
        <w:rPr>
          <w:b/>
          <w:noProof/>
        </w:rPr>
        <w:t>90</w:t>
      </w:r>
      <w:r w:rsidRPr="00040592">
        <w:rPr>
          <w:b/>
        </w:rPr>
        <w:fldChar w:fldCharType="end"/>
      </w:r>
      <w:bookmarkEnd w:id="450"/>
      <w:r w:rsidRPr="00040592">
        <w:rPr>
          <w:b/>
        </w:rPr>
        <w:t>.</w:t>
      </w:r>
      <w:r>
        <w:t xml:space="preserve"> Setting a constant speed to the actor.</w:t>
      </w:r>
      <w:bookmarkEnd w:id="451"/>
    </w:p>
    <w:tbl>
      <w:tblPr>
        <w:tblStyle w:val="TableGrid"/>
        <w:tblW w:w="0" w:type="auto"/>
        <w:tblLook w:val="04A0" w:firstRow="1" w:lastRow="0" w:firstColumn="1" w:lastColumn="0" w:noHBand="0" w:noVBand="1"/>
      </w:tblPr>
      <w:tblGrid>
        <w:gridCol w:w="8494"/>
      </w:tblGrid>
      <w:tr w:rsidR="00040592" w14:paraId="69624DB9" w14:textId="77777777" w:rsidTr="00040592">
        <w:tc>
          <w:tcPr>
            <w:tcW w:w="8494" w:type="dxa"/>
          </w:tcPr>
          <w:p w14:paraId="43E393AD" w14:textId="23F9D269" w:rsidR="00040592" w:rsidRPr="00040592" w:rsidRDefault="00040592" w:rsidP="00040592">
            <w:pPr>
              <w:rPr>
                <w:rStyle w:val="ComputerCode"/>
              </w:rPr>
            </w:pPr>
            <w:r w:rsidRPr="00040592">
              <w:rPr>
                <w:rStyle w:val="ComputerCode"/>
              </w:rPr>
              <w:t>#include &lt;Core/EntityComponent/Component/Implementation/BulletPhysicsComponent.h&gt;</w:t>
            </w:r>
          </w:p>
          <w:p w14:paraId="0CA52CDE" w14:textId="77777777" w:rsidR="00040592" w:rsidRPr="00040592" w:rsidRDefault="00040592" w:rsidP="00040592">
            <w:pPr>
              <w:rPr>
                <w:rStyle w:val="ComputerCode"/>
              </w:rPr>
            </w:pPr>
          </w:p>
          <w:p w14:paraId="37B6EC08" w14:textId="77777777" w:rsidR="00040592" w:rsidRPr="00040592" w:rsidRDefault="00040592" w:rsidP="00040592">
            <w:pPr>
              <w:rPr>
                <w:rStyle w:val="ComputerCode"/>
              </w:rPr>
            </w:pPr>
            <w:r w:rsidRPr="00040592">
              <w:rPr>
                <w:rStyle w:val="ComputerCode"/>
              </w:rPr>
              <w:t>void Running::MoveActor(uge::IEventDataSharedPointer pEventData)</w:t>
            </w:r>
          </w:p>
          <w:p w14:paraId="7F89CF43" w14:textId="77777777" w:rsidR="00040592" w:rsidRPr="00040592" w:rsidRDefault="00040592" w:rsidP="00040592">
            <w:pPr>
              <w:rPr>
                <w:rStyle w:val="ComputerCode"/>
              </w:rPr>
            </w:pPr>
            <w:r w:rsidRPr="00040592">
              <w:rPr>
                <w:rStyle w:val="ComputerCode"/>
              </w:rPr>
              <w:t>{</w:t>
            </w:r>
          </w:p>
          <w:p w14:paraId="385D4667" w14:textId="77777777" w:rsidR="000441F0" w:rsidRDefault="00040592" w:rsidP="00040592">
            <w:pPr>
              <w:rPr>
                <w:rStyle w:val="ComputerCode"/>
              </w:rPr>
            </w:pPr>
            <w:r w:rsidRPr="00040592">
              <w:rPr>
                <w:rStyle w:val="ComputerCode"/>
              </w:rPr>
              <w:t xml:space="preserve">    std::shared_ptr&lt;sg::MoveActor&gt; pData =</w:t>
            </w:r>
          </w:p>
          <w:p w14:paraId="64E12DCE" w14:textId="7FCF68A0" w:rsidR="00040592" w:rsidRPr="00040592" w:rsidRDefault="000441F0" w:rsidP="00040592">
            <w:pPr>
              <w:rPr>
                <w:rStyle w:val="ComputerCode"/>
              </w:rPr>
            </w:pPr>
            <w:r>
              <w:rPr>
                <w:rStyle w:val="ComputerCode"/>
              </w:rPr>
              <w:t xml:space="preserve">          </w:t>
            </w:r>
            <w:r w:rsidR="00040592" w:rsidRPr="00040592">
              <w:rPr>
                <w:rStyle w:val="ComputerCode"/>
              </w:rPr>
              <w:t xml:space="preserve"> std::static_pointer_cast&lt;sg::MoveActor&gt;(pEventData);</w:t>
            </w:r>
          </w:p>
          <w:p w14:paraId="2DA72A67" w14:textId="77777777" w:rsidR="00040592" w:rsidRPr="00040592" w:rsidRDefault="00040592" w:rsidP="00040592">
            <w:pPr>
              <w:rPr>
                <w:rStyle w:val="ComputerCode"/>
              </w:rPr>
            </w:pPr>
          </w:p>
          <w:p w14:paraId="52EDCEEA" w14:textId="77777777" w:rsidR="000441F0" w:rsidRDefault="00040592" w:rsidP="00040592">
            <w:pPr>
              <w:rPr>
                <w:rStyle w:val="ComputerCode"/>
              </w:rPr>
            </w:pPr>
            <w:r w:rsidRPr="00040592">
              <w:rPr>
                <w:rStyle w:val="ComputerCode"/>
              </w:rPr>
              <w:t xml:space="preserve">    uge::IPhysicsSharedPointer pPhysics = </w:t>
            </w:r>
          </w:p>
          <w:p w14:paraId="011280D9" w14:textId="79DE8253" w:rsidR="00040592" w:rsidRPr="00040592" w:rsidRDefault="000441F0" w:rsidP="00040592">
            <w:pPr>
              <w:rPr>
                <w:rStyle w:val="ComputerCode"/>
              </w:rPr>
            </w:pPr>
            <w:r>
              <w:rPr>
                <w:rStyle w:val="ComputerCode"/>
              </w:rPr>
              <w:t xml:space="preserve">          </w:t>
            </w:r>
            <w:r w:rsidR="00040592" w:rsidRPr="00040592">
              <w:rPr>
                <w:rStyle w:val="ComputerCode"/>
              </w:rPr>
              <w:t>m_pGameLogic-&gt;vGetPhysics();</w:t>
            </w:r>
          </w:p>
          <w:p w14:paraId="3DE5A6A0" w14:textId="77777777" w:rsidR="00040592" w:rsidRPr="00040592" w:rsidRDefault="00040592" w:rsidP="00040592">
            <w:pPr>
              <w:rPr>
                <w:rStyle w:val="ComputerCode"/>
              </w:rPr>
            </w:pPr>
          </w:p>
          <w:p w14:paraId="2E361EE5" w14:textId="77777777" w:rsidR="00040592" w:rsidRPr="00040592" w:rsidRDefault="00040592" w:rsidP="00040592">
            <w:pPr>
              <w:rPr>
                <w:rStyle w:val="ComputerCode"/>
              </w:rPr>
            </w:pPr>
            <w:r w:rsidRPr="00040592">
              <w:rPr>
                <w:rStyle w:val="ComputerCode"/>
              </w:rPr>
              <w:t xml:space="preserve">    MoveActor::Direction direction = pData-&gt;GetDirection();</w:t>
            </w:r>
          </w:p>
          <w:p w14:paraId="6D4C032B" w14:textId="77777777" w:rsidR="00040592" w:rsidRPr="00040592" w:rsidRDefault="00040592" w:rsidP="00040592">
            <w:pPr>
              <w:rPr>
                <w:rStyle w:val="ComputerCode"/>
              </w:rPr>
            </w:pPr>
            <w:r w:rsidRPr="00040592">
              <w:rPr>
                <w:rStyle w:val="ComputerCode"/>
              </w:rPr>
              <w:t xml:space="preserve">    if (direction == MoveActor::Direction::Left)</w:t>
            </w:r>
          </w:p>
          <w:p w14:paraId="18226982" w14:textId="77777777" w:rsidR="00040592" w:rsidRPr="00040592" w:rsidRDefault="00040592" w:rsidP="00040592">
            <w:pPr>
              <w:rPr>
                <w:rStyle w:val="ComputerCode"/>
              </w:rPr>
            </w:pPr>
            <w:r w:rsidRPr="00040592">
              <w:rPr>
                <w:rStyle w:val="ComputerCode"/>
              </w:rPr>
              <w:t xml:space="preserve">    {</w:t>
            </w:r>
          </w:p>
          <w:p w14:paraId="683AB332" w14:textId="77777777" w:rsidR="000441F0" w:rsidRDefault="00040592" w:rsidP="00040592">
            <w:pPr>
              <w:rPr>
                <w:rStyle w:val="ComputerCode"/>
              </w:rPr>
            </w:pPr>
            <w:r w:rsidRPr="00040592">
              <w:rPr>
                <w:rStyle w:val="ComputerCode"/>
              </w:rPr>
              <w:t xml:space="preserve">        pPhysics-&gt;vApplyForce(pData-&gt;GetActorID(), </w:t>
            </w:r>
          </w:p>
          <w:p w14:paraId="7B364E74" w14:textId="31062C4B" w:rsidR="00040592" w:rsidRPr="00040592" w:rsidRDefault="000441F0" w:rsidP="00040592">
            <w:pPr>
              <w:rPr>
                <w:rStyle w:val="ComputerCode"/>
              </w:rPr>
            </w:pPr>
            <w:r>
              <w:rPr>
                <w:rStyle w:val="ComputerCode"/>
              </w:rPr>
              <w:t xml:space="preserve">                             </w:t>
            </w:r>
            <w:r w:rsidR="00040592" w:rsidRPr="00040592">
              <w:rPr>
                <w:rStyle w:val="ComputerCode"/>
              </w:rPr>
              <w:t>uge::Vector3(1.0f, 0.0f, 0.0f), 1.0f);</w:t>
            </w:r>
          </w:p>
          <w:p w14:paraId="6D6CBB1D" w14:textId="77777777" w:rsidR="00040592" w:rsidRPr="00040592" w:rsidRDefault="00040592" w:rsidP="00040592">
            <w:pPr>
              <w:rPr>
                <w:rStyle w:val="ComputerCode"/>
              </w:rPr>
            </w:pPr>
            <w:r w:rsidRPr="00040592">
              <w:rPr>
                <w:rStyle w:val="ComputerCode"/>
              </w:rPr>
              <w:t xml:space="preserve">    }</w:t>
            </w:r>
          </w:p>
          <w:p w14:paraId="7F5334DA" w14:textId="77777777" w:rsidR="00040592" w:rsidRPr="00040592" w:rsidRDefault="00040592" w:rsidP="00040592">
            <w:pPr>
              <w:rPr>
                <w:rStyle w:val="ComputerCode"/>
              </w:rPr>
            </w:pPr>
            <w:r w:rsidRPr="00040592">
              <w:rPr>
                <w:rStyle w:val="ComputerCode"/>
              </w:rPr>
              <w:t xml:space="preserve">    else</w:t>
            </w:r>
          </w:p>
          <w:p w14:paraId="361F8FFF" w14:textId="77777777" w:rsidR="00040592" w:rsidRPr="00040592" w:rsidRDefault="00040592" w:rsidP="00040592">
            <w:pPr>
              <w:rPr>
                <w:rStyle w:val="ComputerCode"/>
              </w:rPr>
            </w:pPr>
            <w:r w:rsidRPr="00040592">
              <w:rPr>
                <w:rStyle w:val="ComputerCode"/>
              </w:rPr>
              <w:t xml:space="preserve">    {</w:t>
            </w:r>
          </w:p>
          <w:p w14:paraId="651395BC" w14:textId="77777777" w:rsidR="000441F0" w:rsidRDefault="00040592" w:rsidP="00040592">
            <w:pPr>
              <w:rPr>
                <w:rStyle w:val="ComputerCode"/>
              </w:rPr>
            </w:pPr>
            <w:r w:rsidRPr="00040592">
              <w:rPr>
                <w:rStyle w:val="ComputerCode"/>
              </w:rPr>
              <w:t xml:space="preserve">        pPhysics-&gt;v</w:t>
            </w:r>
            <w:r w:rsidR="000441F0">
              <w:rPr>
                <w:rStyle w:val="ComputerCode"/>
              </w:rPr>
              <w:t>ApplyForce(pData-&gt;GetActorID(),</w:t>
            </w:r>
          </w:p>
          <w:p w14:paraId="73E40CC4" w14:textId="0D357045" w:rsidR="00040592" w:rsidRPr="00040592" w:rsidRDefault="000441F0" w:rsidP="00040592">
            <w:pPr>
              <w:rPr>
                <w:rStyle w:val="ComputerCode"/>
              </w:rPr>
            </w:pPr>
            <w:r>
              <w:rPr>
                <w:rStyle w:val="ComputerCode"/>
              </w:rPr>
              <w:lastRenderedPageBreak/>
              <w:t xml:space="preserve">                              </w:t>
            </w:r>
            <w:r w:rsidR="00040592" w:rsidRPr="00040592">
              <w:rPr>
                <w:rStyle w:val="ComputerCode"/>
              </w:rPr>
              <w:t>uge::Vector3(-1.0f, 0.0f, 0.0f), 1.0f);</w:t>
            </w:r>
          </w:p>
          <w:p w14:paraId="0ECAA0F6" w14:textId="77777777" w:rsidR="00040592" w:rsidRPr="00040592" w:rsidRDefault="00040592" w:rsidP="00040592">
            <w:pPr>
              <w:rPr>
                <w:rStyle w:val="ComputerCode"/>
              </w:rPr>
            </w:pPr>
            <w:r w:rsidRPr="00040592">
              <w:rPr>
                <w:rStyle w:val="ComputerCode"/>
              </w:rPr>
              <w:t xml:space="preserve">    }</w:t>
            </w:r>
          </w:p>
          <w:p w14:paraId="0E8DA442" w14:textId="77777777" w:rsidR="00040592" w:rsidRPr="00040592" w:rsidRDefault="00040592" w:rsidP="00040592">
            <w:pPr>
              <w:rPr>
                <w:rStyle w:val="ComputerCode"/>
              </w:rPr>
            </w:pPr>
          </w:p>
          <w:p w14:paraId="5620B0F3" w14:textId="77777777" w:rsidR="000441F0" w:rsidRDefault="00040592" w:rsidP="00040592">
            <w:pPr>
              <w:rPr>
                <w:rStyle w:val="ComputerCode"/>
              </w:rPr>
            </w:pPr>
            <w:r w:rsidRPr="00040592">
              <w:rPr>
                <w:rStyle w:val="ComputerCode"/>
              </w:rPr>
              <w:t xml:space="preserve">    uge::ActorSharedPointer pActor = m_pGameLogic-&gt;vGetActor(</w:t>
            </w:r>
          </w:p>
          <w:p w14:paraId="6AE335DD" w14:textId="60BFB101" w:rsidR="00040592" w:rsidRPr="00040592" w:rsidRDefault="000441F0" w:rsidP="00040592">
            <w:pPr>
              <w:rPr>
                <w:rStyle w:val="ComputerCode"/>
              </w:rPr>
            </w:pPr>
            <w:r>
              <w:rPr>
                <w:rStyle w:val="ComputerCode"/>
              </w:rPr>
              <w:t xml:space="preserve">                              </w:t>
            </w:r>
            <w:r w:rsidR="00040592" w:rsidRPr="00040592">
              <w:rPr>
                <w:rStyle w:val="ComputerCode"/>
              </w:rPr>
              <w:t>pData-&gt;GetActorID()).lock();</w:t>
            </w:r>
          </w:p>
          <w:p w14:paraId="34F65E5D" w14:textId="77777777" w:rsidR="000441F0" w:rsidRDefault="00040592" w:rsidP="00040592">
            <w:pPr>
              <w:rPr>
                <w:rStyle w:val="ComputerCode"/>
              </w:rPr>
            </w:pPr>
            <w:r w:rsidRPr="00040592">
              <w:rPr>
                <w:rStyle w:val="ComputerCode"/>
              </w:rPr>
              <w:t xml:space="preserve">    uge::Component::BulletPhysicsComponentSharedPointer </w:t>
            </w:r>
          </w:p>
          <w:p w14:paraId="506D1C0C" w14:textId="02597565" w:rsidR="000441F0" w:rsidRDefault="000441F0" w:rsidP="00040592">
            <w:pPr>
              <w:rPr>
                <w:rStyle w:val="ComputerCode"/>
              </w:rPr>
            </w:pPr>
            <w:r>
              <w:rPr>
                <w:rStyle w:val="ComputerCode"/>
              </w:rPr>
              <w:t xml:space="preserve">           </w:t>
            </w:r>
            <w:r w:rsidR="00040592" w:rsidRPr="00040592">
              <w:rPr>
                <w:rStyle w:val="ComputerCode"/>
              </w:rPr>
              <w:t>pActorPhysicsComponent =  pActor-&gt;GetComponent&lt;</w:t>
            </w:r>
          </w:p>
          <w:p w14:paraId="3CF95F43" w14:textId="30BE7FD5" w:rsidR="000441F0" w:rsidRDefault="000441F0" w:rsidP="00040592">
            <w:pPr>
              <w:rPr>
                <w:rStyle w:val="ComputerCode"/>
              </w:rPr>
            </w:pPr>
            <w:r>
              <w:rPr>
                <w:rStyle w:val="ComputerCode"/>
              </w:rPr>
              <w:t xml:space="preserve">                  </w:t>
            </w:r>
            <w:r w:rsidR="00040592" w:rsidRPr="00040592">
              <w:rPr>
                <w:rStyle w:val="ComputerCode"/>
              </w:rPr>
              <w:t>uge::Component::BulletPhysicsComponent&gt;(</w:t>
            </w:r>
          </w:p>
          <w:p w14:paraId="090DCDD5" w14:textId="173AD5A3" w:rsidR="00040592" w:rsidRPr="00040592" w:rsidRDefault="000441F0" w:rsidP="00040592">
            <w:pPr>
              <w:rPr>
                <w:rStyle w:val="ComputerCode"/>
              </w:rPr>
            </w:pPr>
            <w:r>
              <w:rPr>
                <w:rStyle w:val="ComputerCode"/>
              </w:rPr>
              <w:t xml:space="preserve">    </w:t>
            </w:r>
            <w:r w:rsidR="00040592" w:rsidRPr="00040592">
              <w:rPr>
                <w:rStyle w:val="ComputerCode"/>
              </w:rPr>
              <w:t>uge::Component::BulletPhysicsComponent::g_ComponentName).lock();</w:t>
            </w:r>
          </w:p>
          <w:p w14:paraId="719E20EB" w14:textId="77777777" w:rsidR="00040592" w:rsidRPr="00040592" w:rsidRDefault="00040592" w:rsidP="00040592">
            <w:pPr>
              <w:rPr>
                <w:rStyle w:val="ComputerCode"/>
              </w:rPr>
            </w:pPr>
          </w:p>
          <w:p w14:paraId="1617A3F6" w14:textId="77777777" w:rsidR="000441F0" w:rsidRDefault="00040592" w:rsidP="00040592">
            <w:pPr>
              <w:rPr>
                <w:rStyle w:val="ComputerCode"/>
              </w:rPr>
            </w:pPr>
            <w:r w:rsidRPr="00040592">
              <w:rPr>
                <w:rStyle w:val="ComputerCode"/>
              </w:rPr>
              <w:t xml:space="preserve">  </w:t>
            </w:r>
            <w:r w:rsidR="000441F0">
              <w:rPr>
                <w:rStyle w:val="ComputerCode"/>
              </w:rPr>
              <w:t xml:space="preserve">  float fMaxVelocityMagnitude =</w:t>
            </w:r>
          </w:p>
          <w:p w14:paraId="5A61CE95" w14:textId="4209C8E8" w:rsidR="00040592" w:rsidRPr="00040592" w:rsidRDefault="000441F0" w:rsidP="00040592">
            <w:pPr>
              <w:rPr>
                <w:rStyle w:val="ComputerCode"/>
              </w:rPr>
            </w:pPr>
            <w:r>
              <w:rPr>
                <w:rStyle w:val="ComputerCode"/>
              </w:rPr>
              <w:t xml:space="preserve">           </w:t>
            </w:r>
            <w:r w:rsidR="00040592" w:rsidRPr="00040592">
              <w:rPr>
                <w:rStyle w:val="ComputerCode"/>
              </w:rPr>
              <w:t>pActorPhysicsComponent-&gt;vGetMaxVelocity();</w:t>
            </w:r>
          </w:p>
          <w:p w14:paraId="753F03AA" w14:textId="77777777" w:rsidR="00040592" w:rsidRPr="00040592" w:rsidRDefault="00040592" w:rsidP="00040592">
            <w:pPr>
              <w:rPr>
                <w:rStyle w:val="ComputerCode"/>
              </w:rPr>
            </w:pPr>
            <w:r w:rsidRPr="00040592">
              <w:rPr>
                <w:rStyle w:val="ComputerCode"/>
              </w:rPr>
              <w:t xml:space="preserve">    uge::Vector3 velocity = pActorPhysicsComponent-&gt;vGetVelocity();</w:t>
            </w:r>
          </w:p>
          <w:p w14:paraId="0D7C9349" w14:textId="77777777" w:rsidR="00040592" w:rsidRPr="00040592" w:rsidRDefault="00040592" w:rsidP="00040592">
            <w:pPr>
              <w:rPr>
                <w:rStyle w:val="ComputerCode"/>
              </w:rPr>
            </w:pPr>
            <w:r w:rsidRPr="00040592">
              <w:rPr>
                <w:rStyle w:val="ComputerCode"/>
              </w:rPr>
              <w:t xml:space="preserve">    float fCurrentVelocityMagnitude = velocity.Length();</w:t>
            </w:r>
          </w:p>
          <w:p w14:paraId="7F2B1B2D" w14:textId="77777777" w:rsidR="00040592" w:rsidRPr="00040592" w:rsidRDefault="00040592" w:rsidP="00040592">
            <w:pPr>
              <w:rPr>
                <w:rStyle w:val="ComputerCode"/>
              </w:rPr>
            </w:pPr>
          </w:p>
          <w:p w14:paraId="33BE8E60" w14:textId="77777777" w:rsidR="00040592" w:rsidRPr="00040592" w:rsidRDefault="00040592" w:rsidP="00040592">
            <w:pPr>
              <w:rPr>
                <w:rStyle w:val="ComputerCode"/>
              </w:rPr>
            </w:pPr>
            <w:r w:rsidRPr="00040592">
              <w:rPr>
                <w:rStyle w:val="ComputerCode"/>
              </w:rPr>
              <w:t xml:space="preserve">    velocity *= (fMaxVelocityMagnitude / fCurrentVelocityMagnitude);</w:t>
            </w:r>
          </w:p>
          <w:p w14:paraId="3068CA9F" w14:textId="77777777" w:rsidR="00040592" w:rsidRPr="00040592" w:rsidRDefault="00040592" w:rsidP="00040592">
            <w:pPr>
              <w:rPr>
                <w:rStyle w:val="ComputerCode"/>
              </w:rPr>
            </w:pPr>
          </w:p>
          <w:p w14:paraId="3F32161F" w14:textId="77777777" w:rsidR="00040592" w:rsidRPr="00040592" w:rsidRDefault="00040592" w:rsidP="00040592">
            <w:pPr>
              <w:rPr>
                <w:rStyle w:val="ComputerCode"/>
              </w:rPr>
            </w:pPr>
            <w:r w:rsidRPr="00040592">
              <w:rPr>
                <w:rStyle w:val="ComputerCode"/>
              </w:rPr>
              <w:t xml:space="preserve">    pActorPhysicsComponent-&gt;vSetVelocity(velocity);</w:t>
            </w:r>
          </w:p>
          <w:p w14:paraId="0BD0EEB5" w14:textId="7F876D5D" w:rsidR="00040592" w:rsidRDefault="00040592" w:rsidP="00040592">
            <w:r w:rsidRPr="00040592">
              <w:rPr>
                <w:rStyle w:val="ComputerCode"/>
              </w:rPr>
              <w:t>}</w:t>
            </w:r>
          </w:p>
        </w:tc>
      </w:tr>
    </w:tbl>
    <w:p w14:paraId="463AB4EE" w14:textId="77777777" w:rsidR="00040592" w:rsidRDefault="00040592" w:rsidP="00DE6DD7"/>
    <w:p w14:paraId="553BEE98" w14:textId="2BC1B83F" w:rsidR="00040592" w:rsidRDefault="00040592" w:rsidP="00DE6DD7">
      <w:r>
        <w:t xml:space="preserve">As the </w:t>
      </w:r>
      <w:r w:rsidRPr="00040592">
        <w:rPr>
          <w:rStyle w:val="ComputerCode"/>
        </w:rPr>
        <w:t>MoveActor</w:t>
      </w:r>
      <w:r>
        <w:t xml:space="preserve"> game command provides a unified mechanism to command the game actors, the real implementation would not use a random generated command. Rather, a </w:t>
      </w:r>
      <w:r w:rsidRPr="00040592">
        <w:rPr>
          <w:rStyle w:val="ComputerCode"/>
        </w:rPr>
        <w:t>GameController</w:t>
      </w:r>
      <w:r>
        <w:t xml:space="preserve"> would send the command – it could be human or AI controlled. This is discussed in Section </w:t>
      </w:r>
      <w:r>
        <w:fldChar w:fldCharType="begin"/>
      </w:r>
      <w:r>
        <w:instrText xml:space="preserve"> REF _Ref382500119 \r \h </w:instrText>
      </w:r>
      <w:r>
        <w:fldChar w:fldCharType="separate"/>
      </w:r>
      <w:r w:rsidR="00EA324E">
        <w:t>7.2.6.5</w:t>
      </w:r>
      <w:r>
        <w:fldChar w:fldCharType="end"/>
      </w:r>
      <w:r>
        <w:t>.</w:t>
      </w:r>
    </w:p>
    <w:p w14:paraId="29721FE1" w14:textId="193A007A" w:rsidR="00DE6DD7" w:rsidRPr="00DE6DD7" w:rsidRDefault="00DE6DD7" w:rsidP="00DE6DD7">
      <w:pPr>
        <w:pStyle w:val="Heading5"/>
      </w:pPr>
      <w:r>
        <w:t>Firing Projectiles with a Game Command</w:t>
      </w:r>
    </w:p>
    <w:p w14:paraId="7FE468E2" w14:textId="69075846" w:rsidR="00FE56FB" w:rsidRPr="00FE56FB" w:rsidRDefault="004F2C6C" w:rsidP="00FE56FB">
      <w:r>
        <w:t>The same strategy applies to firing projectiles. The different is the logic would create a new projectile (a new actor) with its initial position in front of the actor.</w:t>
      </w:r>
    </w:p>
    <w:p w14:paraId="3E40BC16" w14:textId="54AB93D5" w:rsidR="008B359A" w:rsidRPr="008B359A" w:rsidRDefault="008B359A" w:rsidP="008B359A">
      <w:pPr>
        <w:pStyle w:val="Heading4"/>
      </w:pPr>
      <w:r>
        <w:t>Creating the Gameplay</w:t>
      </w:r>
    </w:p>
    <w:p w14:paraId="1F2603F3" w14:textId="5499D925" w:rsidR="00331461" w:rsidRPr="005D7EC3" w:rsidRDefault="00331461" w:rsidP="00331461">
      <w:r>
        <w:t xml:space="preserve">At this moment, this section is left </w:t>
      </w:r>
      <w:r w:rsidR="009B4F37">
        <w:t>as an exercise to the reader</w:t>
      </w:r>
      <w:r>
        <w:t>.</w:t>
      </w:r>
    </w:p>
    <w:p w14:paraId="4FA30B4A" w14:textId="44D6C74E" w:rsidR="00564D9B" w:rsidRDefault="00564D9B" w:rsidP="00564D9B">
      <w:pPr>
        <w:pStyle w:val="Heading4"/>
      </w:pPr>
      <w:bookmarkStart w:id="452" w:name="_Ref381864380"/>
      <w:r>
        <w:t>Player Profile: Entity Specializations</w:t>
      </w:r>
      <w:bookmarkEnd w:id="452"/>
    </w:p>
    <w:p w14:paraId="3CF4F57E" w14:textId="15000259" w:rsidR="00564D9B" w:rsidRDefault="005C3A22" w:rsidP="00CA1545">
      <w:r>
        <w:t xml:space="preserve">Section </w:t>
      </w:r>
      <w:r>
        <w:fldChar w:fldCharType="begin"/>
      </w:r>
      <w:r>
        <w:instrText xml:space="preserve"> REF _Ref381868952 \r \h </w:instrText>
      </w:r>
      <w:r>
        <w:fldChar w:fldCharType="separate"/>
      </w:r>
      <w:r w:rsidR="00EA324E">
        <w:t>7.2.4</w:t>
      </w:r>
      <w:r>
        <w:fldChar w:fldCharType="end"/>
      </w:r>
      <w:r>
        <w:t xml:space="preserve"> (more particularly Section </w:t>
      </w:r>
      <w:r>
        <w:fldChar w:fldCharType="begin"/>
      </w:r>
      <w:r>
        <w:instrText xml:space="preserve"> REF _Ref382500786 \r \h </w:instrText>
      </w:r>
      <w:r>
        <w:fldChar w:fldCharType="separate"/>
      </w:r>
      <w:r w:rsidR="00EA324E">
        <w:t>7.2.4.1</w:t>
      </w:r>
      <w:r>
        <w:fldChar w:fldCharType="end"/>
      </w:r>
      <w:r>
        <w:t xml:space="preserve">) mentioned player profiles (described in Section </w:t>
      </w:r>
      <w:r>
        <w:fldChar w:fldCharType="begin"/>
      </w:r>
      <w:r>
        <w:instrText xml:space="preserve"> REF _Ref381610776 \r \h </w:instrText>
      </w:r>
      <w:r>
        <w:fldChar w:fldCharType="separate"/>
      </w:r>
      <w:r w:rsidR="00EA324E">
        <w:t>4.6</w:t>
      </w:r>
      <w:r>
        <w:fldChar w:fldCharType="end"/>
      </w:r>
      <w:r>
        <w:t xml:space="preserve">). However, </w:t>
      </w:r>
      <w:r w:rsidR="00EB6F0C">
        <w:t>the game logic had not used a player profile yet</w:t>
      </w:r>
      <w:r>
        <w:t>.</w:t>
      </w:r>
    </w:p>
    <w:p w14:paraId="069DADB7" w14:textId="3CB02153" w:rsidR="00EB6F0C" w:rsidRDefault="00EB6F0C" w:rsidP="00CA1545">
      <w:r>
        <w:t xml:space="preserve">It is time to use the active player profile to customize the gameplay for user needs. The idea is similar to the one described in Section </w:t>
      </w:r>
      <w:r>
        <w:fldChar w:fldCharType="begin"/>
      </w:r>
      <w:r>
        <w:instrText xml:space="preserve"> REF _Ref382501036 \r \h </w:instrText>
      </w:r>
      <w:r>
        <w:fldChar w:fldCharType="separate"/>
      </w:r>
      <w:r w:rsidR="00EA324E">
        <w:t>7.2.5.4.2</w:t>
      </w:r>
      <w:r>
        <w:fldChar w:fldCharType="end"/>
      </w:r>
      <w:r>
        <w:t>: the profile allows modifying the game actors’ component data or to add new components.</w:t>
      </w:r>
    </w:p>
    <w:p w14:paraId="4BFB396E" w14:textId="347A4A00" w:rsidR="00EB6F0C" w:rsidRDefault="0054289A" w:rsidP="00CA1545">
      <w:r>
        <w:t xml:space="preserve">Many games might be able to use the same implementation for tailoring the game’s actors with overloaded data or new components with little to no change. A possible implementation is shown in </w:t>
      </w:r>
      <w:r w:rsidR="007E1124">
        <w:fldChar w:fldCharType="begin"/>
      </w:r>
      <w:r w:rsidR="007E1124">
        <w:instrText xml:space="preserve"> REF _Ref382503318 \h </w:instrText>
      </w:r>
      <w:r w:rsidR="007E1124">
        <w:fldChar w:fldCharType="separate"/>
      </w:r>
      <w:r w:rsidR="00EA324E" w:rsidRPr="007B41EC">
        <w:rPr>
          <w:b/>
        </w:rPr>
        <w:t xml:space="preserve">Listing </w:t>
      </w:r>
      <w:r w:rsidR="00EA324E">
        <w:rPr>
          <w:b/>
          <w:noProof/>
        </w:rPr>
        <w:t>91</w:t>
      </w:r>
      <w:r w:rsidR="007E1124">
        <w:fldChar w:fldCharType="end"/>
      </w:r>
      <w:r>
        <w:t>.</w:t>
      </w:r>
    </w:p>
    <w:p w14:paraId="461002CB" w14:textId="6F14D8B0" w:rsidR="007B41EC" w:rsidRDefault="007B41EC" w:rsidP="007B41EC">
      <w:pPr>
        <w:pStyle w:val="Caption"/>
        <w:keepNext/>
        <w:jc w:val="center"/>
      </w:pPr>
      <w:bookmarkStart w:id="453" w:name="_Ref382503318"/>
      <w:bookmarkStart w:id="454" w:name="_Toc382771816"/>
      <w:r w:rsidRPr="007B41EC">
        <w:rPr>
          <w:b/>
        </w:rPr>
        <w:t xml:space="preserve">Listing </w:t>
      </w:r>
      <w:r w:rsidRPr="007B41EC">
        <w:rPr>
          <w:b/>
        </w:rPr>
        <w:fldChar w:fldCharType="begin"/>
      </w:r>
      <w:r w:rsidRPr="007B41EC">
        <w:rPr>
          <w:b/>
        </w:rPr>
        <w:instrText xml:space="preserve"> SEQ Listing \* ARABIC </w:instrText>
      </w:r>
      <w:r w:rsidRPr="007B41EC">
        <w:rPr>
          <w:b/>
        </w:rPr>
        <w:fldChar w:fldCharType="separate"/>
      </w:r>
      <w:r w:rsidR="00EA324E">
        <w:rPr>
          <w:b/>
          <w:noProof/>
        </w:rPr>
        <w:t>91</w:t>
      </w:r>
      <w:r w:rsidRPr="007B41EC">
        <w:rPr>
          <w:b/>
        </w:rPr>
        <w:fldChar w:fldCharType="end"/>
      </w:r>
      <w:bookmarkEnd w:id="453"/>
      <w:r w:rsidRPr="007B41EC">
        <w:rPr>
          <w:b/>
        </w:rPr>
        <w:t>.</w:t>
      </w:r>
      <w:r>
        <w:t xml:space="preserve"> Implementing player profile support to the game logic.</w:t>
      </w:r>
      <w:bookmarkEnd w:id="454"/>
    </w:p>
    <w:tbl>
      <w:tblPr>
        <w:tblStyle w:val="TableGrid"/>
        <w:tblW w:w="0" w:type="auto"/>
        <w:tblLook w:val="04A0" w:firstRow="1" w:lastRow="0" w:firstColumn="1" w:lastColumn="0" w:noHBand="0" w:noVBand="1"/>
      </w:tblPr>
      <w:tblGrid>
        <w:gridCol w:w="8494"/>
      </w:tblGrid>
      <w:tr w:rsidR="00AE3408" w14:paraId="0793744D" w14:textId="77777777" w:rsidTr="00AE3408">
        <w:tc>
          <w:tcPr>
            <w:tcW w:w="8494" w:type="dxa"/>
          </w:tcPr>
          <w:p w14:paraId="19BBF0C8" w14:textId="654B9CF7" w:rsidR="0054289A" w:rsidRPr="0054289A" w:rsidRDefault="0054289A" w:rsidP="0054289A">
            <w:pPr>
              <w:rPr>
                <w:rStyle w:val="ComputerCode"/>
              </w:rPr>
            </w:pPr>
            <w:r w:rsidRPr="0054289A">
              <w:rPr>
                <w:rStyle w:val="ComputerCode"/>
              </w:rPr>
              <w:t>class Running : public uge::GameState::Running</w:t>
            </w:r>
          </w:p>
          <w:p w14:paraId="5A10F276" w14:textId="77777777" w:rsidR="0054289A" w:rsidRPr="0054289A" w:rsidRDefault="0054289A" w:rsidP="0054289A">
            <w:pPr>
              <w:rPr>
                <w:rStyle w:val="ComputerCode"/>
              </w:rPr>
            </w:pPr>
            <w:r w:rsidRPr="0054289A">
              <w:rPr>
                <w:rStyle w:val="ComputerCode"/>
              </w:rPr>
              <w:t>{</w:t>
            </w:r>
          </w:p>
          <w:p w14:paraId="57326F7C" w14:textId="77777777" w:rsidR="0054289A" w:rsidRPr="0054289A" w:rsidRDefault="0054289A" w:rsidP="0054289A">
            <w:pPr>
              <w:rPr>
                <w:rStyle w:val="ComputerCode"/>
              </w:rPr>
            </w:pPr>
            <w:r w:rsidRPr="0054289A">
              <w:rPr>
                <w:rStyle w:val="ComputerCode"/>
              </w:rPr>
              <w:t xml:space="preserve">    // ...</w:t>
            </w:r>
          </w:p>
          <w:p w14:paraId="44EBC0FD" w14:textId="77777777" w:rsidR="0054289A" w:rsidRPr="0054289A" w:rsidRDefault="0054289A" w:rsidP="0054289A">
            <w:pPr>
              <w:rPr>
                <w:rStyle w:val="ComputerCode"/>
              </w:rPr>
            </w:pPr>
            <w:r w:rsidRPr="0054289A">
              <w:rPr>
                <w:rStyle w:val="ComputerCode"/>
              </w:rPr>
              <w:t>private:</w:t>
            </w:r>
          </w:p>
          <w:p w14:paraId="235774B1" w14:textId="77777777" w:rsidR="0054289A" w:rsidRPr="0054289A" w:rsidRDefault="0054289A" w:rsidP="0054289A">
            <w:pPr>
              <w:rPr>
                <w:rStyle w:val="ComputerCode"/>
              </w:rPr>
            </w:pPr>
            <w:r w:rsidRPr="0054289A">
              <w:rPr>
                <w:rStyle w:val="ComputerCode"/>
              </w:rPr>
              <w:t xml:space="preserve">    // ...</w:t>
            </w:r>
          </w:p>
          <w:p w14:paraId="6D24686A" w14:textId="77777777" w:rsidR="0054289A" w:rsidRPr="0054289A" w:rsidRDefault="0054289A" w:rsidP="0054289A">
            <w:pPr>
              <w:rPr>
                <w:rStyle w:val="ComputerCode"/>
              </w:rPr>
            </w:pPr>
          </w:p>
          <w:p w14:paraId="28C69A9A" w14:textId="77777777" w:rsidR="0054289A" w:rsidRPr="0054289A" w:rsidRDefault="0054289A" w:rsidP="0054289A">
            <w:pPr>
              <w:rPr>
                <w:rStyle w:val="ComputerCode"/>
              </w:rPr>
            </w:pPr>
            <w:r w:rsidRPr="0054289A">
              <w:rPr>
                <w:rStyle w:val="ComputerCode"/>
              </w:rPr>
              <w:t xml:space="preserve">    void AddActorToPhysics(uge::ActorSharedPointer pActor);</w:t>
            </w:r>
          </w:p>
          <w:p w14:paraId="6625D598" w14:textId="77777777" w:rsidR="0054289A" w:rsidRPr="0054289A" w:rsidRDefault="0054289A" w:rsidP="0054289A">
            <w:pPr>
              <w:rPr>
                <w:rStyle w:val="ComputerCode"/>
              </w:rPr>
            </w:pPr>
            <w:r w:rsidRPr="0054289A">
              <w:rPr>
                <w:rStyle w:val="ComputerCode"/>
              </w:rPr>
              <w:t xml:space="preserve">    void RemoveActorFromPhysics(uge::ActorID actorID);</w:t>
            </w:r>
          </w:p>
          <w:p w14:paraId="54800547" w14:textId="77777777" w:rsidR="0054289A" w:rsidRPr="0054289A" w:rsidRDefault="0054289A" w:rsidP="0054289A">
            <w:pPr>
              <w:rPr>
                <w:rStyle w:val="ComputerCode"/>
              </w:rPr>
            </w:pPr>
            <w:r w:rsidRPr="0054289A">
              <w:rPr>
                <w:rStyle w:val="ComputerCode"/>
              </w:rPr>
              <w:t xml:space="preserve">    </w:t>
            </w:r>
          </w:p>
          <w:p w14:paraId="4E57658F" w14:textId="77777777" w:rsidR="0054289A" w:rsidRPr="0054289A" w:rsidRDefault="0054289A" w:rsidP="0054289A">
            <w:pPr>
              <w:rPr>
                <w:rStyle w:val="ComputerCode"/>
              </w:rPr>
            </w:pPr>
            <w:r w:rsidRPr="0054289A">
              <w:rPr>
                <w:rStyle w:val="ComputerCode"/>
              </w:rPr>
              <w:t xml:space="preserve">    </w:t>
            </w:r>
          </w:p>
          <w:p w14:paraId="09E006F4" w14:textId="77777777" w:rsidR="0054289A" w:rsidRPr="0054289A" w:rsidRDefault="0054289A" w:rsidP="0054289A">
            <w:pPr>
              <w:rPr>
                <w:rStyle w:val="ComputerCode"/>
              </w:rPr>
            </w:pPr>
            <w:r w:rsidRPr="0054289A">
              <w:rPr>
                <w:rStyle w:val="ComputerCode"/>
              </w:rPr>
              <w:t xml:space="preserve">    void LoadProfile(const std::string&amp; xmlResourceFilename);</w:t>
            </w:r>
          </w:p>
          <w:p w14:paraId="7277769C" w14:textId="77777777" w:rsidR="0054289A" w:rsidRPr="0054289A" w:rsidRDefault="0054289A" w:rsidP="0054289A">
            <w:pPr>
              <w:rPr>
                <w:rStyle w:val="ComputerCode"/>
              </w:rPr>
            </w:pPr>
          </w:p>
          <w:p w14:paraId="563F0F68" w14:textId="77777777" w:rsidR="000441F0" w:rsidRDefault="0054289A" w:rsidP="0054289A">
            <w:pPr>
              <w:rPr>
                <w:rStyle w:val="ComputerCode"/>
              </w:rPr>
            </w:pPr>
            <w:r w:rsidRPr="0054289A">
              <w:rPr>
                <w:rStyle w:val="ComputerCode"/>
              </w:rPr>
              <w:t xml:space="preserve">    // This should be </w:t>
            </w:r>
            <w:r w:rsidR="000441F0">
              <w:rPr>
                <w:rStyle w:val="ComputerCode"/>
              </w:rPr>
              <w:t>a multi-map if using an actor's</w:t>
            </w:r>
          </w:p>
          <w:p w14:paraId="6C0E32CF" w14:textId="277F71C9" w:rsidR="0054289A" w:rsidRPr="0054289A" w:rsidRDefault="000441F0" w:rsidP="0054289A">
            <w:pPr>
              <w:rPr>
                <w:rStyle w:val="ComputerCode"/>
              </w:rPr>
            </w:pPr>
            <w:r>
              <w:rPr>
                <w:rStyle w:val="ComputerCode"/>
              </w:rPr>
              <w:t xml:space="preserve">    // </w:t>
            </w:r>
            <w:r w:rsidR="0054289A" w:rsidRPr="0054289A">
              <w:rPr>
                <w:rStyle w:val="ComputerCode"/>
              </w:rPr>
              <w:t>resource as archetype.</w:t>
            </w:r>
          </w:p>
          <w:p w14:paraId="77C01E04" w14:textId="77777777" w:rsidR="0054289A" w:rsidRPr="0054289A" w:rsidRDefault="0054289A" w:rsidP="0054289A">
            <w:pPr>
              <w:rPr>
                <w:rStyle w:val="ComputerCode"/>
              </w:rPr>
            </w:pPr>
            <w:r w:rsidRPr="0054289A">
              <w:rPr>
                <w:rStyle w:val="ComputerCode"/>
              </w:rPr>
              <w:t xml:space="preserve">    std::map&lt;std::string, uge::ActorID&gt; m_ActorNameToID;</w:t>
            </w:r>
          </w:p>
          <w:p w14:paraId="204C722C" w14:textId="77777777" w:rsidR="0054289A" w:rsidRPr="0054289A" w:rsidRDefault="0054289A" w:rsidP="0054289A">
            <w:pPr>
              <w:rPr>
                <w:rStyle w:val="ComputerCode"/>
              </w:rPr>
            </w:pPr>
            <w:r w:rsidRPr="0054289A">
              <w:rPr>
                <w:rStyle w:val="ComputerCode"/>
              </w:rPr>
              <w:t>};</w:t>
            </w:r>
          </w:p>
          <w:p w14:paraId="2FC4B90F" w14:textId="77777777" w:rsidR="0054289A" w:rsidRPr="0054289A" w:rsidRDefault="0054289A" w:rsidP="0054289A">
            <w:pPr>
              <w:rPr>
                <w:rStyle w:val="ComputerCode"/>
              </w:rPr>
            </w:pPr>
          </w:p>
          <w:p w14:paraId="5F3CE21E" w14:textId="77777777" w:rsidR="000441F0" w:rsidRDefault="0054289A" w:rsidP="0054289A">
            <w:pPr>
              <w:rPr>
                <w:rStyle w:val="ComputerCode"/>
              </w:rPr>
            </w:pPr>
            <w:r w:rsidRPr="0054289A">
              <w:rPr>
                <w:rStyle w:val="ComputerCode"/>
              </w:rPr>
              <w:t>bool Running::vTailorToProfile(</w:t>
            </w:r>
          </w:p>
          <w:p w14:paraId="28FC3B55" w14:textId="5C0244C3" w:rsidR="0054289A" w:rsidRPr="0054289A" w:rsidRDefault="000441F0" w:rsidP="0054289A">
            <w:pPr>
              <w:rPr>
                <w:rStyle w:val="ComputerCode"/>
              </w:rPr>
            </w:pPr>
            <w:r>
              <w:rPr>
                <w:rStyle w:val="ComputerCode"/>
              </w:rPr>
              <w:t xml:space="preserve">           </w:t>
            </w:r>
            <w:r w:rsidR="0054289A" w:rsidRPr="0054289A">
              <w:rPr>
                <w:rStyle w:val="ComputerCode"/>
              </w:rPr>
              <w:t>const std::string&amp; xmlResourceFilename)</w:t>
            </w:r>
          </w:p>
          <w:p w14:paraId="6F7CFF46" w14:textId="77777777" w:rsidR="0054289A" w:rsidRPr="0054289A" w:rsidRDefault="0054289A" w:rsidP="0054289A">
            <w:pPr>
              <w:rPr>
                <w:rStyle w:val="ComputerCode"/>
              </w:rPr>
            </w:pPr>
            <w:r w:rsidRPr="0054289A">
              <w:rPr>
                <w:rStyle w:val="ComputerCode"/>
              </w:rPr>
              <w:t>{</w:t>
            </w:r>
          </w:p>
          <w:p w14:paraId="295A00A4" w14:textId="77777777" w:rsidR="0054289A" w:rsidRPr="0054289A" w:rsidRDefault="0054289A" w:rsidP="0054289A">
            <w:pPr>
              <w:rPr>
                <w:rStyle w:val="ComputerCode"/>
              </w:rPr>
            </w:pPr>
            <w:r w:rsidRPr="0054289A">
              <w:rPr>
                <w:rStyle w:val="ComputerCode"/>
              </w:rPr>
              <w:t xml:space="preserve">    // Overrides the presentation data using the chosen profile.</w:t>
            </w:r>
          </w:p>
          <w:p w14:paraId="7CD74FBE" w14:textId="77777777" w:rsidR="0054289A" w:rsidRPr="0054289A" w:rsidRDefault="0054289A" w:rsidP="0054289A">
            <w:pPr>
              <w:rPr>
                <w:rStyle w:val="ComputerCode"/>
              </w:rPr>
            </w:pPr>
            <w:r w:rsidRPr="0054289A">
              <w:rPr>
                <w:rStyle w:val="ComputerCode"/>
              </w:rPr>
              <w:t xml:space="preserve">    LoadProfile(xmlResourceFilename);</w:t>
            </w:r>
          </w:p>
          <w:p w14:paraId="6B1B26C1" w14:textId="77777777" w:rsidR="0054289A" w:rsidRPr="0054289A" w:rsidRDefault="0054289A" w:rsidP="0054289A">
            <w:pPr>
              <w:rPr>
                <w:rStyle w:val="ComputerCode"/>
              </w:rPr>
            </w:pPr>
          </w:p>
          <w:p w14:paraId="0BAAA856" w14:textId="77777777" w:rsidR="0054289A" w:rsidRPr="0054289A" w:rsidRDefault="0054289A" w:rsidP="0054289A">
            <w:pPr>
              <w:rPr>
                <w:rStyle w:val="ComputerCode"/>
              </w:rPr>
            </w:pPr>
            <w:r w:rsidRPr="0054289A">
              <w:rPr>
                <w:rStyle w:val="ComputerCode"/>
              </w:rPr>
              <w:t xml:space="preserve">    return true;</w:t>
            </w:r>
          </w:p>
          <w:p w14:paraId="2D08A636" w14:textId="77777777" w:rsidR="0054289A" w:rsidRPr="0054289A" w:rsidRDefault="0054289A" w:rsidP="0054289A">
            <w:pPr>
              <w:rPr>
                <w:rStyle w:val="ComputerCode"/>
              </w:rPr>
            </w:pPr>
            <w:r w:rsidRPr="0054289A">
              <w:rPr>
                <w:rStyle w:val="ComputerCode"/>
              </w:rPr>
              <w:t>}</w:t>
            </w:r>
          </w:p>
          <w:p w14:paraId="3FDD3D95" w14:textId="77777777" w:rsidR="0054289A" w:rsidRPr="0054289A" w:rsidRDefault="0054289A" w:rsidP="0054289A">
            <w:pPr>
              <w:rPr>
                <w:rStyle w:val="ComputerCode"/>
              </w:rPr>
            </w:pPr>
          </w:p>
          <w:p w14:paraId="5E14C82D" w14:textId="77777777" w:rsidR="000441F0" w:rsidRDefault="0054289A" w:rsidP="0054289A">
            <w:pPr>
              <w:rPr>
                <w:rStyle w:val="ComputerCode"/>
              </w:rPr>
            </w:pPr>
            <w:r w:rsidRPr="0054289A">
              <w:rPr>
                <w:rStyle w:val="ComputerCode"/>
              </w:rPr>
              <w:t>uge::ActorSharedPointer Running::CreateAndRegisterActor(</w:t>
            </w:r>
          </w:p>
          <w:p w14:paraId="25906069" w14:textId="4A25474E" w:rsidR="0054289A" w:rsidRPr="0054289A" w:rsidRDefault="000441F0" w:rsidP="0054289A">
            <w:pPr>
              <w:rPr>
                <w:rStyle w:val="ComputerCode"/>
              </w:rPr>
            </w:pPr>
            <w:r>
              <w:rPr>
                <w:rStyle w:val="ComputerCode"/>
              </w:rPr>
              <w:t xml:space="preserve">           </w:t>
            </w:r>
            <w:r w:rsidR="0054289A" w:rsidRPr="0054289A">
              <w:rPr>
                <w:rStyle w:val="ComputerCode"/>
              </w:rPr>
              <w:t>const std::string&amp; actorResourceFile,</w:t>
            </w:r>
          </w:p>
          <w:p w14:paraId="2ECF6979" w14:textId="77777777" w:rsidR="0054289A" w:rsidRPr="0054289A" w:rsidRDefault="0054289A" w:rsidP="0054289A">
            <w:pPr>
              <w:rPr>
                <w:rStyle w:val="ComputerCode"/>
              </w:rPr>
            </w:pPr>
            <w:r w:rsidRPr="0054289A">
              <w:rPr>
                <w:rStyle w:val="ComputerCode"/>
              </w:rPr>
              <w:t xml:space="preserve">                                                        uge::XMLElement* pActorOverride)</w:t>
            </w:r>
          </w:p>
          <w:p w14:paraId="660E0BD0" w14:textId="77777777" w:rsidR="0054289A" w:rsidRPr="0054289A" w:rsidRDefault="0054289A" w:rsidP="0054289A">
            <w:pPr>
              <w:rPr>
                <w:rStyle w:val="ComputerCode"/>
              </w:rPr>
            </w:pPr>
            <w:r w:rsidRPr="0054289A">
              <w:rPr>
                <w:rStyle w:val="ComputerCode"/>
              </w:rPr>
              <w:t>{</w:t>
            </w:r>
          </w:p>
          <w:p w14:paraId="43E827FE" w14:textId="77777777" w:rsidR="0054289A" w:rsidRPr="0054289A" w:rsidRDefault="0054289A" w:rsidP="0054289A">
            <w:pPr>
              <w:rPr>
                <w:rStyle w:val="ComputerCode"/>
              </w:rPr>
            </w:pPr>
            <w:r w:rsidRPr="0054289A">
              <w:rPr>
                <w:rStyle w:val="ComputerCode"/>
              </w:rPr>
              <w:t xml:space="preserve">    // Create an actor.</w:t>
            </w:r>
          </w:p>
          <w:p w14:paraId="3C5317A9" w14:textId="77777777" w:rsidR="0054289A" w:rsidRPr="0054289A" w:rsidRDefault="0054289A" w:rsidP="0054289A">
            <w:pPr>
              <w:rPr>
                <w:rStyle w:val="ComputerCode"/>
              </w:rPr>
            </w:pPr>
            <w:r w:rsidRPr="0054289A">
              <w:rPr>
                <w:rStyle w:val="ComputerCode"/>
              </w:rPr>
              <w:t xml:space="preserve">    uge::ActorSharedPointer pActor = CreateActor(actorResourceFile,</w:t>
            </w:r>
          </w:p>
          <w:p w14:paraId="5ABF86CF" w14:textId="77777777" w:rsidR="0054289A" w:rsidRPr="0054289A" w:rsidRDefault="0054289A" w:rsidP="0054289A">
            <w:pPr>
              <w:rPr>
                <w:rStyle w:val="ComputerCode"/>
              </w:rPr>
            </w:pPr>
            <w:r w:rsidRPr="0054289A">
              <w:rPr>
                <w:rStyle w:val="ComputerCode"/>
              </w:rPr>
              <w:t xml:space="preserve">                                                 pActorOverride);</w:t>
            </w:r>
          </w:p>
          <w:p w14:paraId="00A399EE" w14:textId="77777777" w:rsidR="0054289A" w:rsidRPr="0054289A" w:rsidRDefault="0054289A" w:rsidP="0054289A">
            <w:pPr>
              <w:rPr>
                <w:rStyle w:val="ComputerCode"/>
              </w:rPr>
            </w:pPr>
            <w:r w:rsidRPr="0054289A">
              <w:rPr>
                <w:rStyle w:val="ComputerCode"/>
              </w:rPr>
              <w:t xml:space="preserve">    if (pActor == uge::ActorSharedPointer())</w:t>
            </w:r>
          </w:p>
          <w:p w14:paraId="1F54F410" w14:textId="77777777" w:rsidR="0054289A" w:rsidRPr="0054289A" w:rsidRDefault="0054289A" w:rsidP="0054289A">
            <w:pPr>
              <w:rPr>
                <w:rStyle w:val="ComputerCode"/>
              </w:rPr>
            </w:pPr>
            <w:r w:rsidRPr="0054289A">
              <w:rPr>
                <w:rStyle w:val="ComputerCode"/>
              </w:rPr>
              <w:t xml:space="preserve">    {</w:t>
            </w:r>
          </w:p>
          <w:p w14:paraId="1923D0EC" w14:textId="77777777" w:rsidR="0054289A" w:rsidRPr="0054289A" w:rsidRDefault="0054289A" w:rsidP="0054289A">
            <w:pPr>
              <w:rPr>
                <w:rStyle w:val="ComputerCode"/>
              </w:rPr>
            </w:pPr>
            <w:r w:rsidRPr="0054289A">
              <w:rPr>
                <w:rStyle w:val="ComputerCode"/>
              </w:rPr>
              <w:t xml:space="preserve">        return uge::ActorSharedPointer();</w:t>
            </w:r>
          </w:p>
          <w:p w14:paraId="0E12BB2D" w14:textId="77777777" w:rsidR="0054289A" w:rsidRPr="0054289A" w:rsidRDefault="0054289A" w:rsidP="0054289A">
            <w:pPr>
              <w:rPr>
                <w:rStyle w:val="ComputerCode"/>
              </w:rPr>
            </w:pPr>
            <w:r w:rsidRPr="0054289A">
              <w:rPr>
                <w:rStyle w:val="ComputerCode"/>
              </w:rPr>
              <w:t xml:space="preserve">    }</w:t>
            </w:r>
          </w:p>
          <w:p w14:paraId="7FA36979" w14:textId="77777777" w:rsidR="0054289A" w:rsidRPr="0054289A" w:rsidRDefault="0054289A" w:rsidP="0054289A">
            <w:pPr>
              <w:rPr>
                <w:rStyle w:val="ComputerCode"/>
              </w:rPr>
            </w:pPr>
          </w:p>
          <w:p w14:paraId="3B125163" w14:textId="77777777" w:rsidR="0054289A" w:rsidRPr="0054289A" w:rsidRDefault="0054289A" w:rsidP="0054289A">
            <w:pPr>
              <w:rPr>
                <w:rStyle w:val="ComputerCode"/>
              </w:rPr>
            </w:pPr>
            <w:r w:rsidRPr="0054289A">
              <w:rPr>
                <w:rStyle w:val="ComputerCode"/>
              </w:rPr>
              <w:t xml:space="preserve">    // Add the actor to the physics simulation.</w:t>
            </w:r>
          </w:p>
          <w:p w14:paraId="48C91FF3" w14:textId="77777777" w:rsidR="0054289A" w:rsidRPr="0054289A" w:rsidRDefault="0054289A" w:rsidP="0054289A">
            <w:pPr>
              <w:rPr>
                <w:rStyle w:val="ComputerCode"/>
              </w:rPr>
            </w:pPr>
            <w:r w:rsidRPr="0054289A">
              <w:rPr>
                <w:rStyle w:val="ComputerCode"/>
              </w:rPr>
              <w:t xml:space="preserve">    AddActorToPhysics(pActor);</w:t>
            </w:r>
          </w:p>
          <w:p w14:paraId="66DB9713" w14:textId="77777777" w:rsidR="0054289A" w:rsidRPr="0054289A" w:rsidRDefault="0054289A" w:rsidP="0054289A">
            <w:pPr>
              <w:rPr>
                <w:rStyle w:val="ComputerCode"/>
              </w:rPr>
            </w:pPr>
          </w:p>
          <w:p w14:paraId="113FA007" w14:textId="77777777" w:rsidR="0054289A" w:rsidRPr="0054289A" w:rsidRDefault="0054289A" w:rsidP="0054289A">
            <w:pPr>
              <w:rPr>
                <w:rStyle w:val="ComputerCode"/>
              </w:rPr>
            </w:pPr>
            <w:r w:rsidRPr="0054289A">
              <w:rPr>
                <w:rStyle w:val="ComputerCode"/>
              </w:rPr>
              <w:t xml:space="preserve">    // Allows querying an actor using its archetype.</w:t>
            </w:r>
          </w:p>
          <w:p w14:paraId="50EAE424" w14:textId="77777777" w:rsidR="0054289A" w:rsidRPr="0054289A" w:rsidRDefault="0054289A" w:rsidP="0054289A">
            <w:pPr>
              <w:rPr>
                <w:rStyle w:val="ComputerCode"/>
              </w:rPr>
            </w:pPr>
            <w:r w:rsidRPr="0054289A">
              <w:rPr>
                <w:rStyle w:val="ComputerCode"/>
              </w:rPr>
              <w:t xml:space="preserve">    m_ActorNameToID[pActor-&gt;GetActorType()] = pActor-&gt;GetActorID();</w:t>
            </w:r>
          </w:p>
          <w:p w14:paraId="5E3F0A60" w14:textId="77777777" w:rsidR="0054289A" w:rsidRPr="0054289A" w:rsidRDefault="0054289A" w:rsidP="0054289A">
            <w:pPr>
              <w:rPr>
                <w:rStyle w:val="ComputerCode"/>
              </w:rPr>
            </w:pPr>
          </w:p>
          <w:p w14:paraId="337DE1CA" w14:textId="77777777" w:rsidR="0054289A" w:rsidRPr="0054289A" w:rsidRDefault="0054289A" w:rsidP="0054289A">
            <w:pPr>
              <w:rPr>
                <w:rStyle w:val="ComputerCode"/>
              </w:rPr>
            </w:pPr>
            <w:r w:rsidRPr="0054289A">
              <w:rPr>
                <w:rStyle w:val="ComputerCode"/>
              </w:rPr>
              <w:t xml:space="preserve">    return pActor;</w:t>
            </w:r>
          </w:p>
          <w:p w14:paraId="7F4BBED9" w14:textId="77777777" w:rsidR="0054289A" w:rsidRPr="0054289A" w:rsidRDefault="0054289A" w:rsidP="0054289A">
            <w:pPr>
              <w:rPr>
                <w:rStyle w:val="ComputerCode"/>
              </w:rPr>
            </w:pPr>
            <w:r w:rsidRPr="0054289A">
              <w:rPr>
                <w:rStyle w:val="ComputerCode"/>
              </w:rPr>
              <w:t>}</w:t>
            </w:r>
          </w:p>
          <w:p w14:paraId="17E57B14" w14:textId="77777777" w:rsidR="0054289A" w:rsidRPr="0054289A" w:rsidRDefault="0054289A" w:rsidP="0054289A">
            <w:pPr>
              <w:rPr>
                <w:rStyle w:val="ComputerCode"/>
              </w:rPr>
            </w:pPr>
          </w:p>
          <w:p w14:paraId="59AF65A3" w14:textId="77777777" w:rsidR="0054289A" w:rsidRPr="0054289A" w:rsidRDefault="0054289A" w:rsidP="0054289A">
            <w:pPr>
              <w:rPr>
                <w:rStyle w:val="ComputerCode"/>
              </w:rPr>
            </w:pPr>
            <w:r w:rsidRPr="0054289A">
              <w:rPr>
                <w:rStyle w:val="ComputerCode"/>
              </w:rPr>
              <w:t>void Running::RemoveActorFromPhysics(uge::ActorID actorID)</w:t>
            </w:r>
          </w:p>
          <w:p w14:paraId="38DB00F9" w14:textId="77777777" w:rsidR="0054289A" w:rsidRPr="0054289A" w:rsidRDefault="0054289A" w:rsidP="0054289A">
            <w:pPr>
              <w:rPr>
                <w:rStyle w:val="ComputerCode"/>
              </w:rPr>
            </w:pPr>
            <w:r w:rsidRPr="0054289A">
              <w:rPr>
                <w:rStyle w:val="ComputerCode"/>
              </w:rPr>
              <w:t>{</w:t>
            </w:r>
          </w:p>
          <w:p w14:paraId="4C8B5822" w14:textId="77777777" w:rsidR="000441F0" w:rsidRDefault="0054289A" w:rsidP="0054289A">
            <w:pPr>
              <w:rPr>
                <w:rStyle w:val="ComputerCode"/>
              </w:rPr>
            </w:pPr>
            <w:r w:rsidRPr="0054289A">
              <w:rPr>
                <w:rStyle w:val="ComputerCode"/>
              </w:rPr>
              <w:t xml:space="preserve">    uge::I</w:t>
            </w:r>
            <w:r w:rsidR="000441F0">
              <w:rPr>
                <w:rStyle w:val="ComputerCode"/>
              </w:rPr>
              <w:t>PhysicsSharedPointer pPhysics =</w:t>
            </w:r>
          </w:p>
          <w:p w14:paraId="44C1135E" w14:textId="3B4CD254" w:rsidR="0054289A" w:rsidRPr="0054289A" w:rsidRDefault="000441F0" w:rsidP="0054289A">
            <w:pPr>
              <w:rPr>
                <w:rStyle w:val="ComputerCode"/>
              </w:rPr>
            </w:pPr>
            <w:r>
              <w:rPr>
                <w:rStyle w:val="ComputerCode"/>
              </w:rPr>
              <w:t xml:space="preserve">         </w:t>
            </w:r>
            <w:r w:rsidR="0054289A" w:rsidRPr="0054289A">
              <w:rPr>
                <w:rStyle w:val="ComputerCode"/>
              </w:rPr>
              <w:t>m_pGameLogic-&gt;vGetPhysics();</w:t>
            </w:r>
          </w:p>
          <w:p w14:paraId="3E10DEDB" w14:textId="77777777" w:rsidR="0054289A" w:rsidRPr="0054289A" w:rsidRDefault="0054289A" w:rsidP="0054289A">
            <w:pPr>
              <w:rPr>
                <w:rStyle w:val="ComputerCode"/>
              </w:rPr>
            </w:pPr>
            <w:r w:rsidRPr="0054289A">
              <w:rPr>
                <w:rStyle w:val="ComputerCode"/>
              </w:rPr>
              <w:t xml:space="preserve">    pPhysics-&gt;vRemoveActor(actorID);</w:t>
            </w:r>
          </w:p>
          <w:p w14:paraId="28424C01" w14:textId="77777777" w:rsidR="0054289A" w:rsidRPr="0054289A" w:rsidRDefault="0054289A" w:rsidP="0054289A">
            <w:pPr>
              <w:rPr>
                <w:rStyle w:val="ComputerCode"/>
              </w:rPr>
            </w:pPr>
            <w:r w:rsidRPr="0054289A">
              <w:rPr>
                <w:rStyle w:val="ComputerCode"/>
              </w:rPr>
              <w:t>}</w:t>
            </w:r>
          </w:p>
          <w:p w14:paraId="126A910B" w14:textId="77777777" w:rsidR="0054289A" w:rsidRPr="0054289A" w:rsidRDefault="0054289A" w:rsidP="0054289A">
            <w:pPr>
              <w:rPr>
                <w:rStyle w:val="ComputerCode"/>
              </w:rPr>
            </w:pPr>
          </w:p>
          <w:p w14:paraId="1D4AFBD6" w14:textId="77777777" w:rsidR="0054289A" w:rsidRPr="0054289A" w:rsidRDefault="0054289A" w:rsidP="0054289A">
            <w:pPr>
              <w:rPr>
                <w:rStyle w:val="ComputerCode"/>
              </w:rPr>
            </w:pPr>
            <w:r w:rsidRPr="0054289A">
              <w:rPr>
                <w:rStyle w:val="ComputerCode"/>
              </w:rPr>
              <w:t>void Running::LoadProfile(const std::string&amp; xmlResourceFilename)</w:t>
            </w:r>
          </w:p>
          <w:p w14:paraId="60ABF3FE" w14:textId="77777777" w:rsidR="0054289A" w:rsidRPr="0054289A" w:rsidRDefault="0054289A" w:rsidP="0054289A">
            <w:pPr>
              <w:rPr>
                <w:rStyle w:val="ComputerCode"/>
              </w:rPr>
            </w:pPr>
            <w:r w:rsidRPr="0054289A">
              <w:rPr>
                <w:rStyle w:val="ComputerCode"/>
              </w:rPr>
              <w:t>{</w:t>
            </w:r>
          </w:p>
          <w:p w14:paraId="3FBC3A67" w14:textId="77777777" w:rsidR="0054289A" w:rsidRPr="0054289A" w:rsidRDefault="0054289A" w:rsidP="0054289A">
            <w:pPr>
              <w:rPr>
                <w:rStyle w:val="ComputerCode"/>
              </w:rPr>
            </w:pPr>
            <w:r w:rsidRPr="0054289A">
              <w:rPr>
                <w:rStyle w:val="ComputerCode"/>
              </w:rPr>
              <w:t xml:space="preserve">    uge::XMLFile entityListFile;</w:t>
            </w:r>
          </w:p>
          <w:p w14:paraId="1512E654" w14:textId="77777777" w:rsidR="000441F0" w:rsidRDefault="0054289A" w:rsidP="0054289A">
            <w:pPr>
              <w:rPr>
                <w:rStyle w:val="ComputerCode"/>
              </w:rPr>
            </w:pPr>
            <w:r w:rsidRPr="0054289A">
              <w:rPr>
                <w:rStyle w:val="ComputerCode"/>
              </w:rPr>
              <w:t xml:space="preserve">    entityListFile.OpenFile(xmlResourceFilename, </w:t>
            </w:r>
          </w:p>
          <w:p w14:paraId="3319672C" w14:textId="5149B580" w:rsidR="0054289A" w:rsidRPr="0054289A" w:rsidRDefault="000441F0" w:rsidP="0054289A">
            <w:pPr>
              <w:rPr>
                <w:rStyle w:val="ComputerCode"/>
              </w:rPr>
            </w:pPr>
            <w:r>
              <w:rPr>
                <w:rStyle w:val="ComputerCode"/>
              </w:rPr>
              <w:lastRenderedPageBreak/>
              <w:t xml:space="preserve">                            </w:t>
            </w:r>
            <w:r w:rsidR="0054289A" w:rsidRPr="0054289A">
              <w:rPr>
                <w:rStyle w:val="ComputerCode"/>
              </w:rPr>
              <w:t>uge::File::FileMode::FileReadOnly);</w:t>
            </w:r>
          </w:p>
          <w:p w14:paraId="7097D015" w14:textId="77777777" w:rsidR="0054289A" w:rsidRPr="0054289A" w:rsidRDefault="0054289A" w:rsidP="0054289A">
            <w:pPr>
              <w:rPr>
                <w:rStyle w:val="ComputerCode"/>
              </w:rPr>
            </w:pPr>
          </w:p>
          <w:p w14:paraId="0B16B250" w14:textId="77777777" w:rsidR="0054289A" w:rsidRPr="0054289A" w:rsidRDefault="0054289A" w:rsidP="0054289A">
            <w:pPr>
              <w:rPr>
                <w:rStyle w:val="ComputerCode"/>
              </w:rPr>
            </w:pPr>
            <w:r w:rsidRPr="0054289A">
              <w:rPr>
                <w:rStyle w:val="ComputerCode"/>
              </w:rPr>
              <w:t xml:space="preserve">    uge::XMLElement entityListRoot = entityListFile.GetRootElement();</w:t>
            </w:r>
          </w:p>
          <w:p w14:paraId="0D2DAE25" w14:textId="77777777" w:rsidR="000441F0" w:rsidRDefault="0054289A" w:rsidP="0054289A">
            <w:pPr>
              <w:rPr>
                <w:rStyle w:val="ComputerCode"/>
              </w:rPr>
            </w:pPr>
            <w:r w:rsidRPr="0054289A">
              <w:rPr>
                <w:rStyle w:val="ComputerCode"/>
              </w:rPr>
              <w:t xml:space="preserve">    for (uge::XMLElement entityElement =</w:t>
            </w:r>
          </w:p>
          <w:p w14:paraId="00C36422" w14:textId="0B60A126" w:rsidR="0054289A" w:rsidRPr="0054289A" w:rsidRDefault="000441F0" w:rsidP="0054289A">
            <w:pPr>
              <w:rPr>
                <w:rStyle w:val="ComputerCode"/>
              </w:rPr>
            </w:pPr>
            <w:r>
              <w:rPr>
                <w:rStyle w:val="ComputerCode"/>
              </w:rPr>
              <w:t xml:space="preserve">             </w:t>
            </w:r>
            <w:r w:rsidR="0054289A" w:rsidRPr="0054289A">
              <w:rPr>
                <w:rStyle w:val="ComputerCode"/>
              </w:rPr>
              <w:t xml:space="preserve"> entityListRoot.GetFirstChildElement();</w:t>
            </w:r>
          </w:p>
          <w:p w14:paraId="62E52140" w14:textId="77777777" w:rsidR="0054289A" w:rsidRPr="0054289A" w:rsidRDefault="0054289A" w:rsidP="0054289A">
            <w:pPr>
              <w:rPr>
                <w:rStyle w:val="ComputerCode"/>
              </w:rPr>
            </w:pPr>
            <w:r w:rsidRPr="0054289A">
              <w:rPr>
                <w:rStyle w:val="ComputerCode"/>
              </w:rPr>
              <w:t xml:space="preserve">         entityElement.IsGood();</w:t>
            </w:r>
          </w:p>
          <w:p w14:paraId="0B39773C" w14:textId="77777777" w:rsidR="0054289A" w:rsidRPr="0054289A" w:rsidRDefault="0054289A" w:rsidP="0054289A">
            <w:pPr>
              <w:rPr>
                <w:rStyle w:val="ComputerCode"/>
              </w:rPr>
            </w:pPr>
            <w:r w:rsidRPr="0054289A">
              <w:rPr>
                <w:rStyle w:val="ComputerCode"/>
              </w:rPr>
              <w:t xml:space="preserve">         entityElement = entityElement.GetNextSiblingElement())</w:t>
            </w:r>
          </w:p>
          <w:p w14:paraId="369FF5B7" w14:textId="77777777" w:rsidR="0054289A" w:rsidRPr="0054289A" w:rsidRDefault="0054289A" w:rsidP="0054289A">
            <w:pPr>
              <w:rPr>
                <w:rStyle w:val="ComputerCode"/>
              </w:rPr>
            </w:pPr>
            <w:r w:rsidRPr="0054289A">
              <w:rPr>
                <w:rStyle w:val="ComputerCode"/>
              </w:rPr>
              <w:t xml:space="preserve">    {</w:t>
            </w:r>
          </w:p>
          <w:p w14:paraId="31A23ACF" w14:textId="77777777" w:rsidR="0054289A" w:rsidRPr="0054289A" w:rsidRDefault="0054289A" w:rsidP="0054289A">
            <w:pPr>
              <w:rPr>
                <w:rStyle w:val="ComputerCode"/>
              </w:rPr>
            </w:pPr>
            <w:r w:rsidRPr="0054289A">
              <w:rPr>
                <w:rStyle w:val="ComputerCode"/>
              </w:rPr>
              <w:t xml:space="preserve">        std::string entityName;</w:t>
            </w:r>
          </w:p>
          <w:p w14:paraId="37B6DC0F" w14:textId="77777777" w:rsidR="0054289A" w:rsidRPr="0054289A" w:rsidRDefault="0054289A" w:rsidP="0054289A">
            <w:pPr>
              <w:rPr>
                <w:rStyle w:val="ComputerCode"/>
              </w:rPr>
            </w:pPr>
            <w:r w:rsidRPr="0054289A">
              <w:rPr>
                <w:rStyle w:val="ComputerCode"/>
              </w:rPr>
              <w:t xml:space="preserve">        entityElement.GetAttribute("name", &amp;entityName);</w:t>
            </w:r>
          </w:p>
          <w:p w14:paraId="7D250283" w14:textId="77777777" w:rsidR="0054289A" w:rsidRPr="0054289A" w:rsidRDefault="0054289A" w:rsidP="0054289A">
            <w:pPr>
              <w:rPr>
                <w:rStyle w:val="ComputerCode"/>
              </w:rPr>
            </w:pPr>
          </w:p>
          <w:p w14:paraId="0FDE5E58" w14:textId="77777777" w:rsidR="0054289A" w:rsidRPr="0054289A" w:rsidRDefault="0054289A" w:rsidP="0054289A">
            <w:pPr>
              <w:rPr>
                <w:rStyle w:val="ComputerCode"/>
              </w:rPr>
            </w:pPr>
            <w:r w:rsidRPr="0054289A">
              <w:rPr>
                <w:rStyle w:val="ComputerCode"/>
              </w:rPr>
              <w:t xml:space="preserve">        std::string entityResourceFileName;</w:t>
            </w:r>
          </w:p>
          <w:p w14:paraId="13C4D1F5" w14:textId="77777777" w:rsidR="000441F0" w:rsidRDefault="0054289A" w:rsidP="0054289A">
            <w:pPr>
              <w:rPr>
                <w:rStyle w:val="ComputerCode"/>
              </w:rPr>
            </w:pPr>
            <w:r w:rsidRPr="0054289A">
              <w:rPr>
                <w:rStyle w:val="ComputerCode"/>
              </w:rPr>
              <w:t xml:space="preserve">        entityElement.GetAttribute("resource", </w:t>
            </w:r>
          </w:p>
          <w:p w14:paraId="60D60818" w14:textId="18866E9D" w:rsidR="0054289A" w:rsidRPr="0054289A" w:rsidRDefault="000441F0" w:rsidP="0054289A">
            <w:pPr>
              <w:rPr>
                <w:rStyle w:val="ComputerCode"/>
              </w:rPr>
            </w:pPr>
            <w:r>
              <w:rPr>
                <w:rStyle w:val="ComputerCode"/>
              </w:rPr>
              <w:t xml:space="preserve">                                   </w:t>
            </w:r>
            <w:r w:rsidR="0054289A" w:rsidRPr="0054289A">
              <w:rPr>
                <w:rStyle w:val="ComputerCode"/>
              </w:rPr>
              <w:t>&amp;entityResourceFileName);</w:t>
            </w:r>
          </w:p>
          <w:p w14:paraId="0E016E6B" w14:textId="77777777" w:rsidR="0054289A" w:rsidRPr="0054289A" w:rsidRDefault="0054289A" w:rsidP="0054289A">
            <w:pPr>
              <w:rPr>
                <w:rStyle w:val="ComputerCode"/>
              </w:rPr>
            </w:pPr>
          </w:p>
          <w:p w14:paraId="67F5AF59" w14:textId="77777777" w:rsidR="0054289A" w:rsidRPr="0054289A" w:rsidRDefault="0054289A" w:rsidP="0054289A">
            <w:pPr>
              <w:rPr>
                <w:rStyle w:val="ComputerCode"/>
              </w:rPr>
            </w:pPr>
            <w:r w:rsidRPr="0054289A">
              <w:rPr>
                <w:rStyle w:val="ComputerCode"/>
              </w:rPr>
              <w:t xml:space="preserve">        uge::XMLFile entityResource;</w:t>
            </w:r>
          </w:p>
          <w:p w14:paraId="784E299E" w14:textId="77777777" w:rsidR="000441F0" w:rsidRDefault="0054289A" w:rsidP="0054289A">
            <w:pPr>
              <w:rPr>
                <w:rStyle w:val="ComputerCode"/>
              </w:rPr>
            </w:pPr>
            <w:r w:rsidRPr="0054289A">
              <w:rPr>
                <w:rStyle w:val="ComputerCode"/>
              </w:rPr>
              <w:t xml:space="preserve">        entityResource.OpenFile(entityResourceFileName, </w:t>
            </w:r>
          </w:p>
          <w:p w14:paraId="5754D72D" w14:textId="263188FA" w:rsidR="0054289A" w:rsidRPr="0054289A" w:rsidRDefault="000441F0" w:rsidP="0054289A">
            <w:pPr>
              <w:rPr>
                <w:rStyle w:val="ComputerCode"/>
              </w:rPr>
            </w:pPr>
            <w:r>
              <w:rPr>
                <w:rStyle w:val="ComputerCode"/>
              </w:rPr>
              <w:t xml:space="preserve">                               </w:t>
            </w:r>
            <w:r w:rsidR="0054289A" w:rsidRPr="0054289A">
              <w:rPr>
                <w:rStyle w:val="ComputerCode"/>
              </w:rPr>
              <w:t>uge::File::FileMode::FileReadOnly);</w:t>
            </w:r>
          </w:p>
          <w:p w14:paraId="6CCFBE20" w14:textId="77777777" w:rsidR="0054289A" w:rsidRPr="0054289A" w:rsidRDefault="0054289A" w:rsidP="0054289A">
            <w:pPr>
              <w:rPr>
                <w:rStyle w:val="ComputerCode"/>
              </w:rPr>
            </w:pPr>
          </w:p>
          <w:p w14:paraId="78BDB73A" w14:textId="77777777" w:rsidR="0054289A" w:rsidRPr="0054289A" w:rsidRDefault="0054289A" w:rsidP="0054289A">
            <w:pPr>
              <w:rPr>
                <w:rStyle w:val="ComputerCode"/>
              </w:rPr>
            </w:pPr>
            <w:r w:rsidRPr="0054289A">
              <w:rPr>
                <w:rStyle w:val="ComputerCode"/>
              </w:rPr>
              <w:t xml:space="preserve">        uge::ActorID actorID = m_ActorNameToID[entityName];</w:t>
            </w:r>
          </w:p>
          <w:p w14:paraId="212B119A" w14:textId="77777777" w:rsidR="0054289A" w:rsidRPr="0054289A" w:rsidRDefault="0054289A" w:rsidP="0054289A">
            <w:pPr>
              <w:rPr>
                <w:rStyle w:val="ComputerCode"/>
              </w:rPr>
            </w:pPr>
            <w:r w:rsidRPr="0054289A">
              <w:rPr>
                <w:rStyle w:val="ComputerCode"/>
              </w:rPr>
              <w:t xml:space="preserve">        m_pGameLogic-&gt;vModifyActor(actorID, &amp;entityResource.GetRootElement());</w:t>
            </w:r>
          </w:p>
          <w:p w14:paraId="5560A1A8" w14:textId="77777777" w:rsidR="000441F0" w:rsidRDefault="0054289A" w:rsidP="0054289A">
            <w:pPr>
              <w:rPr>
                <w:rStyle w:val="ComputerCode"/>
              </w:rPr>
            </w:pPr>
            <w:r w:rsidRPr="0054289A">
              <w:rPr>
                <w:rStyle w:val="ComputerCode"/>
              </w:rPr>
              <w:t xml:space="preserve">        uge::ActorSharedPointer pActor = </w:t>
            </w:r>
          </w:p>
          <w:p w14:paraId="0C4EF938" w14:textId="1BC05222" w:rsidR="0054289A" w:rsidRPr="0054289A" w:rsidRDefault="000441F0" w:rsidP="0054289A">
            <w:pPr>
              <w:rPr>
                <w:rStyle w:val="ComputerCode"/>
              </w:rPr>
            </w:pPr>
            <w:r>
              <w:rPr>
                <w:rStyle w:val="ComputerCode"/>
              </w:rPr>
              <w:t xml:space="preserve">                          </w:t>
            </w:r>
            <w:r w:rsidR="0054289A" w:rsidRPr="0054289A">
              <w:rPr>
                <w:rStyle w:val="ComputerCode"/>
              </w:rPr>
              <w:t>m_pGameLogic-&gt;vGetActor(actorID).lock();</w:t>
            </w:r>
          </w:p>
          <w:p w14:paraId="4CBB9CA1" w14:textId="77777777" w:rsidR="0054289A" w:rsidRPr="0054289A" w:rsidRDefault="0054289A" w:rsidP="0054289A">
            <w:pPr>
              <w:rPr>
                <w:rStyle w:val="ComputerCode"/>
              </w:rPr>
            </w:pPr>
            <w:r w:rsidRPr="0054289A">
              <w:rPr>
                <w:rStyle w:val="ComputerCode"/>
              </w:rPr>
              <w:t xml:space="preserve">        pActor-&gt;PostInit();</w:t>
            </w:r>
          </w:p>
          <w:p w14:paraId="5474AAAC" w14:textId="77777777" w:rsidR="0054289A" w:rsidRPr="0054289A" w:rsidRDefault="0054289A" w:rsidP="0054289A">
            <w:pPr>
              <w:rPr>
                <w:rStyle w:val="ComputerCode"/>
              </w:rPr>
            </w:pPr>
          </w:p>
          <w:p w14:paraId="0D5A8922" w14:textId="77777777" w:rsidR="000441F0" w:rsidRDefault="0054289A" w:rsidP="0054289A">
            <w:pPr>
              <w:rPr>
                <w:rStyle w:val="ComputerCode"/>
              </w:rPr>
            </w:pPr>
            <w:r w:rsidRPr="0054289A">
              <w:rPr>
                <w:rStyle w:val="ComputerCode"/>
              </w:rPr>
              <w:t xml:space="preserve">        // Re-add the </w:t>
            </w:r>
            <w:r w:rsidR="000441F0">
              <w:rPr>
                <w:rStyle w:val="ComputerCode"/>
              </w:rPr>
              <w:t>actor to the physics simulation</w:t>
            </w:r>
          </w:p>
          <w:p w14:paraId="7CD7267B" w14:textId="604E0CBF" w:rsidR="0054289A" w:rsidRPr="0054289A" w:rsidRDefault="000441F0" w:rsidP="0054289A">
            <w:pPr>
              <w:rPr>
                <w:rStyle w:val="ComputerCode"/>
              </w:rPr>
            </w:pPr>
            <w:r>
              <w:rPr>
                <w:rStyle w:val="ComputerCode"/>
              </w:rPr>
              <w:t xml:space="preserve">        // </w:t>
            </w:r>
            <w:r w:rsidR="0054289A" w:rsidRPr="0054289A">
              <w:rPr>
                <w:rStyle w:val="ComputerCode"/>
              </w:rPr>
              <w:t>(its transform or shape</w:t>
            </w:r>
            <w:r>
              <w:rPr>
                <w:rStyle w:val="ComputerCode"/>
              </w:rPr>
              <w:t xml:space="preserve"> </w:t>
            </w:r>
            <w:r w:rsidR="0054289A" w:rsidRPr="0054289A">
              <w:rPr>
                <w:rStyle w:val="ComputerCode"/>
              </w:rPr>
              <w:t xml:space="preserve">might have changed).                   </w:t>
            </w:r>
          </w:p>
          <w:p w14:paraId="64EC4700" w14:textId="77777777" w:rsidR="0054289A" w:rsidRPr="0054289A" w:rsidRDefault="0054289A" w:rsidP="0054289A">
            <w:pPr>
              <w:rPr>
                <w:rStyle w:val="ComputerCode"/>
              </w:rPr>
            </w:pPr>
            <w:r w:rsidRPr="0054289A">
              <w:rPr>
                <w:rStyle w:val="ComputerCode"/>
              </w:rPr>
              <w:t xml:space="preserve">        RemoveActorFromPhysics(actorID);</w:t>
            </w:r>
          </w:p>
          <w:p w14:paraId="576CB0D4" w14:textId="77777777" w:rsidR="0054289A" w:rsidRPr="0054289A" w:rsidRDefault="0054289A" w:rsidP="0054289A">
            <w:pPr>
              <w:rPr>
                <w:rStyle w:val="ComputerCode"/>
              </w:rPr>
            </w:pPr>
            <w:r w:rsidRPr="0054289A">
              <w:rPr>
                <w:rStyle w:val="ComputerCode"/>
              </w:rPr>
              <w:t xml:space="preserve">        AddActorToPhysics(pActor);</w:t>
            </w:r>
          </w:p>
          <w:p w14:paraId="7FC88915" w14:textId="77777777" w:rsidR="0054289A" w:rsidRPr="0054289A" w:rsidRDefault="0054289A" w:rsidP="0054289A">
            <w:pPr>
              <w:rPr>
                <w:rStyle w:val="ComputerCode"/>
              </w:rPr>
            </w:pPr>
          </w:p>
          <w:p w14:paraId="4B3FE330" w14:textId="77777777" w:rsidR="0054289A" w:rsidRPr="0054289A" w:rsidRDefault="0054289A" w:rsidP="0054289A">
            <w:pPr>
              <w:rPr>
                <w:rStyle w:val="ComputerCode"/>
              </w:rPr>
            </w:pPr>
            <w:r w:rsidRPr="0054289A">
              <w:rPr>
                <w:rStyle w:val="ComputerCode"/>
              </w:rPr>
              <w:t xml:space="preserve">        entityResource.CloseFile();</w:t>
            </w:r>
          </w:p>
          <w:p w14:paraId="6CFB8C51" w14:textId="77777777" w:rsidR="0054289A" w:rsidRPr="0054289A" w:rsidRDefault="0054289A" w:rsidP="0054289A">
            <w:pPr>
              <w:rPr>
                <w:rStyle w:val="ComputerCode"/>
              </w:rPr>
            </w:pPr>
            <w:r w:rsidRPr="0054289A">
              <w:rPr>
                <w:rStyle w:val="ComputerCode"/>
              </w:rPr>
              <w:t xml:space="preserve">    }</w:t>
            </w:r>
          </w:p>
          <w:p w14:paraId="0942DE24" w14:textId="77777777" w:rsidR="0054289A" w:rsidRPr="0054289A" w:rsidRDefault="0054289A" w:rsidP="0054289A">
            <w:pPr>
              <w:rPr>
                <w:rStyle w:val="ComputerCode"/>
              </w:rPr>
            </w:pPr>
          </w:p>
          <w:p w14:paraId="6550AEF8" w14:textId="77777777" w:rsidR="0054289A" w:rsidRPr="0054289A" w:rsidRDefault="0054289A" w:rsidP="0054289A">
            <w:pPr>
              <w:rPr>
                <w:rStyle w:val="ComputerCode"/>
              </w:rPr>
            </w:pPr>
            <w:r w:rsidRPr="0054289A">
              <w:rPr>
                <w:rStyle w:val="ComputerCode"/>
              </w:rPr>
              <w:t xml:space="preserve">    entityListFile.CloseFile();</w:t>
            </w:r>
          </w:p>
          <w:p w14:paraId="16DBC14D" w14:textId="63553A28" w:rsidR="00AE3408" w:rsidRDefault="0054289A" w:rsidP="0054289A">
            <w:r w:rsidRPr="0054289A">
              <w:rPr>
                <w:rStyle w:val="ComputerCode"/>
              </w:rPr>
              <w:t>}</w:t>
            </w:r>
          </w:p>
        </w:tc>
      </w:tr>
    </w:tbl>
    <w:p w14:paraId="4D0B1C1A" w14:textId="77777777" w:rsidR="00AE3408" w:rsidRDefault="00AE3408" w:rsidP="00CA1545"/>
    <w:p w14:paraId="5275C3DB" w14:textId="7D757CAF" w:rsidR="0054289A" w:rsidRDefault="0054289A" w:rsidP="00CA1545">
      <w:r>
        <w:fldChar w:fldCharType="begin"/>
      </w:r>
      <w:r>
        <w:instrText xml:space="preserve"> REF _Ref382503318 \h </w:instrText>
      </w:r>
      <w:r>
        <w:fldChar w:fldCharType="separate"/>
      </w:r>
      <w:r w:rsidR="00EA324E" w:rsidRPr="007B41EC">
        <w:rPr>
          <w:b/>
        </w:rPr>
        <w:t xml:space="preserve">Listing </w:t>
      </w:r>
      <w:r w:rsidR="00EA324E">
        <w:rPr>
          <w:b/>
          <w:noProof/>
        </w:rPr>
        <w:t>91</w:t>
      </w:r>
      <w:r>
        <w:fldChar w:fldCharType="end"/>
      </w:r>
      <w:r>
        <w:t xml:space="preserve"> uses the </w:t>
      </w:r>
      <w:r w:rsidRPr="0054289A">
        <w:rPr>
          <w:rStyle w:val="ComputerCode"/>
        </w:rPr>
        <w:t>IGameState</w:t>
      </w:r>
      <w:r>
        <w:t xml:space="preserve">’s method </w:t>
      </w:r>
      <w:r w:rsidRPr="0054289A">
        <w:rPr>
          <w:rStyle w:val="ComputerCode"/>
        </w:rPr>
        <w:t>vTailorToProfile()</w:t>
      </w:r>
      <w:r>
        <w:t xml:space="preserve"> to adapt the game to the active profile. The method </w:t>
      </w:r>
      <w:r w:rsidRPr="0054289A">
        <w:rPr>
          <w:rStyle w:val="ComputerCode"/>
        </w:rPr>
        <w:t>LoadProfile()</w:t>
      </w:r>
      <w:r>
        <w:t xml:space="preserve"> does the tailoring: it reads a list of entities to (such as the one in </w:t>
      </w:r>
      <w:r>
        <w:fldChar w:fldCharType="begin"/>
      </w:r>
      <w:r>
        <w:instrText xml:space="preserve"> REF _Ref382503530 \h </w:instrText>
      </w:r>
      <w:r>
        <w:fldChar w:fldCharType="separate"/>
      </w:r>
      <w:r w:rsidR="00EA324E" w:rsidRPr="007B41EC">
        <w:rPr>
          <w:b/>
        </w:rPr>
        <w:t xml:space="preserve">Listing </w:t>
      </w:r>
      <w:r w:rsidR="00EA324E">
        <w:rPr>
          <w:b/>
          <w:noProof/>
        </w:rPr>
        <w:t>92</w:t>
      </w:r>
      <w:r>
        <w:fldChar w:fldCharType="end"/>
      </w:r>
      <w:r>
        <w:t xml:space="preserve">) and uses the </w:t>
      </w:r>
      <w:r w:rsidRPr="0054289A">
        <w:rPr>
          <w:rStyle w:val="ComputerCode"/>
        </w:rPr>
        <w:t>Actor</w:t>
      </w:r>
      <w:r>
        <w:t xml:space="preserve">’s </w:t>
      </w:r>
      <w:r w:rsidRPr="0054289A">
        <w:rPr>
          <w:rStyle w:val="ComputerCode"/>
        </w:rPr>
        <w:t>vModify()</w:t>
      </w:r>
      <w:r>
        <w:t xml:space="preserve"> method to update its components or add new ones.</w:t>
      </w:r>
    </w:p>
    <w:p w14:paraId="2B13EBDC" w14:textId="312CBE47" w:rsidR="007B41EC" w:rsidRDefault="007B41EC" w:rsidP="007B41EC">
      <w:pPr>
        <w:pStyle w:val="Caption"/>
        <w:keepNext/>
        <w:jc w:val="center"/>
      </w:pPr>
      <w:bookmarkStart w:id="455" w:name="_Ref382503530"/>
      <w:bookmarkStart w:id="456" w:name="_Toc382771817"/>
      <w:r w:rsidRPr="007B41EC">
        <w:rPr>
          <w:b/>
        </w:rPr>
        <w:t xml:space="preserve">Listing </w:t>
      </w:r>
      <w:r w:rsidRPr="007B41EC">
        <w:rPr>
          <w:b/>
        </w:rPr>
        <w:fldChar w:fldCharType="begin"/>
      </w:r>
      <w:r w:rsidRPr="007B41EC">
        <w:rPr>
          <w:b/>
        </w:rPr>
        <w:instrText xml:space="preserve"> SEQ Listing \* ARABIC </w:instrText>
      </w:r>
      <w:r w:rsidRPr="007B41EC">
        <w:rPr>
          <w:b/>
        </w:rPr>
        <w:fldChar w:fldCharType="separate"/>
      </w:r>
      <w:r w:rsidR="00EA324E">
        <w:rPr>
          <w:b/>
          <w:noProof/>
        </w:rPr>
        <w:t>92</w:t>
      </w:r>
      <w:r w:rsidRPr="007B41EC">
        <w:rPr>
          <w:b/>
        </w:rPr>
        <w:fldChar w:fldCharType="end"/>
      </w:r>
      <w:bookmarkEnd w:id="455"/>
      <w:r w:rsidRPr="007B41EC">
        <w:rPr>
          <w:b/>
        </w:rPr>
        <w:t>.</w:t>
      </w:r>
      <w:r>
        <w:t xml:space="preserve"> Tailoring the entities.</w:t>
      </w:r>
      <w:bookmarkEnd w:id="456"/>
    </w:p>
    <w:tbl>
      <w:tblPr>
        <w:tblStyle w:val="TableGrid"/>
        <w:tblW w:w="0" w:type="auto"/>
        <w:tblLook w:val="04A0" w:firstRow="1" w:lastRow="0" w:firstColumn="1" w:lastColumn="0" w:noHBand="0" w:noVBand="1"/>
      </w:tblPr>
      <w:tblGrid>
        <w:gridCol w:w="8494"/>
      </w:tblGrid>
      <w:tr w:rsidR="00AE3408" w14:paraId="14698020" w14:textId="77777777" w:rsidTr="00AE3408">
        <w:tc>
          <w:tcPr>
            <w:tcW w:w="8494" w:type="dxa"/>
          </w:tcPr>
          <w:p w14:paraId="31E61826" w14:textId="77777777" w:rsidR="007B41EC" w:rsidRPr="007B41EC" w:rsidRDefault="007B41EC" w:rsidP="007B41EC">
            <w:pPr>
              <w:rPr>
                <w:rStyle w:val="ComputerCode"/>
              </w:rPr>
            </w:pPr>
            <w:r w:rsidRPr="007B41EC">
              <w:rPr>
                <w:rStyle w:val="ComputerCode"/>
              </w:rPr>
              <w:t>&lt;?xml version="1.0" encoding="UTF-8"?&gt;</w:t>
            </w:r>
          </w:p>
          <w:p w14:paraId="63392E10" w14:textId="77777777" w:rsidR="007B41EC" w:rsidRPr="007B41EC" w:rsidRDefault="007B41EC" w:rsidP="007B41EC">
            <w:pPr>
              <w:rPr>
                <w:rStyle w:val="ComputerCode"/>
              </w:rPr>
            </w:pPr>
          </w:p>
          <w:p w14:paraId="2D4BDEAB" w14:textId="77777777" w:rsidR="000441F0" w:rsidRDefault="007B41EC" w:rsidP="007B41EC">
            <w:pPr>
              <w:rPr>
                <w:rStyle w:val="ComputerCode"/>
              </w:rPr>
            </w:pPr>
            <w:r w:rsidRPr="007B41EC">
              <w:rPr>
                <w:rStyle w:val="ComputerCode"/>
              </w:rPr>
              <w:t>&lt;Actor type="Spaceship"</w:t>
            </w:r>
          </w:p>
          <w:p w14:paraId="0D9B2F49" w14:textId="46E7E1E9" w:rsidR="000441F0" w:rsidRDefault="000441F0" w:rsidP="007B41EC">
            <w:pPr>
              <w:rPr>
                <w:rStyle w:val="ComputerCode"/>
              </w:rPr>
            </w:pPr>
            <w:r>
              <w:rPr>
                <w:rStyle w:val="ComputerCode"/>
              </w:rPr>
              <w:t xml:space="preserve">      </w:t>
            </w:r>
            <w:r w:rsidR="007B41EC" w:rsidRPr="007B41EC">
              <w:rPr>
                <w:rStyle w:val="ComputerCode"/>
              </w:rPr>
              <w:t xml:space="preserve"> resource=</w:t>
            </w:r>
          </w:p>
          <w:p w14:paraId="23A907DC" w14:textId="48D28E5F" w:rsidR="007B41EC" w:rsidRPr="007B41EC" w:rsidRDefault="000441F0" w:rsidP="007B41EC">
            <w:pPr>
              <w:rPr>
                <w:rStyle w:val="ComputerCode"/>
              </w:rPr>
            </w:pPr>
            <w:r>
              <w:rPr>
                <w:rStyle w:val="ComputerCode"/>
              </w:rPr>
              <w:t xml:space="preserve">    </w:t>
            </w:r>
            <w:r w:rsidR="007B41EC" w:rsidRPr="007B41EC">
              <w:rPr>
                <w:rStyle w:val="ComputerCode"/>
              </w:rPr>
              <w:t>"data/config/player_profiles/average_user/entity/spaceship.xml"&gt;</w:t>
            </w:r>
          </w:p>
          <w:p w14:paraId="269F59EA" w14:textId="77777777" w:rsidR="007B41EC" w:rsidRPr="007B41EC" w:rsidRDefault="007B41EC" w:rsidP="007B41EC">
            <w:pPr>
              <w:rPr>
                <w:rStyle w:val="ComputerCode"/>
              </w:rPr>
            </w:pPr>
          </w:p>
          <w:p w14:paraId="4A493B6D" w14:textId="77777777" w:rsidR="007B41EC" w:rsidRPr="007B41EC" w:rsidRDefault="007B41EC" w:rsidP="007B41EC">
            <w:pPr>
              <w:rPr>
                <w:rStyle w:val="ComputerCode"/>
              </w:rPr>
            </w:pPr>
            <w:r w:rsidRPr="007B41EC">
              <w:rPr>
                <w:rStyle w:val="ComputerCode"/>
              </w:rPr>
              <w:t xml:space="preserve">  &lt;TransformableComponent&gt;</w:t>
            </w:r>
          </w:p>
          <w:p w14:paraId="7679A122" w14:textId="77777777" w:rsidR="007B41EC" w:rsidRPr="007B41EC" w:rsidRDefault="007B41EC" w:rsidP="007B41EC">
            <w:pPr>
              <w:rPr>
                <w:rStyle w:val="ComputerCode"/>
              </w:rPr>
            </w:pPr>
            <w:r w:rsidRPr="007B41EC">
              <w:rPr>
                <w:rStyle w:val="ComputerCode"/>
              </w:rPr>
              <w:t xml:space="preserve">    &lt;Position x="0.0f" y="0.0f" z="0.0f"/&gt;</w:t>
            </w:r>
          </w:p>
          <w:p w14:paraId="33277BB4" w14:textId="77777777" w:rsidR="007B41EC" w:rsidRPr="007B41EC" w:rsidRDefault="007B41EC" w:rsidP="007B41EC">
            <w:pPr>
              <w:rPr>
                <w:rStyle w:val="ComputerCode"/>
              </w:rPr>
            </w:pPr>
            <w:r w:rsidRPr="007B41EC">
              <w:rPr>
                <w:rStyle w:val="ComputerCode"/>
              </w:rPr>
              <w:t xml:space="preserve">    &lt;!-- YXZ order (yaw, pitch, roll) --&gt;</w:t>
            </w:r>
          </w:p>
          <w:p w14:paraId="0CC18707" w14:textId="77777777" w:rsidR="007B41EC" w:rsidRPr="007B41EC" w:rsidRDefault="007B41EC" w:rsidP="007B41EC">
            <w:pPr>
              <w:rPr>
                <w:rStyle w:val="ComputerCode"/>
              </w:rPr>
            </w:pPr>
            <w:r w:rsidRPr="007B41EC">
              <w:rPr>
                <w:rStyle w:val="ComputerCode"/>
              </w:rPr>
              <w:lastRenderedPageBreak/>
              <w:t xml:space="preserve">    &lt;Rotation yaw="0.0f" pitch="0.0f" roll="0.0f"/&gt;</w:t>
            </w:r>
          </w:p>
          <w:p w14:paraId="7765DAD3" w14:textId="77777777" w:rsidR="007B41EC" w:rsidRPr="007B41EC" w:rsidRDefault="007B41EC" w:rsidP="007B41EC">
            <w:pPr>
              <w:rPr>
                <w:rStyle w:val="ComputerCode"/>
              </w:rPr>
            </w:pPr>
            <w:r w:rsidRPr="007B41EC">
              <w:rPr>
                <w:rStyle w:val="ComputerCode"/>
              </w:rPr>
              <w:t xml:space="preserve">    &lt;Scale x="50.0f" y ="50.0f" z="50.0"/&gt;</w:t>
            </w:r>
          </w:p>
          <w:p w14:paraId="1988D534" w14:textId="77777777" w:rsidR="007B41EC" w:rsidRPr="007B41EC" w:rsidRDefault="007B41EC" w:rsidP="007B41EC">
            <w:pPr>
              <w:rPr>
                <w:rStyle w:val="ComputerCode"/>
              </w:rPr>
            </w:pPr>
            <w:r w:rsidRPr="007B41EC">
              <w:rPr>
                <w:rStyle w:val="ComputerCode"/>
              </w:rPr>
              <w:t xml:space="preserve">  &lt;/TransformableComponent&gt;</w:t>
            </w:r>
          </w:p>
          <w:p w14:paraId="3167EBCE" w14:textId="77777777" w:rsidR="007B41EC" w:rsidRPr="007B41EC" w:rsidRDefault="007B41EC" w:rsidP="007B41EC">
            <w:pPr>
              <w:rPr>
                <w:rStyle w:val="ComputerCode"/>
              </w:rPr>
            </w:pPr>
          </w:p>
          <w:p w14:paraId="7ACE1559" w14:textId="77777777" w:rsidR="007B41EC" w:rsidRPr="007B41EC" w:rsidRDefault="007B41EC" w:rsidP="007B41EC">
            <w:pPr>
              <w:rPr>
                <w:rStyle w:val="ComputerCode"/>
              </w:rPr>
            </w:pPr>
            <w:r w:rsidRPr="007B41EC">
              <w:rPr>
                <w:rStyle w:val="ComputerCode"/>
              </w:rPr>
              <w:t xml:space="preserve">  &lt;HealthComponent&gt;</w:t>
            </w:r>
          </w:p>
          <w:p w14:paraId="4F15FD87" w14:textId="0C52E10D" w:rsidR="007B41EC" w:rsidRPr="007B41EC" w:rsidRDefault="007B41EC" w:rsidP="007B41EC">
            <w:pPr>
              <w:rPr>
                <w:rStyle w:val="ComputerCode"/>
              </w:rPr>
            </w:pPr>
            <w:r w:rsidRPr="007B41EC">
              <w:rPr>
                <w:rStyle w:val="ComputerCode"/>
              </w:rPr>
              <w:t xml:space="preserve"> </w:t>
            </w:r>
            <w:r w:rsidR="0054289A">
              <w:rPr>
                <w:rStyle w:val="ComputerCode"/>
              </w:rPr>
              <w:t xml:space="preserve">   &lt;InitialHealthPoints value="1</w:t>
            </w:r>
            <w:r w:rsidRPr="007B41EC">
              <w:rPr>
                <w:rStyle w:val="ComputerCode"/>
              </w:rPr>
              <w:t>00</w:t>
            </w:r>
            <w:r w:rsidR="0054289A">
              <w:rPr>
                <w:rStyle w:val="ComputerCode"/>
              </w:rPr>
              <w:t>0</w:t>
            </w:r>
            <w:r w:rsidRPr="007B41EC">
              <w:rPr>
                <w:rStyle w:val="ComputerCode"/>
              </w:rPr>
              <w:t>"/&gt;</w:t>
            </w:r>
          </w:p>
          <w:p w14:paraId="19AC0A2C" w14:textId="2D5A3FAE" w:rsidR="007B41EC" w:rsidRPr="007B41EC" w:rsidRDefault="007B41EC" w:rsidP="007B41EC">
            <w:pPr>
              <w:rPr>
                <w:rStyle w:val="ComputerCode"/>
              </w:rPr>
            </w:pPr>
            <w:r w:rsidRPr="007B41EC">
              <w:rPr>
                <w:rStyle w:val="ComputerCode"/>
              </w:rPr>
              <w:t xml:space="preserve"> </w:t>
            </w:r>
            <w:r w:rsidR="0054289A">
              <w:rPr>
                <w:rStyle w:val="ComputerCode"/>
              </w:rPr>
              <w:t xml:space="preserve">   &lt;MaximumHealthPoints value="1</w:t>
            </w:r>
            <w:r w:rsidRPr="007B41EC">
              <w:rPr>
                <w:rStyle w:val="ComputerCode"/>
              </w:rPr>
              <w:t>00</w:t>
            </w:r>
            <w:r w:rsidR="0054289A">
              <w:rPr>
                <w:rStyle w:val="ComputerCode"/>
              </w:rPr>
              <w:t>0</w:t>
            </w:r>
            <w:r w:rsidRPr="007B41EC">
              <w:rPr>
                <w:rStyle w:val="ComputerCode"/>
              </w:rPr>
              <w:t>"/&gt;</w:t>
            </w:r>
          </w:p>
          <w:p w14:paraId="780F0390" w14:textId="77777777" w:rsidR="007B41EC" w:rsidRPr="007B41EC" w:rsidRDefault="007B41EC" w:rsidP="007B41EC">
            <w:pPr>
              <w:rPr>
                <w:rStyle w:val="ComputerCode"/>
              </w:rPr>
            </w:pPr>
            <w:r w:rsidRPr="007B41EC">
              <w:rPr>
                <w:rStyle w:val="ComputerCode"/>
              </w:rPr>
              <w:t xml:space="preserve">  &lt;/HealthComponent&gt;</w:t>
            </w:r>
          </w:p>
          <w:p w14:paraId="73089363" w14:textId="77777777" w:rsidR="007B41EC" w:rsidRPr="007B41EC" w:rsidRDefault="007B41EC" w:rsidP="007B41EC">
            <w:pPr>
              <w:rPr>
                <w:rStyle w:val="ComputerCode"/>
              </w:rPr>
            </w:pPr>
          </w:p>
          <w:p w14:paraId="062D56D9" w14:textId="2B0B2258" w:rsidR="00AE3408" w:rsidRDefault="007B41EC" w:rsidP="007B41EC">
            <w:r w:rsidRPr="007B41EC">
              <w:rPr>
                <w:rStyle w:val="ComputerCode"/>
              </w:rPr>
              <w:t>&lt;/Actor&gt;</w:t>
            </w:r>
          </w:p>
        </w:tc>
      </w:tr>
    </w:tbl>
    <w:p w14:paraId="3E41F806" w14:textId="77777777" w:rsidR="00AE3408" w:rsidRDefault="00AE3408" w:rsidP="00CA1545"/>
    <w:p w14:paraId="5CF1A4FE" w14:textId="0A7DC686" w:rsidR="00F66E2D" w:rsidRDefault="0054289A" w:rsidP="00CA1545">
      <w:r>
        <w:t xml:space="preserve">For instance, </w:t>
      </w:r>
      <w:r>
        <w:fldChar w:fldCharType="begin"/>
      </w:r>
      <w:r>
        <w:instrText xml:space="preserve"> REF _Ref382503530 \h </w:instrText>
      </w:r>
      <w:r>
        <w:fldChar w:fldCharType="separate"/>
      </w:r>
      <w:r w:rsidR="00EA324E" w:rsidRPr="007B41EC">
        <w:rPr>
          <w:b/>
        </w:rPr>
        <w:t xml:space="preserve">Listing </w:t>
      </w:r>
      <w:r w:rsidR="00EA324E">
        <w:rPr>
          <w:b/>
          <w:noProof/>
        </w:rPr>
        <w:t>92</w:t>
      </w:r>
      <w:r>
        <w:fldChar w:fldCharType="end"/>
      </w:r>
      <w:r>
        <w:t xml:space="preserve"> changes the Spaceship actor, </w:t>
      </w:r>
      <w:r w:rsidR="00F66E2D">
        <w:t>increasing</w:t>
      </w:r>
      <w:r>
        <w:t xml:space="preserve"> its size by 5 times the original</w:t>
      </w:r>
      <w:r w:rsidR="00F66E2D">
        <w:t xml:space="preserve"> size. It also makes it bulkier</w:t>
      </w:r>
      <w:r>
        <w:t xml:space="preserve"> by raising its health points by 10 times</w:t>
      </w:r>
      <w:r w:rsidR="00F66E2D">
        <w:t xml:space="preserve"> (compare </w:t>
      </w:r>
      <w:r w:rsidR="00F66E2D">
        <w:fldChar w:fldCharType="begin"/>
      </w:r>
      <w:r w:rsidR="00F66E2D">
        <w:instrText xml:space="preserve"> REF _Ref382499578 \h </w:instrText>
      </w:r>
      <w:r w:rsidR="00F66E2D">
        <w:fldChar w:fldCharType="separate"/>
      </w:r>
      <w:r w:rsidR="00EA324E" w:rsidRPr="00FE0333">
        <w:rPr>
          <w:b/>
        </w:rPr>
        <w:t xml:space="preserve">Figure </w:t>
      </w:r>
      <w:r w:rsidR="00EA324E">
        <w:rPr>
          <w:b/>
          <w:noProof/>
        </w:rPr>
        <w:t>38</w:t>
      </w:r>
      <w:r w:rsidR="00F66E2D">
        <w:fldChar w:fldCharType="end"/>
      </w:r>
      <w:r w:rsidR="00F66E2D">
        <w:t xml:space="preserve"> to </w:t>
      </w:r>
      <w:r w:rsidR="00F66E2D">
        <w:fldChar w:fldCharType="begin"/>
      </w:r>
      <w:r w:rsidR="00F66E2D">
        <w:instrText xml:space="preserve"> REF _Ref382504289 \h </w:instrText>
      </w:r>
      <w:r w:rsidR="00F66E2D">
        <w:fldChar w:fldCharType="separate"/>
      </w:r>
      <w:r w:rsidR="00EA324E" w:rsidRPr="00F66E2D">
        <w:rPr>
          <w:b/>
        </w:rPr>
        <w:t xml:space="preserve">Figure </w:t>
      </w:r>
      <w:r w:rsidR="00EA324E">
        <w:rPr>
          <w:b/>
          <w:noProof/>
        </w:rPr>
        <w:t>39</w:t>
      </w:r>
      <w:r w:rsidR="00F66E2D">
        <w:fldChar w:fldCharType="end"/>
      </w:r>
      <w:r w:rsidR="00F66E2D">
        <w:t>)</w:t>
      </w:r>
      <w:r>
        <w:t>.</w:t>
      </w:r>
    </w:p>
    <w:p w14:paraId="18B23AE6" w14:textId="77777777" w:rsidR="00F66E2D" w:rsidRDefault="00F66E2D" w:rsidP="00F66E2D">
      <w:pPr>
        <w:keepNext/>
      </w:pPr>
      <w:r w:rsidRPr="00F66E2D">
        <w:rPr>
          <w:noProof/>
          <w:lang w:val="pt-BR" w:eastAsia="pt-BR"/>
        </w:rPr>
        <w:drawing>
          <wp:inline distT="0" distB="0" distL="0" distR="0" wp14:anchorId="2ADD9E6C" wp14:editId="7765097A">
            <wp:extent cx="5400040" cy="4179570"/>
            <wp:effectExtent l="0" t="0" r="0" b="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5400040" cy="4179570"/>
                    </a:xfrm>
                    <a:prstGeom prst="rect">
                      <a:avLst/>
                    </a:prstGeom>
                  </pic:spPr>
                </pic:pic>
              </a:graphicData>
            </a:graphic>
          </wp:inline>
        </w:drawing>
      </w:r>
    </w:p>
    <w:p w14:paraId="4775EC12" w14:textId="19E4B503" w:rsidR="00F66E2D" w:rsidRDefault="00F66E2D" w:rsidP="00F66E2D">
      <w:pPr>
        <w:pStyle w:val="Caption"/>
        <w:jc w:val="center"/>
      </w:pPr>
      <w:bookmarkStart w:id="457" w:name="_Ref382504289"/>
      <w:bookmarkStart w:id="458" w:name="_Toc382771724"/>
      <w:r w:rsidRPr="00F66E2D">
        <w:rPr>
          <w:b/>
        </w:rPr>
        <w:t xml:space="preserve">Figure </w:t>
      </w:r>
      <w:r w:rsidRPr="00F66E2D">
        <w:rPr>
          <w:b/>
        </w:rPr>
        <w:fldChar w:fldCharType="begin"/>
      </w:r>
      <w:r w:rsidRPr="00F66E2D">
        <w:rPr>
          <w:b/>
        </w:rPr>
        <w:instrText xml:space="preserve"> SEQ Figure \* ARABIC </w:instrText>
      </w:r>
      <w:r w:rsidRPr="00F66E2D">
        <w:rPr>
          <w:b/>
        </w:rPr>
        <w:fldChar w:fldCharType="separate"/>
      </w:r>
      <w:r w:rsidR="00EA324E">
        <w:rPr>
          <w:b/>
          <w:noProof/>
        </w:rPr>
        <w:t>39</w:t>
      </w:r>
      <w:r w:rsidRPr="00F66E2D">
        <w:rPr>
          <w:b/>
        </w:rPr>
        <w:fldChar w:fldCharType="end"/>
      </w:r>
      <w:bookmarkEnd w:id="457"/>
      <w:r w:rsidRPr="00F66E2D">
        <w:rPr>
          <w:b/>
        </w:rPr>
        <w:t>.</w:t>
      </w:r>
      <w:r>
        <w:t xml:space="preserve"> The game logic actors, after being overridden by the player profile.</w:t>
      </w:r>
      <w:bookmarkEnd w:id="458"/>
    </w:p>
    <w:p w14:paraId="6C64518E" w14:textId="3D538083" w:rsidR="0054289A" w:rsidRDefault="0054289A" w:rsidP="00CA1545">
      <w:r>
        <w:t>The first change might be used for making the game easier (for instance, when setting difficult levels). The second might provide larger entities to help low-vision users play the game.</w:t>
      </w:r>
    </w:p>
    <w:p w14:paraId="01651425" w14:textId="5BF27BC3" w:rsidR="0054289A" w:rsidRDefault="0054289A" w:rsidP="00CA1545">
      <w:r>
        <w:t xml:space="preserve">It is also possible to add physical-interaction components to the entities at this point. Section </w:t>
      </w:r>
      <w:r>
        <w:fldChar w:fldCharType="begin"/>
      </w:r>
      <w:r>
        <w:instrText xml:space="preserve"> REF _Ref381868972 \r \h </w:instrText>
      </w:r>
      <w:r>
        <w:fldChar w:fldCharType="separate"/>
      </w:r>
      <w:r w:rsidR="00EA324E">
        <w:t>7.2.6</w:t>
      </w:r>
      <w:r>
        <w:fldChar w:fldCharType="end"/>
      </w:r>
      <w:r>
        <w:t xml:space="preserve"> discusses and shows how to.</w:t>
      </w:r>
    </w:p>
    <w:p w14:paraId="4CF6D832" w14:textId="234386E4" w:rsidR="00CA1545" w:rsidRDefault="00CA1545" w:rsidP="00CA1545">
      <w:pPr>
        <w:pStyle w:val="Heading3"/>
      </w:pPr>
      <w:bookmarkStart w:id="459" w:name="_Ref381868972"/>
      <w:bookmarkStart w:id="460" w:name="_Toc382771683"/>
      <w:r>
        <w:lastRenderedPageBreak/>
        <w:t>Game View Layer</w:t>
      </w:r>
      <w:bookmarkEnd w:id="459"/>
      <w:bookmarkEnd w:id="460"/>
    </w:p>
    <w:p w14:paraId="30806159" w14:textId="50604403" w:rsidR="003241C6" w:rsidRDefault="003241C6" w:rsidP="00CA1545">
      <w:r>
        <w:t xml:space="preserve">In Section </w:t>
      </w:r>
      <w:r>
        <w:fldChar w:fldCharType="begin"/>
      </w:r>
      <w:r>
        <w:instrText xml:space="preserve"> REF _Ref381868962 \r \h </w:instrText>
      </w:r>
      <w:r>
        <w:fldChar w:fldCharType="separate"/>
      </w:r>
      <w:r w:rsidR="00EA324E">
        <w:t>7.2.5</w:t>
      </w:r>
      <w:r>
        <w:fldChar w:fldCharType="end"/>
      </w:r>
      <w:r>
        <w:t>, The Game Logic layer created and shaped the game world. That section used the Physics debugger rendering to show the game world, which is unsuitable for any serious game (or tutorial, for the matter). It proved an important point, though: an UGE game does not depends on the Game View layer. However, this does not diminish the importance of the Game View layer.</w:t>
      </w:r>
    </w:p>
    <w:p w14:paraId="6B55B84A" w14:textId="7BE77181" w:rsidR="003241C6" w:rsidRDefault="003241C6" w:rsidP="00CA1545">
      <w:r>
        <w:t>The Game View layer is actually the most important layer to the player interaction, as this provides IO specialization to the game. At one hand, it translates the player’s input into high-level game commands. At the other hand, it acts as a storyteller or a cinematographer: it captures the current game world state and describes it to the user. The Game View layer it might also act as a bot and play the game with, against or for the player.</w:t>
      </w:r>
    </w:p>
    <w:p w14:paraId="49693B67" w14:textId="3009E134" w:rsidR="003241C6" w:rsidRDefault="003241C6" w:rsidP="00CA1545">
      <w:r>
        <w:t xml:space="preserve">As this layer provides IO specialization, it does also offer accessibility barriers to the player. This section shows an example for implementing the </w:t>
      </w:r>
      <w:r w:rsidRPr="003241C6">
        <w:rPr>
          <w:rStyle w:val="ComputerCode"/>
        </w:rPr>
        <w:t>IGameView</w:t>
      </w:r>
      <w:r>
        <w:t xml:space="preserve"> abstract interface for a specific user profile. The same strategy allows the developers to create as many other </w:t>
      </w:r>
      <w:r w:rsidRPr="003241C6">
        <w:rPr>
          <w:rStyle w:val="ComputerCode"/>
        </w:rPr>
        <w:t>IGameView</w:t>
      </w:r>
      <w:r>
        <w:t>’s implementation as they wish.</w:t>
      </w:r>
    </w:p>
    <w:p w14:paraId="7D6C06E2" w14:textId="77777777" w:rsidR="008B359A" w:rsidRDefault="008B359A" w:rsidP="008B359A">
      <w:pPr>
        <w:pStyle w:val="Heading4"/>
      </w:pPr>
      <w:r>
        <w:t>Player Profile: General Settings</w:t>
      </w:r>
    </w:p>
    <w:p w14:paraId="750E6340" w14:textId="65528994" w:rsidR="003241C6" w:rsidRDefault="003241C6" w:rsidP="008B359A">
      <w:r>
        <w:fldChar w:fldCharType="begin"/>
      </w:r>
      <w:r>
        <w:instrText xml:space="preserve"> REF _Ref382506540 \h </w:instrText>
      </w:r>
      <w:r>
        <w:fldChar w:fldCharType="separate"/>
      </w:r>
      <w:r w:rsidR="00EA324E" w:rsidRPr="003241C6">
        <w:rPr>
          <w:b/>
        </w:rPr>
        <w:t xml:space="preserve">Listing </w:t>
      </w:r>
      <w:r w:rsidR="00EA324E">
        <w:rPr>
          <w:b/>
          <w:noProof/>
        </w:rPr>
        <w:t>93</w:t>
      </w:r>
      <w:r>
        <w:fldChar w:fldCharType="end"/>
      </w:r>
      <w:r>
        <w:t xml:space="preserve"> </w:t>
      </w:r>
      <w:r w:rsidR="00AC504A">
        <w:t xml:space="preserve">shows the </w:t>
      </w:r>
      <w:r w:rsidR="00AC504A" w:rsidRPr="00AC504A">
        <w:rPr>
          <w:rStyle w:val="ComputerCode"/>
        </w:rPr>
        <w:t>PlayerPreferences</w:t>
      </w:r>
      <w:r w:rsidR="00AC504A">
        <w:t xml:space="preserve"> section of the player profile.</w:t>
      </w:r>
    </w:p>
    <w:p w14:paraId="50232681" w14:textId="04A97C33" w:rsidR="003241C6" w:rsidRDefault="003241C6" w:rsidP="003241C6">
      <w:pPr>
        <w:pStyle w:val="Caption"/>
        <w:keepNext/>
        <w:jc w:val="center"/>
      </w:pPr>
      <w:bookmarkStart w:id="461" w:name="_Ref382506540"/>
      <w:bookmarkStart w:id="462" w:name="_Toc382771818"/>
      <w:r w:rsidRPr="003241C6">
        <w:rPr>
          <w:b/>
        </w:rPr>
        <w:t xml:space="preserve">Listing </w:t>
      </w:r>
      <w:r w:rsidRPr="003241C6">
        <w:rPr>
          <w:b/>
        </w:rPr>
        <w:fldChar w:fldCharType="begin"/>
      </w:r>
      <w:r w:rsidRPr="003241C6">
        <w:rPr>
          <w:b/>
        </w:rPr>
        <w:instrText xml:space="preserve"> SEQ Listing \* ARABIC </w:instrText>
      </w:r>
      <w:r w:rsidRPr="003241C6">
        <w:rPr>
          <w:b/>
        </w:rPr>
        <w:fldChar w:fldCharType="separate"/>
      </w:r>
      <w:r w:rsidR="00EA324E">
        <w:rPr>
          <w:b/>
          <w:noProof/>
        </w:rPr>
        <w:t>93</w:t>
      </w:r>
      <w:r w:rsidRPr="003241C6">
        <w:rPr>
          <w:b/>
        </w:rPr>
        <w:fldChar w:fldCharType="end"/>
      </w:r>
      <w:bookmarkEnd w:id="461"/>
      <w:r w:rsidRPr="003241C6">
        <w:rPr>
          <w:b/>
        </w:rPr>
        <w:t>.</w:t>
      </w:r>
      <w:r>
        <w:t xml:space="preserve"> The </w:t>
      </w:r>
      <w:r w:rsidRPr="003241C6">
        <w:rPr>
          <w:rStyle w:val="ComputerCode"/>
        </w:rPr>
        <w:t>PlayerPreferences</w:t>
      </w:r>
      <w:r>
        <w:t xml:space="preserve"> section of the player profile, describing general settings.</w:t>
      </w:r>
      <w:bookmarkEnd w:id="462"/>
    </w:p>
    <w:tbl>
      <w:tblPr>
        <w:tblStyle w:val="TableGrid"/>
        <w:tblW w:w="0" w:type="auto"/>
        <w:tblLook w:val="04A0" w:firstRow="1" w:lastRow="0" w:firstColumn="1" w:lastColumn="0" w:noHBand="0" w:noVBand="1"/>
      </w:tblPr>
      <w:tblGrid>
        <w:gridCol w:w="8494"/>
      </w:tblGrid>
      <w:tr w:rsidR="008B359A" w14:paraId="3D805BA3" w14:textId="77777777" w:rsidTr="008A0C53">
        <w:tc>
          <w:tcPr>
            <w:tcW w:w="8494" w:type="dxa"/>
          </w:tcPr>
          <w:p w14:paraId="23B6A511" w14:textId="77777777" w:rsidR="008B359A" w:rsidRPr="00AE3408" w:rsidRDefault="008B359A" w:rsidP="008A0C53">
            <w:pPr>
              <w:rPr>
                <w:rStyle w:val="ComputerCode"/>
              </w:rPr>
            </w:pPr>
            <w:r w:rsidRPr="00AE3408">
              <w:rPr>
                <w:rStyle w:val="ComputerCode"/>
              </w:rPr>
              <w:t>&lt;?xml version="1.0" encoding="UTF-8"?&gt;</w:t>
            </w:r>
          </w:p>
          <w:p w14:paraId="50ACAD79" w14:textId="77777777" w:rsidR="000441F0" w:rsidRDefault="008B359A" w:rsidP="008A0C53">
            <w:pPr>
              <w:rPr>
                <w:rStyle w:val="ComputerCode"/>
              </w:rPr>
            </w:pPr>
            <w:r w:rsidRPr="00AE3408">
              <w:rPr>
                <w:rStyle w:val="ComputerCode"/>
              </w:rPr>
              <w:t>&lt;PlayerPreferences player_name="user"</w:t>
            </w:r>
          </w:p>
          <w:p w14:paraId="0251D8CA" w14:textId="77777777" w:rsidR="000441F0" w:rsidRDefault="000441F0" w:rsidP="008A0C53">
            <w:pPr>
              <w:rPr>
                <w:rStyle w:val="ComputerCode"/>
              </w:rPr>
            </w:pPr>
            <w:r>
              <w:rPr>
                <w:rStyle w:val="ComputerCode"/>
              </w:rPr>
              <w:t xml:space="preserve">   </w:t>
            </w:r>
            <w:r w:rsidR="008B359A" w:rsidRPr="00AE3408">
              <w:rPr>
                <w:rStyle w:val="ComputerCode"/>
              </w:rPr>
              <w:t>resource=</w:t>
            </w:r>
          </w:p>
          <w:p w14:paraId="30E755E4" w14:textId="3FF8A93F" w:rsidR="008B359A" w:rsidRPr="00AE3408" w:rsidRDefault="000441F0" w:rsidP="008A0C53">
            <w:pPr>
              <w:rPr>
                <w:rStyle w:val="ComputerCode"/>
              </w:rPr>
            </w:pPr>
            <w:r>
              <w:rPr>
                <w:rStyle w:val="ComputerCode"/>
              </w:rPr>
              <w:t xml:space="preserve">        </w:t>
            </w:r>
            <w:r w:rsidR="008B359A" w:rsidRPr="00AE3408">
              <w:rPr>
                <w:rStyle w:val="ComputerCode"/>
              </w:rPr>
              <w:t>"data/config/player_profiles/average_user/preferences.xml"&gt;</w:t>
            </w:r>
          </w:p>
          <w:p w14:paraId="35D6E811" w14:textId="77777777" w:rsidR="008B359A" w:rsidRPr="00AE3408" w:rsidRDefault="008B359A" w:rsidP="008A0C53">
            <w:pPr>
              <w:rPr>
                <w:rStyle w:val="ComputerCode"/>
              </w:rPr>
            </w:pPr>
            <w:r w:rsidRPr="00AE3408">
              <w:rPr>
                <w:rStyle w:val="ComputerCode"/>
              </w:rPr>
              <w:t xml:space="preserve">  &lt;Language name="English" /&gt;</w:t>
            </w:r>
          </w:p>
          <w:p w14:paraId="10919EA8" w14:textId="77777777" w:rsidR="008B359A" w:rsidRDefault="008B359A" w:rsidP="003241C6">
            <w:pPr>
              <w:keepNext/>
            </w:pPr>
            <w:r w:rsidRPr="00AE3408">
              <w:rPr>
                <w:rStyle w:val="ComputerCode"/>
              </w:rPr>
              <w:t>&lt;/PlayerPreferences&gt;</w:t>
            </w:r>
          </w:p>
        </w:tc>
      </w:tr>
    </w:tbl>
    <w:p w14:paraId="7228881C" w14:textId="77777777" w:rsidR="008B359A" w:rsidRDefault="008B359A" w:rsidP="008B359A"/>
    <w:p w14:paraId="2A74E4CF" w14:textId="4C975D2D" w:rsidR="00AC504A" w:rsidRDefault="00AC504A" w:rsidP="008B359A">
      <w:r>
        <w:t>This section provides settings for the entire game application. At this moment, it is very simple and only contains a single element. Thus, it is expected to evolve in future versions of UGE.</w:t>
      </w:r>
    </w:p>
    <w:p w14:paraId="6A783837" w14:textId="1E7956F6" w:rsidR="00AC504A" w:rsidRDefault="00AC504A" w:rsidP="008B359A">
      <w:r>
        <w:t xml:space="preserve">Nevertheless, the only element of </w:t>
      </w:r>
      <w:r w:rsidRPr="00AC504A">
        <w:rPr>
          <w:rStyle w:val="ComputerCode"/>
        </w:rPr>
        <w:t>PlayerPreferences</w:t>
      </w:r>
      <w:r>
        <w:t xml:space="preserve"> is an important one: the game language. Regardless of disabilities, the language is always an accessibility barrier: for any game that requires written or speech content comprehension, being unable to understand the language often makes the game impossible to a player.</w:t>
      </w:r>
    </w:p>
    <w:p w14:paraId="239A362B" w14:textId="3B86745C" w:rsidR="00AC504A" w:rsidRDefault="00AC504A" w:rsidP="00AC504A">
      <w:pPr>
        <w:pStyle w:val="Heading4"/>
      </w:pPr>
      <w:r>
        <w:t>Game Scene</w:t>
      </w:r>
    </w:p>
    <w:p w14:paraId="0B8C119A" w14:textId="25D723BF" w:rsidR="00AC504A" w:rsidRDefault="00803288" w:rsidP="00803288">
      <w:r>
        <w:t xml:space="preserve">UGE uses a scene graph to define the world game scene. To allow the use of different output renderers, there are two types of scenes: the </w:t>
      </w:r>
      <w:r w:rsidRPr="00803288">
        <w:rPr>
          <w:rStyle w:val="ComputerCode"/>
        </w:rPr>
        <w:t>Scene</w:t>
      </w:r>
      <w:r>
        <w:t xml:space="preserve"> and the </w:t>
      </w:r>
      <w:r w:rsidRPr="00803288">
        <w:rPr>
          <w:rStyle w:val="ComputerCode"/>
        </w:rPr>
        <w:t>SceneRenderer</w:t>
      </w:r>
      <w:r>
        <w:t xml:space="preserve">. The </w:t>
      </w:r>
      <w:r w:rsidRPr="00803288">
        <w:rPr>
          <w:rStyle w:val="ComputerCode"/>
        </w:rPr>
        <w:t>Scene</w:t>
      </w:r>
      <w:r>
        <w:t xml:space="preserve"> is a representation free scene containing only the hierarchical relationships between actors stored in scene nodes.</w:t>
      </w:r>
    </w:p>
    <w:p w14:paraId="488B5F63" w14:textId="5FB5A1CC" w:rsidR="00803288" w:rsidRDefault="00803288" w:rsidP="00803288">
      <w:r>
        <w:lastRenderedPageBreak/>
        <w:t xml:space="preserve">On the other hand, the </w:t>
      </w:r>
      <w:r w:rsidRPr="00803288">
        <w:rPr>
          <w:rStyle w:val="ComputerCode"/>
        </w:rPr>
        <w:t>SceneRenderer</w:t>
      </w:r>
      <w:r>
        <w:t xml:space="preserve"> allows implementing different scene renderers to present the scene to the user. UGE has three different default implementations, using OGRE for graphical rendering and OpenAL Soft and YSE for spatial audio playback.</w:t>
      </w:r>
    </w:p>
    <w:p w14:paraId="5E3678D0" w14:textId="0A377C70" w:rsidR="00C47CE3" w:rsidRDefault="00C47CE3" w:rsidP="00803288">
      <w:r>
        <w:t xml:space="preserve">To register an actor to the abstract Scene, the </w:t>
      </w:r>
      <w:r w:rsidRPr="00C47CE3">
        <w:rPr>
          <w:rStyle w:val="ComputerCode"/>
        </w:rPr>
        <w:t>BaseGameLogic</w:t>
      </w:r>
      <w:r>
        <w:t xml:space="preserve"> provides the method </w:t>
      </w:r>
      <w:r w:rsidRPr="00C47CE3">
        <w:rPr>
          <w:rStyle w:val="ComputerCode"/>
        </w:rPr>
        <w:t>vCreateAndAddSceneNode()</w:t>
      </w:r>
      <w:r>
        <w:t xml:space="preserve"> (</w:t>
      </w:r>
      <w:r>
        <w:fldChar w:fldCharType="begin"/>
      </w:r>
      <w:r>
        <w:instrText xml:space="preserve"> REF _Ref382515229 \h </w:instrText>
      </w:r>
      <w:r>
        <w:fldChar w:fldCharType="separate"/>
      </w:r>
      <w:r w:rsidR="00EA324E" w:rsidRPr="003D0B8C">
        <w:rPr>
          <w:b/>
        </w:rPr>
        <w:t xml:space="preserve">Listing </w:t>
      </w:r>
      <w:r w:rsidR="00EA324E">
        <w:rPr>
          <w:b/>
          <w:noProof/>
        </w:rPr>
        <w:t>94</w:t>
      </w:r>
      <w:r>
        <w:fldChar w:fldCharType="end"/>
      </w:r>
      <w:r>
        <w:t>).</w:t>
      </w:r>
    </w:p>
    <w:p w14:paraId="59075818" w14:textId="32BFE462" w:rsidR="0039398A" w:rsidRDefault="0039398A" w:rsidP="003D0B8C">
      <w:pPr>
        <w:pStyle w:val="Caption"/>
        <w:keepNext/>
        <w:jc w:val="center"/>
      </w:pPr>
      <w:bookmarkStart w:id="463" w:name="_Ref382515229"/>
      <w:bookmarkStart w:id="464" w:name="_Toc382771819"/>
      <w:r w:rsidRPr="003D0B8C">
        <w:rPr>
          <w:b/>
        </w:rPr>
        <w:t xml:space="preserve">Listing </w:t>
      </w:r>
      <w:r w:rsidRPr="003D0B8C">
        <w:rPr>
          <w:b/>
        </w:rPr>
        <w:fldChar w:fldCharType="begin"/>
      </w:r>
      <w:r w:rsidRPr="003D0B8C">
        <w:rPr>
          <w:b/>
        </w:rPr>
        <w:instrText xml:space="preserve"> SEQ Listing \* ARABIC </w:instrText>
      </w:r>
      <w:r w:rsidRPr="003D0B8C">
        <w:rPr>
          <w:b/>
        </w:rPr>
        <w:fldChar w:fldCharType="separate"/>
      </w:r>
      <w:r w:rsidR="00EA324E">
        <w:rPr>
          <w:b/>
          <w:noProof/>
        </w:rPr>
        <w:t>94</w:t>
      </w:r>
      <w:r w:rsidRPr="003D0B8C">
        <w:rPr>
          <w:b/>
        </w:rPr>
        <w:fldChar w:fldCharType="end"/>
      </w:r>
      <w:bookmarkEnd w:id="463"/>
      <w:r w:rsidRPr="003D0B8C">
        <w:rPr>
          <w:b/>
        </w:rPr>
        <w:t>.</w:t>
      </w:r>
      <w:r>
        <w:t xml:space="preserve"> Adding actors to the game scene.</w:t>
      </w:r>
      <w:bookmarkEnd w:id="464"/>
    </w:p>
    <w:tbl>
      <w:tblPr>
        <w:tblStyle w:val="TableGrid"/>
        <w:tblW w:w="0" w:type="auto"/>
        <w:tblLook w:val="04A0" w:firstRow="1" w:lastRow="0" w:firstColumn="1" w:lastColumn="0" w:noHBand="0" w:noVBand="1"/>
      </w:tblPr>
      <w:tblGrid>
        <w:gridCol w:w="8494"/>
      </w:tblGrid>
      <w:tr w:rsidR="006A28FF" w:rsidRPr="006A28FF" w14:paraId="2C493D77" w14:textId="77777777" w:rsidTr="006A28FF">
        <w:tc>
          <w:tcPr>
            <w:tcW w:w="8494" w:type="dxa"/>
          </w:tcPr>
          <w:p w14:paraId="41819FD7" w14:textId="77777777" w:rsidR="000441F0" w:rsidRDefault="006A28FF" w:rsidP="006A28FF">
            <w:pPr>
              <w:rPr>
                <w:rStyle w:val="ComputerCode"/>
              </w:rPr>
            </w:pPr>
            <w:r w:rsidRPr="006A28FF">
              <w:rPr>
                <w:rStyle w:val="ComputerCode"/>
              </w:rPr>
              <w:t>bool Running::vTailorToProfile(</w:t>
            </w:r>
          </w:p>
          <w:p w14:paraId="79AF6CCA" w14:textId="6EDA2717" w:rsidR="006A28FF" w:rsidRPr="006A28FF" w:rsidRDefault="000441F0" w:rsidP="006A28FF">
            <w:pPr>
              <w:rPr>
                <w:rStyle w:val="ComputerCode"/>
              </w:rPr>
            </w:pPr>
            <w:r>
              <w:rPr>
                <w:rStyle w:val="ComputerCode"/>
              </w:rPr>
              <w:t xml:space="preserve">                          </w:t>
            </w:r>
            <w:r w:rsidR="006A28FF" w:rsidRPr="006A28FF">
              <w:rPr>
                <w:rStyle w:val="ComputerCode"/>
              </w:rPr>
              <w:t>const std::string&amp; xmlResourceFilename)</w:t>
            </w:r>
          </w:p>
          <w:p w14:paraId="59ED760C" w14:textId="77777777" w:rsidR="006A28FF" w:rsidRPr="006A28FF" w:rsidRDefault="006A28FF" w:rsidP="006A28FF">
            <w:pPr>
              <w:rPr>
                <w:rStyle w:val="ComputerCode"/>
              </w:rPr>
            </w:pPr>
            <w:r w:rsidRPr="006A28FF">
              <w:rPr>
                <w:rStyle w:val="ComputerCode"/>
              </w:rPr>
              <w:t>{</w:t>
            </w:r>
          </w:p>
          <w:p w14:paraId="05D688B3" w14:textId="77777777" w:rsidR="006A28FF" w:rsidRPr="006A28FF" w:rsidRDefault="006A28FF" w:rsidP="006A28FF">
            <w:pPr>
              <w:rPr>
                <w:rStyle w:val="ComputerCode"/>
              </w:rPr>
            </w:pPr>
            <w:r w:rsidRPr="006A28FF">
              <w:rPr>
                <w:rStyle w:val="ComputerCode"/>
              </w:rPr>
              <w:t xml:space="preserve">  // Overrides the presentation data using the chosen profile.</w:t>
            </w:r>
          </w:p>
          <w:p w14:paraId="1246E271" w14:textId="77777777" w:rsidR="006A28FF" w:rsidRPr="006A28FF" w:rsidRDefault="006A28FF" w:rsidP="006A28FF">
            <w:pPr>
              <w:rPr>
                <w:rStyle w:val="ComputerCode"/>
              </w:rPr>
            </w:pPr>
            <w:r w:rsidRPr="006A28FF">
              <w:rPr>
                <w:rStyle w:val="ComputerCode"/>
              </w:rPr>
              <w:t xml:space="preserve">  LoadProfile(xmlResourceFilename);</w:t>
            </w:r>
          </w:p>
          <w:p w14:paraId="4469D15B" w14:textId="77777777" w:rsidR="006A28FF" w:rsidRPr="006A28FF" w:rsidRDefault="006A28FF" w:rsidP="006A28FF">
            <w:pPr>
              <w:rPr>
                <w:rStyle w:val="ComputerCode"/>
              </w:rPr>
            </w:pPr>
          </w:p>
          <w:p w14:paraId="29393B7A" w14:textId="77777777" w:rsidR="006A28FF" w:rsidRPr="006A28FF" w:rsidRDefault="006A28FF" w:rsidP="006A28FF">
            <w:pPr>
              <w:rPr>
                <w:rStyle w:val="ComputerCode"/>
              </w:rPr>
            </w:pPr>
            <w:r w:rsidRPr="006A28FF">
              <w:rPr>
                <w:rStyle w:val="ComputerCode"/>
              </w:rPr>
              <w:t xml:space="preserve">  // Add actors to the scene.</w:t>
            </w:r>
          </w:p>
          <w:p w14:paraId="13AB7A9C" w14:textId="77777777" w:rsidR="006A28FF" w:rsidRPr="006A28FF" w:rsidRDefault="006A28FF" w:rsidP="006A28FF">
            <w:pPr>
              <w:rPr>
                <w:rStyle w:val="ComputerCode"/>
              </w:rPr>
            </w:pPr>
            <w:r w:rsidRPr="006A28FF">
              <w:rPr>
                <w:rStyle w:val="ComputerCode"/>
              </w:rPr>
              <w:t xml:space="preserve">  //m_pGameLogic-&gt;vCreateAndAddSceneNode(pPlane);</w:t>
            </w:r>
          </w:p>
          <w:p w14:paraId="421A8F3F" w14:textId="77777777" w:rsidR="000441F0" w:rsidRDefault="006A28FF" w:rsidP="006A28FF">
            <w:pPr>
              <w:rPr>
                <w:rStyle w:val="ComputerCode"/>
              </w:rPr>
            </w:pPr>
            <w:r w:rsidRPr="006A28FF">
              <w:rPr>
                <w:rStyle w:val="ComputerCode"/>
              </w:rPr>
              <w:t xml:space="preserve">  sg::GameLogic* pGameLogic =</w:t>
            </w:r>
          </w:p>
          <w:p w14:paraId="348B6A7F" w14:textId="7534D408" w:rsidR="006A28FF" w:rsidRPr="006A28FF" w:rsidRDefault="000441F0" w:rsidP="006A28FF">
            <w:pPr>
              <w:rPr>
                <w:rStyle w:val="ComputerCode"/>
              </w:rPr>
            </w:pPr>
            <w:r>
              <w:rPr>
                <w:rStyle w:val="ComputerCode"/>
              </w:rPr>
              <w:t xml:space="preserve">           </w:t>
            </w:r>
            <w:r w:rsidR="006A28FF" w:rsidRPr="006A28FF">
              <w:rPr>
                <w:rStyle w:val="ComputerCode"/>
              </w:rPr>
              <w:t xml:space="preserve"> dynamic_cast&lt;sg::GameLogic*&gt;(m_pGameLogic);</w:t>
            </w:r>
          </w:p>
          <w:p w14:paraId="638149F9" w14:textId="77777777" w:rsidR="006A28FF" w:rsidRPr="006A28FF" w:rsidRDefault="006A28FF" w:rsidP="006A28FF">
            <w:pPr>
              <w:rPr>
                <w:rStyle w:val="ComputerCode"/>
              </w:rPr>
            </w:pPr>
            <w:r w:rsidRPr="006A28FF">
              <w:rPr>
                <w:rStyle w:val="ComputerCode"/>
              </w:rPr>
              <w:t xml:space="preserve">  for (const auto&amp; actorIt : pGameLogic-&gt;m_Actors)</w:t>
            </w:r>
          </w:p>
          <w:p w14:paraId="71FFCC5E" w14:textId="77777777" w:rsidR="006A28FF" w:rsidRPr="006A28FF" w:rsidRDefault="006A28FF" w:rsidP="006A28FF">
            <w:pPr>
              <w:rPr>
                <w:rStyle w:val="ComputerCode"/>
              </w:rPr>
            </w:pPr>
            <w:r w:rsidRPr="006A28FF">
              <w:rPr>
                <w:rStyle w:val="ComputerCode"/>
              </w:rPr>
              <w:t xml:space="preserve">  {</w:t>
            </w:r>
          </w:p>
          <w:p w14:paraId="7D501619" w14:textId="77777777" w:rsidR="006A28FF" w:rsidRPr="006A28FF" w:rsidRDefault="006A28FF" w:rsidP="006A28FF">
            <w:pPr>
              <w:rPr>
                <w:rStyle w:val="ComputerCode"/>
              </w:rPr>
            </w:pPr>
            <w:r w:rsidRPr="006A28FF">
              <w:rPr>
                <w:rStyle w:val="ComputerCode"/>
              </w:rPr>
              <w:t xml:space="preserve">      uge::ActorSharedPointer pActor = actorIt.second;</w:t>
            </w:r>
          </w:p>
          <w:p w14:paraId="046CC947" w14:textId="77777777" w:rsidR="006A28FF" w:rsidRPr="006A28FF" w:rsidRDefault="006A28FF" w:rsidP="006A28FF">
            <w:pPr>
              <w:rPr>
                <w:rStyle w:val="ComputerCode"/>
              </w:rPr>
            </w:pPr>
            <w:r w:rsidRPr="006A28FF">
              <w:rPr>
                <w:rStyle w:val="ComputerCode"/>
              </w:rPr>
              <w:t xml:space="preserve">      </w:t>
            </w:r>
          </w:p>
          <w:p w14:paraId="5C725693" w14:textId="77777777" w:rsidR="006A28FF" w:rsidRPr="006A28FF" w:rsidRDefault="006A28FF" w:rsidP="006A28FF">
            <w:pPr>
              <w:rPr>
                <w:rStyle w:val="ComputerCode"/>
              </w:rPr>
            </w:pPr>
            <w:r w:rsidRPr="006A28FF">
              <w:rPr>
                <w:rStyle w:val="ComputerCode"/>
              </w:rPr>
              <w:t xml:space="preserve">      pGameLogic-&gt;vCreateAndAddSceneNode(pActor);</w:t>
            </w:r>
          </w:p>
          <w:p w14:paraId="29701E92" w14:textId="77777777" w:rsidR="006A28FF" w:rsidRPr="006A28FF" w:rsidRDefault="006A28FF" w:rsidP="006A28FF">
            <w:pPr>
              <w:rPr>
                <w:rStyle w:val="ComputerCode"/>
              </w:rPr>
            </w:pPr>
            <w:r w:rsidRPr="006A28FF">
              <w:rPr>
                <w:rStyle w:val="ComputerCode"/>
              </w:rPr>
              <w:t xml:space="preserve">  }</w:t>
            </w:r>
          </w:p>
          <w:p w14:paraId="4D51805C" w14:textId="77777777" w:rsidR="006A28FF" w:rsidRPr="006A28FF" w:rsidRDefault="006A28FF" w:rsidP="006A28FF">
            <w:pPr>
              <w:rPr>
                <w:rStyle w:val="ComputerCode"/>
              </w:rPr>
            </w:pPr>
            <w:r w:rsidRPr="006A28FF">
              <w:rPr>
                <w:rStyle w:val="ComputerCode"/>
              </w:rPr>
              <w:t xml:space="preserve"> </w:t>
            </w:r>
          </w:p>
          <w:p w14:paraId="06B730AB" w14:textId="77777777" w:rsidR="000441F0" w:rsidRDefault="006A28FF" w:rsidP="006A28FF">
            <w:pPr>
              <w:rPr>
                <w:rStyle w:val="ComputerCode"/>
              </w:rPr>
            </w:pPr>
            <w:r w:rsidRPr="006A28FF">
              <w:rPr>
                <w:rStyle w:val="ComputerCode"/>
              </w:rPr>
              <w:t xml:space="preserve">  std::shared_ptr&lt;uge::EvtData_Set_Controlled_Actor&gt; pEvent(</w:t>
            </w:r>
          </w:p>
          <w:p w14:paraId="2986A79A" w14:textId="77777777" w:rsidR="000441F0" w:rsidRDefault="000441F0" w:rsidP="006A28FF">
            <w:pPr>
              <w:rPr>
                <w:rStyle w:val="ComputerCode"/>
              </w:rPr>
            </w:pPr>
            <w:r>
              <w:rPr>
                <w:rStyle w:val="ComputerCode"/>
              </w:rPr>
              <w:t xml:space="preserve">             </w:t>
            </w:r>
            <w:r w:rsidR="006A28FF" w:rsidRPr="006A28FF">
              <w:rPr>
                <w:rStyle w:val="ComputerCode"/>
              </w:rPr>
              <w:t>LIB_NEW uge::EvtData_Set_Controlled_Actor(</w:t>
            </w:r>
          </w:p>
          <w:p w14:paraId="4AB6218A" w14:textId="66C3C736" w:rsidR="006A28FF" w:rsidRPr="006A28FF" w:rsidRDefault="000441F0" w:rsidP="006A28FF">
            <w:pPr>
              <w:rPr>
                <w:rStyle w:val="ComputerCode"/>
              </w:rPr>
            </w:pPr>
            <w:r>
              <w:rPr>
                <w:rStyle w:val="ComputerCode"/>
              </w:rPr>
              <w:t xml:space="preserve">                                   </w:t>
            </w:r>
            <w:r w:rsidR="006A28FF" w:rsidRPr="006A28FF">
              <w:rPr>
                <w:rStyle w:val="ComputerCode"/>
              </w:rPr>
              <w:t>m_pSpaceship-&gt;GetActorID()));</w:t>
            </w:r>
          </w:p>
          <w:p w14:paraId="483175FC" w14:textId="77777777" w:rsidR="006A28FF" w:rsidRPr="006A28FF" w:rsidRDefault="006A28FF" w:rsidP="006A28FF">
            <w:pPr>
              <w:rPr>
                <w:rStyle w:val="ComputerCode"/>
              </w:rPr>
            </w:pPr>
            <w:r w:rsidRPr="006A28FF">
              <w:rPr>
                <w:rStyle w:val="ComputerCode"/>
              </w:rPr>
              <w:t xml:space="preserve">  uge::IEventManager::Get()-&gt;vQueueEvent(pEvent);</w:t>
            </w:r>
          </w:p>
          <w:p w14:paraId="2C882FFF" w14:textId="77777777" w:rsidR="006A28FF" w:rsidRPr="006A28FF" w:rsidRDefault="006A28FF" w:rsidP="006A28FF">
            <w:pPr>
              <w:rPr>
                <w:rStyle w:val="ComputerCode"/>
              </w:rPr>
            </w:pPr>
          </w:p>
          <w:p w14:paraId="7FA60F3E" w14:textId="77777777" w:rsidR="006A28FF" w:rsidRPr="006A28FF" w:rsidRDefault="006A28FF" w:rsidP="006A28FF">
            <w:pPr>
              <w:rPr>
                <w:rStyle w:val="ComputerCode"/>
              </w:rPr>
            </w:pPr>
            <w:r w:rsidRPr="006A28FF">
              <w:rPr>
                <w:rStyle w:val="ComputerCode"/>
              </w:rPr>
              <w:t xml:space="preserve">  return true;</w:t>
            </w:r>
          </w:p>
          <w:p w14:paraId="71C84D45" w14:textId="20A3B3EA" w:rsidR="006A28FF" w:rsidRPr="006A28FF" w:rsidRDefault="006A28FF" w:rsidP="006A28FF">
            <w:pPr>
              <w:rPr>
                <w:rStyle w:val="ComputerCode"/>
              </w:rPr>
            </w:pPr>
            <w:r w:rsidRPr="006A28FF">
              <w:rPr>
                <w:rStyle w:val="ComputerCode"/>
              </w:rPr>
              <w:t>}</w:t>
            </w:r>
          </w:p>
        </w:tc>
      </w:tr>
    </w:tbl>
    <w:p w14:paraId="79202CF5" w14:textId="77777777" w:rsidR="006A28FF" w:rsidRDefault="006A28FF" w:rsidP="00AC504A"/>
    <w:p w14:paraId="6269AEC9" w14:textId="4FD11561" w:rsidR="006A28FF" w:rsidRDefault="00C47CE3" w:rsidP="00AC504A">
      <w:r>
        <w:t xml:space="preserve">This method creates a scene node from the </w:t>
      </w:r>
      <w:r w:rsidRPr="00C47CE3">
        <w:t>Actor</w:t>
      </w:r>
      <w:r>
        <w:t xml:space="preserve">’s pointer and adds this node to the scene. The registered </w:t>
      </w:r>
      <w:r w:rsidRPr="00C47CE3">
        <w:rPr>
          <w:rStyle w:val="ComputerCode"/>
        </w:rPr>
        <w:t>SceneNodeRenderers</w:t>
      </w:r>
      <w:r>
        <w:t xml:space="preserve"> are created by the engine automatically.</w:t>
      </w:r>
    </w:p>
    <w:p w14:paraId="1B30C89B" w14:textId="19003795" w:rsidR="00E51A96" w:rsidRDefault="00E51A96" w:rsidP="00E51A96">
      <w:pPr>
        <w:pStyle w:val="Heading4"/>
      </w:pPr>
      <w:r>
        <w:t>Player Profile: Entity Specializations</w:t>
      </w:r>
    </w:p>
    <w:p w14:paraId="5B27A6A4" w14:textId="5E0008AC" w:rsidR="00E51A96" w:rsidRDefault="00C47CE3" w:rsidP="00AC504A">
      <w:r>
        <w:t xml:space="preserve">After registering a scene node to the Scene, it is possible to display or reproduce its representation in the output subystems. To do this, it is necessary to add output components to the actors. </w:t>
      </w:r>
      <w:r>
        <w:fldChar w:fldCharType="begin"/>
      </w:r>
      <w:r>
        <w:instrText xml:space="preserve"> REF _Ref382515230 \h </w:instrText>
      </w:r>
      <w:r>
        <w:fldChar w:fldCharType="separate"/>
      </w:r>
      <w:r w:rsidR="00EA324E" w:rsidRPr="003D0B8C">
        <w:rPr>
          <w:b/>
        </w:rPr>
        <w:t xml:space="preserve">Listing </w:t>
      </w:r>
      <w:r w:rsidR="00EA324E">
        <w:rPr>
          <w:b/>
          <w:noProof/>
        </w:rPr>
        <w:t>95</w:t>
      </w:r>
      <w:r>
        <w:fldChar w:fldCharType="end"/>
      </w:r>
      <w:r>
        <w:t xml:space="preserve"> shows an example of how to attach a graphical component to the actor previously specialized in </w:t>
      </w:r>
      <w:r>
        <w:fldChar w:fldCharType="begin"/>
      </w:r>
      <w:r>
        <w:instrText xml:space="preserve"> REF _Ref382503530 \h </w:instrText>
      </w:r>
      <w:r>
        <w:fldChar w:fldCharType="separate"/>
      </w:r>
      <w:r w:rsidR="00EA324E" w:rsidRPr="007B41EC">
        <w:rPr>
          <w:b/>
        </w:rPr>
        <w:t xml:space="preserve">Listing </w:t>
      </w:r>
      <w:r w:rsidR="00EA324E">
        <w:rPr>
          <w:b/>
          <w:noProof/>
        </w:rPr>
        <w:t>92</w:t>
      </w:r>
      <w:r>
        <w:fldChar w:fldCharType="end"/>
      </w:r>
      <w:r>
        <w:t>.</w:t>
      </w:r>
    </w:p>
    <w:p w14:paraId="6EEB3A9E" w14:textId="60D428F2" w:rsidR="003D0B8C" w:rsidRDefault="003D0B8C" w:rsidP="003D0B8C">
      <w:pPr>
        <w:pStyle w:val="Caption"/>
        <w:keepNext/>
        <w:jc w:val="center"/>
      </w:pPr>
      <w:bookmarkStart w:id="465" w:name="_Ref382515230"/>
      <w:bookmarkStart w:id="466" w:name="_Toc382771820"/>
      <w:r w:rsidRPr="003D0B8C">
        <w:rPr>
          <w:b/>
        </w:rPr>
        <w:t xml:space="preserve">Listing </w:t>
      </w:r>
      <w:r w:rsidRPr="003D0B8C">
        <w:rPr>
          <w:b/>
        </w:rPr>
        <w:fldChar w:fldCharType="begin"/>
      </w:r>
      <w:r w:rsidRPr="003D0B8C">
        <w:rPr>
          <w:b/>
        </w:rPr>
        <w:instrText xml:space="preserve"> SEQ Listing \* ARABIC </w:instrText>
      </w:r>
      <w:r w:rsidRPr="003D0B8C">
        <w:rPr>
          <w:b/>
        </w:rPr>
        <w:fldChar w:fldCharType="separate"/>
      </w:r>
      <w:r w:rsidR="00EA324E">
        <w:rPr>
          <w:b/>
          <w:noProof/>
        </w:rPr>
        <w:t>95</w:t>
      </w:r>
      <w:r w:rsidRPr="003D0B8C">
        <w:rPr>
          <w:b/>
        </w:rPr>
        <w:fldChar w:fldCharType="end"/>
      </w:r>
      <w:bookmarkEnd w:id="465"/>
      <w:r w:rsidRPr="003D0B8C">
        <w:rPr>
          <w:b/>
        </w:rPr>
        <w:t>.</w:t>
      </w:r>
      <w:r>
        <w:t xml:space="preserve"> Adding an output component to the actor.</w:t>
      </w:r>
      <w:bookmarkEnd w:id="466"/>
    </w:p>
    <w:tbl>
      <w:tblPr>
        <w:tblStyle w:val="TableGrid"/>
        <w:tblW w:w="0" w:type="auto"/>
        <w:tblLook w:val="04A0" w:firstRow="1" w:lastRow="0" w:firstColumn="1" w:lastColumn="0" w:noHBand="0" w:noVBand="1"/>
      </w:tblPr>
      <w:tblGrid>
        <w:gridCol w:w="8494"/>
      </w:tblGrid>
      <w:tr w:rsidR="006A28FF" w14:paraId="0CD7E28B" w14:textId="77777777" w:rsidTr="006A28FF">
        <w:tc>
          <w:tcPr>
            <w:tcW w:w="8494" w:type="dxa"/>
          </w:tcPr>
          <w:p w14:paraId="612ADB00" w14:textId="77777777" w:rsidR="006A28FF" w:rsidRPr="006A28FF" w:rsidRDefault="006A28FF" w:rsidP="006A28FF">
            <w:pPr>
              <w:rPr>
                <w:rStyle w:val="ComputerCode"/>
              </w:rPr>
            </w:pPr>
            <w:r w:rsidRPr="006A28FF">
              <w:rPr>
                <w:rStyle w:val="ComputerCode"/>
              </w:rPr>
              <w:t>&lt;?xml version="1.0" encoding="UTF-8"?&gt;</w:t>
            </w:r>
          </w:p>
          <w:p w14:paraId="44207341" w14:textId="77777777" w:rsidR="006A28FF" w:rsidRPr="006A28FF" w:rsidRDefault="006A28FF" w:rsidP="006A28FF">
            <w:pPr>
              <w:rPr>
                <w:rStyle w:val="ComputerCode"/>
              </w:rPr>
            </w:pPr>
          </w:p>
          <w:p w14:paraId="7FBE497D" w14:textId="77777777" w:rsidR="000441F0" w:rsidRDefault="006A28FF" w:rsidP="006A28FF">
            <w:pPr>
              <w:rPr>
                <w:rStyle w:val="ComputerCode"/>
              </w:rPr>
            </w:pPr>
            <w:r w:rsidRPr="006A28FF">
              <w:rPr>
                <w:rStyle w:val="ComputerCode"/>
              </w:rPr>
              <w:t>&lt;Actor type="Spaceship" resource=</w:t>
            </w:r>
          </w:p>
          <w:p w14:paraId="2BF25FCD" w14:textId="6CFB5EB6" w:rsidR="006A28FF" w:rsidRPr="006A28FF" w:rsidRDefault="000441F0" w:rsidP="006A28FF">
            <w:pPr>
              <w:rPr>
                <w:rStyle w:val="ComputerCode"/>
              </w:rPr>
            </w:pPr>
            <w:r>
              <w:rPr>
                <w:rStyle w:val="ComputerCode"/>
              </w:rPr>
              <w:t xml:space="preserve">    </w:t>
            </w:r>
            <w:r w:rsidR="006A28FF" w:rsidRPr="006A28FF">
              <w:rPr>
                <w:rStyle w:val="ComputerCode"/>
              </w:rPr>
              <w:t>"data/config/player_profiles/average_user/entity/spaceship.xml"&gt;</w:t>
            </w:r>
          </w:p>
          <w:p w14:paraId="0C52177D" w14:textId="77777777" w:rsidR="006A28FF" w:rsidRPr="006A28FF" w:rsidRDefault="006A28FF" w:rsidP="006A28FF">
            <w:pPr>
              <w:rPr>
                <w:rStyle w:val="ComputerCode"/>
              </w:rPr>
            </w:pPr>
          </w:p>
          <w:p w14:paraId="445BCBFC" w14:textId="77777777" w:rsidR="006A28FF" w:rsidRPr="006A28FF" w:rsidRDefault="006A28FF" w:rsidP="006A28FF">
            <w:pPr>
              <w:rPr>
                <w:rStyle w:val="ComputerCode"/>
              </w:rPr>
            </w:pPr>
            <w:r w:rsidRPr="006A28FF">
              <w:rPr>
                <w:rStyle w:val="ComputerCode"/>
              </w:rPr>
              <w:t xml:space="preserve">  &lt;TransformableComponent&gt;</w:t>
            </w:r>
          </w:p>
          <w:p w14:paraId="10AD5785" w14:textId="77777777" w:rsidR="006A28FF" w:rsidRPr="006A28FF" w:rsidRDefault="006A28FF" w:rsidP="006A28FF">
            <w:pPr>
              <w:rPr>
                <w:rStyle w:val="ComputerCode"/>
              </w:rPr>
            </w:pPr>
            <w:r w:rsidRPr="006A28FF">
              <w:rPr>
                <w:rStyle w:val="ComputerCode"/>
              </w:rPr>
              <w:t xml:space="preserve">    &lt;Position x="0.0f" y="0.0f" z="0.0f"/&gt;</w:t>
            </w:r>
          </w:p>
          <w:p w14:paraId="65033C0A" w14:textId="77777777" w:rsidR="006A28FF" w:rsidRPr="006A28FF" w:rsidRDefault="006A28FF" w:rsidP="006A28FF">
            <w:pPr>
              <w:rPr>
                <w:rStyle w:val="ComputerCode"/>
              </w:rPr>
            </w:pPr>
            <w:r w:rsidRPr="006A28FF">
              <w:rPr>
                <w:rStyle w:val="ComputerCode"/>
              </w:rPr>
              <w:lastRenderedPageBreak/>
              <w:t xml:space="preserve">    &lt;!-- YXZ order (yaw, pitch, roll) --&gt;</w:t>
            </w:r>
          </w:p>
          <w:p w14:paraId="48234AB6" w14:textId="77777777" w:rsidR="006A28FF" w:rsidRPr="006A28FF" w:rsidRDefault="006A28FF" w:rsidP="006A28FF">
            <w:pPr>
              <w:rPr>
                <w:rStyle w:val="ComputerCode"/>
              </w:rPr>
            </w:pPr>
            <w:r w:rsidRPr="006A28FF">
              <w:rPr>
                <w:rStyle w:val="ComputerCode"/>
              </w:rPr>
              <w:t xml:space="preserve">    &lt;Rotation yaw="0.0f" pitch="0.0f" roll="0.0f"/&gt;</w:t>
            </w:r>
          </w:p>
          <w:p w14:paraId="0CF6045B" w14:textId="77777777" w:rsidR="006A28FF" w:rsidRPr="006A28FF" w:rsidRDefault="006A28FF" w:rsidP="006A28FF">
            <w:pPr>
              <w:rPr>
                <w:rStyle w:val="ComputerCode"/>
              </w:rPr>
            </w:pPr>
            <w:r w:rsidRPr="006A28FF">
              <w:rPr>
                <w:rStyle w:val="ComputerCode"/>
              </w:rPr>
              <w:t xml:space="preserve">    &lt;Scale x="50.0f" y ="50.0f" z="50.0"/&gt;</w:t>
            </w:r>
          </w:p>
          <w:p w14:paraId="5511E189" w14:textId="77777777" w:rsidR="006A28FF" w:rsidRPr="006A28FF" w:rsidRDefault="006A28FF" w:rsidP="006A28FF">
            <w:pPr>
              <w:rPr>
                <w:rStyle w:val="ComputerCode"/>
              </w:rPr>
            </w:pPr>
            <w:r w:rsidRPr="006A28FF">
              <w:rPr>
                <w:rStyle w:val="ComputerCode"/>
              </w:rPr>
              <w:t xml:space="preserve">  &lt;/TransformableComponent&gt;</w:t>
            </w:r>
          </w:p>
          <w:p w14:paraId="2A0633BD" w14:textId="77777777" w:rsidR="006A28FF" w:rsidRPr="006A28FF" w:rsidRDefault="006A28FF" w:rsidP="006A28FF">
            <w:pPr>
              <w:rPr>
                <w:rStyle w:val="ComputerCode"/>
              </w:rPr>
            </w:pPr>
          </w:p>
          <w:p w14:paraId="4AFBB3E0" w14:textId="77777777" w:rsidR="006A28FF" w:rsidRPr="006A28FF" w:rsidRDefault="006A28FF" w:rsidP="006A28FF">
            <w:pPr>
              <w:rPr>
                <w:rStyle w:val="ComputerCode"/>
              </w:rPr>
            </w:pPr>
            <w:r w:rsidRPr="006A28FF">
              <w:rPr>
                <w:rStyle w:val="ComputerCode"/>
              </w:rPr>
              <w:t xml:space="preserve">  &lt;HealthComponent&gt;</w:t>
            </w:r>
          </w:p>
          <w:p w14:paraId="35306687" w14:textId="77777777" w:rsidR="006A28FF" w:rsidRPr="006A28FF" w:rsidRDefault="006A28FF" w:rsidP="006A28FF">
            <w:pPr>
              <w:rPr>
                <w:rStyle w:val="ComputerCode"/>
              </w:rPr>
            </w:pPr>
            <w:r w:rsidRPr="006A28FF">
              <w:rPr>
                <w:rStyle w:val="ComputerCode"/>
              </w:rPr>
              <w:t xml:space="preserve">    &lt;InitialHealthPoints value="500"/&gt;</w:t>
            </w:r>
          </w:p>
          <w:p w14:paraId="1CDA0DD4" w14:textId="77777777" w:rsidR="006A28FF" w:rsidRPr="006A28FF" w:rsidRDefault="006A28FF" w:rsidP="006A28FF">
            <w:pPr>
              <w:rPr>
                <w:rStyle w:val="ComputerCode"/>
              </w:rPr>
            </w:pPr>
            <w:r w:rsidRPr="006A28FF">
              <w:rPr>
                <w:rStyle w:val="ComputerCode"/>
              </w:rPr>
              <w:t xml:space="preserve">    &lt;MaximumHealthPoints value="500"/&gt;</w:t>
            </w:r>
          </w:p>
          <w:p w14:paraId="74514E1C" w14:textId="77777777" w:rsidR="006A28FF" w:rsidRPr="006A28FF" w:rsidRDefault="006A28FF" w:rsidP="006A28FF">
            <w:pPr>
              <w:rPr>
                <w:rStyle w:val="ComputerCode"/>
              </w:rPr>
            </w:pPr>
            <w:r w:rsidRPr="006A28FF">
              <w:rPr>
                <w:rStyle w:val="ComputerCode"/>
              </w:rPr>
              <w:t xml:space="preserve">  &lt;/HealthComponent&gt;</w:t>
            </w:r>
          </w:p>
          <w:p w14:paraId="6E2E8F0A" w14:textId="77777777" w:rsidR="006A28FF" w:rsidRPr="006A28FF" w:rsidRDefault="006A28FF" w:rsidP="006A28FF">
            <w:pPr>
              <w:rPr>
                <w:rStyle w:val="ComputerCode"/>
              </w:rPr>
            </w:pPr>
          </w:p>
          <w:p w14:paraId="0B32710A" w14:textId="77777777" w:rsidR="006A28FF" w:rsidRPr="006A28FF" w:rsidRDefault="006A28FF" w:rsidP="006A28FF">
            <w:pPr>
              <w:rPr>
                <w:rStyle w:val="ComputerCode"/>
              </w:rPr>
            </w:pPr>
            <w:r w:rsidRPr="006A28FF">
              <w:rPr>
                <w:rStyle w:val="ComputerCode"/>
              </w:rPr>
              <w:t xml:space="preserve">  &lt;OgreGraphicalComponent&gt;</w:t>
            </w:r>
          </w:p>
          <w:p w14:paraId="29275098" w14:textId="77777777" w:rsidR="006A28FF" w:rsidRPr="006A28FF" w:rsidRDefault="006A28FF" w:rsidP="006A28FF">
            <w:pPr>
              <w:rPr>
                <w:rStyle w:val="ComputerCode"/>
              </w:rPr>
            </w:pPr>
            <w:r w:rsidRPr="006A28FF">
              <w:rPr>
                <w:rStyle w:val="ComputerCode"/>
              </w:rPr>
              <w:t xml:space="preserve">    &lt;NodeName n="Spaceship-Graphics" /&gt;</w:t>
            </w:r>
          </w:p>
          <w:p w14:paraId="644BA764" w14:textId="77777777" w:rsidR="006A28FF" w:rsidRPr="006A28FF" w:rsidRDefault="006A28FF" w:rsidP="006A28FF">
            <w:pPr>
              <w:rPr>
                <w:rStyle w:val="ComputerCode"/>
              </w:rPr>
            </w:pPr>
            <w:r w:rsidRPr="006A28FF">
              <w:rPr>
                <w:rStyle w:val="ComputerCode"/>
              </w:rPr>
              <w:t xml:space="preserve">    &lt;MeshFileName m="box.mesh" /&gt;</w:t>
            </w:r>
          </w:p>
          <w:p w14:paraId="45618ECE" w14:textId="77777777" w:rsidR="006A28FF" w:rsidRPr="006A28FF" w:rsidRDefault="006A28FF" w:rsidP="006A28FF">
            <w:pPr>
              <w:rPr>
                <w:rStyle w:val="ComputerCode"/>
              </w:rPr>
            </w:pPr>
            <w:r w:rsidRPr="006A28FF">
              <w:rPr>
                <w:rStyle w:val="ComputerCode"/>
              </w:rPr>
              <w:t xml:space="preserve">    &lt;MaterialFileName n="" /&gt;</w:t>
            </w:r>
          </w:p>
          <w:p w14:paraId="4AB048C1" w14:textId="77777777" w:rsidR="006A28FF" w:rsidRPr="006A28FF" w:rsidRDefault="006A28FF" w:rsidP="006A28FF">
            <w:pPr>
              <w:rPr>
                <w:rStyle w:val="ComputerCode"/>
              </w:rPr>
            </w:pPr>
            <w:r w:rsidRPr="006A28FF">
              <w:rPr>
                <w:rStyle w:val="ComputerCode"/>
              </w:rPr>
              <w:t xml:space="preserve">  &lt;/OgreGraphicalComponent&gt;</w:t>
            </w:r>
          </w:p>
          <w:p w14:paraId="67E3FEBC" w14:textId="77777777" w:rsidR="006A28FF" w:rsidRPr="006A28FF" w:rsidRDefault="006A28FF" w:rsidP="006A28FF">
            <w:pPr>
              <w:rPr>
                <w:rStyle w:val="ComputerCode"/>
              </w:rPr>
            </w:pPr>
          </w:p>
          <w:p w14:paraId="3D0BE834" w14:textId="30B05E58" w:rsidR="006A28FF" w:rsidRDefault="006A28FF" w:rsidP="006A28FF">
            <w:r w:rsidRPr="006A28FF">
              <w:rPr>
                <w:rStyle w:val="ComputerCode"/>
              </w:rPr>
              <w:t>&lt;/Actor&gt;</w:t>
            </w:r>
          </w:p>
        </w:tc>
      </w:tr>
    </w:tbl>
    <w:p w14:paraId="0280AE08" w14:textId="77777777" w:rsidR="006A28FF" w:rsidRDefault="006A28FF" w:rsidP="00AC504A"/>
    <w:p w14:paraId="1DA12633" w14:textId="446D6536" w:rsidR="006A28FF" w:rsidRDefault="00C47CE3" w:rsidP="00AC504A">
      <w:r>
        <w:t xml:space="preserve">The spaceship actor finally has a graphical representation. </w:t>
      </w:r>
      <w:r>
        <w:fldChar w:fldCharType="begin"/>
      </w:r>
      <w:r>
        <w:instrText xml:space="preserve"> REF _Ref382515306 \h </w:instrText>
      </w:r>
      <w:r>
        <w:fldChar w:fldCharType="separate"/>
      </w:r>
      <w:r w:rsidR="00EA324E" w:rsidRPr="00C47CE3">
        <w:rPr>
          <w:b/>
        </w:rPr>
        <w:t xml:space="preserve">Figure </w:t>
      </w:r>
      <w:r w:rsidR="00EA324E">
        <w:rPr>
          <w:b/>
          <w:noProof/>
        </w:rPr>
        <w:t>40</w:t>
      </w:r>
      <w:r>
        <w:fldChar w:fldCharType="end"/>
      </w:r>
      <w:r>
        <w:t xml:space="preserve"> illustrates the result of using programmer’s art as the output representation.</w:t>
      </w:r>
    </w:p>
    <w:p w14:paraId="3C72D2AB" w14:textId="77777777" w:rsidR="00C47CE3" w:rsidRDefault="0039398A" w:rsidP="00C47CE3">
      <w:pPr>
        <w:keepNext/>
        <w:jc w:val="center"/>
      </w:pPr>
      <w:r w:rsidRPr="0039398A">
        <w:rPr>
          <w:noProof/>
          <w:lang w:val="pt-BR" w:eastAsia="pt-BR"/>
        </w:rPr>
        <w:drawing>
          <wp:inline distT="0" distB="0" distL="0" distR="0" wp14:anchorId="4331F506" wp14:editId="0D74E70B">
            <wp:extent cx="5400040" cy="4184650"/>
            <wp:effectExtent l="0" t="0" r="0" b="6350"/>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5400040" cy="4184650"/>
                    </a:xfrm>
                    <a:prstGeom prst="rect">
                      <a:avLst/>
                    </a:prstGeom>
                  </pic:spPr>
                </pic:pic>
              </a:graphicData>
            </a:graphic>
          </wp:inline>
        </w:drawing>
      </w:r>
    </w:p>
    <w:p w14:paraId="03E3E432" w14:textId="7268D8D6" w:rsidR="0039398A" w:rsidRDefault="00C47CE3" w:rsidP="00C47CE3">
      <w:pPr>
        <w:pStyle w:val="Caption"/>
        <w:jc w:val="center"/>
      </w:pPr>
      <w:bookmarkStart w:id="467" w:name="_Ref382515306"/>
      <w:bookmarkStart w:id="468" w:name="_Toc382771725"/>
      <w:r w:rsidRPr="00C47CE3">
        <w:rPr>
          <w:b/>
        </w:rPr>
        <w:t xml:space="preserve">Figure </w:t>
      </w:r>
      <w:r w:rsidRPr="00C47CE3">
        <w:rPr>
          <w:b/>
        </w:rPr>
        <w:fldChar w:fldCharType="begin"/>
      </w:r>
      <w:r w:rsidRPr="00C47CE3">
        <w:rPr>
          <w:b/>
        </w:rPr>
        <w:instrText xml:space="preserve"> SEQ Figure \* ARABIC </w:instrText>
      </w:r>
      <w:r w:rsidRPr="00C47CE3">
        <w:rPr>
          <w:b/>
        </w:rPr>
        <w:fldChar w:fldCharType="separate"/>
      </w:r>
      <w:r w:rsidR="00EA324E">
        <w:rPr>
          <w:b/>
          <w:noProof/>
        </w:rPr>
        <w:t>40</w:t>
      </w:r>
      <w:r w:rsidRPr="00C47CE3">
        <w:rPr>
          <w:b/>
        </w:rPr>
        <w:fldChar w:fldCharType="end"/>
      </w:r>
      <w:bookmarkEnd w:id="467"/>
      <w:r w:rsidRPr="00C47CE3">
        <w:rPr>
          <w:b/>
        </w:rPr>
        <w:t>.</w:t>
      </w:r>
      <w:r>
        <w:t xml:space="preserve"> The graphical actor.</w:t>
      </w:r>
      <w:bookmarkEnd w:id="468"/>
    </w:p>
    <w:p w14:paraId="58B5FAC6" w14:textId="787313BA" w:rsidR="0039398A" w:rsidRPr="00AC504A" w:rsidRDefault="00C47CE3" w:rsidP="00AC504A">
      <w:r>
        <w:t xml:space="preserve">By employing this same approach for all the actors, it is possible to specialize an entire profile output. If other profiles use different components, the game may have a completely different presentation – even with different modalities. </w:t>
      </w:r>
    </w:p>
    <w:p w14:paraId="555332E3" w14:textId="334412D8" w:rsidR="008B359A" w:rsidRDefault="008B359A" w:rsidP="008B359A">
      <w:pPr>
        <w:pStyle w:val="Heading4"/>
      </w:pPr>
      <w:r>
        <w:lastRenderedPageBreak/>
        <w:t>Creating the Camera</w:t>
      </w:r>
    </w:p>
    <w:p w14:paraId="637FA75A" w14:textId="30E36041" w:rsidR="008B359A" w:rsidRDefault="00AC504A" w:rsidP="008B359A">
      <w:r>
        <w:t xml:space="preserve">If a player use an </w:t>
      </w:r>
      <w:r w:rsidRPr="00AC504A">
        <w:rPr>
          <w:rStyle w:val="ComputerCode"/>
        </w:rPr>
        <w:t>IGameView</w:t>
      </w:r>
      <w:r>
        <w:t xml:space="preserve"> implementation, it will require a </w:t>
      </w:r>
      <w:r w:rsidRPr="00AC504A">
        <w:rPr>
          <w:rStyle w:val="ComputerCode"/>
        </w:rPr>
        <w:t>Camera</w:t>
      </w:r>
      <w:r>
        <w:t xml:space="preserve"> and a </w:t>
      </w:r>
      <w:r w:rsidRPr="00AC504A">
        <w:rPr>
          <w:rStyle w:val="ComputerCode"/>
        </w:rPr>
        <w:t>GameController</w:t>
      </w:r>
      <w:r>
        <w:t xml:space="preserve">.  In fact, the </w:t>
      </w:r>
      <w:r w:rsidRPr="00AC504A">
        <w:rPr>
          <w:rStyle w:val="ComputerCode"/>
        </w:rPr>
        <w:t>HumanGameView</w:t>
      </w:r>
      <w:r>
        <w:t xml:space="preserve"> reference implementation forces its subclasses to define a camera using pure virtual methods (</w:t>
      </w:r>
      <w:r w:rsidRPr="00AC504A">
        <w:rPr>
          <w:rStyle w:val="ComputerCode"/>
        </w:rPr>
        <w:t>vCreateCamera()</w:t>
      </w:r>
      <w:r>
        <w:t xml:space="preserve"> and </w:t>
      </w:r>
      <w:r w:rsidRPr="00AC504A">
        <w:rPr>
          <w:rStyle w:val="ComputerCode"/>
        </w:rPr>
        <w:t>vCreateController()</w:t>
      </w:r>
      <w:r>
        <w:t>, respectively).</w:t>
      </w:r>
    </w:p>
    <w:p w14:paraId="1DF061E1" w14:textId="19CA3B37" w:rsidR="00AC504A" w:rsidRDefault="00AC504A" w:rsidP="008B359A">
      <w:r>
        <w:t xml:space="preserve">To aid developers to create the </w:t>
      </w:r>
      <w:r w:rsidRPr="00AC504A">
        <w:rPr>
          <w:rStyle w:val="ComputerCode"/>
        </w:rPr>
        <w:t>Camera</w:t>
      </w:r>
      <w:r>
        <w:t xml:space="preserve">, UGE provides a Frustum class and a very simple follow-up camera. It is possible to attach the follow-up to an actor; doing so, UGE assumes the position of the actor’s front vector to present the game world from the actor’s perspective. Thus, it does not matter if the game implementation is audio only (such as with an </w:t>
      </w:r>
      <w:r w:rsidRPr="00AC504A">
        <w:rPr>
          <w:rStyle w:val="ComputerCode"/>
        </w:rPr>
        <w:t>AudioView</w:t>
      </w:r>
      <w:r>
        <w:t xml:space="preserve"> oxymoron); it still requires a camera (although it would be more convenient to call it an ear).</w:t>
      </w:r>
    </w:p>
    <w:p w14:paraId="220060FE" w14:textId="7D24B7AA" w:rsidR="00AC504A" w:rsidRDefault="00AC504A" w:rsidP="008B359A">
      <w:r>
        <w:t xml:space="preserve">The default </w:t>
      </w:r>
      <w:r w:rsidRPr="00AC504A">
        <w:rPr>
          <w:rStyle w:val="ComputerCode"/>
        </w:rPr>
        <w:t>HumanView</w:t>
      </w:r>
      <w:r>
        <w:t xml:space="preserve"> implementation uses the </w:t>
      </w:r>
      <w:r w:rsidRPr="00AC504A">
        <w:rPr>
          <w:rStyle w:val="ComputerCode"/>
        </w:rPr>
        <w:t>vCreateCamera()</w:t>
      </w:r>
      <w:r>
        <w:t xml:space="preserve"> method to determine the game’s camera (</w:t>
      </w:r>
      <w:r>
        <w:fldChar w:fldCharType="begin"/>
      </w:r>
      <w:r>
        <w:instrText xml:space="preserve"> REF _Ref382507901 \h </w:instrText>
      </w:r>
      <w:r>
        <w:fldChar w:fldCharType="separate"/>
      </w:r>
      <w:r w:rsidR="00EA324E" w:rsidRPr="00AC504A">
        <w:rPr>
          <w:b/>
        </w:rPr>
        <w:t xml:space="preserve">Listing </w:t>
      </w:r>
      <w:r w:rsidR="00EA324E">
        <w:rPr>
          <w:b/>
          <w:noProof/>
        </w:rPr>
        <w:t>96</w:t>
      </w:r>
      <w:r>
        <w:fldChar w:fldCharType="end"/>
      </w:r>
      <w:r>
        <w:t>).</w:t>
      </w:r>
    </w:p>
    <w:p w14:paraId="78CAEAF6" w14:textId="72041EB5" w:rsidR="00AC504A" w:rsidRDefault="00AC504A" w:rsidP="00AC504A">
      <w:pPr>
        <w:pStyle w:val="Caption"/>
        <w:keepNext/>
        <w:jc w:val="center"/>
      </w:pPr>
      <w:bookmarkStart w:id="469" w:name="_Ref382507901"/>
      <w:bookmarkStart w:id="470" w:name="_Toc382771821"/>
      <w:r w:rsidRPr="00AC504A">
        <w:rPr>
          <w:b/>
        </w:rPr>
        <w:t xml:space="preserve">Listing </w:t>
      </w:r>
      <w:r w:rsidRPr="00AC504A">
        <w:rPr>
          <w:b/>
        </w:rPr>
        <w:fldChar w:fldCharType="begin"/>
      </w:r>
      <w:r w:rsidRPr="00AC504A">
        <w:rPr>
          <w:b/>
        </w:rPr>
        <w:instrText xml:space="preserve"> SEQ Listing \* ARABIC </w:instrText>
      </w:r>
      <w:r w:rsidRPr="00AC504A">
        <w:rPr>
          <w:b/>
        </w:rPr>
        <w:fldChar w:fldCharType="separate"/>
      </w:r>
      <w:r w:rsidR="00EA324E">
        <w:rPr>
          <w:b/>
          <w:noProof/>
        </w:rPr>
        <w:t>96</w:t>
      </w:r>
      <w:r w:rsidRPr="00AC504A">
        <w:rPr>
          <w:b/>
        </w:rPr>
        <w:fldChar w:fldCharType="end"/>
      </w:r>
      <w:bookmarkEnd w:id="469"/>
      <w:r w:rsidRPr="00AC504A">
        <w:rPr>
          <w:b/>
        </w:rPr>
        <w:t>.</w:t>
      </w:r>
      <w:r>
        <w:t xml:space="preserve"> The default camera used in the tutorial.</w:t>
      </w:r>
      <w:bookmarkEnd w:id="470"/>
    </w:p>
    <w:tbl>
      <w:tblPr>
        <w:tblStyle w:val="TableGrid"/>
        <w:tblW w:w="0" w:type="auto"/>
        <w:tblLook w:val="04A0" w:firstRow="1" w:lastRow="0" w:firstColumn="1" w:lastColumn="0" w:noHBand="0" w:noVBand="1"/>
      </w:tblPr>
      <w:tblGrid>
        <w:gridCol w:w="8494"/>
      </w:tblGrid>
      <w:tr w:rsidR="00AC504A" w14:paraId="748309B8" w14:textId="77777777" w:rsidTr="00AC504A">
        <w:tc>
          <w:tcPr>
            <w:tcW w:w="8494" w:type="dxa"/>
          </w:tcPr>
          <w:p w14:paraId="29EB8330" w14:textId="77777777" w:rsidR="00AC504A" w:rsidRPr="00AC504A" w:rsidRDefault="00AC504A" w:rsidP="00AC504A">
            <w:pPr>
              <w:rPr>
                <w:rStyle w:val="ComputerCode"/>
              </w:rPr>
            </w:pPr>
            <w:r w:rsidRPr="00AC504A">
              <w:rPr>
                <w:rStyle w:val="ComputerCode"/>
              </w:rPr>
              <w:t>virtual uge::ICameraNodeSharedPointer vCreateCamera() override</w:t>
            </w:r>
          </w:p>
          <w:p w14:paraId="4B14879A" w14:textId="77777777" w:rsidR="00AC504A" w:rsidRPr="00AC504A" w:rsidRDefault="00AC504A" w:rsidP="00AC504A">
            <w:pPr>
              <w:rPr>
                <w:rStyle w:val="ComputerCode"/>
              </w:rPr>
            </w:pPr>
            <w:r w:rsidRPr="00AC504A">
              <w:rPr>
                <w:rStyle w:val="ComputerCode"/>
              </w:rPr>
              <w:t>{</w:t>
            </w:r>
          </w:p>
          <w:p w14:paraId="6DA2FD81" w14:textId="77777777" w:rsidR="00AC504A" w:rsidRPr="00AC504A" w:rsidRDefault="00AC504A" w:rsidP="00AC504A">
            <w:pPr>
              <w:rPr>
                <w:rStyle w:val="ComputerCode"/>
              </w:rPr>
            </w:pPr>
            <w:r w:rsidRPr="00AC504A">
              <w:rPr>
                <w:rStyle w:val="ComputerCode"/>
              </w:rPr>
              <w:t xml:space="preserve">    uge::Frustum viewFrustum;</w:t>
            </w:r>
          </w:p>
          <w:p w14:paraId="20E4208C" w14:textId="77777777" w:rsidR="00AC504A" w:rsidRPr="00AC504A" w:rsidRDefault="00AC504A" w:rsidP="00AC504A">
            <w:pPr>
              <w:rPr>
                <w:rStyle w:val="ComputerCode"/>
              </w:rPr>
            </w:pPr>
            <w:r w:rsidRPr="00AC504A">
              <w:rPr>
                <w:rStyle w:val="ComputerCode"/>
              </w:rPr>
              <w:t xml:space="preserve">    float fAspectRatio = 1024.0f / 768.0f;</w:t>
            </w:r>
          </w:p>
          <w:p w14:paraId="37691F93" w14:textId="77777777" w:rsidR="000441F0" w:rsidRDefault="00AC504A" w:rsidP="00AC504A">
            <w:pPr>
              <w:rPr>
                <w:rStyle w:val="ComputerCode"/>
              </w:rPr>
            </w:pPr>
            <w:r w:rsidRPr="00AC504A">
              <w:rPr>
                <w:rStyle w:val="ComputerCode"/>
              </w:rPr>
              <w:t xml:space="preserve">    viewFrustum.Init(45.0f, fAspectRatio, 5.0f, 10000.0f);</w:t>
            </w:r>
          </w:p>
          <w:p w14:paraId="6AC156E0" w14:textId="5FF68554" w:rsidR="00AC504A" w:rsidRPr="00AC504A" w:rsidRDefault="000441F0" w:rsidP="00AC504A">
            <w:pPr>
              <w:rPr>
                <w:rStyle w:val="ComputerCode"/>
              </w:rPr>
            </w:pPr>
            <w:r>
              <w:rPr>
                <w:rStyle w:val="ComputerCode"/>
              </w:rPr>
              <w:t xml:space="preserve">                  </w:t>
            </w:r>
            <w:r w:rsidR="00AC504A" w:rsidRPr="00AC504A">
              <w:rPr>
                <w:rStyle w:val="ComputerCode"/>
              </w:rPr>
              <w:t>// fov, aspect ratio, near plane, far plane</w:t>
            </w:r>
          </w:p>
          <w:p w14:paraId="162EBC2C" w14:textId="77777777" w:rsidR="00AC504A" w:rsidRPr="00AC504A" w:rsidRDefault="00AC504A" w:rsidP="00AC504A">
            <w:pPr>
              <w:rPr>
                <w:rStyle w:val="ComputerCode"/>
              </w:rPr>
            </w:pPr>
          </w:p>
          <w:p w14:paraId="19F5B3EF" w14:textId="77777777" w:rsidR="00AC504A" w:rsidRPr="00AC504A" w:rsidRDefault="00AC504A" w:rsidP="00AC504A">
            <w:pPr>
              <w:rPr>
                <w:rStyle w:val="ComputerCode"/>
              </w:rPr>
            </w:pPr>
            <w:r w:rsidRPr="00AC504A">
              <w:rPr>
                <w:rStyle w:val="ComputerCode"/>
              </w:rPr>
              <w:t xml:space="preserve">    const uge::Vector3 position(0.0f, 500.0f, 0.0f);</w:t>
            </w:r>
          </w:p>
          <w:p w14:paraId="0204AA66" w14:textId="77777777" w:rsidR="00AC504A" w:rsidRPr="00AC504A" w:rsidRDefault="00AC504A" w:rsidP="00AC504A">
            <w:pPr>
              <w:rPr>
                <w:rStyle w:val="ComputerCode"/>
              </w:rPr>
            </w:pPr>
            <w:r w:rsidRPr="00AC504A">
              <w:rPr>
                <w:rStyle w:val="ComputerCode"/>
              </w:rPr>
              <w:t xml:space="preserve">    const uge::Vector3 rotation(-1.57f, 0.0f, 0.0f);</w:t>
            </w:r>
          </w:p>
          <w:p w14:paraId="0809C4FA" w14:textId="77777777" w:rsidR="00AC504A" w:rsidRPr="00AC504A" w:rsidRDefault="00AC504A" w:rsidP="00AC504A">
            <w:pPr>
              <w:rPr>
                <w:rStyle w:val="ComputerCode"/>
              </w:rPr>
            </w:pPr>
          </w:p>
          <w:p w14:paraId="79D66DF5" w14:textId="77777777" w:rsidR="00AC504A" w:rsidRPr="00AC504A" w:rsidRDefault="00AC504A" w:rsidP="00AC504A">
            <w:pPr>
              <w:rPr>
                <w:rStyle w:val="ComputerCode"/>
              </w:rPr>
            </w:pPr>
            <w:r w:rsidRPr="00AC504A">
              <w:rPr>
                <w:rStyle w:val="ComputerCode"/>
              </w:rPr>
              <w:t xml:space="preserve">    uge::Matrix4 cameraInitialTransform;</w:t>
            </w:r>
          </w:p>
          <w:p w14:paraId="0F65DF54" w14:textId="77777777" w:rsidR="000441F0" w:rsidRDefault="00AC504A" w:rsidP="00AC504A">
            <w:pPr>
              <w:rPr>
                <w:rStyle w:val="ComputerCode"/>
              </w:rPr>
            </w:pPr>
            <w:r w:rsidRPr="00AC504A">
              <w:rPr>
                <w:rStyle w:val="ComputerCode"/>
              </w:rPr>
              <w:t xml:space="preserve">    cameraInitialTransform.MakeRotationMatrix(</w:t>
            </w:r>
          </w:p>
          <w:p w14:paraId="3245373F" w14:textId="64640096" w:rsidR="00AC504A" w:rsidRPr="00AC504A" w:rsidRDefault="000441F0" w:rsidP="00AC504A">
            <w:pPr>
              <w:rPr>
                <w:rStyle w:val="ComputerCode"/>
              </w:rPr>
            </w:pPr>
            <w:r>
              <w:rPr>
                <w:rStyle w:val="ComputerCode"/>
              </w:rPr>
              <w:t xml:space="preserve">                                       </w:t>
            </w:r>
            <w:r w:rsidR="00AC504A" w:rsidRPr="00AC504A">
              <w:rPr>
                <w:rStyle w:val="ComputerCode"/>
              </w:rPr>
              <w:t>uge::Quaternion(rotation));</w:t>
            </w:r>
          </w:p>
          <w:p w14:paraId="24654222" w14:textId="77777777" w:rsidR="00AC504A" w:rsidRPr="00AC504A" w:rsidRDefault="00AC504A" w:rsidP="00AC504A">
            <w:pPr>
              <w:rPr>
                <w:rStyle w:val="ComputerCode"/>
              </w:rPr>
            </w:pPr>
            <w:r w:rsidRPr="00AC504A">
              <w:rPr>
                <w:rStyle w:val="ComputerCode"/>
              </w:rPr>
              <w:t xml:space="preserve">    cameraInitialTransform.SetPositionFromVector(position);</w:t>
            </w:r>
          </w:p>
          <w:p w14:paraId="5BA6C873" w14:textId="77777777" w:rsidR="00AC504A" w:rsidRPr="00AC504A" w:rsidRDefault="00AC504A" w:rsidP="00AC504A">
            <w:pPr>
              <w:rPr>
                <w:rStyle w:val="ComputerCode"/>
              </w:rPr>
            </w:pPr>
          </w:p>
          <w:p w14:paraId="6B776B7B" w14:textId="77777777" w:rsidR="000441F0" w:rsidRDefault="00AC504A" w:rsidP="00AC504A">
            <w:pPr>
              <w:rPr>
                <w:rStyle w:val="ComputerCode"/>
              </w:rPr>
            </w:pPr>
            <w:r w:rsidRPr="00AC504A">
              <w:rPr>
                <w:rStyle w:val="ComputerCode"/>
              </w:rPr>
              <w:t xml:space="preserve">    uge::ICameraNodeSharedPointer pCamera(</w:t>
            </w:r>
          </w:p>
          <w:p w14:paraId="2864C32A" w14:textId="7F3154E6" w:rsidR="00AC504A" w:rsidRPr="00AC504A" w:rsidRDefault="000441F0" w:rsidP="00AC504A">
            <w:pPr>
              <w:rPr>
                <w:rStyle w:val="ComputerCode"/>
              </w:rPr>
            </w:pPr>
            <w:r>
              <w:rPr>
                <w:rStyle w:val="ComputerCode"/>
              </w:rPr>
              <w:t xml:space="preserve">      </w:t>
            </w:r>
            <w:r w:rsidR="00AC504A" w:rsidRPr="00AC504A">
              <w:rPr>
                <w:rStyle w:val="ComputerCode"/>
              </w:rPr>
              <w:t>LIB_NEW uge::CameraNode(cameraInitialTransform, viewFrustum));</w:t>
            </w:r>
          </w:p>
          <w:p w14:paraId="3C9FDE80" w14:textId="77777777" w:rsidR="00AC504A" w:rsidRPr="00AC504A" w:rsidRDefault="00AC504A" w:rsidP="00AC504A">
            <w:pPr>
              <w:rPr>
                <w:rStyle w:val="ComputerCode"/>
              </w:rPr>
            </w:pPr>
          </w:p>
          <w:p w14:paraId="5C27AFD6" w14:textId="77777777" w:rsidR="00AC504A" w:rsidRPr="00AC504A" w:rsidRDefault="00AC504A" w:rsidP="00AC504A">
            <w:pPr>
              <w:rPr>
                <w:rStyle w:val="ComputerCode"/>
              </w:rPr>
            </w:pPr>
            <w:r w:rsidRPr="00AC504A">
              <w:rPr>
                <w:rStyle w:val="ComputerCode"/>
              </w:rPr>
              <w:t xml:space="preserve">    return pCamera;</w:t>
            </w:r>
          </w:p>
          <w:p w14:paraId="40A0D11D" w14:textId="79918EB0" w:rsidR="00AC504A" w:rsidRDefault="00AC504A" w:rsidP="00AC504A">
            <w:r w:rsidRPr="00AC504A">
              <w:rPr>
                <w:rStyle w:val="ComputerCode"/>
              </w:rPr>
              <w:t>}</w:t>
            </w:r>
          </w:p>
        </w:tc>
      </w:tr>
    </w:tbl>
    <w:p w14:paraId="157653F9" w14:textId="77777777" w:rsidR="00AC504A" w:rsidRDefault="00AC504A" w:rsidP="008B359A"/>
    <w:p w14:paraId="0D128C72" w14:textId="0E53E909" w:rsidR="00AC504A" w:rsidRDefault="00AC504A" w:rsidP="008B359A">
      <w:r>
        <w:t xml:space="preserve">The previous sections used a top-view camera. It is possible to change its position and rotation to any values as desired. For first person games, such as audio-only games, UGE provides a simple follow-up camera implementation using the </w:t>
      </w:r>
      <w:r w:rsidRPr="00AC504A">
        <w:rPr>
          <w:rStyle w:val="ComputerCode"/>
        </w:rPr>
        <w:t>vSetTarget()</w:t>
      </w:r>
      <w:r>
        <w:t xml:space="preserve"> method.</w:t>
      </w:r>
    </w:p>
    <w:p w14:paraId="441FB2B8" w14:textId="4E9C2332" w:rsidR="00AC504A" w:rsidRDefault="00AC504A" w:rsidP="008B359A">
      <w:r>
        <w:t xml:space="preserve">It is possible to call this method after the creation of player’s controlled actor with the method </w:t>
      </w:r>
      <w:r w:rsidRPr="00AC504A">
        <w:rPr>
          <w:rStyle w:val="ComputerCode"/>
        </w:rPr>
        <w:t>vSetControlledActor</w:t>
      </w:r>
      <w:r>
        <w:rPr>
          <w:rStyle w:val="ComputerCode"/>
        </w:rPr>
        <w:t>()</w:t>
      </w:r>
      <w:r>
        <w:t xml:space="preserve"> (</w:t>
      </w:r>
      <w:r>
        <w:fldChar w:fldCharType="begin"/>
      </w:r>
      <w:r>
        <w:instrText xml:space="preserve"> REF _Ref382508169 \h </w:instrText>
      </w:r>
      <w:r>
        <w:fldChar w:fldCharType="separate"/>
      </w:r>
      <w:r w:rsidR="00EA324E" w:rsidRPr="00AC504A">
        <w:rPr>
          <w:b/>
        </w:rPr>
        <w:t xml:space="preserve">Listing </w:t>
      </w:r>
      <w:r w:rsidR="00EA324E">
        <w:rPr>
          <w:b/>
          <w:noProof/>
        </w:rPr>
        <w:t>97</w:t>
      </w:r>
      <w:r>
        <w:fldChar w:fldCharType="end"/>
      </w:r>
      <w:r>
        <w:t>).</w:t>
      </w:r>
    </w:p>
    <w:p w14:paraId="1776A131" w14:textId="423286FE" w:rsidR="00AC504A" w:rsidRDefault="00AC504A" w:rsidP="00AC504A">
      <w:pPr>
        <w:pStyle w:val="Caption"/>
        <w:keepNext/>
        <w:jc w:val="center"/>
      </w:pPr>
      <w:bookmarkStart w:id="471" w:name="_Ref382508169"/>
      <w:bookmarkStart w:id="472" w:name="_Toc382771822"/>
      <w:r w:rsidRPr="00AC504A">
        <w:rPr>
          <w:b/>
        </w:rPr>
        <w:t xml:space="preserve">Listing </w:t>
      </w:r>
      <w:r w:rsidRPr="00AC504A">
        <w:rPr>
          <w:b/>
        </w:rPr>
        <w:fldChar w:fldCharType="begin"/>
      </w:r>
      <w:r w:rsidRPr="00AC504A">
        <w:rPr>
          <w:b/>
        </w:rPr>
        <w:instrText xml:space="preserve"> SEQ Listing \* ARABIC </w:instrText>
      </w:r>
      <w:r w:rsidRPr="00AC504A">
        <w:rPr>
          <w:b/>
        </w:rPr>
        <w:fldChar w:fldCharType="separate"/>
      </w:r>
      <w:r w:rsidR="00EA324E">
        <w:rPr>
          <w:b/>
          <w:noProof/>
        </w:rPr>
        <w:t>97</w:t>
      </w:r>
      <w:r w:rsidRPr="00AC504A">
        <w:rPr>
          <w:b/>
        </w:rPr>
        <w:fldChar w:fldCharType="end"/>
      </w:r>
      <w:bookmarkEnd w:id="471"/>
      <w:r w:rsidRPr="00AC504A">
        <w:rPr>
          <w:b/>
        </w:rPr>
        <w:t>.</w:t>
      </w:r>
      <w:r>
        <w:t xml:space="preserve"> Defining a follow-up camera.</w:t>
      </w:r>
      <w:bookmarkEnd w:id="472"/>
    </w:p>
    <w:tbl>
      <w:tblPr>
        <w:tblStyle w:val="TableGrid"/>
        <w:tblW w:w="0" w:type="auto"/>
        <w:tblLook w:val="04A0" w:firstRow="1" w:lastRow="0" w:firstColumn="1" w:lastColumn="0" w:noHBand="0" w:noVBand="1"/>
      </w:tblPr>
      <w:tblGrid>
        <w:gridCol w:w="8494"/>
      </w:tblGrid>
      <w:tr w:rsidR="00AC504A" w14:paraId="2C11E3D6" w14:textId="77777777" w:rsidTr="00AC504A">
        <w:tc>
          <w:tcPr>
            <w:tcW w:w="8494" w:type="dxa"/>
          </w:tcPr>
          <w:p w14:paraId="166E9705" w14:textId="77777777" w:rsidR="00AC504A" w:rsidRPr="00AC504A" w:rsidRDefault="00AC504A" w:rsidP="00AC504A">
            <w:pPr>
              <w:rPr>
                <w:rStyle w:val="ComputerCode"/>
              </w:rPr>
            </w:pPr>
            <w:r w:rsidRPr="00AC504A">
              <w:rPr>
                <w:rStyle w:val="ComputerCode"/>
              </w:rPr>
              <w:t>virtual void vSetControlledActor(uge::ActorID actorID, bool bSetCameraTarget) override</w:t>
            </w:r>
          </w:p>
          <w:p w14:paraId="2BA466CC" w14:textId="77777777" w:rsidR="00AC504A" w:rsidRPr="00AC504A" w:rsidRDefault="00AC504A" w:rsidP="00AC504A">
            <w:pPr>
              <w:rPr>
                <w:rStyle w:val="ComputerCode"/>
              </w:rPr>
            </w:pPr>
            <w:r w:rsidRPr="00AC504A">
              <w:rPr>
                <w:rStyle w:val="ComputerCode"/>
              </w:rPr>
              <w:t>{</w:t>
            </w:r>
          </w:p>
          <w:p w14:paraId="5D085AA0" w14:textId="77777777" w:rsidR="00AC504A" w:rsidRPr="00AC504A" w:rsidRDefault="00AC504A" w:rsidP="00AC504A">
            <w:pPr>
              <w:rPr>
                <w:rStyle w:val="ComputerCode"/>
              </w:rPr>
            </w:pPr>
            <w:r w:rsidRPr="00AC504A">
              <w:rPr>
                <w:rStyle w:val="ComputerCode"/>
              </w:rPr>
              <w:lastRenderedPageBreak/>
              <w:t xml:space="preserve">    uge::HumanGameView::vSetControlledActor(actorID, bSetCameraTarget);</w:t>
            </w:r>
          </w:p>
          <w:p w14:paraId="2489A702" w14:textId="77777777" w:rsidR="00AC504A" w:rsidRPr="00AC504A" w:rsidRDefault="00AC504A" w:rsidP="00AC504A">
            <w:pPr>
              <w:rPr>
                <w:rStyle w:val="ComputerCode"/>
              </w:rPr>
            </w:pPr>
          </w:p>
          <w:p w14:paraId="2A90FAD9" w14:textId="77777777" w:rsidR="00AC504A" w:rsidRPr="00AC504A" w:rsidRDefault="00AC504A" w:rsidP="00AC504A">
            <w:pPr>
              <w:rPr>
                <w:rStyle w:val="ComputerCode"/>
              </w:rPr>
            </w:pPr>
            <w:r w:rsidRPr="00AC504A">
              <w:rPr>
                <w:rStyle w:val="ComputerCode"/>
              </w:rPr>
              <w:t xml:space="preserve">    if (bSetCameraTarget)</w:t>
            </w:r>
          </w:p>
          <w:p w14:paraId="16F41015" w14:textId="77777777" w:rsidR="00AC504A" w:rsidRPr="00AC504A" w:rsidRDefault="00AC504A" w:rsidP="00AC504A">
            <w:pPr>
              <w:rPr>
                <w:rStyle w:val="ComputerCode"/>
              </w:rPr>
            </w:pPr>
            <w:r w:rsidRPr="00AC504A">
              <w:rPr>
                <w:rStyle w:val="ComputerCode"/>
              </w:rPr>
              <w:t xml:space="preserve">    {</w:t>
            </w:r>
          </w:p>
          <w:p w14:paraId="2292F7CA" w14:textId="77777777" w:rsidR="000441F0" w:rsidRDefault="00AC504A" w:rsidP="00AC504A">
            <w:pPr>
              <w:rPr>
                <w:rStyle w:val="ComputerCode"/>
              </w:rPr>
            </w:pPr>
            <w:r w:rsidRPr="00AC504A">
              <w:rPr>
                <w:rStyle w:val="ComputerCode"/>
              </w:rPr>
              <w:t xml:space="preserve">        m_pCamera-&gt;vSetCameraOffset(</w:t>
            </w:r>
          </w:p>
          <w:p w14:paraId="2C19A06A" w14:textId="4A4A45BB" w:rsidR="00AC504A" w:rsidRPr="00AC504A" w:rsidRDefault="000441F0" w:rsidP="00AC504A">
            <w:pPr>
              <w:rPr>
                <w:rStyle w:val="ComputerCode"/>
              </w:rPr>
            </w:pPr>
            <w:r>
              <w:rPr>
                <w:rStyle w:val="ComputerCode"/>
              </w:rPr>
              <w:t xml:space="preserve">                       </w:t>
            </w:r>
            <w:r w:rsidR="00AC504A" w:rsidRPr="00AC504A">
              <w:rPr>
                <w:rStyle w:val="ComputerCode"/>
              </w:rPr>
              <w:t>uge::Vector4(-10.0f, 2.0f, 0.0f, 0.0f));</w:t>
            </w:r>
          </w:p>
          <w:p w14:paraId="1E61EF93" w14:textId="77777777" w:rsidR="000441F0" w:rsidRDefault="00AC504A" w:rsidP="00AC504A">
            <w:pPr>
              <w:rPr>
                <w:rStyle w:val="ComputerCode"/>
              </w:rPr>
            </w:pPr>
            <w:r w:rsidRPr="00AC504A">
              <w:rPr>
                <w:rStyle w:val="ComputerCode"/>
              </w:rPr>
              <w:t xml:space="preserve">        m_pCamera-&gt;vSetCameraOrientation(</w:t>
            </w:r>
          </w:p>
          <w:p w14:paraId="6E2BD17B" w14:textId="1CD02816" w:rsidR="00AC504A" w:rsidRPr="00AC504A" w:rsidRDefault="000441F0" w:rsidP="00AC504A">
            <w:pPr>
              <w:rPr>
                <w:rStyle w:val="ComputerCode"/>
              </w:rPr>
            </w:pPr>
            <w:r>
              <w:rPr>
                <w:rStyle w:val="ComputerCode"/>
              </w:rPr>
              <w:t xml:space="preserve">                       </w:t>
            </w:r>
            <w:r w:rsidR="00AC504A" w:rsidRPr="00AC504A">
              <w:rPr>
                <w:rStyle w:val="ComputerCode"/>
              </w:rPr>
              <w:t>-1.57f, -0.0f, 0.0f);</w:t>
            </w:r>
          </w:p>
          <w:p w14:paraId="789E9C38" w14:textId="77777777" w:rsidR="000441F0" w:rsidRDefault="00AC504A" w:rsidP="00AC504A">
            <w:pPr>
              <w:rPr>
                <w:rStyle w:val="ComputerCode"/>
              </w:rPr>
            </w:pPr>
            <w:r w:rsidRPr="00AC504A">
              <w:rPr>
                <w:rStyle w:val="ComputerCode"/>
              </w:rPr>
              <w:t xml:space="preserve">        m_pCamera-&gt;vSetTarget(</w:t>
            </w:r>
          </w:p>
          <w:p w14:paraId="221046C2" w14:textId="510915E1" w:rsidR="00AC504A" w:rsidRPr="00AC504A" w:rsidRDefault="000441F0" w:rsidP="00AC504A">
            <w:pPr>
              <w:rPr>
                <w:rStyle w:val="ComputerCode"/>
              </w:rPr>
            </w:pPr>
            <w:r>
              <w:rPr>
                <w:rStyle w:val="ComputerCode"/>
              </w:rPr>
              <w:t xml:space="preserve">                        </w:t>
            </w:r>
            <w:r w:rsidR="00AC504A" w:rsidRPr="00AC504A">
              <w:rPr>
                <w:rStyle w:val="ComputerCode"/>
              </w:rPr>
              <w:t>m_SceneRenderManager.GetSceneNode(actorID));</w:t>
            </w:r>
          </w:p>
          <w:p w14:paraId="657749AE" w14:textId="77777777" w:rsidR="00AC504A" w:rsidRPr="00AC504A" w:rsidRDefault="00AC504A" w:rsidP="00AC504A">
            <w:pPr>
              <w:rPr>
                <w:rStyle w:val="ComputerCode"/>
              </w:rPr>
            </w:pPr>
            <w:r w:rsidRPr="00AC504A">
              <w:rPr>
                <w:rStyle w:val="ComputerCode"/>
              </w:rPr>
              <w:t xml:space="preserve">    }</w:t>
            </w:r>
          </w:p>
          <w:p w14:paraId="04B1979C" w14:textId="2C5283CF" w:rsidR="00AC504A" w:rsidRDefault="00AC504A" w:rsidP="00AC504A">
            <w:r w:rsidRPr="00AC504A">
              <w:rPr>
                <w:rStyle w:val="ComputerCode"/>
              </w:rPr>
              <w:t>}</w:t>
            </w:r>
          </w:p>
        </w:tc>
      </w:tr>
    </w:tbl>
    <w:p w14:paraId="06081BFF" w14:textId="77777777" w:rsidR="00AC504A" w:rsidRDefault="00AC504A" w:rsidP="008B359A"/>
    <w:p w14:paraId="0026B61F" w14:textId="32FD0C16" w:rsidR="00AC504A" w:rsidRDefault="00AC504A" w:rsidP="008B359A">
      <w:r>
        <w:t>This method position all scene node renderers to convey the information to the player from the actor’s perspective</w:t>
      </w:r>
      <w:r w:rsidR="00B7701F">
        <w:t xml:space="preserve"> defined by its front vector. This helps pre-setting different implementations for the gam views, although it might not be enough by itself. Game events are very helpful in disregard (they are discussed in Sections </w:t>
      </w:r>
      <w:r w:rsidR="00B7701F">
        <w:fldChar w:fldCharType="begin"/>
      </w:r>
      <w:r w:rsidR="00B7701F">
        <w:instrText xml:space="preserve"> REF _Ref382508357 \r \h </w:instrText>
      </w:r>
      <w:r w:rsidR="00B7701F">
        <w:fldChar w:fldCharType="separate"/>
      </w:r>
      <w:r w:rsidR="00EA324E">
        <w:t>7.2.6.7</w:t>
      </w:r>
      <w:r w:rsidR="00B7701F">
        <w:fldChar w:fldCharType="end"/>
      </w:r>
      <w:r w:rsidR="00B7701F">
        <w:t xml:space="preserve"> and </w:t>
      </w:r>
      <w:r w:rsidR="00B7701F">
        <w:fldChar w:fldCharType="begin"/>
      </w:r>
      <w:r w:rsidR="00B7701F">
        <w:instrText xml:space="preserve"> REF _Ref381864387 \r \h </w:instrText>
      </w:r>
      <w:r w:rsidR="00B7701F">
        <w:fldChar w:fldCharType="separate"/>
      </w:r>
      <w:r w:rsidR="00EA324E">
        <w:t>7.2.6.8</w:t>
      </w:r>
      <w:r w:rsidR="00B7701F">
        <w:fldChar w:fldCharType="end"/>
      </w:r>
      <w:r w:rsidR="00B7701F">
        <w:t>).</w:t>
      </w:r>
    </w:p>
    <w:p w14:paraId="5593B891" w14:textId="16F39136" w:rsidR="008B359A" w:rsidRDefault="008B359A" w:rsidP="008B359A">
      <w:pPr>
        <w:pStyle w:val="Heading4"/>
      </w:pPr>
      <w:bookmarkStart w:id="473" w:name="_Ref382500119"/>
      <w:r>
        <w:t>Creating the Controller</w:t>
      </w:r>
      <w:bookmarkEnd w:id="473"/>
    </w:p>
    <w:p w14:paraId="1289324A" w14:textId="65AD4E6D" w:rsidR="007D56AD" w:rsidRDefault="007D56AD" w:rsidP="008B359A">
      <w:r>
        <w:t xml:space="preserve">The </w:t>
      </w:r>
      <w:r w:rsidRPr="007D56AD">
        <w:rPr>
          <w:rStyle w:val="ComputerCode"/>
        </w:rPr>
        <w:t>HumanGameView</w:t>
      </w:r>
      <w:r>
        <w:t xml:space="preserve"> also requires an implementation of a </w:t>
      </w:r>
      <w:r w:rsidRPr="007D56AD">
        <w:rPr>
          <w:rStyle w:val="ComputerCode"/>
        </w:rPr>
        <w:t>GameController</w:t>
      </w:r>
      <w:r>
        <w:t xml:space="preserve">. The </w:t>
      </w:r>
      <w:r w:rsidRPr="00C47CE3">
        <w:rPr>
          <w:rStyle w:val="ComputerCode"/>
        </w:rPr>
        <w:t>GameController</w:t>
      </w:r>
      <w:r>
        <w:t xml:space="preserve"> selects input devices to offer to the player and translates the received input into high-level game commands (Section </w:t>
      </w:r>
      <w:r>
        <w:fldChar w:fldCharType="begin"/>
      </w:r>
      <w:r>
        <w:instrText xml:space="preserve"> REF _Ref382494743 \r \h </w:instrText>
      </w:r>
      <w:r>
        <w:fldChar w:fldCharType="separate"/>
      </w:r>
      <w:r w:rsidR="00EA324E">
        <w:t>7.2.5.6</w:t>
      </w:r>
      <w:r>
        <w:fldChar w:fldCharType="end"/>
      </w:r>
      <w:r>
        <w:t>).</w:t>
      </w:r>
    </w:p>
    <w:p w14:paraId="77B2ADF0" w14:textId="55A72B1D" w:rsidR="008B359A" w:rsidRDefault="007D56AD" w:rsidP="008B359A">
      <w:r>
        <w:t xml:space="preserve">UGE has the </w:t>
      </w:r>
      <w:r w:rsidRPr="007D56AD">
        <w:rPr>
          <w:rStyle w:val="ComputerCode"/>
        </w:rPr>
        <w:t>IInputDevice</w:t>
      </w:r>
      <w:r>
        <w:t xml:space="preserve"> abstract interface, which has the purpose of </w:t>
      </w:r>
      <w:r w:rsidR="00B978C0">
        <w:t>abstracting input devices. This interface serves as a common base handler for all input devices – it is possible to create interfaces subclasses for input devices. For instance, t</w:t>
      </w:r>
      <w:r>
        <w:t xml:space="preserve">wo default device interfaces are available: </w:t>
      </w:r>
      <w:r w:rsidRPr="007D56AD">
        <w:rPr>
          <w:rStyle w:val="ComputerCode"/>
        </w:rPr>
        <w:t>Mouse</w:t>
      </w:r>
      <w:r>
        <w:t xml:space="preserve"> and </w:t>
      </w:r>
      <w:r w:rsidRPr="007D56AD">
        <w:rPr>
          <w:rStyle w:val="ComputerCode"/>
        </w:rPr>
        <w:t>Keyboard</w:t>
      </w:r>
      <w:r>
        <w:t>. The default implementation for these interfaces uses OIS.</w:t>
      </w:r>
    </w:p>
    <w:p w14:paraId="0A1FDFC9" w14:textId="31668B54" w:rsidR="00B978C0" w:rsidRDefault="00B978C0" w:rsidP="008B359A">
      <w:r>
        <w:fldChar w:fldCharType="begin"/>
      </w:r>
      <w:r>
        <w:instrText xml:space="preserve"> REF _Ref382509073 \h </w:instrText>
      </w:r>
      <w:r>
        <w:fldChar w:fldCharType="separate"/>
      </w:r>
      <w:r w:rsidR="00EA324E" w:rsidRPr="00B978C0">
        <w:rPr>
          <w:b/>
        </w:rPr>
        <w:t xml:space="preserve">Listing </w:t>
      </w:r>
      <w:r w:rsidR="00EA324E">
        <w:rPr>
          <w:b/>
          <w:noProof/>
        </w:rPr>
        <w:t>98</w:t>
      </w:r>
      <w:r>
        <w:fldChar w:fldCharType="end"/>
      </w:r>
      <w:r>
        <w:t xml:space="preserve"> provides a simple </w:t>
      </w:r>
      <w:r w:rsidRPr="00B978C0">
        <w:rPr>
          <w:rStyle w:val="ComputerCode"/>
        </w:rPr>
        <w:t>GameController</w:t>
      </w:r>
      <w:r>
        <w:t xml:space="preserve"> using a mouse and a keyboard input devices.</w:t>
      </w:r>
    </w:p>
    <w:p w14:paraId="6226A9A5" w14:textId="411AE895" w:rsidR="00B978C0" w:rsidRDefault="00B978C0" w:rsidP="00B978C0">
      <w:pPr>
        <w:pStyle w:val="Caption"/>
        <w:keepNext/>
        <w:jc w:val="center"/>
      </w:pPr>
      <w:bookmarkStart w:id="474" w:name="_Ref382509073"/>
      <w:bookmarkStart w:id="475" w:name="_Toc382771823"/>
      <w:r w:rsidRPr="00B978C0">
        <w:rPr>
          <w:b/>
        </w:rPr>
        <w:t xml:space="preserve">Listing </w:t>
      </w:r>
      <w:r w:rsidRPr="00B978C0">
        <w:rPr>
          <w:b/>
        </w:rPr>
        <w:fldChar w:fldCharType="begin"/>
      </w:r>
      <w:r w:rsidRPr="00B978C0">
        <w:rPr>
          <w:b/>
        </w:rPr>
        <w:instrText xml:space="preserve"> SEQ Listing \* ARABIC </w:instrText>
      </w:r>
      <w:r w:rsidRPr="00B978C0">
        <w:rPr>
          <w:b/>
        </w:rPr>
        <w:fldChar w:fldCharType="separate"/>
      </w:r>
      <w:r w:rsidR="00EA324E">
        <w:rPr>
          <w:b/>
          <w:noProof/>
        </w:rPr>
        <w:t>98</w:t>
      </w:r>
      <w:r w:rsidRPr="00B978C0">
        <w:rPr>
          <w:b/>
        </w:rPr>
        <w:fldChar w:fldCharType="end"/>
      </w:r>
      <w:bookmarkEnd w:id="474"/>
      <w:r w:rsidRPr="00B978C0">
        <w:rPr>
          <w:b/>
        </w:rPr>
        <w:t>.</w:t>
      </w:r>
      <w:r>
        <w:t xml:space="preserve"> A </w:t>
      </w:r>
      <w:r w:rsidRPr="00B978C0">
        <w:rPr>
          <w:rStyle w:val="ComputerCode"/>
        </w:rPr>
        <w:t>GameController</w:t>
      </w:r>
      <w:r>
        <w:t xml:space="preserve"> using mouse and keyboard.</w:t>
      </w:r>
      <w:bookmarkEnd w:id="475"/>
    </w:p>
    <w:tbl>
      <w:tblPr>
        <w:tblStyle w:val="TableGrid"/>
        <w:tblW w:w="0" w:type="auto"/>
        <w:tblLook w:val="04A0" w:firstRow="1" w:lastRow="0" w:firstColumn="1" w:lastColumn="0" w:noHBand="0" w:noVBand="1"/>
      </w:tblPr>
      <w:tblGrid>
        <w:gridCol w:w="8494"/>
      </w:tblGrid>
      <w:tr w:rsidR="00B978C0" w14:paraId="7D871CBE" w14:textId="77777777" w:rsidTr="00B978C0">
        <w:tc>
          <w:tcPr>
            <w:tcW w:w="8494" w:type="dxa"/>
          </w:tcPr>
          <w:p w14:paraId="223A2501" w14:textId="555C2B09" w:rsidR="00B978C0" w:rsidRPr="00B978C0" w:rsidRDefault="00B978C0" w:rsidP="00B978C0">
            <w:pPr>
              <w:rPr>
                <w:rStyle w:val="ComputerCode"/>
              </w:rPr>
            </w:pPr>
            <w:r w:rsidRPr="00B978C0">
              <w:rPr>
                <w:rStyle w:val="ComputerCode"/>
              </w:rPr>
              <w:t>#include &lt;Engine/GameController/GameController.h&gt;</w:t>
            </w:r>
          </w:p>
          <w:p w14:paraId="2BAA6524" w14:textId="77777777" w:rsidR="00B978C0" w:rsidRPr="00B978C0" w:rsidRDefault="00B978C0" w:rsidP="00B978C0">
            <w:pPr>
              <w:rPr>
                <w:rStyle w:val="ComputerCode"/>
              </w:rPr>
            </w:pPr>
          </w:p>
          <w:p w14:paraId="42F6E9E3" w14:textId="77777777" w:rsidR="00B978C0" w:rsidRPr="00B978C0" w:rsidRDefault="00B978C0" w:rsidP="00B978C0">
            <w:pPr>
              <w:rPr>
                <w:rStyle w:val="ComputerCode"/>
              </w:rPr>
            </w:pPr>
            <w:r w:rsidRPr="00B978C0">
              <w:rPr>
                <w:rStyle w:val="ComputerCode"/>
              </w:rPr>
              <w:t>#include &lt;Core/PlayerProfile/GraphicalPreferences.h&gt;</w:t>
            </w:r>
          </w:p>
          <w:p w14:paraId="15777675" w14:textId="77777777" w:rsidR="00B978C0" w:rsidRPr="00B978C0" w:rsidRDefault="00B978C0" w:rsidP="00B978C0">
            <w:pPr>
              <w:rPr>
                <w:rStyle w:val="ComputerCode"/>
              </w:rPr>
            </w:pPr>
          </w:p>
          <w:p w14:paraId="23081F27" w14:textId="77777777" w:rsidR="00B978C0" w:rsidRPr="00B978C0" w:rsidRDefault="00B978C0" w:rsidP="00B978C0">
            <w:pPr>
              <w:rPr>
                <w:rStyle w:val="ComputerCode"/>
              </w:rPr>
            </w:pPr>
            <w:r w:rsidRPr="00B978C0">
              <w:rPr>
                <w:rStyle w:val="ComputerCode"/>
              </w:rPr>
              <w:t>#include &lt;IO/Input/InputDevice/Implementation/OIS/OISMouse.h&gt;</w:t>
            </w:r>
          </w:p>
          <w:p w14:paraId="099FDAF0" w14:textId="77777777" w:rsidR="00B978C0" w:rsidRPr="00B978C0" w:rsidRDefault="00B978C0" w:rsidP="00B978C0">
            <w:pPr>
              <w:rPr>
                <w:rStyle w:val="ComputerCode"/>
              </w:rPr>
            </w:pPr>
            <w:r w:rsidRPr="00B978C0">
              <w:rPr>
                <w:rStyle w:val="ComputerCode"/>
              </w:rPr>
              <w:t>#include &lt;IO/Input/InputDevice/Implementation/OIS/OISKeyboard.h&gt;</w:t>
            </w:r>
          </w:p>
          <w:p w14:paraId="549ECC67" w14:textId="77777777" w:rsidR="00B978C0" w:rsidRPr="00B978C0" w:rsidRDefault="00B978C0" w:rsidP="00B978C0">
            <w:pPr>
              <w:rPr>
                <w:rStyle w:val="ComputerCode"/>
              </w:rPr>
            </w:pPr>
          </w:p>
          <w:p w14:paraId="6B14737E" w14:textId="77777777" w:rsidR="00B978C0" w:rsidRPr="00B978C0" w:rsidRDefault="00B978C0" w:rsidP="00B978C0">
            <w:pPr>
              <w:rPr>
                <w:rStyle w:val="ComputerCode"/>
              </w:rPr>
            </w:pPr>
            <w:r w:rsidRPr="00B978C0">
              <w:rPr>
                <w:rStyle w:val="ComputerCode"/>
              </w:rPr>
              <w:t>#include "InputTypes.h"</w:t>
            </w:r>
          </w:p>
          <w:p w14:paraId="0A9F8E14" w14:textId="77777777" w:rsidR="00B978C0" w:rsidRPr="00B978C0" w:rsidRDefault="00B978C0" w:rsidP="00B978C0">
            <w:pPr>
              <w:rPr>
                <w:rStyle w:val="ComputerCode"/>
              </w:rPr>
            </w:pPr>
          </w:p>
          <w:p w14:paraId="261A5EEC" w14:textId="77777777" w:rsidR="00B978C0" w:rsidRPr="00B978C0" w:rsidRDefault="00B978C0" w:rsidP="00B978C0">
            <w:pPr>
              <w:rPr>
                <w:rStyle w:val="ComputerCode"/>
              </w:rPr>
            </w:pPr>
            <w:r w:rsidRPr="00B978C0">
              <w:rPr>
                <w:rStyle w:val="ComputerCode"/>
              </w:rPr>
              <w:t>namespace sg</w:t>
            </w:r>
          </w:p>
          <w:p w14:paraId="5CB84C6A" w14:textId="77777777" w:rsidR="00B978C0" w:rsidRPr="00B978C0" w:rsidRDefault="00B978C0" w:rsidP="00B978C0">
            <w:pPr>
              <w:rPr>
                <w:rStyle w:val="ComputerCode"/>
              </w:rPr>
            </w:pPr>
            <w:r w:rsidRPr="00B978C0">
              <w:rPr>
                <w:rStyle w:val="ComputerCode"/>
              </w:rPr>
              <w:t>{</w:t>
            </w:r>
          </w:p>
          <w:p w14:paraId="25585FB1" w14:textId="77777777" w:rsidR="00B978C0" w:rsidRPr="00B978C0" w:rsidRDefault="00B978C0" w:rsidP="00B978C0">
            <w:pPr>
              <w:rPr>
                <w:rStyle w:val="ComputerCode"/>
              </w:rPr>
            </w:pPr>
          </w:p>
          <w:p w14:paraId="4A5BD354" w14:textId="77777777" w:rsidR="00B978C0" w:rsidRPr="00B978C0" w:rsidRDefault="00B978C0" w:rsidP="00B978C0">
            <w:pPr>
              <w:rPr>
                <w:rStyle w:val="ComputerCode"/>
              </w:rPr>
            </w:pPr>
            <w:r w:rsidRPr="00B978C0">
              <w:rPr>
                <w:rStyle w:val="ComputerCode"/>
              </w:rPr>
              <w:t xml:space="preserve">    class GameController : public uge::GameController</w:t>
            </w:r>
          </w:p>
          <w:p w14:paraId="3FC7290A" w14:textId="77777777" w:rsidR="00B978C0" w:rsidRPr="00B978C0" w:rsidRDefault="00B978C0" w:rsidP="00B978C0">
            <w:pPr>
              <w:rPr>
                <w:rStyle w:val="ComputerCode"/>
              </w:rPr>
            </w:pPr>
            <w:r w:rsidRPr="00B978C0">
              <w:rPr>
                <w:rStyle w:val="ComputerCode"/>
              </w:rPr>
              <w:t xml:space="preserve">    {</w:t>
            </w:r>
          </w:p>
          <w:p w14:paraId="567E3135" w14:textId="77777777" w:rsidR="00B978C0" w:rsidRPr="00B978C0" w:rsidRDefault="00B978C0" w:rsidP="00B978C0">
            <w:pPr>
              <w:rPr>
                <w:rStyle w:val="ComputerCode"/>
              </w:rPr>
            </w:pPr>
            <w:r w:rsidRPr="00B978C0">
              <w:rPr>
                <w:rStyle w:val="ComputerCode"/>
              </w:rPr>
              <w:t xml:space="preserve">    public:</w:t>
            </w:r>
          </w:p>
          <w:p w14:paraId="25BC883A" w14:textId="77777777" w:rsidR="000441F0" w:rsidRDefault="00B978C0" w:rsidP="00B978C0">
            <w:pPr>
              <w:rPr>
                <w:rStyle w:val="ComputerCode"/>
              </w:rPr>
            </w:pPr>
            <w:r w:rsidRPr="00B978C0">
              <w:rPr>
                <w:rStyle w:val="ComputerCode"/>
              </w:rPr>
              <w:t xml:space="preserve">        GameController(</w:t>
            </w:r>
          </w:p>
          <w:p w14:paraId="679482A3" w14:textId="6B1946E7" w:rsidR="000441F0" w:rsidRDefault="000441F0" w:rsidP="00B978C0">
            <w:pPr>
              <w:rPr>
                <w:rStyle w:val="ComputerCode"/>
              </w:rPr>
            </w:pPr>
            <w:r>
              <w:rPr>
                <w:rStyle w:val="ComputerCode"/>
              </w:rPr>
              <w:lastRenderedPageBreak/>
              <w:t xml:space="preserve">              </w:t>
            </w:r>
            <w:r w:rsidR="00B978C0" w:rsidRPr="00B978C0">
              <w:rPr>
                <w:rStyle w:val="ComputerCode"/>
              </w:rPr>
              <w:t>const uge::Graphi</w:t>
            </w:r>
            <w:r>
              <w:rPr>
                <w:rStyle w:val="ComputerCode"/>
              </w:rPr>
              <w:t>calPreferences::WindowSettings&amp;</w:t>
            </w:r>
          </w:p>
          <w:p w14:paraId="4232B085" w14:textId="43C20E5E" w:rsidR="00B978C0" w:rsidRPr="00B978C0" w:rsidRDefault="000441F0" w:rsidP="00B978C0">
            <w:pPr>
              <w:rPr>
                <w:rStyle w:val="ComputerCode"/>
              </w:rPr>
            </w:pPr>
            <w:r>
              <w:rPr>
                <w:rStyle w:val="ComputerCode"/>
              </w:rPr>
              <w:t xml:space="preserve">                             </w:t>
            </w:r>
            <w:r w:rsidR="00B978C0" w:rsidRPr="00B978C0">
              <w:rPr>
                <w:rStyle w:val="ComputerCode"/>
              </w:rPr>
              <w:t>windowSettings, size_t windowHandle);</w:t>
            </w:r>
          </w:p>
          <w:p w14:paraId="2DAAB83B" w14:textId="77777777" w:rsidR="00B978C0" w:rsidRPr="00B978C0" w:rsidRDefault="00B978C0" w:rsidP="00B978C0">
            <w:pPr>
              <w:rPr>
                <w:rStyle w:val="ComputerCode"/>
              </w:rPr>
            </w:pPr>
          </w:p>
          <w:p w14:paraId="096A8814" w14:textId="77777777" w:rsidR="00B978C0" w:rsidRPr="00B978C0" w:rsidRDefault="00B978C0" w:rsidP="00B978C0">
            <w:pPr>
              <w:rPr>
                <w:rStyle w:val="ComputerCode"/>
              </w:rPr>
            </w:pPr>
            <w:r w:rsidRPr="00B978C0">
              <w:rPr>
                <w:rStyle w:val="ComputerCode"/>
              </w:rPr>
              <w:t xml:space="preserve">        ~GameController();</w:t>
            </w:r>
          </w:p>
          <w:p w14:paraId="56F3162B" w14:textId="77777777" w:rsidR="00B978C0" w:rsidRPr="00B978C0" w:rsidRDefault="00B978C0" w:rsidP="00B978C0">
            <w:pPr>
              <w:rPr>
                <w:rStyle w:val="ComputerCode"/>
              </w:rPr>
            </w:pPr>
          </w:p>
          <w:p w14:paraId="46A66496" w14:textId="77777777" w:rsidR="00B978C0" w:rsidRPr="00B978C0" w:rsidRDefault="00B978C0" w:rsidP="00B978C0">
            <w:pPr>
              <w:rPr>
                <w:rStyle w:val="ComputerCode"/>
              </w:rPr>
            </w:pPr>
            <w:r w:rsidRPr="00B978C0">
              <w:rPr>
                <w:rStyle w:val="ComputerCode"/>
              </w:rPr>
              <w:t xml:space="preserve">        virtual bool vInit() override;</w:t>
            </w:r>
          </w:p>
          <w:p w14:paraId="786D96B8" w14:textId="77777777" w:rsidR="00B978C0" w:rsidRPr="00B978C0" w:rsidRDefault="00B978C0" w:rsidP="00B978C0">
            <w:pPr>
              <w:rPr>
                <w:rStyle w:val="ComputerCode"/>
              </w:rPr>
            </w:pPr>
            <w:r w:rsidRPr="00B978C0">
              <w:rPr>
                <w:rStyle w:val="ComputerCode"/>
              </w:rPr>
              <w:t xml:space="preserve">        virtual bool vDestroy() override;</w:t>
            </w:r>
          </w:p>
          <w:p w14:paraId="1F3C14F2" w14:textId="77777777" w:rsidR="00B978C0" w:rsidRPr="00B978C0" w:rsidRDefault="00B978C0" w:rsidP="00B978C0">
            <w:pPr>
              <w:rPr>
                <w:rStyle w:val="ComputerCode"/>
              </w:rPr>
            </w:pPr>
          </w:p>
          <w:p w14:paraId="5EFC4461" w14:textId="77777777" w:rsidR="00B978C0" w:rsidRPr="00B978C0" w:rsidRDefault="00B978C0" w:rsidP="00B978C0">
            <w:pPr>
              <w:rPr>
                <w:rStyle w:val="ComputerCode"/>
              </w:rPr>
            </w:pPr>
            <w:r w:rsidRPr="00B978C0">
              <w:rPr>
                <w:rStyle w:val="ComputerCode"/>
              </w:rPr>
              <w:t xml:space="preserve">        virtual bool vUpdate(unsigned long timeElapsed) override;</w:t>
            </w:r>
          </w:p>
          <w:p w14:paraId="0ED82D7C" w14:textId="77777777" w:rsidR="00B978C0" w:rsidRPr="00B978C0" w:rsidRDefault="00B978C0" w:rsidP="00B978C0">
            <w:pPr>
              <w:rPr>
                <w:rStyle w:val="ComputerCode"/>
              </w:rPr>
            </w:pPr>
          </w:p>
          <w:p w14:paraId="1655A546" w14:textId="6C4E30E9" w:rsidR="00B978C0" w:rsidRPr="00B978C0" w:rsidRDefault="00B978C0" w:rsidP="00B978C0">
            <w:pPr>
              <w:rPr>
                <w:rStyle w:val="ComputerCode"/>
              </w:rPr>
            </w:pPr>
            <w:r>
              <w:rPr>
                <w:rStyle w:val="ComputerCode"/>
              </w:rPr>
              <w:t xml:space="preserve">        void </w:t>
            </w:r>
            <w:r w:rsidRPr="00B978C0">
              <w:rPr>
                <w:rStyle w:val="ComputerCode"/>
              </w:rPr>
              <w:t>InputCallback(uge::InputMapping::MappedInput&amp; inputs);</w:t>
            </w:r>
          </w:p>
          <w:p w14:paraId="6EB21CE2" w14:textId="77777777" w:rsidR="00B978C0" w:rsidRPr="00B978C0" w:rsidRDefault="00B978C0" w:rsidP="00B978C0">
            <w:pPr>
              <w:rPr>
                <w:rStyle w:val="ComputerCode"/>
              </w:rPr>
            </w:pPr>
          </w:p>
          <w:p w14:paraId="420AFB9E" w14:textId="77777777" w:rsidR="00B978C0" w:rsidRPr="00B978C0" w:rsidRDefault="00B978C0" w:rsidP="00B978C0">
            <w:pPr>
              <w:rPr>
                <w:rStyle w:val="ComputerCode"/>
              </w:rPr>
            </w:pPr>
            <w:r w:rsidRPr="00B978C0">
              <w:rPr>
                <w:rStyle w:val="ComputerCode"/>
              </w:rPr>
              <w:t xml:space="preserve">    protected:</w:t>
            </w:r>
          </w:p>
          <w:p w14:paraId="5E873CCD" w14:textId="77777777" w:rsidR="000441F0" w:rsidRDefault="00B978C0" w:rsidP="00B978C0">
            <w:pPr>
              <w:rPr>
                <w:rStyle w:val="ComputerCode"/>
              </w:rPr>
            </w:pPr>
            <w:r w:rsidRPr="00B978C0">
              <w:rPr>
                <w:rStyle w:val="ComputerCode"/>
              </w:rPr>
              <w:t xml:space="preserve">  </w:t>
            </w:r>
            <w:r w:rsidR="000441F0">
              <w:rPr>
                <w:rStyle w:val="ComputerCode"/>
              </w:rPr>
              <w:t xml:space="preserve">      virtual const std::string</w:t>
            </w:r>
          </w:p>
          <w:p w14:paraId="3A63BD6E" w14:textId="4A263A47" w:rsidR="00B978C0" w:rsidRPr="00B978C0" w:rsidRDefault="000441F0" w:rsidP="00B978C0">
            <w:pPr>
              <w:rPr>
                <w:rStyle w:val="ComputerCode"/>
              </w:rPr>
            </w:pPr>
            <w:r>
              <w:rPr>
                <w:rStyle w:val="ComputerCode"/>
              </w:rPr>
              <w:t xml:space="preserve">                 </w:t>
            </w:r>
            <w:r w:rsidR="00B978C0" w:rsidRPr="00B978C0">
              <w:rPr>
                <w:rStyle w:val="ComputerCode"/>
              </w:rPr>
              <w:t>vGetInputContextListFilename() override;</w:t>
            </w:r>
          </w:p>
          <w:p w14:paraId="6163515B" w14:textId="77777777" w:rsidR="000441F0" w:rsidRDefault="00B978C0" w:rsidP="00B978C0">
            <w:pPr>
              <w:rPr>
                <w:rStyle w:val="ComputerCode"/>
              </w:rPr>
            </w:pPr>
            <w:r w:rsidRPr="00B978C0">
              <w:rPr>
                <w:rStyle w:val="ComputerCode"/>
              </w:rPr>
              <w:t xml:space="preserve">        virtual const</w:t>
            </w:r>
          </w:p>
          <w:p w14:paraId="36426236" w14:textId="77777777" w:rsidR="000441F0" w:rsidRDefault="000441F0" w:rsidP="00B978C0">
            <w:pPr>
              <w:rPr>
                <w:rStyle w:val="ComputerCode"/>
              </w:rPr>
            </w:pPr>
            <w:r>
              <w:rPr>
                <w:rStyle w:val="ComputerCode"/>
              </w:rPr>
              <w:t xml:space="preserve">                </w:t>
            </w:r>
            <w:r w:rsidR="00B978C0" w:rsidRPr="00B978C0">
              <w:rPr>
                <w:rStyle w:val="ComputerCode"/>
              </w:rPr>
              <w:t xml:space="preserve"> uge::InputMapping::RawInputToInputTypeCallbacks </w:t>
            </w:r>
          </w:p>
          <w:p w14:paraId="1F67076B" w14:textId="45555791" w:rsidR="00B978C0" w:rsidRPr="00B978C0" w:rsidRDefault="000441F0" w:rsidP="00B978C0">
            <w:pPr>
              <w:rPr>
                <w:rStyle w:val="ComputerCode"/>
              </w:rPr>
            </w:pPr>
            <w:r>
              <w:rPr>
                <w:rStyle w:val="ComputerCode"/>
              </w:rPr>
              <w:t xml:space="preserve">                           </w:t>
            </w:r>
            <w:r w:rsidR="00B978C0" w:rsidRPr="00B978C0">
              <w:rPr>
                <w:rStyle w:val="ComputerCode"/>
              </w:rPr>
              <w:t>vGetInputConverterDelegates() override;</w:t>
            </w:r>
          </w:p>
          <w:p w14:paraId="743ABD3B" w14:textId="77777777" w:rsidR="000441F0" w:rsidRDefault="00B978C0" w:rsidP="00B978C0">
            <w:pPr>
              <w:rPr>
                <w:rStyle w:val="ComputerCode"/>
              </w:rPr>
            </w:pPr>
            <w:r w:rsidRPr="00B978C0">
              <w:rPr>
                <w:rStyle w:val="ComputerCode"/>
              </w:rPr>
              <w:t xml:space="preserve">        virtual</w:t>
            </w:r>
            <w:r w:rsidR="000441F0">
              <w:rPr>
                <w:rStyle w:val="ComputerCode"/>
              </w:rPr>
              <w:t xml:space="preserve"> const std::vector&lt;std::string&gt;</w:t>
            </w:r>
          </w:p>
          <w:p w14:paraId="4E946145" w14:textId="53D67141" w:rsidR="00B978C0" w:rsidRPr="00B978C0" w:rsidRDefault="000441F0" w:rsidP="00B978C0">
            <w:pPr>
              <w:rPr>
                <w:rStyle w:val="ComputerCode"/>
              </w:rPr>
            </w:pPr>
            <w:r>
              <w:rPr>
                <w:rStyle w:val="ComputerCode"/>
              </w:rPr>
              <w:t xml:space="preserve">                 </w:t>
            </w:r>
            <w:r w:rsidR="00B978C0" w:rsidRPr="00B978C0">
              <w:rPr>
                <w:rStyle w:val="ComputerCode"/>
              </w:rPr>
              <w:t>vGetInputContexts() override;</w:t>
            </w:r>
          </w:p>
          <w:p w14:paraId="21A1C054" w14:textId="4BEBCDEA" w:rsidR="000441F0" w:rsidRDefault="00B978C0" w:rsidP="00B978C0">
            <w:pPr>
              <w:rPr>
                <w:rStyle w:val="ComputerCode"/>
              </w:rPr>
            </w:pPr>
            <w:r w:rsidRPr="00B978C0">
              <w:rPr>
                <w:rStyle w:val="ComputerCode"/>
              </w:rPr>
              <w:t xml:space="preserve">        virtual std::vector&lt;</w:t>
            </w:r>
          </w:p>
          <w:p w14:paraId="33FF4B5C" w14:textId="5250AACB" w:rsidR="000441F0" w:rsidRDefault="000441F0" w:rsidP="00B978C0">
            <w:pPr>
              <w:rPr>
                <w:rStyle w:val="ComputerCode"/>
              </w:rPr>
            </w:pPr>
            <w:r>
              <w:rPr>
                <w:rStyle w:val="ComputerCode"/>
              </w:rPr>
              <w:t xml:space="preserve">                 </w:t>
            </w:r>
            <w:r w:rsidR="00B978C0" w:rsidRPr="00B978C0">
              <w:rPr>
                <w:rStyle w:val="ComputerCode"/>
              </w:rPr>
              <w:t xml:space="preserve">uge::GameController::MappedInputDelegate&gt; </w:t>
            </w:r>
          </w:p>
          <w:p w14:paraId="2D648642" w14:textId="7BB4FEE4" w:rsidR="00B978C0" w:rsidRPr="00B978C0" w:rsidRDefault="000441F0" w:rsidP="00B978C0">
            <w:pPr>
              <w:rPr>
                <w:rStyle w:val="ComputerCode"/>
              </w:rPr>
            </w:pPr>
            <w:r>
              <w:rPr>
                <w:rStyle w:val="ComputerCode"/>
              </w:rPr>
              <w:t xml:space="preserve">                             </w:t>
            </w:r>
            <w:r w:rsidR="00B978C0" w:rsidRPr="00B978C0">
              <w:rPr>
                <w:rStyle w:val="ComputerCode"/>
              </w:rPr>
              <w:t>vGetMappedInputDelegates() override;</w:t>
            </w:r>
          </w:p>
          <w:p w14:paraId="047F64ED" w14:textId="77777777" w:rsidR="00B978C0" w:rsidRPr="00B978C0" w:rsidRDefault="00B978C0" w:rsidP="00B978C0">
            <w:pPr>
              <w:rPr>
                <w:rStyle w:val="ComputerCode"/>
              </w:rPr>
            </w:pPr>
          </w:p>
          <w:p w14:paraId="264F8E7F" w14:textId="77777777" w:rsidR="00B978C0" w:rsidRPr="00B978C0" w:rsidRDefault="00B978C0" w:rsidP="00B978C0">
            <w:pPr>
              <w:rPr>
                <w:rStyle w:val="ComputerCode"/>
              </w:rPr>
            </w:pPr>
            <w:r w:rsidRPr="00B978C0">
              <w:rPr>
                <w:rStyle w:val="ComputerCode"/>
              </w:rPr>
              <w:t xml:space="preserve">    private:</w:t>
            </w:r>
          </w:p>
          <w:p w14:paraId="551A7308" w14:textId="77777777" w:rsidR="00B978C0" w:rsidRPr="00B978C0" w:rsidRDefault="00B978C0" w:rsidP="00B978C0">
            <w:pPr>
              <w:rPr>
                <w:rStyle w:val="ComputerCode"/>
              </w:rPr>
            </w:pPr>
            <w:r w:rsidRPr="00B978C0">
              <w:rPr>
                <w:rStyle w:val="ComputerCode"/>
              </w:rPr>
              <w:t xml:space="preserve">        uge::GraphicalPreferences::WindowSettings m_WindowSettings;</w:t>
            </w:r>
          </w:p>
          <w:p w14:paraId="72BBCC06" w14:textId="77777777" w:rsidR="00B978C0" w:rsidRPr="00B978C0" w:rsidRDefault="00B978C0" w:rsidP="00B978C0">
            <w:pPr>
              <w:rPr>
                <w:rStyle w:val="ComputerCode"/>
              </w:rPr>
            </w:pPr>
            <w:r w:rsidRPr="00B978C0">
              <w:rPr>
                <w:rStyle w:val="ComputerCode"/>
              </w:rPr>
              <w:t xml:space="preserve">        size_t m_WindowHandle;</w:t>
            </w:r>
          </w:p>
          <w:p w14:paraId="298F0561" w14:textId="77777777" w:rsidR="00B978C0" w:rsidRPr="00B978C0" w:rsidRDefault="00B978C0" w:rsidP="00B978C0">
            <w:pPr>
              <w:rPr>
                <w:rStyle w:val="ComputerCode"/>
              </w:rPr>
            </w:pPr>
          </w:p>
          <w:p w14:paraId="6ECE362C" w14:textId="47D54ECD" w:rsidR="00B978C0" w:rsidRPr="00B978C0" w:rsidRDefault="00B978C0" w:rsidP="00B978C0">
            <w:pPr>
              <w:rPr>
                <w:rStyle w:val="ComputerCode"/>
              </w:rPr>
            </w:pPr>
            <w:r>
              <w:rPr>
                <w:rStyle w:val="ComputerCode"/>
              </w:rPr>
              <w:t xml:space="preserve">        bool m_LastPlayer</w:t>
            </w:r>
            <w:r w:rsidR="00CF26B4">
              <w:rPr>
                <w:rStyle w:val="ComputerCode"/>
              </w:rPr>
              <w:t>MoveLeft</w:t>
            </w:r>
            <w:r w:rsidRPr="00B978C0">
              <w:rPr>
                <w:rStyle w:val="ComputerCode"/>
              </w:rPr>
              <w:t>;</w:t>
            </w:r>
          </w:p>
          <w:p w14:paraId="78013150" w14:textId="02B7CD1D" w:rsidR="00B978C0" w:rsidRPr="00B978C0" w:rsidRDefault="00B978C0" w:rsidP="00B978C0">
            <w:pPr>
              <w:rPr>
                <w:rStyle w:val="ComputerCode"/>
              </w:rPr>
            </w:pPr>
            <w:r w:rsidRPr="00B978C0">
              <w:rPr>
                <w:rStyle w:val="ComputerCode"/>
              </w:rPr>
              <w:t xml:space="preserve">        bool m_Last</w:t>
            </w:r>
            <w:r>
              <w:rPr>
                <w:rStyle w:val="ComputerCode"/>
              </w:rPr>
              <w:t>Player</w:t>
            </w:r>
            <w:r w:rsidR="00CF26B4">
              <w:rPr>
                <w:rStyle w:val="ComputerCode"/>
              </w:rPr>
              <w:t>MoveRight</w:t>
            </w:r>
            <w:r w:rsidRPr="00B978C0">
              <w:rPr>
                <w:rStyle w:val="ComputerCode"/>
              </w:rPr>
              <w:t>;</w:t>
            </w:r>
          </w:p>
          <w:p w14:paraId="3A273733" w14:textId="77777777" w:rsidR="00B978C0" w:rsidRPr="00B978C0" w:rsidRDefault="00B978C0" w:rsidP="00B978C0">
            <w:pPr>
              <w:rPr>
                <w:rStyle w:val="ComputerCode"/>
              </w:rPr>
            </w:pPr>
          </w:p>
          <w:p w14:paraId="0D7D6178" w14:textId="77777777" w:rsidR="00B978C0" w:rsidRPr="00B978C0" w:rsidRDefault="00B978C0" w:rsidP="00B978C0">
            <w:pPr>
              <w:rPr>
                <w:rStyle w:val="ComputerCode"/>
              </w:rPr>
            </w:pPr>
            <w:r w:rsidRPr="00B978C0">
              <w:rPr>
                <w:rStyle w:val="ComputerCode"/>
              </w:rPr>
              <w:t xml:space="preserve">        uge::InputDevice::OISKeyboard m_Keyboard;</w:t>
            </w:r>
          </w:p>
          <w:p w14:paraId="1E10E614" w14:textId="77777777" w:rsidR="00B978C0" w:rsidRPr="00B978C0" w:rsidRDefault="00B978C0" w:rsidP="00B978C0">
            <w:pPr>
              <w:rPr>
                <w:rStyle w:val="ComputerCode"/>
              </w:rPr>
            </w:pPr>
            <w:r w:rsidRPr="00B978C0">
              <w:rPr>
                <w:rStyle w:val="ComputerCode"/>
              </w:rPr>
              <w:t xml:space="preserve">        uge::InputDevice::OISMouse m_Mouse;</w:t>
            </w:r>
          </w:p>
          <w:p w14:paraId="09574A90" w14:textId="77777777" w:rsidR="00B978C0" w:rsidRPr="00B978C0" w:rsidRDefault="00B978C0" w:rsidP="00B978C0">
            <w:pPr>
              <w:rPr>
                <w:rStyle w:val="ComputerCode"/>
              </w:rPr>
            </w:pPr>
            <w:r w:rsidRPr="00B978C0">
              <w:rPr>
                <w:rStyle w:val="ComputerCode"/>
              </w:rPr>
              <w:t xml:space="preserve">    };</w:t>
            </w:r>
          </w:p>
          <w:p w14:paraId="74D419C0" w14:textId="77777777" w:rsidR="00B978C0" w:rsidRPr="00B978C0" w:rsidRDefault="00B978C0" w:rsidP="00B978C0">
            <w:pPr>
              <w:rPr>
                <w:rStyle w:val="ComputerCode"/>
              </w:rPr>
            </w:pPr>
          </w:p>
          <w:p w14:paraId="0CF71256" w14:textId="07ECD7BC" w:rsidR="00B978C0" w:rsidRDefault="00B978C0" w:rsidP="00B978C0">
            <w:r w:rsidRPr="00B978C0">
              <w:rPr>
                <w:rStyle w:val="ComputerCode"/>
              </w:rPr>
              <w:t>}</w:t>
            </w:r>
          </w:p>
        </w:tc>
      </w:tr>
    </w:tbl>
    <w:p w14:paraId="092DEA54" w14:textId="77777777" w:rsidR="00B978C0" w:rsidRDefault="00B978C0" w:rsidP="008B359A"/>
    <w:p w14:paraId="66998ED6" w14:textId="443FB750" w:rsidR="00B978C0" w:rsidRDefault="00B978C0" w:rsidP="008B359A">
      <w:r>
        <w:t xml:space="preserve">The most important method of this class is </w:t>
      </w:r>
      <w:r w:rsidRPr="00B978C0">
        <w:rPr>
          <w:rStyle w:val="ComputerCode"/>
        </w:rPr>
        <w:t>InputCallback()</w:t>
      </w:r>
      <w:r>
        <w:t xml:space="preserve"> (</w:t>
      </w:r>
      <w:r w:rsidR="00803288">
        <w:fldChar w:fldCharType="begin"/>
      </w:r>
      <w:r w:rsidR="00803288">
        <w:instrText xml:space="preserve"> REF _Ref382510034 \h </w:instrText>
      </w:r>
      <w:r w:rsidR="00803288">
        <w:fldChar w:fldCharType="separate"/>
      </w:r>
      <w:r w:rsidR="00EA324E" w:rsidRPr="00CF26B4">
        <w:rPr>
          <w:b/>
        </w:rPr>
        <w:t xml:space="preserve">Listing </w:t>
      </w:r>
      <w:r w:rsidR="00EA324E">
        <w:rPr>
          <w:b/>
          <w:noProof/>
        </w:rPr>
        <w:t>99</w:t>
      </w:r>
      <w:r w:rsidR="00803288">
        <w:fldChar w:fldCharType="end"/>
      </w:r>
      <w:r>
        <w:t xml:space="preserve">). This </w:t>
      </w:r>
      <w:r w:rsidR="00C37FD1">
        <w:t>function</w:t>
      </w:r>
      <w:r>
        <w:t xml:space="preserve"> translates the user input </w:t>
      </w:r>
      <w:r w:rsidR="00CF26B4">
        <w:t>into game commands. However, this is not done directly: it uses a low-level data-driven game command to allow input mapping (</w:t>
      </w:r>
      <w:r w:rsidR="00803288">
        <w:fldChar w:fldCharType="begin"/>
      </w:r>
      <w:r w:rsidR="00803288">
        <w:instrText xml:space="preserve"> REF _Ref382510039 \h </w:instrText>
      </w:r>
      <w:r w:rsidR="00803288">
        <w:fldChar w:fldCharType="separate"/>
      </w:r>
      <w:r w:rsidR="00EA324E" w:rsidRPr="00CF26B4">
        <w:rPr>
          <w:b/>
        </w:rPr>
        <w:t xml:space="preserve">Listing </w:t>
      </w:r>
      <w:r w:rsidR="00EA324E">
        <w:rPr>
          <w:b/>
          <w:noProof/>
        </w:rPr>
        <w:t>100</w:t>
      </w:r>
      <w:r w:rsidR="00803288">
        <w:fldChar w:fldCharType="end"/>
      </w:r>
      <w:r w:rsidR="00CF26B4">
        <w:t>).</w:t>
      </w:r>
      <w:r w:rsidR="000B585A">
        <w:t xml:space="preserve"> In fact, </w:t>
      </w:r>
      <w:r w:rsidR="00803288">
        <w:fldChar w:fldCharType="begin"/>
      </w:r>
      <w:r w:rsidR="00803288">
        <w:instrText xml:space="preserve"> REF _Ref382510034 \h </w:instrText>
      </w:r>
      <w:r w:rsidR="00803288">
        <w:fldChar w:fldCharType="separate"/>
      </w:r>
      <w:r w:rsidR="00EA324E" w:rsidRPr="00CF26B4">
        <w:rPr>
          <w:b/>
        </w:rPr>
        <w:t xml:space="preserve">Listing </w:t>
      </w:r>
      <w:r w:rsidR="00EA324E">
        <w:rPr>
          <w:b/>
          <w:noProof/>
        </w:rPr>
        <w:t>99</w:t>
      </w:r>
      <w:r w:rsidR="00803288">
        <w:fldChar w:fldCharType="end"/>
      </w:r>
      <w:r w:rsidR="00803288">
        <w:t xml:space="preserve"> </w:t>
      </w:r>
      <w:r w:rsidR="000B585A">
        <w:t>does not have any reference to a specific mouse or keyboard key.</w:t>
      </w:r>
    </w:p>
    <w:p w14:paraId="7164C244" w14:textId="4B3432B4" w:rsidR="00CF26B4" w:rsidRDefault="00CF26B4" w:rsidP="00CF26B4">
      <w:pPr>
        <w:pStyle w:val="Caption"/>
        <w:keepNext/>
        <w:jc w:val="center"/>
      </w:pPr>
      <w:bookmarkStart w:id="476" w:name="_Ref382510034"/>
      <w:bookmarkStart w:id="477" w:name="_Toc382771824"/>
      <w:r w:rsidRPr="00CF26B4">
        <w:rPr>
          <w:b/>
        </w:rPr>
        <w:t xml:space="preserve">Listing </w:t>
      </w:r>
      <w:r w:rsidRPr="00CF26B4">
        <w:rPr>
          <w:b/>
        </w:rPr>
        <w:fldChar w:fldCharType="begin"/>
      </w:r>
      <w:r w:rsidRPr="00CF26B4">
        <w:rPr>
          <w:b/>
        </w:rPr>
        <w:instrText xml:space="preserve"> SEQ Listing \* ARABIC </w:instrText>
      </w:r>
      <w:r w:rsidRPr="00CF26B4">
        <w:rPr>
          <w:b/>
        </w:rPr>
        <w:fldChar w:fldCharType="separate"/>
      </w:r>
      <w:r w:rsidR="00EA324E">
        <w:rPr>
          <w:b/>
          <w:noProof/>
        </w:rPr>
        <w:t>99</w:t>
      </w:r>
      <w:r w:rsidRPr="00CF26B4">
        <w:rPr>
          <w:b/>
        </w:rPr>
        <w:fldChar w:fldCharType="end"/>
      </w:r>
      <w:bookmarkEnd w:id="476"/>
      <w:r w:rsidRPr="00CF26B4">
        <w:rPr>
          <w:b/>
        </w:rPr>
        <w:t>.</w:t>
      </w:r>
      <w:r>
        <w:t xml:space="preserve"> A sample implementation of the </w:t>
      </w:r>
      <w:r w:rsidRPr="00CF26B4">
        <w:rPr>
          <w:rStyle w:val="ComputerCode"/>
        </w:rPr>
        <w:t>InputCallback()</w:t>
      </w:r>
      <w:r>
        <w:t xml:space="preserve"> method.</w:t>
      </w:r>
      <w:bookmarkEnd w:id="477"/>
    </w:p>
    <w:tbl>
      <w:tblPr>
        <w:tblStyle w:val="TableGrid"/>
        <w:tblW w:w="0" w:type="auto"/>
        <w:tblLook w:val="04A0" w:firstRow="1" w:lastRow="0" w:firstColumn="1" w:lastColumn="0" w:noHBand="0" w:noVBand="1"/>
      </w:tblPr>
      <w:tblGrid>
        <w:gridCol w:w="8494"/>
      </w:tblGrid>
      <w:tr w:rsidR="00B978C0" w14:paraId="5687761B" w14:textId="77777777" w:rsidTr="00B978C0">
        <w:tc>
          <w:tcPr>
            <w:tcW w:w="8494" w:type="dxa"/>
          </w:tcPr>
          <w:p w14:paraId="1A31FB4B" w14:textId="77777777" w:rsidR="00C37FD1" w:rsidRPr="00C37FD1" w:rsidRDefault="00C37FD1" w:rsidP="00C37FD1">
            <w:pPr>
              <w:rPr>
                <w:rStyle w:val="ComputerCode"/>
              </w:rPr>
            </w:pPr>
            <w:r w:rsidRPr="00C37FD1">
              <w:rPr>
                <w:rStyle w:val="ComputerCode"/>
              </w:rPr>
              <w:t>void GameController::InputCallback(uge::InputMapping::MappedInput&amp; inputs)</w:t>
            </w:r>
          </w:p>
          <w:p w14:paraId="0A822678" w14:textId="77777777" w:rsidR="00C37FD1" w:rsidRPr="00C37FD1" w:rsidRDefault="00C37FD1" w:rsidP="00C37FD1">
            <w:pPr>
              <w:rPr>
                <w:rStyle w:val="ComputerCode"/>
              </w:rPr>
            </w:pPr>
            <w:r w:rsidRPr="00C37FD1">
              <w:rPr>
                <w:rStyle w:val="ComputerCode"/>
              </w:rPr>
              <w:t>{</w:t>
            </w:r>
          </w:p>
          <w:p w14:paraId="69A3662A" w14:textId="77777777" w:rsidR="000441F0" w:rsidRDefault="00C37FD1" w:rsidP="00C37FD1">
            <w:pPr>
              <w:rPr>
                <w:rStyle w:val="ComputerCode"/>
              </w:rPr>
            </w:pPr>
            <w:r w:rsidRPr="00C37FD1">
              <w:rPr>
                <w:rStyle w:val="ComputerCode"/>
              </w:rPr>
              <w:t xml:space="preserve">    bool bState = inputs.IsStateEnabled(</w:t>
            </w:r>
          </w:p>
          <w:p w14:paraId="3E0A823D" w14:textId="78B6F9BF" w:rsidR="00C37FD1" w:rsidRPr="00C37FD1" w:rsidRDefault="000441F0" w:rsidP="00C37FD1">
            <w:pPr>
              <w:rPr>
                <w:rStyle w:val="ComputerCode"/>
              </w:rPr>
            </w:pPr>
            <w:r>
              <w:rPr>
                <w:rStyle w:val="ComputerCode"/>
              </w:rPr>
              <w:t xml:space="preserve">                     </w:t>
            </w:r>
            <w:r w:rsidR="00C37FD1" w:rsidRPr="00C37FD1">
              <w:rPr>
                <w:rStyle w:val="ComputerCode"/>
              </w:rPr>
              <w:t>uge::InputMapping::State::PlayerMoveLeft);</w:t>
            </w:r>
          </w:p>
          <w:p w14:paraId="3433444A" w14:textId="77777777" w:rsidR="00C37FD1" w:rsidRPr="00C37FD1" w:rsidRDefault="00C37FD1" w:rsidP="00C37FD1">
            <w:pPr>
              <w:rPr>
                <w:rStyle w:val="ComputerCode"/>
              </w:rPr>
            </w:pPr>
            <w:r w:rsidRPr="00C37FD1">
              <w:rPr>
                <w:rStyle w:val="ComputerCode"/>
              </w:rPr>
              <w:t xml:space="preserve">    if (bState != m_LastPlayerMoveLeft)</w:t>
            </w:r>
          </w:p>
          <w:p w14:paraId="2DCF9477" w14:textId="77777777" w:rsidR="00C37FD1" w:rsidRPr="00C37FD1" w:rsidRDefault="00C37FD1" w:rsidP="00C37FD1">
            <w:pPr>
              <w:rPr>
                <w:rStyle w:val="ComputerCode"/>
              </w:rPr>
            </w:pPr>
            <w:r w:rsidRPr="00C37FD1">
              <w:rPr>
                <w:rStyle w:val="ComputerCode"/>
              </w:rPr>
              <w:t xml:space="preserve">    {</w:t>
            </w:r>
          </w:p>
          <w:p w14:paraId="0F7F5AF2" w14:textId="77777777" w:rsidR="00C37FD1" w:rsidRPr="00C37FD1" w:rsidRDefault="00C37FD1" w:rsidP="00C37FD1">
            <w:pPr>
              <w:rPr>
                <w:rStyle w:val="ComputerCode"/>
              </w:rPr>
            </w:pPr>
            <w:r w:rsidRPr="00C37FD1">
              <w:rPr>
                <w:rStyle w:val="ComputerCode"/>
              </w:rPr>
              <w:t xml:space="preserve">        if (bState)</w:t>
            </w:r>
          </w:p>
          <w:p w14:paraId="23D0B4DB" w14:textId="77777777" w:rsidR="00C37FD1" w:rsidRPr="00C37FD1" w:rsidRDefault="00C37FD1" w:rsidP="00C37FD1">
            <w:pPr>
              <w:rPr>
                <w:rStyle w:val="ComputerCode"/>
              </w:rPr>
            </w:pPr>
            <w:r w:rsidRPr="00C37FD1">
              <w:rPr>
                <w:rStyle w:val="ComputerCode"/>
              </w:rPr>
              <w:t xml:space="preserve">        {</w:t>
            </w:r>
          </w:p>
          <w:p w14:paraId="1E981724" w14:textId="77777777" w:rsidR="000441F0" w:rsidRDefault="00C37FD1" w:rsidP="00C37FD1">
            <w:pPr>
              <w:rPr>
                <w:rStyle w:val="ComputerCode"/>
              </w:rPr>
            </w:pPr>
            <w:r w:rsidRPr="00C37FD1">
              <w:rPr>
                <w:rStyle w:val="ComputerCode"/>
              </w:rPr>
              <w:lastRenderedPageBreak/>
              <w:t xml:space="preserve">            std::shared_ptr&lt;sg::MoveActor&gt; pEvent(</w:t>
            </w:r>
          </w:p>
          <w:p w14:paraId="2A19AB56" w14:textId="61028326" w:rsidR="000441F0" w:rsidRDefault="000441F0" w:rsidP="00C37FD1">
            <w:pPr>
              <w:rPr>
                <w:rStyle w:val="ComputerCode"/>
              </w:rPr>
            </w:pPr>
            <w:r>
              <w:rPr>
                <w:rStyle w:val="ComputerCode"/>
              </w:rPr>
              <w:t xml:space="preserve">                 </w:t>
            </w:r>
            <w:r w:rsidR="00C37FD1" w:rsidRPr="00C37FD1">
              <w:rPr>
                <w:rStyle w:val="ComputerCode"/>
              </w:rPr>
              <w:t>LIB_NEW sg::MoveActor(</w:t>
            </w:r>
          </w:p>
          <w:p w14:paraId="18B6FF37" w14:textId="591DA2FC" w:rsidR="00C37FD1" w:rsidRPr="00C37FD1" w:rsidRDefault="000441F0" w:rsidP="00C37FD1">
            <w:pPr>
              <w:rPr>
                <w:rStyle w:val="ComputerCode"/>
              </w:rPr>
            </w:pPr>
            <w:r>
              <w:rPr>
                <w:rStyle w:val="ComputerCode"/>
              </w:rPr>
              <w:t xml:space="preserve">                     </w:t>
            </w:r>
            <w:r w:rsidR="00C37FD1" w:rsidRPr="00C37FD1">
              <w:rPr>
                <w:rStyle w:val="ComputerCode"/>
              </w:rPr>
              <w:t>m_ActorID, sg::MoveActor::Direction::Left));</w:t>
            </w:r>
          </w:p>
          <w:p w14:paraId="3F69A9A9" w14:textId="77777777" w:rsidR="00C37FD1" w:rsidRPr="00C37FD1" w:rsidRDefault="00C37FD1" w:rsidP="00C37FD1">
            <w:pPr>
              <w:rPr>
                <w:rStyle w:val="ComputerCode"/>
              </w:rPr>
            </w:pPr>
            <w:r w:rsidRPr="00C37FD1">
              <w:rPr>
                <w:rStyle w:val="ComputerCode"/>
              </w:rPr>
              <w:t xml:space="preserve">            uge::IEventManager::Get()-&gt;vQueueEvent(pEvent);</w:t>
            </w:r>
          </w:p>
          <w:p w14:paraId="539E9993" w14:textId="77777777" w:rsidR="00C37FD1" w:rsidRPr="00C37FD1" w:rsidRDefault="00C37FD1" w:rsidP="00C37FD1">
            <w:pPr>
              <w:rPr>
                <w:rStyle w:val="ComputerCode"/>
              </w:rPr>
            </w:pPr>
            <w:r w:rsidRPr="00C37FD1">
              <w:rPr>
                <w:rStyle w:val="ComputerCode"/>
              </w:rPr>
              <w:t xml:space="preserve">        }</w:t>
            </w:r>
          </w:p>
          <w:p w14:paraId="06768CCC" w14:textId="77777777" w:rsidR="00C37FD1" w:rsidRPr="00C37FD1" w:rsidRDefault="00C37FD1" w:rsidP="00C37FD1">
            <w:pPr>
              <w:rPr>
                <w:rStyle w:val="ComputerCode"/>
              </w:rPr>
            </w:pPr>
            <w:r w:rsidRPr="00C37FD1">
              <w:rPr>
                <w:rStyle w:val="ComputerCode"/>
              </w:rPr>
              <w:t xml:space="preserve">        else</w:t>
            </w:r>
          </w:p>
          <w:p w14:paraId="0D043346" w14:textId="77777777" w:rsidR="00C37FD1" w:rsidRPr="00C37FD1" w:rsidRDefault="00C37FD1" w:rsidP="00C37FD1">
            <w:pPr>
              <w:rPr>
                <w:rStyle w:val="ComputerCode"/>
              </w:rPr>
            </w:pPr>
            <w:r w:rsidRPr="00C37FD1">
              <w:rPr>
                <w:rStyle w:val="ComputerCode"/>
              </w:rPr>
              <w:t xml:space="preserve">        {</w:t>
            </w:r>
          </w:p>
          <w:p w14:paraId="386E2E55" w14:textId="77777777" w:rsidR="000441F0" w:rsidRDefault="00C37FD1" w:rsidP="00C37FD1">
            <w:pPr>
              <w:rPr>
                <w:rStyle w:val="ComputerCode"/>
              </w:rPr>
            </w:pPr>
            <w:r w:rsidRPr="00C37FD1">
              <w:rPr>
                <w:rStyle w:val="ComputerCode"/>
              </w:rPr>
              <w:t xml:space="preserve">            std::shared_ptr&lt;sg::StopActor&gt; pEvent(</w:t>
            </w:r>
          </w:p>
          <w:p w14:paraId="752FAAA4" w14:textId="38E5185E" w:rsidR="00C37FD1" w:rsidRPr="00C37FD1" w:rsidRDefault="000441F0" w:rsidP="00C37FD1">
            <w:pPr>
              <w:rPr>
                <w:rStyle w:val="ComputerCode"/>
              </w:rPr>
            </w:pPr>
            <w:r>
              <w:rPr>
                <w:rStyle w:val="ComputerCode"/>
              </w:rPr>
              <w:t xml:space="preserve">                 </w:t>
            </w:r>
            <w:r w:rsidR="00C37FD1" w:rsidRPr="00C37FD1">
              <w:rPr>
                <w:rStyle w:val="ComputerCode"/>
              </w:rPr>
              <w:t>LIB_NEW sg::StopActor(m_ActorID));</w:t>
            </w:r>
          </w:p>
          <w:p w14:paraId="40B247D8" w14:textId="77777777" w:rsidR="00C37FD1" w:rsidRPr="00C37FD1" w:rsidRDefault="00C37FD1" w:rsidP="00C37FD1">
            <w:pPr>
              <w:rPr>
                <w:rStyle w:val="ComputerCode"/>
              </w:rPr>
            </w:pPr>
            <w:r w:rsidRPr="00C37FD1">
              <w:rPr>
                <w:rStyle w:val="ComputerCode"/>
              </w:rPr>
              <w:t xml:space="preserve">            uge::IEventManager::Get()-&gt;vQueueEvent(pEvent);</w:t>
            </w:r>
          </w:p>
          <w:p w14:paraId="127B0376" w14:textId="77777777" w:rsidR="00C37FD1" w:rsidRPr="00C37FD1" w:rsidRDefault="00C37FD1" w:rsidP="00C37FD1">
            <w:pPr>
              <w:rPr>
                <w:rStyle w:val="ComputerCode"/>
              </w:rPr>
            </w:pPr>
            <w:r w:rsidRPr="00C37FD1">
              <w:rPr>
                <w:rStyle w:val="ComputerCode"/>
              </w:rPr>
              <w:t xml:space="preserve">        }</w:t>
            </w:r>
          </w:p>
          <w:p w14:paraId="14407F1E" w14:textId="77777777" w:rsidR="00C37FD1" w:rsidRPr="00C37FD1" w:rsidRDefault="00C37FD1" w:rsidP="00C37FD1">
            <w:pPr>
              <w:rPr>
                <w:rStyle w:val="ComputerCode"/>
              </w:rPr>
            </w:pPr>
          </w:p>
          <w:p w14:paraId="09594CB0" w14:textId="77777777" w:rsidR="00C37FD1" w:rsidRPr="00C37FD1" w:rsidRDefault="00C37FD1" w:rsidP="00C37FD1">
            <w:pPr>
              <w:rPr>
                <w:rStyle w:val="ComputerCode"/>
              </w:rPr>
            </w:pPr>
            <w:r w:rsidRPr="00C37FD1">
              <w:rPr>
                <w:rStyle w:val="ComputerCode"/>
              </w:rPr>
              <w:t xml:space="preserve">        m_LastPlayerMoveLeft = bState;</w:t>
            </w:r>
          </w:p>
          <w:p w14:paraId="41DFA48D" w14:textId="77777777" w:rsidR="00C37FD1" w:rsidRPr="00C37FD1" w:rsidRDefault="00C37FD1" w:rsidP="00C37FD1">
            <w:pPr>
              <w:rPr>
                <w:rStyle w:val="ComputerCode"/>
              </w:rPr>
            </w:pPr>
            <w:r w:rsidRPr="00C37FD1">
              <w:rPr>
                <w:rStyle w:val="ComputerCode"/>
              </w:rPr>
              <w:t xml:space="preserve">    }</w:t>
            </w:r>
          </w:p>
          <w:p w14:paraId="3BB879EF" w14:textId="77777777" w:rsidR="00C37FD1" w:rsidRPr="00C37FD1" w:rsidRDefault="00C37FD1" w:rsidP="00C37FD1">
            <w:pPr>
              <w:rPr>
                <w:rStyle w:val="ComputerCode"/>
              </w:rPr>
            </w:pPr>
          </w:p>
          <w:p w14:paraId="47E4B087" w14:textId="77777777" w:rsidR="000441F0" w:rsidRDefault="00C37FD1" w:rsidP="00C37FD1">
            <w:pPr>
              <w:rPr>
                <w:rStyle w:val="ComputerCode"/>
              </w:rPr>
            </w:pPr>
            <w:r w:rsidRPr="00C37FD1">
              <w:rPr>
                <w:rStyle w:val="ComputerCode"/>
              </w:rPr>
              <w:t xml:space="preserve">    bState = inputs.IsStateEnabled(</w:t>
            </w:r>
          </w:p>
          <w:p w14:paraId="2F2A8EF5" w14:textId="7A80630D" w:rsidR="00C37FD1" w:rsidRPr="00C37FD1" w:rsidRDefault="000441F0" w:rsidP="00C37FD1">
            <w:pPr>
              <w:rPr>
                <w:rStyle w:val="ComputerCode"/>
              </w:rPr>
            </w:pPr>
            <w:r>
              <w:rPr>
                <w:rStyle w:val="ComputerCode"/>
              </w:rPr>
              <w:t xml:space="preserve">                         </w:t>
            </w:r>
            <w:r w:rsidR="00C37FD1" w:rsidRPr="00C37FD1">
              <w:rPr>
                <w:rStyle w:val="ComputerCode"/>
              </w:rPr>
              <w:t>uge::InputMapping::State::PlayerMoveRight);</w:t>
            </w:r>
          </w:p>
          <w:p w14:paraId="0EBB0B46" w14:textId="77777777" w:rsidR="00C37FD1" w:rsidRPr="00C37FD1" w:rsidRDefault="00C37FD1" w:rsidP="00C37FD1">
            <w:pPr>
              <w:rPr>
                <w:rStyle w:val="ComputerCode"/>
              </w:rPr>
            </w:pPr>
            <w:r w:rsidRPr="00C37FD1">
              <w:rPr>
                <w:rStyle w:val="ComputerCode"/>
              </w:rPr>
              <w:t xml:space="preserve">    if (bState != m_LastPlayerMoveRight)</w:t>
            </w:r>
          </w:p>
          <w:p w14:paraId="38AC2DBC" w14:textId="77777777" w:rsidR="00C37FD1" w:rsidRPr="00C37FD1" w:rsidRDefault="00C37FD1" w:rsidP="00C37FD1">
            <w:pPr>
              <w:rPr>
                <w:rStyle w:val="ComputerCode"/>
              </w:rPr>
            </w:pPr>
            <w:r w:rsidRPr="00C37FD1">
              <w:rPr>
                <w:rStyle w:val="ComputerCode"/>
              </w:rPr>
              <w:t xml:space="preserve">    {</w:t>
            </w:r>
          </w:p>
          <w:p w14:paraId="40634CB4" w14:textId="77777777" w:rsidR="00C37FD1" w:rsidRPr="00C37FD1" w:rsidRDefault="00C37FD1" w:rsidP="00C37FD1">
            <w:pPr>
              <w:rPr>
                <w:rStyle w:val="ComputerCode"/>
              </w:rPr>
            </w:pPr>
            <w:r w:rsidRPr="00C37FD1">
              <w:rPr>
                <w:rStyle w:val="ComputerCode"/>
              </w:rPr>
              <w:t xml:space="preserve">        if (bState)</w:t>
            </w:r>
          </w:p>
          <w:p w14:paraId="3C827334" w14:textId="77777777" w:rsidR="00C37FD1" w:rsidRPr="00C37FD1" w:rsidRDefault="00C37FD1" w:rsidP="00C37FD1">
            <w:pPr>
              <w:rPr>
                <w:rStyle w:val="ComputerCode"/>
              </w:rPr>
            </w:pPr>
            <w:r w:rsidRPr="00C37FD1">
              <w:rPr>
                <w:rStyle w:val="ComputerCode"/>
              </w:rPr>
              <w:t xml:space="preserve">        {</w:t>
            </w:r>
          </w:p>
          <w:p w14:paraId="2A64E2A9" w14:textId="77777777" w:rsidR="000441F0" w:rsidRDefault="00C37FD1" w:rsidP="00C37FD1">
            <w:pPr>
              <w:rPr>
                <w:rStyle w:val="ComputerCode"/>
              </w:rPr>
            </w:pPr>
            <w:r w:rsidRPr="00C37FD1">
              <w:rPr>
                <w:rStyle w:val="ComputerCode"/>
              </w:rPr>
              <w:t xml:space="preserve">            std::shared_ptr&lt;sg::MoveActor&gt; pEvent(</w:t>
            </w:r>
          </w:p>
          <w:p w14:paraId="07E0657F" w14:textId="5FBA99E1" w:rsidR="000441F0" w:rsidRDefault="000441F0" w:rsidP="00C37FD1">
            <w:pPr>
              <w:rPr>
                <w:rStyle w:val="ComputerCode"/>
              </w:rPr>
            </w:pPr>
            <w:r>
              <w:rPr>
                <w:rStyle w:val="ComputerCode"/>
              </w:rPr>
              <w:t xml:space="preserve">                  </w:t>
            </w:r>
            <w:r w:rsidR="00C37FD1" w:rsidRPr="00C37FD1">
              <w:rPr>
                <w:rStyle w:val="ComputerCode"/>
              </w:rPr>
              <w:t>LIB_NEW sg::MoveActor(</w:t>
            </w:r>
          </w:p>
          <w:p w14:paraId="738A5540" w14:textId="14AE3185" w:rsidR="00C37FD1" w:rsidRPr="00C37FD1" w:rsidRDefault="000441F0" w:rsidP="00C37FD1">
            <w:pPr>
              <w:rPr>
                <w:rStyle w:val="ComputerCode"/>
              </w:rPr>
            </w:pPr>
            <w:r>
              <w:rPr>
                <w:rStyle w:val="ComputerCode"/>
              </w:rPr>
              <w:t xml:space="preserve">                      </w:t>
            </w:r>
            <w:r w:rsidR="00C37FD1" w:rsidRPr="00C37FD1">
              <w:rPr>
                <w:rStyle w:val="ComputerCode"/>
              </w:rPr>
              <w:t>m_ActorID</w:t>
            </w:r>
            <w:r w:rsidR="00F44A1C">
              <w:rPr>
                <w:rStyle w:val="ComputerCode"/>
              </w:rPr>
              <w:t>, sg::MoveActor::Direction::Right</w:t>
            </w:r>
            <w:r w:rsidR="00C37FD1" w:rsidRPr="00C37FD1">
              <w:rPr>
                <w:rStyle w:val="ComputerCode"/>
              </w:rPr>
              <w:t>));</w:t>
            </w:r>
          </w:p>
          <w:p w14:paraId="1CF55D68" w14:textId="77777777" w:rsidR="00C37FD1" w:rsidRPr="00C37FD1" w:rsidRDefault="00C37FD1" w:rsidP="00C37FD1">
            <w:pPr>
              <w:rPr>
                <w:rStyle w:val="ComputerCode"/>
              </w:rPr>
            </w:pPr>
            <w:r w:rsidRPr="00C37FD1">
              <w:rPr>
                <w:rStyle w:val="ComputerCode"/>
              </w:rPr>
              <w:t xml:space="preserve">            uge::IEventManager::Get()-&gt;vQueueEvent(pEvent);</w:t>
            </w:r>
          </w:p>
          <w:p w14:paraId="0C0D1AA7" w14:textId="77777777" w:rsidR="00C37FD1" w:rsidRPr="00C37FD1" w:rsidRDefault="00C37FD1" w:rsidP="00C37FD1">
            <w:pPr>
              <w:rPr>
                <w:rStyle w:val="ComputerCode"/>
              </w:rPr>
            </w:pPr>
            <w:r w:rsidRPr="00C37FD1">
              <w:rPr>
                <w:rStyle w:val="ComputerCode"/>
              </w:rPr>
              <w:t xml:space="preserve">        }</w:t>
            </w:r>
          </w:p>
          <w:p w14:paraId="6DC43129" w14:textId="77777777" w:rsidR="00C37FD1" w:rsidRPr="00C37FD1" w:rsidRDefault="00C37FD1" w:rsidP="00C37FD1">
            <w:pPr>
              <w:rPr>
                <w:rStyle w:val="ComputerCode"/>
              </w:rPr>
            </w:pPr>
            <w:r w:rsidRPr="00C37FD1">
              <w:rPr>
                <w:rStyle w:val="ComputerCode"/>
              </w:rPr>
              <w:t xml:space="preserve">        else</w:t>
            </w:r>
          </w:p>
          <w:p w14:paraId="1A9EF073" w14:textId="77777777" w:rsidR="00C37FD1" w:rsidRPr="00C37FD1" w:rsidRDefault="00C37FD1" w:rsidP="00C37FD1">
            <w:pPr>
              <w:rPr>
                <w:rStyle w:val="ComputerCode"/>
              </w:rPr>
            </w:pPr>
            <w:r w:rsidRPr="00C37FD1">
              <w:rPr>
                <w:rStyle w:val="ComputerCode"/>
              </w:rPr>
              <w:t xml:space="preserve">        {</w:t>
            </w:r>
          </w:p>
          <w:p w14:paraId="79AE7A8D" w14:textId="77777777" w:rsidR="000441F0" w:rsidRDefault="00C37FD1" w:rsidP="00C37FD1">
            <w:pPr>
              <w:rPr>
                <w:rStyle w:val="ComputerCode"/>
              </w:rPr>
            </w:pPr>
            <w:r w:rsidRPr="00C37FD1">
              <w:rPr>
                <w:rStyle w:val="ComputerCode"/>
              </w:rPr>
              <w:t xml:space="preserve">            std::shared_ptr&lt;sg::StopActor&gt; pEvent(</w:t>
            </w:r>
          </w:p>
          <w:p w14:paraId="5E7B3DAC" w14:textId="69395A2B" w:rsidR="00C37FD1" w:rsidRPr="00C37FD1" w:rsidRDefault="000441F0" w:rsidP="00C37FD1">
            <w:pPr>
              <w:rPr>
                <w:rStyle w:val="ComputerCode"/>
              </w:rPr>
            </w:pPr>
            <w:r>
              <w:rPr>
                <w:rStyle w:val="ComputerCode"/>
              </w:rPr>
              <w:t xml:space="preserve">                           </w:t>
            </w:r>
            <w:r w:rsidR="00C37FD1" w:rsidRPr="00C37FD1">
              <w:rPr>
                <w:rStyle w:val="ComputerCode"/>
              </w:rPr>
              <w:t>LIB_NEW sg::StopActor(m_ActorID));</w:t>
            </w:r>
          </w:p>
          <w:p w14:paraId="38F9DDC8" w14:textId="77777777" w:rsidR="00C37FD1" w:rsidRPr="00C37FD1" w:rsidRDefault="00C37FD1" w:rsidP="00C37FD1">
            <w:pPr>
              <w:rPr>
                <w:rStyle w:val="ComputerCode"/>
              </w:rPr>
            </w:pPr>
            <w:r w:rsidRPr="00C37FD1">
              <w:rPr>
                <w:rStyle w:val="ComputerCode"/>
              </w:rPr>
              <w:t xml:space="preserve">            uge::IEventManager::Get()-&gt;vQueueEvent(pEvent);</w:t>
            </w:r>
          </w:p>
          <w:p w14:paraId="64BE0384" w14:textId="77777777" w:rsidR="00C37FD1" w:rsidRPr="00C37FD1" w:rsidRDefault="00C37FD1" w:rsidP="00C37FD1">
            <w:pPr>
              <w:rPr>
                <w:rStyle w:val="ComputerCode"/>
              </w:rPr>
            </w:pPr>
            <w:r w:rsidRPr="00C37FD1">
              <w:rPr>
                <w:rStyle w:val="ComputerCode"/>
              </w:rPr>
              <w:t xml:space="preserve">        }</w:t>
            </w:r>
          </w:p>
          <w:p w14:paraId="6899D231" w14:textId="77777777" w:rsidR="00C37FD1" w:rsidRPr="00C37FD1" w:rsidRDefault="00C37FD1" w:rsidP="00C37FD1">
            <w:pPr>
              <w:rPr>
                <w:rStyle w:val="ComputerCode"/>
              </w:rPr>
            </w:pPr>
          </w:p>
          <w:p w14:paraId="70218993" w14:textId="77777777" w:rsidR="00C37FD1" w:rsidRPr="00C37FD1" w:rsidRDefault="00C37FD1" w:rsidP="00C37FD1">
            <w:pPr>
              <w:rPr>
                <w:rStyle w:val="ComputerCode"/>
              </w:rPr>
            </w:pPr>
            <w:r w:rsidRPr="00C37FD1">
              <w:rPr>
                <w:rStyle w:val="ComputerCode"/>
              </w:rPr>
              <w:t xml:space="preserve">        m_LastPlayerMoveRight = bState;</w:t>
            </w:r>
          </w:p>
          <w:p w14:paraId="51A7BC32" w14:textId="77777777" w:rsidR="00C37FD1" w:rsidRPr="00C37FD1" w:rsidRDefault="00C37FD1" w:rsidP="00C37FD1">
            <w:pPr>
              <w:rPr>
                <w:rStyle w:val="ComputerCode"/>
              </w:rPr>
            </w:pPr>
            <w:r w:rsidRPr="00C37FD1">
              <w:rPr>
                <w:rStyle w:val="ComputerCode"/>
              </w:rPr>
              <w:t xml:space="preserve">    }</w:t>
            </w:r>
          </w:p>
          <w:p w14:paraId="2AEBA44E" w14:textId="77777777" w:rsidR="00C37FD1" w:rsidRPr="00C37FD1" w:rsidRDefault="00C37FD1" w:rsidP="00C37FD1">
            <w:pPr>
              <w:rPr>
                <w:rStyle w:val="ComputerCode"/>
              </w:rPr>
            </w:pPr>
          </w:p>
          <w:p w14:paraId="2D0B0B85" w14:textId="77777777" w:rsidR="00C37FD1" w:rsidRPr="00C37FD1" w:rsidRDefault="00C37FD1" w:rsidP="00C37FD1">
            <w:pPr>
              <w:rPr>
                <w:rStyle w:val="ComputerCode"/>
              </w:rPr>
            </w:pPr>
            <w:r w:rsidRPr="00C37FD1">
              <w:rPr>
                <w:rStyle w:val="ComputerCode"/>
              </w:rPr>
              <w:t xml:space="preserve">    if (inputs.IsActionEnabled(uge::InputMapping::Action::Fire))</w:t>
            </w:r>
          </w:p>
          <w:p w14:paraId="1BC5B639" w14:textId="77777777" w:rsidR="00C37FD1" w:rsidRPr="00C37FD1" w:rsidRDefault="00C37FD1" w:rsidP="00C37FD1">
            <w:pPr>
              <w:rPr>
                <w:rStyle w:val="ComputerCode"/>
              </w:rPr>
            </w:pPr>
            <w:r w:rsidRPr="00C37FD1">
              <w:rPr>
                <w:rStyle w:val="ComputerCode"/>
              </w:rPr>
              <w:t xml:space="preserve">    {</w:t>
            </w:r>
          </w:p>
          <w:p w14:paraId="0AEC786F" w14:textId="77777777" w:rsidR="00C37FD1" w:rsidRPr="00C37FD1" w:rsidRDefault="00C37FD1" w:rsidP="00C37FD1">
            <w:pPr>
              <w:rPr>
                <w:rStyle w:val="ComputerCode"/>
              </w:rPr>
            </w:pPr>
            <w:r w:rsidRPr="00C37FD1">
              <w:rPr>
                <w:rStyle w:val="ComputerCode"/>
              </w:rPr>
              <w:t xml:space="preserve">        // Send fire event.</w:t>
            </w:r>
          </w:p>
          <w:p w14:paraId="2CD4F7FE" w14:textId="77777777" w:rsidR="00C37FD1" w:rsidRPr="00C37FD1" w:rsidRDefault="00C37FD1" w:rsidP="00C37FD1">
            <w:pPr>
              <w:rPr>
                <w:rStyle w:val="ComputerCode"/>
              </w:rPr>
            </w:pPr>
            <w:r w:rsidRPr="00C37FD1">
              <w:rPr>
                <w:rStyle w:val="ComputerCode"/>
              </w:rPr>
              <w:t xml:space="preserve">    }</w:t>
            </w:r>
          </w:p>
          <w:p w14:paraId="0465F57D" w14:textId="013A918F" w:rsidR="00B978C0" w:rsidRDefault="00C37FD1" w:rsidP="00C37FD1">
            <w:r w:rsidRPr="00C37FD1">
              <w:rPr>
                <w:rStyle w:val="ComputerCode"/>
              </w:rPr>
              <w:t>}</w:t>
            </w:r>
          </w:p>
        </w:tc>
      </w:tr>
    </w:tbl>
    <w:p w14:paraId="2B34B1A5" w14:textId="77777777" w:rsidR="00B978C0" w:rsidRDefault="00B978C0" w:rsidP="008B359A"/>
    <w:p w14:paraId="7AB2D29F" w14:textId="4087D357" w:rsidR="00CF26B4" w:rsidRDefault="00CF26B4" w:rsidP="00CF26B4">
      <w:pPr>
        <w:pStyle w:val="Caption"/>
        <w:keepNext/>
        <w:jc w:val="center"/>
      </w:pPr>
      <w:bookmarkStart w:id="478" w:name="_Ref382510039"/>
      <w:bookmarkStart w:id="479" w:name="_Toc382771825"/>
      <w:r w:rsidRPr="00CF26B4">
        <w:rPr>
          <w:b/>
        </w:rPr>
        <w:t xml:space="preserve">Listing </w:t>
      </w:r>
      <w:r w:rsidRPr="00CF26B4">
        <w:rPr>
          <w:b/>
        </w:rPr>
        <w:fldChar w:fldCharType="begin"/>
      </w:r>
      <w:r w:rsidRPr="00CF26B4">
        <w:rPr>
          <w:b/>
        </w:rPr>
        <w:instrText xml:space="preserve"> SEQ Listing \* ARABIC </w:instrText>
      </w:r>
      <w:r w:rsidRPr="00CF26B4">
        <w:rPr>
          <w:b/>
        </w:rPr>
        <w:fldChar w:fldCharType="separate"/>
      </w:r>
      <w:r w:rsidR="00EA324E">
        <w:rPr>
          <w:b/>
          <w:noProof/>
        </w:rPr>
        <w:t>100</w:t>
      </w:r>
      <w:r w:rsidRPr="00CF26B4">
        <w:rPr>
          <w:b/>
        </w:rPr>
        <w:fldChar w:fldCharType="end"/>
      </w:r>
      <w:bookmarkEnd w:id="478"/>
      <w:r w:rsidRPr="00CF26B4">
        <w:rPr>
          <w:b/>
        </w:rPr>
        <w:t>.</w:t>
      </w:r>
      <w:r>
        <w:t xml:space="preserve"> Low-level game commands: actions, states and ranges.</w:t>
      </w:r>
      <w:bookmarkEnd w:id="479"/>
    </w:p>
    <w:tbl>
      <w:tblPr>
        <w:tblStyle w:val="TableGrid"/>
        <w:tblW w:w="0" w:type="auto"/>
        <w:tblLook w:val="04A0" w:firstRow="1" w:lastRow="0" w:firstColumn="1" w:lastColumn="0" w:noHBand="0" w:noVBand="1"/>
      </w:tblPr>
      <w:tblGrid>
        <w:gridCol w:w="8494"/>
      </w:tblGrid>
      <w:tr w:rsidR="00CF26B4" w14:paraId="26D4ACE1" w14:textId="77777777" w:rsidTr="00CF26B4">
        <w:tc>
          <w:tcPr>
            <w:tcW w:w="8494" w:type="dxa"/>
          </w:tcPr>
          <w:p w14:paraId="027BA834" w14:textId="77777777" w:rsidR="00CF26B4" w:rsidRPr="00CF26B4" w:rsidRDefault="00CF26B4" w:rsidP="00CF26B4">
            <w:pPr>
              <w:rPr>
                <w:rStyle w:val="ComputerCode"/>
              </w:rPr>
            </w:pPr>
            <w:r w:rsidRPr="00CF26B4">
              <w:rPr>
                <w:rStyle w:val="ComputerCode"/>
              </w:rPr>
              <w:t>#include &lt;IO/Input/InputMapping/InputTypes.h&gt;</w:t>
            </w:r>
          </w:p>
          <w:p w14:paraId="5CF08A56" w14:textId="77777777" w:rsidR="00CF26B4" w:rsidRPr="00CF26B4" w:rsidRDefault="00CF26B4" w:rsidP="00CF26B4">
            <w:pPr>
              <w:rPr>
                <w:rStyle w:val="ComputerCode"/>
              </w:rPr>
            </w:pPr>
          </w:p>
          <w:p w14:paraId="12F7EEF9" w14:textId="77777777" w:rsidR="00CF26B4" w:rsidRPr="00CF26B4" w:rsidRDefault="00CF26B4" w:rsidP="00CF26B4">
            <w:pPr>
              <w:rPr>
                <w:rStyle w:val="ComputerCode"/>
              </w:rPr>
            </w:pPr>
            <w:r w:rsidRPr="00CF26B4">
              <w:rPr>
                <w:rStyle w:val="ComputerCode"/>
              </w:rPr>
              <w:t>enum class uge::InputMapping::Action : unsigned int</w:t>
            </w:r>
          </w:p>
          <w:p w14:paraId="4C9775E3" w14:textId="77777777" w:rsidR="00CF26B4" w:rsidRPr="00CF26B4" w:rsidRDefault="00CF26B4" w:rsidP="00CF26B4">
            <w:pPr>
              <w:rPr>
                <w:rStyle w:val="ComputerCode"/>
              </w:rPr>
            </w:pPr>
            <w:r w:rsidRPr="00CF26B4">
              <w:rPr>
                <w:rStyle w:val="ComputerCode"/>
              </w:rPr>
              <w:t>{</w:t>
            </w:r>
          </w:p>
          <w:p w14:paraId="69925E7A" w14:textId="77777777" w:rsidR="00CF26B4" w:rsidRPr="00CF26B4" w:rsidRDefault="00CF26B4" w:rsidP="00CF26B4">
            <w:pPr>
              <w:rPr>
                <w:rStyle w:val="ComputerCode"/>
              </w:rPr>
            </w:pPr>
            <w:r w:rsidRPr="00CF26B4">
              <w:rPr>
                <w:rStyle w:val="ComputerCode"/>
              </w:rPr>
              <w:t xml:space="preserve">    Fire,</w:t>
            </w:r>
          </w:p>
          <w:p w14:paraId="2F3F666F" w14:textId="77777777" w:rsidR="00CF26B4" w:rsidRPr="00CF26B4" w:rsidRDefault="00CF26B4" w:rsidP="00CF26B4">
            <w:pPr>
              <w:rPr>
                <w:rStyle w:val="ComputerCode"/>
              </w:rPr>
            </w:pPr>
            <w:r w:rsidRPr="00CF26B4">
              <w:rPr>
                <w:rStyle w:val="ComputerCode"/>
              </w:rPr>
              <w:t>};</w:t>
            </w:r>
          </w:p>
          <w:p w14:paraId="2E496A52" w14:textId="77777777" w:rsidR="00CF26B4" w:rsidRPr="00CF26B4" w:rsidRDefault="00CF26B4" w:rsidP="00CF26B4">
            <w:pPr>
              <w:rPr>
                <w:rStyle w:val="ComputerCode"/>
              </w:rPr>
            </w:pPr>
          </w:p>
          <w:p w14:paraId="518095E4" w14:textId="77777777" w:rsidR="00CF26B4" w:rsidRPr="00CF26B4" w:rsidRDefault="00CF26B4" w:rsidP="00CF26B4">
            <w:pPr>
              <w:rPr>
                <w:rStyle w:val="ComputerCode"/>
              </w:rPr>
            </w:pPr>
            <w:r w:rsidRPr="00CF26B4">
              <w:rPr>
                <w:rStyle w:val="ComputerCode"/>
              </w:rPr>
              <w:t>enum class uge::InputMapping::State : unsigned int</w:t>
            </w:r>
          </w:p>
          <w:p w14:paraId="4D033E51" w14:textId="77777777" w:rsidR="00CF26B4" w:rsidRPr="00CF26B4" w:rsidRDefault="00CF26B4" w:rsidP="00CF26B4">
            <w:pPr>
              <w:rPr>
                <w:rStyle w:val="ComputerCode"/>
              </w:rPr>
            </w:pPr>
            <w:r w:rsidRPr="00CF26B4">
              <w:rPr>
                <w:rStyle w:val="ComputerCode"/>
              </w:rPr>
              <w:t>{</w:t>
            </w:r>
          </w:p>
          <w:p w14:paraId="107A983F" w14:textId="77777777" w:rsidR="00CF26B4" w:rsidRPr="00CF26B4" w:rsidRDefault="00CF26B4" w:rsidP="00CF26B4">
            <w:pPr>
              <w:rPr>
                <w:rStyle w:val="ComputerCode"/>
              </w:rPr>
            </w:pPr>
            <w:r w:rsidRPr="00CF26B4">
              <w:rPr>
                <w:rStyle w:val="ComputerCode"/>
              </w:rPr>
              <w:lastRenderedPageBreak/>
              <w:t xml:space="preserve">    PlayerMoveRight,</w:t>
            </w:r>
          </w:p>
          <w:p w14:paraId="4A2F752A" w14:textId="77777777" w:rsidR="00CF26B4" w:rsidRPr="00CF26B4" w:rsidRDefault="00CF26B4" w:rsidP="00CF26B4">
            <w:pPr>
              <w:rPr>
                <w:rStyle w:val="ComputerCode"/>
              </w:rPr>
            </w:pPr>
            <w:r w:rsidRPr="00CF26B4">
              <w:rPr>
                <w:rStyle w:val="ComputerCode"/>
              </w:rPr>
              <w:t xml:space="preserve">    PlayerMoveLeft,</w:t>
            </w:r>
          </w:p>
          <w:p w14:paraId="19AEA2A7" w14:textId="77777777" w:rsidR="00CF26B4" w:rsidRPr="00CF26B4" w:rsidRDefault="00CF26B4" w:rsidP="00CF26B4">
            <w:pPr>
              <w:rPr>
                <w:rStyle w:val="ComputerCode"/>
              </w:rPr>
            </w:pPr>
            <w:r w:rsidRPr="00CF26B4">
              <w:rPr>
                <w:rStyle w:val="ComputerCode"/>
              </w:rPr>
              <w:t>};</w:t>
            </w:r>
          </w:p>
          <w:p w14:paraId="5BA2A4B4" w14:textId="77777777" w:rsidR="00CF26B4" w:rsidRPr="00CF26B4" w:rsidRDefault="00CF26B4" w:rsidP="00CF26B4">
            <w:pPr>
              <w:rPr>
                <w:rStyle w:val="ComputerCode"/>
              </w:rPr>
            </w:pPr>
          </w:p>
          <w:p w14:paraId="09956489" w14:textId="77777777" w:rsidR="00CF26B4" w:rsidRPr="00CF26B4" w:rsidRDefault="00CF26B4" w:rsidP="00CF26B4">
            <w:pPr>
              <w:rPr>
                <w:rStyle w:val="ComputerCode"/>
              </w:rPr>
            </w:pPr>
            <w:r w:rsidRPr="00CF26B4">
              <w:rPr>
                <w:rStyle w:val="ComputerCode"/>
              </w:rPr>
              <w:t>enum class uge::InputMapping::Range : unsigned int</w:t>
            </w:r>
          </w:p>
          <w:p w14:paraId="433E98C3" w14:textId="77777777" w:rsidR="00CF26B4" w:rsidRPr="00CF26B4" w:rsidRDefault="00CF26B4" w:rsidP="00CF26B4">
            <w:pPr>
              <w:rPr>
                <w:rStyle w:val="ComputerCode"/>
              </w:rPr>
            </w:pPr>
            <w:r w:rsidRPr="00CF26B4">
              <w:rPr>
                <w:rStyle w:val="ComputerCode"/>
              </w:rPr>
              <w:t>{</w:t>
            </w:r>
          </w:p>
          <w:p w14:paraId="53774522" w14:textId="77777777" w:rsidR="00CF26B4" w:rsidRPr="00CF26B4" w:rsidRDefault="00CF26B4" w:rsidP="00CF26B4">
            <w:pPr>
              <w:rPr>
                <w:rStyle w:val="ComputerCode"/>
              </w:rPr>
            </w:pPr>
          </w:p>
          <w:p w14:paraId="7D5451D7" w14:textId="21A41074" w:rsidR="00CF26B4" w:rsidRDefault="00CF26B4" w:rsidP="00CF26B4">
            <w:r w:rsidRPr="00CF26B4">
              <w:rPr>
                <w:rStyle w:val="ComputerCode"/>
              </w:rPr>
              <w:t>};</w:t>
            </w:r>
          </w:p>
        </w:tc>
      </w:tr>
    </w:tbl>
    <w:p w14:paraId="3D3A1216" w14:textId="77777777" w:rsidR="00CF26B4" w:rsidRDefault="00CF26B4" w:rsidP="008B359A"/>
    <w:p w14:paraId="4183567B" w14:textId="0E6D6581" w:rsidR="00B978C0" w:rsidRDefault="00CF26B4" w:rsidP="008B359A">
      <w:r>
        <w:t xml:space="preserve">This way, it is possible to change the control scheme binding without changing the </w:t>
      </w:r>
      <w:r w:rsidRPr="00CF26B4">
        <w:rPr>
          <w:rStyle w:val="ComputerCode"/>
        </w:rPr>
        <w:t>GameController</w:t>
      </w:r>
      <w:r>
        <w:t xml:space="preserve"> code.</w:t>
      </w:r>
      <w:r w:rsidR="000B585A">
        <w:t xml:space="preserve"> To interact to the game, it is necessary to define an input mapping (</w:t>
      </w:r>
      <w:r w:rsidR="000B585A">
        <w:fldChar w:fldCharType="begin"/>
      </w:r>
      <w:r w:rsidR="000B585A">
        <w:instrText xml:space="preserve"> REF _Ref381864392 \r \h </w:instrText>
      </w:r>
      <w:r w:rsidR="000B585A">
        <w:fldChar w:fldCharType="separate"/>
      </w:r>
      <w:r w:rsidR="00EA324E">
        <w:t>7.2.6.6</w:t>
      </w:r>
      <w:r w:rsidR="000B585A">
        <w:fldChar w:fldCharType="end"/>
      </w:r>
      <w:r w:rsidR="000B585A">
        <w:t>).</w:t>
      </w:r>
    </w:p>
    <w:p w14:paraId="271A40C5" w14:textId="77777777" w:rsidR="008B359A" w:rsidRDefault="008B359A" w:rsidP="008B359A">
      <w:pPr>
        <w:pStyle w:val="Heading4"/>
      </w:pPr>
      <w:bookmarkStart w:id="480" w:name="_Ref381864392"/>
      <w:r>
        <w:t>Player Profile: Input and Input Mapping</w:t>
      </w:r>
      <w:bookmarkEnd w:id="480"/>
    </w:p>
    <w:p w14:paraId="353393F1" w14:textId="6DE05231" w:rsidR="008B359A" w:rsidRDefault="00293743" w:rsidP="008B359A">
      <w:r>
        <w:t>There are three needed resources for input mapping: a list of input contexts (</w:t>
      </w:r>
      <w:r>
        <w:fldChar w:fldCharType="begin"/>
      </w:r>
      <w:r>
        <w:instrText xml:space="preserve"> REF _Ref382512349 \h </w:instrText>
      </w:r>
      <w:r>
        <w:fldChar w:fldCharType="separate"/>
      </w:r>
      <w:r w:rsidR="00EA324E" w:rsidRPr="004033DB">
        <w:rPr>
          <w:b/>
        </w:rPr>
        <w:t xml:space="preserve">Listing </w:t>
      </w:r>
      <w:r w:rsidR="00EA324E">
        <w:rPr>
          <w:b/>
          <w:noProof/>
        </w:rPr>
        <w:t>101</w:t>
      </w:r>
      <w:r>
        <w:fldChar w:fldCharType="end"/>
      </w:r>
      <w:r>
        <w:t>), a list of low-level game commands (</w:t>
      </w:r>
      <w:r>
        <w:fldChar w:fldCharType="begin"/>
      </w:r>
      <w:r>
        <w:instrText xml:space="preserve"> REF _Ref382512353 \h </w:instrText>
      </w:r>
      <w:r>
        <w:fldChar w:fldCharType="separate"/>
      </w:r>
      <w:r w:rsidR="00EA324E" w:rsidRPr="004033DB">
        <w:rPr>
          <w:b/>
        </w:rPr>
        <w:t xml:space="preserve">Listing </w:t>
      </w:r>
      <w:r w:rsidR="00EA324E">
        <w:rPr>
          <w:b/>
          <w:noProof/>
        </w:rPr>
        <w:t>102</w:t>
      </w:r>
      <w:r>
        <w:fldChar w:fldCharType="end"/>
      </w:r>
      <w:r>
        <w:t>) and the mapping (</w:t>
      </w:r>
      <w:r>
        <w:fldChar w:fldCharType="begin"/>
      </w:r>
      <w:r>
        <w:instrText xml:space="preserve"> REF _Ref382512358 \h </w:instrText>
      </w:r>
      <w:r>
        <w:fldChar w:fldCharType="separate"/>
      </w:r>
      <w:r w:rsidR="00EA324E" w:rsidRPr="004033DB">
        <w:rPr>
          <w:b/>
        </w:rPr>
        <w:t xml:space="preserve">Listing </w:t>
      </w:r>
      <w:r w:rsidR="00EA324E">
        <w:rPr>
          <w:b/>
          <w:noProof/>
        </w:rPr>
        <w:t>103</w:t>
      </w:r>
      <w:r>
        <w:fldChar w:fldCharType="end"/>
      </w:r>
      <w:r>
        <w:t>).</w:t>
      </w:r>
    </w:p>
    <w:p w14:paraId="6527DDD3" w14:textId="47639F54" w:rsidR="004033DB" w:rsidRDefault="004033DB" w:rsidP="004033DB">
      <w:pPr>
        <w:pStyle w:val="Caption"/>
        <w:keepNext/>
        <w:jc w:val="center"/>
      </w:pPr>
      <w:bookmarkStart w:id="481" w:name="_Ref382512349"/>
      <w:bookmarkStart w:id="482" w:name="_Toc382771826"/>
      <w:r w:rsidRPr="004033DB">
        <w:rPr>
          <w:b/>
        </w:rPr>
        <w:t xml:space="preserve">Listing </w:t>
      </w:r>
      <w:r w:rsidRPr="004033DB">
        <w:rPr>
          <w:b/>
        </w:rPr>
        <w:fldChar w:fldCharType="begin"/>
      </w:r>
      <w:r w:rsidRPr="004033DB">
        <w:rPr>
          <w:b/>
        </w:rPr>
        <w:instrText xml:space="preserve"> SEQ Listing \* ARABIC </w:instrText>
      </w:r>
      <w:r w:rsidRPr="004033DB">
        <w:rPr>
          <w:b/>
        </w:rPr>
        <w:fldChar w:fldCharType="separate"/>
      </w:r>
      <w:r w:rsidR="00EA324E">
        <w:rPr>
          <w:b/>
          <w:noProof/>
        </w:rPr>
        <w:t>101</w:t>
      </w:r>
      <w:r w:rsidRPr="004033DB">
        <w:rPr>
          <w:b/>
        </w:rPr>
        <w:fldChar w:fldCharType="end"/>
      </w:r>
      <w:bookmarkEnd w:id="481"/>
      <w:r w:rsidRPr="004033DB">
        <w:rPr>
          <w:b/>
        </w:rPr>
        <w:t>.</w:t>
      </w:r>
      <w:r>
        <w:t xml:space="preserve"> A list of input contexts.</w:t>
      </w:r>
      <w:bookmarkEnd w:id="482"/>
    </w:p>
    <w:tbl>
      <w:tblPr>
        <w:tblStyle w:val="TableGrid"/>
        <w:tblW w:w="0" w:type="auto"/>
        <w:tblLook w:val="04A0" w:firstRow="1" w:lastRow="0" w:firstColumn="1" w:lastColumn="0" w:noHBand="0" w:noVBand="1"/>
      </w:tblPr>
      <w:tblGrid>
        <w:gridCol w:w="8494"/>
      </w:tblGrid>
      <w:tr w:rsidR="00116FED" w14:paraId="0D72E4A1" w14:textId="77777777" w:rsidTr="00116FED">
        <w:tc>
          <w:tcPr>
            <w:tcW w:w="8494" w:type="dxa"/>
          </w:tcPr>
          <w:p w14:paraId="5A860D43" w14:textId="77777777" w:rsidR="00116FED" w:rsidRPr="00116FED" w:rsidRDefault="00116FED" w:rsidP="00116FED">
            <w:pPr>
              <w:rPr>
                <w:rStyle w:val="ComputerCode"/>
              </w:rPr>
            </w:pPr>
            <w:r w:rsidRPr="00116FED">
              <w:rPr>
                <w:rStyle w:val="ComputerCode"/>
              </w:rPr>
              <w:t>&lt;?xml version="1.0" encoding="UTF-8"?&gt;</w:t>
            </w:r>
          </w:p>
          <w:p w14:paraId="63B7B8C0" w14:textId="77777777" w:rsidR="00116FED" w:rsidRPr="00116FED" w:rsidRDefault="00116FED" w:rsidP="00116FED">
            <w:pPr>
              <w:rPr>
                <w:rStyle w:val="ComputerCode"/>
              </w:rPr>
            </w:pPr>
            <w:r w:rsidRPr="00116FED">
              <w:rPr>
                <w:rStyle w:val="ComputerCode"/>
              </w:rPr>
              <w:t>&lt;InputContexts resource="data/game/commands/input_context_list.xml"&gt;</w:t>
            </w:r>
          </w:p>
          <w:p w14:paraId="1A378FCB" w14:textId="77777777" w:rsidR="00116FED" w:rsidRPr="00116FED" w:rsidRDefault="00116FED" w:rsidP="00116FED">
            <w:pPr>
              <w:rPr>
                <w:rStyle w:val="ComputerCode"/>
              </w:rPr>
            </w:pPr>
            <w:r w:rsidRPr="00116FED">
              <w:rPr>
                <w:rStyle w:val="ComputerCode"/>
              </w:rPr>
              <w:t xml:space="preserve">  &lt;InputContext name="game_commands"&gt;</w:t>
            </w:r>
          </w:p>
          <w:p w14:paraId="609423C1" w14:textId="77777777" w:rsidR="00116FED" w:rsidRPr="00116FED" w:rsidRDefault="00116FED" w:rsidP="00116FED">
            <w:pPr>
              <w:rPr>
                <w:rStyle w:val="ComputerCode"/>
              </w:rPr>
            </w:pPr>
            <w:r w:rsidRPr="00116FED">
              <w:rPr>
                <w:rStyle w:val="ComputerCode"/>
              </w:rPr>
              <w:t xml:space="preserve">    &lt;Commands resource="data/game/commands/game_commands.xml"/&gt;</w:t>
            </w:r>
          </w:p>
          <w:p w14:paraId="2E2C881E" w14:textId="77777777" w:rsidR="00116FED" w:rsidRPr="00116FED" w:rsidRDefault="00116FED" w:rsidP="00116FED">
            <w:pPr>
              <w:rPr>
                <w:rStyle w:val="ComputerCode"/>
              </w:rPr>
            </w:pPr>
            <w:r w:rsidRPr="00116FED">
              <w:rPr>
                <w:rStyle w:val="ComputerCode"/>
              </w:rPr>
              <w:t xml:space="preserve">    &lt;InputMapping resource="data/game/commands/default_command_mapping.xml"/&gt;</w:t>
            </w:r>
          </w:p>
          <w:p w14:paraId="7D6EBB0A" w14:textId="77777777" w:rsidR="00116FED" w:rsidRPr="00116FED" w:rsidRDefault="00116FED" w:rsidP="00116FED">
            <w:pPr>
              <w:rPr>
                <w:rStyle w:val="ComputerCode"/>
              </w:rPr>
            </w:pPr>
            <w:r w:rsidRPr="00116FED">
              <w:rPr>
                <w:rStyle w:val="ComputerCode"/>
              </w:rPr>
              <w:t xml:space="preserve">  &lt;/InputContext&gt;</w:t>
            </w:r>
          </w:p>
          <w:p w14:paraId="4B797463" w14:textId="1C0A6E2A" w:rsidR="00116FED" w:rsidRDefault="00116FED" w:rsidP="00116FED">
            <w:r w:rsidRPr="00116FED">
              <w:rPr>
                <w:rStyle w:val="ComputerCode"/>
              </w:rPr>
              <w:t>&lt;/InputContexts&gt;</w:t>
            </w:r>
          </w:p>
        </w:tc>
      </w:tr>
    </w:tbl>
    <w:p w14:paraId="1368429B" w14:textId="77777777" w:rsidR="00116FED" w:rsidRDefault="00116FED" w:rsidP="008B359A"/>
    <w:p w14:paraId="73C2221B" w14:textId="4D5BB6E3" w:rsidR="004033DB" w:rsidRDefault="00293743" w:rsidP="008B359A">
      <w:r>
        <w:t>The list of input contexts allows defining different ways for interaction with the game in different contexts. For instance, the commands used during gameplay are usually different from the ones used during menu navigation. Each input context allows defining the low-level commands and inputting mapping for each context.</w:t>
      </w:r>
    </w:p>
    <w:p w14:paraId="08390822" w14:textId="027EA3D4" w:rsidR="004033DB" w:rsidRDefault="004033DB" w:rsidP="004033DB">
      <w:pPr>
        <w:pStyle w:val="Caption"/>
        <w:keepNext/>
        <w:jc w:val="center"/>
      </w:pPr>
      <w:bookmarkStart w:id="483" w:name="_Ref382512353"/>
      <w:bookmarkStart w:id="484" w:name="_Toc382771827"/>
      <w:r w:rsidRPr="004033DB">
        <w:rPr>
          <w:b/>
        </w:rPr>
        <w:t xml:space="preserve">Listing </w:t>
      </w:r>
      <w:r w:rsidRPr="004033DB">
        <w:rPr>
          <w:b/>
        </w:rPr>
        <w:fldChar w:fldCharType="begin"/>
      </w:r>
      <w:r w:rsidRPr="004033DB">
        <w:rPr>
          <w:b/>
        </w:rPr>
        <w:instrText xml:space="preserve"> SEQ Listing \* ARABIC </w:instrText>
      </w:r>
      <w:r w:rsidRPr="004033DB">
        <w:rPr>
          <w:b/>
        </w:rPr>
        <w:fldChar w:fldCharType="separate"/>
      </w:r>
      <w:r w:rsidR="00EA324E">
        <w:rPr>
          <w:b/>
          <w:noProof/>
        </w:rPr>
        <w:t>102</w:t>
      </w:r>
      <w:r w:rsidRPr="004033DB">
        <w:rPr>
          <w:b/>
        </w:rPr>
        <w:fldChar w:fldCharType="end"/>
      </w:r>
      <w:bookmarkEnd w:id="483"/>
      <w:r w:rsidRPr="004033DB">
        <w:rPr>
          <w:b/>
        </w:rPr>
        <w:t>.</w:t>
      </w:r>
      <w:r>
        <w:t xml:space="preserve"> All the low-level game commands for a context.</w:t>
      </w:r>
      <w:bookmarkEnd w:id="484"/>
    </w:p>
    <w:tbl>
      <w:tblPr>
        <w:tblStyle w:val="TableGrid"/>
        <w:tblW w:w="0" w:type="auto"/>
        <w:tblLook w:val="04A0" w:firstRow="1" w:lastRow="0" w:firstColumn="1" w:lastColumn="0" w:noHBand="0" w:noVBand="1"/>
      </w:tblPr>
      <w:tblGrid>
        <w:gridCol w:w="8494"/>
      </w:tblGrid>
      <w:tr w:rsidR="00116FED" w14:paraId="7CCBCB45" w14:textId="77777777" w:rsidTr="00116FED">
        <w:tc>
          <w:tcPr>
            <w:tcW w:w="8494" w:type="dxa"/>
          </w:tcPr>
          <w:p w14:paraId="46C1AF5C" w14:textId="77777777" w:rsidR="00116FED" w:rsidRPr="00116FED" w:rsidRDefault="00116FED" w:rsidP="00116FED">
            <w:pPr>
              <w:rPr>
                <w:rStyle w:val="ComputerCode"/>
              </w:rPr>
            </w:pPr>
            <w:r w:rsidRPr="00116FED">
              <w:rPr>
                <w:rStyle w:val="ComputerCode"/>
              </w:rPr>
              <w:t>&lt;?xml version="1.0" encoding="UTF-8"?&gt;</w:t>
            </w:r>
          </w:p>
          <w:p w14:paraId="0F714720" w14:textId="77777777" w:rsidR="00116FED" w:rsidRPr="00116FED" w:rsidRDefault="00116FED" w:rsidP="00116FED">
            <w:pPr>
              <w:rPr>
                <w:rStyle w:val="ComputerCode"/>
              </w:rPr>
            </w:pPr>
            <w:r w:rsidRPr="00116FED">
              <w:rPr>
                <w:rStyle w:val="ComputerCode"/>
              </w:rPr>
              <w:t>&lt;Commands resource="data/game/commands/game_commands.xml"&gt;</w:t>
            </w:r>
          </w:p>
          <w:p w14:paraId="07C23CEB" w14:textId="77777777" w:rsidR="00116FED" w:rsidRPr="00116FED" w:rsidRDefault="00116FED" w:rsidP="00116FED">
            <w:pPr>
              <w:rPr>
                <w:rStyle w:val="ComputerCode"/>
              </w:rPr>
            </w:pPr>
            <w:r w:rsidRPr="00116FED">
              <w:rPr>
                <w:rStyle w:val="ComputerCode"/>
              </w:rPr>
              <w:t xml:space="preserve">  &lt;Actions&gt;</w:t>
            </w:r>
          </w:p>
          <w:p w14:paraId="41A7AFE1" w14:textId="715AC87D" w:rsidR="00116FED" w:rsidRPr="00116FED" w:rsidRDefault="00116FED" w:rsidP="00116FED">
            <w:pPr>
              <w:rPr>
                <w:rStyle w:val="ComputerCode"/>
              </w:rPr>
            </w:pPr>
            <w:r w:rsidRPr="00116FED">
              <w:rPr>
                <w:rStyle w:val="ComputerCode"/>
              </w:rPr>
              <w:t xml:space="preserve">    &lt;Action name="Fire"</w:t>
            </w:r>
            <w:r w:rsidR="00F23E26">
              <w:rPr>
                <w:rStyle w:val="ComputerCode"/>
              </w:rPr>
              <w:t>/</w:t>
            </w:r>
            <w:r w:rsidRPr="00116FED">
              <w:rPr>
                <w:rStyle w:val="ComputerCode"/>
              </w:rPr>
              <w:t>&gt;</w:t>
            </w:r>
          </w:p>
          <w:p w14:paraId="59132088" w14:textId="77777777" w:rsidR="00116FED" w:rsidRPr="00116FED" w:rsidRDefault="00116FED" w:rsidP="00116FED">
            <w:pPr>
              <w:rPr>
                <w:rStyle w:val="ComputerCode"/>
              </w:rPr>
            </w:pPr>
            <w:r w:rsidRPr="00116FED">
              <w:rPr>
                <w:rStyle w:val="ComputerCode"/>
              </w:rPr>
              <w:t xml:space="preserve">  &lt;/Actions&gt;</w:t>
            </w:r>
          </w:p>
          <w:p w14:paraId="4DD3DA6C" w14:textId="77777777" w:rsidR="00116FED" w:rsidRPr="00116FED" w:rsidRDefault="00116FED" w:rsidP="00116FED">
            <w:pPr>
              <w:rPr>
                <w:rStyle w:val="ComputerCode"/>
              </w:rPr>
            </w:pPr>
            <w:r w:rsidRPr="00116FED">
              <w:rPr>
                <w:rStyle w:val="ComputerCode"/>
              </w:rPr>
              <w:t xml:space="preserve">  &lt;States&gt;</w:t>
            </w:r>
          </w:p>
          <w:p w14:paraId="536F32FB" w14:textId="77777777" w:rsidR="00116FED" w:rsidRPr="00116FED" w:rsidRDefault="00116FED" w:rsidP="00116FED">
            <w:pPr>
              <w:rPr>
                <w:rStyle w:val="ComputerCode"/>
              </w:rPr>
            </w:pPr>
            <w:r w:rsidRPr="00116FED">
              <w:rPr>
                <w:rStyle w:val="ComputerCode"/>
              </w:rPr>
              <w:t xml:space="preserve">    &lt;State name="PlayerMoveLeft"/&gt;</w:t>
            </w:r>
          </w:p>
          <w:p w14:paraId="6C03A78A" w14:textId="77777777" w:rsidR="00116FED" w:rsidRPr="00116FED" w:rsidRDefault="00116FED" w:rsidP="00116FED">
            <w:pPr>
              <w:rPr>
                <w:rStyle w:val="ComputerCode"/>
              </w:rPr>
            </w:pPr>
            <w:r w:rsidRPr="00116FED">
              <w:rPr>
                <w:rStyle w:val="ComputerCode"/>
              </w:rPr>
              <w:t xml:space="preserve">    &lt;State name="PlayerMoveRight"/&gt;</w:t>
            </w:r>
          </w:p>
          <w:p w14:paraId="633F4999" w14:textId="77777777" w:rsidR="00116FED" w:rsidRPr="00116FED" w:rsidRDefault="00116FED" w:rsidP="00116FED">
            <w:pPr>
              <w:rPr>
                <w:rStyle w:val="ComputerCode"/>
              </w:rPr>
            </w:pPr>
            <w:r w:rsidRPr="00116FED">
              <w:rPr>
                <w:rStyle w:val="ComputerCode"/>
              </w:rPr>
              <w:t xml:space="preserve">  &lt;/States&gt;</w:t>
            </w:r>
          </w:p>
          <w:p w14:paraId="0DF76527" w14:textId="77777777" w:rsidR="00116FED" w:rsidRPr="00116FED" w:rsidRDefault="00116FED" w:rsidP="00116FED">
            <w:pPr>
              <w:rPr>
                <w:rStyle w:val="ComputerCode"/>
              </w:rPr>
            </w:pPr>
            <w:r w:rsidRPr="00116FED">
              <w:rPr>
                <w:rStyle w:val="ComputerCode"/>
              </w:rPr>
              <w:t xml:space="preserve">  &lt;Ranges&gt;</w:t>
            </w:r>
          </w:p>
          <w:p w14:paraId="66F0323A" w14:textId="77777777" w:rsidR="00116FED" w:rsidRPr="00116FED" w:rsidRDefault="00116FED" w:rsidP="00116FED">
            <w:pPr>
              <w:rPr>
                <w:rStyle w:val="ComputerCode"/>
              </w:rPr>
            </w:pPr>
          </w:p>
          <w:p w14:paraId="27C3C997" w14:textId="77777777" w:rsidR="00116FED" w:rsidRPr="00116FED" w:rsidRDefault="00116FED" w:rsidP="00116FED">
            <w:pPr>
              <w:rPr>
                <w:rStyle w:val="ComputerCode"/>
              </w:rPr>
            </w:pPr>
            <w:r w:rsidRPr="00116FED">
              <w:rPr>
                <w:rStyle w:val="ComputerCode"/>
              </w:rPr>
              <w:t xml:space="preserve">  &lt;/Ranges&gt;</w:t>
            </w:r>
          </w:p>
          <w:p w14:paraId="63137712" w14:textId="1D197CA0" w:rsidR="00116FED" w:rsidRDefault="00116FED" w:rsidP="00116FED">
            <w:r w:rsidRPr="00116FED">
              <w:rPr>
                <w:rStyle w:val="ComputerCode"/>
              </w:rPr>
              <w:t>&lt;/Commands&gt;</w:t>
            </w:r>
          </w:p>
        </w:tc>
      </w:tr>
    </w:tbl>
    <w:p w14:paraId="0BB9AA71" w14:textId="77777777" w:rsidR="00116FED" w:rsidRDefault="00116FED" w:rsidP="008B359A"/>
    <w:p w14:paraId="22A6CAE3" w14:textId="0C8FA9B9" w:rsidR="004033DB" w:rsidRDefault="00293743" w:rsidP="008B359A">
      <w:r>
        <w:lastRenderedPageBreak/>
        <w:t>The list of low-level game commands (</w:t>
      </w:r>
      <w:r>
        <w:fldChar w:fldCharType="begin"/>
      </w:r>
      <w:r>
        <w:instrText xml:space="preserve"> REF _Ref382512353 \h </w:instrText>
      </w:r>
      <w:r>
        <w:fldChar w:fldCharType="separate"/>
      </w:r>
      <w:r w:rsidR="00EA324E" w:rsidRPr="004033DB">
        <w:rPr>
          <w:b/>
        </w:rPr>
        <w:t xml:space="preserve">Listing </w:t>
      </w:r>
      <w:r w:rsidR="00EA324E">
        <w:rPr>
          <w:b/>
          <w:noProof/>
        </w:rPr>
        <w:t>102</w:t>
      </w:r>
      <w:r>
        <w:fldChar w:fldCharType="end"/>
      </w:r>
      <w:r>
        <w:t>) should match the code enumeration order (</w:t>
      </w:r>
      <w:r>
        <w:fldChar w:fldCharType="begin"/>
      </w:r>
      <w:r>
        <w:instrText xml:space="preserve"> REF _Ref382510039 \h </w:instrText>
      </w:r>
      <w:r>
        <w:fldChar w:fldCharType="separate"/>
      </w:r>
      <w:r w:rsidR="00EA324E" w:rsidRPr="00CF26B4">
        <w:rPr>
          <w:b/>
        </w:rPr>
        <w:t xml:space="preserve">Listing </w:t>
      </w:r>
      <w:r w:rsidR="00EA324E">
        <w:rPr>
          <w:b/>
          <w:noProof/>
        </w:rPr>
        <w:t>100</w:t>
      </w:r>
      <w:r>
        <w:fldChar w:fldCharType="end"/>
      </w:r>
      <w:r>
        <w:t>). This allows the input mapping to be changed without changing the game code – as long as the order is the same, the mapping will work.</w:t>
      </w:r>
    </w:p>
    <w:p w14:paraId="78FD6A06" w14:textId="08CC5A09" w:rsidR="004033DB" w:rsidRDefault="004033DB" w:rsidP="004033DB">
      <w:pPr>
        <w:pStyle w:val="Caption"/>
        <w:keepNext/>
        <w:jc w:val="center"/>
      </w:pPr>
      <w:bookmarkStart w:id="485" w:name="_Ref382512358"/>
      <w:bookmarkStart w:id="486" w:name="_Toc382771828"/>
      <w:r w:rsidRPr="004033DB">
        <w:rPr>
          <w:b/>
        </w:rPr>
        <w:t xml:space="preserve">Listing </w:t>
      </w:r>
      <w:r w:rsidRPr="004033DB">
        <w:rPr>
          <w:b/>
        </w:rPr>
        <w:fldChar w:fldCharType="begin"/>
      </w:r>
      <w:r w:rsidRPr="004033DB">
        <w:rPr>
          <w:b/>
        </w:rPr>
        <w:instrText xml:space="preserve"> SEQ Listing \* ARABIC </w:instrText>
      </w:r>
      <w:r w:rsidRPr="004033DB">
        <w:rPr>
          <w:b/>
        </w:rPr>
        <w:fldChar w:fldCharType="separate"/>
      </w:r>
      <w:r w:rsidR="00EA324E">
        <w:rPr>
          <w:b/>
          <w:noProof/>
        </w:rPr>
        <w:t>103</w:t>
      </w:r>
      <w:r w:rsidRPr="004033DB">
        <w:rPr>
          <w:b/>
        </w:rPr>
        <w:fldChar w:fldCharType="end"/>
      </w:r>
      <w:bookmarkEnd w:id="485"/>
      <w:r w:rsidRPr="004033DB">
        <w:rPr>
          <w:b/>
        </w:rPr>
        <w:t>.</w:t>
      </w:r>
      <w:r>
        <w:t xml:space="preserve"> The input mapping for the low-level game commands.</w:t>
      </w:r>
      <w:bookmarkEnd w:id="486"/>
    </w:p>
    <w:tbl>
      <w:tblPr>
        <w:tblStyle w:val="TableGrid"/>
        <w:tblW w:w="0" w:type="auto"/>
        <w:tblLook w:val="04A0" w:firstRow="1" w:lastRow="0" w:firstColumn="1" w:lastColumn="0" w:noHBand="0" w:noVBand="1"/>
      </w:tblPr>
      <w:tblGrid>
        <w:gridCol w:w="8494"/>
      </w:tblGrid>
      <w:tr w:rsidR="00116FED" w14:paraId="232A5692" w14:textId="77777777" w:rsidTr="00116FED">
        <w:tc>
          <w:tcPr>
            <w:tcW w:w="8494" w:type="dxa"/>
          </w:tcPr>
          <w:p w14:paraId="4DA1CDB1" w14:textId="36A06ABF" w:rsidR="00116FED" w:rsidRPr="00116FED" w:rsidRDefault="00116FED" w:rsidP="00116FED">
            <w:pPr>
              <w:rPr>
                <w:rStyle w:val="ComputerCode"/>
              </w:rPr>
            </w:pPr>
            <w:r w:rsidRPr="00116FED">
              <w:rPr>
                <w:rStyle w:val="ComputerCode"/>
              </w:rPr>
              <w:t>&lt;?xml version="1.0" encoding="UTF-8"?&gt;</w:t>
            </w:r>
          </w:p>
          <w:p w14:paraId="535CCE93" w14:textId="77777777" w:rsidR="00116FED" w:rsidRPr="00116FED" w:rsidRDefault="00116FED" w:rsidP="00116FED">
            <w:pPr>
              <w:rPr>
                <w:rStyle w:val="ComputerCode"/>
              </w:rPr>
            </w:pPr>
            <w:r w:rsidRPr="00116FED">
              <w:rPr>
                <w:rStyle w:val="ComputerCode"/>
              </w:rPr>
              <w:t>&lt;Commands resource="data/game/commands/default_command_mapping.xml"&gt;</w:t>
            </w:r>
          </w:p>
          <w:p w14:paraId="2A6DBDFD" w14:textId="77777777" w:rsidR="00116FED" w:rsidRPr="00116FED" w:rsidRDefault="00116FED" w:rsidP="00116FED">
            <w:pPr>
              <w:rPr>
                <w:rStyle w:val="ComputerCode"/>
              </w:rPr>
            </w:pPr>
            <w:r w:rsidRPr="00116FED">
              <w:rPr>
                <w:rStyle w:val="ComputerCode"/>
              </w:rPr>
              <w:t xml:space="preserve">  &lt;Actions&gt;</w:t>
            </w:r>
          </w:p>
          <w:p w14:paraId="6C1AEE40" w14:textId="77777777" w:rsidR="000441F0" w:rsidRDefault="00116FED" w:rsidP="00116FED">
            <w:pPr>
              <w:rPr>
                <w:rStyle w:val="ComputerCode"/>
              </w:rPr>
            </w:pPr>
            <w:r w:rsidRPr="00116FED">
              <w:rPr>
                <w:rStyle w:val="ComputerCode"/>
              </w:rPr>
              <w:t xml:space="preserve">    </w:t>
            </w:r>
            <w:r w:rsidR="000441F0">
              <w:rPr>
                <w:rStyle w:val="ComputerCode"/>
              </w:rPr>
              <w:t>&lt;State game_command_name="Fire"</w:t>
            </w:r>
          </w:p>
          <w:p w14:paraId="4F1E4B8E" w14:textId="1DB279B1" w:rsidR="00116FED" w:rsidRPr="00116FED" w:rsidRDefault="000441F0" w:rsidP="00116FED">
            <w:pPr>
              <w:rPr>
                <w:rStyle w:val="ComputerCode"/>
              </w:rPr>
            </w:pPr>
            <w:r>
              <w:rPr>
                <w:rStyle w:val="ComputerCode"/>
              </w:rPr>
              <w:t xml:space="preserve">           </w:t>
            </w:r>
            <w:r w:rsidR="00116FED" w:rsidRPr="00116FED">
              <w:rPr>
                <w:rStyle w:val="ComputerCode"/>
              </w:rPr>
              <w:t>device="mouse" input_value="MB_LEFT"/&gt;</w:t>
            </w:r>
          </w:p>
          <w:p w14:paraId="58456CB6" w14:textId="77777777" w:rsidR="00116FED" w:rsidRPr="00116FED" w:rsidRDefault="00116FED" w:rsidP="00116FED">
            <w:pPr>
              <w:rPr>
                <w:rStyle w:val="ComputerCode"/>
              </w:rPr>
            </w:pPr>
            <w:r w:rsidRPr="00116FED">
              <w:rPr>
                <w:rStyle w:val="ComputerCode"/>
              </w:rPr>
              <w:t xml:space="preserve">  &lt;/Actions&gt;</w:t>
            </w:r>
          </w:p>
          <w:p w14:paraId="7A68720F" w14:textId="77777777" w:rsidR="00116FED" w:rsidRPr="00116FED" w:rsidRDefault="00116FED" w:rsidP="00116FED">
            <w:pPr>
              <w:rPr>
                <w:rStyle w:val="ComputerCode"/>
              </w:rPr>
            </w:pPr>
            <w:r w:rsidRPr="00116FED">
              <w:rPr>
                <w:rStyle w:val="ComputerCode"/>
              </w:rPr>
              <w:t xml:space="preserve">  &lt;States&gt;</w:t>
            </w:r>
          </w:p>
          <w:p w14:paraId="27DA6882" w14:textId="77777777" w:rsidR="000441F0" w:rsidRDefault="00116FED" w:rsidP="00116FED">
            <w:pPr>
              <w:rPr>
                <w:rStyle w:val="ComputerCode"/>
              </w:rPr>
            </w:pPr>
            <w:r w:rsidRPr="00116FED">
              <w:rPr>
                <w:rStyle w:val="ComputerCode"/>
              </w:rPr>
              <w:t xml:space="preserve">    &lt;State gam</w:t>
            </w:r>
            <w:r w:rsidR="000441F0">
              <w:rPr>
                <w:rStyle w:val="ComputerCode"/>
              </w:rPr>
              <w:t>e_command_name="PlayerMoveLeft"</w:t>
            </w:r>
          </w:p>
          <w:p w14:paraId="13EC9187" w14:textId="60BBE8DC" w:rsidR="00116FED" w:rsidRPr="00116FED" w:rsidRDefault="000441F0" w:rsidP="00116FED">
            <w:pPr>
              <w:rPr>
                <w:rStyle w:val="ComputerCode"/>
              </w:rPr>
            </w:pPr>
            <w:r>
              <w:rPr>
                <w:rStyle w:val="ComputerCode"/>
              </w:rPr>
              <w:t xml:space="preserve">           </w:t>
            </w:r>
            <w:r w:rsidR="00116FED" w:rsidRPr="00116FED">
              <w:rPr>
                <w:rStyle w:val="ComputerCode"/>
              </w:rPr>
              <w:t>device="keyboard" input_value="KC_LEFT"/&gt;</w:t>
            </w:r>
          </w:p>
          <w:p w14:paraId="0F07BB12" w14:textId="77777777" w:rsidR="000441F0" w:rsidRDefault="00116FED" w:rsidP="00116FED">
            <w:pPr>
              <w:rPr>
                <w:rStyle w:val="ComputerCode"/>
              </w:rPr>
            </w:pPr>
            <w:r w:rsidRPr="00116FED">
              <w:rPr>
                <w:rStyle w:val="ComputerCode"/>
              </w:rPr>
              <w:t xml:space="preserve">    &lt;State game</w:t>
            </w:r>
            <w:r w:rsidR="000441F0">
              <w:rPr>
                <w:rStyle w:val="ComputerCode"/>
              </w:rPr>
              <w:t>_command_name="PlayerMoveRight"</w:t>
            </w:r>
          </w:p>
          <w:p w14:paraId="7597A70E" w14:textId="432BE69F" w:rsidR="00116FED" w:rsidRPr="00116FED" w:rsidRDefault="000441F0" w:rsidP="00116FED">
            <w:pPr>
              <w:rPr>
                <w:rStyle w:val="ComputerCode"/>
              </w:rPr>
            </w:pPr>
            <w:r>
              <w:rPr>
                <w:rStyle w:val="ComputerCode"/>
              </w:rPr>
              <w:t xml:space="preserve">           </w:t>
            </w:r>
            <w:r w:rsidR="00116FED" w:rsidRPr="00116FED">
              <w:rPr>
                <w:rStyle w:val="ComputerCode"/>
              </w:rPr>
              <w:t>device="keyboard" input_value="KC_RIGHT"/&gt;</w:t>
            </w:r>
          </w:p>
          <w:p w14:paraId="55F0BB12" w14:textId="77777777" w:rsidR="00116FED" w:rsidRPr="00116FED" w:rsidRDefault="00116FED" w:rsidP="00116FED">
            <w:pPr>
              <w:rPr>
                <w:rStyle w:val="ComputerCode"/>
              </w:rPr>
            </w:pPr>
            <w:r w:rsidRPr="00116FED">
              <w:rPr>
                <w:rStyle w:val="ComputerCode"/>
              </w:rPr>
              <w:t xml:space="preserve">  &lt;/States&gt;</w:t>
            </w:r>
          </w:p>
          <w:p w14:paraId="0F458C77" w14:textId="77777777" w:rsidR="00116FED" w:rsidRPr="00116FED" w:rsidRDefault="00116FED" w:rsidP="00116FED">
            <w:pPr>
              <w:rPr>
                <w:rStyle w:val="ComputerCode"/>
              </w:rPr>
            </w:pPr>
            <w:r w:rsidRPr="00116FED">
              <w:rPr>
                <w:rStyle w:val="ComputerCode"/>
              </w:rPr>
              <w:t xml:space="preserve">  &lt;Ranges&gt;</w:t>
            </w:r>
          </w:p>
          <w:p w14:paraId="7A2A6C6C" w14:textId="77777777" w:rsidR="00116FED" w:rsidRPr="00116FED" w:rsidRDefault="00116FED" w:rsidP="00116FED">
            <w:pPr>
              <w:rPr>
                <w:rStyle w:val="ComputerCode"/>
              </w:rPr>
            </w:pPr>
            <w:r w:rsidRPr="00116FED">
              <w:rPr>
                <w:rStyle w:val="ComputerCode"/>
              </w:rPr>
              <w:t xml:space="preserve">  </w:t>
            </w:r>
          </w:p>
          <w:p w14:paraId="488E581B" w14:textId="77777777" w:rsidR="00116FED" w:rsidRPr="00116FED" w:rsidRDefault="00116FED" w:rsidP="00116FED">
            <w:pPr>
              <w:rPr>
                <w:rStyle w:val="ComputerCode"/>
              </w:rPr>
            </w:pPr>
            <w:r w:rsidRPr="00116FED">
              <w:rPr>
                <w:rStyle w:val="ComputerCode"/>
              </w:rPr>
              <w:t xml:space="preserve">  &lt;/Ranges&gt;</w:t>
            </w:r>
          </w:p>
          <w:p w14:paraId="5E81586E" w14:textId="17D6DACE" w:rsidR="00116FED" w:rsidRDefault="00116FED" w:rsidP="00116FED">
            <w:r w:rsidRPr="00116FED">
              <w:rPr>
                <w:rStyle w:val="ComputerCode"/>
              </w:rPr>
              <w:t>&lt;/Commands&gt;</w:t>
            </w:r>
          </w:p>
        </w:tc>
      </w:tr>
    </w:tbl>
    <w:p w14:paraId="31421F30" w14:textId="77777777" w:rsidR="00116FED" w:rsidRDefault="00116FED" w:rsidP="008B359A"/>
    <w:p w14:paraId="6CCC5C22" w14:textId="499A115B" w:rsidR="00116FED" w:rsidRDefault="00293743" w:rsidP="008B359A">
      <w:r>
        <w:t xml:space="preserve">Finally, </w:t>
      </w:r>
      <w:r>
        <w:fldChar w:fldCharType="begin"/>
      </w:r>
      <w:r>
        <w:instrText xml:space="preserve"> REF _Ref382512358 \h </w:instrText>
      </w:r>
      <w:r>
        <w:fldChar w:fldCharType="separate"/>
      </w:r>
      <w:r w:rsidR="00EA324E" w:rsidRPr="004033DB">
        <w:rPr>
          <w:b/>
        </w:rPr>
        <w:t xml:space="preserve">Listing </w:t>
      </w:r>
      <w:r w:rsidR="00EA324E">
        <w:rPr>
          <w:b/>
          <w:noProof/>
        </w:rPr>
        <w:t>103</w:t>
      </w:r>
      <w:r>
        <w:fldChar w:fldCharType="end"/>
      </w:r>
      <w:r>
        <w:t xml:space="preserve"> provides the input mapping. This resource lists the devices and input values used for each game command. For instance, in </w:t>
      </w:r>
      <w:r>
        <w:fldChar w:fldCharType="begin"/>
      </w:r>
      <w:r>
        <w:instrText xml:space="preserve"> REF _Ref382512358 \h </w:instrText>
      </w:r>
      <w:r>
        <w:fldChar w:fldCharType="separate"/>
      </w:r>
      <w:r w:rsidR="00EA324E" w:rsidRPr="004033DB">
        <w:rPr>
          <w:b/>
        </w:rPr>
        <w:t xml:space="preserve">Listing </w:t>
      </w:r>
      <w:r w:rsidR="00EA324E">
        <w:rPr>
          <w:b/>
          <w:noProof/>
        </w:rPr>
        <w:t>103</w:t>
      </w:r>
      <w:r>
        <w:fldChar w:fldCharType="end"/>
      </w:r>
      <w:r>
        <w:t>, the left arrow should be used to move the player actor to the left.</w:t>
      </w:r>
    </w:p>
    <w:p w14:paraId="3698A793" w14:textId="34A07AC2" w:rsidR="00293743" w:rsidRDefault="00293743" w:rsidP="008B359A">
      <w:r>
        <w:t>It is also possible to define input mappings in the profiles (</w:t>
      </w:r>
      <w:r>
        <w:fldChar w:fldCharType="begin"/>
      </w:r>
      <w:r>
        <w:instrText xml:space="preserve"> REF _Ref382512647 \h </w:instrText>
      </w:r>
      <w:r>
        <w:fldChar w:fldCharType="separate"/>
      </w:r>
      <w:r w:rsidR="00EA324E" w:rsidRPr="00293743">
        <w:rPr>
          <w:b/>
        </w:rPr>
        <w:t xml:space="preserve">Listing </w:t>
      </w:r>
      <w:r w:rsidR="00EA324E">
        <w:rPr>
          <w:b/>
          <w:noProof/>
        </w:rPr>
        <w:t>104</w:t>
      </w:r>
      <w:r>
        <w:fldChar w:fldCharType="end"/>
      </w:r>
      <w:r>
        <w:t>).</w:t>
      </w:r>
    </w:p>
    <w:p w14:paraId="3155BC32" w14:textId="7157D3D7" w:rsidR="00293743" w:rsidRDefault="00293743" w:rsidP="00293743">
      <w:pPr>
        <w:pStyle w:val="Caption"/>
        <w:keepNext/>
        <w:jc w:val="center"/>
      </w:pPr>
      <w:bookmarkStart w:id="487" w:name="_Ref382512647"/>
      <w:bookmarkStart w:id="488" w:name="_Toc382771829"/>
      <w:r w:rsidRPr="00293743">
        <w:rPr>
          <w:b/>
        </w:rPr>
        <w:t xml:space="preserve">Listing </w:t>
      </w:r>
      <w:r w:rsidRPr="00293743">
        <w:rPr>
          <w:b/>
        </w:rPr>
        <w:fldChar w:fldCharType="begin"/>
      </w:r>
      <w:r w:rsidRPr="00293743">
        <w:rPr>
          <w:b/>
        </w:rPr>
        <w:instrText xml:space="preserve"> SEQ Listing \* ARABIC </w:instrText>
      </w:r>
      <w:r w:rsidRPr="00293743">
        <w:rPr>
          <w:b/>
        </w:rPr>
        <w:fldChar w:fldCharType="separate"/>
      </w:r>
      <w:r w:rsidR="00EA324E">
        <w:rPr>
          <w:b/>
          <w:noProof/>
        </w:rPr>
        <w:t>104</w:t>
      </w:r>
      <w:r w:rsidRPr="00293743">
        <w:rPr>
          <w:b/>
        </w:rPr>
        <w:fldChar w:fldCharType="end"/>
      </w:r>
      <w:bookmarkEnd w:id="487"/>
      <w:r w:rsidRPr="00293743">
        <w:rPr>
          <w:b/>
        </w:rPr>
        <w:t>.</w:t>
      </w:r>
      <w:r>
        <w:t xml:space="preserve"> User specific input mapping.</w:t>
      </w:r>
      <w:bookmarkEnd w:id="488"/>
    </w:p>
    <w:tbl>
      <w:tblPr>
        <w:tblStyle w:val="TableGrid"/>
        <w:tblW w:w="0" w:type="auto"/>
        <w:tblLook w:val="04A0" w:firstRow="1" w:lastRow="0" w:firstColumn="1" w:lastColumn="0" w:noHBand="0" w:noVBand="1"/>
      </w:tblPr>
      <w:tblGrid>
        <w:gridCol w:w="8494"/>
      </w:tblGrid>
      <w:tr w:rsidR="008B359A" w14:paraId="56BE622C" w14:textId="77777777" w:rsidTr="008A0C53">
        <w:tc>
          <w:tcPr>
            <w:tcW w:w="8494" w:type="dxa"/>
          </w:tcPr>
          <w:p w14:paraId="335875B2" w14:textId="101799CD" w:rsidR="00116FED" w:rsidRPr="00116FED" w:rsidRDefault="00116FED" w:rsidP="00116FED">
            <w:pPr>
              <w:rPr>
                <w:rStyle w:val="ComputerCode"/>
              </w:rPr>
            </w:pPr>
            <w:r w:rsidRPr="00116FED">
              <w:rPr>
                <w:rStyle w:val="ComputerCode"/>
              </w:rPr>
              <w:t>&lt;?xml version="1.0" encoding="UTF-8"?&gt;</w:t>
            </w:r>
          </w:p>
          <w:p w14:paraId="2104BF93" w14:textId="77777777" w:rsidR="000441F0" w:rsidRDefault="00116FED" w:rsidP="00116FED">
            <w:pPr>
              <w:rPr>
                <w:rStyle w:val="ComputerCode"/>
              </w:rPr>
            </w:pPr>
            <w:r w:rsidRPr="00116FED">
              <w:rPr>
                <w:rStyle w:val="ComputerCode"/>
              </w:rPr>
              <w:t>&lt;Commands resource=</w:t>
            </w:r>
          </w:p>
          <w:p w14:paraId="63A804E1" w14:textId="0D25126A" w:rsidR="00116FED" w:rsidRPr="00116FED" w:rsidRDefault="000441F0" w:rsidP="00116FED">
            <w:pPr>
              <w:rPr>
                <w:rStyle w:val="ComputerCode"/>
              </w:rPr>
            </w:pPr>
            <w:r>
              <w:rPr>
                <w:rStyle w:val="ComputerCode"/>
              </w:rPr>
              <w:t xml:space="preserve">       </w:t>
            </w:r>
            <w:r w:rsidR="00116FED" w:rsidRPr="00116FED">
              <w:rPr>
                <w:rStyle w:val="ComputerCode"/>
              </w:rPr>
              <w:t>"data/config/player_profiles/average_user/input_mapping.xml"&gt;</w:t>
            </w:r>
          </w:p>
          <w:p w14:paraId="3FD01610" w14:textId="77777777" w:rsidR="00116FED" w:rsidRPr="00116FED" w:rsidRDefault="00116FED" w:rsidP="00116FED">
            <w:pPr>
              <w:rPr>
                <w:rStyle w:val="ComputerCode"/>
              </w:rPr>
            </w:pPr>
            <w:r w:rsidRPr="00116FED">
              <w:rPr>
                <w:rStyle w:val="ComputerCode"/>
              </w:rPr>
              <w:t xml:space="preserve">  &lt;Actions&gt;</w:t>
            </w:r>
          </w:p>
          <w:p w14:paraId="2878DF7B" w14:textId="77777777" w:rsidR="000441F0" w:rsidRDefault="00116FED" w:rsidP="00116FED">
            <w:pPr>
              <w:rPr>
                <w:rStyle w:val="ComputerCode"/>
              </w:rPr>
            </w:pPr>
            <w:r w:rsidRPr="00116FED">
              <w:rPr>
                <w:rStyle w:val="ComputerCode"/>
              </w:rPr>
              <w:t xml:space="preserve">    &lt;State game_command_name="Fire</w:t>
            </w:r>
            <w:r w:rsidR="000441F0">
              <w:rPr>
                <w:rStyle w:val="ComputerCode"/>
              </w:rPr>
              <w:t>"</w:t>
            </w:r>
          </w:p>
          <w:p w14:paraId="2CEB33FD" w14:textId="7EC96492" w:rsidR="00116FED" w:rsidRPr="00116FED" w:rsidRDefault="000441F0" w:rsidP="00116FED">
            <w:pPr>
              <w:rPr>
                <w:rStyle w:val="ComputerCode"/>
              </w:rPr>
            </w:pPr>
            <w:r>
              <w:rPr>
                <w:rStyle w:val="ComputerCode"/>
              </w:rPr>
              <w:t xml:space="preserve">           </w:t>
            </w:r>
            <w:r w:rsidR="00116FED" w:rsidRPr="00116FED">
              <w:rPr>
                <w:rStyle w:val="ComputerCode"/>
              </w:rPr>
              <w:t>device="mouse" input_value="MB_LEFT"/&gt;</w:t>
            </w:r>
          </w:p>
          <w:p w14:paraId="56363206" w14:textId="77777777" w:rsidR="00116FED" w:rsidRPr="00116FED" w:rsidRDefault="00116FED" w:rsidP="00116FED">
            <w:pPr>
              <w:rPr>
                <w:rStyle w:val="ComputerCode"/>
              </w:rPr>
            </w:pPr>
            <w:r w:rsidRPr="00116FED">
              <w:rPr>
                <w:rStyle w:val="ComputerCode"/>
              </w:rPr>
              <w:t xml:space="preserve">  &lt;/Actions&gt;</w:t>
            </w:r>
          </w:p>
          <w:p w14:paraId="7829E419" w14:textId="77777777" w:rsidR="00116FED" w:rsidRPr="00116FED" w:rsidRDefault="00116FED" w:rsidP="00116FED">
            <w:pPr>
              <w:rPr>
                <w:rStyle w:val="ComputerCode"/>
              </w:rPr>
            </w:pPr>
            <w:r w:rsidRPr="00116FED">
              <w:rPr>
                <w:rStyle w:val="ComputerCode"/>
              </w:rPr>
              <w:t xml:space="preserve">  &lt;States&gt;</w:t>
            </w:r>
          </w:p>
          <w:p w14:paraId="7D154681" w14:textId="77777777" w:rsidR="000441F0" w:rsidRDefault="00116FED" w:rsidP="00116FED">
            <w:pPr>
              <w:rPr>
                <w:rStyle w:val="ComputerCode"/>
              </w:rPr>
            </w:pPr>
            <w:r w:rsidRPr="00116FED">
              <w:rPr>
                <w:rStyle w:val="ComputerCode"/>
              </w:rPr>
              <w:t xml:space="preserve">    &lt;State gam</w:t>
            </w:r>
            <w:r w:rsidR="000441F0">
              <w:rPr>
                <w:rStyle w:val="ComputerCode"/>
              </w:rPr>
              <w:t>e_command_name="PlayerMoveLeft"</w:t>
            </w:r>
          </w:p>
          <w:p w14:paraId="7A207DB4" w14:textId="68524389" w:rsidR="00116FED" w:rsidRPr="00116FED" w:rsidRDefault="000441F0" w:rsidP="00116FED">
            <w:pPr>
              <w:rPr>
                <w:rStyle w:val="ComputerCode"/>
              </w:rPr>
            </w:pPr>
            <w:r>
              <w:rPr>
                <w:rStyle w:val="ComputerCode"/>
              </w:rPr>
              <w:t xml:space="preserve">           </w:t>
            </w:r>
            <w:r w:rsidR="00116FED" w:rsidRPr="00116FED">
              <w:rPr>
                <w:rStyle w:val="ComputerCode"/>
              </w:rPr>
              <w:t>device</w:t>
            </w:r>
            <w:r w:rsidR="00293743">
              <w:rPr>
                <w:rStyle w:val="ComputerCode"/>
              </w:rPr>
              <w:t>="keyboard" input_value="KC_A</w:t>
            </w:r>
            <w:r w:rsidR="00116FED" w:rsidRPr="00116FED">
              <w:rPr>
                <w:rStyle w:val="ComputerCode"/>
              </w:rPr>
              <w:t>"/&gt;</w:t>
            </w:r>
          </w:p>
          <w:p w14:paraId="109A7217" w14:textId="77777777" w:rsidR="000441F0" w:rsidRDefault="00116FED" w:rsidP="00116FED">
            <w:pPr>
              <w:rPr>
                <w:rStyle w:val="ComputerCode"/>
              </w:rPr>
            </w:pPr>
            <w:r w:rsidRPr="00116FED">
              <w:rPr>
                <w:rStyle w:val="ComputerCode"/>
              </w:rPr>
              <w:t xml:space="preserve">    &lt;State game</w:t>
            </w:r>
            <w:r w:rsidR="000441F0">
              <w:rPr>
                <w:rStyle w:val="ComputerCode"/>
              </w:rPr>
              <w:t>_command_name="PlayerMoveRight"</w:t>
            </w:r>
          </w:p>
          <w:p w14:paraId="4B834E83" w14:textId="7473FED9" w:rsidR="00116FED" w:rsidRPr="00116FED" w:rsidRDefault="000441F0" w:rsidP="00116FED">
            <w:pPr>
              <w:rPr>
                <w:rStyle w:val="ComputerCode"/>
              </w:rPr>
            </w:pPr>
            <w:r>
              <w:rPr>
                <w:rStyle w:val="ComputerCode"/>
              </w:rPr>
              <w:t xml:space="preserve">           </w:t>
            </w:r>
            <w:r w:rsidR="00116FED" w:rsidRPr="00116FED">
              <w:rPr>
                <w:rStyle w:val="ComputerCode"/>
              </w:rPr>
              <w:t>device="keyboard" input_value="KC_</w:t>
            </w:r>
            <w:r w:rsidR="00293743">
              <w:rPr>
                <w:rStyle w:val="ComputerCode"/>
              </w:rPr>
              <w:t>D</w:t>
            </w:r>
            <w:r w:rsidR="00116FED" w:rsidRPr="00116FED">
              <w:rPr>
                <w:rStyle w:val="ComputerCode"/>
              </w:rPr>
              <w:t>"/&gt;</w:t>
            </w:r>
          </w:p>
          <w:p w14:paraId="0767D5A1" w14:textId="77777777" w:rsidR="00116FED" w:rsidRPr="00116FED" w:rsidRDefault="00116FED" w:rsidP="00116FED">
            <w:pPr>
              <w:rPr>
                <w:rStyle w:val="ComputerCode"/>
              </w:rPr>
            </w:pPr>
            <w:r w:rsidRPr="00116FED">
              <w:rPr>
                <w:rStyle w:val="ComputerCode"/>
              </w:rPr>
              <w:t xml:space="preserve">  &lt;/States&gt;</w:t>
            </w:r>
          </w:p>
          <w:p w14:paraId="357B3364" w14:textId="77777777" w:rsidR="00116FED" w:rsidRPr="00116FED" w:rsidRDefault="00116FED" w:rsidP="00116FED">
            <w:pPr>
              <w:rPr>
                <w:rStyle w:val="ComputerCode"/>
              </w:rPr>
            </w:pPr>
            <w:r w:rsidRPr="00116FED">
              <w:rPr>
                <w:rStyle w:val="ComputerCode"/>
              </w:rPr>
              <w:t xml:space="preserve">  &lt;Ranges&gt;</w:t>
            </w:r>
          </w:p>
          <w:p w14:paraId="526F5C1E" w14:textId="77777777" w:rsidR="00116FED" w:rsidRPr="00116FED" w:rsidRDefault="00116FED" w:rsidP="00116FED">
            <w:pPr>
              <w:rPr>
                <w:rStyle w:val="ComputerCode"/>
              </w:rPr>
            </w:pPr>
            <w:r w:rsidRPr="00116FED">
              <w:rPr>
                <w:rStyle w:val="ComputerCode"/>
              </w:rPr>
              <w:t xml:space="preserve">  </w:t>
            </w:r>
          </w:p>
          <w:p w14:paraId="152DCE1B" w14:textId="77777777" w:rsidR="00116FED" w:rsidRPr="00116FED" w:rsidRDefault="00116FED" w:rsidP="00116FED">
            <w:pPr>
              <w:rPr>
                <w:rStyle w:val="ComputerCode"/>
              </w:rPr>
            </w:pPr>
            <w:r w:rsidRPr="00116FED">
              <w:rPr>
                <w:rStyle w:val="ComputerCode"/>
              </w:rPr>
              <w:t xml:space="preserve">  &lt;/Ranges&gt;</w:t>
            </w:r>
          </w:p>
          <w:p w14:paraId="1EE1C7E5" w14:textId="1948A82B" w:rsidR="008B359A" w:rsidRDefault="00116FED" w:rsidP="00116FED">
            <w:r w:rsidRPr="00116FED">
              <w:rPr>
                <w:rStyle w:val="ComputerCode"/>
              </w:rPr>
              <w:t>&lt;/Commands&gt;</w:t>
            </w:r>
          </w:p>
        </w:tc>
      </w:tr>
    </w:tbl>
    <w:p w14:paraId="60C924D9" w14:textId="77777777" w:rsidR="008B359A" w:rsidRDefault="008B359A" w:rsidP="008B359A"/>
    <w:p w14:paraId="1F978422" w14:textId="3E13A22F" w:rsidR="008B359A" w:rsidRPr="00564D9B" w:rsidRDefault="00293743" w:rsidP="008B359A">
      <w:r>
        <w:t>This way, it is possible to define the best input settings and devices for each profile – or for each game user.</w:t>
      </w:r>
    </w:p>
    <w:p w14:paraId="1CC7CD9F" w14:textId="7DAECBFF" w:rsidR="008B359A" w:rsidRPr="008B359A" w:rsidRDefault="008B359A" w:rsidP="008B359A">
      <w:pPr>
        <w:pStyle w:val="Heading4"/>
      </w:pPr>
      <w:bookmarkStart w:id="489" w:name="_Ref382508357"/>
      <w:r>
        <w:lastRenderedPageBreak/>
        <w:t>Registering View Events</w:t>
      </w:r>
      <w:bookmarkEnd w:id="489"/>
    </w:p>
    <w:p w14:paraId="73D40681" w14:textId="44236948" w:rsidR="008B359A" w:rsidRDefault="0027550F" w:rsidP="00CA1545">
      <w:r>
        <w:t xml:space="preserve">The second approach to providing feedback to the users is using events. The same events defined in Section </w:t>
      </w:r>
      <w:r>
        <w:fldChar w:fldCharType="begin"/>
      </w:r>
      <w:r>
        <w:instrText xml:space="preserve"> REF _Ref382517971 \r \h </w:instrText>
      </w:r>
      <w:r>
        <w:fldChar w:fldCharType="separate"/>
      </w:r>
      <w:r w:rsidR="00EA324E">
        <w:t>7.2.5.5</w:t>
      </w:r>
      <w:r>
        <w:fldChar w:fldCharType="end"/>
      </w:r>
      <w:r>
        <w:t xml:space="preserve"> are useful here. </w:t>
      </w:r>
      <w:r>
        <w:fldChar w:fldCharType="begin"/>
      </w:r>
      <w:r>
        <w:instrText xml:space="preserve"> REF _Ref382518013 \h </w:instrText>
      </w:r>
      <w:r>
        <w:fldChar w:fldCharType="separate"/>
      </w:r>
      <w:r w:rsidR="00EA324E" w:rsidRPr="0027550F">
        <w:rPr>
          <w:b/>
        </w:rPr>
        <w:t xml:space="preserve">Listing </w:t>
      </w:r>
      <w:r w:rsidR="00EA324E">
        <w:rPr>
          <w:b/>
          <w:noProof/>
        </w:rPr>
        <w:t>105</w:t>
      </w:r>
      <w:r>
        <w:fldChar w:fldCharType="end"/>
      </w:r>
      <w:r>
        <w:t xml:space="preserve"> contains a sample implementation of a class that plays sounds when an actor moves.</w:t>
      </w:r>
    </w:p>
    <w:p w14:paraId="30C31D08" w14:textId="232A3DAB" w:rsidR="0027550F" w:rsidRDefault="0027550F" w:rsidP="0027550F">
      <w:pPr>
        <w:pStyle w:val="Caption"/>
        <w:keepNext/>
        <w:jc w:val="center"/>
      </w:pPr>
      <w:bookmarkStart w:id="490" w:name="_Ref382518013"/>
      <w:bookmarkStart w:id="491" w:name="_Toc382771830"/>
      <w:r w:rsidRPr="0027550F">
        <w:rPr>
          <w:b/>
        </w:rPr>
        <w:t xml:space="preserve">Listing </w:t>
      </w:r>
      <w:r w:rsidRPr="0027550F">
        <w:rPr>
          <w:b/>
        </w:rPr>
        <w:fldChar w:fldCharType="begin"/>
      </w:r>
      <w:r w:rsidRPr="0027550F">
        <w:rPr>
          <w:b/>
        </w:rPr>
        <w:instrText xml:space="preserve"> SEQ Listing \* ARABIC </w:instrText>
      </w:r>
      <w:r w:rsidRPr="0027550F">
        <w:rPr>
          <w:b/>
        </w:rPr>
        <w:fldChar w:fldCharType="separate"/>
      </w:r>
      <w:r w:rsidR="00EA324E">
        <w:rPr>
          <w:b/>
          <w:noProof/>
        </w:rPr>
        <w:t>105</w:t>
      </w:r>
      <w:r w:rsidRPr="0027550F">
        <w:rPr>
          <w:b/>
        </w:rPr>
        <w:fldChar w:fldCharType="end"/>
      </w:r>
      <w:bookmarkEnd w:id="490"/>
      <w:r w:rsidRPr="0027550F">
        <w:rPr>
          <w:b/>
        </w:rPr>
        <w:t>.</w:t>
      </w:r>
      <w:r>
        <w:t xml:space="preserve"> A class to provide aural feedback.</w:t>
      </w:r>
      <w:bookmarkEnd w:id="491"/>
    </w:p>
    <w:tbl>
      <w:tblPr>
        <w:tblStyle w:val="TableGrid"/>
        <w:tblW w:w="0" w:type="auto"/>
        <w:tblLook w:val="04A0" w:firstRow="1" w:lastRow="0" w:firstColumn="1" w:lastColumn="0" w:noHBand="0" w:noVBand="1"/>
      </w:tblPr>
      <w:tblGrid>
        <w:gridCol w:w="8494"/>
      </w:tblGrid>
      <w:tr w:rsidR="00D9098F" w14:paraId="30DE1A98" w14:textId="77777777" w:rsidTr="00D9098F">
        <w:tc>
          <w:tcPr>
            <w:tcW w:w="8494" w:type="dxa"/>
          </w:tcPr>
          <w:p w14:paraId="30EE58D0" w14:textId="26C8DE9F" w:rsidR="0027550F" w:rsidRPr="0027550F" w:rsidRDefault="0027550F" w:rsidP="0027550F">
            <w:pPr>
              <w:rPr>
                <w:rStyle w:val="ComputerCode"/>
              </w:rPr>
            </w:pPr>
            <w:r w:rsidRPr="0027550F">
              <w:rPr>
                <w:rStyle w:val="ComputerCode"/>
              </w:rPr>
              <w:t>#pragma once</w:t>
            </w:r>
          </w:p>
          <w:p w14:paraId="42D1FD8D" w14:textId="77777777" w:rsidR="0027550F" w:rsidRDefault="0027550F" w:rsidP="0027550F"/>
          <w:p w14:paraId="0CF8E9D6" w14:textId="77777777" w:rsidR="0027550F" w:rsidRPr="0027550F" w:rsidRDefault="0027550F" w:rsidP="0027550F">
            <w:pPr>
              <w:rPr>
                <w:rStyle w:val="ComputerCode"/>
              </w:rPr>
            </w:pPr>
            <w:r w:rsidRPr="0027550F">
              <w:rPr>
                <w:rStyle w:val="ComputerCode"/>
              </w:rPr>
              <w:t>#include &lt;Core/Events/IEventManager.h&gt;</w:t>
            </w:r>
          </w:p>
          <w:p w14:paraId="442F6187" w14:textId="77777777" w:rsidR="0027550F" w:rsidRPr="0027550F" w:rsidRDefault="0027550F" w:rsidP="0027550F">
            <w:pPr>
              <w:rPr>
                <w:rStyle w:val="ComputerCode"/>
              </w:rPr>
            </w:pPr>
          </w:p>
          <w:p w14:paraId="68BD4704" w14:textId="77777777" w:rsidR="0027550F" w:rsidRPr="0027550F" w:rsidRDefault="0027550F" w:rsidP="0027550F">
            <w:pPr>
              <w:rPr>
                <w:rStyle w:val="ComputerCode"/>
              </w:rPr>
            </w:pPr>
            <w:r w:rsidRPr="0027550F">
              <w:rPr>
                <w:rStyle w:val="ComputerCode"/>
              </w:rPr>
              <w:t>#include &lt;Core/Resource/ResourceCache.h&gt;</w:t>
            </w:r>
          </w:p>
          <w:p w14:paraId="405A4F87" w14:textId="77777777" w:rsidR="0027550F" w:rsidRPr="0027550F" w:rsidRDefault="0027550F" w:rsidP="0027550F">
            <w:pPr>
              <w:rPr>
                <w:rStyle w:val="ComputerCode"/>
              </w:rPr>
            </w:pPr>
            <w:r w:rsidRPr="0027550F">
              <w:rPr>
                <w:rStyle w:val="ComputerCode"/>
              </w:rPr>
              <w:t>#include &lt;Core/Resource/XMLResource.h&gt;</w:t>
            </w:r>
          </w:p>
          <w:p w14:paraId="63A9B72C" w14:textId="77777777" w:rsidR="0027550F" w:rsidRPr="0027550F" w:rsidRDefault="0027550F" w:rsidP="0027550F">
            <w:pPr>
              <w:rPr>
                <w:rStyle w:val="ComputerCode"/>
              </w:rPr>
            </w:pPr>
            <w:r w:rsidRPr="0027550F">
              <w:rPr>
                <w:rStyle w:val="ComputerCode"/>
              </w:rPr>
              <w:t>#include &lt;Core/Resource/ZipFileResource.h&gt;</w:t>
            </w:r>
          </w:p>
          <w:p w14:paraId="00E4F79E" w14:textId="77777777" w:rsidR="0027550F" w:rsidRPr="0027550F" w:rsidRDefault="0027550F" w:rsidP="0027550F">
            <w:pPr>
              <w:rPr>
                <w:rStyle w:val="ComputerCode"/>
              </w:rPr>
            </w:pPr>
            <w:r w:rsidRPr="0027550F">
              <w:rPr>
                <w:rStyle w:val="ComputerCode"/>
              </w:rPr>
              <w:t>#include &lt;Core/Script/Lua/ScriptResource.h&gt;</w:t>
            </w:r>
          </w:p>
          <w:p w14:paraId="6AFC19B3" w14:textId="77777777" w:rsidR="0027550F" w:rsidRPr="0027550F" w:rsidRDefault="0027550F" w:rsidP="0027550F">
            <w:pPr>
              <w:rPr>
                <w:rStyle w:val="ComputerCode"/>
              </w:rPr>
            </w:pPr>
          </w:p>
          <w:p w14:paraId="6472D5CC" w14:textId="77777777" w:rsidR="0027550F" w:rsidRPr="0027550F" w:rsidRDefault="0027550F" w:rsidP="0027550F">
            <w:pPr>
              <w:rPr>
                <w:rStyle w:val="ComputerCode"/>
              </w:rPr>
            </w:pPr>
            <w:r w:rsidRPr="0027550F">
              <w:rPr>
                <w:rStyle w:val="ComputerCode"/>
              </w:rPr>
              <w:t>#include &lt;Engine/GameView/ViewFeedback/IViewFeedback.h&gt;</w:t>
            </w:r>
          </w:p>
          <w:p w14:paraId="2480DC89" w14:textId="77777777" w:rsidR="0027550F" w:rsidRPr="0027550F" w:rsidRDefault="0027550F" w:rsidP="0027550F">
            <w:pPr>
              <w:rPr>
                <w:rStyle w:val="ComputerCode"/>
              </w:rPr>
            </w:pPr>
          </w:p>
          <w:p w14:paraId="7E993D0C" w14:textId="77777777" w:rsidR="0027550F" w:rsidRPr="0027550F" w:rsidRDefault="0027550F" w:rsidP="0027550F">
            <w:pPr>
              <w:rPr>
                <w:rStyle w:val="ComputerCode"/>
              </w:rPr>
            </w:pPr>
            <w:r w:rsidRPr="0027550F">
              <w:rPr>
                <w:rStyle w:val="ComputerCode"/>
              </w:rPr>
              <w:t>#include &lt;IO/Output/Audio/Audio.h&gt;</w:t>
            </w:r>
          </w:p>
          <w:p w14:paraId="57C7E7EC" w14:textId="77777777" w:rsidR="0027550F" w:rsidRPr="0027550F" w:rsidRDefault="0027550F" w:rsidP="0027550F">
            <w:pPr>
              <w:rPr>
                <w:rStyle w:val="ComputerCode"/>
              </w:rPr>
            </w:pPr>
            <w:r w:rsidRPr="0027550F">
              <w:rPr>
                <w:rStyle w:val="ComputerCode"/>
              </w:rPr>
              <w:t>#include &lt;IO/Output/Audio/Implementation/OpenALSoft/OpenALSoftAudioResource.h&gt;</w:t>
            </w:r>
          </w:p>
          <w:p w14:paraId="2B193E99" w14:textId="77777777" w:rsidR="0027550F" w:rsidRPr="0027550F" w:rsidRDefault="0027550F" w:rsidP="0027550F">
            <w:pPr>
              <w:rPr>
                <w:rStyle w:val="ComputerCode"/>
              </w:rPr>
            </w:pPr>
          </w:p>
          <w:p w14:paraId="028342B6" w14:textId="77777777" w:rsidR="0027550F" w:rsidRPr="0027550F" w:rsidRDefault="0027550F" w:rsidP="0027550F">
            <w:pPr>
              <w:rPr>
                <w:rStyle w:val="ComputerCode"/>
              </w:rPr>
            </w:pPr>
            <w:r w:rsidRPr="0027550F">
              <w:rPr>
                <w:rStyle w:val="ComputerCode"/>
              </w:rPr>
              <w:t>#include "../../Logic/Events/GameEvents.h"</w:t>
            </w:r>
          </w:p>
          <w:p w14:paraId="00A2EC67" w14:textId="77777777" w:rsidR="0027550F" w:rsidRPr="0027550F" w:rsidRDefault="0027550F" w:rsidP="0027550F">
            <w:pPr>
              <w:rPr>
                <w:rStyle w:val="ComputerCode"/>
              </w:rPr>
            </w:pPr>
          </w:p>
          <w:p w14:paraId="0553EC50" w14:textId="77777777" w:rsidR="0027550F" w:rsidRPr="0027550F" w:rsidRDefault="0027550F" w:rsidP="0027550F">
            <w:pPr>
              <w:rPr>
                <w:rStyle w:val="ComputerCode"/>
              </w:rPr>
            </w:pPr>
            <w:r w:rsidRPr="0027550F">
              <w:rPr>
                <w:rStyle w:val="ComputerCode"/>
              </w:rPr>
              <w:t>namespace sg</w:t>
            </w:r>
          </w:p>
          <w:p w14:paraId="7F9D68B5" w14:textId="77777777" w:rsidR="0027550F" w:rsidRPr="0027550F" w:rsidRDefault="0027550F" w:rsidP="0027550F">
            <w:pPr>
              <w:rPr>
                <w:rStyle w:val="ComputerCode"/>
              </w:rPr>
            </w:pPr>
            <w:r w:rsidRPr="0027550F">
              <w:rPr>
                <w:rStyle w:val="ComputerCode"/>
              </w:rPr>
              <w:t>{</w:t>
            </w:r>
          </w:p>
          <w:p w14:paraId="54C6E8E9" w14:textId="77777777" w:rsidR="0027550F" w:rsidRPr="0027550F" w:rsidRDefault="0027550F" w:rsidP="0027550F">
            <w:pPr>
              <w:rPr>
                <w:rStyle w:val="ComputerCode"/>
              </w:rPr>
            </w:pPr>
          </w:p>
          <w:p w14:paraId="6DE21A1E" w14:textId="77777777" w:rsidR="0027550F" w:rsidRPr="0027550F" w:rsidRDefault="0027550F" w:rsidP="0027550F">
            <w:pPr>
              <w:rPr>
                <w:rStyle w:val="ComputerCode"/>
              </w:rPr>
            </w:pPr>
            <w:r w:rsidRPr="0027550F">
              <w:rPr>
                <w:rStyle w:val="ComputerCode"/>
              </w:rPr>
              <w:t xml:space="preserve">    class AuralFeedback : public uge::IViewFeedback</w:t>
            </w:r>
          </w:p>
          <w:p w14:paraId="1610EB2F" w14:textId="77777777" w:rsidR="0027550F" w:rsidRPr="0027550F" w:rsidRDefault="0027550F" w:rsidP="0027550F">
            <w:pPr>
              <w:rPr>
                <w:rStyle w:val="ComputerCode"/>
              </w:rPr>
            </w:pPr>
            <w:r w:rsidRPr="0027550F">
              <w:rPr>
                <w:rStyle w:val="ComputerCode"/>
              </w:rPr>
              <w:t xml:space="preserve">    {</w:t>
            </w:r>
          </w:p>
          <w:p w14:paraId="221B2E56" w14:textId="77777777" w:rsidR="0027550F" w:rsidRPr="0027550F" w:rsidRDefault="0027550F" w:rsidP="0027550F">
            <w:pPr>
              <w:rPr>
                <w:rStyle w:val="ComputerCode"/>
              </w:rPr>
            </w:pPr>
            <w:r w:rsidRPr="0027550F">
              <w:rPr>
                <w:rStyle w:val="ComputerCode"/>
              </w:rPr>
              <w:t xml:space="preserve">    public:</w:t>
            </w:r>
          </w:p>
          <w:p w14:paraId="07CD5EEE" w14:textId="77777777" w:rsidR="0027550F" w:rsidRPr="0027550F" w:rsidRDefault="0027550F" w:rsidP="0027550F">
            <w:pPr>
              <w:rPr>
                <w:rStyle w:val="ComputerCode"/>
              </w:rPr>
            </w:pPr>
            <w:r w:rsidRPr="0027550F">
              <w:rPr>
                <w:rStyle w:val="ComputerCode"/>
              </w:rPr>
              <w:t xml:space="preserve">        static const char* g_Name;</w:t>
            </w:r>
          </w:p>
          <w:p w14:paraId="6CBF8116" w14:textId="77777777" w:rsidR="0027550F" w:rsidRPr="0027550F" w:rsidRDefault="0027550F" w:rsidP="0027550F">
            <w:pPr>
              <w:rPr>
                <w:rStyle w:val="ComputerCode"/>
              </w:rPr>
            </w:pPr>
          </w:p>
          <w:p w14:paraId="09C824C7" w14:textId="77777777" w:rsidR="0027550F" w:rsidRPr="0027550F" w:rsidRDefault="0027550F" w:rsidP="0027550F">
            <w:pPr>
              <w:rPr>
                <w:rStyle w:val="ComputerCode"/>
              </w:rPr>
            </w:pPr>
            <w:r w:rsidRPr="0027550F">
              <w:rPr>
                <w:rStyle w:val="ComputerCode"/>
              </w:rPr>
              <w:t xml:space="preserve">        struct Options</w:t>
            </w:r>
          </w:p>
          <w:p w14:paraId="5E379C77" w14:textId="77777777" w:rsidR="0027550F" w:rsidRPr="0027550F" w:rsidRDefault="0027550F" w:rsidP="0027550F">
            <w:pPr>
              <w:rPr>
                <w:rStyle w:val="ComputerCode"/>
              </w:rPr>
            </w:pPr>
            <w:r w:rsidRPr="0027550F">
              <w:rPr>
                <w:rStyle w:val="ComputerCode"/>
              </w:rPr>
              <w:t xml:space="preserve">        {</w:t>
            </w:r>
          </w:p>
          <w:p w14:paraId="167A6796" w14:textId="77777777" w:rsidR="0027550F" w:rsidRPr="0027550F" w:rsidRDefault="0027550F" w:rsidP="0027550F">
            <w:pPr>
              <w:rPr>
                <w:rStyle w:val="ComputerCode"/>
              </w:rPr>
            </w:pPr>
            <w:r w:rsidRPr="0027550F">
              <w:rPr>
                <w:rStyle w:val="ComputerCode"/>
              </w:rPr>
              <w:t xml:space="preserve">            Options()</w:t>
            </w:r>
          </w:p>
          <w:p w14:paraId="70E49D9C" w14:textId="77777777" w:rsidR="0027550F" w:rsidRPr="0027550F" w:rsidRDefault="0027550F" w:rsidP="0027550F">
            <w:pPr>
              <w:rPr>
                <w:rStyle w:val="ComputerCode"/>
              </w:rPr>
            </w:pPr>
            <w:r w:rsidRPr="0027550F">
              <w:rPr>
                <w:rStyle w:val="ComputerCode"/>
              </w:rPr>
              <w:t xml:space="preserve">                : bEnableOnMoveActor(false),</w:t>
            </w:r>
          </w:p>
          <w:p w14:paraId="0D7F6BC0" w14:textId="77777777" w:rsidR="0027550F" w:rsidRPr="0027550F" w:rsidRDefault="0027550F" w:rsidP="0027550F">
            <w:pPr>
              <w:rPr>
                <w:rStyle w:val="ComputerCode"/>
              </w:rPr>
            </w:pPr>
            <w:r w:rsidRPr="0027550F">
              <w:rPr>
                <w:rStyle w:val="ComputerCode"/>
              </w:rPr>
              <w:t xml:space="preserve">                  bEnableOnStopActor(false)</w:t>
            </w:r>
          </w:p>
          <w:p w14:paraId="6C5564D0" w14:textId="77777777" w:rsidR="0027550F" w:rsidRPr="0027550F" w:rsidRDefault="0027550F" w:rsidP="0027550F">
            <w:pPr>
              <w:rPr>
                <w:rStyle w:val="ComputerCode"/>
              </w:rPr>
            </w:pPr>
            <w:r w:rsidRPr="0027550F">
              <w:rPr>
                <w:rStyle w:val="ComputerCode"/>
              </w:rPr>
              <w:t xml:space="preserve">            {</w:t>
            </w:r>
          </w:p>
          <w:p w14:paraId="23096504" w14:textId="77777777" w:rsidR="0027550F" w:rsidRPr="0027550F" w:rsidRDefault="0027550F" w:rsidP="0027550F">
            <w:pPr>
              <w:rPr>
                <w:rStyle w:val="ComputerCode"/>
              </w:rPr>
            </w:pPr>
          </w:p>
          <w:p w14:paraId="3A752232" w14:textId="77777777" w:rsidR="0027550F" w:rsidRPr="0027550F" w:rsidRDefault="0027550F" w:rsidP="0027550F">
            <w:pPr>
              <w:rPr>
                <w:rStyle w:val="ComputerCode"/>
              </w:rPr>
            </w:pPr>
            <w:r w:rsidRPr="0027550F">
              <w:rPr>
                <w:rStyle w:val="ComputerCode"/>
              </w:rPr>
              <w:t xml:space="preserve">            }</w:t>
            </w:r>
          </w:p>
          <w:p w14:paraId="3AADA68A" w14:textId="77777777" w:rsidR="0027550F" w:rsidRPr="0027550F" w:rsidRDefault="0027550F" w:rsidP="0027550F">
            <w:pPr>
              <w:rPr>
                <w:rStyle w:val="ComputerCode"/>
              </w:rPr>
            </w:pPr>
          </w:p>
          <w:p w14:paraId="32DAD5D3" w14:textId="77777777" w:rsidR="0027550F" w:rsidRPr="0027550F" w:rsidRDefault="0027550F" w:rsidP="0027550F">
            <w:pPr>
              <w:rPr>
                <w:rStyle w:val="ComputerCode"/>
              </w:rPr>
            </w:pPr>
            <w:r w:rsidRPr="0027550F">
              <w:rPr>
                <w:rStyle w:val="ComputerCode"/>
              </w:rPr>
              <w:t xml:space="preserve">            bool bEnableOnMoveActor;</w:t>
            </w:r>
          </w:p>
          <w:p w14:paraId="1049C364" w14:textId="77777777" w:rsidR="0027550F" w:rsidRPr="0027550F" w:rsidRDefault="0027550F" w:rsidP="0027550F">
            <w:pPr>
              <w:rPr>
                <w:rStyle w:val="ComputerCode"/>
              </w:rPr>
            </w:pPr>
            <w:r w:rsidRPr="0027550F">
              <w:rPr>
                <w:rStyle w:val="ComputerCode"/>
              </w:rPr>
              <w:t xml:space="preserve">            bool bEnableOnStopActor;</w:t>
            </w:r>
          </w:p>
          <w:p w14:paraId="78D98E98" w14:textId="77777777" w:rsidR="0027550F" w:rsidRPr="0027550F" w:rsidRDefault="0027550F" w:rsidP="0027550F">
            <w:pPr>
              <w:rPr>
                <w:rStyle w:val="ComputerCode"/>
              </w:rPr>
            </w:pPr>
            <w:r w:rsidRPr="0027550F">
              <w:rPr>
                <w:rStyle w:val="ComputerCode"/>
              </w:rPr>
              <w:t xml:space="preserve">        };</w:t>
            </w:r>
          </w:p>
          <w:p w14:paraId="4D40510F" w14:textId="77777777" w:rsidR="0027550F" w:rsidRPr="0027550F" w:rsidRDefault="0027550F" w:rsidP="0027550F">
            <w:pPr>
              <w:rPr>
                <w:rStyle w:val="ComputerCode"/>
              </w:rPr>
            </w:pPr>
          </w:p>
          <w:p w14:paraId="37727F65" w14:textId="77777777" w:rsidR="0027550F" w:rsidRPr="0027550F" w:rsidRDefault="0027550F" w:rsidP="0027550F">
            <w:pPr>
              <w:rPr>
                <w:rStyle w:val="ComputerCode"/>
              </w:rPr>
            </w:pPr>
            <w:r w:rsidRPr="0027550F">
              <w:rPr>
                <w:rStyle w:val="ComputerCode"/>
              </w:rPr>
              <w:t xml:space="preserve">        AuralFeedback()</w:t>
            </w:r>
          </w:p>
          <w:p w14:paraId="3E8E2274" w14:textId="77777777" w:rsidR="0027550F" w:rsidRPr="0027550F" w:rsidRDefault="0027550F" w:rsidP="0027550F">
            <w:pPr>
              <w:rPr>
                <w:rStyle w:val="ComputerCode"/>
              </w:rPr>
            </w:pPr>
            <w:r w:rsidRPr="0027550F">
              <w:rPr>
                <w:rStyle w:val="ComputerCode"/>
              </w:rPr>
              <w:t xml:space="preserve">            : m_Options(), m_pAudio(), m_pMovingAudioBuffer(nullptr)</w:t>
            </w:r>
          </w:p>
          <w:p w14:paraId="6DCC9108" w14:textId="77777777" w:rsidR="0027550F" w:rsidRPr="0027550F" w:rsidRDefault="0027550F" w:rsidP="0027550F">
            <w:pPr>
              <w:rPr>
                <w:rStyle w:val="ComputerCode"/>
              </w:rPr>
            </w:pPr>
            <w:r w:rsidRPr="0027550F">
              <w:rPr>
                <w:rStyle w:val="ComputerCode"/>
              </w:rPr>
              <w:t xml:space="preserve">        {</w:t>
            </w:r>
          </w:p>
          <w:p w14:paraId="5BE4D864" w14:textId="77777777" w:rsidR="0027550F" w:rsidRPr="0027550F" w:rsidRDefault="0027550F" w:rsidP="0027550F">
            <w:pPr>
              <w:rPr>
                <w:rStyle w:val="ComputerCode"/>
              </w:rPr>
            </w:pPr>
          </w:p>
          <w:p w14:paraId="754E5129" w14:textId="77777777" w:rsidR="0027550F" w:rsidRPr="0027550F" w:rsidRDefault="0027550F" w:rsidP="0027550F">
            <w:pPr>
              <w:rPr>
                <w:rStyle w:val="ComputerCode"/>
              </w:rPr>
            </w:pPr>
            <w:r w:rsidRPr="0027550F">
              <w:rPr>
                <w:rStyle w:val="ComputerCode"/>
              </w:rPr>
              <w:t xml:space="preserve">        }</w:t>
            </w:r>
          </w:p>
          <w:p w14:paraId="588C941E" w14:textId="77777777" w:rsidR="0027550F" w:rsidRPr="0027550F" w:rsidRDefault="0027550F" w:rsidP="0027550F">
            <w:pPr>
              <w:rPr>
                <w:rStyle w:val="ComputerCode"/>
              </w:rPr>
            </w:pPr>
          </w:p>
          <w:p w14:paraId="241B376A" w14:textId="77777777" w:rsidR="0027550F" w:rsidRPr="0027550F" w:rsidRDefault="0027550F" w:rsidP="0027550F">
            <w:pPr>
              <w:rPr>
                <w:rStyle w:val="ComputerCode"/>
              </w:rPr>
            </w:pPr>
            <w:r w:rsidRPr="0027550F">
              <w:rPr>
                <w:rStyle w:val="ComputerCode"/>
              </w:rPr>
              <w:t xml:space="preserve">        ~AuralFeedback()</w:t>
            </w:r>
          </w:p>
          <w:p w14:paraId="4329A24B" w14:textId="77777777" w:rsidR="0027550F" w:rsidRPr="0027550F" w:rsidRDefault="0027550F" w:rsidP="0027550F">
            <w:pPr>
              <w:rPr>
                <w:rStyle w:val="ComputerCode"/>
              </w:rPr>
            </w:pPr>
            <w:r w:rsidRPr="0027550F">
              <w:rPr>
                <w:rStyle w:val="ComputerCode"/>
              </w:rPr>
              <w:lastRenderedPageBreak/>
              <w:t xml:space="preserve">        {</w:t>
            </w:r>
          </w:p>
          <w:p w14:paraId="2F43E759" w14:textId="77777777" w:rsidR="0027550F" w:rsidRPr="0027550F" w:rsidRDefault="0027550F" w:rsidP="0027550F">
            <w:pPr>
              <w:rPr>
                <w:rStyle w:val="ComputerCode"/>
              </w:rPr>
            </w:pPr>
            <w:r w:rsidRPr="0027550F">
              <w:rPr>
                <w:rStyle w:val="ComputerCode"/>
              </w:rPr>
              <w:t xml:space="preserve">            m_pAudio.reset();</w:t>
            </w:r>
          </w:p>
          <w:p w14:paraId="5B0EFB7A" w14:textId="77777777" w:rsidR="0027550F" w:rsidRPr="0027550F" w:rsidRDefault="0027550F" w:rsidP="0027550F">
            <w:pPr>
              <w:rPr>
                <w:rStyle w:val="ComputerCode"/>
              </w:rPr>
            </w:pPr>
            <w:r w:rsidRPr="0027550F">
              <w:rPr>
                <w:rStyle w:val="ComputerCode"/>
              </w:rPr>
              <w:t xml:space="preserve">        }</w:t>
            </w:r>
          </w:p>
          <w:p w14:paraId="68D24F5C" w14:textId="77777777" w:rsidR="0027550F" w:rsidRPr="0027550F" w:rsidRDefault="0027550F" w:rsidP="0027550F">
            <w:pPr>
              <w:rPr>
                <w:rStyle w:val="ComputerCode"/>
              </w:rPr>
            </w:pPr>
          </w:p>
          <w:p w14:paraId="62401F88" w14:textId="77777777" w:rsidR="000441F0" w:rsidRDefault="0027550F" w:rsidP="0027550F">
            <w:pPr>
              <w:rPr>
                <w:rStyle w:val="ComputerCode"/>
              </w:rPr>
            </w:pPr>
            <w:r w:rsidRPr="0027550F">
              <w:rPr>
                <w:rStyle w:val="ComputerCode"/>
              </w:rPr>
              <w:t xml:space="preserve">        virtual bool vInit(</w:t>
            </w:r>
          </w:p>
          <w:p w14:paraId="673B66AB" w14:textId="05283A65" w:rsidR="0027550F" w:rsidRPr="0027550F" w:rsidRDefault="000441F0" w:rsidP="0027550F">
            <w:pPr>
              <w:rPr>
                <w:rStyle w:val="ComputerCode"/>
              </w:rPr>
            </w:pPr>
            <w:r>
              <w:rPr>
                <w:rStyle w:val="ComputerCode"/>
              </w:rPr>
              <w:t xml:space="preserve">            </w:t>
            </w:r>
            <w:r w:rsidR="0027550F" w:rsidRPr="0027550F">
              <w:rPr>
                <w:rStyle w:val="ComputerCode"/>
              </w:rPr>
              <w:t>const std::string&amp; resourceFileName) override</w:t>
            </w:r>
          </w:p>
          <w:p w14:paraId="6CDE9DB0" w14:textId="77777777" w:rsidR="0027550F" w:rsidRPr="0027550F" w:rsidRDefault="0027550F" w:rsidP="0027550F">
            <w:pPr>
              <w:rPr>
                <w:rStyle w:val="ComputerCode"/>
              </w:rPr>
            </w:pPr>
            <w:r w:rsidRPr="0027550F">
              <w:rPr>
                <w:rStyle w:val="ComputerCode"/>
              </w:rPr>
              <w:t xml:space="preserve">        {</w:t>
            </w:r>
          </w:p>
          <w:p w14:paraId="33545489" w14:textId="77777777" w:rsidR="0027550F" w:rsidRPr="0027550F" w:rsidRDefault="0027550F" w:rsidP="0027550F">
            <w:pPr>
              <w:rPr>
                <w:rStyle w:val="ComputerCode"/>
              </w:rPr>
            </w:pPr>
            <w:r w:rsidRPr="0027550F">
              <w:rPr>
                <w:rStyle w:val="ComputerCode"/>
              </w:rPr>
              <w:t xml:space="preserve">            uge::XMLFile xmlFile;</w:t>
            </w:r>
          </w:p>
          <w:p w14:paraId="7354DA4D" w14:textId="77777777" w:rsidR="000441F0" w:rsidRDefault="0027550F" w:rsidP="0027550F">
            <w:pPr>
              <w:rPr>
                <w:rStyle w:val="ComputerCode"/>
              </w:rPr>
            </w:pPr>
            <w:r w:rsidRPr="0027550F">
              <w:rPr>
                <w:rStyle w:val="ComputerCode"/>
              </w:rPr>
              <w:t xml:space="preserve">            xmlFile.OpenFile(resourceFileName, </w:t>
            </w:r>
          </w:p>
          <w:p w14:paraId="453BDF51" w14:textId="71190FEF" w:rsidR="0027550F" w:rsidRPr="0027550F" w:rsidRDefault="000441F0" w:rsidP="0027550F">
            <w:pPr>
              <w:rPr>
                <w:rStyle w:val="ComputerCode"/>
              </w:rPr>
            </w:pPr>
            <w:r>
              <w:rPr>
                <w:rStyle w:val="ComputerCode"/>
              </w:rPr>
              <w:t xml:space="preserve">                             </w:t>
            </w:r>
            <w:r w:rsidR="0027550F" w:rsidRPr="0027550F">
              <w:rPr>
                <w:rStyle w:val="ComputerCode"/>
              </w:rPr>
              <w:t>uge::File::FileMode::FileReadOnly);</w:t>
            </w:r>
          </w:p>
          <w:p w14:paraId="38F9ED6E" w14:textId="77777777" w:rsidR="000441F0" w:rsidRDefault="0027550F" w:rsidP="0027550F">
            <w:pPr>
              <w:rPr>
                <w:rStyle w:val="ComputerCode"/>
              </w:rPr>
            </w:pPr>
            <w:r w:rsidRPr="0027550F">
              <w:rPr>
                <w:rStyle w:val="ComputerCode"/>
              </w:rPr>
              <w:t xml:space="preserve">    </w:t>
            </w:r>
            <w:r w:rsidR="000441F0">
              <w:rPr>
                <w:rStyle w:val="ComputerCode"/>
              </w:rPr>
              <w:t xml:space="preserve">        assert(xmlFile.IsGood()</w:t>
            </w:r>
          </w:p>
          <w:p w14:paraId="24F2EE36" w14:textId="62B99F3D" w:rsidR="0027550F" w:rsidRPr="0027550F" w:rsidRDefault="000441F0" w:rsidP="0027550F">
            <w:pPr>
              <w:rPr>
                <w:rStyle w:val="ComputerCode"/>
              </w:rPr>
            </w:pPr>
            <w:r>
              <w:rPr>
                <w:rStyle w:val="ComputerCode"/>
              </w:rPr>
              <w:t xml:space="preserve">                   </w:t>
            </w:r>
            <w:r w:rsidR="0027550F" w:rsidRPr="0027550F">
              <w:rPr>
                <w:rStyle w:val="ComputerCode"/>
              </w:rPr>
              <w:t>&amp;&amp; "XML file could not be opened!");</w:t>
            </w:r>
          </w:p>
          <w:p w14:paraId="16A9418C" w14:textId="77777777" w:rsidR="0027550F" w:rsidRPr="0027550F" w:rsidRDefault="0027550F" w:rsidP="0027550F">
            <w:pPr>
              <w:rPr>
                <w:rStyle w:val="ComputerCode"/>
              </w:rPr>
            </w:pPr>
          </w:p>
          <w:p w14:paraId="061ECA12" w14:textId="77777777" w:rsidR="000441F0" w:rsidRDefault="0027550F" w:rsidP="0027550F">
            <w:pPr>
              <w:rPr>
                <w:rStyle w:val="ComputerCode"/>
              </w:rPr>
            </w:pPr>
            <w:r w:rsidRPr="0027550F">
              <w:rPr>
                <w:rStyle w:val="ComputerCode"/>
              </w:rPr>
              <w:t xml:space="preserve">            uge::XMLElement xmlRootElement(</w:t>
            </w:r>
          </w:p>
          <w:p w14:paraId="7644469D" w14:textId="76BF22A4" w:rsidR="0027550F" w:rsidRPr="0027550F" w:rsidRDefault="000441F0" w:rsidP="0027550F">
            <w:pPr>
              <w:rPr>
                <w:rStyle w:val="ComputerCode"/>
              </w:rPr>
            </w:pPr>
            <w:r>
              <w:rPr>
                <w:rStyle w:val="ComputerCode"/>
              </w:rPr>
              <w:t xml:space="preserve">                                 </w:t>
            </w:r>
            <w:r w:rsidR="0027550F" w:rsidRPr="0027550F">
              <w:rPr>
                <w:rStyle w:val="ComputerCode"/>
              </w:rPr>
              <w:t>xmlFile.GetRootElement());</w:t>
            </w:r>
          </w:p>
          <w:p w14:paraId="411CAB6C" w14:textId="77777777" w:rsidR="000441F0" w:rsidRDefault="0027550F" w:rsidP="0027550F">
            <w:pPr>
              <w:rPr>
                <w:rStyle w:val="ComputerCode"/>
              </w:rPr>
            </w:pPr>
            <w:r w:rsidRPr="0027550F">
              <w:rPr>
                <w:rStyle w:val="ComputerCode"/>
              </w:rPr>
              <w:t xml:space="preserve">           </w:t>
            </w:r>
            <w:r w:rsidR="000441F0">
              <w:rPr>
                <w:rStyle w:val="ComputerCode"/>
              </w:rPr>
              <w:t xml:space="preserve"> assert(xmlRootElement.IsGood()</w:t>
            </w:r>
          </w:p>
          <w:p w14:paraId="3455DC10" w14:textId="21B91DD4" w:rsidR="0027550F" w:rsidRPr="0027550F" w:rsidRDefault="000441F0" w:rsidP="0027550F">
            <w:pPr>
              <w:rPr>
                <w:rStyle w:val="ComputerCode"/>
              </w:rPr>
            </w:pPr>
            <w:r>
              <w:rPr>
                <w:rStyle w:val="ComputerCode"/>
              </w:rPr>
              <w:t xml:space="preserve">                   </w:t>
            </w:r>
            <w:r w:rsidR="0027550F" w:rsidRPr="0027550F">
              <w:rPr>
                <w:rStyle w:val="ComputerCode"/>
              </w:rPr>
              <w:t>&amp;&amp; "Invalid Root in XML File!");</w:t>
            </w:r>
          </w:p>
          <w:p w14:paraId="5CE8225C" w14:textId="77777777" w:rsidR="0027550F" w:rsidRPr="0027550F" w:rsidRDefault="0027550F" w:rsidP="0027550F">
            <w:pPr>
              <w:rPr>
                <w:rStyle w:val="ComputerCode"/>
              </w:rPr>
            </w:pPr>
          </w:p>
          <w:p w14:paraId="507B0760" w14:textId="77777777" w:rsidR="0027550F" w:rsidRPr="0027550F" w:rsidRDefault="0027550F" w:rsidP="0027550F">
            <w:pPr>
              <w:rPr>
                <w:rStyle w:val="ComputerCode"/>
              </w:rPr>
            </w:pPr>
            <w:r w:rsidRPr="0027550F">
              <w:rPr>
                <w:rStyle w:val="ComputerCode"/>
              </w:rPr>
              <w:t xml:space="preserve">            AuralFeedback::Options afOptions;</w:t>
            </w:r>
          </w:p>
          <w:p w14:paraId="55BA0E4E" w14:textId="77777777" w:rsidR="000441F0" w:rsidRDefault="0027550F" w:rsidP="0027550F">
            <w:pPr>
              <w:rPr>
                <w:rStyle w:val="ComputerCode"/>
              </w:rPr>
            </w:pPr>
            <w:r w:rsidRPr="0027550F">
              <w:rPr>
                <w:rStyle w:val="ComputerCode"/>
              </w:rPr>
              <w:t xml:space="preserve">            uge::XMLElement eventsElement =</w:t>
            </w:r>
          </w:p>
          <w:p w14:paraId="1AD6D38E" w14:textId="34047A1C" w:rsidR="0027550F" w:rsidRPr="0027550F" w:rsidRDefault="000441F0" w:rsidP="0027550F">
            <w:pPr>
              <w:rPr>
                <w:rStyle w:val="ComputerCode"/>
              </w:rPr>
            </w:pPr>
            <w:r>
              <w:rPr>
                <w:rStyle w:val="ComputerCode"/>
              </w:rPr>
              <w:t xml:space="preserve">                   </w:t>
            </w:r>
            <w:r w:rsidR="0027550F" w:rsidRPr="0027550F">
              <w:rPr>
                <w:rStyle w:val="ComputerCode"/>
              </w:rPr>
              <w:t xml:space="preserve"> xmlRootElement.GetFirstChildElement("Events");</w:t>
            </w:r>
          </w:p>
          <w:p w14:paraId="1FF914AA" w14:textId="77777777" w:rsidR="000441F0" w:rsidRDefault="0027550F" w:rsidP="0027550F">
            <w:pPr>
              <w:rPr>
                <w:rStyle w:val="ComputerCode"/>
              </w:rPr>
            </w:pPr>
            <w:r w:rsidRPr="0027550F">
              <w:rPr>
                <w:rStyle w:val="ComputerCode"/>
              </w:rPr>
              <w:t xml:space="preserve">          </w:t>
            </w:r>
            <w:r w:rsidR="000441F0">
              <w:rPr>
                <w:rStyle w:val="ComputerCode"/>
              </w:rPr>
              <w:t xml:space="preserve">  assert(eventsElement.IsGood()</w:t>
            </w:r>
          </w:p>
          <w:p w14:paraId="3E7EB4B8" w14:textId="1185E7F7" w:rsidR="0027550F" w:rsidRPr="0027550F" w:rsidRDefault="000441F0" w:rsidP="0027550F">
            <w:pPr>
              <w:rPr>
                <w:rStyle w:val="ComputerCode"/>
              </w:rPr>
            </w:pPr>
            <w:r>
              <w:rPr>
                <w:rStyle w:val="ComputerCode"/>
              </w:rPr>
              <w:t xml:space="preserve">                   </w:t>
            </w:r>
            <w:r w:rsidR="0027550F" w:rsidRPr="0027550F">
              <w:rPr>
                <w:rStyle w:val="ComputerCode"/>
              </w:rPr>
              <w:t>&amp;&amp; "Events element not found!");</w:t>
            </w:r>
          </w:p>
          <w:p w14:paraId="5920B097" w14:textId="77777777" w:rsidR="000441F0" w:rsidRDefault="0027550F" w:rsidP="0027550F">
            <w:pPr>
              <w:rPr>
                <w:rStyle w:val="ComputerCode"/>
              </w:rPr>
            </w:pPr>
            <w:r w:rsidRPr="0027550F">
              <w:rPr>
                <w:rStyle w:val="ComputerCode"/>
              </w:rPr>
              <w:t xml:space="preserve">            for (uge::XMLElement xmlElement =</w:t>
            </w:r>
          </w:p>
          <w:p w14:paraId="1DE7D149" w14:textId="2B8F747F" w:rsidR="0027550F" w:rsidRPr="0027550F" w:rsidRDefault="000441F0" w:rsidP="0027550F">
            <w:pPr>
              <w:rPr>
                <w:rStyle w:val="ComputerCode"/>
              </w:rPr>
            </w:pPr>
            <w:r>
              <w:rPr>
                <w:rStyle w:val="ComputerCode"/>
              </w:rPr>
              <w:t xml:space="preserve">                     </w:t>
            </w:r>
            <w:r w:rsidR="0027550F" w:rsidRPr="0027550F">
              <w:rPr>
                <w:rStyle w:val="ComputerCode"/>
              </w:rPr>
              <w:t xml:space="preserve"> eventsElement.GetFirstChildElement("Event");</w:t>
            </w:r>
          </w:p>
          <w:p w14:paraId="56FD95D0" w14:textId="77777777" w:rsidR="000441F0" w:rsidRDefault="0027550F" w:rsidP="0027550F">
            <w:pPr>
              <w:rPr>
                <w:rStyle w:val="ComputerCode"/>
              </w:rPr>
            </w:pPr>
            <w:r w:rsidRPr="0027550F">
              <w:rPr>
                <w:rStyle w:val="ComputerCode"/>
              </w:rPr>
              <w:t xml:space="preserve">      </w:t>
            </w:r>
            <w:r w:rsidR="000441F0">
              <w:rPr>
                <w:rStyle w:val="ComputerCode"/>
              </w:rPr>
              <w:t xml:space="preserve">           xmlElement.IsGood();</w:t>
            </w:r>
          </w:p>
          <w:p w14:paraId="61549A36" w14:textId="34E70D14" w:rsidR="0027550F" w:rsidRPr="0027550F" w:rsidRDefault="000441F0" w:rsidP="0027550F">
            <w:pPr>
              <w:rPr>
                <w:rStyle w:val="ComputerCode"/>
              </w:rPr>
            </w:pPr>
            <w:r>
              <w:rPr>
                <w:rStyle w:val="ComputerCode"/>
              </w:rPr>
              <w:t xml:space="preserve">                 </w:t>
            </w:r>
            <w:r w:rsidR="0027550F" w:rsidRPr="0027550F">
              <w:rPr>
                <w:rStyle w:val="ComputerCode"/>
              </w:rPr>
              <w:t>xmlElement = xmlElement.GetNextSiblingElement())</w:t>
            </w:r>
          </w:p>
          <w:p w14:paraId="05ACE868" w14:textId="77777777" w:rsidR="0027550F" w:rsidRPr="0027550F" w:rsidRDefault="0027550F" w:rsidP="0027550F">
            <w:pPr>
              <w:rPr>
                <w:rStyle w:val="ComputerCode"/>
              </w:rPr>
            </w:pPr>
            <w:r w:rsidRPr="0027550F">
              <w:rPr>
                <w:rStyle w:val="ComputerCode"/>
              </w:rPr>
              <w:t xml:space="preserve">            {</w:t>
            </w:r>
          </w:p>
          <w:p w14:paraId="555C88A4" w14:textId="77777777" w:rsidR="0027550F" w:rsidRPr="0027550F" w:rsidRDefault="0027550F" w:rsidP="0027550F">
            <w:pPr>
              <w:rPr>
                <w:rStyle w:val="ComputerCode"/>
              </w:rPr>
            </w:pPr>
            <w:r w:rsidRPr="0027550F">
              <w:rPr>
                <w:rStyle w:val="ComputerCode"/>
              </w:rPr>
              <w:t xml:space="preserve">                std::string eventName;</w:t>
            </w:r>
          </w:p>
          <w:p w14:paraId="59F2D185" w14:textId="77777777" w:rsidR="0027550F" w:rsidRPr="0027550F" w:rsidRDefault="0027550F" w:rsidP="0027550F">
            <w:pPr>
              <w:rPr>
                <w:rStyle w:val="ComputerCode"/>
              </w:rPr>
            </w:pPr>
            <w:r w:rsidRPr="0027550F">
              <w:rPr>
                <w:rStyle w:val="ComputerCode"/>
              </w:rPr>
              <w:t xml:space="preserve">                xmlElement.GetAttribute("name", &amp;eventName);</w:t>
            </w:r>
          </w:p>
          <w:p w14:paraId="535CC244" w14:textId="77777777" w:rsidR="0027550F" w:rsidRPr="0027550F" w:rsidRDefault="0027550F" w:rsidP="0027550F">
            <w:pPr>
              <w:rPr>
                <w:rStyle w:val="ComputerCode"/>
              </w:rPr>
            </w:pPr>
          </w:p>
          <w:p w14:paraId="28959A93" w14:textId="77777777" w:rsidR="0027550F" w:rsidRPr="0027550F" w:rsidRDefault="0027550F" w:rsidP="0027550F">
            <w:pPr>
              <w:rPr>
                <w:rStyle w:val="ComputerCode"/>
              </w:rPr>
            </w:pPr>
            <w:r w:rsidRPr="0027550F">
              <w:rPr>
                <w:rStyle w:val="ComputerCode"/>
              </w:rPr>
              <w:t xml:space="preserve">                bool bEventEnabled;</w:t>
            </w:r>
          </w:p>
          <w:p w14:paraId="1EED87FE" w14:textId="77777777" w:rsidR="000441F0" w:rsidRDefault="0027550F" w:rsidP="0027550F">
            <w:pPr>
              <w:rPr>
                <w:rStyle w:val="ComputerCode"/>
              </w:rPr>
            </w:pPr>
            <w:r w:rsidRPr="0027550F">
              <w:rPr>
                <w:rStyle w:val="ComputerCode"/>
              </w:rPr>
              <w:t xml:space="preserve">                xmlElement.GetBoolAttribute("enabled", </w:t>
            </w:r>
          </w:p>
          <w:p w14:paraId="0E57B426" w14:textId="653D5BD5" w:rsidR="0027550F" w:rsidRPr="0027550F" w:rsidRDefault="000441F0" w:rsidP="0027550F">
            <w:pPr>
              <w:rPr>
                <w:rStyle w:val="ComputerCode"/>
              </w:rPr>
            </w:pPr>
            <w:r>
              <w:rPr>
                <w:rStyle w:val="ComputerCode"/>
              </w:rPr>
              <w:t xml:space="preserve">                                            </w:t>
            </w:r>
            <w:r w:rsidR="0027550F" w:rsidRPr="0027550F">
              <w:rPr>
                <w:rStyle w:val="ComputerCode"/>
              </w:rPr>
              <w:t>&amp;bEventEnabled);</w:t>
            </w:r>
          </w:p>
          <w:p w14:paraId="55A6D8DD" w14:textId="77777777" w:rsidR="0027550F" w:rsidRPr="0027550F" w:rsidRDefault="0027550F" w:rsidP="0027550F">
            <w:pPr>
              <w:rPr>
                <w:rStyle w:val="ComputerCode"/>
              </w:rPr>
            </w:pPr>
            <w:r w:rsidRPr="0027550F">
              <w:rPr>
                <w:rStyle w:val="ComputerCode"/>
              </w:rPr>
              <w:t xml:space="preserve">                if (eventName == "OnMoveActor")</w:t>
            </w:r>
          </w:p>
          <w:p w14:paraId="7CDA85ED" w14:textId="77777777" w:rsidR="0027550F" w:rsidRPr="0027550F" w:rsidRDefault="0027550F" w:rsidP="0027550F">
            <w:pPr>
              <w:rPr>
                <w:rStyle w:val="ComputerCode"/>
              </w:rPr>
            </w:pPr>
            <w:r w:rsidRPr="0027550F">
              <w:rPr>
                <w:rStyle w:val="ComputerCode"/>
              </w:rPr>
              <w:t xml:space="preserve">                {</w:t>
            </w:r>
          </w:p>
          <w:p w14:paraId="6650C7A9" w14:textId="77777777" w:rsidR="0027550F" w:rsidRPr="0027550F" w:rsidRDefault="0027550F" w:rsidP="0027550F">
            <w:pPr>
              <w:rPr>
                <w:rStyle w:val="ComputerCode"/>
              </w:rPr>
            </w:pPr>
            <w:r w:rsidRPr="0027550F">
              <w:rPr>
                <w:rStyle w:val="ComputerCode"/>
              </w:rPr>
              <w:t xml:space="preserve">                    afOptions.bEnableOnMoveActor = bEventEnabled;</w:t>
            </w:r>
          </w:p>
          <w:p w14:paraId="44089442" w14:textId="77777777" w:rsidR="0027550F" w:rsidRPr="0027550F" w:rsidRDefault="0027550F" w:rsidP="0027550F">
            <w:pPr>
              <w:rPr>
                <w:rStyle w:val="ComputerCode"/>
              </w:rPr>
            </w:pPr>
            <w:r w:rsidRPr="0027550F">
              <w:rPr>
                <w:rStyle w:val="ComputerCode"/>
              </w:rPr>
              <w:t xml:space="preserve">                }</w:t>
            </w:r>
          </w:p>
          <w:p w14:paraId="182C771B" w14:textId="77777777" w:rsidR="0027550F" w:rsidRPr="0027550F" w:rsidRDefault="0027550F" w:rsidP="0027550F">
            <w:pPr>
              <w:rPr>
                <w:rStyle w:val="ComputerCode"/>
              </w:rPr>
            </w:pPr>
            <w:r w:rsidRPr="0027550F">
              <w:rPr>
                <w:rStyle w:val="ComputerCode"/>
              </w:rPr>
              <w:t xml:space="preserve">                else if (eventName == "OnStopActor")</w:t>
            </w:r>
          </w:p>
          <w:p w14:paraId="7CE1F316" w14:textId="77777777" w:rsidR="0027550F" w:rsidRPr="0027550F" w:rsidRDefault="0027550F" w:rsidP="0027550F">
            <w:pPr>
              <w:rPr>
                <w:rStyle w:val="ComputerCode"/>
              </w:rPr>
            </w:pPr>
            <w:r w:rsidRPr="0027550F">
              <w:rPr>
                <w:rStyle w:val="ComputerCode"/>
              </w:rPr>
              <w:t xml:space="preserve">                {</w:t>
            </w:r>
          </w:p>
          <w:p w14:paraId="0337A09C" w14:textId="77777777" w:rsidR="0027550F" w:rsidRPr="0027550F" w:rsidRDefault="0027550F" w:rsidP="0027550F">
            <w:pPr>
              <w:rPr>
                <w:rStyle w:val="ComputerCode"/>
              </w:rPr>
            </w:pPr>
            <w:r w:rsidRPr="0027550F">
              <w:rPr>
                <w:rStyle w:val="ComputerCode"/>
              </w:rPr>
              <w:t xml:space="preserve">                    afOptions.bEnableOnStopActor = bEventEnabled;</w:t>
            </w:r>
          </w:p>
          <w:p w14:paraId="08193FD7" w14:textId="77777777" w:rsidR="0027550F" w:rsidRPr="0027550F" w:rsidRDefault="0027550F" w:rsidP="0027550F">
            <w:pPr>
              <w:rPr>
                <w:rStyle w:val="ComputerCode"/>
              </w:rPr>
            </w:pPr>
            <w:r w:rsidRPr="0027550F">
              <w:rPr>
                <w:rStyle w:val="ComputerCode"/>
              </w:rPr>
              <w:t xml:space="preserve">                }</w:t>
            </w:r>
          </w:p>
          <w:p w14:paraId="4BB2D34E" w14:textId="77777777" w:rsidR="0027550F" w:rsidRPr="0027550F" w:rsidRDefault="0027550F" w:rsidP="0027550F">
            <w:pPr>
              <w:rPr>
                <w:rStyle w:val="ComputerCode"/>
              </w:rPr>
            </w:pPr>
            <w:r w:rsidRPr="0027550F">
              <w:rPr>
                <w:rStyle w:val="ComputerCode"/>
              </w:rPr>
              <w:t xml:space="preserve">            }</w:t>
            </w:r>
          </w:p>
          <w:p w14:paraId="26612AA6" w14:textId="77777777" w:rsidR="0027550F" w:rsidRPr="0027550F" w:rsidRDefault="0027550F" w:rsidP="0027550F">
            <w:pPr>
              <w:rPr>
                <w:rStyle w:val="ComputerCode"/>
              </w:rPr>
            </w:pPr>
          </w:p>
          <w:p w14:paraId="78ADEC41" w14:textId="77777777" w:rsidR="0027550F" w:rsidRPr="0027550F" w:rsidRDefault="0027550F" w:rsidP="0027550F">
            <w:pPr>
              <w:rPr>
                <w:rStyle w:val="ComputerCode"/>
              </w:rPr>
            </w:pPr>
            <w:r w:rsidRPr="0027550F">
              <w:rPr>
                <w:rStyle w:val="ComputerCode"/>
              </w:rPr>
              <w:t xml:space="preserve">            xmlFile.CloseFile();</w:t>
            </w:r>
          </w:p>
          <w:p w14:paraId="434D8488" w14:textId="77777777" w:rsidR="0027550F" w:rsidRPr="0027550F" w:rsidRDefault="0027550F" w:rsidP="0027550F">
            <w:pPr>
              <w:rPr>
                <w:rStyle w:val="ComputerCode"/>
              </w:rPr>
            </w:pPr>
          </w:p>
          <w:p w14:paraId="0FE22642" w14:textId="77777777" w:rsidR="0027550F" w:rsidRPr="0027550F" w:rsidRDefault="0027550F" w:rsidP="0027550F">
            <w:pPr>
              <w:rPr>
                <w:rStyle w:val="ComputerCode"/>
              </w:rPr>
            </w:pPr>
            <w:r w:rsidRPr="0027550F">
              <w:rPr>
                <w:rStyle w:val="ComputerCode"/>
              </w:rPr>
              <w:t xml:space="preserve">            RegisterDelegates(afOptions);</w:t>
            </w:r>
          </w:p>
          <w:p w14:paraId="71E26513" w14:textId="77777777" w:rsidR="0027550F" w:rsidRPr="0027550F" w:rsidRDefault="0027550F" w:rsidP="0027550F">
            <w:pPr>
              <w:rPr>
                <w:rStyle w:val="ComputerCode"/>
              </w:rPr>
            </w:pPr>
          </w:p>
          <w:p w14:paraId="154C8576" w14:textId="77777777" w:rsidR="0027550F" w:rsidRPr="0027550F" w:rsidRDefault="0027550F" w:rsidP="0027550F">
            <w:pPr>
              <w:rPr>
                <w:rStyle w:val="ComputerCode"/>
              </w:rPr>
            </w:pPr>
            <w:r w:rsidRPr="0027550F">
              <w:rPr>
                <w:rStyle w:val="ComputerCode"/>
              </w:rPr>
              <w:t xml:space="preserve">            InitResourceCache("data/", 10);</w:t>
            </w:r>
          </w:p>
          <w:p w14:paraId="33A8C793" w14:textId="77777777" w:rsidR="0027550F" w:rsidRPr="0027550F" w:rsidRDefault="0027550F" w:rsidP="0027550F">
            <w:pPr>
              <w:rPr>
                <w:rStyle w:val="ComputerCode"/>
              </w:rPr>
            </w:pPr>
          </w:p>
          <w:p w14:paraId="6CFD25B8" w14:textId="77777777" w:rsidR="0027550F" w:rsidRPr="0027550F" w:rsidRDefault="0027550F" w:rsidP="0027550F">
            <w:pPr>
              <w:rPr>
                <w:rStyle w:val="ComputerCode"/>
              </w:rPr>
            </w:pPr>
            <w:r w:rsidRPr="0027550F">
              <w:rPr>
                <w:rStyle w:val="ComputerCode"/>
              </w:rPr>
              <w:t xml:space="preserve">            return true;</w:t>
            </w:r>
          </w:p>
          <w:p w14:paraId="469D0372" w14:textId="77777777" w:rsidR="0027550F" w:rsidRPr="0027550F" w:rsidRDefault="0027550F" w:rsidP="0027550F">
            <w:pPr>
              <w:rPr>
                <w:rStyle w:val="ComputerCode"/>
              </w:rPr>
            </w:pPr>
            <w:r w:rsidRPr="0027550F">
              <w:rPr>
                <w:rStyle w:val="ComputerCode"/>
              </w:rPr>
              <w:t xml:space="preserve">        }</w:t>
            </w:r>
          </w:p>
          <w:p w14:paraId="109A1325" w14:textId="77777777" w:rsidR="0027550F" w:rsidRPr="0027550F" w:rsidRDefault="0027550F" w:rsidP="0027550F">
            <w:pPr>
              <w:rPr>
                <w:rStyle w:val="ComputerCode"/>
              </w:rPr>
            </w:pPr>
          </w:p>
          <w:p w14:paraId="01DD270C" w14:textId="77777777" w:rsidR="0027550F" w:rsidRPr="0027550F" w:rsidRDefault="0027550F" w:rsidP="0027550F">
            <w:pPr>
              <w:rPr>
                <w:rStyle w:val="ComputerCode"/>
              </w:rPr>
            </w:pPr>
            <w:r w:rsidRPr="0027550F">
              <w:rPr>
                <w:rStyle w:val="ComputerCode"/>
              </w:rPr>
              <w:t xml:space="preserve">        virtual void vSetAudioSystem(uge::IAudioWeakPointer pAudio)</w:t>
            </w:r>
          </w:p>
          <w:p w14:paraId="1C2F981B" w14:textId="77777777" w:rsidR="0027550F" w:rsidRPr="0027550F" w:rsidRDefault="0027550F" w:rsidP="0027550F">
            <w:pPr>
              <w:rPr>
                <w:rStyle w:val="ComputerCode"/>
              </w:rPr>
            </w:pPr>
            <w:r w:rsidRPr="0027550F">
              <w:rPr>
                <w:rStyle w:val="ComputerCode"/>
              </w:rPr>
              <w:lastRenderedPageBreak/>
              <w:t xml:space="preserve">        {</w:t>
            </w:r>
          </w:p>
          <w:p w14:paraId="68EB05BF" w14:textId="77777777" w:rsidR="0027550F" w:rsidRPr="0027550F" w:rsidRDefault="0027550F" w:rsidP="0027550F">
            <w:pPr>
              <w:rPr>
                <w:rStyle w:val="ComputerCode"/>
              </w:rPr>
            </w:pPr>
            <w:r w:rsidRPr="0027550F">
              <w:rPr>
                <w:rStyle w:val="ComputerCode"/>
              </w:rPr>
              <w:t xml:space="preserve">            m_pAudio = pAudio;</w:t>
            </w:r>
          </w:p>
          <w:p w14:paraId="1B485B3D" w14:textId="77777777" w:rsidR="0027550F" w:rsidRPr="0027550F" w:rsidRDefault="0027550F" w:rsidP="0027550F">
            <w:pPr>
              <w:rPr>
                <w:rStyle w:val="ComputerCode"/>
              </w:rPr>
            </w:pPr>
            <w:r w:rsidRPr="0027550F">
              <w:rPr>
                <w:rStyle w:val="ComputerCode"/>
              </w:rPr>
              <w:t xml:space="preserve">        }</w:t>
            </w:r>
          </w:p>
          <w:p w14:paraId="41E0E763" w14:textId="77777777" w:rsidR="0027550F" w:rsidRPr="0027550F" w:rsidRDefault="0027550F" w:rsidP="0027550F">
            <w:pPr>
              <w:rPr>
                <w:rStyle w:val="ComputerCode"/>
              </w:rPr>
            </w:pPr>
          </w:p>
          <w:p w14:paraId="6C198B97" w14:textId="77777777" w:rsidR="0027550F" w:rsidRPr="0027550F" w:rsidRDefault="0027550F" w:rsidP="0027550F">
            <w:pPr>
              <w:rPr>
                <w:rStyle w:val="ComputerCode"/>
              </w:rPr>
            </w:pPr>
            <w:r w:rsidRPr="0027550F">
              <w:rPr>
                <w:rStyle w:val="ComputerCode"/>
              </w:rPr>
              <w:t xml:space="preserve">    private:</w:t>
            </w:r>
          </w:p>
          <w:p w14:paraId="2B0D1CC3" w14:textId="77777777" w:rsidR="0027550F" w:rsidRPr="0027550F" w:rsidRDefault="0027550F" w:rsidP="0027550F">
            <w:pPr>
              <w:rPr>
                <w:rStyle w:val="ComputerCode"/>
              </w:rPr>
            </w:pPr>
          </w:p>
          <w:p w14:paraId="311536E3" w14:textId="77777777" w:rsidR="0027550F" w:rsidRPr="0027550F" w:rsidRDefault="0027550F" w:rsidP="0027550F">
            <w:pPr>
              <w:rPr>
                <w:rStyle w:val="ComputerCode"/>
              </w:rPr>
            </w:pPr>
            <w:r w:rsidRPr="0027550F">
              <w:rPr>
                <w:rStyle w:val="ComputerCode"/>
              </w:rPr>
              <w:t xml:space="preserve">        void RegisterDelegates(const AuralFeedback::Options&amp; options)</w:t>
            </w:r>
          </w:p>
          <w:p w14:paraId="15E77856" w14:textId="77777777" w:rsidR="0027550F" w:rsidRPr="0027550F" w:rsidRDefault="0027550F" w:rsidP="0027550F">
            <w:pPr>
              <w:rPr>
                <w:rStyle w:val="ComputerCode"/>
              </w:rPr>
            </w:pPr>
            <w:r w:rsidRPr="0027550F">
              <w:rPr>
                <w:rStyle w:val="ComputerCode"/>
              </w:rPr>
              <w:t xml:space="preserve">        {</w:t>
            </w:r>
          </w:p>
          <w:p w14:paraId="6C0034DC" w14:textId="77777777" w:rsidR="0027550F" w:rsidRPr="0027550F" w:rsidRDefault="0027550F" w:rsidP="0027550F">
            <w:pPr>
              <w:rPr>
                <w:rStyle w:val="ComputerCode"/>
              </w:rPr>
            </w:pPr>
            <w:r w:rsidRPr="0027550F">
              <w:rPr>
                <w:rStyle w:val="ComputerCode"/>
              </w:rPr>
              <w:t xml:space="preserve">            if (options.bEnableOnMoveActor)</w:t>
            </w:r>
          </w:p>
          <w:p w14:paraId="5EF8CFE9" w14:textId="77777777" w:rsidR="0027550F" w:rsidRPr="0027550F" w:rsidRDefault="0027550F" w:rsidP="0027550F">
            <w:pPr>
              <w:rPr>
                <w:rStyle w:val="ComputerCode"/>
              </w:rPr>
            </w:pPr>
            <w:r w:rsidRPr="0027550F">
              <w:rPr>
                <w:rStyle w:val="ComputerCode"/>
              </w:rPr>
              <w:t xml:space="preserve">            {</w:t>
            </w:r>
          </w:p>
          <w:p w14:paraId="7DF8E2C0" w14:textId="77777777" w:rsidR="000441F0" w:rsidRDefault="0027550F" w:rsidP="0027550F">
            <w:pPr>
              <w:rPr>
                <w:rStyle w:val="ComputerCode"/>
              </w:rPr>
            </w:pPr>
            <w:r w:rsidRPr="0027550F">
              <w:rPr>
                <w:rStyle w:val="ComputerCode"/>
              </w:rPr>
              <w:t xml:space="preserve">                uge::EventListenerDelegate functionDelegate =</w:t>
            </w:r>
          </w:p>
          <w:p w14:paraId="3BD1E808" w14:textId="28EBB39D" w:rsidR="000441F0" w:rsidRDefault="000441F0" w:rsidP="0027550F">
            <w:pPr>
              <w:rPr>
                <w:rStyle w:val="ComputerCode"/>
              </w:rPr>
            </w:pPr>
            <w:r>
              <w:rPr>
                <w:rStyle w:val="ComputerCode"/>
              </w:rPr>
              <w:t xml:space="preserve">                     </w:t>
            </w:r>
            <w:r w:rsidR="0027550F" w:rsidRPr="0027550F">
              <w:rPr>
                <w:rStyle w:val="ComputerCode"/>
              </w:rPr>
              <w:t xml:space="preserve"> fastdelegate::MakeDelegate(</w:t>
            </w:r>
          </w:p>
          <w:p w14:paraId="0A4CFE61" w14:textId="0C260071" w:rsidR="0027550F" w:rsidRPr="0027550F" w:rsidRDefault="000441F0" w:rsidP="0027550F">
            <w:pPr>
              <w:rPr>
                <w:rStyle w:val="ComputerCode"/>
              </w:rPr>
            </w:pPr>
            <w:r>
              <w:rPr>
                <w:rStyle w:val="ComputerCode"/>
              </w:rPr>
              <w:t xml:space="preserve">                           </w:t>
            </w:r>
            <w:r w:rsidR="0027550F" w:rsidRPr="0027550F">
              <w:rPr>
                <w:rStyle w:val="ComputerCode"/>
              </w:rPr>
              <w:t>this, &amp;AuralFeedback::OnMoveActor);</w:t>
            </w:r>
          </w:p>
          <w:p w14:paraId="7556493A" w14:textId="77777777" w:rsidR="000441F0" w:rsidRDefault="0027550F" w:rsidP="0027550F">
            <w:pPr>
              <w:rPr>
                <w:rStyle w:val="ComputerCode"/>
              </w:rPr>
            </w:pPr>
            <w:r w:rsidRPr="0027550F">
              <w:rPr>
                <w:rStyle w:val="ComputerCode"/>
              </w:rPr>
              <w:t xml:space="preserve">                uge::IEventManager::Get()-&gt;vAddListener(</w:t>
            </w:r>
          </w:p>
          <w:p w14:paraId="46C795D2" w14:textId="72FD4E8A" w:rsidR="0027550F" w:rsidRPr="0027550F" w:rsidRDefault="000441F0" w:rsidP="0027550F">
            <w:pPr>
              <w:rPr>
                <w:rStyle w:val="ComputerCode"/>
              </w:rPr>
            </w:pPr>
            <w:r>
              <w:rPr>
                <w:rStyle w:val="ComputerCode"/>
              </w:rPr>
              <w:t xml:space="preserve">                  </w:t>
            </w:r>
            <w:r w:rsidR="0027550F" w:rsidRPr="0027550F">
              <w:rPr>
                <w:rStyle w:val="ComputerCode"/>
              </w:rPr>
              <w:t>functionDelegate, sg::MoveActor::sk_EventType);</w:t>
            </w:r>
          </w:p>
          <w:p w14:paraId="71CB772C" w14:textId="77777777" w:rsidR="0027550F" w:rsidRPr="0027550F" w:rsidRDefault="0027550F" w:rsidP="0027550F">
            <w:pPr>
              <w:rPr>
                <w:rStyle w:val="ComputerCode"/>
              </w:rPr>
            </w:pPr>
            <w:r w:rsidRPr="0027550F">
              <w:rPr>
                <w:rStyle w:val="ComputerCode"/>
              </w:rPr>
              <w:t xml:space="preserve">            }</w:t>
            </w:r>
          </w:p>
          <w:p w14:paraId="25A7C3AE" w14:textId="77777777" w:rsidR="0027550F" w:rsidRPr="0027550F" w:rsidRDefault="0027550F" w:rsidP="0027550F">
            <w:pPr>
              <w:rPr>
                <w:rStyle w:val="ComputerCode"/>
              </w:rPr>
            </w:pPr>
          </w:p>
          <w:p w14:paraId="300AA4E2" w14:textId="77777777" w:rsidR="0027550F" w:rsidRPr="0027550F" w:rsidRDefault="0027550F" w:rsidP="0027550F">
            <w:pPr>
              <w:rPr>
                <w:rStyle w:val="ComputerCode"/>
              </w:rPr>
            </w:pPr>
            <w:r w:rsidRPr="0027550F">
              <w:rPr>
                <w:rStyle w:val="ComputerCode"/>
              </w:rPr>
              <w:t xml:space="preserve">            if (options.bEnableOnStopActor)</w:t>
            </w:r>
          </w:p>
          <w:p w14:paraId="23642E32" w14:textId="77777777" w:rsidR="0027550F" w:rsidRPr="0027550F" w:rsidRDefault="0027550F" w:rsidP="0027550F">
            <w:pPr>
              <w:rPr>
                <w:rStyle w:val="ComputerCode"/>
              </w:rPr>
            </w:pPr>
            <w:r w:rsidRPr="0027550F">
              <w:rPr>
                <w:rStyle w:val="ComputerCode"/>
              </w:rPr>
              <w:t xml:space="preserve">            {</w:t>
            </w:r>
          </w:p>
          <w:p w14:paraId="7ABAFFE9" w14:textId="77777777" w:rsidR="000441F0" w:rsidRDefault="0027550F" w:rsidP="0027550F">
            <w:pPr>
              <w:rPr>
                <w:rStyle w:val="ComputerCode"/>
              </w:rPr>
            </w:pPr>
            <w:r w:rsidRPr="0027550F">
              <w:rPr>
                <w:rStyle w:val="ComputerCode"/>
              </w:rPr>
              <w:t xml:space="preserve">                uge::EventListenerDelegate functionDelegate =</w:t>
            </w:r>
          </w:p>
          <w:p w14:paraId="44CE0AEC" w14:textId="3EB919E6" w:rsidR="000441F0" w:rsidRDefault="000441F0" w:rsidP="0027550F">
            <w:pPr>
              <w:rPr>
                <w:rStyle w:val="ComputerCode"/>
              </w:rPr>
            </w:pPr>
            <w:r>
              <w:rPr>
                <w:rStyle w:val="ComputerCode"/>
              </w:rPr>
              <w:t xml:space="preserve">                     </w:t>
            </w:r>
            <w:r w:rsidR="0027550F" w:rsidRPr="0027550F">
              <w:rPr>
                <w:rStyle w:val="ComputerCode"/>
              </w:rPr>
              <w:t xml:space="preserve"> fastdelegate::MakeDelegate(</w:t>
            </w:r>
          </w:p>
          <w:p w14:paraId="554D0190" w14:textId="5E236F3C" w:rsidR="0027550F" w:rsidRPr="0027550F" w:rsidRDefault="000441F0" w:rsidP="0027550F">
            <w:pPr>
              <w:rPr>
                <w:rStyle w:val="ComputerCode"/>
              </w:rPr>
            </w:pPr>
            <w:r>
              <w:rPr>
                <w:rStyle w:val="ComputerCode"/>
              </w:rPr>
              <w:t xml:space="preserve">                              </w:t>
            </w:r>
            <w:r w:rsidR="0027550F" w:rsidRPr="0027550F">
              <w:rPr>
                <w:rStyle w:val="ComputerCode"/>
              </w:rPr>
              <w:t>this, &amp;AuralFeedback::OnStopActor);</w:t>
            </w:r>
          </w:p>
          <w:p w14:paraId="106F331B" w14:textId="77777777" w:rsidR="000441F0" w:rsidRDefault="0027550F" w:rsidP="0027550F">
            <w:pPr>
              <w:rPr>
                <w:rStyle w:val="ComputerCode"/>
              </w:rPr>
            </w:pPr>
            <w:r w:rsidRPr="0027550F">
              <w:rPr>
                <w:rStyle w:val="ComputerCode"/>
              </w:rPr>
              <w:t xml:space="preserve">                uge::IEventManager::Get()-&gt;vAddListener(</w:t>
            </w:r>
          </w:p>
          <w:p w14:paraId="0641E382" w14:textId="7B491B7F" w:rsidR="0027550F" w:rsidRPr="0027550F" w:rsidRDefault="000441F0" w:rsidP="0027550F">
            <w:pPr>
              <w:rPr>
                <w:rStyle w:val="ComputerCode"/>
              </w:rPr>
            </w:pPr>
            <w:r>
              <w:rPr>
                <w:rStyle w:val="ComputerCode"/>
              </w:rPr>
              <w:t xml:space="preserve">                    </w:t>
            </w:r>
            <w:r w:rsidR="0027550F" w:rsidRPr="0027550F">
              <w:rPr>
                <w:rStyle w:val="ComputerCode"/>
              </w:rPr>
              <w:t>functionDelegate, sg::StopActor::sk_EventType);</w:t>
            </w:r>
          </w:p>
          <w:p w14:paraId="28C19ED0" w14:textId="77777777" w:rsidR="0027550F" w:rsidRPr="0027550F" w:rsidRDefault="0027550F" w:rsidP="0027550F">
            <w:pPr>
              <w:rPr>
                <w:rStyle w:val="ComputerCode"/>
              </w:rPr>
            </w:pPr>
            <w:r w:rsidRPr="0027550F">
              <w:rPr>
                <w:rStyle w:val="ComputerCode"/>
              </w:rPr>
              <w:t xml:space="preserve">            }</w:t>
            </w:r>
          </w:p>
          <w:p w14:paraId="26F647F6" w14:textId="77777777" w:rsidR="0027550F" w:rsidRPr="0027550F" w:rsidRDefault="0027550F" w:rsidP="0027550F">
            <w:pPr>
              <w:rPr>
                <w:rStyle w:val="ComputerCode"/>
              </w:rPr>
            </w:pPr>
            <w:r w:rsidRPr="0027550F">
              <w:rPr>
                <w:rStyle w:val="ComputerCode"/>
              </w:rPr>
              <w:t xml:space="preserve">        }</w:t>
            </w:r>
          </w:p>
          <w:p w14:paraId="51337D43" w14:textId="77777777" w:rsidR="0027550F" w:rsidRPr="0027550F" w:rsidRDefault="0027550F" w:rsidP="0027550F">
            <w:pPr>
              <w:rPr>
                <w:rStyle w:val="ComputerCode"/>
              </w:rPr>
            </w:pPr>
          </w:p>
          <w:p w14:paraId="3EB0CFB2" w14:textId="77777777" w:rsidR="000441F0" w:rsidRDefault="0027550F" w:rsidP="0027550F">
            <w:pPr>
              <w:rPr>
                <w:rStyle w:val="ComputerCode"/>
              </w:rPr>
            </w:pPr>
            <w:r w:rsidRPr="0027550F">
              <w:rPr>
                <w:rStyle w:val="ComputerCode"/>
              </w:rPr>
              <w:t xml:space="preserve">        void InitResourceCache(</w:t>
            </w:r>
          </w:p>
          <w:p w14:paraId="3F594576" w14:textId="0A868A36" w:rsidR="0027550F" w:rsidRPr="0027550F" w:rsidRDefault="000441F0" w:rsidP="0027550F">
            <w:pPr>
              <w:rPr>
                <w:rStyle w:val="ComputerCode"/>
              </w:rPr>
            </w:pPr>
            <w:r>
              <w:rPr>
                <w:rStyle w:val="ComputerCode"/>
              </w:rPr>
              <w:t xml:space="preserve">                 </w:t>
            </w:r>
            <w:r w:rsidR="0027550F" w:rsidRPr="0027550F">
              <w:rPr>
                <w:rStyle w:val="ComputerCode"/>
              </w:rPr>
              <w:t>const std::string&amp; fileName, unsigned int sizeMB)</w:t>
            </w:r>
          </w:p>
          <w:p w14:paraId="5ECA9CB4" w14:textId="77777777" w:rsidR="0027550F" w:rsidRPr="0027550F" w:rsidRDefault="0027550F" w:rsidP="0027550F">
            <w:pPr>
              <w:rPr>
                <w:rStyle w:val="ComputerCode"/>
              </w:rPr>
            </w:pPr>
            <w:r w:rsidRPr="0027550F">
              <w:rPr>
                <w:rStyle w:val="ComputerCode"/>
              </w:rPr>
              <w:t xml:space="preserve">        {</w:t>
            </w:r>
          </w:p>
          <w:p w14:paraId="6670DD81" w14:textId="77777777" w:rsidR="000441F0" w:rsidRDefault="0027550F" w:rsidP="0027550F">
            <w:pPr>
              <w:rPr>
                <w:rStyle w:val="ComputerCode"/>
              </w:rPr>
            </w:pPr>
            <w:r w:rsidRPr="0027550F">
              <w:rPr>
                <w:rStyle w:val="ComputerCode"/>
              </w:rPr>
              <w:t xml:space="preserve">            uge::IResourceFile* pResourceFile =</w:t>
            </w:r>
          </w:p>
          <w:p w14:paraId="6C6372E4" w14:textId="77777777" w:rsidR="000441F0" w:rsidRDefault="000441F0" w:rsidP="0027550F">
            <w:pPr>
              <w:rPr>
                <w:rStyle w:val="ComputerCode"/>
              </w:rPr>
            </w:pPr>
            <w:r>
              <w:rPr>
                <w:rStyle w:val="ComputerCode"/>
              </w:rPr>
              <w:t xml:space="preserve">              </w:t>
            </w:r>
            <w:r w:rsidR="0027550F" w:rsidRPr="0027550F">
              <w:rPr>
                <w:rStyle w:val="ComputerCode"/>
              </w:rPr>
              <w:t xml:space="preserve"> LIB_NEW uge::ZipFileDevelopmentResource(</w:t>
            </w:r>
          </w:p>
          <w:p w14:paraId="3A1C6F55" w14:textId="12530E23" w:rsidR="000441F0" w:rsidRDefault="000441F0" w:rsidP="0027550F">
            <w:pPr>
              <w:rPr>
                <w:rStyle w:val="ComputerCode"/>
              </w:rPr>
            </w:pPr>
            <w:r>
              <w:rPr>
                <w:rStyle w:val="ComputerCode"/>
              </w:rPr>
              <w:t xml:space="preserve">                   </w:t>
            </w:r>
            <w:r w:rsidR="0027550F" w:rsidRPr="0027550F">
              <w:rPr>
                <w:rStyle w:val="ComputerCode"/>
              </w:rPr>
              <w:t>fileName, "./",</w:t>
            </w:r>
          </w:p>
          <w:p w14:paraId="1DEA8141" w14:textId="3045BAC6" w:rsidR="0027550F" w:rsidRPr="0027550F" w:rsidRDefault="000441F0" w:rsidP="0027550F">
            <w:pPr>
              <w:rPr>
                <w:rStyle w:val="ComputerCode"/>
              </w:rPr>
            </w:pPr>
            <w:r>
              <w:rPr>
                <w:rStyle w:val="ComputerCode"/>
              </w:rPr>
              <w:t xml:space="preserve">                   </w:t>
            </w:r>
            <w:r w:rsidR="0027550F" w:rsidRPr="0027550F">
              <w:rPr>
                <w:rStyle w:val="ComputerCode"/>
              </w:rPr>
              <w:t xml:space="preserve"> uge::ZipFileDevelopmentResource::Mode::Editor);</w:t>
            </w:r>
          </w:p>
          <w:p w14:paraId="1751FF80" w14:textId="77777777" w:rsidR="000441F0" w:rsidRDefault="0027550F" w:rsidP="0027550F">
            <w:pPr>
              <w:rPr>
                <w:rStyle w:val="ComputerCode"/>
              </w:rPr>
            </w:pPr>
            <w:r w:rsidRPr="0027550F">
              <w:rPr>
                <w:rStyle w:val="ComputerCode"/>
              </w:rPr>
              <w:t xml:space="preserve">            bool bSuccess = m_ResourceCache.Init(</w:t>
            </w:r>
          </w:p>
          <w:p w14:paraId="486D689D" w14:textId="4EF02D07" w:rsidR="0027550F" w:rsidRPr="0027550F" w:rsidRDefault="000441F0" w:rsidP="0027550F">
            <w:pPr>
              <w:rPr>
                <w:rStyle w:val="ComputerCode"/>
              </w:rPr>
            </w:pPr>
            <w:r>
              <w:rPr>
                <w:rStyle w:val="ComputerCode"/>
              </w:rPr>
              <w:t xml:space="preserve">                   </w:t>
            </w:r>
            <w:r w:rsidR="0027550F" w:rsidRPr="0027550F">
              <w:rPr>
                <w:rStyle w:val="ComputerCode"/>
              </w:rPr>
              <w:t>sizeMB, pResourceFile); // 10 MB</w:t>
            </w:r>
          </w:p>
          <w:p w14:paraId="61571EE6" w14:textId="77777777" w:rsidR="000441F0" w:rsidRDefault="000441F0" w:rsidP="0027550F">
            <w:pPr>
              <w:rPr>
                <w:rStyle w:val="ComputerCode"/>
              </w:rPr>
            </w:pPr>
            <w:r>
              <w:rPr>
                <w:rStyle w:val="ComputerCode"/>
              </w:rPr>
              <w:t xml:space="preserve">            assert(bSuccess</w:t>
            </w:r>
          </w:p>
          <w:p w14:paraId="28532C3F" w14:textId="218E72FD" w:rsidR="0027550F" w:rsidRPr="0027550F" w:rsidRDefault="000441F0" w:rsidP="0027550F">
            <w:pPr>
              <w:rPr>
                <w:rStyle w:val="ComputerCode"/>
              </w:rPr>
            </w:pPr>
            <w:r>
              <w:rPr>
                <w:rStyle w:val="ComputerCode"/>
              </w:rPr>
              <w:t xml:space="preserve">                   </w:t>
            </w:r>
            <w:r w:rsidR="0027550F" w:rsidRPr="0027550F">
              <w:rPr>
                <w:rStyle w:val="ComputerCode"/>
              </w:rPr>
              <w:t>&amp;&amp; "Could not create the resource cache!");</w:t>
            </w:r>
          </w:p>
          <w:p w14:paraId="19D5453B" w14:textId="77777777" w:rsidR="0027550F" w:rsidRPr="0027550F" w:rsidRDefault="0027550F" w:rsidP="0027550F">
            <w:pPr>
              <w:rPr>
                <w:rStyle w:val="ComputerCode"/>
              </w:rPr>
            </w:pPr>
          </w:p>
          <w:p w14:paraId="70DE073C" w14:textId="77777777" w:rsidR="000441F0" w:rsidRDefault="0027550F" w:rsidP="0027550F">
            <w:pPr>
              <w:rPr>
                <w:rStyle w:val="ComputerCode"/>
              </w:rPr>
            </w:pPr>
            <w:r w:rsidRPr="0027550F">
              <w:rPr>
                <w:rStyle w:val="ComputerCode"/>
              </w:rPr>
              <w:t xml:space="preserve">            uge::IResourceLoaderSharedPointer pCreateXMLLoader =</w:t>
            </w:r>
          </w:p>
          <w:p w14:paraId="25CDA1D5" w14:textId="34491821" w:rsidR="0027550F" w:rsidRPr="0027550F" w:rsidRDefault="000441F0" w:rsidP="0027550F">
            <w:pPr>
              <w:rPr>
                <w:rStyle w:val="ComputerCode"/>
              </w:rPr>
            </w:pPr>
            <w:r>
              <w:rPr>
                <w:rStyle w:val="ComputerCode"/>
              </w:rPr>
              <w:t xml:space="preserve">                  </w:t>
            </w:r>
            <w:r w:rsidR="0027550F" w:rsidRPr="0027550F">
              <w:rPr>
                <w:rStyle w:val="ComputerCode"/>
              </w:rPr>
              <w:t>uge::XMLResourceLoader::CreateLoader();</w:t>
            </w:r>
          </w:p>
          <w:p w14:paraId="5CC62119" w14:textId="77777777" w:rsidR="0027550F" w:rsidRPr="0027550F" w:rsidRDefault="0027550F" w:rsidP="0027550F">
            <w:pPr>
              <w:rPr>
                <w:rStyle w:val="ComputerCode"/>
              </w:rPr>
            </w:pPr>
            <w:r w:rsidRPr="0027550F">
              <w:rPr>
                <w:rStyle w:val="ComputerCode"/>
              </w:rPr>
              <w:t xml:space="preserve">            m_ResourceCache.RegisterLoader(pCreateXMLLoader);</w:t>
            </w:r>
          </w:p>
          <w:p w14:paraId="48D018AE" w14:textId="77777777" w:rsidR="000441F0" w:rsidRDefault="0027550F" w:rsidP="0027550F">
            <w:pPr>
              <w:rPr>
                <w:rStyle w:val="ComputerCode"/>
              </w:rPr>
            </w:pPr>
            <w:r w:rsidRPr="0027550F">
              <w:rPr>
                <w:rStyle w:val="ComputerCode"/>
              </w:rPr>
              <w:t xml:space="preserve">            uge::IResourceLoaderSharedPointer pCreateLuaScriptLoader </w:t>
            </w:r>
          </w:p>
          <w:p w14:paraId="37F0A92E" w14:textId="7408BA91" w:rsidR="0027550F" w:rsidRPr="0027550F" w:rsidRDefault="000441F0" w:rsidP="0027550F">
            <w:pPr>
              <w:rPr>
                <w:rStyle w:val="ComputerCode"/>
              </w:rPr>
            </w:pPr>
            <w:r>
              <w:rPr>
                <w:rStyle w:val="ComputerCode"/>
              </w:rPr>
              <w:t xml:space="preserve">                  </w:t>
            </w:r>
            <w:r w:rsidR="0027550F" w:rsidRPr="0027550F">
              <w:rPr>
                <w:rStyle w:val="ComputerCode"/>
              </w:rPr>
              <w:t>= uge::LuaScriptResourceLoader::CreateLoader();</w:t>
            </w:r>
          </w:p>
          <w:p w14:paraId="26970F2C" w14:textId="77777777" w:rsidR="0027550F" w:rsidRPr="0027550F" w:rsidRDefault="0027550F" w:rsidP="0027550F">
            <w:pPr>
              <w:rPr>
                <w:rStyle w:val="ComputerCode"/>
              </w:rPr>
            </w:pPr>
            <w:r w:rsidRPr="0027550F">
              <w:rPr>
                <w:rStyle w:val="ComputerCode"/>
              </w:rPr>
              <w:t xml:space="preserve">            m_ResourceCache.RegisterLoader(pCreateLuaScriptLoader);</w:t>
            </w:r>
          </w:p>
          <w:p w14:paraId="0C2DCD13" w14:textId="77777777" w:rsidR="0027550F" w:rsidRPr="0027550F" w:rsidRDefault="0027550F" w:rsidP="0027550F">
            <w:pPr>
              <w:rPr>
                <w:rStyle w:val="ComputerCode"/>
              </w:rPr>
            </w:pPr>
            <w:r w:rsidRPr="0027550F">
              <w:rPr>
                <w:rStyle w:val="ComputerCode"/>
              </w:rPr>
              <w:t xml:space="preserve">            // OGG loader.</w:t>
            </w:r>
          </w:p>
          <w:p w14:paraId="1371599F" w14:textId="77777777" w:rsidR="000441F0" w:rsidRDefault="0027550F" w:rsidP="0027550F">
            <w:pPr>
              <w:rPr>
                <w:rStyle w:val="ComputerCode"/>
              </w:rPr>
            </w:pPr>
            <w:r w:rsidRPr="0027550F">
              <w:rPr>
                <w:rStyle w:val="ComputerCode"/>
              </w:rPr>
              <w:t xml:space="preserve">            m_ResourceCache.RegisterLoader(</w:t>
            </w:r>
          </w:p>
          <w:p w14:paraId="3BE26FCD" w14:textId="05AD9F95" w:rsidR="000441F0" w:rsidRDefault="000441F0" w:rsidP="0027550F">
            <w:pPr>
              <w:rPr>
                <w:rStyle w:val="ComputerCode"/>
              </w:rPr>
            </w:pPr>
            <w:r>
              <w:rPr>
                <w:rStyle w:val="ComputerCode"/>
              </w:rPr>
              <w:t xml:space="preserve">                  </w:t>
            </w:r>
            <w:r w:rsidR="0027550F" w:rsidRPr="0027550F">
              <w:rPr>
                <w:rStyle w:val="ComputerCode"/>
              </w:rPr>
              <w:t>std::shared_ptr&lt;uge::IResourceLoader&gt;(</w:t>
            </w:r>
          </w:p>
          <w:p w14:paraId="54210D52" w14:textId="70FF1AA2" w:rsidR="0027550F" w:rsidRPr="0027550F" w:rsidRDefault="000441F0" w:rsidP="0027550F">
            <w:pPr>
              <w:rPr>
                <w:rStyle w:val="ComputerCode"/>
              </w:rPr>
            </w:pPr>
            <w:r>
              <w:rPr>
                <w:rStyle w:val="ComputerCode"/>
              </w:rPr>
              <w:t xml:space="preserve">                       </w:t>
            </w:r>
            <w:r w:rsidR="0027550F" w:rsidRPr="0027550F">
              <w:rPr>
                <w:rStyle w:val="ComputerCode"/>
              </w:rPr>
              <w:t>LIB_NEW uge::OpenALSoftOggResourceLoader));</w:t>
            </w:r>
          </w:p>
          <w:p w14:paraId="1308DE34" w14:textId="77777777" w:rsidR="0027550F" w:rsidRPr="0027550F" w:rsidRDefault="0027550F" w:rsidP="0027550F">
            <w:pPr>
              <w:rPr>
                <w:rStyle w:val="ComputerCode"/>
              </w:rPr>
            </w:pPr>
            <w:r w:rsidRPr="0027550F">
              <w:rPr>
                <w:rStyle w:val="ComputerCode"/>
              </w:rPr>
              <w:t xml:space="preserve">            // WAVE loader.</w:t>
            </w:r>
          </w:p>
          <w:p w14:paraId="70CFCBCD" w14:textId="77777777" w:rsidR="000441F0" w:rsidRDefault="0027550F" w:rsidP="0027550F">
            <w:pPr>
              <w:rPr>
                <w:rStyle w:val="ComputerCode"/>
              </w:rPr>
            </w:pPr>
            <w:r w:rsidRPr="0027550F">
              <w:rPr>
                <w:rStyle w:val="ComputerCode"/>
              </w:rPr>
              <w:t xml:space="preserve">            m_ResourceCache.RegisterLoader(</w:t>
            </w:r>
          </w:p>
          <w:p w14:paraId="57110BB0" w14:textId="77777777" w:rsidR="000441F0" w:rsidRDefault="000441F0" w:rsidP="0027550F">
            <w:pPr>
              <w:rPr>
                <w:rStyle w:val="ComputerCode"/>
              </w:rPr>
            </w:pPr>
            <w:r>
              <w:rPr>
                <w:rStyle w:val="ComputerCode"/>
              </w:rPr>
              <w:t xml:space="preserve">                  </w:t>
            </w:r>
            <w:r w:rsidR="0027550F" w:rsidRPr="0027550F">
              <w:rPr>
                <w:rStyle w:val="ComputerCode"/>
              </w:rPr>
              <w:t>std::shared_ptr&lt;uge::IResourceLoader&gt;(</w:t>
            </w:r>
          </w:p>
          <w:p w14:paraId="56413B71" w14:textId="7221934C" w:rsidR="0027550F" w:rsidRPr="0027550F" w:rsidRDefault="000441F0" w:rsidP="0027550F">
            <w:pPr>
              <w:rPr>
                <w:rStyle w:val="ComputerCode"/>
              </w:rPr>
            </w:pPr>
            <w:r>
              <w:rPr>
                <w:rStyle w:val="ComputerCode"/>
              </w:rPr>
              <w:t xml:space="preserve">                       </w:t>
            </w:r>
            <w:r w:rsidR="0027550F" w:rsidRPr="0027550F">
              <w:rPr>
                <w:rStyle w:val="ComputerCode"/>
              </w:rPr>
              <w:t>LIB_NEW uge::OpenALSoftWaveResourceLoader));</w:t>
            </w:r>
          </w:p>
          <w:p w14:paraId="1F9253FD" w14:textId="77777777" w:rsidR="0027550F" w:rsidRPr="0027550F" w:rsidRDefault="0027550F" w:rsidP="0027550F">
            <w:pPr>
              <w:rPr>
                <w:rStyle w:val="ComputerCode"/>
              </w:rPr>
            </w:pPr>
            <w:r w:rsidRPr="0027550F">
              <w:rPr>
                <w:rStyle w:val="ComputerCode"/>
              </w:rPr>
              <w:t xml:space="preserve">        }</w:t>
            </w:r>
          </w:p>
          <w:p w14:paraId="4BACE701" w14:textId="77777777" w:rsidR="0027550F" w:rsidRPr="0027550F" w:rsidRDefault="0027550F" w:rsidP="0027550F">
            <w:pPr>
              <w:rPr>
                <w:rStyle w:val="ComputerCode"/>
              </w:rPr>
            </w:pPr>
          </w:p>
          <w:p w14:paraId="0D1CC2CC" w14:textId="77777777" w:rsidR="000441F0" w:rsidRDefault="0027550F" w:rsidP="0027550F">
            <w:pPr>
              <w:rPr>
                <w:rStyle w:val="ComputerCode"/>
              </w:rPr>
            </w:pPr>
            <w:r w:rsidRPr="0027550F">
              <w:rPr>
                <w:rStyle w:val="ComputerCode"/>
              </w:rPr>
              <w:t xml:space="preserve">        uge::IAudioBuffer* PlaySoundEffect(</w:t>
            </w:r>
          </w:p>
          <w:p w14:paraId="67358E07" w14:textId="77777777" w:rsidR="000441F0" w:rsidRDefault="000441F0" w:rsidP="0027550F">
            <w:pPr>
              <w:rPr>
                <w:rStyle w:val="ComputerCode"/>
              </w:rPr>
            </w:pPr>
            <w:r>
              <w:rPr>
                <w:rStyle w:val="ComputerCode"/>
              </w:rPr>
              <w:t xml:space="preserve">               </w:t>
            </w:r>
            <w:r w:rsidR="0027550F" w:rsidRPr="0027550F">
              <w:rPr>
                <w:rStyle w:val="ComputerCode"/>
              </w:rPr>
              <w:t>const std::string&amp; fileName,</w:t>
            </w:r>
          </w:p>
          <w:p w14:paraId="0F5EDD08" w14:textId="57214DDE" w:rsidR="000441F0" w:rsidRDefault="000441F0" w:rsidP="0027550F">
            <w:pPr>
              <w:rPr>
                <w:rStyle w:val="ComputerCode"/>
              </w:rPr>
            </w:pPr>
            <w:r>
              <w:rPr>
                <w:rStyle w:val="ComputerCode"/>
              </w:rPr>
              <w:t xml:space="preserve">               float fVolume, bool bLoop,</w:t>
            </w:r>
          </w:p>
          <w:p w14:paraId="4326DFE3" w14:textId="7FDED284" w:rsidR="0027550F" w:rsidRPr="0027550F" w:rsidRDefault="000441F0" w:rsidP="0027550F">
            <w:pPr>
              <w:rPr>
                <w:rStyle w:val="ComputerCode"/>
              </w:rPr>
            </w:pPr>
            <w:r>
              <w:rPr>
                <w:rStyle w:val="ComputerCode"/>
              </w:rPr>
              <w:t xml:space="preserve">               </w:t>
            </w:r>
            <w:r w:rsidR="0027550F" w:rsidRPr="0027550F">
              <w:rPr>
                <w:rStyle w:val="ComputerCode"/>
              </w:rPr>
              <w:t>const uge::Vector3&amp; position = uge::Vector3::g_Zero)</w:t>
            </w:r>
          </w:p>
          <w:p w14:paraId="4567EF17" w14:textId="77777777" w:rsidR="0027550F" w:rsidRPr="0027550F" w:rsidRDefault="0027550F" w:rsidP="0027550F">
            <w:pPr>
              <w:rPr>
                <w:rStyle w:val="ComputerCode"/>
              </w:rPr>
            </w:pPr>
            <w:r w:rsidRPr="0027550F">
              <w:rPr>
                <w:rStyle w:val="ComputerCode"/>
              </w:rPr>
              <w:t xml:space="preserve">        {</w:t>
            </w:r>
          </w:p>
          <w:p w14:paraId="3F4C2736" w14:textId="77777777" w:rsidR="0027550F" w:rsidRPr="0027550F" w:rsidRDefault="0027550F" w:rsidP="0027550F">
            <w:pPr>
              <w:rPr>
                <w:rStyle w:val="ComputerCode"/>
              </w:rPr>
            </w:pPr>
            <w:r w:rsidRPr="0027550F">
              <w:rPr>
                <w:rStyle w:val="ComputerCode"/>
              </w:rPr>
              <w:t xml:space="preserve">            uge::Resource pResourceFile(fileName);</w:t>
            </w:r>
          </w:p>
          <w:p w14:paraId="33B51B76" w14:textId="77777777" w:rsidR="000441F0" w:rsidRDefault="0027550F" w:rsidP="0027550F">
            <w:pPr>
              <w:rPr>
                <w:rStyle w:val="ComputerCode"/>
              </w:rPr>
            </w:pPr>
            <w:r w:rsidRPr="0027550F">
              <w:rPr>
                <w:rStyle w:val="ComputerCode"/>
              </w:rPr>
              <w:t xml:space="preserve">            uge::ResourceHandleSharedPointer pResource =</w:t>
            </w:r>
          </w:p>
          <w:p w14:paraId="678924FF" w14:textId="6D323339" w:rsidR="0027550F" w:rsidRPr="0027550F" w:rsidRDefault="000441F0" w:rsidP="0027550F">
            <w:pPr>
              <w:rPr>
                <w:rStyle w:val="ComputerCode"/>
              </w:rPr>
            </w:pPr>
            <w:r>
              <w:rPr>
                <w:rStyle w:val="ComputerCode"/>
              </w:rPr>
              <w:t xml:space="preserve">                        </w:t>
            </w:r>
            <w:r w:rsidR="0027550F" w:rsidRPr="0027550F">
              <w:rPr>
                <w:rStyle w:val="ComputerCode"/>
              </w:rPr>
              <w:t xml:space="preserve"> m_ResourceCache.GetHandle(&amp;pResourceFile);</w:t>
            </w:r>
          </w:p>
          <w:p w14:paraId="135D3770" w14:textId="77777777" w:rsidR="0027550F" w:rsidRPr="0027550F" w:rsidRDefault="0027550F" w:rsidP="0027550F">
            <w:pPr>
              <w:rPr>
                <w:rStyle w:val="ComputerCode"/>
              </w:rPr>
            </w:pPr>
          </w:p>
          <w:p w14:paraId="7A246D45" w14:textId="77777777" w:rsidR="0027550F" w:rsidRPr="0027550F" w:rsidRDefault="0027550F" w:rsidP="0027550F">
            <w:pPr>
              <w:rPr>
                <w:rStyle w:val="ComputerCode"/>
              </w:rPr>
            </w:pPr>
            <w:r w:rsidRPr="0027550F">
              <w:rPr>
                <w:rStyle w:val="ComputerCode"/>
              </w:rPr>
              <w:t xml:space="preserve">            if (!m_pAudio.expired())</w:t>
            </w:r>
          </w:p>
          <w:p w14:paraId="6280E900" w14:textId="77777777" w:rsidR="0027550F" w:rsidRPr="0027550F" w:rsidRDefault="0027550F" w:rsidP="0027550F">
            <w:pPr>
              <w:rPr>
                <w:rStyle w:val="ComputerCode"/>
              </w:rPr>
            </w:pPr>
            <w:r w:rsidRPr="0027550F">
              <w:rPr>
                <w:rStyle w:val="ComputerCode"/>
              </w:rPr>
              <w:t xml:space="preserve">            {</w:t>
            </w:r>
          </w:p>
          <w:p w14:paraId="790C5D61" w14:textId="77777777" w:rsidR="000441F0" w:rsidRDefault="0027550F" w:rsidP="0027550F">
            <w:pPr>
              <w:rPr>
                <w:rStyle w:val="ComputerCode"/>
              </w:rPr>
            </w:pPr>
            <w:r w:rsidRPr="0027550F">
              <w:rPr>
                <w:rStyle w:val="ComputerCode"/>
              </w:rPr>
              <w:t xml:space="preserve">                ug</w:t>
            </w:r>
            <w:r w:rsidR="000441F0">
              <w:rPr>
                <w:rStyle w:val="ComputerCode"/>
              </w:rPr>
              <w:t>e::IAudioBuffer* pAudioBuffer =</w:t>
            </w:r>
          </w:p>
          <w:p w14:paraId="06778570" w14:textId="151B1588" w:rsidR="0027550F" w:rsidRPr="0027550F" w:rsidRDefault="000441F0" w:rsidP="0027550F">
            <w:pPr>
              <w:rPr>
                <w:rStyle w:val="ComputerCode"/>
              </w:rPr>
            </w:pPr>
            <w:r>
              <w:rPr>
                <w:rStyle w:val="ComputerCode"/>
              </w:rPr>
              <w:t xml:space="preserve">                      </w:t>
            </w:r>
            <w:r w:rsidR="0027550F" w:rsidRPr="0027550F">
              <w:rPr>
                <w:rStyle w:val="ComputerCode"/>
              </w:rPr>
              <w:t>m_pAudio.lock()-&gt;vInitAudioBuffer(pResource);</w:t>
            </w:r>
          </w:p>
          <w:p w14:paraId="3246C466" w14:textId="77777777" w:rsidR="0027550F" w:rsidRPr="0027550F" w:rsidRDefault="0027550F" w:rsidP="0027550F">
            <w:pPr>
              <w:rPr>
                <w:rStyle w:val="ComputerCode"/>
              </w:rPr>
            </w:pPr>
            <w:r w:rsidRPr="0027550F">
              <w:rPr>
                <w:rStyle w:val="ComputerCode"/>
              </w:rPr>
              <w:t xml:space="preserve">                pAudioBuffer-&gt;vSetPosition(position);</w:t>
            </w:r>
          </w:p>
          <w:p w14:paraId="5FE9450F" w14:textId="77777777" w:rsidR="0027550F" w:rsidRPr="0027550F" w:rsidRDefault="0027550F" w:rsidP="0027550F">
            <w:pPr>
              <w:rPr>
                <w:rStyle w:val="ComputerCode"/>
              </w:rPr>
            </w:pPr>
            <w:r w:rsidRPr="0027550F">
              <w:rPr>
                <w:rStyle w:val="ComputerCode"/>
              </w:rPr>
              <w:t xml:space="preserve">                pAudioBuffer-&gt;vPlay(fVolume, bLoop);</w:t>
            </w:r>
          </w:p>
          <w:p w14:paraId="130B3FA5" w14:textId="77777777" w:rsidR="0027550F" w:rsidRPr="0027550F" w:rsidRDefault="0027550F" w:rsidP="0027550F">
            <w:pPr>
              <w:rPr>
                <w:rStyle w:val="ComputerCode"/>
              </w:rPr>
            </w:pPr>
          </w:p>
          <w:p w14:paraId="319565B3" w14:textId="77777777" w:rsidR="0027550F" w:rsidRPr="0027550F" w:rsidRDefault="0027550F" w:rsidP="0027550F">
            <w:pPr>
              <w:rPr>
                <w:rStyle w:val="ComputerCode"/>
              </w:rPr>
            </w:pPr>
            <w:r w:rsidRPr="0027550F">
              <w:rPr>
                <w:rStyle w:val="ComputerCode"/>
              </w:rPr>
              <w:t xml:space="preserve">                return pAudioBuffer;</w:t>
            </w:r>
          </w:p>
          <w:p w14:paraId="4B6B45D0" w14:textId="77777777" w:rsidR="0027550F" w:rsidRPr="0027550F" w:rsidRDefault="0027550F" w:rsidP="0027550F">
            <w:pPr>
              <w:rPr>
                <w:rStyle w:val="ComputerCode"/>
              </w:rPr>
            </w:pPr>
            <w:r w:rsidRPr="0027550F">
              <w:rPr>
                <w:rStyle w:val="ComputerCode"/>
              </w:rPr>
              <w:t xml:space="preserve">            }</w:t>
            </w:r>
          </w:p>
          <w:p w14:paraId="6D6228D5" w14:textId="77777777" w:rsidR="0027550F" w:rsidRPr="0027550F" w:rsidRDefault="0027550F" w:rsidP="0027550F">
            <w:pPr>
              <w:rPr>
                <w:rStyle w:val="ComputerCode"/>
              </w:rPr>
            </w:pPr>
          </w:p>
          <w:p w14:paraId="69C55F46" w14:textId="77777777" w:rsidR="0027550F" w:rsidRPr="0027550F" w:rsidRDefault="0027550F" w:rsidP="0027550F">
            <w:pPr>
              <w:rPr>
                <w:rStyle w:val="ComputerCode"/>
              </w:rPr>
            </w:pPr>
            <w:r w:rsidRPr="0027550F">
              <w:rPr>
                <w:rStyle w:val="ComputerCode"/>
              </w:rPr>
              <w:t xml:space="preserve">            return nullptr;</w:t>
            </w:r>
          </w:p>
          <w:p w14:paraId="53E4EFD9" w14:textId="77777777" w:rsidR="0027550F" w:rsidRPr="0027550F" w:rsidRDefault="0027550F" w:rsidP="0027550F">
            <w:pPr>
              <w:rPr>
                <w:rStyle w:val="ComputerCode"/>
              </w:rPr>
            </w:pPr>
            <w:r w:rsidRPr="0027550F">
              <w:rPr>
                <w:rStyle w:val="ComputerCode"/>
              </w:rPr>
              <w:t xml:space="preserve">        }</w:t>
            </w:r>
          </w:p>
          <w:p w14:paraId="10D2357F" w14:textId="77777777" w:rsidR="0027550F" w:rsidRPr="0027550F" w:rsidRDefault="0027550F" w:rsidP="0027550F">
            <w:pPr>
              <w:rPr>
                <w:rStyle w:val="ComputerCode"/>
              </w:rPr>
            </w:pPr>
          </w:p>
          <w:p w14:paraId="6B5AFE8F" w14:textId="77777777" w:rsidR="0027550F" w:rsidRPr="0027550F" w:rsidRDefault="0027550F" w:rsidP="0027550F">
            <w:pPr>
              <w:rPr>
                <w:rStyle w:val="ComputerCode"/>
              </w:rPr>
            </w:pPr>
            <w:r w:rsidRPr="0027550F">
              <w:rPr>
                <w:rStyle w:val="ComputerCode"/>
              </w:rPr>
              <w:t xml:space="preserve">        void OnMoveActor(uge::IEventDataSharedPointer pEventData)</w:t>
            </w:r>
          </w:p>
          <w:p w14:paraId="1CE4A159" w14:textId="77777777" w:rsidR="0027550F" w:rsidRPr="0027550F" w:rsidRDefault="0027550F" w:rsidP="0027550F">
            <w:pPr>
              <w:rPr>
                <w:rStyle w:val="ComputerCode"/>
              </w:rPr>
            </w:pPr>
            <w:r w:rsidRPr="0027550F">
              <w:rPr>
                <w:rStyle w:val="ComputerCode"/>
              </w:rPr>
              <w:t xml:space="preserve">        {</w:t>
            </w:r>
          </w:p>
          <w:p w14:paraId="4B15CAC9" w14:textId="77777777" w:rsidR="000441F0" w:rsidRDefault="0027550F" w:rsidP="0027550F">
            <w:pPr>
              <w:rPr>
                <w:rStyle w:val="ComputerCode"/>
              </w:rPr>
            </w:pPr>
            <w:r w:rsidRPr="0027550F">
              <w:rPr>
                <w:rStyle w:val="ComputerCode"/>
              </w:rPr>
              <w:t xml:space="preserve">            std::shared_ptr&lt;sg::MoveActor&gt; pData =</w:t>
            </w:r>
          </w:p>
          <w:p w14:paraId="0A0E8E4E" w14:textId="1D839CD1" w:rsidR="0027550F" w:rsidRPr="0027550F" w:rsidRDefault="000441F0" w:rsidP="0027550F">
            <w:pPr>
              <w:rPr>
                <w:rStyle w:val="ComputerCode"/>
              </w:rPr>
            </w:pPr>
            <w:r>
              <w:rPr>
                <w:rStyle w:val="ComputerCode"/>
              </w:rPr>
              <w:t xml:space="preserve">               </w:t>
            </w:r>
            <w:r w:rsidR="0027550F" w:rsidRPr="0027550F">
              <w:rPr>
                <w:rStyle w:val="ComputerCode"/>
              </w:rPr>
              <w:t xml:space="preserve"> std::static_pointer_cast&lt;sg::MoveActor&gt;(pEventData);</w:t>
            </w:r>
          </w:p>
          <w:p w14:paraId="6B75F7F0" w14:textId="77777777" w:rsidR="0027550F" w:rsidRPr="0027550F" w:rsidRDefault="0027550F" w:rsidP="0027550F">
            <w:pPr>
              <w:rPr>
                <w:rStyle w:val="ComputerCode"/>
              </w:rPr>
            </w:pPr>
          </w:p>
          <w:p w14:paraId="5D23C196" w14:textId="77777777" w:rsidR="000441F0" w:rsidRDefault="0027550F" w:rsidP="0027550F">
            <w:pPr>
              <w:rPr>
                <w:rStyle w:val="ComputerCode"/>
              </w:rPr>
            </w:pPr>
            <w:r w:rsidRPr="0027550F">
              <w:rPr>
                <w:rStyle w:val="ComputerCode"/>
              </w:rPr>
              <w:t xml:space="preserve">            printf("[AuralFeedback] Actor %u started moving!\n",</w:t>
            </w:r>
          </w:p>
          <w:p w14:paraId="27B59578" w14:textId="3B163A21" w:rsidR="0027550F" w:rsidRPr="0027550F" w:rsidRDefault="000441F0" w:rsidP="0027550F">
            <w:pPr>
              <w:rPr>
                <w:rStyle w:val="ComputerCode"/>
              </w:rPr>
            </w:pPr>
            <w:r>
              <w:rPr>
                <w:rStyle w:val="ComputerCode"/>
              </w:rPr>
              <w:t xml:space="preserve">                  </w:t>
            </w:r>
            <w:r w:rsidR="0027550F" w:rsidRPr="0027550F">
              <w:rPr>
                <w:rStyle w:val="ComputerCode"/>
              </w:rPr>
              <w:t xml:space="preserve"> pData-&gt;GetActorID());</w:t>
            </w:r>
          </w:p>
          <w:p w14:paraId="26EE4C7E" w14:textId="77777777" w:rsidR="000441F0" w:rsidRDefault="0027550F" w:rsidP="0027550F">
            <w:pPr>
              <w:rPr>
                <w:rStyle w:val="ComputerCode"/>
              </w:rPr>
            </w:pPr>
            <w:r w:rsidRPr="0027550F">
              <w:rPr>
                <w:rStyle w:val="ComputerCode"/>
              </w:rPr>
              <w:t xml:space="preserve">            PlaySoundEffect(</w:t>
            </w:r>
            <w:r w:rsidR="000441F0">
              <w:rPr>
                <w:rStyle w:val="ComputerCode"/>
              </w:rPr>
              <w:t>"data/audio/effects/sound.wav",</w:t>
            </w:r>
          </w:p>
          <w:p w14:paraId="7C33E9FE" w14:textId="5C782CAA" w:rsidR="0027550F" w:rsidRPr="0027550F" w:rsidRDefault="000441F0" w:rsidP="0027550F">
            <w:pPr>
              <w:rPr>
                <w:rStyle w:val="ComputerCode"/>
              </w:rPr>
            </w:pPr>
            <w:r>
              <w:rPr>
                <w:rStyle w:val="ComputerCode"/>
              </w:rPr>
              <w:t xml:space="preserve">                            </w:t>
            </w:r>
            <w:r w:rsidR="0027550F" w:rsidRPr="0027550F">
              <w:rPr>
                <w:rStyle w:val="ComputerCode"/>
              </w:rPr>
              <w:t>1.0f, false);</w:t>
            </w:r>
          </w:p>
          <w:p w14:paraId="6EA4A776" w14:textId="77777777" w:rsidR="0027550F" w:rsidRPr="0027550F" w:rsidRDefault="0027550F" w:rsidP="0027550F">
            <w:pPr>
              <w:rPr>
                <w:rStyle w:val="ComputerCode"/>
              </w:rPr>
            </w:pPr>
            <w:r w:rsidRPr="0027550F">
              <w:rPr>
                <w:rStyle w:val="ComputerCode"/>
              </w:rPr>
              <w:t xml:space="preserve">        }</w:t>
            </w:r>
          </w:p>
          <w:p w14:paraId="3DB9532D" w14:textId="77777777" w:rsidR="0027550F" w:rsidRPr="0027550F" w:rsidRDefault="0027550F" w:rsidP="0027550F">
            <w:pPr>
              <w:rPr>
                <w:rStyle w:val="ComputerCode"/>
              </w:rPr>
            </w:pPr>
          </w:p>
          <w:p w14:paraId="09B8C230" w14:textId="77777777" w:rsidR="0027550F" w:rsidRPr="0027550F" w:rsidRDefault="0027550F" w:rsidP="0027550F">
            <w:pPr>
              <w:rPr>
                <w:rStyle w:val="ComputerCode"/>
              </w:rPr>
            </w:pPr>
            <w:r w:rsidRPr="0027550F">
              <w:rPr>
                <w:rStyle w:val="ComputerCode"/>
              </w:rPr>
              <w:t xml:space="preserve">        void OnStopActor(uge::IEventDataSharedPointer pEventData)</w:t>
            </w:r>
          </w:p>
          <w:p w14:paraId="0FFE60F1" w14:textId="77777777" w:rsidR="0027550F" w:rsidRPr="0027550F" w:rsidRDefault="0027550F" w:rsidP="0027550F">
            <w:pPr>
              <w:rPr>
                <w:rStyle w:val="ComputerCode"/>
              </w:rPr>
            </w:pPr>
            <w:r w:rsidRPr="0027550F">
              <w:rPr>
                <w:rStyle w:val="ComputerCode"/>
              </w:rPr>
              <w:t xml:space="preserve">        {</w:t>
            </w:r>
          </w:p>
          <w:p w14:paraId="690C1FFB" w14:textId="77777777" w:rsidR="00C7709C" w:rsidRDefault="0027550F" w:rsidP="0027550F">
            <w:pPr>
              <w:rPr>
                <w:rStyle w:val="ComputerCode"/>
              </w:rPr>
            </w:pPr>
            <w:r w:rsidRPr="0027550F">
              <w:rPr>
                <w:rStyle w:val="ComputerCode"/>
              </w:rPr>
              <w:t xml:space="preserve">            std::shared_ptr&lt;sg::StopActor&gt; pData =</w:t>
            </w:r>
          </w:p>
          <w:p w14:paraId="2CD9A530" w14:textId="0E0609B6" w:rsidR="0027550F" w:rsidRPr="0027550F" w:rsidRDefault="00C7709C" w:rsidP="0027550F">
            <w:pPr>
              <w:rPr>
                <w:rStyle w:val="ComputerCode"/>
              </w:rPr>
            </w:pPr>
            <w:r>
              <w:rPr>
                <w:rStyle w:val="ComputerCode"/>
              </w:rPr>
              <w:t xml:space="preserve">               </w:t>
            </w:r>
            <w:r w:rsidR="0027550F" w:rsidRPr="0027550F">
              <w:rPr>
                <w:rStyle w:val="ComputerCode"/>
              </w:rPr>
              <w:t xml:space="preserve"> std::static_pointer_cast&lt;sg::StopActor&gt;(pEventData);</w:t>
            </w:r>
          </w:p>
          <w:p w14:paraId="34A2FFA6" w14:textId="77777777" w:rsidR="0027550F" w:rsidRPr="0027550F" w:rsidRDefault="0027550F" w:rsidP="0027550F">
            <w:pPr>
              <w:rPr>
                <w:rStyle w:val="ComputerCode"/>
              </w:rPr>
            </w:pPr>
          </w:p>
          <w:p w14:paraId="1451F24B" w14:textId="77777777" w:rsidR="00C7709C" w:rsidRDefault="0027550F" w:rsidP="0027550F">
            <w:pPr>
              <w:rPr>
                <w:rStyle w:val="ComputerCode"/>
              </w:rPr>
            </w:pPr>
            <w:r w:rsidRPr="0027550F">
              <w:rPr>
                <w:rStyle w:val="ComputerCode"/>
              </w:rPr>
              <w:t xml:space="preserve">            printf("[Aural</w:t>
            </w:r>
            <w:r w:rsidR="00C7709C">
              <w:rPr>
                <w:rStyle w:val="ComputerCode"/>
              </w:rPr>
              <w:t>Feedback] Actor %u stopped!\n",</w:t>
            </w:r>
          </w:p>
          <w:p w14:paraId="6C365BA5" w14:textId="03113628" w:rsidR="0027550F" w:rsidRPr="0027550F" w:rsidRDefault="00C7709C" w:rsidP="0027550F">
            <w:pPr>
              <w:rPr>
                <w:rStyle w:val="ComputerCode"/>
              </w:rPr>
            </w:pPr>
            <w:r>
              <w:rPr>
                <w:rStyle w:val="ComputerCode"/>
              </w:rPr>
              <w:t xml:space="preserve">                   </w:t>
            </w:r>
            <w:r w:rsidR="0027550F" w:rsidRPr="0027550F">
              <w:rPr>
                <w:rStyle w:val="ComputerCode"/>
              </w:rPr>
              <w:t>pData-&gt;GetActorID());</w:t>
            </w:r>
          </w:p>
          <w:p w14:paraId="7C66A8B2" w14:textId="77777777" w:rsidR="0027550F" w:rsidRPr="0027550F" w:rsidRDefault="0027550F" w:rsidP="0027550F">
            <w:pPr>
              <w:rPr>
                <w:rStyle w:val="ComputerCode"/>
              </w:rPr>
            </w:pPr>
            <w:r w:rsidRPr="0027550F">
              <w:rPr>
                <w:rStyle w:val="ComputerCode"/>
              </w:rPr>
              <w:t xml:space="preserve">        }</w:t>
            </w:r>
          </w:p>
          <w:p w14:paraId="0962BA44" w14:textId="77777777" w:rsidR="0027550F" w:rsidRPr="0027550F" w:rsidRDefault="0027550F" w:rsidP="0027550F">
            <w:pPr>
              <w:rPr>
                <w:rStyle w:val="ComputerCode"/>
              </w:rPr>
            </w:pPr>
          </w:p>
          <w:p w14:paraId="2B907116" w14:textId="77777777" w:rsidR="0027550F" w:rsidRPr="0027550F" w:rsidRDefault="0027550F" w:rsidP="0027550F">
            <w:pPr>
              <w:rPr>
                <w:rStyle w:val="ComputerCode"/>
              </w:rPr>
            </w:pPr>
            <w:r w:rsidRPr="0027550F">
              <w:rPr>
                <w:rStyle w:val="ComputerCode"/>
              </w:rPr>
              <w:t xml:space="preserve">    private:</w:t>
            </w:r>
          </w:p>
          <w:p w14:paraId="5F4F1D2D" w14:textId="77777777" w:rsidR="0027550F" w:rsidRPr="0027550F" w:rsidRDefault="0027550F" w:rsidP="0027550F">
            <w:pPr>
              <w:rPr>
                <w:rStyle w:val="ComputerCode"/>
              </w:rPr>
            </w:pPr>
            <w:r w:rsidRPr="0027550F">
              <w:rPr>
                <w:rStyle w:val="ComputerCode"/>
              </w:rPr>
              <w:t xml:space="preserve">        uge::IAudioWeakPointer m_pAudio;</w:t>
            </w:r>
          </w:p>
          <w:p w14:paraId="791F2C6C" w14:textId="77777777" w:rsidR="0027550F" w:rsidRPr="0027550F" w:rsidRDefault="0027550F" w:rsidP="0027550F">
            <w:pPr>
              <w:rPr>
                <w:rStyle w:val="ComputerCode"/>
              </w:rPr>
            </w:pPr>
            <w:r w:rsidRPr="0027550F">
              <w:rPr>
                <w:rStyle w:val="ComputerCode"/>
              </w:rPr>
              <w:t xml:space="preserve">        AuralFeedback::Options m_Options;</w:t>
            </w:r>
          </w:p>
          <w:p w14:paraId="3BF82CB6" w14:textId="77777777" w:rsidR="0027550F" w:rsidRPr="0027550F" w:rsidRDefault="0027550F" w:rsidP="0027550F">
            <w:pPr>
              <w:rPr>
                <w:rStyle w:val="ComputerCode"/>
              </w:rPr>
            </w:pPr>
          </w:p>
          <w:p w14:paraId="3AD81729" w14:textId="77777777" w:rsidR="0027550F" w:rsidRPr="0027550F" w:rsidRDefault="0027550F" w:rsidP="0027550F">
            <w:pPr>
              <w:rPr>
                <w:rStyle w:val="ComputerCode"/>
              </w:rPr>
            </w:pPr>
            <w:r w:rsidRPr="0027550F">
              <w:rPr>
                <w:rStyle w:val="ComputerCode"/>
              </w:rPr>
              <w:t xml:space="preserve">        uge::ResourceCache m_ResourceCache;</w:t>
            </w:r>
          </w:p>
          <w:p w14:paraId="0EFD5FF5" w14:textId="77777777" w:rsidR="0027550F" w:rsidRPr="0027550F" w:rsidRDefault="0027550F" w:rsidP="0027550F">
            <w:pPr>
              <w:rPr>
                <w:rStyle w:val="ComputerCode"/>
              </w:rPr>
            </w:pPr>
          </w:p>
          <w:p w14:paraId="2956E83D" w14:textId="77777777" w:rsidR="0027550F" w:rsidRPr="0027550F" w:rsidRDefault="0027550F" w:rsidP="0027550F">
            <w:pPr>
              <w:rPr>
                <w:rStyle w:val="ComputerCode"/>
              </w:rPr>
            </w:pPr>
            <w:r w:rsidRPr="0027550F">
              <w:rPr>
                <w:rStyle w:val="ComputerCode"/>
              </w:rPr>
              <w:t xml:space="preserve">        uge::IAudioBuffer* m_pMovingAudioBuffer;</w:t>
            </w:r>
          </w:p>
          <w:p w14:paraId="06182269" w14:textId="77777777" w:rsidR="0027550F" w:rsidRPr="0027550F" w:rsidRDefault="0027550F" w:rsidP="0027550F">
            <w:pPr>
              <w:rPr>
                <w:rStyle w:val="ComputerCode"/>
              </w:rPr>
            </w:pPr>
            <w:r w:rsidRPr="0027550F">
              <w:rPr>
                <w:rStyle w:val="ComputerCode"/>
              </w:rPr>
              <w:t xml:space="preserve">    };</w:t>
            </w:r>
          </w:p>
          <w:p w14:paraId="66ECDD19" w14:textId="77777777" w:rsidR="0027550F" w:rsidRPr="0027550F" w:rsidRDefault="0027550F" w:rsidP="0027550F">
            <w:pPr>
              <w:rPr>
                <w:rStyle w:val="ComputerCode"/>
              </w:rPr>
            </w:pPr>
          </w:p>
          <w:p w14:paraId="0E1759D6" w14:textId="27EB08D0" w:rsidR="00D9098F" w:rsidRDefault="0027550F" w:rsidP="0027550F">
            <w:r w:rsidRPr="0027550F">
              <w:rPr>
                <w:rStyle w:val="ComputerCode"/>
              </w:rPr>
              <w:t>}</w:t>
            </w:r>
          </w:p>
        </w:tc>
      </w:tr>
    </w:tbl>
    <w:p w14:paraId="2B47F3D4" w14:textId="77777777" w:rsidR="00D9098F" w:rsidRDefault="00D9098F" w:rsidP="00CA1545"/>
    <w:p w14:paraId="0261E75B" w14:textId="53BBACA4" w:rsidR="00D9098F" w:rsidRDefault="0027550F" w:rsidP="00CA1545">
      <w:r>
        <w:lastRenderedPageBreak/>
        <w:t xml:space="preserve">It is possible to have several other classes similar to the one in </w:t>
      </w:r>
      <w:r>
        <w:fldChar w:fldCharType="begin"/>
      </w:r>
      <w:r>
        <w:instrText xml:space="preserve"> REF _Ref382518013 \h </w:instrText>
      </w:r>
      <w:r>
        <w:fldChar w:fldCharType="separate"/>
      </w:r>
      <w:r w:rsidR="00EA324E" w:rsidRPr="0027550F">
        <w:rPr>
          <w:b/>
        </w:rPr>
        <w:t xml:space="preserve">Listing </w:t>
      </w:r>
      <w:r w:rsidR="00EA324E">
        <w:rPr>
          <w:b/>
          <w:noProof/>
        </w:rPr>
        <w:t>105</w:t>
      </w:r>
      <w:r>
        <w:fldChar w:fldCharType="end"/>
      </w:r>
      <w:r>
        <w:t xml:space="preserve">. To create one during run-time, a factory pattern is useful – UGE provides a </w:t>
      </w:r>
      <w:r w:rsidRPr="0027550F">
        <w:rPr>
          <w:rStyle w:val="ComputerCode"/>
        </w:rPr>
        <w:t>ViewFeedbackFactory</w:t>
      </w:r>
      <w:r>
        <w:t xml:space="preserve"> for this purpose (</w:t>
      </w:r>
      <w:r>
        <w:fldChar w:fldCharType="begin"/>
      </w:r>
      <w:r>
        <w:instrText xml:space="preserve"> REF _Ref382518159 \h </w:instrText>
      </w:r>
      <w:r>
        <w:fldChar w:fldCharType="separate"/>
      </w:r>
      <w:r w:rsidR="00EA324E" w:rsidRPr="0027550F">
        <w:rPr>
          <w:b/>
        </w:rPr>
        <w:t xml:space="preserve">Listing </w:t>
      </w:r>
      <w:r w:rsidR="00EA324E">
        <w:rPr>
          <w:b/>
          <w:noProof/>
        </w:rPr>
        <w:t>106</w:t>
      </w:r>
      <w:r>
        <w:fldChar w:fldCharType="end"/>
      </w:r>
      <w:r>
        <w:t>).</w:t>
      </w:r>
    </w:p>
    <w:p w14:paraId="1A9E63A8" w14:textId="2594CF41" w:rsidR="0027550F" w:rsidRDefault="0027550F" w:rsidP="0027550F">
      <w:pPr>
        <w:pStyle w:val="Caption"/>
        <w:keepNext/>
        <w:jc w:val="center"/>
      </w:pPr>
      <w:bookmarkStart w:id="492" w:name="_Ref382518159"/>
      <w:bookmarkStart w:id="493" w:name="_Toc382771831"/>
      <w:r w:rsidRPr="0027550F">
        <w:rPr>
          <w:b/>
        </w:rPr>
        <w:t xml:space="preserve">Listing </w:t>
      </w:r>
      <w:r w:rsidRPr="0027550F">
        <w:rPr>
          <w:b/>
        </w:rPr>
        <w:fldChar w:fldCharType="begin"/>
      </w:r>
      <w:r w:rsidRPr="0027550F">
        <w:rPr>
          <w:b/>
        </w:rPr>
        <w:instrText xml:space="preserve"> SEQ Listing \* ARABIC </w:instrText>
      </w:r>
      <w:r w:rsidRPr="0027550F">
        <w:rPr>
          <w:b/>
        </w:rPr>
        <w:fldChar w:fldCharType="separate"/>
      </w:r>
      <w:r w:rsidR="00EA324E">
        <w:rPr>
          <w:b/>
          <w:noProof/>
        </w:rPr>
        <w:t>106</w:t>
      </w:r>
      <w:r w:rsidRPr="0027550F">
        <w:rPr>
          <w:b/>
        </w:rPr>
        <w:fldChar w:fldCharType="end"/>
      </w:r>
      <w:bookmarkEnd w:id="492"/>
      <w:r w:rsidRPr="0027550F">
        <w:rPr>
          <w:b/>
        </w:rPr>
        <w:t>.</w:t>
      </w:r>
      <w:r>
        <w:t xml:space="preserve"> A factory for providing event feedback.</w:t>
      </w:r>
      <w:bookmarkEnd w:id="493"/>
    </w:p>
    <w:tbl>
      <w:tblPr>
        <w:tblStyle w:val="TableGrid"/>
        <w:tblW w:w="0" w:type="auto"/>
        <w:tblLook w:val="04A0" w:firstRow="1" w:lastRow="0" w:firstColumn="1" w:lastColumn="0" w:noHBand="0" w:noVBand="1"/>
      </w:tblPr>
      <w:tblGrid>
        <w:gridCol w:w="8494"/>
      </w:tblGrid>
      <w:tr w:rsidR="00D9098F" w14:paraId="18144F8C" w14:textId="77777777" w:rsidTr="00D9098F">
        <w:tc>
          <w:tcPr>
            <w:tcW w:w="8494" w:type="dxa"/>
          </w:tcPr>
          <w:p w14:paraId="1231A3DB" w14:textId="57971A56" w:rsidR="00D9098F" w:rsidRDefault="00D9098F" w:rsidP="00D9098F">
            <w:pPr>
              <w:rPr>
                <w:rStyle w:val="ComputerCode"/>
              </w:rPr>
            </w:pPr>
            <w:r w:rsidRPr="00D9098F">
              <w:rPr>
                <w:rStyle w:val="ComputerCode"/>
              </w:rPr>
              <w:t>#include "AuralFeedback.h"</w:t>
            </w:r>
          </w:p>
          <w:p w14:paraId="1567C2EE" w14:textId="77777777" w:rsidR="00D9098F" w:rsidRDefault="00D9098F" w:rsidP="00D9098F">
            <w:pPr>
              <w:rPr>
                <w:rStyle w:val="ComputerCode"/>
              </w:rPr>
            </w:pPr>
          </w:p>
          <w:p w14:paraId="2572FEBF" w14:textId="10BF1286" w:rsidR="00D9098F" w:rsidRPr="00D9098F" w:rsidRDefault="00D9098F" w:rsidP="00D9098F">
            <w:pPr>
              <w:rPr>
                <w:rStyle w:val="ComputerCode"/>
              </w:rPr>
            </w:pPr>
            <w:r w:rsidRPr="00D9098F">
              <w:rPr>
                <w:rStyle w:val="ComputerCode"/>
              </w:rPr>
              <w:t>namespace sg</w:t>
            </w:r>
          </w:p>
          <w:p w14:paraId="47A3A094" w14:textId="77777777" w:rsidR="00D9098F" w:rsidRPr="00D9098F" w:rsidRDefault="00D9098F" w:rsidP="00D9098F">
            <w:pPr>
              <w:rPr>
                <w:rStyle w:val="ComputerCode"/>
              </w:rPr>
            </w:pPr>
            <w:r w:rsidRPr="00D9098F">
              <w:rPr>
                <w:rStyle w:val="ComputerCode"/>
              </w:rPr>
              <w:t>{</w:t>
            </w:r>
          </w:p>
          <w:p w14:paraId="6B543AA2" w14:textId="77777777" w:rsidR="00D9098F" w:rsidRPr="00D9098F" w:rsidRDefault="00D9098F" w:rsidP="00D9098F">
            <w:pPr>
              <w:rPr>
                <w:rStyle w:val="ComputerCode"/>
              </w:rPr>
            </w:pPr>
          </w:p>
          <w:p w14:paraId="195A5622" w14:textId="77777777" w:rsidR="00D9098F" w:rsidRPr="00D9098F" w:rsidRDefault="00D9098F" w:rsidP="00D9098F">
            <w:pPr>
              <w:rPr>
                <w:rStyle w:val="ComputerCode"/>
              </w:rPr>
            </w:pPr>
            <w:r w:rsidRPr="00D9098F">
              <w:rPr>
                <w:rStyle w:val="ComputerCode"/>
              </w:rPr>
              <w:t xml:space="preserve">    class FeedbackFactory : public uge::ViewFeedbackFactory</w:t>
            </w:r>
          </w:p>
          <w:p w14:paraId="39A724CD" w14:textId="77777777" w:rsidR="00D9098F" w:rsidRPr="00D9098F" w:rsidRDefault="00D9098F" w:rsidP="00D9098F">
            <w:pPr>
              <w:rPr>
                <w:rStyle w:val="ComputerCode"/>
              </w:rPr>
            </w:pPr>
            <w:r w:rsidRPr="00D9098F">
              <w:rPr>
                <w:rStyle w:val="ComputerCode"/>
              </w:rPr>
              <w:t xml:space="preserve">    {</w:t>
            </w:r>
          </w:p>
          <w:p w14:paraId="5C3BAD21" w14:textId="77777777" w:rsidR="00D9098F" w:rsidRPr="00D9098F" w:rsidRDefault="00D9098F" w:rsidP="00D9098F">
            <w:pPr>
              <w:rPr>
                <w:rStyle w:val="ComputerCode"/>
              </w:rPr>
            </w:pPr>
            <w:r w:rsidRPr="00D9098F">
              <w:rPr>
                <w:rStyle w:val="ComputerCode"/>
              </w:rPr>
              <w:t xml:space="preserve">    public:</w:t>
            </w:r>
          </w:p>
          <w:p w14:paraId="786DB0F6" w14:textId="70F4222C" w:rsidR="00D9098F" w:rsidRPr="00D9098F" w:rsidRDefault="00D9098F" w:rsidP="00D9098F">
            <w:pPr>
              <w:rPr>
                <w:rStyle w:val="ComputerCode"/>
              </w:rPr>
            </w:pPr>
            <w:r w:rsidRPr="00D9098F">
              <w:rPr>
                <w:rStyle w:val="ComputerCode"/>
              </w:rPr>
              <w:t xml:space="preserve">        FeedbackFactory() { }</w:t>
            </w:r>
          </w:p>
          <w:p w14:paraId="232AD5BD" w14:textId="240C72E0" w:rsidR="00D9098F" w:rsidRPr="00D9098F" w:rsidRDefault="00D9098F" w:rsidP="00D9098F">
            <w:pPr>
              <w:rPr>
                <w:rStyle w:val="ComputerCode"/>
              </w:rPr>
            </w:pPr>
            <w:r w:rsidRPr="00D9098F">
              <w:rPr>
                <w:rStyle w:val="ComputerCode"/>
              </w:rPr>
              <w:t xml:space="preserve">        ~FeedbackFactory() { }</w:t>
            </w:r>
          </w:p>
          <w:p w14:paraId="3D567D9D" w14:textId="77777777" w:rsidR="00D9098F" w:rsidRPr="00D9098F" w:rsidRDefault="00D9098F" w:rsidP="00D9098F">
            <w:pPr>
              <w:rPr>
                <w:rStyle w:val="ComputerCode"/>
              </w:rPr>
            </w:pPr>
          </w:p>
          <w:p w14:paraId="3A1DD497" w14:textId="77777777" w:rsidR="00D9098F" w:rsidRPr="00D9098F" w:rsidRDefault="00D9098F" w:rsidP="00D9098F">
            <w:pPr>
              <w:rPr>
                <w:rStyle w:val="ComputerCode"/>
              </w:rPr>
            </w:pPr>
            <w:r w:rsidRPr="00D9098F">
              <w:rPr>
                <w:rStyle w:val="ComputerCode"/>
              </w:rPr>
              <w:t xml:space="preserve">    protected:</w:t>
            </w:r>
          </w:p>
          <w:p w14:paraId="2571758E" w14:textId="7CBF21AE" w:rsidR="00D9098F" w:rsidRPr="00D9098F" w:rsidRDefault="00D9098F" w:rsidP="00D9098F">
            <w:pPr>
              <w:rPr>
                <w:rStyle w:val="ComputerCode"/>
              </w:rPr>
            </w:pPr>
            <w:r w:rsidRPr="00D9098F">
              <w:rPr>
                <w:rStyle w:val="ComputerCode"/>
              </w:rPr>
              <w:t xml:space="preserve">        virtual void vInitFactory() override</w:t>
            </w:r>
          </w:p>
          <w:p w14:paraId="4B7C1DFA" w14:textId="00ABBA87" w:rsidR="00D9098F" w:rsidRPr="00D9098F" w:rsidRDefault="00D9098F" w:rsidP="00D9098F">
            <w:pPr>
              <w:rPr>
                <w:rStyle w:val="ComputerCode"/>
              </w:rPr>
            </w:pPr>
            <w:r w:rsidRPr="00D9098F">
              <w:rPr>
                <w:rStyle w:val="ComputerCode"/>
              </w:rPr>
              <w:t xml:space="preserve">        {</w:t>
            </w:r>
          </w:p>
          <w:p w14:paraId="0BA6A666" w14:textId="77777777" w:rsidR="00D9098F" w:rsidRDefault="00D9098F" w:rsidP="00D9098F">
            <w:pPr>
              <w:rPr>
                <w:rStyle w:val="ComputerCode"/>
              </w:rPr>
            </w:pPr>
            <w:r w:rsidRPr="00D9098F">
              <w:rPr>
                <w:rStyle w:val="ComputerCode"/>
              </w:rPr>
              <w:t xml:space="preserve">        </w:t>
            </w:r>
            <w:r>
              <w:rPr>
                <w:rStyle w:val="ComputerCode"/>
              </w:rPr>
              <w:t xml:space="preserve">    </w:t>
            </w:r>
            <w:r w:rsidRPr="00D9098F">
              <w:rPr>
                <w:rStyle w:val="ComputerCode"/>
              </w:rPr>
              <w:t>m_StateFactory.Register&lt;sg::AuralFeedback&gt;(</w:t>
            </w:r>
          </w:p>
          <w:p w14:paraId="7B3A904F" w14:textId="247EB08E" w:rsidR="00D9098F" w:rsidRPr="00D9098F" w:rsidRDefault="00D9098F" w:rsidP="00D9098F">
            <w:pPr>
              <w:rPr>
                <w:rStyle w:val="ComputerCode"/>
              </w:rPr>
            </w:pPr>
            <w:r>
              <w:rPr>
                <w:rStyle w:val="ComputerCode"/>
              </w:rPr>
              <w:t xml:space="preserve">                                     </w:t>
            </w:r>
            <w:r w:rsidRPr="00D9098F">
              <w:rPr>
                <w:rStyle w:val="ComputerCode"/>
              </w:rPr>
              <w:t>sg::AuralFeedback::g_Name);</w:t>
            </w:r>
          </w:p>
          <w:p w14:paraId="0D3660D8" w14:textId="571F7C06" w:rsidR="00D9098F" w:rsidRPr="00D9098F" w:rsidRDefault="00D9098F" w:rsidP="00D9098F">
            <w:pPr>
              <w:rPr>
                <w:rStyle w:val="ComputerCode"/>
              </w:rPr>
            </w:pPr>
            <w:r w:rsidRPr="00D9098F">
              <w:rPr>
                <w:rStyle w:val="ComputerCode"/>
              </w:rPr>
              <w:t xml:space="preserve">        }</w:t>
            </w:r>
          </w:p>
          <w:p w14:paraId="0CB7941E" w14:textId="77777777" w:rsidR="00D9098F" w:rsidRPr="00D9098F" w:rsidRDefault="00D9098F" w:rsidP="00D9098F">
            <w:pPr>
              <w:rPr>
                <w:rStyle w:val="ComputerCode"/>
              </w:rPr>
            </w:pPr>
            <w:r w:rsidRPr="00D9098F">
              <w:rPr>
                <w:rStyle w:val="ComputerCode"/>
              </w:rPr>
              <w:t xml:space="preserve">    };</w:t>
            </w:r>
          </w:p>
          <w:p w14:paraId="79B9F9F8" w14:textId="77777777" w:rsidR="00D9098F" w:rsidRPr="00D9098F" w:rsidRDefault="00D9098F" w:rsidP="00D9098F">
            <w:pPr>
              <w:rPr>
                <w:rStyle w:val="ComputerCode"/>
              </w:rPr>
            </w:pPr>
          </w:p>
          <w:p w14:paraId="4340629F" w14:textId="6EB78C56" w:rsidR="00D9098F" w:rsidRDefault="00D9098F" w:rsidP="00D9098F">
            <w:r w:rsidRPr="00D9098F">
              <w:rPr>
                <w:rStyle w:val="ComputerCode"/>
              </w:rPr>
              <w:t>}</w:t>
            </w:r>
          </w:p>
        </w:tc>
      </w:tr>
    </w:tbl>
    <w:p w14:paraId="1B9EC9A9" w14:textId="77777777" w:rsidR="00D9098F" w:rsidRDefault="00D9098F" w:rsidP="00CA1545"/>
    <w:p w14:paraId="207483C9" w14:textId="24293E3B" w:rsidR="0027550F" w:rsidRDefault="0027550F" w:rsidP="00CA1545">
      <w:r>
        <w:fldChar w:fldCharType="begin"/>
      </w:r>
      <w:r>
        <w:instrText xml:space="preserve"> REF _Ref382518211 \h </w:instrText>
      </w:r>
      <w:r>
        <w:fldChar w:fldCharType="separate"/>
      </w:r>
      <w:r w:rsidR="00EA324E" w:rsidRPr="0027550F">
        <w:rPr>
          <w:b/>
        </w:rPr>
        <w:t xml:space="preserve">Listing </w:t>
      </w:r>
      <w:r w:rsidR="00EA324E">
        <w:rPr>
          <w:b/>
          <w:noProof/>
        </w:rPr>
        <w:t>107</w:t>
      </w:r>
      <w:r>
        <w:fldChar w:fldCharType="end"/>
      </w:r>
      <w:r>
        <w:t xml:space="preserve"> provides an example of how to use the factory in an </w:t>
      </w:r>
      <w:r w:rsidRPr="0027550F">
        <w:rPr>
          <w:rStyle w:val="ComputerCode"/>
        </w:rPr>
        <w:t>IGameView</w:t>
      </w:r>
      <w:r>
        <w:t xml:space="preserve"> implementation. </w:t>
      </w:r>
    </w:p>
    <w:p w14:paraId="61252E06" w14:textId="666FDE04" w:rsidR="0027550F" w:rsidRDefault="0027550F" w:rsidP="0027550F">
      <w:pPr>
        <w:pStyle w:val="Caption"/>
        <w:keepNext/>
        <w:jc w:val="center"/>
      </w:pPr>
      <w:bookmarkStart w:id="494" w:name="_Ref382518211"/>
      <w:bookmarkStart w:id="495" w:name="_Toc382771832"/>
      <w:r w:rsidRPr="0027550F">
        <w:rPr>
          <w:b/>
        </w:rPr>
        <w:t xml:space="preserve">Listing </w:t>
      </w:r>
      <w:r w:rsidRPr="0027550F">
        <w:rPr>
          <w:b/>
        </w:rPr>
        <w:fldChar w:fldCharType="begin"/>
      </w:r>
      <w:r w:rsidRPr="0027550F">
        <w:rPr>
          <w:b/>
        </w:rPr>
        <w:instrText xml:space="preserve"> SEQ Listing \* ARABIC </w:instrText>
      </w:r>
      <w:r w:rsidRPr="0027550F">
        <w:rPr>
          <w:b/>
        </w:rPr>
        <w:fldChar w:fldCharType="separate"/>
      </w:r>
      <w:r w:rsidR="00EA324E">
        <w:rPr>
          <w:b/>
          <w:noProof/>
        </w:rPr>
        <w:t>107</w:t>
      </w:r>
      <w:r w:rsidRPr="0027550F">
        <w:rPr>
          <w:b/>
        </w:rPr>
        <w:fldChar w:fldCharType="end"/>
      </w:r>
      <w:bookmarkEnd w:id="494"/>
      <w:r w:rsidRPr="0027550F">
        <w:rPr>
          <w:b/>
        </w:rPr>
        <w:t>.</w:t>
      </w:r>
      <w:r>
        <w:t xml:space="preserve"> Initializing the aural feedback.</w:t>
      </w:r>
      <w:bookmarkEnd w:id="495"/>
    </w:p>
    <w:tbl>
      <w:tblPr>
        <w:tblStyle w:val="TableGrid"/>
        <w:tblW w:w="0" w:type="auto"/>
        <w:tblLook w:val="04A0" w:firstRow="1" w:lastRow="0" w:firstColumn="1" w:lastColumn="0" w:noHBand="0" w:noVBand="1"/>
      </w:tblPr>
      <w:tblGrid>
        <w:gridCol w:w="8494"/>
      </w:tblGrid>
      <w:tr w:rsidR="0027550F" w:rsidRPr="0027550F" w14:paraId="0C326F87" w14:textId="77777777" w:rsidTr="0027550F">
        <w:tc>
          <w:tcPr>
            <w:tcW w:w="8494" w:type="dxa"/>
          </w:tcPr>
          <w:p w14:paraId="384F9B25" w14:textId="54350CE4" w:rsidR="0027550F" w:rsidRPr="0027550F" w:rsidRDefault="0027550F" w:rsidP="0027550F">
            <w:pPr>
              <w:rPr>
                <w:rStyle w:val="ComputerCode"/>
              </w:rPr>
            </w:pPr>
            <w:r w:rsidRPr="0027550F">
              <w:rPr>
                <w:rStyle w:val="ComputerCode"/>
              </w:rPr>
              <w:t>class HumanView : public uge::HumanGameView</w:t>
            </w:r>
          </w:p>
          <w:p w14:paraId="60FFB7E0" w14:textId="77777777" w:rsidR="0027550F" w:rsidRPr="0027550F" w:rsidRDefault="0027550F" w:rsidP="0027550F">
            <w:pPr>
              <w:rPr>
                <w:rStyle w:val="ComputerCode"/>
              </w:rPr>
            </w:pPr>
            <w:r w:rsidRPr="0027550F">
              <w:rPr>
                <w:rStyle w:val="ComputerCode"/>
              </w:rPr>
              <w:t>{</w:t>
            </w:r>
          </w:p>
          <w:p w14:paraId="4D3DF99F" w14:textId="77777777" w:rsidR="0027550F" w:rsidRPr="0027550F" w:rsidRDefault="0027550F" w:rsidP="0027550F">
            <w:pPr>
              <w:rPr>
                <w:rStyle w:val="ComputerCode"/>
              </w:rPr>
            </w:pPr>
            <w:r w:rsidRPr="0027550F">
              <w:rPr>
                <w:rStyle w:val="ComputerCode"/>
              </w:rPr>
              <w:t>public:</w:t>
            </w:r>
          </w:p>
          <w:p w14:paraId="5D9E1C28" w14:textId="77777777" w:rsidR="0027550F" w:rsidRPr="0027550F" w:rsidRDefault="0027550F" w:rsidP="0027550F">
            <w:pPr>
              <w:rPr>
                <w:rStyle w:val="ComputerCode"/>
              </w:rPr>
            </w:pPr>
            <w:r w:rsidRPr="0027550F">
              <w:rPr>
                <w:rStyle w:val="ComputerCode"/>
              </w:rPr>
              <w:t xml:space="preserve">    // ...</w:t>
            </w:r>
          </w:p>
          <w:p w14:paraId="15AB0ABE" w14:textId="77777777" w:rsidR="0027550F" w:rsidRPr="0027550F" w:rsidRDefault="0027550F" w:rsidP="0027550F">
            <w:pPr>
              <w:rPr>
                <w:rStyle w:val="ComputerCode"/>
              </w:rPr>
            </w:pPr>
          </w:p>
          <w:p w14:paraId="5DC7D730" w14:textId="77777777" w:rsidR="0027550F" w:rsidRPr="0027550F" w:rsidRDefault="0027550F" w:rsidP="0027550F">
            <w:pPr>
              <w:rPr>
                <w:rStyle w:val="ComputerCode"/>
              </w:rPr>
            </w:pPr>
            <w:r w:rsidRPr="0027550F">
              <w:rPr>
                <w:rStyle w:val="ComputerCode"/>
              </w:rPr>
              <w:t xml:space="preserve">    virtual bool vInit(uge::IScene* pScene) override</w:t>
            </w:r>
          </w:p>
          <w:p w14:paraId="5697472B" w14:textId="77777777" w:rsidR="0027550F" w:rsidRPr="0027550F" w:rsidRDefault="0027550F" w:rsidP="0027550F">
            <w:pPr>
              <w:rPr>
                <w:rStyle w:val="ComputerCode"/>
              </w:rPr>
            </w:pPr>
            <w:r w:rsidRPr="0027550F">
              <w:rPr>
                <w:rStyle w:val="ComputerCode"/>
              </w:rPr>
              <w:t xml:space="preserve">    {</w:t>
            </w:r>
          </w:p>
          <w:p w14:paraId="04922AB2" w14:textId="77777777" w:rsidR="0027550F" w:rsidRPr="0027550F" w:rsidRDefault="0027550F" w:rsidP="0027550F">
            <w:pPr>
              <w:rPr>
                <w:rStyle w:val="ComputerCode"/>
              </w:rPr>
            </w:pPr>
            <w:r w:rsidRPr="0027550F">
              <w:rPr>
                <w:rStyle w:val="ComputerCode"/>
              </w:rPr>
              <w:t xml:space="preserve">        if (!uge::HumanGameView::vInit(pScene))</w:t>
            </w:r>
          </w:p>
          <w:p w14:paraId="767C9B9E" w14:textId="77777777" w:rsidR="0027550F" w:rsidRPr="0027550F" w:rsidRDefault="0027550F" w:rsidP="0027550F">
            <w:pPr>
              <w:rPr>
                <w:rStyle w:val="ComputerCode"/>
              </w:rPr>
            </w:pPr>
            <w:r w:rsidRPr="0027550F">
              <w:rPr>
                <w:rStyle w:val="ComputerCode"/>
              </w:rPr>
              <w:t xml:space="preserve">        {</w:t>
            </w:r>
          </w:p>
          <w:p w14:paraId="256AFC01" w14:textId="77777777" w:rsidR="0027550F" w:rsidRPr="0027550F" w:rsidRDefault="0027550F" w:rsidP="0027550F">
            <w:pPr>
              <w:rPr>
                <w:rStyle w:val="ComputerCode"/>
              </w:rPr>
            </w:pPr>
            <w:r w:rsidRPr="0027550F">
              <w:rPr>
                <w:rStyle w:val="ComputerCode"/>
              </w:rPr>
              <w:t xml:space="preserve">            return false;</w:t>
            </w:r>
          </w:p>
          <w:p w14:paraId="145272BB" w14:textId="77777777" w:rsidR="0027550F" w:rsidRPr="0027550F" w:rsidRDefault="0027550F" w:rsidP="0027550F">
            <w:pPr>
              <w:rPr>
                <w:rStyle w:val="ComputerCode"/>
              </w:rPr>
            </w:pPr>
            <w:r w:rsidRPr="0027550F">
              <w:rPr>
                <w:rStyle w:val="ComputerCode"/>
              </w:rPr>
              <w:t xml:space="preserve">        }</w:t>
            </w:r>
          </w:p>
          <w:p w14:paraId="3A082489" w14:textId="77777777" w:rsidR="0027550F" w:rsidRPr="0027550F" w:rsidRDefault="0027550F" w:rsidP="0027550F">
            <w:pPr>
              <w:rPr>
                <w:rStyle w:val="ComputerCode"/>
              </w:rPr>
            </w:pPr>
          </w:p>
          <w:p w14:paraId="656E62E0" w14:textId="77777777" w:rsidR="0027550F" w:rsidRPr="0027550F" w:rsidRDefault="0027550F" w:rsidP="0027550F">
            <w:pPr>
              <w:rPr>
                <w:rStyle w:val="ComputerCode"/>
              </w:rPr>
            </w:pPr>
            <w:r w:rsidRPr="0027550F">
              <w:rPr>
                <w:rStyle w:val="ComputerCode"/>
              </w:rPr>
              <w:t xml:space="preserve">        RegisterEventDelegates();</w:t>
            </w:r>
          </w:p>
          <w:p w14:paraId="56D413AD" w14:textId="77777777" w:rsidR="0027550F" w:rsidRPr="0027550F" w:rsidRDefault="0027550F" w:rsidP="0027550F">
            <w:pPr>
              <w:rPr>
                <w:rStyle w:val="ComputerCode"/>
              </w:rPr>
            </w:pPr>
          </w:p>
          <w:p w14:paraId="2103A7B2" w14:textId="77777777" w:rsidR="0027550F" w:rsidRPr="0027550F" w:rsidRDefault="0027550F" w:rsidP="0027550F">
            <w:pPr>
              <w:rPr>
                <w:rStyle w:val="ComputerCode"/>
              </w:rPr>
            </w:pPr>
            <w:r w:rsidRPr="0027550F">
              <w:rPr>
                <w:rStyle w:val="ComputerCode"/>
              </w:rPr>
              <w:t xml:space="preserve">        // Rendering subsystems.</w:t>
            </w:r>
          </w:p>
          <w:p w14:paraId="46575F71" w14:textId="77777777" w:rsidR="00C7709C" w:rsidRDefault="0027550F" w:rsidP="0027550F">
            <w:pPr>
              <w:rPr>
                <w:rStyle w:val="ComputerCode"/>
              </w:rPr>
            </w:pPr>
            <w:r w:rsidRPr="0027550F">
              <w:rPr>
                <w:rStyle w:val="ComputerCode"/>
              </w:rPr>
              <w:t xml:space="preserve">        uge::OgreSceneRendererSharedPointer pOgreSceneRenderer(</w:t>
            </w:r>
          </w:p>
          <w:p w14:paraId="20E45DB5" w14:textId="1040C86F" w:rsidR="00C7709C" w:rsidRDefault="00C7709C" w:rsidP="0027550F">
            <w:pPr>
              <w:rPr>
                <w:rStyle w:val="ComputerCode"/>
              </w:rPr>
            </w:pPr>
            <w:r>
              <w:rPr>
                <w:rStyle w:val="ComputerCode"/>
              </w:rPr>
              <w:t xml:space="preserve">                 </w:t>
            </w:r>
            <w:r w:rsidR="0027550F" w:rsidRPr="0027550F">
              <w:rPr>
                <w:rStyle w:val="ComputerCode"/>
              </w:rPr>
              <w:t>LIB_NEW uge::OgreSceneRenderer(</w:t>
            </w:r>
          </w:p>
          <w:p w14:paraId="244514F5" w14:textId="351F63B4" w:rsidR="0027550F" w:rsidRPr="0027550F" w:rsidRDefault="00C7709C" w:rsidP="0027550F">
            <w:pPr>
              <w:rPr>
                <w:rStyle w:val="ComputerCode"/>
              </w:rPr>
            </w:pPr>
            <w:r>
              <w:rPr>
                <w:rStyle w:val="ComputerCode"/>
              </w:rPr>
              <w:t xml:space="preserve">                       </w:t>
            </w:r>
            <w:r w:rsidR="0027550F" w:rsidRPr="0027550F">
              <w:rPr>
                <w:rStyle w:val="ComputerCode"/>
              </w:rPr>
              <w:t>m_pGraphics, m_ResourceCache));</w:t>
            </w:r>
          </w:p>
          <w:p w14:paraId="0941C4D0" w14:textId="77777777" w:rsidR="0027550F" w:rsidRPr="000C0040" w:rsidRDefault="0027550F" w:rsidP="0027550F">
            <w:pPr>
              <w:rPr>
                <w:rStyle w:val="ComputerCode"/>
                <w:lang w:val="pt-BR"/>
              </w:rPr>
            </w:pPr>
            <w:r w:rsidRPr="0027550F">
              <w:rPr>
                <w:rStyle w:val="ComputerCode"/>
              </w:rPr>
              <w:t xml:space="preserve">        </w:t>
            </w:r>
            <w:r w:rsidRPr="000C0040">
              <w:rPr>
                <w:rStyle w:val="ComputerCode"/>
                <w:lang w:val="pt-BR"/>
              </w:rPr>
              <w:t>pOgreSceneRenderer-&gt;Load();</w:t>
            </w:r>
          </w:p>
          <w:p w14:paraId="3B280FD1" w14:textId="77777777" w:rsidR="0027550F" w:rsidRPr="000C0040" w:rsidRDefault="0027550F" w:rsidP="0027550F">
            <w:pPr>
              <w:rPr>
                <w:rStyle w:val="ComputerCode"/>
                <w:lang w:val="pt-BR"/>
              </w:rPr>
            </w:pPr>
          </w:p>
          <w:p w14:paraId="20560E36" w14:textId="77777777" w:rsidR="00C7709C" w:rsidRPr="000C0040" w:rsidRDefault="0027550F" w:rsidP="0027550F">
            <w:pPr>
              <w:rPr>
                <w:rStyle w:val="ComputerCode"/>
                <w:lang w:val="pt-BR"/>
              </w:rPr>
            </w:pPr>
            <w:r w:rsidRPr="000C0040">
              <w:rPr>
                <w:rStyle w:val="ComputerCode"/>
                <w:lang w:val="pt-BR"/>
              </w:rPr>
              <w:t xml:space="preserve">        m_GraphicalRendererID =</w:t>
            </w:r>
          </w:p>
          <w:p w14:paraId="3EFC186D" w14:textId="68E8C1E2" w:rsidR="0027550F" w:rsidRPr="000C0040" w:rsidRDefault="00C7709C" w:rsidP="0027550F">
            <w:pPr>
              <w:rPr>
                <w:rStyle w:val="ComputerCode"/>
                <w:lang w:val="pt-BR"/>
              </w:rPr>
            </w:pPr>
            <w:r w:rsidRPr="000C0040">
              <w:rPr>
                <w:rStyle w:val="ComputerCode"/>
                <w:lang w:val="pt-BR"/>
              </w:rPr>
              <w:lastRenderedPageBreak/>
              <w:t xml:space="preserve">                      </w:t>
            </w:r>
            <w:r w:rsidR="0027550F" w:rsidRPr="000C0040">
              <w:rPr>
                <w:rStyle w:val="ComputerCode"/>
                <w:lang w:val="pt-BR"/>
              </w:rPr>
              <w:t xml:space="preserve"> vAddSceneRenderer(pOgreSceneRenderer);</w:t>
            </w:r>
          </w:p>
          <w:p w14:paraId="6841F213" w14:textId="77777777" w:rsidR="0027550F" w:rsidRPr="000C0040" w:rsidRDefault="0027550F" w:rsidP="0027550F">
            <w:pPr>
              <w:rPr>
                <w:rStyle w:val="ComputerCode"/>
                <w:lang w:val="pt-BR"/>
              </w:rPr>
            </w:pPr>
          </w:p>
          <w:p w14:paraId="4462F503" w14:textId="77777777" w:rsidR="00C7709C" w:rsidRDefault="0027550F" w:rsidP="0027550F">
            <w:pPr>
              <w:rPr>
                <w:rStyle w:val="ComputerCode"/>
              </w:rPr>
            </w:pPr>
            <w:r w:rsidRPr="000C0040">
              <w:rPr>
                <w:rStyle w:val="ComputerCode"/>
                <w:lang w:val="pt-BR"/>
              </w:rPr>
              <w:t xml:space="preserve">        </w:t>
            </w:r>
            <w:r w:rsidRPr="0027550F">
              <w:rPr>
                <w:rStyle w:val="ComputerCode"/>
              </w:rPr>
              <w:t xml:space="preserve">uge::OpenALSoftSceneRendererSharedPointer </w:t>
            </w:r>
          </w:p>
          <w:p w14:paraId="34B0C318" w14:textId="77777777" w:rsidR="00C7709C" w:rsidRDefault="00C7709C" w:rsidP="0027550F">
            <w:pPr>
              <w:rPr>
                <w:rStyle w:val="ComputerCode"/>
              </w:rPr>
            </w:pPr>
            <w:r>
              <w:rPr>
                <w:rStyle w:val="ComputerCode"/>
              </w:rPr>
              <w:t xml:space="preserve">               </w:t>
            </w:r>
            <w:r w:rsidR="0027550F" w:rsidRPr="0027550F">
              <w:rPr>
                <w:rStyle w:val="ComputerCode"/>
              </w:rPr>
              <w:t>pOpenALSoftSceneRenderer(</w:t>
            </w:r>
          </w:p>
          <w:p w14:paraId="1A63E60A" w14:textId="77777777" w:rsidR="00C7709C" w:rsidRDefault="00C7709C" w:rsidP="0027550F">
            <w:pPr>
              <w:rPr>
                <w:rStyle w:val="ComputerCode"/>
              </w:rPr>
            </w:pPr>
            <w:r>
              <w:rPr>
                <w:rStyle w:val="ComputerCode"/>
              </w:rPr>
              <w:t xml:space="preserve">                      </w:t>
            </w:r>
            <w:r w:rsidR="0027550F" w:rsidRPr="0027550F">
              <w:rPr>
                <w:rStyle w:val="ComputerCode"/>
              </w:rPr>
              <w:t>LIB_NEW uge::OpenALSoftSceneRenderer(</w:t>
            </w:r>
          </w:p>
          <w:p w14:paraId="44F0B2FF" w14:textId="22840D3F" w:rsidR="0027550F" w:rsidRPr="0027550F" w:rsidRDefault="00C7709C" w:rsidP="0027550F">
            <w:pPr>
              <w:rPr>
                <w:rStyle w:val="ComputerCode"/>
              </w:rPr>
            </w:pPr>
            <w:r>
              <w:rPr>
                <w:rStyle w:val="ComputerCode"/>
              </w:rPr>
              <w:t xml:space="preserve">                                   </w:t>
            </w:r>
            <w:r w:rsidR="0027550F" w:rsidRPr="0027550F">
              <w:rPr>
                <w:rStyle w:val="ComputerCode"/>
              </w:rPr>
              <w:t>m_pAudio, m_ResourceCache));</w:t>
            </w:r>
          </w:p>
          <w:p w14:paraId="3EFCE23C" w14:textId="77777777" w:rsidR="00C7709C" w:rsidRDefault="0027550F" w:rsidP="0027550F">
            <w:pPr>
              <w:rPr>
                <w:rStyle w:val="ComputerCode"/>
              </w:rPr>
            </w:pPr>
            <w:r w:rsidRPr="0027550F">
              <w:rPr>
                <w:rStyle w:val="ComputerCode"/>
              </w:rPr>
              <w:t xml:space="preserve">        m_AuralRendererID =</w:t>
            </w:r>
          </w:p>
          <w:p w14:paraId="610FB049" w14:textId="730FE6C9" w:rsidR="0027550F" w:rsidRPr="0027550F" w:rsidRDefault="00C7709C" w:rsidP="0027550F">
            <w:pPr>
              <w:rPr>
                <w:rStyle w:val="ComputerCode"/>
              </w:rPr>
            </w:pPr>
            <w:r>
              <w:rPr>
                <w:rStyle w:val="ComputerCode"/>
              </w:rPr>
              <w:t xml:space="preserve">                  </w:t>
            </w:r>
            <w:r w:rsidR="0027550F" w:rsidRPr="0027550F">
              <w:rPr>
                <w:rStyle w:val="ComputerCode"/>
              </w:rPr>
              <w:t xml:space="preserve"> vAddSceneRenderer(pOpenALSoftSceneRenderer);</w:t>
            </w:r>
          </w:p>
          <w:p w14:paraId="31EABD95" w14:textId="77777777" w:rsidR="0027550F" w:rsidRPr="0027550F" w:rsidRDefault="0027550F" w:rsidP="0027550F">
            <w:pPr>
              <w:rPr>
                <w:rStyle w:val="ComputerCode"/>
              </w:rPr>
            </w:pPr>
          </w:p>
          <w:p w14:paraId="1577C789" w14:textId="77777777" w:rsidR="0027550F" w:rsidRPr="0027550F" w:rsidRDefault="0027550F" w:rsidP="0027550F">
            <w:pPr>
              <w:rPr>
                <w:rStyle w:val="ComputerCode"/>
              </w:rPr>
            </w:pPr>
            <w:r w:rsidRPr="0027550F">
              <w:rPr>
                <w:rStyle w:val="ComputerCode"/>
              </w:rPr>
              <w:t xml:space="preserve">        m_FeedbackFactory.Init();</w:t>
            </w:r>
          </w:p>
          <w:p w14:paraId="2F2E9468" w14:textId="77777777" w:rsidR="0027550F" w:rsidRPr="0027550F" w:rsidRDefault="0027550F" w:rsidP="0027550F">
            <w:pPr>
              <w:rPr>
                <w:rStyle w:val="ComputerCode"/>
              </w:rPr>
            </w:pPr>
          </w:p>
          <w:p w14:paraId="2900381E" w14:textId="77777777" w:rsidR="0027550F" w:rsidRPr="0027550F" w:rsidRDefault="0027550F" w:rsidP="0027550F">
            <w:pPr>
              <w:rPr>
                <w:rStyle w:val="ComputerCode"/>
              </w:rPr>
            </w:pPr>
            <w:r w:rsidRPr="0027550F">
              <w:rPr>
                <w:rStyle w:val="ComputerCode"/>
              </w:rPr>
              <w:t xml:space="preserve">        SetEventFeedback();</w:t>
            </w:r>
          </w:p>
          <w:p w14:paraId="0875A4AD" w14:textId="77777777" w:rsidR="0027550F" w:rsidRPr="0027550F" w:rsidRDefault="0027550F" w:rsidP="0027550F">
            <w:pPr>
              <w:rPr>
                <w:rStyle w:val="ComputerCode"/>
              </w:rPr>
            </w:pPr>
          </w:p>
          <w:p w14:paraId="243B4928" w14:textId="77777777" w:rsidR="0027550F" w:rsidRPr="0027550F" w:rsidRDefault="0027550F" w:rsidP="0027550F">
            <w:pPr>
              <w:rPr>
                <w:rStyle w:val="ComputerCode"/>
              </w:rPr>
            </w:pPr>
            <w:r w:rsidRPr="0027550F">
              <w:rPr>
                <w:rStyle w:val="ComputerCode"/>
              </w:rPr>
              <w:t xml:space="preserve">        return true;</w:t>
            </w:r>
          </w:p>
          <w:p w14:paraId="117241E0" w14:textId="77777777" w:rsidR="0027550F" w:rsidRPr="0027550F" w:rsidRDefault="0027550F" w:rsidP="0027550F">
            <w:pPr>
              <w:rPr>
                <w:rStyle w:val="ComputerCode"/>
              </w:rPr>
            </w:pPr>
            <w:r w:rsidRPr="0027550F">
              <w:rPr>
                <w:rStyle w:val="ComputerCode"/>
              </w:rPr>
              <w:t xml:space="preserve">    }</w:t>
            </w:r>
          </w:p>
          <w:p w14:paraId="6755E6A5" w14:textId="77777777" w:rsidR="0027550F" w:rsidRPr="0027550F" w:rsidRDefault="0027550F" w:rsidP="0027550F">
            <w:pPr>
              <w:rPr>
                <w:rStyle w:val="ComputerCode"/>
              </w:rPr>
            </w:pPr>
          </w:p>
          <w:p w14:paraId="657E3197" w14:textId="77777777" w:rsidR="0027550F" w:rsidRPr="0027550F" w:rsidRDefault="0027550F" w:rsidP="0027550F">
            <w:pPr>
              <w:rPr>
                <w:rStyle w:val="ComputerCode"/>
              </w:rPr>
            </w:pPr>
            <w:r w:rsidRPr="0027550F">
              <w:rPr>
                <w:rStyle w:val="ComputerCode"/>
              </w:rPr>
              <w:t xml:space="preserve">    // ...</w:t>
            </w:r>
          </w:p>
          <w:p w14:paraId="35414C0B" w14:textId="77777777" w:rsidR="0027550F" w:rsidRPr="0027550F" w:rsidRDefault="0027550F" w:rsidP="0027550F">
            <w:pPr>
              <w:rPr>
                <w:rStyle w:val="ComputerCode"/>
              </w:rPr>
            </w:pPr>
          </w:p>
          <w:p w14:paraId="250F01D6" w14:textId="77777777" w:rsidR="0027550F" w:rsidRPr="0027550F" w:rsidRDefault="0027550F" w:rsidP="0027550F">
            <w:pPr>
              <w:rPr>
                <w:rStyle w:val="ComputerCode"/>
              </w:rPr>
            </w:pPr>
            <w:r w:rsidRPr="0027550F">
              <w:rPr>
                <w:rStyle w:val="ComputerCode"/>
              </w:rPr>
              <w:t>private:</w:t>
            </w:r>
          </w:p>
          <w:p w14:paraId="4BC63F4A" w14:textId="77777777" w:rsidR="0027550F" w:rsidRPr="0027550F" w:rsidRDefault="0027550F" w:rsidP="0027550F">
            <w:pPr>
              <w:rPr>
                <w:rStyle w:val="ComputerCode"/>
              </w:rPr>
            </w:pPr>
            <w:r w:rsidRPr="0027550F">
              <w:rPr>
                <w:rStyle w:val="ComputerCode"/>
              </w:rPr>
              <w:t xml:space="preserve">    void SetEventFeedback()</w:t>
            </w:r>
          </w:p>
          <w:p w14:paraId="0F76DDD7" w14:textId="77777777" w:rsidR="0027550F" w:rsidRPr="0027550F" w:rsidRDefault="0027550F" w:rsidP="0027550F">
            <w:pPr>
              <w:rPr>
                <w:rStyle w:val="ComputerCode"/>
              </w:rPr>
            </w:pPr>
            <w:r w:rsidRPr="0027550F">
              <w:rPr>
                <w:rStyle w:val="ComputerCode"/>
              </w:rPr>
              <w:t xml:space="preserve">    {</w:t>
            </w:r>
          </w:p>
          <w:p w14:paraId="0ACC21B0" w14:textId="77777777" w:rsidR="00C7709C" w:rsidRDefault="0027550F" w:rsidP="0027550F">
            <w:pPr>
              <w:rPr>
                <w:rStyle w:val="ComputerCode"/>
              </w:rPr>
            </w:pPr>
            <w:r w:rsidRPr="0027550F">
              <w:rPr>
                <w:rStyle w:val="ComputerCode"/>
              </w:rPr>
              <w:t xml:space="preserve">        uge::Gamepl</w:t>
            </w:r>
            <w:r w:rsidR="00C7709C">
              <w:rPr>
                <w:rStyle w:val="ComputerCode"/>
              </w:rPr>
              <w:t>ayPreferences::GameplaySettings</w:t>
            </w:r>
          </w:p>
          <w:p w14:paraId="32C5413E" w14:textId="77777777" w:rsidR="00C7709C" w:rsidRDefault="00C7709C" w:rsidP="0027550F">
            <w:pPr>
              <w:rPr>
                <w:rStyle w:val="ComputerCode"/>
              </w:rPr>
            </w:pPr>
            <w:r>
              <w:rPr>
                <w:rStyle w:val="ComputerCode"/>
              </w:rPr>
              <w:t xml:space="preserve">                   </w:t>
            </w:r>
            <w:r w:rsidR="0027550F" w:rsidRPr="0027550F">
              <w:rPr>
                <w:rStyle w:val="ComputerCode"/>
              </w:rPr>
              <w:t>gameplaySettings = m_PlayerProfile.</w:t>
            </w:r>
          </w:p>
          <w:p w14:paraId="5E29406B" w14:textId="33F9D0E5" w:rsidR="0027550F" w:rsidRPr="0027550F" w:rsidRDefault="00C7709C" w:rsidP="0027550F">
            <w:pPr>
              <w:rPr>
                <w:rStyle w:val="ComputerCode"/>
              </w:rPr>
            </w:pPr>
            <w:r>
              <w:rPr>
                <w:rStyle w:val="ComputerCode"/>
              </w:rPr>
              <w:t xml:space="preserve">                     </w:t>
            </w:r>
            <w:r w:rsidR="0027550F" w:rsidRPr="0027550F">
              <w:rPr>
                <w:rStyle w:val="ComputerCode"/>
              </w:rPr>
              <w:t>GetGameplayPreferences().GetGameplaySettings();</w:t>
            </w:r>
          </w:p>
          <w:p w14:paraId="11CFB68A" w14:textId="77777777" w:rsidR="00C7709C" w:rsidRDefault="0027550F" w:rsidP="0027550F">
            <w:pPr>
              <w:rPr>
                <w:rStyle w:val="ComputerCode"/>
              </w:rPr>
            </w:pPr>
            <w:r w:rsidRPr="0027550F">
              <w:rPr>
                <w:rStyle w:val="ComputerCode"/>
              </w:rPr>
              <w:t xml:space="preserve">        const auto&amp; specializations =</w:t>
            </w:r>
          </w:p>
          <w:p w14:paraId="6F99355D" w14:textId="097A7CB8" w:rsidR="0027550F" w:rsidRPr="0027550F" w:rsidRDefault="00C7709C" w:rsidP="0027550F">
            <w:pPr>
              <w:rPr>
                <w:rStyle w:val="ComputerCode"/>
              </w:rPr>
            </w:pPr>
            <w:r>
              <w:rPr>
                <w:rStyle w:val="ComputerCode"/>
              </w:rPr>
              <w:t xml:space="preserve">                   </w:t>
            </w:r>
            <w:r w:rsidR="0027550F" w:rsidRPr="0027550F">
              <w:rPr>
                <w:rStyle w:val="ComputerCode"/>
              </w:rPr>
              <w:t xml:space="preserve"> gameplaySettings.eventSpecializationFileNames;</w:t>
            </w:r>
          </w:p>
          <w:p w14:paraId="63A13196" w14:textId="77777777" w:rsidR="0027550F" w:rsidRPr="0027550F" w:rsidRDefault="0027550F" w:rsidP="0027550F">
            <w:pPr>
              <w:rPr>
                <w:rStyle w:val="ComputerCode"/>
              </w:rPr>
            </w:pPr>
            <w:r w:rsidRPr="0027550F">
              <w:rPr>
                <w:rStyle w:val="ComputerCode"/>
              </w:rPr>
              <w:t xml:space="preserve">        for (const auto&amp; specialization : specializations)</w:t>
            </w:r>
          </w:p>
          <w:p w14:paraId="39F82A9F" w14:textId="77777777" w:rsidR="0027550F" w:rsidRPr="0027550F" w:rsidRDefault="0027550F" w:rsidP="0027550F">
            <w:pPr>
              <w:rPr>
                <w:rStyle w:val="ComputerCode"/>
              </w:rPr>
            </w:pPr>
            <w:r w:rsidRPr="0027550F">
              <w:rPr>
                <w:rStyle w:val="ComputerCode"/>
              </w:rPr>
              <w:t xml:space="preserve">        {</w:t>
            </w:r>
          </w:p>
          <w:p w14:paraId="0087FB85" w14:textId="77777777" w:rsidR="0027550F" w:rsidRPr="0027550F" w:rsidRDefault="0027550F" w:rsidP="0027550F">
            <w:pPr>
              <w:rPr>
                <w:rStyle w:val="ComputerCode"/>
              </w:rPr>
            </w:pPr>
            <w:r w:rsidRPr="0027550F">
              <w:rPr>
                <w:rStyle w:val="ComputerCode"/>
              </w:rPr>
              <w:t xml:space="preserve">            std::string name = specialization.first;</w:t>
            </w:r>
          </w:p>
          <w:p w14:paraId="7BC8C40D" w14:textId="77777777" w:rsidR="0027550F" w:rsidRPr="0027550F" w:rsidRDefault="0027550F" w:rsidP="0027550F">
            <w:pPr>
              <w:rPr>
                <w:rStyle w:val="ComputerCode"/>
              </w:rPr>
            </w:pPr>
            <w:r w:rsidRPr="0027550F">
              <w:rPr>
                <w:rStyle w:val="ComputerCode"/>
              </w:rPr>
              <w:t xml:space="preserve">            std::string resource = specialization.second;</w:t>
            </w:r>
          </w:p>
          <w:p w14:paraId="60162367" w14:textId="77777777" w:rsidR="0027550F" w:rsidRPr="0027550F" w:rsidRDefault="0027550F" w:rsidP="0027550F">
            <w:pPr>
              <w:rPr>
                <w:rStyle w:val="ComputerCode"/>
              </w:rPr>
            </w:pPr>
          </w:p>
          <w:p w14:paraId="3B0F5697" w14:textId="77777777" w:rsidR="00C7709C" w:rsidRDefault="0027550F" w:rsidP="0027550F">
            <w:pPr>
              <w:rPr>
                <w:rStyle w:val="ComputerCode"/>
              </w:rPr>
            </w:pPr>
            <w:r w:rsidRPr="0027550F">
              <w:rPr>
                <w:rStyle w:val="ComputerCode"/>
              </w:rPr>
              <w:t xml:space="preserve">            m_pViewFeedback =</w:t>
            </w:r>
          </w:p>
          <w:p w14:paraId="4C591563" w14:textId="177E4D07" w:rsidR="0027550F" w:rsidRPr="0027550F" w:rsidRDefault="00C7709C" w:rsidP="0027550F">
            <w:pPr>
              <w:rPr>
                <w:rStyle w:val="ComputerCode"/>
              </w:rPr>
            </w:pPr>
            <w:r>
              <w:rPr>
                <w:rStyle w:val="ComputerCode"/>
              </w:rPr>
              <w:t xml:space="preserve">                   </w:t>
            </w:r>
            <w:r w:rsidR="0027550F" w:rsidRPr="0027550F">
              <w:rPr>
                <w:rStyle w:val="ComputerCode"/>
              </w:rPr>
              <w:t xml:space="preserve"> m_FeedbackFactory.CreateViewFeedback(name);</w:t>
            </w:r>
          </w:p>
          <w:p w14:paraId="1096512F" w14:textId="77777777" w:rsidR="0027550F" w:rsidRPr="0027550F" w:rsidRDefault="0027550F" w:rsidP="0027550F">
            <w:pPr>
              <w:rPr>
                <w:rStyle w:val="ComputerCode"/>
              </w:rPr>
            </w:pPr>
            <w:r w:rsidRPr="0027550F">
              <w:rPr>
                <w:rStyle w:val="ComputerCode"/>
              </w:rPr>
              <w:t xml:space="preserve">            assert(m_pViewFeedback != nullptr &amp;&amp; "Invalid event specializaton!");</w:t>
            </w:r>
          </w:p>
          <w:p w14:paraId="71B51FDC" w14:textId="77777777" w:rsidR="0027550F" w:rsidRPr="0027550F" w:rsidRDefault="0027550F" w:rsidP="0027550F">
            <w:pPr>
              <w:rPr>
                <w:rStyle w:val="ComputerCode"/>
              </w:rPr>
            </w:pPr>
          </w:p>
          <w:p w14:paraId="4C942612" w14:textId="77777777" w:rsidR="0027550F" w:rsidRPr="0027550F" w:rsidRDefault="0027550F" w:rsidP="0027550F">
            <w:pPr>
              <w:rPr>
                <w:rStyle w:val="ComputerCode"/>
              </w:rPr>
            </w:pPr>
            <w:r w:rsidRPr="0027550F">
              <w:rPr>
                <w:rStyle w:val="ComputerCode"/>
              </w:rPr>
              <w:t xml:space="preserve">            m_pViewFeedback-&gt;vInit(resource);</w:t>
            </w:r>
          </w:p>
          <w:p w14:paraId="6A8550C9" w14:textId="77777777" w:rsidR="0027550F" w:rsidRPr="0027550F" w:rsidRDefault="0027550F" w:rsidP="0027550F">
            <w:pPr>
              <w:rPr>
                <w:rStyle w:val="ComputerCode"/>
              </w:rPr>
            </w:pPr>
            <w:r w:rsidRPr="0027550F">
              <w:rPr>
                <w:rStyle w:val="ComputerCode"/>
              </w:rPr>
              <w:t xml:space="preserve">            m_pViewFeedback-&gt;vSetAudioSystem(m_pAudio);</w:t>
            </w:r>
          </w:p>
          <w:p w14:paraId="17791D77" w14:textId="77777777" w:rsidR="0027550F" w:rsidRPr="0027550F" w:rsidRDefault="0027550F" w:rsidP="0027550F">
            <w:pPr>
              <w:rPr>
                <w:rStyle w:val="ComputerCode"/>
              </w:rPr>
            </w:pPr>
            <w:r w:rsidRPr="0027550F">
              <w:rPr>
                <w:rStyle w:val="ComputerCode"/>
              </w:rPr>
              <w:t xml:space="preserve">            m_pViewFeedback-&gt;vSetGraphicsSystem(m_pGraphics);</w:t>
            </w:r>
          </w:p>
          <w:p w14:paraId="1C6C2E08" w14:textId="77777777" w:rsidR="0027550F" w:rsidRPr="0027550F" w:rsidRDefault="0027550F" w:rsidP="0027550F">
            <w:pPr>
              <w:rPr>
                <w:rStyle w:val="ComputerCode"/>
              </w:rPr>
            </w:pPr>
            <w:r w:rsidRPr="0027550F">
              <w:rPr>
                <w:rStyle w:val="ComputerCode"/>
              </w:rPr>
              <w:t xml:space="preserve">        }</w:t>
            </w:r>
          </w:p>
          <w:p w14:paraId="7D2EAD8A" w14:textId="77777777" w:rsidR="0027550F" w:rsidRPr="0027550F" w:rsidRDefault="0027550F" w:rsidP="0027550F">
            <w:pPr>
              <w:rPr>
                <w:rStyle w:val="ComputerCode"/>
              </w:rPr>
            </w:pPr>
            <w:r w:rsidRPr="0027550F">
              <w:rPr>
                <w:rStyle w:val="ComputerCode"/>
              </w:rPr>
              <w:t xml:space="preserve">    }</w:t>
            </w:r>
          </w:p>
          <w:p w14:paraId="02C46FA9" w14:textId="77777777" w:rsidR="0027550F" w:rsidRPr="0027550F" w:rsidRDefault="0027550F" w:rsidP="0027550F">
            <w:pPr>
              <w:rPr>
                <w:rStyle w:val="ComputerCode"/>
              </w:rPr>
            </w:pPr>
          </w:p>
          <w:p w14:paraId="44FC68DB" w14:textId="77777777" w:rsidR="0027550F" w:rsidRPr="0027550F" w:rsidRDefault="0027550F" w:rsidP="0027550F">
            <w:pPr>
              <w:rPr>
                <w:rStyle w:val="ComputerCode"/>
              </w:rPr>
            </w:pPr>
            <w:r w:rsidRPr="0027550F">
              <w:rPr>
                <w:rStyle w:val="ComputerCode"/>
              </w:rPr>
              <w:t>private:</w:t>
            </w:r>
          </w:p>
          <w:p w14:paraId="224F77D3" w14:textId="77777777" w:rsidR="0027550F" w:rsidRPr="0027550F" w:rsidRDefault="0027550F" w:rsidP="0027550F">
            <w:pPr>
              <w:rPr>
                <w:rStyle w:val="ComputerCode"/>
              </w:rPr>
            </w:pPr>
            <w:r w:rsidRPr="0027550F">
              <w:rPr>
                <w:rStyle w:val="ComputerCode"/>
              </w:rPr>
              <w:t xml:space="preserve">    // ...</w:t>
            </w:r>
          </w:p>
          <w:p w14:paraId="5DB49119" w14:textId="77777777" w:rsidR="0027550F" w:rsidRPr="0027550F" w:rsidRDefault="0027550F" w:rsidP="0027550F">
            <w:pPr>
              <w:rPr>
                <w:rStyle w:val="ComputerCode"/>
              </w:rPr>
            </w:pPr>
          </w:p>
          <w:p w14:paraId="732F55CE" w14:textId="77777777" w:rsidR="0027550F" w:rsidRPr="0027550F" w:rsidRDefault="0027550F" w:rsidP="0027550F">
            <w:pPr>
              <w:rPr>
                <w:rStyle w:val="ComputerCode"/>
              </w:rPr>
            </w:pPr>
            <w:r w:rsidRPr="0027550F">
              <w:rPr>
                <w:rStyle w:val="ComputerCode"/>
              </w:rPr>
              <w:t xml:space="preserve">    PongFeedbackFactory m_FeedbackFactory;</w:t>
            </w:r>
          </w:p>
          <w:p w14:paraId="79FBA4FC" w14:textId="77777777" w:rsidR="0027550F" w:rsidRPr="0027550F" w:rsidRDefault="0027550F" w:rsidP="0027550F">
            <w:pPr>
              <w:rPr>
                <w:rStyle w:val="ComputerCode"/>
              </w:rPr>
            </w:pPr>
            <w:r w:rsidRPr="0027550F">
              <w:rPr>
                <w:rStyle w:val="ComputerCode"/>
              </w:rPr>
              <w:t xml:space="preserve">    uge::IViewFeedback* m_pViewFeedback;</w:t>
            </w:r>
          </w:p>
          <w:p w14:paraId="6C0EBB40" w14:textId="45F56024" w:rsidR="0027550F" w:rsidRPr="0027550F" w:rsidRDefault="0027550F" w:rsidP="0027550F">
            <w:pPr>
              <w:rPr>
                <w:rStyle w:val="ComputerCode"/>
              </w:rPr>
            </w:pPr>
            <w:r w:rsidRPr="0027550F">
              <w:rPr>
                <w:rStyle w:val="ComputerCode"/>
              </w:rPr>
              <w:t>};</w:t>
            </w:r>
          </w:p>
        </w:tc>
      </w:tr>
    </w:tbl>
    <w:p w14:paraId="30F087C4" w14:textId="77777777" w:rsidR="0027550F" w:rsidRDefault="0027550F" w:rsidP="00CA1545"/>
    <w:p w14:paraId="35AB27F8" w14:textId="2919BEEA" w:rsidR="00D9098F" w:rsidRDefault="0027550F" w:rsidP="00CA1545">
      <w:r>
        <w:t xml:space="preserve">This factory can be configured with a profile, as shown in Section </w:t>
      </w:r>
      <w:r>
        <w:fldChar w:fldCharType="begin"/>
      </w:r>
      <w:r>
        <w:instrText xml:space="preserve"> REF _Ref381864387 \r \h </w:instrText>
      </w:r>
      <w:r>
        <w:fldChar w:fldCharType="separate"/>
      </w:r>
      <w:r w:rsidR="00EA324E">
        <w:t>7.2.6.8</w:t>
      </w:r>
      <w:r>
        <w:fldChar w:fldCharType="end"/>
      </w:r>
      <w:r>
        <w:t>.</w:t>
      </w:r>
    </w:p>
    <w:p w14:paraId="18B0447E" w14:textId="2CD36502" w:rsidR="00564D9B" w:rsidRDefault="00564D9B" w:rsidP="00564D9B">
      <w:pPr>
        <w:pStyle w:val="Heading4"/>
      </w:pPr>
      <w:bookmarkStart w:id="496" w:name="_Ref381864387"/>
      <w:r>
        <w:lastRenderedPageBreak/>
        <w:t>Player Profile: Event Specializations</w:t>
      </w:r>
      <w:bookmarkEnd w:id="496"/>
    </w:p>
    <w:p w14:paraId="4CA5870E" w14:textId="0513BB75" w:rsidR="00CA1545" w:rsidRDefault="0027550F" w:rsidP="00CA1545">
      <w:r>
        <w:t xml:space="preserve">The events from the </w:t>
      </w:r>
      <w:r w:rsidRPr="0027550F">
        <w:rPr>
          <w:rStyle w:val="ComputerCode"/>
        </w:rPr>
        <w:t>IGameView</w:t>
      </w:r>
      <w:r>
        <w:t xml:space="preserve"> can also benefit from the player profile. </w:t>
      </w:r>
      <w:r>
        <w:fldChar w:fldCharType="begin"/>
      </w:r>
      <w:r>
        <w:instrText xml:space="preserve"> REF _Ref382518360 \h </w:instrText>
      </w:r>
      <w:r>
        <w:fldChar w:fldCharType="separate"/>
      </w:r>
      <w:r w:rsidR="00EA324E" w:rsidRPr="0027550F">
        <w:rPr>
          <w:b/>
        </w:rPr>
        <w:t xml:space="preserve">Listing </w:t>
      </w:r>
      <w:r w:rsidR="00EA324E">
        <w:rPr>
          <w:b/>
          <w:noProof/>
        </w:rPr>
        <w:t>108</w:t>
      </w:r>
      <w:r>
        <w:fldChar w:fldCharType="end"/>
      </w:r>
      <w:r>
        <w:t xml:space="preserve"> defines a list of all the event specializations that should be used in a profile.</w:t>
      </w:r>
    </w:p>
    <w:p w14:paraId="53A22A0D" w14:textId="74F22467" w:rsidR="0027550F" w:rsidRDefault="0027550F" w:rsidP="0027550F">
      <w:pPr>
        <w:pStyle w:val="Caption"/>
        <w:keepNext/>
        <w:jc w:val="center"/>
      </w:pPr>
      <w:bookmarkStart w:id="497" w:name="_Ref382518360"/>
      <w:bookmarkStart w:id="498" w:name="_Toc382771833"/>
      <w:r w:rsidRPr="0027550F">
        <w:rPr>
          <w:b/>
        </w:rPr>
        <w:t xml:space="preserve">Listing </w:t>
      </w:r>
      <w:r w:rsidRPr="0027550F">
        <w:rPr>
          <w:b/>
        </w:rPr>
        <w:fldChar w:fldCharType="begin"/>
      </w:r>
      <w:r w:rsidRPr="0027550F">
        <w:rPr>
          <w:b/>
        </w:rPr>
        <w:instrText xml:space="preserve"> SEQ Listing \* ARABIC </w:instrText>
      </w:r>
      <w:r w:rsidRPr="0027550F">
        <w:rPr>
          <w:b/>
        </w:rPr>
        <w:fldChar w:fldCharType="separate"/>
      </w:r>
      <w:r w:rsidR="00EA324E">
        <w:rPr>
          <w:b/>
          <w:noProof/>
        </w:rPr>
        <w:t>108</w:t>
      </w:r>
      <w:r w:rsidRPr="0027550F">
        <w:rPr>
          <w:b/>
        </w:rPr>
        <w:fldChar w:fldCharType="end"/>
      </w:r>
      <w:bookmarkEnd w:id="497"/>
      <w:r w:rsidRPr="0027550F">
        <w:rPr>
          <w:b/>
        </w:rPr>
        <w:t>.</w:t>
      </w:r>
      <w:r>
        <w:t xml:space="preserve"> A list of event feedback resources.</w:t>
      </w:r>
      <w:bookmarkEnd w:id="498"/>
    </w:p>
    <w:tbl>
      <w:tblPr>
        <w:tblStyle w:val="TableGrid"/>
        <w:tblW w:w="0" w:type="auto"/>
        <w:tblLook w:val="04A0" w:firstRow="1" w:lastRow="0" w:firstColumn="1" w:lastColumn="0" w:noHBand="0" w:noVBand="1"/>
      </w:tblPr>
      <w:tblGrid>
        <w:gridCol w:w="8494"/>
      </w:tblGrid>
      <w:tr w:rsidR="00AE3408" w14:paraId="46E22A9D" w14:textId="77777777" w:rsidTr="00AE3408">
        <w:tc>
          <w:tcPr>
            <w:tcW w:w="8494" w:type="dxa"/>
          </w:tcPr>
          <w:p w14:paraId="3CE0642F" w14:textId="77777777" w:rsidR="00D9098F" w:rsidRPr="00D9098F" w:rsidRDefault="00D9098F" w:rsidP="00D9098F">
            <w:pPr>
              <w:rPr>
                <w:rStyle w:val="ComputerCode"/>
              </w:rPr>
            </w:pPr>
            <w:r w:rsidRPr="00D9098F">
              <w:rPr>
                <w:rStyle w:val="ComputerCode"/>
              </w:rPr>
              <w:t>&lt;?xml version="1.0" encoding="UTF-8"?&gt;</w:t>
            </w:r>
          </w:p>
          <w:p w14:paraId="07702F7A" w14:textId="77777777" w:rsidR="00D9098F" w:rsidRPr="00D9098F" w:rsidRDefault="00D9098F" w:rsidP="00D9098F">
            <w:pPr>
              <w:rPr>
                <w:rStyle w:val="ComputerCode"/>
              </w:rPr>
            </w:pPr>
          </w:p>
          <w:p w14:paraId="635DC2C2" w14:textId="77777777" w:rsidR="00C7709C" w:rsidRDefault="00D9098F" w:rsidP="00D9098F">
            <w:pPr>
              <w:rPr>
                <w:rStyle w:val="ComputerCode"/>
              </w:rPr>
            </w:pPr>
            <w:r w:rsidRPr="00D9098F">
              <w:rPr>
                <w:rStyle w:val="ComputerCode"/>
              </w:rPr>
              <w:t>&lt;EventSpecializations resource=</w:t>
            </w:r>
          </w:p>
          <w:p w14:paraId="75DA0AF9" w14:textId="2F804896" w:rsidR="00D9098F" w:rsidRPr="00D9098F" w:rsidRDefault="00C7709C" w:rsidP="00D9098F">
            <w:pPr>
              <w:rPr>
                <w:rStyle w:val="ComputerCode"/>
              </w:rPr>
            </w:pPr>
            <w:r>
              <w:rPr>
                <w:rStyle w:val="ComputerCode"/>
              </w:rPr>
              <w:t xml:space="preserve">     </w:t>
            </w:r>
            <w:r w:rsidR="00D9098F" w:rsidRPr="00D9098F">
              <w:rPr>
                <w:rStyle w:val="ComputerCode"/>
              </w:rPr>
              <w:t>"data/config/player_profiles/average_user/events/events.xml"&gt;</w:t>
            </w:r>
          </w:p>
          <w:p w14:paraId="48E3E060" w14:textId="77777777" w:rsidR="00D9098F" w:rsidRPr="00D9098F" w:rsidRDefault="00D9098F" w:rsidP="00D9098F">
            <w:pPr>
              <w:rPr>
                <w:rStyle w:val="ComputerCode"/>
              </w:rPr>
            </w:pPr>
          </w:p>
          <w:p w14:paraId="676D7B0E" w14:textId="77777777" w:rsidR="00C7709C" w:rsidRDefault="00D9098F" w:rsidP="00D9098F">
            <w:pPr>
              <w:rPr>
                <w:rStyle w:val="ComputerCode"/>
              </w:rPr>
            </w:pPr>
            <w:r w:rsidRPr="00D9098F">
              <w:rPr>
                <w:rStyle w:val="ComputerCode"/>
              </w:rPr>
              <w:t xml:space="preserve">  &lt;EventSpecialization name="AuralFeedback" resource=</w:t>
            </w:r>
          </w:p>
          <w:p w14:paraId="6923AEB2" w14:textId="6E16BCBF" w:rsidR="00D9098F" w:rsidRPr="00D9098F" w:rsidRDefault="00D9098F" w:rsidP="00D9098F">
            <w:pPr>
              <w:rPr>
                <w:rStyle w:val="ComputerCode"/>
              </w:rPr>
            </w:pPr>
            <w:r w:rsidRPr="00D9098F">
              <w:rPr>
                <w:rStyle w:val="ComputerCode"/>
              </w:rPr>
              <w:t>"data/config/player_profiles/average_user/events/aural_events.xml"/&gt;</w:t>
            </w:r>
          </w:p>
          <w:p w14:paraId="0F09F952" w14:textId="77777777" w:rsidR="00D9098F" w:rsidRPr="00D9098F" w:rsidRDefault="00D9098F" w:rsidP="00D9098F">
            <w:pPr>
              <w:rPr>
                <w:rStyle w:val="ComputerCode"/>
              </w:rPr>
            </w:pPr>
            <w:r w:rsidRPr="00D9098F">
              <w:rPr>
                <w:rStyle w:val="ComputerCode"/>
              </w:rPr>
              <w:t xml:space="preserve">  </w:t>
            </w:r>
          </w:p>
          <w:p w14:paraId="17482C8F" w14:textId="0CAE73D7" w:rsidR="00AE3408" w:rsidRDefault="00D9098F" w:rsidP="00D9098F">
            <w:r w:rsidRPr="00D9098F">
              <w:rPr>
                <w:rStyle w:val="ComputerCode"/>
              </w:rPr>
              <w:t>&lt;/EventSpecializations&gt;</w:t>
            </w:r>
          </w:p>
        </w:tc>
      </w:tr>
    </w:tbl>
    <w:p w14:paraId="053B14C8" w14:textId="77777777" w:rsidR="007C375E" w:rsidRDefault="007C375E" w:rsidP="00CA1545"/>
    <w:p w14:paraId="6B4D50B0" w14:textId="29A68494" w:rsidR="0027550F" w:rsidRDefault="0027550F" w:rsidP="00CA1545">
      <w:r>
        <w:fldChar w:fldCharType="begin"/>
      </w:r>
      <w:r>
        <w:instrText xml:space="preserve"> REF _Ref382518364 \h </w:instrText>
      </w:r>
      <w:r>
        <w:fldChar w:fldCharType="separate"/>
      </w:r>
      <w:r w:rsidR="00EA324E" w:rsidRPr="0027550F">
        <w:rPr>
          <w:b/>
        </w:rPr>
        <w:t xml:space="preserve">Listing </w:t>
      </w:r>
      <w:r w:rsidR="00EA324E">
        <w:rPr>
          <w:b/>
          <w:noProof/>
        </w:rPr>
        <w:t>109</w:t>
      </w:r>
      <w:r>
        <w:fldChar w:fldCharType="end"/>
      </w:r>
      <w:r>
        <w:t xml:space="preserve"> shows an example</w:t>
      </w:r>
      <w:r w:rsidR="00FF50C1">
        <w:t xml:space="preserve"> of one feedback configuration’s file. The developers are free to define the format, setting elements to the required data.</w:t>
      </w:r>
    </w:p>
    <w:p w14:paraId="0D81A137" w14:textId="189DB230" w:rsidR="0027550F" w:rsidRDefault="0027550F" w:rsidP="0027550F">
      <w:pPr>
        <w:pStyle w:val="Caption"/>
        <w:keepNext/>
        <w:jc w:val="center"/>
      </w:pPr>
      <w:bookmarkStart w:id="499" w:name="_Ref382518364"/>
      <w:bookmarkStart w:id="500" w:name="_Toc382771834"/>
      <w:r w:rsidRPr="0027550F">
        <w:rPr>
          <w:b/>
        </w:rPr>
        <w:t xml:space="preserve">Listing </w:t>
      </w:r>
      <w:r w:rsidRPr="0027550F">
        <w:rPr>
          <w:b/>
        </w:rPr>
        <w:fldChar w:fldCharType="begin"/>
      </w:r>
      <w:r w:rsidRPr="0027550F">
        <w:rPr>
          <w:b/>
        </w:rPr>
        <w:instrText xml:space="preserve"> SEQ Listing \* ARABIC </w:instrText>
      </w:r>
      <w:r w:rsidRPr="0027550F">
        <w:rPr>
          <w:b/>
        </w:rPr>
        <w:fldChar w:fldCharType="separate"/>
      </w:r>
      <w:r w:rsidR="00EA324E">
        <w:rPr>
          <w:b/>
          <w:noProof/>
        </w:rPr>
        <w:t>109</w:t>
      </w:r>
      <w:r w:rsidRPr="0027550F">
        <w:rPr>
          <w:b/>
        </w:rPr>
        <w:fldChar w:fldCharType="end"/>
      </w:r>
      <w:bookmarkEnd w:id="499"/>
      <w:r>
        <w:t>. A sample configuration file for event feedback.</w:t>
      </w:r>
      <w:bookmarkEnd w:id="500"/>
    </w:p>
    <w:tbl>
      <w:tblPr>
        <w:tblStyle w:val="TableGrid"/>
        <w:tblW w:w="0" w:type="auto"/>
        <w:tblLook w:val="04A0" w:firstRow="1" w:lastRow="0" w:firstColumn="1" w:lastColumn="0" w:noHBand="0" w:noVBand="1"/>
      </w:tblPr>
      <w:tblGrid>
        <w:gridCol w:w="8494"/>
      </w:tblGrid>
      <w:tr w:rsidR="00AE3408" w14:paraId="3A050ACC" w14:textId="77777777" w:rsidTr="00AE3408">
        <w:tc>
          <w:tcPr>
            <w:tcW w:w="8494" w:type="dxa"/>
          </w:tcPr>
          <w:p w14:paraId="69BC9B77" w14:textId="77777777" w:rsidR="00D9098F" w:rsidRPr="00D9098F" w:rsidRDefault="00D9098F" w:rsidP="00D9098F">
            <w:pPr>
              <w:rPr>
                <w:rStyle w:val="ComputerCode"/>
              </w:rPr>
            </w:pPr>
            <w:r w:rsidRPr="00D9098F">
              <w:rPr>
                <w:rStyle w:val="ComputerCode"/>
              </w:rPr>
              <w:t>&lt;?xml version="1.0" encoding="UTF-8"?&gt;</w:t>
            </w:r>
          </w:p>
          <w:p w14:paraId="03A50ABD" w14:textId="77777777" w:rsidR="00D9098F" w:rsidRPr="00D9098F" w:rsidRDefault="00D9098F" w:rsidP="00D9098F">
            <w:pPr>
              <w:rPr>
                <w:rStyle w:val="ComputerCode"/>
              </w:rPr>
            </w:pPr>
          </w:p>
          <w:p w14:paraId="7953E478" w14:textId="77777777" w:rsidR="00C7709C" w:rsidRDefault="00D9098F" w:rsidP="00D9098F">
            <w:pPr>
              <w:rPr>
                <w:rStyle w:val="ComputerCode"/>
              </w:rPr>
            </w:pPr>
            <w:r w:rsidRPr="00D9098F">
              <w:rPr>
                <w:rStyle w:val="ComputerCode"/>
              </w:rPr>
              <w:t>&lt;EventSpecialization resource=</w:t>
            </w:r>
          </w:p>
          <w:p w14:paraId="6D99945A" w14:textId="5A2EB5E5" w:rsidR="00D9098F" w:rsidRPr="00D9098F" w:rsidRDefault="00C7709C" w:rsidP="00D9098F">
            <w:pPr>
              <w:rPr>
                <w:rStyle w:val="ComputerCode"/>
              </w:rPr>
            </w:pPr>
            <w:r>
              <w:rPr>
                <w:rStyle w:val="ComputerCode"/>
              </w:rPr>
              <w:t xml:space="preserve"> </w:t>
            </w:r>
            <w:r w:rsidR="00D9098F" w:rsidRPr="00D9098F">
              <w:rPr>
                <w:rStyle w:val="ComputerCode"/>
              </w:rPr>
              <w:t>"data/config/player_profiles/average_user/events/aural_events.xml"&gt;</w:t>
            </w:r>
          </w:p>
          <w:p w14:paraId="37DD3A88" w14:textId="77777777" w:rsidR="00D9098F" w:rsidRPr="00D9098F" w:rsidRDefault="00D9098F" w:rsidP="00D9098F">
            <w:pPr>
              <w:rPr>
                <w:rStyle w:val="ComputerCode"/>
              </w:rPr>
            </w:pPr>
          </w:p>
          <w:p w14:paraId="3D1B345F" w14:textId="77777777" w:rsidR="00D9098F" w:rsidRPr="00D9098F" w:rsidRDefault="00D9098F" w:rsidP="00D9098F">
            <w:pPr>
              <w:rPr>
                <w:rStyle w:val="ComputerCode"/>
              </w:rPr>
            </w:pPr>
            <w:r w:rsidRPr="00D9098F">
              <w:rPr>
                <w:rStyle w:val="ComputerCode"/>
              </w:rPr>
              <w:t xml:space="preserve">  &lt;Events&gt;</w:t>
            </w:r>
          </w:p>
          <w:p w14:paraId="57B4E67E" w14:textId="77777777" w:rsidR="00D9098F" w:rsidRPr="00D9098F" w:rsidRDefault="00D9098F" w:rsidP="00D9098F">
            <w:pPr>
              <w:rPr>
                <w:rStyle w:val="ComputerCode"/>
              </w:rPr>
            </w:pPr>
          </w:p>
          <w:p w14:paraId="51FB62A3" w14:textId="77777777" w:rsidR="00D9098F" w:rsidRPr="00D9098F" w:rsidRDefault="00D9098F" w:rsidP="00D9098F">
            <w:pPr>
              <w:rPr>
                <w:rStyle w:val="ComputerCode"/>
              </w:rPr>
            </w:pPr>
            <w:r w:rsidRPr="00D9098F">
              <w:rPr>
                <w:rStyle w:val="ComputerCode"/>
              </w:rPr>
              <w:t xml:space="preserve">    &lt;Event name="OnMoveActor" enabled="true"&gt;</w:t>
            </w:r>
          </w:p>
          <w:p w14:paraId="3403F283" w14:textId="0FC08D8F" w:rsidR="00D9098F" w:rsidRPr="00D9098F" w:rsidRDefault="00D9098F" w:rsidP="00D9098F">
            <w:pPr>
              <w:rPr>
                <w:rStyle w:val="ComputerCode"/>
              </w:rPr>
            </w:pPr>
            <w:r w:rsidRPr="00D9098F">
              <w:rPr>
                <w:rStyle w:val="ComputerCode"/>
              </w:rPr>
              <w:t xml:space="preserve">      &lt;!--&lt;FileName n="data/audio/effects/</w:t>
            </w:r>
            <w:r w:rsidR="00FF50C1">
              <w:rPr>
                <w:rStyle w:val="ComputerCode"/>
              </w:rPr>
              <w:t>sound</w:t>
            </w:r>
            <w:r w:rsidRPr="00D9098F">
              <w:rPr>
                <w:rStyle w:val="ComputerCode"/>
              </w:rPr>
              <w:t>.wav" /&gt;</w:t>
            </w:r>
          </w:p>
          <w:p w14:paraId="167B69A1" w14:textId="77777777" w:rsidR="00D9098F" w:rsidRPr="00D9098F" w:rsidRDefault="00D9098F" w:rsidP="00D9098F">
            <w:pPr>
              <w:rPr>
                <w:rStyle w:val="ComputerCode"/>
              </w:rPr>
            </w:pPr>
            <w:r w:rsidRPr="00D9098F">
              <w:rPr>
                <w:rStyle w:val="ComputerCode"/>
              </w:rPr>
              <w:t xml:space="preserve">      &lt;Volume v="1.0f" /&gt;</w:t>
            </w:r>
          </w:p>
          <w:p w14:paraId="178FF765" w14:textId="77777777" w:rsidR="00D9098F" w:rsidRPr="00D9098F" w:rsidRDefault="00D9098F" w:rsidP="00D9098F">
            <w:pPr>
              <w:rPr>
                <w:rStyle w:val="ComputerCode"/>
              </w:rPr>
            </w:pPr>
            <w:r w:rsidRPr="00D9098F">
              <w:rPr>
                <w:rStyle w:val="ComputerCode"/>
              </w:rPr>
              <w:t xml:space="preserve">      &lt;InitialProgress p="0.0f" /&gt;</w:t>
            </w:r>
          </w:p>
          <w:p w14:paraId="0912901F" w14:textId="77777777" w:rsidR="00D9098F" w:rsidRPr="00D9098F" w:rsidRDefault="00D9098F" w:rsidP="00D9098F">
            <w:pPr>
              <w:rPr>
                <w:rStyle w:val="ComputerCode"/>
              </w:rPr>
            </w:pPr>
            <w:r w:rsidRPr="00D9098F">
              <w:rPr>
                <w:rStyle w:val="ComputerCode"/>
              </w:rPr>
              <w:t xml:space="preserve">      &lt;Loop l="true" /&gt;--&gt;</w:t>
            </w:r>
          </w:p>
          <w:p w14:paraId="282FB21B" w14:textId="77777777" w:rsidR="00D9098F" w:rsidRPr="00D9098F" w:rsidRDefault="00D9098F" w:rsidP="00D9098F">
            <w:pPr>
              <w:rPr>
                <w:rStyle w:val="ComputerCode"/>
              </w:rPr>
            </w:pPr>
            <w:r w:rsidRPr="00D9098F">
              <w:rPr>
                <w:rStyle w:val="ComputerCode"/>
              </w:rPr>
              <w:t xml:space="preserve">    &lt;/Event&gt;</w:t>
            </w:r>
          </w:p>
          <w:p w14:paraId="48D07C2B" w14:textId="77777777" w:rsidR="00D9098F" w:rsidRPr="00D9098F" w:rsidRDefault="00D9098F" w:rsidP="00D9098F">
            <w:pPr>
              <w:rPr>
                <w:rStyle w:val="ComputerCode"/>
              </w:rPr>
            </w:pPr>
          </w:p>
          <w:p w14:paraId="0138469B" w14:textId="77777777" w:rsidR="00D9098F" w:rsidRPr="00D9098F" w:rsidRDefault="00D9098F" w:rsidP="00D9098F">
            <w:pPr>
              <w:rPr>
                <w:rStyle w:val="ComputerCode"/>
              </w:rPr>
            </w:pPr>
            <w:r w:rsidRPr="00D9098F">
              <w:rPr>
                <w:rStyle w:val="ComputerCode"/>
              </w:rPr>
              <w:t xml:space="preserve">    &lt;Event name="OnStopActor" enabled="true"/&gt;</w:t>
            </w:r>
          </w:p>
          <w:p w14:paraId="66F958A3" w14:textId="77777777" w:rsidR="00D9098F" w:rsidRPr="00D9098F" w:rsidRDefault="00D9098F" w:rsidP="00D9098F">
            <w:pPr>
              <w:rPr>
                <w:rStyle w:val="ComputerCode"/>
              </w:rPr>
            </w:pPr>
          </w:p>
          <w:p w14:paraId="06CA4521" w14:textId="77777777" w:rsidR="00D9098F" w:rsidRPr="00D9098F" w:rsidRDefault="00D9098F" w:rsidP="00D9098F">
            <w:pPr>
              <w:rPr>
                <w:rStyle w:val="ComputerCode"/>
              </w:rPr>
            </w:pPr>
            <w:r w:rsidRPr="00D9098F">
              <w:rPr>
                <w:rStyle w:val="ComputerCode"/>
              </w:rPr>
              <w:t xml:space="preserve">  &lt;/Events&gt;</w:t>
            </w:r>
          </w:p>
          <w:p w14:paraId="18CAAEC0" w14:textId="77777777" w:rsidR="00D9098F" w:rsidRPr="00D9098F" w:rsidRDefault="00D9098F" w:rsidP="00D9098F">
            <w:pPr>
              <w:rPr>
                <w:rStyle w:val="ComputerCode"/>
              </w:rPr>
            </w:pPr>
            <w:r w:rsidRPr="00D9098F">
              <w:rPr>
                <w:rStyle w:val="ComputerCode"/>
              </w:rPr>
              <w:t xml:space="preserve">  </w:t>
            </w:r>
          </w:p>
          <w:p w14:paraId="60766B73" w14:textId="329EB239" w:rsidR="00AE3408" w:rsidRDefault="00D9098F" w:rsidP="00D9098F">
            <w:r w:rsidRPr="00D9098F">
              <w:rPr>
                <w:rStyle w:val="ComputerCode"/>
              </w:rPr>
              <w:t>&lt;/EventSpecialization&gt;</w:t>
            </w:r>
          </w:p>
        </w:tc>
      </w:tr>
    </w:tbl>
    <w:p w14:paraId="6D899981" w14:textId="77777777" w:rsidR="00AE3408" w:rsidRDefault="00AE3408" w:rsidP="00CA1545"/>
    <w:p w14:paraId="237C2081" w14:textId="508DC38A" w:rsidR="00AE3408" w:rsidRDefault="00FF50C1" w:rsidP="00CA1545">
      <w:r>
        <w:t xml:space="preserve">For instance, </w:t>
      </w:r>
      <w:r>
        <w:fldChar w:fldCharType="begin"/>
      </w:r>
      <w:r>
        <w:instrText xml:space="preserve"> REF _Ref382518364 \h </w:instrText>
      </w:r>
      <w:r>
        <w:fldChar w:fldCharType="separate"/>
      </w:r>
      <w:r w:rsidR="00EA324E" w:rsidRPr="0027550F">
        <w:rPr>
          <w:b/>
        </w:rPr>
        <w:t xml:space="preserve">Listing </w:t>
      </w:r>
      <w:r w:rsidR="00EA324E">
        <w:rPr>
          <w:b/>
          <w:noProof/>
        </w:rPr>
        <w:t>109</w:t>
      </w:r>
      <w:r>
        <w:fldChar w:fldCharType="end"/>
      </w:r>
      <w:r>
        <w:t xml:space="preserve"> allows enabling and disabling the feedback from an event without recompiling the code. The commented code offers another possibility: to set the sound file and parameters from within the configuration file – this would have the same benefits to an event as an audio component has to actors.</w:t>
      </w:r>
    </w:p>
    <w:p w14:paraId="17FA8553" w14:textId="05DB49E3" w:rsidR="008B359A" w:rsidRDefault="008B359A" w:rsidP="008B359A">
      <w:pPr>
        <w:pStyle w:val="Heading3"/>
      </w:pPr>
      <w:bookmarkStart w:id="501" w:name="_Toc382771684"/>
      <w:r>
        <w:t>Results and Discussion</w:t>
      </w:r>
      <w:bookmarkEnd w:id="501"/>
    </w:p>
    <w:p w14:paraId="69D8A181" w14:textId="77777777" w:rsidR="008B359A" w:rsidRDefault="008B359A" w:rsidP="00CA1545"/>
    <w:p w14:paraId="65A59793" w14:textId="77777777" w:rsidR="00AE3408" w:rsidRDefault="00AE3408" w:rsidP="00CA1545"/>
    <w:p w14:paraId="1CB4D8DE" w14:textId="77777777" w:rsidR="00AE3408" w:rsidRDefault="00AE3408" w:rsidP="00CA1545">
      <w:pPr>
        <w:sectPr w:rsidR="00AE3408" w:rsidSect="00CC4FF0">
          <w:pgSz w:w="11906" w:h="16838"/>
          <w:pgMar w:top="1417" w:right="1701" w:bottom="1417" w:left="1701" w:header="708" w:footer="708" w:gutter="0"/>
          <w:cols w:space="708"/>
          <w:titlePg/>
          <w:docGrid w:linePitch="360"/>
        </w:sectPr>
      </w:pPr>
    </w:p>
    <w:p w14:paraId="4698F753" w14:textId="77777777" w:rsidR="00CA1545" w:rsidRDefault="007C375E" w:rsidP="00CE3A80">
      <w:pPr>
        <w:pStyle w:val="Heading1"/>
        <w:numPr>
          <w:ilvl w:val="0"/>
          <w:numId w:val="0"/>
        </w:numPr>
      </w:pPr>
      <w:bookmarkStart w:id="502" w:name="_Toc382771685"/>
      <w:r>
        <w:lastRenderedPageBreak/>
        <w:t>References</w:t>
      </w:r>
      <w:bookmarkEnd w:id="502"/>
    </w:p>
    <w:p w14:paraId="325BA2DF" w14:textId="77777777" w:rsidR="000546D6" w:rsidRPr="000546D6" w:rsidRDefault="00C97B63" w:rsidP="000546D6">
      <w:pPr>
        <w:pStyle w:val="Bibliography"/>
        <w:rPr>
          <w:rFonts w:ascii="Calibri" w:hAnsi="Calibri"/>
        </w:rPr>
      </w:pPr>
      <w:r>
        <w:fldChar w:fldCharType="begin"/>
      </w:r>
      <w:r w:rsidR="006064EC">
        <w:instrText xml:space="preserve"> ADDIN ZOTERO_BIBL {"custom":[]} CSL_BIBLIOGRAPHY </w:instrText>
      </w:r>
      <w:r>
        <w:fldChar w:fldCharType="separate"/>
      </w:r>
      <w:r w:rsidR="000546D6" w:rsidRPr="000546D6">
        <w:rPr>
          <w:rFonts w:ascii="Calibri" w:hAnsi="Calibri"/>
        </w:rPr>
        <w:t>1.</w:t>
      </w:r>
      <w:r w:rsidR="000546D6" w:rsidRPr="000546D6">
        <w:rPr>
          <w:rFonts w:ascii="Calibri" w:hAnsi="Calibri"/>
        </w:rPr>
        <w:tab/>
        <w:t xml:space="preserve">Fox, M. Game Engines 101: The Entity/Component Model. </w:t>
      </w:r>
      <w:r w:rsidR="000546D6" w:rsidRPr="000546D6">
        <w:rPr>
          <w:rFonts w:ascii="Calibri" w:hAnsi="Calibri"/>
          <w:i/>
          <w:iCs/>
        </w:rPr>
        <w:t>Gamasutra</w:t>
      </w:r>
      <w:r w:rsidR="000546D6" w:rsidRPr="000546D6">
        <w:rPr>
          <w:rFonts w:ascii="Calibri" w:hAnsi="Calibri"/>
        </w:rPr>
        <w:t>, 2010. http://www.gamasutra.com/blogs/MeganFox/20101208/6590/Game_Engines_101_The_EntityComponent_Model.php.</w:t>
      </w:r>
    </w:p>
    <w:p w14:paraId="00841231" w14:textId="77777777" w:rsidR="000546D6" w:rsidRPr="000546D6" w:rsidRDefault="000546D6" w:rsidP="000546D6">
      <w:pPr>
        <w:pStyle w:val="Bibliography"/>
        <w:rPr>
          <w:rFonts w:ascii="Calibri" w:hAnsi="Calibri"/>
        </w:rPr>
      </w:pPr>
      <w:r w:rsidRPr="000546D6">
        <w:rPr>
          <w:rFonts w:ascii="Calibri" w:hAnsi="Calibri"/>
        </w:rPr>
        <w:t>2.</w:t>
      </w:r>
      <w:r w:rsidRPr="000546D6">
        <w:rPr>
          <w:rFonts w:ascii="Calibri" w:hAnsi="Calibri"/>
        </w:rPr>
        <w:tab/>
        <w:t>Gamadu.com. Artemis Entity System Framework. 2012. http://gamadu.com/artemis/.</w:t>
      </w:r>
    </w:p>
    <w:p w14:paraId="65BA98B9" w14:textId="77777777" w:rsidR="000546D6" w:rsidRPr="000546D6" w:rsidRDefault="000546D6" w:rsidP="000546D6">
      <w:pPr>
        <w:pStyle w:val="Bibliography"/>
        <w:rPr>
          <w:rFonts w:ascii="Calibri" w:hAnsi="Calibri"/>
          <w:lang w:val="pt-BR"/>
        </w:rPr>
      </w:pPr>
      <w:r w:rsidRPr="000546D6">
        <w:rPr>
          <w:rFonts w:ascii="Calibri" w:hAnsi="Calibri"/>
        </w:rPr>
        <w:t>3.</w:t>
      </w:r>
      <w:r w:rsidRPr="000546D6">
        <w:rPr>
          <w:rFonts w:ascii="Calibri" w:hAnsi="Calibri"/>
        </w:rPr>
        <w:tab/>
        <w:t xml:space="preserve">Gamma, E., Helm, R., Johnson, R., and Vlissides, J. </w:t>
      </w:r>
      <w:r w:rsidRPr="000546D6">
        <w:rPr>
          <w:rFonts w:ascii="Calibri" w:hAnsi="Calibri"/>
          <w:i/>
          <w:iCs/>
        </w:rPr>
        <w:t>Design Patterns: Elements of Reusable Object-Oriented Software</w:t>
      </w:r>
      <w:r w:rsidRPr="000546D6">
        <w:rPr>
          <w:rFonts w:ascii="Calibri" w:hAnsi="Calibri"/>
        </w:rPr>
        <w:t xml:space="preserve">. </w:t>
      </w:r>
      <w:r w:rsidRPr="000546D6">
        <w:rPr>
          <w:rFonts w:ascii="Calibri" w:hAnsi="Calibri"/>
          <w:lang w:val="pt-BR"/>
        </w:rPr>
        <w:t>Addison-Wesley Professional, 1994.</w:t>
      </w:r>
    </w:p>
    <w:p w14:paraId="4281D084" w14:textId="77777777" w:rsidR="000546D6" w:rsidRPr="000546D6" w:rsidRDefault="000546D6" w:rsidP="000546D6">
      <w:pPr>
        <w:pStyle w:val="Bibliography"/>
        <w:rPr>
          <w:rFonts w:ascii="Calibri" w:hAnsi="Calibri"/>
        </w:rPr>
      </w:pPr>
      <w:r w:rsidRPr="000546D6">
        <w:rPr>
          <w:rFonts w:ascii="Calibri" w:hAnsi="Calibri"/>
          <w:lang w:val="pt-BR"/>
        </w:rPr>
        <w:t>4.</w:t>
      </w:r>
      <w:r w:rsidRPr="000546D6">
        <w:rPr>
          <w:rFonts w:ascii="Calibri" w:hAnsi="Calibri"/>
          <w:lang w:val="pt-BR"/>
        </w:rPr>
        <w:tab/>
        <w:t xml:space="preserve">Garcia, F.E. and Neris, V.P. de A. Design de Jogos Universais: Apoiando a Prototipação de Alta Fidelidade com Classes Abstrata. </w:t>
      </w:r>
      <w:r w:rsidRPr="000546D6">
        <w:rPr>
          <w:rFonts w:ascii="Calibri" w:hAnsi="Calibri"/>
          <w:i/>
          <w:iCs/>
        </w:rPr>
        <w:t>Proceedings of the 12th Brazilian Symposium on Human Factors in Computing Systems</w:t>
      </w:r>
      <w:r w:rsidRPr="000546D6">
        <w:rPr>
          <w:rFonts w:ascii="Calibri" w:hAnsi="Calibri"/>
        </w:rPr>
        <w:t>, Brazilian Computer Society (2013), 82–91.</w:t>
      </w:r>
    </w:p>
    <w:p w14:paraId="09293F0F" w14:textId="77777777" w:rsidR="000546D6" w:rsidRPr="000546D6" w:rsidRDefault="000546D6" w:rsidP="000546D6">
      <w:pPr>
        <w:pStyle w:val="Bibliography"/>
        <w:rPr>
          <w:rFonts w:ascii="Calibri" w:hAnsi="Calibri"/>
        </w:rPr>
      </w:pPr>
      <w:r w:rsidRPr="000546D6">
        <w:rPr>
          <w:rFonts w:ascii="Calibri" w:hAnsi="Calibri"/>
        </w:rPr>
        <w:t>5.</w:t>
      </w:r>
      <w:r w:rsidRPr="000546D6">
        <w:rPr>
          <w:rFonts w:ascii="Calibri" w:hAnsi="Calibri"/>
        </w:rPr>
        <w:tab/>
        <w:t xml:space="preserve">Garcia, F.E. and Neris, V.P. de A. Design Guidelines for Audio Games. In M. Kurosu, ed., </w:t>
      </w:r>
      <w:r w:rsidRPr="000546D6">
        <w:rPr>
          <w:rFonts w:ascii="Calibri" w:hAnsi="Calibri"/>
          <w:i/>
          <w:iCs/>
        </w:rPr>
        <w:t>Human-Computer Interaction. Applications and Services</w:t>
      </w:r>
      <w:r w:rsidRPr="000546D6">
        <w:rPr>
          <w:rFonts w:ascii="Calibri" w:hAnsi="Calibri"/>
        </w:rPr>
        <w:t>. Springer Berlin Heidelberg, 2013, 229–238.</w:t>
      </w:r>
    </w:p>
    <w:p w14:paraId="0E64D388" w14:textId="77777777" w:rsidR="000546D6" w:rsidRPr="000546D6" w:rsidRDefault="000546D6" w:rsidP="000546D6">
      <w:pPr>
        <w:pStyle w:val="Bibliography"/>
        <w:rPr>
          <w:rFonts w:ascii="Calibri" w:hAnsi="Calibri"/>
        </w:rPr>
      </w:pPr>
      <w:r w:rsidRPr="000546D6">
        <w:rPr>
          <w:rFonts w:ascii="Calibri" w:hAnsi="Calibri"/>
        </w:rPr>
        <w:t>6.</w:t>
      </w:r>
      <w:r w:rsidRPr="000546D6">
        <w:rPr>
          <w:rFonts w:ascii="Calibri" w:hAnsi="Calibri"/>
        </w:rPr>
        <w:tab/>
        <w:t>Garcia, F.E. and Neris, V.P. de A. A Data-Driven Entity-Component Approach to Develop Universally Accessible Games. (2014).</w:t>
      </w:r>
    </w:p>
    <w:p w14:paraId="4D13BAE8" w14:textId="77777777" w:rsidR="000546D6" w:rsidRPr="000546D6" w:rsidRDefault="000546D6" w:rsidP="000546D6">
      <w:pPr>
        <w:pStyle w:val="Bibliography"/>
        <w:rPr>
          <w:rFonts w:ascii="Calibri" w:hAnsi="Calibri"/>
        </w:rPr>
      </w:pPr>
      <w:r w:rsidRPr="000546D6">
        <w:rPr>
          <w:rFonts w:ascii="Calibri" w:hAnsi="Calibri"/>
        </w:rPr>
        <w:t>7.</w:t>
      </w:r>
      <w:r w:rsidRPr="000546D6">
        <w:rPr>
          <w:rFonts w:ascii="Calibri" w:hAnsi="Calibri"/>
        </w:rPr>
        <w:tab/>
        <w:t xml:space="preserve">Grammenos, D., Savidis, A., Georgalis, Y., and Stephanidis, C. Access Invaders: Developing a Universally Accessible Action Game. In K. Miesenberger, J. Klaus, W.L. Zagler and A.I. Karshmer, eds., </w:t>
      </w:r>
      <w:r w:rsidRPr="000546D6">
        <w:rPr>
          <w:rFonts w:ascii="Calibri" w:hAnsi="Calibri"/>
          <w:i/>
          <w:iCs/>
        </w:rPr>
        <w:t>Computers Helping People with Special Needs</w:t>
      </w:r>
      <w:r w:rsidRPr="000546D6">
        <w:rPr>
          <w:rFonts w:ascii="Calibri" w:hAnsi="Calibri"/>
        </w:rPr>
        <w:t>. Springer Berlin Heidelberg, Berlin, Heidelberg, 2006, 388–395.</w:t>
      </w:r>
    </w:p>
    <w:p w14:paraId="08F64075" w14:textId="77777777" w:rsidR="000546D6" w:rsidRPr="000546D6" w:rsidRDefault="000546D6" w:rsidP="000546D6">
      <w:pPr>
        <w:pStyle w:val="Bibliography"/>
        <w:rPr>
          <w:rFonts w:ascii="Calibri" w:hAnsi="Calibri"/>
        </w:rPr>
      </w:pPr>
      <w:r w:rsidRPr="000546D6">
        <w:rPr>
          <w:rFonts w:ascii="Calibri" w:hAnsi="Calibri"/>
        </w:rPr>
        <w:t>8.</w:t>
      </w:r>
      <w:r w:rsidRPr="000546D6">
        <w:rPr>
          <w:rFonts w:ascii="Calibri" w:hAnsi="Calibri"/>
        </w:rPr>
        <w:tab/>
        <w:t xml:space="preserve">Grammenos, D., Savidis, A., and Stephanidis, C. Unified design of universally accessible games. </w:t>
      </w:r>
      <w:r w:rsidRPr="000546D6">
        <w:rPr>
          <w:rFonts w:ascii="Calibri" w:hAnsi="Calibri"/>
          <w:i/>
          <w:iCs/>
        </w:rPr>
        <w:t>Proceedings of the 4th international conference on Universal access in human-computer interaction: applications and services</w:t>
      </w:r>
      <w:r w:rsidRPr="000546D6">
        <w:rPr>
          <w:rFonts w:ascii="Calibri" w:hAnsi="Calibri"/>
        </w:rPr>
        <w:t>, Springer-Verlag (2007), 607–616.</w:t>
      </w:r>
    </w:p>
    <w:p w14:paraId="6A138ABD" w14:textId="77777777" w:rsidR="000546D6" w:rsidRPr="000546D6" w:rsidRDefault="000546D6" w:rsidP="000546D6">
      <w:pPr>
        <w:pStyle w:val="Bibliography"/>
        <w:rPr>
          <w:rFonts w:ascii="Calibri" w:hAnsi="Calibri"/>
        </w:rPr>
      </w:pPr>
      <w:r w:rsidRPr="000546D6">
        <w:rPr>
          <w:rFonts w:ascii="Calibri" w:hAnsi="Calibri"/>
        </w:rPr>
        <w:t>9.</w:t>
      </w:r>
      <w:r w:rsidRPr="000546D6">
        <w:rPr>
          <w:rFonts w:ascii="Calibri" w:hAnsi="Calibri"/>
        </w:rPr>
        <w:tab/>
        <w:t xml:space="preserve">Grammenos, D., Savidis, A., and Stephanidis, C. Designing universally accessible games. </w:t>
      </w:r>
      <w:r w:rsidRPr="000546D6">
        <w:rPr>
          <w:rFonts w:ascii="Calibri" w:hAnsi="Calibri"/>
          <w:i/>
          <w:iCs/>
        </w:rPr>
        <w:t>Magazine Computers in Entertainment (CIE) - SPECIAL ISSUE: Media Arts and Games 7</w:t>
      </w:r>
      <w:r w:rsidRPr="000546D6">
        <w:rPr>
          <w:rFonts w:ascii="Calibri" w:hAnsi="Calibri"/>
        </w:rPr>
        <w:t>, (2009), 29.</w:t>
      </w:r>
    </w:p>
    <w:p w14:paraId="0ABE6462" w14:textId="77777777" w:rsidR="000546D6" w:rsidRPr="000546D6" w:rsidRDefault="000546D6" w:rsidP="000546D6">
      <w:pPr>
        <w:pStyle w:val="Bibliography"/>
        <w:rPr>
          <w:rFonts w:ascii="Calibri" w:hAnsi="Calibri"/>
        </w:rPr>
      </w:pPr>
      <w:r w:rsidRPr="000546D6">
        <w:rPr>
          <w:rFonts w:ascii="Calibri" w:hAnsi="Calibri"/>
        </w:rPr>
        <w:t>10.</w:t>
      </w:r>
      <w:r w:rsidRPr="000546D6">
        <w:rPr>
          <w:rFonts w:ascii="Calibri" w:hAnsi="Calibri"/>
        </w:rPr>
        <w:tab/>
        <w:t xml:space="preserve">Grammenos, D., Savidis, A., and Stephanidis, C. Unified Design of Universally Accessible Games. In C. Stephanidis, ed., </w:t>
      </w:r>
      <w:r w:rsidRPr="000546D6">
        <w:rPr>
          <w:rFonts w:ascii="Calibri" w:hAnsi="Calibri"/>
          <w:i/>
          <w:iCs/>
        </w:rPr>
        <w:t>Universal Access in Human-Computer Interaction. Applications and Services</w:t>
      </w:r>
      <w:r w:rsidRPr="000546D6">
        <w:rPr>
          <w:rFonts w:ascii="Calibri" w:hAnsi="Calibri"/>
        </w:rPr>
        <w:t>. Springer Berlin Heidelberg, Berlin, Heidelberg, 2011, 607–616.</w:t>
      </w:r>
    </w:p>
    <w:p w14:paraId="451DB069" w14:textId="77777777" w:rsidR="000546D6" w:rsidRPr="000546D6" w:rsidRDefault="000546D6" w:rsidP="000546D6">
      <w:pPr>
        <w:pStyle w:val="Bibliography"/>
        <w:rPr>
          <w:rFonts w:ascii="Calibri" w:hAnsi="Calibri"/>
        </w:rPr>
      </w:pPr>
      <w:r w:rsidRPr="000546D6">
        <w:rPr>
          <w:rFonts w:ascii="Calibri" w:hAnsi="Calibri"/>
        </w:rPr>
        <w:t>11.</w:t>
      </w:r>
      <w:r w:rsidRPr="000546D6">
        <w:rPr>
          <w:rFonts w:ascii="Calibri" w:hAnsi="Calibri"/>
        </w:rPr>
        <w:tab/>
        <w:t xml:space="preserve">Gregory, J. </w:t>
      </w:r>
      <w:r w:rsidRPr="000546D6">
        <w:rPr>
          <w:rFonts w:ascii="Calibri" w:hAnsi="Calibri"/>
          <w:i/>
          <w:iCs/>
        </w:rPr>
        <w:t>Game Engine Architecture</w:t>
      </w:r>
      <w:r w:rsidRPr="000546D6">
        <w:rPr>
          <w:rFonts w:ascii="Calibri" w:hAnsi="Calibri"/>
        </w:rPr>
        <w:t>. A K Peters, 2009.</w:t>
      </w:r>
    </w:p>
    <w:p w14:paraId="1F057773" w14:textId="77777777" w:rsidR="000546D6" w:rsidRPr="000546D6" w:rsidRDefault="000546D6" w:rsidP="000546D6">
      <w:pPr>
        <w:pStyle w:val="Bibliography"/>
        <w:rPr>
          <w:rFonts w:ascii="Calibri" w:hAnsi="Calibri"/>
        </w:rPr>
      </w:pPr>
      <w:r w:rsidRPr="000546D6">
        <w:rPr>
          <w:rFonts w:ascii="Calibri" w:hAnsi="Calibri"/>
        </w:rPr>
        <w:t>12.</w:t>
      </w:r>
      <w:r w:rsidRPr="000546D6">
        <w:rPr>
          <w:rFonts w:ascii="Calibri" w:hAnsi="Calibri"/>
        </w:rPr>
        <w:tab/>
        <w:t xml:space="preserve">McShaffry, M. and Graham, D. </w:t>
      </w:r>
      <w:r w:rsidRPr="000546D6">
        <w:rPr>
          <w:rFonts w:ascii="Calibri" w:hAnsi="Calibri"/>
          <w:i/>
          <w:iCs/>
        </w:rPr>
        <w:t>Game Coding Complete, Fourth Edition</w:t>
      </w:r>
      <w:r w:rsidRPr="000546D6">
        <w:rPr>
          <w:rFonts w:ascii="Calibri" w:hAnsi="Calibri"/>
        </w:rPr>
        <w:t>. Course Technology PTR, 2012.</w:t>
      </w:r>
    </w:p>
    <w:p w14:paraId="2FC43F4F" w14:textId="77777777" w:rsidR="000546D6" w:rsidRPr="000546D6" w:rsidRDefault="000546D6" w:rsidP="000546D6">
      <w:pPr>
        <w:pStyle w:val="Bibliography"/>
        <w:rPr>
          <w:rFonts w:ascii="Calibri" w:hAnsi="Calibri"/>
        </w:rPr>
      </w:pPr>
      <w:r w:rsidRPr="000546D6">
        <w:rPr>
          <w:rFonts w:ascii="Calibri" w:hAnsi="Calibri"/>
        </w:rPr>
        <w:t>13.</w:t>
      </w:r>
      <w:r w:rsidRPr="000546D6">
        <w:rPr>
          <w:rFonts w:ascii="Calibri" w:hAnsi="Calibri"/>
        </w:rPr>
        <w:tab/>
        <w:t xml:space="preserve">McShaffry, M. </w:t>
      </w:r>
      <w:r w:rsidRPr="000546D6">
        <w:rPr>
          <w:rFonts w:ascii="Calibri" w:hAnsi="Calibri"/>
          <w:i/>
          <w:iCs/>
        </w:rPr>
        <w:t>Game Coding Complete, Third Edition</w:t>
      </w:r>
      <w:r w:rsidRPr="000546D6">
        <w:rPr>
          <w:rFonts w:ascii="Calibri" w:hAnsi="Calibri"/>
        </w:rPr>
        <w:t>. Charles River Media, 2009.</w:t>
      </w:r>
    </w:p>
    <w:p w14:paraId="16BD8CF3" w14:textId="77777777" w:rsidR="000546D6" w:rsidRPr="000546D6" w:rsidRDefault="000546D6" w:rsidP="000546D6">
      <w:pPr>
        <w:pStyle w:val="Bibliography"/>
        <w:rPr>
          <w:rFonts w:ascii="Calibri" w:hAnsi="Calibri"/>
        </w:rPr>
      </w:pPr>
      <w:r w:rsidRPr="000546D6">
        <w:rPr>
          <w:rFonts w:ascii="Calibri" w:hAnsi="Calibri"/>
        </w:rPr>
        <w:t>14.</w:t>
      </w:r>
      <w:r w:rsidRPr="000546D6">
        <w:rPr>
          <w:rFonts w:ascii="Calibri" w:hAnsi="Calibri"/>
        </w:rPr>
        <w:tab/>
        <w:t xml:space="preserve">Nystrom, R. Component. </w:t>
      </w:r>
      <w:r w:rsidRPr="000546D6">
        <w:rPr>
          <w:rFonts w:ascii="Calibri" w:hAnsi="Calibri"/>
          <w:i/>
          <w:iCs/>
        </w:rPr>
        <w:t>Game Programming Patterns</w:t>
      </w:r>
      <w:r w:rsidRPr="000546D6">
        <w:rPr>
          <w:rFonts w:ascii="Calibri" w:hAnsi="Calibri"/>
        </w:rPr>
        <w:t>, 2012. http://gameprogrammingpatterns.com/component.html.</w:t>
      </w:r>
    </w:p>
    <w:p w14:paraId="00D4F231" w14:textId="77777777" w:rsidR="000546D6" w:rsidRPr="000546D6" w:rsidRDefault="000546D6" w:rsidP="000546D6">
      <w:pPr>
        <w:pStyle w:val="Bibliography"/>
        <w:rPr>
          <w:rFonts w:ascii="Calibri" w:hAnsi="Calibri"/>
        </w:rPr>
      </w:pPr>
      <w:r w:rsidRPr="000546D6">
        <w:rPr>
          <w:rFonts w:ascii="Calibri" w:hAnsi="Calibri"/>
        </w:rPr>
        <w:t>15.</w:t>
      </w:r>
      <w:r w:rsidRPr="000546D6">
        <w:rPr>
          <w:rFonts w:ascii="Calibri" w:hAnsi="Calibri"/>
        </w:rPr>
        <w:tab/>
        <w:t xml:space="preserve">Pallister, K. </w:t>
      </w:r>
      <w:r w:rsidRPr="000546D6">
        <w:rPr>
          <w:rFonts w:ascii="Calibri" w:hAnsi="Calibri"/>
          <w:i/>
          <w:iCs/>
        </w:rPr>
        <w:t>Game Programming Gems 5</w:t>
      </w:r>
      <w:r w:rsidRPr="000546D6">
        <w:rPr>
          <w:rFonts w:ascii="Calibri" w:hAnsi="Calibri"/>
        </w:rPr>
        <w:t>. Charles River Media, Hingham, Mass., 2005.</w:t>
      </w:r>
    </w:p>
    <w:p w14:paraId="045BDFDA" w14:textId="77777777" w:rsidR="000546D6" w:rsidRPr="000546D6" w:rsidRDefault="000546D6" w:rsidP="000546D6">
      <w:pPr>
        <w:pStyle w:val="Bibliography"/>
        <w:rPr>
          <w:rFonts w:ascii="Calibri" w:hAnsi="Calibri"/>
        </w:rPr>
      </w:pPr>
      <w:r w:rsidRPr="000546D6">
        <w:rPr>
          <w:rFonts w:ascii="Calibri" w:hAnsi="Calibri"/>
        </w:rPr>
        <w:t>16.</w:t>
      </w:r>
      <w:r w:rsidRPr="000546D6">
        <w:rPr>
          <w:rFonts w:ascii="Calibri" w:hAnsi="Calibri"/>
        </w:rPr>
        <w:tab/>
        <w:t>Scott Bilas. A Data-Driven Game Object System. 2002. http://scottbilas.com/games/dungeon-siege/.</w:t>
      </w:r>
    </w:p>
    <w:p w14:paraId="53A75B74" w14:textId="77777777" w:rsidR="000546D6" w:rsidRPr="000546D6" w:rsidRDefault="000546D6" w:rsidP="000546D6">
      <w:pPr>
        <w:pStyle w:val="Bibliography"/>
        <w:rPr>
          <w:rFonts w:ascii="Calibri" w:hAnsi="Calibri"/>
        </w:rPr>
      </w:pPr>
      <w:r w:rsidRPr="000546D6">
        <w:rPr>
          <w:rFonts w:ascii="Calibri" w:hAnsi="Calibri"/>
        </w:rPr>
        <w:t>17.</w:t>
      </w:r>
      <w:r w:rsidRPr="000546D6">
        <w:rPr>
          <w:rFonts w:ascii="Calibri" w:hAnsi="Calibri"/>
        </w:rPr>
        <w:tab/>
        <w:t xml:space="preserve">Story, M.F., Mueller, J.L., and Mace, R.L. </w:t>
      </w:r>
      <w:r w:rsidRPr="000546D6">
        <w:rPr>
          <w:rFonts w:ascii="Calibri" w:hAnsi="Calibri"/>
          <w:i/>
          <w:iCs/>
        </w:rPr>
        <w:t>The Universal Design File: Designing for People of All Ages and Abilities. Revised Edition.</w:t>
      </w:r>
      <w:r w:rsidRPr="000546D6">
        <w:rPr>
          <w:rFonts w:ascii="Calibri" w:hAnsi="Calibri"/>
        </w:rPr>
        <w:t xml:space="preserve"> 1998.</w:t>
      </w:r>
    </w:p>
    <w:p w14:paraId="75550D9B" w14:textId="1394F22E" w:rsidR="007C375E" w:rsidRPr="007C375E" w:rsidRDefault="00C97B63" w:rsidP="007C375E">
      <w:r>
        <w:fldChar w:fldCharType="end"/>
      </w:r>
    </w:p>
    <w:sectPr w:rsidR="007C375E" w:rsidRPr="007C375E" w:rsidSect="00CC4FF0">
      <w:headerReference w:type="first" r:id="rId118"/>
      <w:pgSz w:w="11906" w:h="16838"/>
      <w:pgMar w:top="1417" w:right="1701" w:bottom="1417" w:left="1701" w:header="708" w:footer="708"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6" w:author="Franco Garcia" w:date="2014-02-12T15:52:00Z" w:initials="FG">
    <w:p w14:paraId="218322FC" w14:textId="77777777" w:rsidR="0012468C" w:rsidRPr="0012468C" w:rsidRDefault="0012468C">
      <w:pPr>
        <w:pStyle w:val="CommentText"/>
        <w:rPr>
          <w:lang w:val="pt-BR"/>
        </w:rPr>
      </w:pPr>
      <w:r>
        <w:rPr>
          <w:rStyle w:val="CommentReference"/>
        </w:rPr>
        <w:annotationRef/>
      </w:r>
      <w:r w:rsidRPr="0012468C">
        <w:rPr>
          <w:lang w:val="pt-BR"/>
        </w:rPr>
        <w:t>Terminar.</w:t>
      </w:r>
    </w:p>
  </w:comment>
  <w:comment w:id="17" w:author="Franco Garcia" w:date="2014-03-24T16:53:00Z" w:initials="FG">
    <w:p w14:paraId="368A2521" w14:textId="6DCFA424" w:rsidR="0012468C" w:rsidRPr="00AF2CE6" w:rsidRDefault="0012468C">
      <w:pPr>
        <w:pStyle w:val="CommentText"/>
        <w:rPr>
          <w:lang w:val="pt-BR"/>
        </w:rPr>
      </w:pPr>
      <w:r>
        <w:rPr>
          <w:rStyle w:val="CommentReference"/>
        </w:rPr>
        <w:annotationRef/>
      </w:r>
      <w:r w:rsidRPr="00AF2CE6">
        <w:rPr>
          <w:lang w:val="pt-BR"/>
        </w:rPr>
        <w:t>Trocar todas as ocorrências para m</w:t>
      </w:r>
      <w:r>
        <w:rPr>
          <w:lang w:val="pt-BR"/>
        </w:rPr>
        <w:t>ódulos.</w:t>
      </w:r>
    </w:p>
  </w:comment>
  <w:comment w:id="34" w:author="Franco Garcia" w:date="2014-03-25T14:53:00Z" w:initials="FG">
    <w:p w14:paraId="23A6BA4E" w14:textId="0C22635D" w:rsidR="0012468C" w:rsidRPr="0012468C" w:rsidRDefault="0012468C">
      <w:pPr>
        <w:pStyle w:val="CommentText"/>
        <w:rPr>
          <w:lang w:val="pt-BR"/>
        </w:rPr>
      </w:pPr>
      <w:r>
        <w:rPr>
          <w:rStyle w:val="CommentReference"/>
        </w:rPr>
        <w:annotationRef/>
      </w:r>
      <w:r w:rsidRPr="0012468C">
        <w:rPr>
          <w:lang w:val="pt-BR"/>
        </w:rPr>
        <w:t>Faltando: eventos, scripting, recursos</w:t>
      </w:r>
      <w:r>
        <w:rPr>
          <w:lang w:val="pt-BR"/>
        </w:rPr>
        <w:t>, perfis de jogador</w:t>
      </w:r>
    </w:p>
  </w:comment>
  <w:comment w:id="57" w:author="Franco Garcia" w:date="2014-02-25T16:06:00Z" w:initials="FG">
    <w:p w14:paraId="314A4944" w14:textId="3197E953" w:rsidR="0012468C" w:rsidRDefault="0012468C">
      <w:pPr>
        <w:pStyle w:val="CommentText"/>
      </w:pPr>
      <w:r>
        <w:rPr>
          <w:rStyle w:val="CommentReference"/>
        </w:rPr>
        <w:annotationRef/>
      </w:r>
      <w:r>
        <w:t>Update picture: missing pointer.</w:t>
      </w:r>
    </w:p>
  </w:comment>
  <w:comment w:id="166" w:author="Franco Garcia" w:date="2014-03-10T08:19:00Z" w:initials="FG">
    <w:p w14:paraId="6E243D6F" w14:textId="72DFF082" w:rsidR="0012468C" w:rsidRPr="0012468C" w:rsidRDefault="0012468C">
      <w:pPr>
        <w:pStyle w:val="CommentText"/>
      </w:pPr>
      <w:r>
        <w:rPr>
          <w:rStyle w:val="CommentReference"/>
        </w:rPr>
        <w:annotationRef/>
      </w:r>
      <w:r w:rsidRPr="0012468C">
        <w:t>Inserir definição.</w:t>
      </w:r>
    </w:p>
  </w:comment>
  <w:comment w:id="197" w:author="Franco Garcia" w:date="2014-03-10T15:11:00Z" w:initials="FG">
    <w:p w14:paraId="1BC31465" w14:textId="505BE5C8" w:rsidR="0012468C" w:rsidRPr="0012468C" w:rsidRDefault="0012468C">
      <w:pPr>
        <w:pStyle w:val="CommentText"/>
      </w:pPr>
      <w:r>
        <w:rPr>
          <w:rStyle w:val="CommentReference"/>
        </w:rPr>
        <w:annotationRef/>
      </w:r>
      <w:r w:rsidRPr="0012468C">
        <w:rPr>
          <w:rStyle w:val="CommentReference"/>
        </w:rPr>
        <w:t>Trocar a figura por Action, State and Range.</w:t>
      </w:r>
    </w:p>
  </w:comment>
  <w:comment w:id="312" w:author="Franco Garcia" w:date="2014-03-06T09:29:00Z" w:initials="FG">
    <w:p w14:paraId="39F4177C" w14:textId="000A4A12" w:rsidR="0012468C" w:rsidRPr="000B2832" w:rsidRDefault="0012468C">
      <w:pPr>
        <w:pStyle w:val="CommentText"/>
        <w:rPr>
          <w:lang w:val="pt-BR"/>
        </w:rPr>
      </w:pPr>
      <w:r>
        <w:rPr>
          <w:rStyle w:val="CommentReference"/>
        </w:rPr>
        <w:annotationRef/>
      </w:r>
      <w:r w:rsidRPr="000B2832">
        <w:rPr>
          <w:lang w:val="pt-BR"/>
        </w:rPr>
        <w:t>Disponibiliza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18322FC" w15:done="0"/>
  <w15:commentEx w15:paraId="368A2521" w15:done="0"/>
  <w15:commentEx w15:paraId="23A6BA4E" w15:done="0"/>
  <w15:commentEx w15:paraId="314A4944" w15:done="0"/>
  <w15:commentEx w15:paraId="6E243D6F" w15:done="0"/>
  <w15:commentEx w15:paraId="1BC31465" w15:done="0"/>
  <w15:commentEx w15:paraId="39F4177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802C896" w14:textId="77777777" w:rsidR="003F2A18" w:rsidRDefault="003F2A18" w:rsidP="00CC4FF0">
      <w:pPr>
        <w:spacing w:after="0" w:line="240" w:lineRule="auto"/>
      </w:pPr>
      <w:r>
        <w:separator/>
      </w:r>
    </w:p>
  </w:endnote>
  <w:endnote w:type="continuationSeparator" w:id="0">
    <w:p w14:paraId="3937ACD8" w14:textId="77777777" w:rsidR="003F2A18" w:rsidRDefault="003F2A18" w:rsidP="00CC4F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ACAF23" w14:textId="7F65A4B0" w:rsidR="0012468C" w:rsidRDefault="0012468C">
    <w:pPr>
      <w:pStyle w:val="Footer"/>
      <w:jc w:val="right"/>
    </w:pPr>
  </w:p>
  <w:p w14:paraId="4AC78856" w14:textId="77777777" w:rsidR="0012468C" w:rsidRDefault="0012468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56382530"/>
      <w:docPartObj>
        <w:docPartGallery w:val="Page Numbers (Bottom of Page)"/>
        <w:docPartUnique/>
      </w:docPartObj>
    </w:sdtPr>
    <w:sdtEndPr>
      <w:rPr>
        <w:noProof/>
      </w:rPr>
    </w:sdtEndPr>
    <w:sdtContent>
      <w:p w14:paraId="3417D61F" w14:textId="77777777" w:rsidR="0012468C" w:rsidRDefault="0012468C">
        <w:pPr>
          <w:pStyle w:val="Footer"/>
          <w:jc w:val="right"/>
        </w:pPr>
        <w:r>
          <w:fldChar w:fldCharType="begin"/>
        </w:r>
        <w:r>
          <w:instrText xml:space="preserve"> PAGE   \* MERGEFORMAT </w:instrText>
        </w:r>
        <w:r>
          <w:fldChar w:fldCharType="separate"/>
        </w:r>
        <w:r w:rsidR="00E1052D">
          <w:rPr>
            <w:noProof/>
          </w:rPr>
          <w:t>218</w:t>
        </w:r>
        <w:r>
          <w:rPr>
            <w:noProof/>
          </w:rPr>
          <w:fldChar w:fldCharType="end"/>
        </w:r>
      </w:p>
    </w:sdtContent>
  </w:sdt>
  <w:p w14:paraId="117E2AE5" w14:textId="77777777" w:rsidR="0012468C" w:rsidRDefault="0012468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7CC97F6" w14:textId="77777777" w:rsidR="003F2A18" w:rsidRDefault="003F2A18" w:rsidP="00CC4FF0">
      <w:pPr>
        <w:spacing w:after="0" w:line="240" w:lineRule="auto"/>
      </w:pPr>
      <w:r>
        <w:separator/>
      </w:r>
    </w:p>
  </w:footnote>
  <w:footnote w:type="continuationSeparator" w:id="0">
    <w:p w14:paraId="4F52451C" w14:textId="77777777" w:rsidR="003F2A18" w:rsidRDefault="003F2A18" w:rsidP="00CC4FF0">
      <w:pPr>
        <w:spacing w:after="0" w:line="240" w:lineRule="auto"/>
      </w:pPr>
      <w:r>
        <w:continuationSeparator/>
      </w:r>
    </w:p>
  </w:footnote>
  <w:footnote w:id="1">
    <w:p w14:paraId="32254EDA" w14:textId="0054D807" w:rsidR="0012468C" w:rsidRPr="00775C6F" w:rsidRDefault="0012468C">
      <w:pPr>
        <w:pStyle w:val="FootnoteText"/>
      </w:pPr>
      <w:r>
        <w:rPr>
          <w:rStyle w:val="FootnoteReference"/>
        </w:rPr>
        <w:footnoteRef/>
      </w:r>
      <w:r w:rsidRPr="00775C6F">
        <w:t xml:space="preserve"> Unity. Available at: &lt;</w:t>
      </w:r>
      <w:hyperlink r:id="rId1" w:history="1">
        <w:r w:rsidRPr="00775C6F">
          <w:rPr>
            <w:rStyle w:val="Hyperlink"/>
          </w:rPr>
          <w:t>http://unity3d.com/</w:t>
        </w:r>
      </w:hyperlink>
      <w:r w:rsidRPr="00775C6F">
        <w:t>&gt;</w:t>
      </w:r>
      <w:r>
        <w:t>.</w:t>
      </w:r>
    </w:p>
  </w:footnote>
  <w:footnote w:id="2">
    <w:p w14:paraId="0599A0E7" w14:textId="38F63D1B" w:rsidR="0012468C" w:rsidRPr="00775C6F" w:rsidRDefault="0012468C">
      <w:pPr>
        <w:pStyle w:val="FootnoteText"/>
      </w:pPr>
      <w:r>
        <w:rPr>
          <w:rStyle w:val="FootnoteReference"/>
        </w:rPr>
        <w:footnoteRef/>
      </w:r>
      <w:r w:rsidRPr="00775C6F">
        <w:t xml:space="preserve"> GamePlay. Available at: &lt;</w:t>
      </w:r>
      <w:hyperlink r:id="rId2" w:history="1">
        <w:r w:rsidRPr="00775C6F">
          <w:rPr>
            <w:rStyle w:val="Hyperlink"/>
          </w:rPr>
          <w:t>https://github.com/blackberry/GamePlay</w:t>
        </w:r>
      </w:hyperlink>
      <w:r w:rsidRPr="00775C6F">
        <w:t>&gt;.</w:t>
      </w:r>
    </w:p>
  </w:footnote>
  <w:footnote w:id="3">
    <w:p w14:paraId="0000F5BC" w14:textId="6A95DE36" w:rsidR="0012468C" w:rsidRPr="00775C6F" w:rsidRDefault="0012468C">
      <w:pPr>
        <w:pStyle w:val="FootnoteText"/>
      </w:pPr>
      <w:r>
        <w:rPr>
          <w:rStyle w:val="FootnoteReference"/>
        </w:rPr>
        <w:footnoteRef/>
      </w:r>
      <w:r w:rsidRPr="00775C6F">
        <w:t xml:space="preserve"> GCC4. Available at: &lt;</w:t>
      </w:r>
      <w:hyperlink r:id="rId3" w:history="1">
        <w:r w:rsidRPr="00775C6F">
          <w:rPr>
            <w:rStyle w:val="Hyperlink"/>
          </w:rPr>
          <w:t>http://www.mcshaffry.com/GameCode/</w:t>
        </w:r>
      </w:hyperlink>
      <w:r w:rsidRPr="00775C6F">
        <w:t>&gt;.</w:t>
      </w:r>
    </w:p>
  </w:footnote>
  <w:footnote w:id="4">
    <w:p w14:paraId="74B79BAD" w14:textId="25FB1E18" w:rsidR="0012468C" w:rsidRPr="00FC49D2" w:rsidRDefault="0012468C">
      <w:pPr>
        <w:pStyle w:val="FootnoteText"/>
      </w:pPr>
      <w:r>
        <w:rPr>
          <w:rStyle w:val="FootnoteReference"/>
        </w:rPr>
        <w:footnoteRef/>
      </w:r>
      <w:r w:rsidRPr="00FC49D2">
        <w:t xml:space="preserve"> </w:t>
      </w:r>
      <w:r>
        <w:t xml:space="preserve">OGRE. </w:t>
      </w:r>
      <w:r w:rsidRPr="00FC49D2">
        <w:t>Avai</w:t>
      </w:r>
      <w:r>
        <w:t>l</w:t>
      </w:r>
      <w:r w:rsidRPr="00FC49D2">
        <w:t>able at: &lt;</w:t>
      </w:r>
      <w:hyperlink r:id="rId4" w:history="1">
        <w:r w:rsidRPr="00FC49D2">
          <w:rPr>
            <w:rStyle w:val="Hyperlink"/>
          </w:rPr>
          <w:t>http://www.ogre3d.org/</w:t>
        </w:r>
      </w:hyperlink>
      <w:r w:rsidRPr="00FC49D2">
        <w:t>&gt;.</w:t>
      </w:r>
    </w:p>
  </w:footnote>
  <w:footnote w:id="5">
    <w:p w14:paraId="1A65E7D5" w14:textId="614A014F" w:rsidR="0012468C" w:rsidRPr="00FC49D2" w:rsidRDefault="0012468C">
      <w:pPr>
        <w:pStyle w:val="FootnoteText"/>
      </w:pPr>
      <w:r>
        <w:rPr>
          <w:rStyle w:val="FootnoteReference"/>
        </w:rPr>
        <w:footnoteRef/>
      </w:r>
      <w:r>
        <w:t xml:space="preserve"> YSE.</w:t>
      </w:r>
      <w:r w:rsidRPr="00FC49D2">
        <w:t xml:space="preserve"> Available at: &lt;</w:t>
      </w:r>
      <w:hyperlink r:id="rId5" w:history="1">
        <w:r w:rsidRPr="00FC49D2">
          <w:rPr>
            <w:rStyle w:val="Hyperlink"/>
          </w:rPr>
          <w:t>http://attr-x.net/yse/</w:t>
        </w:r>
      </w:hyperlink>
      <w:r w:rsidRPr="00FC49D2">
        <w:t xml:space="preserve"> &gt;</w:t>
      </w:r>
      <w:r>
        <w:t>.</w:t>
      </w:r>
    </w:p>
  </w:footnote>
  <w:footnote w:id="6">
    <w:p w14:paraId="460A3A4A" w14:textId="1B276EF4" w:rsidR="0012468C" w:rsidRPr="00FC49D2" w:rsidRDefault="0012468C">
      <w:pPr>
        <w:pStyle w:val="FootnoteText"/>
      </w:pPr>
      <w:r>
        <w:rPr>
          <w:rStyle w:val="FootnoteReference"/>
        </w:rPr>
        <w:footnoteRef/>
      </w:r>
      <w:r w:rsidRPr="00FC49D2">
        <w:t xml:space="preserve"> </w:t>
      </w:r>
      <w:r>
        <w:t>TinyOAL. Available at: &lt;</w:t>
      </w:r>
      <w:hyperlink r:id="rId6" w:history="1">
        <w:r w:rsidRPr="00B004B6">
          <w:rPr>
            <w:rStyle w:val="Hyperlink"/>
          </w:rPr>
          <w:t>https://code.google.com/p/tinyoal/</w:t>
        </w:r>
      </w:hyperlink>
      <w:r>
        <w:t>&gt;.</w:t>
      </w:r>
    </w:p>
  </w:footnote>
  <w:footnote w:id="7">
    <w:p w14:paraId="00B640EA" w14:textId="71C97D5C" w:rsidR="0012468C" w:rsidRPr="00FC49D2" w:rsidRDefault="0012468C">
      <w:pPr>
        <w:pStyle w:val="FootnoteText"/>
      </w:pPr>
      <w:r>
        <w:rPr>
          <w:rStyle w:val="FootnoteReference"/>
        </w:rPr>
        <w:footnoteRef/>
      </w:r>
      <w:r w:rsidRPr="00FC49D2">
        <w:t xml:space="preserve"> OIS. Available at: &lt;</w:t>
      </w:r>
      <w:hyperlink r:id="rId7" w:history="1">
        <w:r w:rsidRPr="00B004B6">
          <w:rPr>
            <w:rStyle w:val="Hyperlink"/>
          </w:rPr>
          <w:t>http://sourceforge.net/projects/wgois/</w:t>
        </w:r>
      </w:hyperlink>
      <w:r>
        <w:t>&gt;.</w:t>
      </w:r>
    </w:p>
  </w:footnote>
  <w:footnote w:id="8">
    <w:p w14:paraId="4117946B" w14:textId="64BAA293" w:rsidR="0012468C" w:rsidRPr="00B1225F" w:rsidRDefault="0012468C">
      <w:pPr>
        <w:pStyle w:val="FootnoteText"/>
      </w:pPr>
      <w:r>
        <w:rPr>
          <w:rStyle w:val="FootnoteReference"/>
        </w:rPr>
        <w:footnoteRef/>
      </w:r>
      <w:r>
        <w:t xml:space="preserve"> Bullet Physics. Avaiable at &lt;</w:t>
      </w:r>
      <w:hyperlink r:id="rId8" w:history="1">
        <w:r w:rsidRPr="00EA5976">
          <w:rPr>
            <w:rStyle w:val="Hyperlink"/>
          </w:rPr>
          <w:t>http://bulletphysics.org</w:t>
        </w:r>
      </w:hyperlink>
      <w:r>
        <w:t xml:space="preserve">&gt;.  </w:t>
      </w:r>
    </w:p>
  </w:footnote>
  <w:footnote w:id="9">
    <w:p w14:paraId="4D3CAE94" w14:textId="3C196E52" w:rsidR="0012468C" w:rsidRPr="00DC7B14" w:rsidRDefault="0012468C">
      <w:pPr>
        <w:pStyle w:val="FootnoteText"/>
      </w:pPr>
      <w:r>
        <w:rPr>
          <w:rStyle w:val="FootnoteReference"/>
        </w:rPr>
        <w:footnoteRef/>
      </w:r>
      <w:r>
        <w:t xml:space="preserve"> Arguably, it is possible to considerer pure aesthetical entities as well. However, the proposed definition simplifies relating an entity to the entity-component model.</w:t>
      </w:r>
    </w:p>
  </w:footnote>
  <w:footnote w:id="10">
    <w:p w14:paraId="34608289" w14:textId="2856B3A3" w:rsidR="0012468C" w:rsidRPr="00F64EB3" w:rsidRDefault="0012468C">
      <w:pPr>
        <w:pStyle w:val="FootnoteText"/>
      </w:pPr>
      <w:r>
        <w:rPr>
          <w:rStyle w:val="FootnoteReference"/>
        </w:rPr>
        <w:footnoteRef/>
      </w:r>
      <w:r>
        <w:t xml:space="preserve"> This is necessary as UGE is implemented in C++, a strongly typed language which lacks Run-Time Type Information (RTTI).</w:t>
      </w:r>
    </w:p>
  </w:footnote>
  <w:footnote w:id="11">
    <w:p w14:paraId="3B0196EF" w14:textId="623C6331" w:rsidR="0012468C" w:rsidRPr="002C7C2E" w:rsidRDefault="0012468C">
      <w:pPr>
        <w:pStyle w:val="FootnoteText"/>
      </w:pPr>
      <w:r>
        <w:rPr>
          <w:rStyle w:val="FootnoteReference"/>
        </w:rPr>
        <w:footnoteRef/>
      </w:r>
      <w:r>
        <w:t xml:space="preserve"> </w:t>
      </w:r>
      <w:r w:rsidRPr="002C7C2E">
        <w:t xml:space="preserve">Here it might not be a good idea to create automatic movement for the player, as simple Ping-Pong games </w:t>
      </w:r>
      <w:r>
        <w:t>usually restricts the player interaction to moving the paddle.</w:t>
      </w:r>
    </w:p>
  </w:footnote>
  <w:footnote w:id="12">
    <w:p w14:paraId="6B977D1E" w14:textId="01C926A5" w:rsidR="0012468C" w:rsidRPr="004D4474" w:rsidRDefault="0012468C">
      <w:pPr>
        <w:pStyle w:val="FootnoteText"/>
      </w:pPr>
      <w:r>
        <w:rPr>
          <w:rStyle w:val="FootnoteReference"/>
        </w:rPr>
        <w:footnoteRef/>
      </w:r>
      <w:r>
        <w:t xml:space="preserve"> A complete description of the game design and the Unified Design framework is available at &lt;</w:t>
      </w:r>
      <w:hyperlink r:id="rId9" w:history="1">
        <w:r w:rsidRPr="004D4474">
          <w:rPr>
            <w:rStyle w:val="Hyperlink"/>
          </w:rPr>
          <w:t>http://www.gamasutra.com/view/feature/1764/unified_design_of_universally_.php</w:t>
        </w:r>
      </w:hyperlink>
      <w:r>
        <w:t>&gt;.</w:t>
      </w:r>
    </w:p>
  </w:footnote>
  <w:footnote w:id="13">
    <w:p w14:paraId="337731AB" w14:textId="7DB099A4" w:rsidR="0012468C" w:rsidRPr="001B6DDE" w:rsidRDefault="0012468C">
      <w:pPr>
        <w:pStyle w:val="FootnoteText"/>
      </w:pPr>
      <w:r>
        <w:rPr>
          <w:rStyle w:val="FootnoteReference"/>
        </w:rPr>
        <w:footnoteRef/>
      </w:r>
      <w:r>
        <w:t xml:space="preserve"> It is not necessary to define all the components before creating the game, though – in fact, the tutorial game might need many other components. The entity-component model provides great flexibility to the implementation as it is always possible to create new components add attach them to actors, or to modify existing ones.</w:t>
      </w:r>
    </w:p>
  </w:footnote>
  <w:footnote w:id="14">
    <w:p w14:paraId="4E56D2B6" w14:textId="473E464A" w:rsidR="0012468C" w:rsidRPr="00BC14EA" w:rsidRDefault="0012468C">
      <w:pPr>
        <w:pStyle w:val="FootnoteText"/>
      </w:pPr>
      <w:r>
        <w:rPr>
          <w:rStyle w:val="FootnoteReference"/>
        </w:rPr>
        <w:footnoteRef/>
      </w:r>
      <w:r>
        <w:t xml:space="preserve"> </w:t>
      </w:r>
      <w:r w:rsidRPr="00BC14EA">
        <w:t xml:space="preserve">The components could have simple names, such as </w:t>
      </w:r>
      <w:r w:rsidRPr="00BC14EA">
        <w:rPr>
          <w:rStyle w:val="ComputerCode"/>
          <w:sz w:val="20"/>
        </w:rPr>
        <w:t>WeaponComponent</w:t>
      </w:r>
      <w:r w:rsidRPr="00BC14EA">
        <w:t xml:space="preserve"> or </w:t>
      </w:r>
      <w:r w:rsidRPr="00BC14EA">
        <w:rPr>
          <w:rStyle w:val="ComputerCode"/>
          <w:sz w:val="20"/>
        </w:rPr>
        <w:t>ShieldComponent</w:t>
      </w:r>
      <w:r w:rsidRPr="00BC14EA">
        <w:t xml:space="preserve">. </w:t>
      </w:r>
      <w:r>
        <w:t xml:space="preserve">It is important to remember, however, that components are not entities. A </w:t>
      </w:r>
      <w:r w:rsidRPr="00BC14EA">
        <w:rPr>
          <w:rStyle w:val="ComputerCode"/>
          <w:sz w:val="20"/>
        </w:rPr>
        <w:t>WeaponComponent</w:t>
      </w:r>
      <w:r>
        <w:t xml:space="preserve"> is not a weapon – it allows its entity owner to deal damage. Thus, a Laser actor that has an attached </w:t>
      </w:r>
      <w:r w:rsidRPr="00BC14EA">
        <w:rPr>
          <w:rStyle w:val="ComputerCode"/>
          <w:sz w:val="20"/>
        </w:rPr>
        <w:t>WeaponComponent</w:t>
      </w:r>
      <w:r>
        <w:t xml:space="preserve"> would be able to deal damage.</w:t>
      </w:r>
    </w:p>
  </w:footnote>
  <w:footnote w:id="15">
    <w:p w14:paraId="665FD266" w14:textId="51287591" w:rsidR="0012468C" w:rsidRPr="0038516F" w:rsidRDefault="0012468C">
      <w:pPr>
        <w:pStyle w:val="FootnoteText"/>
      </w:pPr>
      <w:r>
        <w:rPr>
          <w:rStyle w:val="FootnoteReference"/>
        </w:rPr>
        <w:footnoteRef/>
      </w:r>
      <w:r>
        <w:t xml:space="preserve"> It is not necessary to recompile, as this example explores the data-driven architecture of the engine</w:t>
      </w:r>
    </w:p>
  </w:footnote>
  <w:footnote w:id="16">
    <w:p w14:paraId="1F69B7C5" w14:textId="58298D9D" w:rsidR="0012468C" w:rsidRPr="007B0BDF" w:rsidRDefault="0012468C">
      <w:pPr>
        <w:pStyle w:val="FootnoteText"/>
      </w:pPr>
      <w:r>
        <w:rPr>
          <w:rStyle w:val="FootnoteReference"/>
        </w:rPr>
        <w:footnoteRef/>
      </w:r>
      <w:r>
        <w:t xml:space="preserve"> </w:t>
      </w:r>
      <w:r w:rsidRPr="007B0BDF">
        <w:t>It looks as a diamond at this angle.</w:t>
      </w:r>
      <w:r>
        <w:t xml:space="preserve"> It is, however, represents a sphere.</w:t>
      </w:r>
    </w:p>
  </w:footnote>
  <w:footnote w:id="17">
    <w:p w14:paraId="291B94B4" w14:textId="51ABBA1D" w:rsidR="0012468C" w:rsidRPr="0038516F" w:rsidRDefault="0012468C">
      <w:pPr>
        <w:pStyle w:val="FootnoteText"/>
      </w:pPr>
      <w:r>
        <w:rPr>
          <w:rStyle w:val="FootnoteReference"/>
        </w:rPr>
        <w:footnoteRef/>
      </w:r>
      <w:r>
        <w:t xml:space="preserve"> It is important to note the final game should use appropriate art assets instead of the Physics debugger. The debugger is being used here to illustrate how to develop the game without physical-level interaction references.</w:t>
      </w:r>
    </w:p>
  </w:footnote>
  <w:footnote w:id="18">
    <w:p w14:paraId="7F8B667C" w14:textId="21E797CA" w:rsidR="0012468C" w:rsidRPr="005F6A20" w:rsidRDefault="0012468C" w:rsidP="005F6A20">
      <w:pPr>
        <w:pStyle w:val="FootnoteText"/>
      </w:pPr>
      <w:r>
        <w:rPr>
          <w:rStyle w:val="FootnoteReference"/>
        </w:rPr>
        <w:footnoteRef/>
      </w:r>
      <w:r>
        <w:t xml:space="preserve"> In other words, it does not have a shiel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8"/>
    </w:tblGrid>
    <w:tr w:rsidR="0012468C" w:rsidRPr="00E148E9" w14:paraId="2729C960" w14:textId="77777777" w:rsidTr="00E148E9">
      <w:sdt>
        <w:sdtPr>
          <w:rPr>
            <w:b/>
          </w:rPr>
          <w:alias w:val="Title"/>
          <w:tag w:val=""/>
          <w:id w:val="-106351600"/>
          <w:placeholder>
            <w:docPart w:val="3620BD440A964355A7C62AF5B13672B5"/>
          </w:placeholder>
          <w:dataBinding w:prefixMappings="xmlns:ns0='http://purl.org/dc/elements/1.1/' xmlns:ns1='http://schemas.openxmlformats.org/package/2006/metadata/core-properties' " w:xpath="/ns1:coreProperties[1]/ns0:title[1]" w:storeItemID="{6C3C8BC8-F283-45AE-878A-BAB7291924A1}"/>
          <w:text/>
        </w:sdtPr>
        <w:sdtEndPr/>
        <w:sdtContent>
          <w:tc>
            <w:tcPr>
              <w:tcW w:w="4246" w:type="dxa"/>
            </w:tcPr>
            <w:p w14:paraId="0C9D6E8B" w14:textId="77777777" w:rsidR="0012468C" w:rsidRDefault="0012468C">
              <w:pPr>
                <w:pStyle w:val="Header"/>
              </w:pPr>
              <w:r w:rsidRPr="00C154EC">
                <w:rPr>
                  <w:b/>
                </w:rPr>
                <w:t>UGE Developer's Reference</w:t>
              </w:r>
            </w:p>
          </w:tc>
        </w:sdtContent>
      </w:sdt>
      <w:tc>
        <w:tcPr>
          <w:tcW w:w="4248" w:type="dxa"/>
        </w:tcPr>
        <w:p w14:paraId="0EA69188" w14:textId="4739C7AA" w:rsidR="0012468C" w:rsidRPr="00E148E9" w:rsidRDefault="00CA3829" w:rsidP="00E148E9">
          <w:pPr>
            <w:pStyle w:val="Header"/>
            <w:jc w:val="right"/>
          </w:pPr>
          <w:fldSimple w:instr=" STYLEREF  &quot;Heading 1&quot; \n  \* MERGEFORMAT ">
            <w:r w:rsidR="00E1052D">
              <w:rPr>
                <w:noProof/>
              </w:rPr>
              <w:t>7</w:t>
            </w:r>
          </w:fldSimple>
          <w:r w:rsidR="0012468C">
            <w:t xml:space="preserve">. </w:t>
          </w:r>
          <w:r w:rsidR="0012468C">
            <w:fldChar w:fldCharType="begin"/>
          </w:r>
          <w:r w:rsidR="0012468C">
            <w:instrText xml:space="preserve"> STYLEREF  "Heading 1" </w:instrText>
          </w:r>
          <w:r w:rsidR="0012468C">
            <w:fldChar w:fldCharType="separate"/>
          </w:r>
          <w:r w:rsidR="00E1052D">
            <w:rPr>
              <w:noProof/>
            </w:rPr>
            <w:t>UGE Tutorials</w:t>
          </w:r>
          <w:r w:rsidR="0012468C">
            <w:rPr>
              <w:noProof/>
            </w:rPr>
            <w:fldChar w:fldCharType="end"/>
          </w:r>
        </w:p>
      </w:tc>
    </w:tr>
  </w:tbl>
  <w:p w14:paraId="091F3FD8" w14:textId="77777777" w:rsidR="0012468C" w:rsidRPr="00E148E9" w:rsidRDefault="0012468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8"/>
    </w:tblGrid>
    <w:tr w:rsidR="0012468C" w:rsidRPr="00E148E9" w14:paraId="360B7AF8" w14:textId="77777777" w:rsidTr="00E148E9">
      <w:sdt>
        <w:sdtPr>
          <w:rPr>
            <w:b/>
          </w:rPr>
          <w:alias w:val="Title"/>
          <w:tag w:val=""/>
          <w:id w:val="1695957950"/>
          <w:placeholder>
            <w:docPart w:val="246D56024FDB47D299A2E26744B28DFA"/>
          </w:placeholder>
          <w:dataBinding w:prefixMappings="xmlns:ns0='http://purl.org/dc/elements/1.1/' xmlns:ns1='http://schemas.openxmlformats.org/package/2006/metadata/core-properties' " w:xpath="/ns1:coreProperties[1]/ns0:title[1]" w:storeItemID="{6C3C8BC8-F283-45AE-878A-BAB7291924A1}"/>
          <w:text/>
        </w:sdtPr>
        <w:sdtEndPr/>
        <w:sdtContent>
          <w:tc>
            <w:tcPr>
              <w:tcW w:w="4246" w:type="dxa"/>
            </w:tcPr>
            <w:p w14:paraId="16E53FE6" w14:textId="77777777" w:rsidR="0012468C" w:rsidRDefault="0012468C">
              <w:pPr>
                <w:pStyle w:val="Header"/>
              </w:pPr>
              <w:r w:rsidRPr="00C154EC">
                <w:rPr>
                  <w:b/>
                </w:rPr>
                <w:t>UGE Developer's Reference</w:t>
              </w:r>
            </w:p>
          </w:tc>
        </w:sdtContent>
      </w:sdt>
      <w:tc>
        <w:tcPr>
          <w:tcW w:w="4248" w:type="dxa"/>
        </w:tcPr>
        <w:p w14:paraId="73D10DCE" w14:textId="3D00D04C" w:rsidR="0012468C" w:rsidRPr="00E148E9" w:rsidRDefault="0012468C" w:rsidP="00E148E9">
          <w:pPr>
            <w:pStyle w:val="Header"/>
            <w:jc w:val="right"/>
          </w:pPr>
          <w:r>
            <w:fldChar w:fldCharType="begin"/>
          </w:r>
          <w:r>
            <w:instrText xml:space="preserve"> STYLEREF  "Heading 1" </w:instrText>
          </w:r>
          <w:r>
            <w:fldChar w:fldCharType="separate"/>
          </w:r>
          <w:r w:rsidR="00E1052D">
            <w:rPr>
              <w:noProof/>
            </w:rPr>
            <w:t>References</w:t>
          </w:r>
          <w:r>
            <w:fldChar w:fldCharType="end"/>
          </w:r>
        </w:p>
      </w:tc>
    </w:tr>
  </w:tbl>
  <w:p w14:paraId="71793B8E" w14:textId="77777777" w:rsidR="0012468C" w:rsidRPr="00E148E9" w:rsidRDefault="0012468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945461"/>
    <w:multiLevelType w:val="hybridMultilevel"/>
    <w:tmpl w:val="16703E62"/>
    <w:lvl w:ilvl="0" w:tplc="0416000F">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05ED7F5C"/>
    <w:multiLevelType w:val="hybridMultilevel"/>
    <w:tmpl w:val="1A5A2D6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nsid w:val="08DF72D6"/>
    <w:multiLevelType w:val="hybridMultilevel"/>
    <w:tmpl w:val="9F1A0FE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
    <w:nsid w:val="10912DF1"/>
    <w:multiLevelType w:val="hybridMultilevel"/>
    <w:tmpl w:val="10E47D1C"/>
    <w:lvl w:ilvl="0" w:tplc="0416000F">
      <w:start w:val="1"/>
      <w:numFmt w:val="decimal"/>
      <w:lvlText w:val="%1."/>
      <w:lvlJc w:val="left"/>
      <w:pPr>
        <w:ind w:left="720" w:hanging="360"/>
      </w:pPr>
    </w:lvl>
    <w:lvl w:ilvl="1" w:tplc="04160019">
      <w:start w:val="1"/>
      <w:numFmt w:val="lowerLetter"/>
      <w:lvlText w:val="%2."/>
      <w:lvlJc w:val="left"/>
      <w:pPr>
        <w:ind w:left="1440" w:hanging="360"/>
      </w:pPr>
    </w:lvl>
    <w:lvl w:ilvl="2" w:tplc="04160001">
      <w:start w:val="1"/>
      <w:numFmt w:val="bullet"/>
      <w:lvlText w:val=""/>
      <w:lvlJc w:val="left"/>
      <w:pPr>
        <w:ind w:left="2160" w:hanging="180"/>
      </w:pPr>
      <w:rPr>
        <w:rFonts w:ascii="Symbol" w:hAnsi="Symbol" w:hint="default"/>
      </w:r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nsid w:val="18472316"/>
    <w:multiLevelType w:val="hybridMultilevel"/>
    <w:tmpl w:val="5100E272"/>
    <w:lvl w:ilvl="0" w:tplc="0416000F">
      <w:start w:val="1"/>
      <w:numFmt w:val="decimal"/>
      <w:lvlText w:val="%1."/>
      <w:lvlJc w:val="left"/>
      <w:pPr>
        <w:ind w:left="720" w:hanging="360"/>
      </w:pPr>
    </w:lvl>
    <w:lvl w:ilvl="1" w:tplc="04160019">
      <w:start w:val="1"/>
      <w:numFmt w:val="lowerLetter"/>
      <w:lvlText w:val="%2."/>
      <w:lvlJc w:val="left"/>
      <w:pPr>
        <w:ind w:left="1440" w:hanging="360"/>
      </w:pPr>
    </w:lvl>
    <w:lvl w:ilvl="2" w:tplc="04160001">
      <w:start w:val="1"/>
      <w:numFmt w:val="bullet"/>
      <w:lvlText w:val=""/>
      <w:lvlJc w:val="left"/>
      <w:pPr>
        <w:ind w:left="2160" w:hanging="180"/>
      </w:pPr>
      <w:rPr>
        <w:rFonts w:ascii="Symbol" w:hAnsi="Symbol" w:hint="default"/>
      </w:r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nsid w:val="19796359"/>
    <w:multiLevelType w:val="hybridMultilevel"/>
    <w:tmpl w:val="509A8D5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nsid w:val="1AA67A22"/>
    <w:multiLevelType w:val="hybridMultilevel"/>
    <w:tmpl w:val="773EF0C4"/>
    <w:lvl w:ilvl="0" w:tplc="04160019">
      <w:start w:val="1"/>
      <w:numFmt w:val="lowerLetter"/>
      <w:lvlText w:val="%1."/>
      <w:lvlJc w:val="left"/>
      <w:pPr>
        <w:ind w:left="1440" w:hanging="360"/>
      </w:p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abstractNum w:abstractNumId="7">
    <w:nsid w:val="1F6E75DB"/>
    <w:multiLevelType w:val="hybridMultilevel"/>
    <w:tmpl w:val="526698B8"/>
    <w:lvl w:ilvl="0" w:tplc="04160019">
      <w:start w:val="1"/>
      <w:numFmt w:val="lowerLetter"/>
      <w:lvlText w:val="%1."/>
      <w:lvlJc w:val="left"/>
      <w:pPr>
        <w:ind w:left="1440" w:hanging="360"/>
      </w:p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abstractNum w:abstractNumId="8">
    <w:nsid w:val="20B90A18"/>
    <w:multiLevelType w:val="hybridMultilevel"/>
    <w:tmpl w:val="A482AA62"/>
    <w:lvl w:ilvl="0" w:tplc="0416000F">
      <w:start w:val="1"/>
      <w:numFmt w:val="decimal"/>
      <w:lvlText w:val="%1."/>
      <w:lvlJc w:val="left"/>
      <w:pPr>
        <w:ind w:left="720" w:hanging="360"/>
      </w:p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nsid w:val="24092BB2"/>
    <w:multiLevelType w:val="hybridMultilevel"/>
    <w:tmpl w:val="3132D7F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nsid w:val="26CA4FC2"/>
    <w:multiLevelType w:val="hybridMultilevel"/>
    <w:tmpl w:val="8642F220"/>
    <w:lvl w:ilvl="0" w:tplc="0416000F">
      <w:start w:val="1"/>
      <w:numFmt w:val="decimal"/>
      <w:lvlText w:val="%1."/>
      <w:lvlJc w:val="left"/>
      <w:pPr>
        <w:ind w:left="720" w:hanging="360"/>
      </w:p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nsid w:val="27935A6F"/>
    <w:multiLevelType w:val="hybridMultilevel"/>
    <w:tmpl w:val="B6B6FBF6"/>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nsid w:val="2BFD4B60"/>
    <w:multiLevelType w:val="hybridMultilevel"/>
    <w:tmpl w:val="C6B8F77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nsid w:val="2EF224C8"/>
    <w:multiLevelType w:val="hybridMultilevel"/>
    <w:tmpl w:val="7FE4B15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nsid w:val="328B4EA2"/>
    <w:multiLevelType w:val="multilevel"/>
    <w:tmpl w:val="FE549FC8"/>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pStyle w:val="Heading8"/>
      <w:suff w:val="space"/>
      <w:lvlText w:val="%1.%2.%3.%4.%5.%6.%7.%8."/>
      <w:lvlJc w:val="left"/>
      <w:pPr>
        <w:ind w:left="0" w:firstLine="0"/>
      </w:pPr>
      <w:rPr>
        <w:rFonts w:hint="default"/>
      </w:rPr>
    </w:lvl>
    <w:lvl w:ilvl="8">
      <w:start w:val="1"/>
      <w:numFmt w:val="decimal"/>
      <w:pStyle w:val="Heading9"/>
      <w:suff w:val="space"/>
      <w:lvlText w:val="%1.%2.%3.%4.%5.%6.%7.%8.%9."/>
      <w:lvlJc w:val="left"/>
      <w:pPr>
        <w:ind w:left="0" w:firstLine="0"/>
      </w:pPr>
      <w:rPr>
        <w:rFonts w:hint="default"/>
      </w:rPr>
    </w:lvl>
  </w:abstractNum>
  <w:abstractNum w:abstractNumId="15">
    <w:nsid w:val="3CA96AC6"/>
    <w:multiLevelType w:val="hybridMultilevel"/>
    <w:tmpl w:val="EC98010C"/>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6">
    <w:nsid w:val="4B6C22E9"/>
    <w:multiLevelType w:val="hybridMultilevel"/>
    <w:tmpl w:val="E978677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7">
    <w:nsid w:val="4BDA3E6A"/>
    <w:multiLevelType w:val="hybridMultilevel"/>
    <w:tmpl w:val="78A4C10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8">
    <w:nsid w:val="4DC379E2"/>
    <w:multiLevelType w:val="hybridMultilevel"/>
    <w:tmpl w:val="2B1AC9FA"/>
    <w:lvl w:ilvl="0" w:tplc="04160019">
      <w:start w:val="1"/>
      <w:numFmt w:val="lowerLetter"/>
      <w:lvlText w:val="%1."/>
      <w:lvlJc w:val="left"/>
      <w:pPr>
        <w:ind w:left="1440" w:hanging="360"/>
      </w:p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abstractNum w:abstractNumId="19">
    <w:nsid w:val="5EDB3666"/>
    <w:multiLevelType w:val="hybridMultilevel"/>
    <w:tmpl w:val="5FF251CA"/>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0">
    <w:nsid w:val="605E3FF0"/>
    <w:multiLevelType w:val="hybridMultilevel"/>
    <w:tmpl w:val="2F064EE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1">
    <w:nsid w:val="63E91B56"/>
    <w:multiLevelType w:val="hybridMultilevel"/>
    <w:tmpl w:val="E65026F8"/>
    <w:lvl w:ilvl="0" w:tplc="04160019">
      <w:start w:val="1"/>
      <w:numFmt w:val="lowerLetter"/>
      <w:lvlText w:val="%1."/>
      <w:lvlJc w:val="left"/>
      <w:pPr>
        <w:ind w:left="1440" w:hanging="360"/>
      </w:p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abstractNum w:abstractNumId="22">
    <w:nsid w:val="79B5593B"/>
    <w:multiLevelType w:val="hybridMultilevel"/>
    <w:tmpl w:val="060E9A46"/>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3">
    <w:nsid w:val="7A781650"/>
    <w:multiLevelType w:val="hybridMultilevel"/>
    <w:tmpl w:val="570CD062"/>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4">
    <w:nsid w:val="7A862CFD"/>
    <w:multiLevelType w:val="hybridMultilevel"/>
    <w:tmpl w:val="E0C4392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5">
    <w:nsid w:val="7AA97EEF"/>
    <w:multiLevelType w:val="hybridMultilevel"/>
    <w:tmpl w:val="9B0A50B6"/>
    <w:lvl w:ilvl="0" w:tplc="0416000F">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14"/>
  </w:num>
  <w:num w:numId="2">
    <w:abstractNumId w:val="9"/>
  </w:num>
  <w:num w:numId="3">
    <w:abstractNumId w:val="20"/>
  </w:num>
  <w:num w:numId="4">
    <w:abstractNumId w:val="12"/>
  </w:num>
  <w:num w:numId="5">
    <w:abstractNumId w:val="17"/>
  </w:num>
  <w:num w:numId="6">
    <w:abstractNumId w:val="2"/>
  </w:num>
  <w:num w:numId="7">
    <w:abstractNumId w:val="1"/>
  </w:num>
  <w:num w:numId="8">
    <w:abstractNumId w:val="3"/>
  </w:num>
  <w:num w:numId="9">
    <w:abstractNumId w:val="11"/>
  </w:num>
  <w:num w:numId="10">
    <w:abstractNumId w:val="4"/>
  </w:num>
  <w:num w:numId="11">
    <w:abstractNumId w:val="16"/>
  </w:num>
  <w:num w:numId="12">
    <w:abstractNumId w:val="0"/>
  </w:num>
  <w:num w:numId="13">
    <w:abstractNumId w:val="6"/>
  </w:num>
  <w:num w:numId="14">
    <w:abstractNumId w:val="18"/>
  </w:num>
  <w:num w:numId="15">
    <w:abstractNumId w:val="7"/>
  </w:num>
  <w:num w:numId="16">
    <w:abstractNumId w:val="21"/>
  </w:num>
  <w:num w:numId="17">
    <w:abstractNumId w:val="8"/>
  </w:num>
  <w:num w:numId="18">
    <w:abstractNumId w:val="13"/>
  </w:num>
  <w:num w:numId="19">
    <w:abstractNumId w:val="15"/>
  </w:num>
  <w:num w:numId="20">
    <w:abstractNumId w:val="25"/>
  </w:num>
  <w:num w:numId="21">
    <w:abstractNumId w:val="10"/>
  </w:num>
  <w:num w:numId="22">
    <w:abstractNumId w:val="5"/>
  </w:num>
  <w:num w:numId="23">
    <w:abstractNumId w:val="24"/>
  </w:num>
  <w:num w:numId="24">
    <w:abstractNumId w:val="19"/>
  </w:num>
  <w:num w:numId="25">
    <w:abstractNumId w:val="22"/>
  </w:num>
  <w:num w:numId="26">
    <w:abstractNumId w:val="2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ranco Garcia">
    <w15:presenceInfo w15:providerId="Windows Live" w15:userId="ba6d0201bc0d4c4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05149"/>
    <w:rsid w:val="0000204E"/>
    <w:rsid w:val="0000262B"/>
    <w:rsid w:val="000041E6"/>
    <w:rsid w:val="00005071"/>
    <w:rsid w:val="00006DE4"/>
    <w:rsid w:val="0001200E"/>
    <w:rsid w:val="0001217A"/>
    <w:rsid w:val="00012D33"/>
    <w:rsid w:val="0001395A"/>
    <w:rsid w:val="00015799"/>
    <w:rsid w:val="00023AF7"/>
    <w:rsid w:val="00026726"/>
    <w:rsid w:val="0003075C"/>
    <w:rsid w:val="000312F4"/>
    <w:rsid w:val="000374C0"/>
    <w:rsid w:val="00040592"/>
    <w:rsid w:val="00041DE7"/>
    <w:rsid w:val="00042515"/>
    <w:rsid w:val="000441F0"/>
    <w:rsid w:val="00052B5D"/>
    <w:rsid w:val="000546D6"/>
    <w:rsid w:val="00057510"/>
    <w:rsid w:val="000623EA"/>
    <w:rsid w:val="000635D5"/>
    <w:rsid w:val="0006724B"/>
    <w:rsid w:val="00074516"/>
    <w:rsid w:val="00077D20"/>
    <w:rsid w:val="00090835"/>
    <w:rsid w:val="00091F14"/>
    <w:rsid w:val="000946C2"/>
    <w:rsid w:val="000A1DF2"/>
    <w:rsid w:val="000A3A1F"/>
    <w:rsid w:val="000A4A24"/>
    <w:rsid w:val="000A577A"/>
    <w:rsid w:val="000B00A8"/>
    <w:rsid w:val="000B2832"/>
    <w:rsid w:val="000B3A7C"/>
    <w:rsid w:val="000B3AF7"/>
    <w:rsid w:val="000B585A"/>
    <w:rsid w:val="000C0040"/>
    <w:rsid w:val="000D3227"/>
    <w:rsid w:val="000D57CA"/>
    <w:rsid w:val="000E020C"/>
    <w:rsid w:val="000E2A12"/>
    <w:rsid w:val="000E3882"/>
    <w:rsid w:val="000E4A2C"/>
    <w:rsid w:val="000E53FB"/>
    <w:rsid w:val="000E6C5B"/>
    <w:rsid w:val="000F1004"/>
    <w:rsid w:val="00100309"/>
    <w:rsid w:val="001054E1"/>
    <w:rsid w:val="00111BB6"/>
    <w:rsid w:val="001121E5"/>
    <w:rsid w:val="00116FED"/>
    <w:rsid w:val="00121B97"/>
    <w:rsid w:val="00123230"/>
    <w:rsid w:val="0012468C"/>
    <w:rsid w:val="001276CD"/>
    <w:rsid w:val="00132980"/>
    <w:rsid w:val="001344AA"/>
    <w:rsid w:val="001344E8"/>
    <w:rsid w:val="00135057"/>
    <w:rsid w:val="00142A14"/>
    <w:rsid w:val="00142B63"/>
    <w:rsid w:val="00144A14"/>
    <w:rsid w:val="00144E6E"/>
    <w:rsid w:val="00150608"/>
    <w:rsid w:val="001551F2"/>
    <w:rsid w:val="00156112"/>
    <w:rsid w:val="00163DD8"/>
    <w:rsid w:val="0016407E"/>
    <w:rsid w:val="00164E94"/>
    <w:rsid w:val="001671CA"/>
    <w:rsid w:val="001674DC"/>
    <w:rsid w:val="00167F98"/>
    <w:rsid w:val="0017006F"/>
    <w:rsid w:val="00170376"/>
    <w:rsid w:val="00170A4B"/>
    <w:rsid w:val="00172819"/>
    <w:rsid w:val="00173AD8"/>
    <w:rsid w:val="00174429"/>
    <w:rsid w:val="001820FF"/>
    <w:rsid w:val="001839E6"/>
    <w:rsid w:val="00187D16"/>
    <w:rsid w:val="001A0396"/>
    <w:rsid w:val="001A04D3"/>
    <w:rsid w:val="001A2AF2"/>
    <w:rsid w:val="001A4DC5"/>
    <w:rsid w:val="001A7527"/>
    <w:rsid w:val="001B6DDE"/>
    <w:rsid w:val="001C1662"/>
    <w:rsid w:val="001C3317"/>
    <w:rsid w:val="001C764C"/>
    <w:rsid w:val="001D0ED1"/>
    <w:rsid w:val="001D131A"/>
    <w:rsid w:val="001D3FE4"/>
    <w:rsid w:val="001E1CCE"/>
    <w:rsid w:val="001E1EFD"/>
    <w:rsid w:val="001E1F85"/>
    <w:rsid w:val="001E3F0A"/>
    <w:rsid w:val="001E4BE9"/>
    <w:rsid w:val="001E5B8F"/>
    <w:rsid w:val="001E7E33"/>
    <w:rsid w:val="001F0129"/>
    <w:rsid w:val="001F0E50"/>
    <w:rsid w:val="001F13CB"/>
    <w:rsid w:val="001F2B87"/>
    <w:rsid w:val="001F4626"/>
    <w:rsid w:val="001F4F63"/>
    <w:rsid w:val="00201351"/>
    <w:rsid w:val="00202736"/>
    <w:rsid w:val="0020609C"/>
    <w:rsid w:val="00210213"/>
    <w:rsid w:val="00211D0E"/>
    <w:rsid w:val="00213005"/>
    <w:rsid w:val="0021301C"/>
    <w:rsid w:val="002171C0"/>
    <w:rsid w:val="0022125F"/>
    <w:rsid w:val="00224A60"/>
    <w:rsid w:val="002260BA"/>
    <w:rsid w:val="002268EA"/>
    <w:rsid w:val="0023634F"/>
    <w:rsid w:val="0024398F"/>
    <w:rsid w:val="00247216"/>
    <w:rsid w:val="002475CF"/>
    <w:rsid w:val="00247F02"/>
    <w:rsid w:val="00253E31"/>
    <w:rsid w:val="0025473D"/>
    <w:rsid w:val="002606ED"/>
    <w:rsid w:val="00260C0A"/>
    <w:rsid w:val="00261666"/>
    <w:rsid w:val="00261C09"/>
    <w:rsid w:val="00265A06"/>
    <w:rsid w:val="002677CD"/>
    <w:rsid w:val="0026786C"/>
    <w:rsid w:val="0027311A"/>
    <w:rsid w:val="0027550F"/>
    <w:rsid w:val="0028157B"/>
    <w:rsid w:val="00286449"/>
    <w:rsid w:val="00290138"/>
    <w:rsid w:val="00293743"/>
    <w:rsid w:val="002A4726"/>
    <w:rsid w:val="002A6771"/>
    <w:rsid w:val="002B1903"/>
    <w:rsid w:val="002B2398"/>
    <w:rsid w:val="002B2C29"/>
    <w:rsid w:val="002B32E2"/>
    <w:rsid w:val="002B3F77"/>
    <w:rsid w:val="002C2C15"/>
    <w:rsid w:val="002C35BD"/>
    <w:rsid w:val="002C6B16"/>
    <w:rsid w:val="002C7C2E"/>
    <w:rsid w:val="002D074A"/>
    <w:rsid w:val="002D6D32"/>
    <w:rsid w:val="002E0A54"/>
    <w:rsid w:val="002E5B98"/>
    <w:rsid w:val="002E7A06"/>
    <w:rsid w:val="002E7F78"/>
    <w:rsid w:val="002F4B7B"/>
    <w:rsid w:val="002F529F"/>
    <w:rsid w:val="002F61B7"/>
    <w:rsid w:val="00304CED"/>
    <w:rsid w:val="00305DFA"/>
    <w:rsid w:val="0030760E"/>
    <w:rsid w:val="00310706"/>
    <w:rsid w:val="0031139A"/>
    <w:rsid w:val="00314533"/>
    <w:rsid w:val="00314A79"/>
    <w:rsid w:val="00315768"/>
    <w:rsid w:val="00320BA3"/>
    <w:rsid w:val="00322EDA"/>
    <w:rsid w:val="003241C6"/>
    <w:rsid w:val="00326BA1"/>
    <w:rsid w:val="00331461"/>
    <w:rsid w:val="00331E77"/>
    <w:rsid w:val="00332940"/>
    <w:rsid w:val="0033561D"/>
    <w:rsid w:val="003367B1"/>
    <w:rsid w:val="00337AEC"/>
    <w:rsid w:val="00337D5B"/>
    <w:rsid w:val="003406A9"/>
    <w:rsid w:val="00341CFA"/>
    <w:rsid w:val="00342E43"/>
    <w:rsid w:val="003454DF"/>
    <w:rsid w:val="00345963"/>
    <w:rsid w:val="00346588"/>
    <w:rsid w:val="003475E5"/>
    <w:rsid w:val="0034779B"/>
    <w:rsid w:val="003516AC"/>
    <w:rsid w:val="0035294A"/>
    <w:rsid w:val="00354033"/>
    <w:rsid w:val="00367BE1"/>
    <w:rsid w:val="00372C80"/>
    <w:rsid w:val="00384819"/>
    <w:rsid w:val="0038516F"/>
    <w:rsid w:val="0039181E"/>
    <w:rsid w:val="0039398A"/>
    <w:rsid w:val="00394EA6"/>
    <w:rsid w:val="00394F8B"/>
    <w:rsid w:val="00395754"/>
    <w:rsid w:val="003959D1"/>
    <w:rsid w:val="003A3236"/>
    <w:rsid w:val="003A3D31"/>
    <w:rsid w:val="003A68A8"/>
    <w:rsid w:val="003B35E8"/>
    <w:rsid w:val="003D035C"/>
    <w:rsid w:val="003D0B8C"/>
    <w:rsid w:val="003D12D5"/>
    <w:rsid w:val="003D3E0A"/>
    <w:rsid w:val="003D436B"/>
    <w:rsid w:val="003D6C0D"/>
    <w:rsid w:val="003E575E"/>
    <w:rsid w:val="003F283D"/>
    <w:rsid w:val="003F2A18"/>
    <w:rsid w:val="003F3995"/>
    <w:rsid w:val="00401742"/>
    <w:rsid w:val="00402417"/>
    <w:rsid w:val="004033DB"/>
    <w:rsid w:val="00412C9D"/>
    <w:rsid w:val="00412CD4"/>
    <w:rsid w:val="00413DDE"/>
    <w:rsid w:val="00414B47"/>
    <w:rsid w:val="00414E17"/>
    <w:rsid w:val="00416176"/>
    <w:rsid w:val="00417935"/>
    <w:rsid w:val="004218CE"/>
    <w:rsid w:val="00422395"/>
    <w:rsid w:val="00424872"/>
    <w:rsid w:val="004334B8"/>
    <w:rsid w:val="00434CAE"/>
    <w:rsid w:val="004352B1"/>
    <w:rsid w:val="004354F0"/>
    <w:rsid w:val="00436E0F"/>
    <w:rsid w:val="004370A1"/>
    <w:rsid w:val="00441DB6"/>
    <w:rsid w:val="004422A7"/>
    <w:rsid w:val="004473EB"/>
    <w:rsid w:val="00452C26"/>
    <w:rsid w:val="0046260A"/>
    <w:rsid w:val="00465462"/>
    <w:rsid w:val="00470590"/>
    <w:rsid w:val="00470AAC"/>
    <w:rsid w:val="00471179"/>
    <w:rsid w:val="0047409B"/>
    <w:rsid w:val="004805D8"/>
    <w:rsid w:val="00480E06"/>
    <w:rsid w:val="0048300C"/>
    <w:rsid w:val="004848D9"/>
    <w:rsid w:val="0048623B"/>
    <w:rsid w:val="00490F6A"/>
    <w:rsid w:val="004918A7"/>
    <w:rsid w:val="00495CF0"/>
    <w:rsid w:val="00496523"/>
    <w:rsid w:val="004A0567"/>
    <w:rsid w:val="004A0EC5"/>
    <w:rsid w:val="004A2B0F"/>
    <w:rsid w:val="004A37E9"/>
    <w:rsid w:val="004A4F54"/>
    <w:rsid w:val="004A7136"/>
    <w:rsid w:val="004B7344"/>
    <w:rsid w:val="004C61DD"/>
    <w:rsid w:val="004D15D7"/>
    <w:rsid w:val="004D3B40"/>
    <w:rsid w:val="004D4474"/>
    <w:rsid w:val="004D6509"/>
    <w:rsid w:val="004D6EAD"/>
    <w:rsid w:val="004E1C16"/>
    <w:rsid w:val="004E2966"/>
    <w:rsid w:val="004E2C3A"/>
    <w:rsid w:val="004E51A9"/>
    <w:rsid w:val="004E79D4"/>
    <w:rsid w:val="004E7E91"/>
    <w:rsid w:val="004F2C6C"/>
    <w:rsid w:val="004F7048"/>
    <w:rsid w:val="00500DB0"/>
    <w:rsid w:val="0050587C"/>
    <w:rsid w:val="00505A32"/>
    <w:rsid w:val="0051073D"/>
    <w:rsid w:val="00513610"/>
    <w:rsid w:val="00520B8E"/>
    <w:rsid w:val="00522110"/>
    <w:rsid w:val="0052220B"/>
    <w:rsid w:val="00522260"/>
    <w:rsid w:val="00534622"/>
    <w:rsid w:val="00537315"/>
    <w:rsid w:val="0054289A"/>
    <w:rsid w:val="0054437C"/>
    <w:rsid w:val="005472E5"/>
    <w:rsid w:val="0055108D"/>
    <w:rsid w:val="005546E6"/>
    <w:rsid w:val="00563044"/>
    <w:rsid w:val="00564D9B"/>
    <w:rsid w:val="005658AB"/>
    <w:rsid w:val="00566E51"/>
    <w:rsid w:val="0056780E"/>
    <w:rsid w:val="00571143"/>
    <w:rsid w:val="0057419C"/>
    <w:rsid w:val="00576462"/>
    <w:rsid w:val="005779C9"/>
    <w:rsid w:val="00580D6A"/>
    <w:rsid w:val="00591017"/>
    <w:rsid w:val="00592472"/>
    <w:rsid w:val="00592F3D"/>
    <w:rsid w:val="00594ADE"/>
    <w:rsid w:val="00595B96"/>
    <w:rsid w:val="005B2D4E"/>
    <w:rsid w:val="005C3A22"/>
    <w:rsid w:val="005C3A3D"/>
    <w:rsid w:val="005C4771"/>
    <w:rsid w:val="005D063D"/>
    <w:rsid w:val="005D7EC3"/>
    <w:rsid w:val="005E0A68"/>
    <w:rsid w:val="005E0AB9"/>
    <w:rsid w:val="005E2D94"/>
    <w:rsid w:val="005E6F3C"/>
    <w:rsid w:val="005E7407"/>
    <w:rsid w:val="005F15B0"/>
    <w:rsid w:val="005F4033"/>
    <w:rsid w:val="005F4848"/>
    <w:rsid w:val="005F6236"/>
    <w:rsid w:val="005F6A20"/>
    <w:rsid w:val="006013D5"/>
    <w:rsid w:val="006025F9"/>
    <w:rsid w:val="006064EC"/>
    <w:rsid w:val="0061134D"/>
    <w:rsid w:val="00615EE2"/>
    <w:rsid w:val="00616080"/>
    <w:rsid w:val="0061619C"/>
    <w:rsid w:val="0061720A"/>
    <w:rsid w:val="00631490"/>
    <w:rsid w:val="00631670"/>
    <w:rsid w:val="00645BEF"/>
    <w:rsid w:val="006472F0"/>
    <w:rsid w:val="0065374F"/>
    <w:rsid w:val="00653852"/>
    <w:rsid w:val="00656EAF"/>
    <w:rsid w:val="006573E9"/>
    <w:rsid w:val="00660E28"/>
    <w:rsid w:val="00665425"/>
    <w:rsid w:val="00667B84"/>
    <w:rsid w:val="0067056A"/>
    <w:rsid w:val="0067297B"/>
    <w:rsid w:val="00673858"/>
    <w:rsid w:val="00674181"/>
    <w:rsid w:val="00676280"/>
    <w:rsid w:val="006836EE"/>
    <w:rsid w:val="006A0A6A"/>
    <w:rsid w:val="006A28FF"/>
    <w:rsid w:val="006A5359"/>
    <w:rsid w:val="006A7BE5"/>
    <w:rsid w:val="006B05AA"/>
    <w:rsid w:val="006B5FD5"/>
    <w:rsid w:val="006B6FF4"/>
    <w:rsid w:val="006C4A72"/>
    <w:rsid w:val="006C525A"/>
    <w:rsid w:val="006C7C90"/>
    <w:rsid w:val="006D26EE"/>
    <w:rsid w:val="006D37FC"/>
    <w:rsid w:val="006D5B09"/>
    <w:rsid w:val="006D67BD"/>
    <w:rsid w:val="006D6AB0"/>
    <w:rsid w:val="006E1756"/>
    <w:rsid w:val="006E1A89"/>
    <w:rsid w:val="006E1AAE"/>
    <w:rsid w:val="006E31A6"/>
    <w:rsid w:val="006E523C"/>
    <w:rsid w:val="006E6770"/>
    <w:rsid w:val="006E78C9"/>
    <w:rsid w:val="006F29B5"/>
    <w:rsid w:val="006F2EB5"/>
    <w:rsid w:val="006F5781"/>
    <w:rsid w:val="007025CA"/>
    <w:rsid w:val="00704997"/>
    <w:rsid w:val="00707753"/>
    <w:rsid w:val="00707ED7"/>
    <w:rsid w:val="0071095D"/>
    <w:rsid w:val="00711619"/>
    <w:rsid w:val="0071459E"/>
    <w:rsid w:val="00720F69"/>
    <w:rsid w:val="00723E8F"/>
    <w:rsid w:val="00724058"/>
    <w:rsid w:val="00737BC3"/>
    <w:rsid w:val="00745303"/>
    <w:rsid w:val="00755320"/>
    <w:rsid w:val="007571BF"/>
    <w:rsid w:val="007705A0"/>
    <w:rsid w:val="0077163D"/>
    <w:rsid w:val="007742B4"/>
    <w:rsid w:val="00774C67"/>
    <w:rsid w:val="00775C6F"/>
    <w:rsid w:val="00775EFB"/>
    <w:rsid w:val="00782C9B"/>
    <w:rsid w:val="00786268"/>
    <w:rsid w:val="007920A5"/>
    <w:rsid w:val="007A0F52"/>
    <w:rsid w:val="007A3926"/>
    <w:rsid w:val="007A6B4E"/>
    <w:rsid w:val="007B0BDF"/>
    <w:rsid w:val="007B108E"/>
    <w:rsid w:val="007B3714"/>
    <w:rsid w:val="007B38B1"/>
    <w:rsid w:val="007B397E"/>
    <w:rsid w:val="007B41EC"/>
    <w:rsid w:val="007B4502"/>
    <w:rsid w:val="007C375E"/>
    <w:rsid w:val="007C6B7D"/>
    <w:rsid w:val="007D56AD"/>
    <w:rsid w:val="007E1124"/>
    <w:rsid w:val="007E2D6A"/>
    <w:rsid w:val="007E3CA6"/>
    <w:rsid w:val="007E5603"/>
    <w:rsid w:val="007F056C"/>
    <w:rsid w:val="007F05AF"/>
    <w:rsid w:val="007F5B52"/>
    <w:rsid w:val="00803288"/>
    <w:rsid w:val="00812EE1"/>
    <w:rsid w:val="008264C7"/>
    <w:rsid w:val="00831F42"/>
    <w:rsid w:val="00835417"/>
    <w:rsid w:val="00841F24"/>
    <w:rsid w:val="008433F3"/>
    <w:rsid w:val="008442EA"/>
    <w:rsid w:val="00844FFE"/>
    <w:rsid w:val="00845E85"/>
    <w:rsid w:val="008470DD"/>
    <w:rsid w:val="00854648"/>
    <w:rsid w:val="00855DC8"/>
    <w:rsid w:val="00873622"/>
    <w:rsid w:val="0087411A"/>
    <w:rsid w:val="00874BA9"/>
    <w:rsid w:val="00885966"/>
    <w:rsid w:val="008875E7"/>
    <w:rsid w:val="008913B9"/>
    <w:rsid w:val="00893E90"/>
    <w:rsid w:val="008963CC"/>
    <w:rsid w:val="008968E8"/>
    <w:rsid w:val="008A0C53"/>
    <w:rsid w:val="008A2962"/>
    <w:rsid w:val="008A4339"/>
    <w:rsid w:val="008B0281"/>
    <w:rsid w:val="008B1A76"/>
    <w:rsid w:val="008B359A"/>
    <w:rsid w:val="008B41B2"/>
    <w:rsid w:val="008B41C3"/>
    <w:rsid w:val="008B488D"/>
    <w:rsid w:val="008B5A49"/>
    <w:rsid w:val="008C16D7"/>
    <w:rsid w:val="008D0772"/>
    <w:rsid w:val="008D22A7"/>
    <w:rsid w:val="008D772B"/>
    <w:rsid w:val="008E01B0"/>
    <w:rsid w:val="008E4188"/>
    <w:rsid w:val="008E5B5F"/>
    <w:rsid w:val="008F4B2B"/>
    <w:rsid w:val="00906D64"/>
    <w:rsid w:val="009152D3"/>
    <w:rsid w:val="00915932"/>
    <w:rsid w:val="00920DCA"/>
    <w:rsid w:val="0092167F"/>
    <w:rsid w:val="00923078"/>
    <w:rsid w:val="00925478"/>
    <w:rsid w:val="0092732E"/>
    <w:rsid w:val="0093277E"/>
    <w:rsid w:val="00934CF8"/>
    <w:rsid w:val="00940BA6"/>
    <w:rsid w:val="00941B47"/>
    <w:rsid w:val="00943A00"/>
    <w:rsid w:val="0094689A"/>
    <w:rsid w:val="00947A3A"/>
    <w:rsid w:val="0095175E"/>
    <w:rsid w:val="0095461E"/>
    <w:rsid w:val="0096338A"/>
    <w:rsid w:val="009637FF"/>
    <w:rsid w:val="00963E2F"/>
    <w:rsid w:val="00964235"/>
    <w:rsid w:val="00966046"/>
    <w:rsid w:val="0096731B"/>
    <w:rsid w:val="009701F8"/>
    <w:rsid w:val="00973A57"/>
    <w:rsid w:val="00975895"/>
    <w:rsid w:val="009804F5"/>
    <w:rsid w:val="0099165A"/>
    <w:rsid w:val="00994CF8"/>
    <w:rsid w:val="009A2844"/>
    <w:rsid w:val="009A5299"/>
    <w:rsid w:val="009B2413"/>
    <w:rsid w:val="009B3110"/>
    <w:rsid w:val="009B493B"/>
    <w:rsid w:val="009B4F37"/>
    <w:rsid w:val="009B50AB"/>
    <w:rsid w:val="009C09D7"/>
    <w:rsid w:val="009C3220"/>
    <w:rsid w:val="009C46D3"/>
    <w:rsid w:val="009C4A54"/>
    <w:rsid w:val="009C51E9"/>
    <w:rsid w:val="009C7B7C"/>
    <w:rsid w:val="009D01B4"/>
    <w:rsid w:val="009D44C7"/>
    <w:rsid w:val="009D4AF1"/>
    <w:rsid w:val="009D5899"/>
    <w:rsid w:val="009E0CB3"/>
    <w:rsid w:val="009E3E20"/>
    <w:rsid w:val="009F1929"/>
    <w:rsid w:val="009F2D9E"/>
    <w:rsid w:val="009F3D3C"/>
    <w:rsid w:val="009F4C7E"/>
    <w:rsid w:val="009F4F69"/>
    <w:rsid w:val="009F6F61"/>
    <w:rsid w:val="00A045FC"/>
    <w:rsid w:val="00A05149"/>
    <w:rsid w:val="00A05638"/>
    <w:rsid w:val="00A06594"/>
    <w:rsid w:val="00A072F7"/>
    <w:rsid w:val="00A10421"/>
    <w:rsid w:val="00A10AB4"/>
    <w:rsid w:val="00A11A51"/>
    <w:rsid w:val="00A155E1"/>
    <w:rsid w:val="00A163F0"/>
    <w:rsid w:val="00A21AE7"/>
    <w:rsid w:val="00A237C5"/>
    <w:rsid w:val="00A30737"/>
    <w:rsid w:val="00A30E5B"/>
    <w:rsid w:val="00A33C53"/>
    <w:rsid w:val="00A34124"/>
    <w:rsid w:val="00A35415"/>
    <w:rsid w:val="00A3698A"/>
    <w:rsid w:val="00A36B02"/>
    <w:rsid w:val="00A42670"/>
    <w:rsid w:val="00A4284C"/>
    <w:rsid w:val="00A42C2D"/>
    <w:rsid w:val="00A43D9B"/>
    <w:rsid w:val="00A4444F"/>
    <w:rsid w:val="00A51F03"/>
    <w:rsid w:val="00A57A4F"/>
    <w:rsid w:val="00A62068"/>
    <w:rsid w:val="00A665D1"/>
    <w:rsid w:val="00A8337A"/>
    <w:rsid w:val="00A8598F"/>
    <w:rsid w:val="00A871ED"/>
    <w:rsid w:val="00A872C1"/>
    <w:rsid w:val="00A913B9"/>
    <w:rsid w:val="00A91E23"/>
    <w:rsid w:val="00A9558B"/>
    <w:rsid w:val="00A974EE"/>
    <w:rsid w:val="00AB3902"/>
    <w:rsid w:val="00AB3C89"/>
    <w:rsid w:val="00AB5B5B"/>
    <w:rsid w:val="00AB5BB8"/>
    <w:rsid w:val="00AB5FEF"/>
    <w:rsid w:val="00AC137E"/>
    <w:rsid w:val="00AC20AA"/>
    <w:rsid w:val="00AC29F9"/>
    <w:rsid w:val="00AC3889"/>
    <w:rsid w:val="00AC504A"/>
    <w:rsid w:val="00AD1082"/>
    <w:rsid w:val="00AD154F"/>
    <w:rsid w:val="00AD29FE"/>
    <w:rsid w:val="00AD6847"/>
    <w:rsid w:val="00AD7875"/>
    <w:rsid w:val="00AE0E44"/>
    <w:rsid w:val="00AE0FD6"/>
    <w:rsid w:val="00AE283B"/>
    <w:rsid w:val="00AE3408"/>
    <w:rsid w:val="00AE6D18"/>
    <w:rsid w:val="00AE7A80"/>
    <w:rsid w:val="00AF1AFE"/>
    <w:rsid w:val="00AF2213"/>
    <w:rsid w:val="00AF28CD"/>
    <w:rsid w:val="00AF2CE6"/>
    <w:rsid w:val="00AF4B26"/>
    <w:rsid w:val="00AF7901"/>
    <w:rsid w:val="00B06BE7"/>
    <w:rsid w:val="00B07FEF"/>
    <w:rsid w:val="00B11258"/>
    <w:rsid w:val="00B1225F"/>
    <w:rsid w:val="00B1239E"/>
    <w:rsid w:val="00B1407E"/>
    <w:rsid w:val="00B149D6"/>
    <w:rsid w:val="00B16570"/>
    <w:rsid w:val="00B212E5"/>
    <w:rsid w:val="00B21E8A"/>
    <w:rsid w:val="00B22303"/>
    <w:rsid w:val="00B2731F"/>
    <w:rsid w:val="00B30342"/>
    <w:rsid w:val="00B315E2"/>
    <w:rsid w:val="00B3191C"/>
    <w:rsid w:val="00B3266A"/>
    <w:rsid w:val="00B32F40"/>
    <w:rsid w:val="00B408F1"/>
    <w:rsid w:val="00B463E7"/>
    <w:rsid w:val="00B468DA"/>
    <w:rsid w:val="00B501AA"/>
    <w:rsid w:val="00B55748"/>
    <w:rsid w:val="00B55AC6"/>
    <w:rsid w:val="00B56423"/>
    <w:rsid w:val="00B60139"/>
    <w:rsid w:val="00B631DD"/>
    <w:rsid w:val="00B64EBF"/>
    <w:rsid w:val="00B64FC7"/>
    <w:rsid w:val="00B701E3"/>
    <w:rsid w:val="00B7315E"/>
    <w:rsid w:val="00B7422E"/>
    <w:rsid w:val="00B74BBC"/>
    <w:rsid w:val="00B7701F"/>
    <w:rsid w:val="00B803C2"/>
    <w:rsid w:val="00B873CC"/>
    <w:rsid w:val="00B9553C"/>
    <w:rsid w:val="00B978C0"/>
    <w:rsid w:val="00B97BBE"/>
    <w:rsid w:val="00BA0EC1"/>
    <w:rsid w:val="00BC06FF"/>
    <w:rsid w:val="00BC14EA"/>
    <w:rsid w:val="00BD0A24"/>
    <w:rsid w:val="00BD2C8D"/>
    <w:rsid w:val="00BD3314"/>
    <w:rsid w:val="00BD51CB"/>
    <w:rsid w:val="00BD5638"/>
    <w:rsid w:val="00BD7CCA"/>
    <w:rsid w:val="00BE07DF"/>
    <w:rsid w:val="00BE0F9D"/>
    <w:rsid w:val="00BE719C"/>
    <w:rsid w:val="00BF2A73"/>
    <w:rsid w:val="00BF62B9"/>
    <w:rsid w:val="00BF6528"/>
    <w:rsid w:val="00BF7E4E"/>
    <w:rsid w:val="00C04092"/>
    <w:rsid w:val="00C06C9C"/>
    <w:rsid w:val="00C07A7A"/>
    <w:rsid w:val="00C07C4F"/>
    <w:rsid w:val="00C1169B"/>
    <w:rsid w:val="00C116FA"/>
    <w:rsid w:val="00C12ACC"/>
    <w:rsid w:val="00C13F25"/>
    <w:rsid w:val="00C154EC"/>
    <w:rsid w:val="00C2076E"/>
    <w:rsid w:val="00C301D5"/>
    <w:rsid w:val="00C32328"/>
    <w:rsid w:val="00C32877"/>
    <w:rsid w:val="00C3748A"/>
    <w:rsid w:val="00C37FD1"/>
    <w:rsid w:val="00C42CF3"/>
    <w:rsid w:val="00C44122"/>
    <w:rsid w:val="00C44D26"/>
    <w:rsid w:val="00C47CE3"/>
    <w:rsid w:val="00C50CE7"/>
    <w:rsid w:val="00C610D2"/>
    <w:rsid w:val="00C654ED"/>
    <w:rsid w:val="00C66D5C"/>
    <w:rsid w:val="00C701DB"/>
    <w:rsid w:val="00C730A9"/>
    <w:rsid w:val="00C74924"/>
    <w:rsid w:val="00C74F2D"/>
    <w:rsid w:val="00C75BC6"/>
    <w:rsid w:val="00C7709C"/>
    <w:rsid w:val="00C7714A"/>
    <w:rsid w:val="00C800D6"/>
    <w:rsid w:val="00C81290"/>
    <w:rsid w:val="00C812F8"/>
    <w:rsid w:val="00C82180"/>
    <w:rsid w:val="00C8422F"/>
    <w:rsid w:val="00C85665"/>
    <w:rsid w:val="00C87491"/>
    <w:rsid w:val="00C906B2"/>
    <w:rsid w:val="00C97B63"/>
    <w:rsid w:val="00CA1545"/>
    <w:rsid w:val="00CA3829"/>
    <w:rsid w:val="00CB4C24"/>
    <w:rsid w:val="00CC083D"/>
    <w:rsid w:val="00CC4100"/>
    <w:rsid w:val="00CC4725"/>
    <w:rsid w:val="00CC4FF0"/>
    <w:rsid w:val="00CC7735"/>
    <w:rsid w:val="00CD0861"/>
    <w:rsid w:val="00CD32BC"/>
    <w:rsid w:val="00CD3ADF"/>
    <w:rsid w:val="00CD5305"/>
    <w:rsid w:val="00CD60F4"/>
    <w:rsid w:val="00CE392E"/>
    <w:rsid w:val="00CE3A80"/>
    <w:rsid w:val="00CF26B4"/>
    <w:rsid w:val="00CF3623"/>
    <w:rsid w:val="00D02EEA"/>
    <w:rsid w:val="00D04AF9"/>
    <w:rsid w:val="00D07B79"/>
    <w:rsid w:val="00D12611"/>
    <w:rsid w:val="00D143D0"/>
    <w:rsid w:val="00D155C3"/>
    <w:rsid w:val="00D17BEF"/>
    <w:rsid w:val="00D204EE"/>
    <w:rsid w:val="00D21710"/>
    <w:rsid w:val="00D2389E"/>
    <w:rsid w:val="00D37FEF"/>
    <w:rsid w:val="00D43686"/>
    <w:rsid w:val="00D4547D"/>
    <w:rsid w:val="00D4676D"/>
    <w:rsid w:val="00D47B22"/>
    <w:rsid w:val="00D50F39"/>
    <w:rsid w:val="00D53505"/>
    <w:rsid w:val="00D5496D"/>
    <w:rsid w:val="00D54AED"/>
    <w:rsid w:val="00D56901"/>
    <w:rsid w:val="00D60008"/>
    <w:rsid w:val="00D62BAE"/>
    <w:rsid w:val="00D63CB2"/>
    <w:rsid w:val="00D66C7D"/>
    <w:rsid w:val="00D67DE0"/>
    <w:rsid w:val="00D71ACE"/>
    <w:rsid w:val="00D76BD8"/>
    <w:rsid w:val="00D775F0"/>
    <w:rsid w:val="00D83476"/>
    <w:rsid w:val="00D84332"/>
    <w:rsid w:val="00D84607"/>
    <w:rsid w:val="00D878E4"/>
    <w:rsid w:val="00D9029B"/>
    <w:rsid w:val="00D9098F"/>
    <w:rsid w:val="00D92CA0"/>
    <w:rsid w:val="00D93B98"/>
    <w:rsid w:val="00D97FAE"/>
    <w:rsid w:val="00DA26BC"/>
    <w:rsid w:val="00DA7DAF"/>
    <w:rsid w:val="00DB3F05"/>
    <w:rsid w:val="00DB5F28"/>
    <w:rsid w:val="00DB7274"/>
    <w:rsid w:val="00DC0C35"/>
    <w:rsid w:val="00DC36BB"/>
    <w:rsid w:val="00DC7615"/>
    <w:rsid w:val="00DC7B14"/>
    <w:rsid w:val="00DD3646"/>
    <w:rsid w:val="00DD39B5"/>
    <w:rsid w:val="00DD3FD5"/>
    <w:rsid w:val="00DD4A34"/>
    <w:rsid w:val="00DE6DD7"/>
    <w:rsid w:val="00DF00D5"/>
    <w:rsid w:val="00DF3914"/>
    <w:rsid w:val="00DF49C5"/>
    <w:rsid w:val="00DF5002"/>
    <w:rsid w:val="00DF7505"/>
    <w:rsid w:val="00E002CA"/>
    <w:rsid w:val="00E0039F"/>
    <w:rsid w:val="00E01887"/>
    <w:rsid w:val="00E06C7C"/>
    <w:rsid w:val="00E1052D"/>
    <w:rsid w:val="00E10B90"/>
    <w:rsid w:val="00E11D35"/>
    <w:rsid w:val="00E11DFA"/>
    <w:rsid w:val="00E14698"/>
    <w:rsid w:val="00E148E9"/>
    <w:rsid w:val="00E20C7F"/>
    <w:rsid w:val="00E210F7"/>
    <w:rsid w:val="00E261F6"/>
    <w:rsid w:val="00E26375"/>
    <w:rsid w:val="00E269A0"/>
    <w:rsid w:val="00E3193E"/>
    <w:rsid w:val="00E41282"/>
    <w:rsid w:val="00E4272D"/>
    <w:rsid w:val="00E51A96"/>
    <w:rsid w:val="00E53CAF"/>
    <w:rsid w:val="00E60BEB"/>
    <w:rsid w:val="00E61BF8"/>
    <w:rsid w:val="00E644FE"/>
    <w:rsid w:val="00E6711B"/>
    <w:rsid w:val="00E672BA"/>
    <w:rsid w:val="00E67FD5"/>
    <w:rsid w:val="00E74BDD"/>
    <w:rsid w:val="00E74C52"/>
    <w:rsid w:val="00E7678B"/>
    <w:rsid w:val="00E76821"/>
    <w:rsid w:val="00E7690D"/>
    <w:rsid w:val="00E80F9C"/>
    <w:rsid w:val="00E82B9C"/>
    <w:rsid w:val="00EA2A7E"/>
    <w:rsid w:val="00EA324E"/>
    <w:rsid w:val="00EA45C7"/>
    <w:rsid w:val="00EB0266"/>
    <w:rsid w:val="00EB0F0D"/>
    <w:rsid w:val="00EB4DBD"/>
    <w:rsid w:val="00EB53EF"/>
    <w:rsid w:val="00EB6F0C"/>
    <w:rsid w:val="00EC16EF"/>
    <w:rsid w:val="00EC4288"/>
    <w:rsid w:val="00EC53B4"/>
    <w:rsid w:val="00EC5EAC"/>
    <w:rsid w:val="00ED2F6D"/>
    <w:rsid w:val="00ED3DAC"/>
    <w:rsid w:val="00ED4AA0"/>
    <w:rsid w:val="00ED5749"/>
    <w:rsid w:val="00ED6B52"/>
    <w:rsid w:val="00EE179C"/>
    <w:rsid w:val="00EE425E"/>
    <w:rsid w:val="00EE5CC1"/>
    <w:rsid w:val="00EF51DF"/>
    <w:rsid w:val="00EF64AD"/>
    <w:rsid w:val="00EF6FEF"/>
    <w:rsid w:val="00F03FE7"/>
    <w:rsid w:val="00F077BB"/>
    <w:rsid w:val="00F10706"/>
    <w:rsid w:val="00F10EF3"/>
    <w:rsid w:val="00F156EE"/>
    <w:rsid w:val="00F16344"/>
    <w:rsid w:val="00F1720B"/>
    <w:rsid w:val="00F17533"/>
    <w:rsid w:val="00F20380"/>
    <w:rsid w:val="00F22FB0"/>
    <w:rsid w:val="00F23E26"/>
    <w:rsid w:val="00F257FC"/>
    <w:rsid w:val="00F41984"/>
    <w:rsid w:val="00F41D1C"/>
    <w:rsid w:val="00F44A1C"/>
    <w:rsid w:val="00F511EE"/>
    <w:rsid w:val="00F526F0"/>
    <w:rsid w:val="00F5296B"/>
    <w:rsid w:val="00F54A7D"/>
    <w:rsid w:val="00F64EB3"/>
    <w:rsid w:val="00F66E2D"/>
    <w:rsid w:val="00F70A4A"/>
    <w:rsid w:val="00F73920"/>
    <w:rsid w:val="00F81422"/>
    <w:rsid w:val="00F83B86"/>
    <w:rsid w:val="00F84044"/>
    <w:rsid w:val="00F9096C"/>
    <w:rsid w:val="00F9457C"/>
    <w:rsid w:val="00F96FD5"/>
    <w:rsid w:val="00F97491"/>
    <w:rsid w:val="00FA0B2F"/>
    <w:rsid w:val="00FA725B"/>
    <w:rsid w:val="00FB0C55"/>
    <w:rsid w:val="00FB15A2"/>
    <w:rsid w:val="00FB1D67"/>
    <w:rsid w:val="00FB3DC0"/>
    <w:rsid w:val="00FB5DE3"/>
    <w:rsid w:val="00FC11FB"/>
    <w:rsid w:val="00FC1AEA"/>
    <w:rsid w:val="00FC2C6C"/>
    <w:rsid w:val="00FC2CBC"/>
    <w:rsid w:val="00FC4462"/>
    <w:rsid w:val="00FC49D2"/>
    <w:rsid w:val="00FC5DBD"/>
    <w:rsid w:val="00FD101B"/>
    <w:rsid w:val="00FD1EFA"/>
    <w:rsid w:val="00FD1FAE"/>
    <w:rsid w:val="00FD3CD9"/>
    <w:rsid w:val="00FD5467"/>
    <w:rsid w:val="00FE0333"/>
    <w:rsid w:val="00FE56FB"/>
    <w:rsid w:val="00FE6646"/>
    <w:rsid w:val="00FE7B26"/>
    <w:rsid w:val="00FF4810"/>
    <w:rsid w:val="00FF50C1"/>
    <w:rsid w:val="00FF609B"/>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D1AE71"/>
  <w15:chartTrackingRefBased/>
  <w15:docId w15:val="{87F09D4F-2D8C-479F-9105-77E264F901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05071"/>
    <w:pPr>
      <w:jc w:val="both"/>
    </w:pPr>
    <w:rPr>
      <w:sz w:val="24"/>
      <w:lang w:val="en-US"/>
    </w:rPr>
  </w:style>
  <w:style w:type="paragraph" w:styleId="Heading1">
    <w:name w:val="heading 1"/>
    <w:basedOn w:val="Normal"/>
    <w:next w:val="Normal"/>
    <w:link w:val="Heading1Char"/>
    <w:uiPriority w:val="9"/>
    <w:qFormat/>
    <w:rsid w:val="00AF2213"/>
    <w:pPr>
      <w:keepNext/>
      <w:keepLines/>
      <w:numPr>
        <w:numId w:val="1"/>
      </w:numPr>
      <w:spacing w:before="240" w:after="0"/>
      <w:outlineLvl w:val="0"/>
    </w:pPr>
    <w:rPr>
      <w:rFonts w:asciiTheme="majorHAnsi" w:eastAsiaTheme="majorEastAsia" w:hAnsiTheme="majorHAnsi" w:cstheme="majorBidi"/>
      <w:b/>
      <w:color w:val="2E74B5" w:themeColor="accent1" w:themeShade="BF"/>
      <w:sz w:val="32"/>
      <w:szCs w:val="32"/>
    </w:rPr>
  </w:style>
  <w:style w:type="paragraph" w:styleId="Heading2">
    <w:name w:val="heading 2"/>
    <w:basedOn w:val="Normal"/>
    <w:next w:val="Normal"/>
    <w:link w:val="Heading2Char"/>
    <w:uiPriority w:val="9"/>
    <w:unhideWhenUsed/>
    <w:qFormat/>
    <w:rsid w:val="00AF2213"/>
    <w:pPr>
      <w:keepNext/>
      <w:keepLines/>
      <w:numPr>
        <w:ilvl w:val="1"/>
        <w:numId w:val="1"/>
      </w:numPr>
      <w:spacing w:before="40" w:after="0"/>
      <w:outlineLvl w:val="1"/>
    </w:pPr>
    <w:rPr>
      <w:rFonts w:asciiTheme="majorHAnsi" w:eastAsiaTheme="majorEastAsia" w:hAnsiTheme="majorHAnsi" w:cstheme="majorBidi"/>
      <w:b/>
      <w:color w:val="2E74B5" w:themeColor="accent1" w:themeShade="BF"/>
      <w:sz w:val="28"/>
      <w:szCs w:val="26"/>
    </w:rPr>
  </w:style>
  <w:style w:type="paragraph" w:styleId="Heading3">
    <w:name w:val="heading 3"/>
    <w:basedOn w:val="Normal"/>
    <w:next w:val="Normal"/>
    <w:link w:val="Heading3Char"/>
    <w:uiPriority w:val="9"/>
    <w:unhideWhenUsed/>
    <w:qFormat/>
    <w:rsid w:val="00C906B2"/>
    <w:pPr>
      <w:keepNext/>
      <w:keepLines/>
      <w:numPr>
        <w:ilvl w:val="2"/>
        <w:numId w:val="1"/>
      </w:numPr>
      <w:spacing w:before="40" w:after="0"/>
      <w:outlineLvl w:val="2"/>
    </w:pPr>
    <w:rPr>
      <w:rFonts w:asciiTheme="majorHAnsi" w:eastAsiaTheme="majorEastAsia" w:hAnsiTheme="majorHAnsi" w:cstheme="majorBidi"/>
      <w:b/>
      <w:color w:val="2E74B5" w:themeColor="accent1" w:themeShade="BF"/>
      <w:sz w:val="26"/>
      <w:szCs w:val="24"/>
    </w:rPr>
  </w:style>
  <w:style w:type="paragraph" w:styleId="Heading4">
    <w:name w:val="heading 4"/>
    <w:basedOn w:val="Normal"/>
    <w:next w:val="Normal"/>
    <w:link w:val="Heading4Char"/>
    <w:uiPriority w:val="9"/>
    <w:unhideWhenUsed/>
    <w:qFormat/>
    <w:rsid w:val="00C906B2"/>
    <w:pPr>
      <w:keepNext/>
      <w:keepLines/>
      <w:numPr>
        <w:ilvl w:val="3"/>
        <w:numId w:val="1"/>
      </w:numPr>
      <w:spacing w:before="40" w:after="0"/>
      <w:outlineLvl w:val="3"/>
    </w:pPr>
    <w:rPr>
      <w:rFonts w:asciiTheme="majorHAnsi" w:eastAsiaTheme="majorEastAsia" w:hAnsiTheme="majorHAnsi" w:cstheme="majorBidi"/>
      <w:b/>
      <w:iCs/>
      <w:color w:val="2E74B5" w:themeColor="accent1" w:themeShade="BF"/>
    </w:rPr>
  </w:style>
  <w:style w:type="paragraph" w:styleId="Heading5">
    <w:name w:val="heading 5"/>
    <w:basedOn w:val="Normal"/>
    <w:next w:val="Normal"/>
    <w:link w:val="Heading5Char"/>
    <w:uiPriority w:val="9"/>
    <w:unhideWhenUsed/>
    <w:qFormat/>
    <w:rsid w:val="00C906B2"/>
    <w:pPr>
      <w:keepNext/>
      <w:keepLines/>
      <w:numPr>
        <w:ilvl w:val="4"/>
        <w:numId w:val="1"/>
      </w:numPr>
      <w:spacing w:before="40" w:after="0"/>
      <w:outlineLvl w:val="4"/>
    </w:pPr>
    <w:rPr>
      <w:rFonts w:asciiTheme="majorHAnsi" w:eastAsiaTheme="majorEastAsia" w:hAnsiTheme="majorHAnsi" w:cstheme="majorBidi"/>
      <w:b/>
      <w:color w:val="2E74B5" w:themeColor="accent1" w:themeShade="BF"/>
    </w:rPr>
  </w:style>
  <w:style w:type="paragraph" w:styleId="Heading6">
    <w:name w:val="heading 6"/>
    <w:basedOn w:val="Normal"/>
    <w:next w:val="Normal"/>
    <w:link w:val="Heading6Char"/>
    <w:uiPriority w:val="9"/>
    <w:semiHidden/>
    <w:unhideWhenUsed/>
    <w:qFormat/>
    <w:rsid w:val="00471179"/>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471179"/>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71179"/>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71179"/>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F2213"/>
    <w:rPr>
      <w:rFonts w:asciiTheme="majorHAnsi" w:eastAsiaTheme="majorEastAsia" w:hAnsiTheme="majorHAnsi" w:cstheme="majorBidi"/>
      <w:b/>
      <w:color w:val="2E74B5" w:themeColor="accent1" w:themeShade="BF"/>
      <w:sz w:val="32"/>
      <w:szCs w:val="32"/>
      <w:lang w:val="en-US"/>
    </w:rPr>
  </w:style>
  <w:style w:type="character" w:customStyle="1" w:styleId="Heading2Char">
    <w:name w:val="Heading 2 Char"/>
    <w:basedOn w:val="DefaultParagraphFont"/>
    <w:link w:val="Heading2"/>
    <w:uiPriority w:val="9"/>
    <w:rsid w:val="00AF2213"/>
    <w:rPr>
      <w:rFonts w:asciiTheme="majorHAnsi" w:eastAsiaTheme="majorEastAsia" w:hAnsiTheme="majorHAnsi" w:cstheme="majorBidi"/>
      <w:b/>
      <w:color w:val="2E74B5" w:themeColor="accent1" w:themeShade="BF"/>
      <w:sz w:val="28"/>
      <w:szCs w:val="26"/>
      <w:lang w:val="en-US"/>
    </w:rPr>
  </w:style>
  <w:style w:type="character" w:customStyle="1" w:styleId="Heading3Char">
    <w:name w:val="Heading 3 Char"/>
    <w:basedOn w:val="DefaultParagraphFont"/>
    <w:link w:val="Heading3"/>
    <w:uiPriority w:val="9"/>
    <w:rsid w:val="00C906B2"/>
    <w:rPr>
      <w:rFonts w:asciiTheme="majorHAnsi" w:eastAsiaTheme="majorEastAsia" w:hAnsiTheme="majorHAnsi" w:cstheme="majorBidi"/>
      <w:b/>
      <w:color w:val="2E74B5" w:themeColor="accent1" w:themeShade="BF"/>
      <w:sz w:val="26"/>
      <w:szCs w:val="24"/>
      <w:lang w:val="en-US"/>
    </w:rPr>
  </w:style>
  <w:style w:type="character" w:customStyle="1" w:styleId="Heading4Char">
    <w:name w:val="Heading 4 Char"/>
    <w:basedOn w:val="DefaultParagraphFont"/>
    <w:link w:val="Heading4"/>
    <w:uiPriority w:val="9"/>
    <w:rsid w:val="00C906B2"/>
    <w:rPr>
      <w:rFonts w:asciiTheme="majorHAnsi" w:eastAsiaTheme="majorEastAsia" w:hAnsiTheme="majorHAnsi" w:cstheme="majorBidi"/>
      <w:b/>
      <w:iCs/>
      <w:color w:val="2E74B5" w:themeColor="accent1" w:themeShade="BF"/>
      <w:sz w:val="24"/>
      <w:lang w:val="en-US"/>
    </w:rPr>
  </w:style>
  <w:style w:type="character" w:customStyle="1" w:styleId="Heading5Char">
    <w:name w:val="Heading 5 Char"/>
    <w:basedOn w:val="DefaultParagraphFont"/>
    <w:link w:val="Heading5"/>
    <w:uiPriority w:val="9"/>
    <w:rsid w:val="00C906B2"/>
    <w:rPr>
      <w:rFonts w:asciiTheme="majorHAnsi" w:eastAsiaTheme="majorEastAsia" w:hAnsiTheme="majorHAnsi" w:cstheme="majorBidi"/>
      <w:b/>
      <w:color w:val="2E74B5" w:themeColor="accent1" w:themeShade="BF"/>
      <w:sz w:val="24"/>
      <w:lang w:val="en-US"/>
    </w:rPr>
  </w:style>
  <w:style w:type="character" w:customStyle="1" w:styleId="Heading6Char">
    <w:name w:val="Heading 6 Char"/>
    <w:basedOn w:val="DefaultParagraphFont"/>
    <w:link w:val="Heading6"/>
    <w:uiPriority w:val="9"/>
    <w:semiHidden/>
    <w:rsid w:val="00471179"/>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471179"/>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4711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71179"/>
    <w:rPr>
      <w:rFonts w:asciiTheme="majorHAnsi" w:eastAsiaTheme="majorEastAsia" w:hAnsiTheme="majorHAnsi" w:cstheme="majorBidi"/>
      <w:i/>
      <w:iCs/>
      <w:color w:val="272727" w:themeColor="text1" w:themeTint="D8"/>
      <w:sz w:val="21"/>
      <w:szCs w:val="21"/>
    </w:rPr>
  </w:style>
  <w:style w:type="paragraph" w:styleId="NoSpacing">
    <w:name w:val="No Spacing"/>
    <w:link w:val="NoSpacingChar"/>
    <w:uiPriority w:val="1"/>
    <w:qFormat/>
    <w:rsid w:val="00E11DFA"/>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E11DFA"/>
    <w:rPr>
      <w:rFonts w:eastAsiaTheme="minorEastAsia"/>
      <w:lang w:val="en-US"/>
    </w:rPr>
  </w:style>
  <w:style w:type="paragraph" w:styleId="Title">
    <w:name w:val="Title"/>
    <w:basedOn w:val="Normal"/>
    <w:next w:val="Normal"/>
    <w:link w:val="TitleChar"/>
    <w:uiPriority w:val="10"/>
    <w:qFormat/>
    <w:rsid w:val="007E3CA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E3CA6"/>
    <w:rPr>
      <w:rFonts w:asciiTheme="majorHAnsi" w:eastAsiaTheme="majorEastAsia" w:hAnsiTheme="majorHAnsi" w:cstheme="majorBidi"/>
      <w:spacing w:val="-10"/>
      <w:kern w:val="28"/>
      <w:sz w:val="56"/>
      <w:szCs w:val="56"/>
    </w:rPr>
  </w:style>
  <w:style w:type="paragraph" w:styleId="TOCHeading">
    <w:name w:val="TOC Heading"/>
    <w:basedOn w:val="Heading1"/>
    <w:next w:val="Normal"/>
    <w:uiPriority w:val="39"/>
    <w:unhideWhenUsed/>
    <w:qFormat/>
    <w:rsid w:val="007E3CA6"/>
    <w:pPr>
      <w:outlineLvl w:val="9"/>
    </w:pPr>
  </w:style>
  <w:style w:type="paragraph" w:styleId="TOC1">
    <w:name w:val="toc 1"/>
    <w:basedOn w:val="Normal"/>
    <w:next w:val="Normal"/>
    <w:autoRedefine/>
    <w:uiPriority w:val="39"/>
    <w:unhideWhenUsed/>
    <w:rsid w:val="007E3CA6"/>
    <w:pPr>
      <w:spacing w:after="100"/>
    </w:pPr>
  </w:style>
  <w:style w:type="character" w:styleId="Hyperlink">
    <w:name w:val="Hyperlink"/>
    <w:basedOn w:val="DefaultParagraphFont"/>
    <w:uiPriority w:val="99"/>
    <w:unhideWhenUsed/>
    <w:rsid w:val="007E3CA6"/>
    <w:rPr>
      <w:color w:val="0563C1" w:themeColor="hyperlink"/>
      <w:u w:val="single"/>
    </w:rPr>
  </w:style>
  <w:style w:type="paragraph" w:styleId="TOC2">
    <w:name w:val="toc 2"/>
    <w:basedOn w:val="Normal"/>
    <w:next w:val="Normal"/>
    <w:autoRedefine/>
    <w:uiPriority w:val="39"/>
    <w:unhideWhenUsed/>
    <w:rsid w:val="00CC4FF0"/>
    <w:pPr>
      <w:spacing w:after="100"/>
      <w:ind w:left="220"/>
    </w:pPr>
  </w:style>
  <w:style w:type="paragraph" w:styleId="Header">
    <w:name w:val="header"/>
    <w:basedOn w:val="Normal"/>
    <w:link w:val="HeaderChar"/>
    <w:uiPriority w:val="99"/>
    <w:unhideWhenUsed/>
    <w:rsid w:val="00CC4FF0"/>
    <w:pPr>
      <w:tabs>
        <w:tab w:val="center" w:pos="4252"/>
        <w:tab w:val="right" w:pos="8504"/>
      </w:tabs>
      <w:spacing w:after="0" w:line="240" w:lineRule="auto"/>
    </w:pPr>
  </w:style>
  <w:style w:type="character" w:customStyle="1" w:styleId="HeaderChar">
    <w:name w:val="Header Char"/>
    <w:basedOn w:val="DefaultParagraphFont"/>
    <w:link w:val="Header"/>
    <w:uiPriority w:val="99"/>
    <w:rsid w:val="00CC4FF0"/>
  </w:style>
  <w:style w:type="paragraph" w:styleId="Footer">
    <w:name w:val="footer"/>
    <w:basedOn w:val="Normal"/>
    <w:link w:val="FooterChar"/>
    <w:uiPriority w:val="99"/>
    <w:unhideWhenUsed/>
    <w:rsid w:val="00CC4FF0"/>
    <w:pPr>
      <w:tabs>
        <w:tab w:val="center" w:pos="4252"/>
        <w:tab w:val="right" w:pos="8504"/>
      </w:tabs>
      <w:spacing w:after="0" w:line="240" w:lineRule="auto"/>
    </w:pPr>
  </w:style>
  <w:style w:type="character" w:customStyle="1" w:styleId="FooterChar">
    <w:name w:val="Footer Char"/>
    <w:basedOn w:val="DefaultParagraphFont"/>
    <w:link w:val="Footer"/>
    <w:uiPriority w:val="99"/>
    <w:rsid w:val="00CC4FF0"/>
  </w:style>
  <w:style w:type="paragraph" w:styleId="TOC3">
    <w:name w:val="toc 3"/>
    <w:basedOn w:val="Normal"/>
    <w:next w:val="Normal"/>
    <w:autoRedefine/>
    <w:uiPriority w:val="39"/>
    <w:unhideWhenUsed/>
    <w:rsid w:val="00775EFB"/>
    <w:pPr>
      <w:spacing w:after="100"/>
      <w:ind w:left="440"/>
    </w:pPr>
  </w:style>
  <w:style w:type="character" w:styleId="CommentReference">
    <w:name w:val="annotation reference"/>
    <w:basedOn w:val="DefaultParagraphFont"/>
    <w:uiPriority w:val="99"/>
    <w:semiHidden/>
    <w:unhideWhenUsed/>
    <w:rsid w:val="00FC1AEA"/>
    <w:rPr>
      <w:sz w:val="16"/>
      <w:szCs w:val="16"/>
    </w:rPr>
  </w:style>
  <w:style w:type="paragraph" w:styleId="CommentText">
    <w:name w:val="annotation text"/>
    <w:basedOn w:val="Normal"/>
    <w:link w:val="CommentTextChar"/>
    <w:uiPriority w:val="99"/>
    <w:semiHidden/>
    <w:unhideWhenUsed/>
    <w:rsid w:val="00FC1AEA"/>
    <w:pPr>
      <w:spacing w:line="240" w:lineRule="auto"/>
    </w:pPr>
    <w:rPr>
      <w:sz w:val="20"/>
      <w:szCs w:val="20"/>
    </w:rPr>
  </w:style>
  <w:style w:type="character" w:customStyle="1" w:styleId="CommentTextChar">
    <w:name w:val="Comment Text Char"/>
    <w:basedOn w:val="DefaultParagraphFont"/>
    <w:link w:val="CommentText"/>
    <w:uiPriority w:val="99"/>
    <w:semiHidden/>
    <w:rsid w:val="00FC1AEA"/>
    <w:rPr>
      <w:sz w:val="20"/>
      <w:szCs w:val="20"/>
    </w:rPr>
  </w:style>
  <w:style w:type="paragraph" w:styleId="CommentSubject">
    <w:name w:val="annotation subject"/>
    <w:basedOn w:val="CommentText"/>
    <w:next w:val="CommentText"/>
    <w:link w:val="CommentSubjectChar"/>
    <w:uiPriority w:val="99"/>
    <w:semiHidden/>
    <w:unhideWhenUsed/>
    <w:rsid w:val="00FC1AEA"/>
    <w:rPr>
      <w:b/>
      <w:bCs/>
    </w:rPr>
  </w:style>
  <w:style w:type="character" w:customStyle="1" w:styleId="CommentSubjectChar">
    <w:name w:val="Comment Subject Char"/>
    <w:basedOn w:val="CommentTextChar"/>
    <w:link w:val="CommentSubject"/>
    <w:uiPriority w:val="99"/>
    <w:semiHidden/>
    <w:rsid w:val="00FC1AEA"/>
    <w:rPr>
      <w:b/>
      <w:bCs/>
      <w:sz w:val="20"/>
      <w:szCs w:val="20"/>
    </w:rPr>
  </w:style>
  <w:style w:type="paragraph" w:styleId="BalloonText">
    <w:name w:val="Balloon Text"/>
    <w:basedOn w:val="Normal"/>
    <w:link w:val="BalloonTextChar"/>
    <w:uiPriority w:val="99"/>
    <w:semiHidden/>
    <w:unhideWhenUsed/>
    <w:rsid w:val="00FC1AE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C1AEA"/>
    <w:rPr>
      <w:rFonts w:ascii="Segoe UI" w:hAnsi="Segoe UI" w:cs="Segoe UI"/>
      <w:sz w:val="18"/>
      <w:szCs w:val="18"/>
    </w:rPr>
  </w:style>
  <w:style w:type="paragraph" w:styleId="Bibliography">
    <w:name w:val="Bibliography"/>
    <w:basedOn w:val="Normal"/>
    <w:next w:val="Normal"/>
    <w:uiPriority w:val="37"/>
    <w:unhideWhenUsed/>
    <w:rsid w:val="00C97B63"/>
    <w:pPr>
      <w:tabs>
        <w:tab w:val="left" w:pos="264"/>
      </w:tabs>
      <w:spacing w:after="0" w:line="240" w:lineRule="auto"/>
      <w:ind w:left="264" w:hanging="264"/>
    </w:pPr>
  </w:style>
  <w:style w:type="paragraph" w:styleId="ListParagraph">
    <w:name w:val="List Paragraph"/>
    <w:basedOn w:val="Normal"/>
    <w:uiPriority w:val="34"/>
    <w:qFormat/>
    <w:rsid w:val="00413DDE"/>
    <w:pPr>
      <w:ind w:left="720"/>
      <w:contextualSpacing/>
    </w:pPr>
  </w:style>
  <w:style w:type="paragraph" w:customStyle="1" w:styleId="Code">
    <w:name w:val="Code"/>
    <w:basedOn w:val="Normal"/>
    <w:next w:val="Normal"/>
    <w:link w:val="CodeChar"/>
    <w:rsid w:val="00844FFE"/>
    <w:rPr>
      <w:rFonts w:ascii="Consolas" w:hAnsi="Consolas"/>
    </w:rPr>
  </w:style>
  <w:style w:type="character" w:customStyle="1" w:styleId="CodeChar">
    <w:name w:val="Code Char"/>
    <w:basedOn w:val="DefaultParagraphFont"/>
    <w:link w:val="Code"/>
    <w:rsid w:val="00844FFE"/>
    <w:rPr>
      <w:rFonts w:ascii="Consolas" w:hAnsi="Consolas"/>
      <w:lang w:val="en-US"/>
    </w:rPr>
  </w:style>
  <w:style w:type="paragraph" w:styleId="FootnoteText">
    <w:name w:val="footnote text"/>
    <w:basedOn w:val="Normal"/>
    <w:link w:val="FootnoteTextChar"/>
    <w:uiPriority w:val="99"/>
    <w:semiHidden/>
    <w:unhideWhenUsed/>
    <w:rsid w:val="00FC49D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C49D2"/>
    <w:rPr>
      <w:sz w:val="20"/>
      <w:szCs w:val="20"/>
    </w:rPr>
  </w:style>
  <w:style w:type="character" w:styleId="FootnoteReference">
    <w:name w:val="footnote reference"/>
    <w:basedOn w:val="DefaultParagraphFont"/>
    <w:uiPriority w:val="99"/>
    <w:semiHidden/>
    <w:unhideWhenUsed/>
    <w:rsid w:val="00FC49D2"/>
    <w:rPr>
      <w:vertAlign w:val="superscript"/>
    </w:rPr>
  </w:style>
  <w:style w:type="character" w:customStyle="1" w:styleId="ComputerCode">
    <w:name w:val="Computer Code"/>
    <w:basedOn w:val="CodeChar"/>
    <w:uiPriority w:val="1"/>
    <w:qFormat/>
    <w:rsid w:val="00005071"/>
    <w:rPr>
      <w:rFonts w:ascii="Consolas" w:hAnsi="Consolas"/>
      <w:noProof/>
      <w:sz w:val="22"/>
      <w:lang w:val="en-US"/>
    </w:rPr>
  </w:style>
  <w:style w:type="paragraph" w:styleId="Caption">
    <w:name w:val="caption"/>
    <w:basedOn w:val="Normal"/>
    <w:next w:val="Normal"/>
    <w:uiPriority w:val="35"/>
    <w:unhideWhenUsed/>
    <w:qFormat/>
    <w:rsid w:val="00005071"/>
    <w:pPr>
      <w:spacing w:after="200" w:line="240" w:lineRule="auto"/>
    </w:pPr>
    <w:rPr>
      <w:iCs/>
      <w:sz w:val="22"/>
      <w:szCs w:val="18"/>
    </w:rPr>
  </w:style>
  <w:style w:type="table" w:styleId="TableGrid">
    <w:name w:val="Table Grid"/>
    <w:basedOn w:val="TableNormal"/>
    <w:uiPriority w:val="39"/>
    <w:rsid w:val="0001200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rsid w:val="003D6C0D"/>
    <w:pPr>
      <w:spacing w:after="0"/>
    </w:pPr>
  </w:style>
  <w:style w:type="character" w:styleId="PlaceholderText">
    <w:name w:val="Placeholder Text"/>
    <w:basedOn w:val="DefaultParagraphFont"/>
    <w:uiPriority w:val="99"/>
    <w:semiHidden/>
    <w:rsid w:val="00E148E9"/>
    <w:rPr>
      <w:color w:val="808080"/>
    </w:rPr>
  </w:style>
  <w:style w:type="character" w:styleId="SubtleEmphasis">
    <w:name w:val="Subtle Emphasis"/>
    <w:basedOn w:val="DefaultParagraphFont"/>
    <w:uiPriority w:val="19"/>
    <w:qFormat/>
    <w:rsid w:val="007B4502"/>
    <w:rPr>
      <w:i/>
      <w:iCs/>
      <w:color w:val="404040" w:themeColor="text1" w:themeTint="BF"/>
    </w:rPr>
  </w:style>
  <w:style w:type="character" w:styleId="Emphasis">
    <w:name w:val="Emphasis"/>
    <w:basedOn w:val="DefaultParagraphFont"/>
    <w:uiPriority w:val="20"/>
    <w:qFormat/>
    <w:rsid w:val="00E644FE"/>
    <w:rPr>
      <w:i/>
      <w:iCs/>
    </w:rPr>
  </w:style>
  <w:style w:type="paragraph" w:styleId="TOC4">
    <w:name w:val="toc 4"/>
    <w:basedOn w:val="Normal"/>
    <w:next w:val="Normal"/>
    <w:autoRedefine/>
    <w:uiPriority w:val="39"/>
    <w:unhideWhenUsed/>
    <w:rsid w:val="009F1929"/>
    <w:pPr>
      <w:spacing w:after="100"/>
      <w:ind w:left="660"/>
      <w:jc w:val="left"/>
    </w:pPr>
    <w:rPr>
      <w:rFonts w:eastAsiaTheme="minorEastAsia"/>
      <w:sz w:val="22"/>
      <w:lang w:val="pt-BR" w:eastAsia="pt-BR"/>
    </w:rPr>
  </w:style>
  <w:style w:type="paragraph" w:styleId="TOC5">
    <w:name w:val="toc 5"/>
    <w:basedOn w:val="Normal"/>
    <w:next w:val="Normal"/>
    <w:autoRedefine/>
    <w:uiPriority w:val="39"/>
    <w:unhideWhenUsed/>
    <w:rsid w:val="009F1929"/>
    <w:pPr>
      <w:spacing w:after="100"/>
      <w:ind w:left="880"/>
      <w:jc w:val="left"/>
    </w:pPr>
    <w:rPr>
      <w:rFonts w:eastAsiaTheme="minorEastAsia"/>
      <w:sz w:val="22"/>
      <w:lang w:val="pt-BR" w:eastAsia="pt-BR"/>
    </w:rPr>
  </w:style>
  <w:style w:type="paragraph" w:styleId="TOC6">
    <w:name w:val="toc 6"/>
    <w:basedOn w:val="Normal"/>
    <w:next w:val="Normal"/>
    <w:autoRedefine/>
    <w:uiPriority w:val="39"/>
    <w:unhideWhenUsed/>
    <w:rsid w:val="009F1929"/>
    <w:pPr>
      <w:spacing w:after="100"/>
      <w:ind w:left="1100"/>
      <w:jc w:val="left"/>
    </w:pPr>
    <w:rPr>
      <w:rFonts w:eastAsiaTheme="minorEastAsia"/>
      <w:sz w:val="22"/>
      <w:lang w:val="pt-BR" w:eastAsia="pt-BR"/>
    </w:rPr>
  </w:style>
  <w:style w:type="paragraph" w:styleId="TOC7">
    <w:name w:val="toc 7"/>
    <w:basedOn w:val="Normal"/>
    <w:next w:val="Normal"/>
    <w:autoRedefine/>
    <w:uiPriority w:val="39"/>
    <w:unhideWhenUsed/>
    <w:rsid w:val="009F1929"/>
    <w:pPr>
      <w:spacing w:after="100"/>
      <w:ind w:left="1320"/>
      <w:jc w:val="left"/>
    </w:pPr>
    <w:rPr>
      <w:rFonts w:eastAsiaTheme="minorEastAsia"/>
      <w:sz w:val="22"/>
      <w:lang w:val="pt-BR" w:eastAsia="pt-BR"/>
    </w:rPr>
  </w:style>
  <w:style w:type="paragraph" w:styleId="TOC8">
    <w:name w:val="toc 8"/>
    <w:basedOn w:val="Normal"/>
    <w:next w:val="Normal"/>
    <w:autoRedefine/>
    <w:uiPriority w:val="39"/>
    <w:unhideWhenUsed/>
    <w:rsid w:val="009F1929"/>
    <w:pPr>
      <w:spacing w:after="100"/>
      <w:ind w:left="1540"/>
      <w:jc w:val="left"/>
    </w:pPr>
    <w:rPr>
      <w:rFonts w:eastAsiaTheme="minorEastAsia"/>
      <w:sz w:val="22"/>
      <w:lang w:val="pt-BR" w:eastAsia="pt-BR"/>
    </w:rPr>
  </w:style>
  <w:style w:type="paragraph" w:styleId="TOC9">
    <w:name w:val="toc 9"/>
    <w:basedOn w:val="Normal"/>
    <w:next w:val="Normal"/>
    <w:autoRedefine/>
    <w:uiPriority w:val="39"/>
    <w:unhideWhenUsed/>
    <w:rsid w:val="009F1929"/>
    <w:pPr>
      <w:spacing w:after="100"/>
      <w:ind w:left="1760"/>
      <w:jc w:val="left"/>
    </w:pPr>
    <w:rPr>
      <w:rFonts w:eastAsiaTheme="minorEastAsia"/>
      <w:sz w:val="22"/>
      <w:lang w:val="pt-BR" w:eastAsia="pt-BR"/>
    </w:rPr>
  </w:style>
  <w:style w:type="character" w:styleId="LineNumber">
    <w:name w:val="line number"/>
    <w:basedOn w:val="DefaultParagraphFont"/>
    <w:uiPriority w:val="99"/>
    <w:semiHidden/>
    <w:unhideWhenUsed/>
    <w:rsid w:val="00E67FD5"/>
  </w:style>
  <w:style w:type="paragraph" w:styleId="Revision">
    <w:name w:val="Revision"/>
    <w:hidden/>
    <w:uiPriority w:val="99"/>
    <w:semiHidden/>
    <w:rsid w:val="00A36B02"/>
    <w:pPr>
      <w:spacing w:after="0" w:line="240" w:lineRule="auto"/>
    </w:pPr>
    <w:rPr>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1595945">
      <w:bodyDiv w:val="1"/>
      <w:marLeft w:val="0"/>
      <w:marRight w:val="0"/>
      <w:marTop w:val="0"/>
      <w:marBottom w:val="0"/>
      <w:divBdr>
        <w:top w:val="none" w:sz="0" w:space="0" w:color="auto"/>
        <w:left w:val="none" w:sz="0" w:space="0" w:color="auto"/>
        <w:bottom w:val="none" w:sz="0" w:space="0" w:color="auto"/>
        <w:right w:val="none" w:sz="0" w:space="0" w:color="auto"/>
      </w:divBdr>
    </w:div>
    <w:div w:id="341130510">
      <w:bodyDiv w:val="1"/>
      <w:marLeft w:val="0"/>
      <w:marRight w:val="0"/>
      <w:marTop w:val="0"/>
      <w:marBottom w:val="0"/>
      <w:divBdr>
        <w:top w:val="none" w:sz="0" w:space="0" w:color="auto"/>
        <w:left w:val="none" w:sz="0" w:space="0" w:color="auto"/>
        <w:bottom w:val="none" w:sz="0" w:space="0" w:color="auto"/>
        <w:right w:val="none" w:sz="0" w:space="0" w:color="auto"/>
      </w:divBdr>
    </w:div>
    <w:div w:id="616984587">
      <w:bodyDiv w:val="1"/>
      <w:marLeft w:val="0"/>
      <w:marRight w:val="0"/>
      <w:marTop w:val="0"/>
      <w:marBottom w:val="0"/>
      <w:divBdr>
        <w:top w:val="none" w:sz="0" w:space="0" w:color="auto"/>
        <w:left w:val="none" w:sz="0" w:space="0" w:color="auto"/>
        <w:bottom w:val="none" w:sz="0" w:space="0" w:color="auto"/>
        <w:right w:val="none" w:sz="0" w:space="0" w:color="auto"/>
      </w:divBdr>
    </w:div>
    <w:div w:id="664086106">
      <w:bodyDiv w:val="1"/>
      <w:marLeft w:val="0"/>
      <w:marRight w:val="0"/>
      <w:marTop w:val="0"/>
      <w:marBottom w:val="0"/>
      <w:divBdr>
        <w:top w:val="none" w:sz="0" w:space="0" w:color="auto"/>
        <w:left w:val="none" w:sz="0" w:space="0" w:color="auto"/>
        <w:bottom w:val="none" w:sz="0" w:space="0" w:color="auto"/>
        <w:right w:val="none" w:sz="0" w:space="0" w:color="auto"/>
      </w:divBdr>
    </w:div>
    <w:div w:id="704907210">
      <w:bodyDiv w:val="1"/>
      <w:marLeft w:val="0"/>
      <w:marRight w:val="0"/>
      <w:marTop w:val="0"/>
      <w:marBottom w:val="0"/>
      <w:divBdr>
        <w:top w:val="none" w:sz="0" w:space="0" w:color="auto"/>
        <w:left w:val="none" w:sz="0" w:space="0" w:color="auto"/>
        <w:bottom w:val="none" w:sz="0" w:space="0" w:color="auto"/>
        <w:right w:val="none" w:sz="0" w:space="0" w:color="auto"/>
      </w:divBdr>
    </w:div>
    <w:div w:id="794521081">
      <w:bodyDiv w:val="1"/>
      <w:marLeft w:val="0"/>
      <w:marRight w:val="0"/>
      <w:marTop w:val="0"/>
      <w:marBottom w:val="0"/>
      <w:divBdr>
        <w:top w:val="none" w:sz="0" w:space="0" w:color="auto"/>
        <w:left w:val="none" w:sz="0" w:space="0" w:color="auto"/>
        <w:bottom w:val="none" w:sz="0" w:space="0" w:color="auto"/>
        <w:right w:val="none" w:sz="0" w:space="0" w:color="auto"/>
      </w:divBdr>
    </w:div>
    <w:div w:id="952903346">
      <w:bodyDiv w:val="1"/>
      <w:marLeft w:val="0"/>
      <w:marRight w:val="0"/>
      <w:marTop w:val="0"/>
      <w:marBottom w:val="0"/>
      <w:divBdr>
        <w:top w:val="none" w:sz="0" w:space="0" w:color="auto"/>
        <w:left w:val="none" w:sz="0" w:space="0" w:color="auto"/>
        <w:bottom w:val="none" w:sz="0" w:space="0" w:color="auto"/>
        <w:right w:val="none" w:sz="0" w:space="0" w:color="auto"/>
      </w:divBdr>
    </w:div>
    <w:div w:id="1139222244">
      <w:bodyDiv w:val="1"/>
      <w:marLeft w:val="0"/>
      <w:marRight w:val="0"/>
      <w:marTop w:val="0"/>
      <w:marBottom w:val="0"/>
      <w:divBdr>
        <w:top w:val="none" w:sz="0" w:space="0" w:color="auto"/>
        <w:left w:val="none" w:sz="0" w:space="0" w:color="auto"/>
        <w:bottom w:val="none" w:sz="0" w:space="0" w:color="auto"/>
        <w:right w:val="none" w:sz="0" w:space="0" w:color="auto"/>
      </w:divBdr>
    </w:div>
    <w:div w:id="1163357098">
      <w:bodyDiv w:val="1"/>
      <w:marLeft w:val="0"/>
      <w:marRight w:val="0"/>
      <w:marTop w:val="0"/>
      <w:marBottom w:val="0"/>
      <w:divBdr>
        <w:top w:val="none" w:sz="0" w:space="0" w:color="auto"/>
        <w:left w:val="none" w:sz="0" w:space="0" w:color="auto"/>
        <w:bottom w:val="none" w:sz="0" w:space="0" w:color="auto"/>
        <w:right w:val="none" w:sz="0" w:space="0" w:color="auto"/>
      </w:divBdr>
    </w:div>
    <w:div w:id="1237472885">
      <w:bodyDiv w:val="1"/>
      <w:marLeft w:val="0"/>
      <w:marRight w:val="0"/>
      <w:marTop w:val="0"/>
      <w:marBottom w:val="0"/>
      <w:divBdr>
        <w:top w:val="none" w:sz="0" w:space="0" w:color="auto"/>
        <w:left w:val="none" w:sz="0" w:space="0" w:color="auto"/>
        <w:bottom w:val="none" w:sz="0" w:space="0" w:color="auto"/>
        <w:right w:val="none" w:sz="0" w:space="0" w:color="auto"/>
      </w:divBdr>
    </w:div>
    <w:div w:id="1359970100">
      <w:bodyDiv w:val="1"/>
      <w:marLeft w:val="0"/>
      <w:marRight w:val="0"/>
      <w:marTop w:val="0"/>
      <w:marBottom w:val="0"/>
      <w:divBdr>
        <w:top w:val="none" w:sz="0" w:space="0" w:color="auto"/>
        <w:left w:val="none" w:sz="0" w:space="0" w:color="auto"/>
        <w:bottom w:val="none" w:sz="0" w:space="0" w:color="auto"/>
        <w:right w:val="none" w:sz="0" w:space="0" w:color="auto"/>
      </w:divBdr>
    </w:div>
    <w:div w:id="1607228660">
      <w:bodyDiv w:val="1"/>
      <w:marLeft w:val="0"/>
      <w:marRight w:val="0"/>
      <w:marTop w:val="0"/>
      <w:marBottom w:val="0"/>
      <w:divBdr>
        <w:top w:val="none" w:sz="0" w:space="0" w:color="auto"/>
        <w:left w:val="none" w:sz="0" w:space="0" w:color="auto"/>
        <w:bottom w:val="none" w:sz="0" w:space="0" w:color="auto"/>
        <w:right w:val="none" w:sz="0" w:space="0" w:color="auto"/>
      </w:divBdr>
    </w:div>
    <w:div w:id="1625847602">
      <w:bodyDiv w:val="1"/>
      <w:marLeft w:val="0"/>
      <w:marRight w:val="0"/>
      <w:marTop w:val="0"/>
      <w:marBottom w:val="0"/>
      <w:divBdr>
        <w:top w:val="none" w:sz="0" w:space="0" w:color="auto"/>
        <w:left w:val="none" w:sz="0" w:space="0" w:color="auto"/>
        <w:bottom w:val="none" w:sz="0" w:space="0" w:color="auto"/>
        <w:right w:val="none" w:sz="0" w:space="0" w:color="auto"/>
      </w:divBdr>
    </w:div>
    <w:div w:id="1670788551">
      <w:bodyDiv w:val="1"/>
      <w:marLeft w:val="0"/>
      <w:marRight w:val="0"/>
      <w:marTop w:val="0"/>
      <w:marBottom w:val="0"/>
      <w:divBdr>
        <w:top w:val="none" w:sz="0" w:space="0" w:color="auto"/>
        <w:left w:val="none" w:sz="0" w:space="0" w:color="auto"/>
        <w:bottom w:val="none" w:sz="0" w:space="0" w:color="auto"/>
        <w:right w:val="none" w:sz="0" w:space="0" w:color="auto"/>
      </w:divBdr>
    </w:div>
    <w:div w:id="1841385676">
      <w:bodyDiv w:val="1"/>
      <w:marLeft w:val="0"/>
      <w:marRight w:val="0"/>
      <w:marTop w:val="0"/>
      <w:marBottom w:val="0"/>
      <w:divBdr>
        <w:top w:val="none" w:sz="0" w:space="0" w:color="auto"/>
        <w:left w:val="none" w:sz="0" w:space="0" w:color="auto"/>
        <w:bottom w:val="none" w:sz="0" w:space="0" w:color="auto"/>
        <w:right w:val="none" w:sz="0" w:space="0" w:color="auto"/>
      </w:divBdr>
    </w:div>
    <w:div w:id="1893882045">
      <w:bodyDiv w:val="1"/>
      <w:marLeft w:val="0"/>
      <w:marRight w:val="0"/>
      <w:marTop w:val="0"/>
      <w:marBottom w:val="0"/>
      <w:divBdr>
        <w:top w:val="none" w:sz="0" w:space="0" w:color="auto"/>
        <w:left w:val="none" w:sz="0" w:space="0" w:color="auto"/>
        <w:bottom w:val="none" w:sz="0" w:space="0" w:color="auto"/>
        <w:right w:val="none" w:sz="0" w:space="0" w:color="auto"/>
      </w:divBdr>
    </w:div>
    <w:div w:id="2004434369">
      <w:bodyDiv w:val="1"/>
      <w:marLeft w:val="0"/>
      <w:marRight w:val="0"/>
      <w:marTop w:val="0"/>
      <w:marBottom w:val="0"/>
      <w:divBdr>
        <w:top w:val="none" w:sz="0" w:space="0" w:color="auto"/>
        <w:left w:val="none" w:sz="0" w:space="0" w:color="auto"/>
        <w:bottom w:val="none" w:sz="0" w:space="0" w:color="auto"/>
        <w:right w:val="none" w:sz="0" w:space="0" w:color="auto"/>
      </w:divBdr>
    </w:div>
    <w:div w:id="2025285453">
      <w:bodyDiv w:val="1"/>
      <w:marLeft w:val="0"/>
      <w:marRight w:val="0"/>
      <w:marTop w:val="0"/>
      <w:marBottom w:val="0"/>
      <w:divBdr>
        <w:top w:val="none" w:sz="0" w:space="0" w:color="auto"/>
        <w:left w:val="none" w:sz="0" w:space="0" w:color="auto"/>
        <w:bottom w:val="none" w:sz="0" w:space="0" w:color="auto"/>
        <w:right w:val="none" w:sz="0" w:space="0" w:color="auto"/>
      </w:divBdr>
      <w:divsChild>
        <w:div w:id="511382210">
          <w:marLeft w:val="0"/>
          <w:marRight w:val="0"/>
          <w:marTop w:val="0"/>
          <w:marBottom w:val="0"/>
          <w:divBdr>
            <w:top w:val="none" w:sz="0" w:space="0" w:color="auto"/>
            <w:left w:val="none" w:sz="0" w:space="0" w:color="auto"/>
            <w:bottom w:val="none" w:sz="0" w:space="0" w:color="auto"/>
            <w:right w:val="none" w:sz="0" w:space="0" w:color="auto"/>
          </w:divBdr>
        </w:div>
        <w:div w:id="996693525">
          <w:marLeft w:val="0"/>
          <w:marRight w:val="0"/>
          <w:marTop w:val="0"/>
          <w:marBottom w:val="0"/>
          <w:divBdr>
            <w:top w:val="none" w:sz="0" w:space="0" w:color="auto"/>
            <w:left w:val="none" w:sz="0" w:space="0" w:color="auto"/>
            <w:bottom w:val="none" w:sz="0" w:space="0" w:color="auto"/>
            <w:right w:val="none" w:sz="0" w:space="0" w:color="auto"/>
          </w:divBdr>
        </w:div>
        <w:div w:id="63919199">
          <w:marLeft w:val="0"/>
          <w:marRight w:val="0"/>
          <w:marTop w:val="0"/>
          <w:marBottom w:val="0"/>
          <w:divBdr>
            <w:top w:val="none" w:sz="0" w:space="0" w:color="auto"/>
            <w:left w:val="none" w:sz="0" w:space="0" w:color="auto"/>
            <w:bottom w:val="none" w:sz="0" w:space="0" w:color="auto"/>
            <w:right w:val="none" w:sz="0" w:space="0" w:color="auto"/>
          </w:divBdr>
        </w:div>
        <w:div w:id="1340356091">
          <w:marLeft w:val="0"/>
          <w:marRight w:val="0"/>
          <w:marTop w:val="0"/>
          <w:marBottom w:val="0"/>
          <w:divBdr>
            <w:top w:val="none" w:sz="0" w:space="0" w:color="auto"/>
            <w:left w:val="none" w:sz="0" w:space="0" w:color="auto"/>
            <w:bottom w:val="none" w:sz="0" w:space="0" w:color="auto"/>
            <w:right w:val="none" w:sz="0" w:space="0" w:color="auto"/>
          </w:divBdr>
        </w:div>
        <w:div w:id="1720469445">
          <w:marLeft w:val="0"/>
          <w:marRight w:val="0"/>
          <w:marTop w:val="0"/>
          <w:marBottom w:val="0"/>
          <w:divBdr>
            <w:top w:val="none" w:sz="0" w:space="0" w:color="auto"/>
            <w:left w:val="none" w:sz="0" w:space="0" w:color="auto"/>
            <w:bottom w:val="none" w:sz="0" w:space="0" w:color="auto"/>
            <w:right w:val="none" w:sz="0" w:space="0" w:color="auto"/>
          </w:divBdr>
        </w:div>
        <w:div w:id="1989555710">
          <w:marLeft w:val="0"/>
          <w:marRight w:val="0"/>
          <w:marTop w:val="0"/>
          <w:marBottom w:val="0"/>
          <w:divBdr>
            <w:top w:val="none" w:sz="0" w:space="0" w:color="auto"/>
            <w:left w:val="none" w:sz="0" w:space="0" w:color="auto"/>
            <w:bottom w:val="none" w:sz="0" w:space="0" w:color="auto"/>
            <w:right w:val="none" w:sz="0" w:space="0" w:color="auto"/>
          </w:divBdr>
        </w:div>
        <w:div w:id="1755197942">
          <w:marLeft w:val="0"/>
          <w:marRight w:val="0"/>
          <w:marTop w:val="0"/>
          <w:marBottom w:val="0"/>
          <w:divBdr>
            <w:top w:val="none" w:sz="0" w:space="0" w:color="auto"/>
            <w:left w:val="none" w:sz="0" w:space="0" w:color="auto"/>
            <w:bottom w:val="none" w:sz="0" w:space="0" w:color="auto"/>
            <w:right w:val="none" w:sz="0" w:space="0" w:color="auto"/>
          </w:divBdr>
        </w:div>
        <w:div w:id="890924523">
          <w:marLeft w:val="0"/>
          <w:marRight w:val="0"/>
          <w:marTop w:val="0"/>
          <w:marBottom w:val="0"/>
          <w:divBdr>
            <w:top w:val="none" w:sz="0" w:space="0" w:color="auto"/>
            <w:left w:val="none" w:sz="0" w:space="0" w:color="auto"/>
            <w:bottom w:val="none" w:sz="0" w:space="0" w:color="auto"/>
            <w:right w:val="none" w:sz="0" w:space="0" w:color="auto"/>
          </w:divBdr>
        </w:div>
      </w:divsChild>
    </w:div>
    <w:div w:id="20309051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emf"/><Relationship Id="rId117" Type="http://schemas.openxmlformats.org/officeDocument/2006/relationships/image" Target="media/image95.png"/><Relationship Id="rId21" Type="http://schemas.openxmlformats.org/officeDocument/2006/relationships/image" Target="media/image8.emf"/><Relationship Id="rId42" Type="http://schemas.openxmlformats.org/officeDocument/2006/relationships/image" Target="media/image22.emf"/><Relationship Id="rId47" Type="http://schemas.openxmlformats.org/officeDocument/2006/relationships/image" Target="media/image26.emf"/><Relationship Id="rId63" Type="http://schemas.openxmlformats.org/officeDocument/2006/relationships/image" Target="media/image42.emf"/><Relationship Id="rId68" Type="http://schemas.openxmlformats.org/officeDocument/2006/relationships/image" Target="media/image47.emf"/><Relationship Id="rId84" Type="http://schemas.openxmlformats.org/officeDocument/2006/relationships/image" Target="media/image63.png"/><Relationship Id="rId89" Type="http://schemas.openxmlformats.org/officeDocument/2006/relationships/image" Target="media/image68.png"/><Relationship Id="rId112" Type="http://schemas.openxmlformats.org/officeDocument/2006/relationships/image" Target="media/image90.png"/><Relationship Id="rId16" Type="http://schemas.openxmlformats.org/officeDocument/2006/relationships/image" Target="media/image3.png"/><Relationship Id="rId107" Type="http://schemas.openxmlformats.org/officeDocument/2006/relationships/image" Target="media/image85.png"/><Relationship Id="rId11" Type="http://schemas.openxmlformats.org/officeDocument/2006/relationships/footer" Target="footer1.xml"/><Relationship Id="rId32" Type="http://schemas.openxmlformats.org/officeDocument/2006/relationships/image" Target="media/image15.emf"/><Relationship Id="rId37" Type="http://schemas.openxmlformats.org/officeDocument/2006/relationships/image" Target="media/image19.emf"/><Relationship Id="rId53" Type="http://schemas.openxmlformats.org/officeDocument/2006/relationships/image" Target="media/image32.png"/><Relationship Id="rId58" Type="http://schemas.openxmlformats.org/officeDocument/2006/relationships/image" Target="media/image37.emf"/><Relationship Id="rId74" Type="http://schemas.openxmlformats.org/officeDocument/2006/relationships/image" Target="media/image53.emf"/><Relationship Id="rId79" Type="http://schemas.openxmlformats.org/officeDocument/2006/relationships/image" Target="media/image58.png"/><Relationship Id="rId102" Type="http://schemas.openxmlformats.org/officeDocument/2006/relationships/image" Target="media/image81.png"/><Relationship Id="rId5" Type="http://schemas.openxmlformats.org/officeDocument/2006/relationships/settings" Target="settings.xml"/><Relationship Id="rId61" Type="http://schemas.openxmlformats.org/officeDocument/2006/relationships/image" Target="media/image40.png"/><Relationship Id="rId82" Type="http://schemas.openxmlformats.org/officeDocument/2006/relationships/image" Target="media/image61.png"/><Relationship Id="rId90" Type="http://schemas.openxmlformats.org/officeDocument/2006/relationships/image" Target="media/image69.png"/><Relationship Id="rId95" Type="http://schemas.openxmlformats.org/officeDocument/2006/relationships/image" Target="media/image74.png"/><Relationship Id="rId19" Type="http://schemas.openxmlformats.org/officeDocument/2006/relationships/image" Target="media/image6.emf"/><Relationship Id="rId14" Type="http://schemas.microsoft.com/office/2011/relationships/commentsExtended" Target="commentsExtended.xml"/><Relationship Id="rId22" Type="http://schemas.openxmlformats.org/officeDocument/2006/relationships/package" Target="embeddings/Microsoft_Visio_Drawing1.vsdx"/><Relationship Id="rId27" Type="http://schemas.openxmlformats.org/officeDocument/2006/relationships/package" Target="embeddings/Microsoft_Visio_Drawing2.vsdx"/><Relationship Id="rId30" Type="http://schemas.openxmlformats.org/officeDocument/2006/relationships/image" Target="media/image14.emf"/><Relationship Id="rId35" Type="http://schemas.openxmlformats.org/officeDocument/2006/relationships/image" Target="media/image17.emf"/><Relationship Id="rId43" Type="http://schemas.openxmlformats.org/officeDocument/2006/relationships/image" Target="media/image23.emf"/><Relationship Id="rId48" Type="http://schemas.openxmlformats.org/officeDocument/2006/relationships/image" Target="media/image27.png"/><Relationship Id="rId56" Type="http://schemas.openxmlformats.org/officeDocument/2006/relationships/image" Target="media/image35.png"/><Relationship Id="rId64" Type="http://schemas.openxmlformats.org/officeDocument/2006/relationships/image" Target="media/image43.emf"/><Relationship Id="rId69" Type="http://schemas.openxmlformats.org/officeDocument/2006/relationships/image" Target="media/image48.emf"/><Relationship Id="rId77" Type="http://schemas.openxmlformats.org/officeDocument/2006/relationships/image" Target="media/image56.png"/><Relationship Id="rId100" Type="http://schemas.openxmlformats.org/officeDocument/2006/relationships/image" Target="media/image79.png"/><Relationship Id="rId105" Type="http://schemas.openxmlformats.org/officeDocument/2006/relationships/image" Target="media/image84.emf"/><Relationship Id="rId113" Type="http://schemas.openxmlformats.org/officeDocument/2006/relationships/image" Target="media/image91.png"/><Relationship Id="rId118" Type="http://schemas.openxmlformats.org/officeDocument/2006/relationships/header" Target="header2.xml"/><Relationship Id="rId8" Type="http://schemas.openxmlformats.org/officeDocument/2006/relationships/endnotes" Target="endnotes.xml"/><Relationship Id="rId51" Type="http://schemas.openxmlformats.org/officeDocument/2006/relationships/image" Target="media/image30.emf"/><Relationship Id="rId72" Type="http://schemas.openxmlformats.org/officeDocument/2006/relationships/image" Target="media/image51.emf"/><Relationship Id="rId80" Type="http://schemas.openxmlformats.org/officeDocument/2006/relationships/image" Target="media/image59.png"/><Relationship Id="rId85" Type="http://schemas.openxmlformats.org/officeDocument/2006/relationships/image" Target="media/image64.png"/><Relationship Id="rId93" Type="http://schemas.openxmlformats.org/officeDocument/2006/relationships/image" Target="media/image72.png"/><Relationship Id="rId98" Type="http://schemas.openxmlformats.org/officeDocument/2006/relationships/image" Target="media/image77.png"/><Relationship Id="rId121" Type="http://schemas.openxmlformats.org/officeDocument/2006/relationships/glossaryDocument" Target="glossary/document.xml"/><Relationship Id="rId3" Type="http://schemas.openxmlformats.org/officeDocument/2006/relationships/numbering" Target="numbering.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package" Target="embeddings/Microsoft_Visio_Drawing5.vsdx"/><Relationship Id="rId38" Type="http://schemas.openxmlformats.org/officeDocument/2006/relationships/image" Target="media/image20.emf"/><Relationship Id="rId46" Type="http://schemas.openxmlformats.org/officeDocument/2006/relationships/package" Target="embeddings/Microsoft_Visio_Drawing8.vsdx"/><Relationship Id="rId59" Type="http://schemas.openxmlformats.org/officeDocument/2006/relationships/image" Target="media/image38.png"/><Relationship Id="rId67" Type="http://schemas.openxmlformats.org/officeDocument/2006/relationships/image" Target="media/image46.emf"/><Relationship Id="rId103" Type="http://schemas.openxmlformats.org/officeDocument/2006/relationships/image" Target="media/image82.png"/><Relationship Id="rId108" Type="http://schemas.openxmlformats.org/officeDocument/2006/relationships/image" Target="media/image86.png"/><Relationship Id="rId116" Type="http://schemas.openxmlformats.org/officeDocument/2006/relationships/image" Target="media/image94.png"/><Relationship Id="rId20" Type="http://schemas.openxmlformats.org/officeDocument/2006/relationships/image" Target="media/image7.emf"/><Relationship Id="rId41" Type="http://schemas.openxmlformats.org/officeDocument/2006/relationships/package" Target="embeddings/Microsoft_Visio_Drawing7.vsdx"/><Relationship Id="rId54" Type="http://schemas.openxmlformats.org/officeDocument/2006/relationships/image" Target="media/image33.png"/><Relationship Id="rId62" Type="http://schemas.openxmlformats.org/officeDocument/2006/relationships/image" Target="media/image41.png"/><Relationship Id="rId70" Type="http://schemas.openxmlformats.org/officeDocument/2006/relationships/image" Target="media/image49.png"/><Relationship Id="rId75" Type="http://schemas.openxmlformats.org/officeDocument/2006/relationships/image" Target="media/image54.emf"/><Relationship Id="rId83" Type="http://schemas.openxmlformats.org/officeDocument/2006/relationships/image" Target="media/image62.png"/><Relationship Id="rId88" Type="http://schemas.openxmlformats.org/officeDocument/2006/relationships/image" Target="media/image67.png"/><Relationship Id="rId91" Type="http://schemas.openxmlformats.org/officeDocument/2006/relationships/image" Target="media/image70.png"/><Relationship Id="rId96" Type="http://schemas.openxmlformats.org/officeDocument/2006/relationships/image" Target="media/image75.png"/><Relationship Id="rId111" Type="http://schemas.openxmlformats.org/officeDocument/2006/relationships/image" Target="media/image89.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image" Target="media/image9.png"/><Relationship Id="rId28" Type="http://schemas.openxmlformats.org/officeDocument/2006/relationships/image" Target="media/image13.emf"/><Relationship Id="rId36" Type="http://schemas.openxmlformats.org/officeDocument/2006/relationships/image" Target="media/image18.png"/><Relationship Id="rId49" Type="http://schemas.openxmlformats.org/officeDocument/2006/relationships/image" Target="media/image28.emf"/><Relationship Id="rId57" Type="http://schemas.openxmlformats.org/officeDocument/2006/relationships/image" Target="media/image36.emf"/><Relationship Id="rId106" Type="http://schemas.openxmlformats.org/officeDocument/2006/relationships/package" Target="embeddings/Microsoft_Visio_Drawing9.vsdx"/><Relationship Id="rId114" Type="http://schemas.openxmlformats.org/officeDocument/2006/relationships/image" Target="media/image92.png"/><Relationship Id="rId119" Type="http://schemas.openxmlformats.org/officeDocument/2006/relationships/fontTable" Target="fontTable.xml"/><Relationship Id="rId10" Type="http://schemas.openxmlformats.org/officeDocument/2006/relationships/image" Target="media/image2.png"/><Relationship Id="rId31" Type="http://schemas.openxmlformats.org/officeDocument/2006/relationships/package" Target="embeddings/Microsoft_Visio_Drawing4.vsdx"/><Relationship Id="rId44" Type="http://schemas.openxmlformats.org/officeDocument/2006/relationships/image" Target="media/image24.emf"/><Relationship Id="rId52" Type="http://schemas.openxmlformats.org/officeDocument/2006/relationships/image" Target="media/image31.emf"/><Relationship Id="rId60" Type="http://schemas.openxmlformats.org/officeDocument/2006/relationships/image" Target="media/image39.emf"/><Relationship Id="rId65" Type="http://schemas.openxmlformats.org/officeDocument/2006/relationships/image" Target="media/image44.emf"/><Relationship Id="rId73" Type="http://schemas.openxmlformats.org/officeDocument/2006/relationships/image" Target="media/image52.emf"/><Relationship Id="rId78" Type="http://schemas.openxmlformats.org/officeDocument/2006/relationships/image" Target="media/image57.png"/><Relationship Id="rId81" Type="http://schemas.openxmlformats.org/officeDocument/2006/relationships/image" Target="media/image60.png"/><Relationship Id="rId86" Type="http://schemas.openxmlformats.org/officeDocument/2006/relationships/image" Target="media/image65.png"/><Relationship Id="rId94" Type="http://schemas.openxmlformats.org/officeDocument/2006/relationships/image" Target="media/image73.png"/><Relationship Id="rId99" Type="http://schemas.openxmlformats.org/officeDocument/2006/relationships/image" Target="media/image78.png"/><Relationship Id="rId101" Type="http://schemas.openxmlformats.org/officeDocument/2006/relationships/image" Target="media/image80.png"/><Relationship Id="rId122"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comments" Target="comments.xml"/><Relationship Id="rId18" Type="http://schemas.openxmlformats.org/officeDocument/2006/relationships/image" Target="media/image5.emf"/><Relationship Id="rId39" Type="http://schemas.openxmlformats.org/officeDocument/2006/relationships/package" Target="embeddings/Microsoft_Visio_Drawing6.vsdx"/><Relationship Id="rId109" Type="http://schemas.openxmlformats.org/officeDocument/2006/relationships/image" Target="media/image87.png"/><Relationship Id="rId34" Type="http://schemas.openxmlformats.org/officeDocument/2006/relationships/image" Target="media/image16.emf"/><Relationship Id="rId50" Type="http://schemas.openxmlformats.org/officeDocument/2006/relationships/image" Target="media/image29.emf"/><Relationship Id="rId55" Type="http://schemas.openxmlformats.org/officeDocument/2006/relationships/image" Target="media/image34.emf"/><Relationship Id="rId76" Type="http://schemas.openxmlformats.org/officeDocument/2006/relationships/image" Target="media/image55.png"/><Relationship Id="rId97" Type="http://schemas.openxmlformats.org/officeDocument/2006/relationships/image" Target="media/image76.png"/><Relationship Id="rId104" Type="http://schemas.openxmlformats.org/officeDocument/2006/relationships/image" Target="media/image83.png"/><Relationship Id="rId120" Type="http://schemas.microsoft.com/office/2011/relationships/people" Target="people.xml"/><Relationship Id="rId7" Type="http://schemas.openxmlformats.org/officeDocument/2006/relationships/footnotes" Target="footnotes.xml"/><Relationship Id="rId71" Type="http://schemas.openxmlformats.org/officeDocument/2006/relationships/image" Target="media/image50.emf"/><Relationship Id="rId92" Type="http://schemas.openxmlformats.org/officeDocument/2006/relationships/image" Target="media/image71.png"/><Relationship Id="rId2" Type="http://schemas.openxmlformats.org/officeDocument/2006/relationships/customXml" Target="../customXml/item2.xml"/><Relationship Id="rId29" Type="http://schemas.openxmlformats.org/officeDocument/2006/relationships/package" Target="embeddings/Microsoft_Visio_Drawing3.vsdx"/><Relationship Id="rId24" Type="http://schemas.openxmlformats.org/officeDocument/2006/relationships/image" Target="media/image10.png"/><Relationship Id="rId40" Type="http://schemas.openxmlformats.org/officeDocument/2006/relationships/image" Target="media/image21.emf"/><Relationship Id="rId45" Type="http://schemas.openxmlformats.org/officeDocument/2006/relationships/image" Target="media/image25.emf"/><Relationship Id="rId66" Type="http://schemas.openxmlformats.org/officeDocument/2006/relationships/image" Target="media/image45.emf"/><Relationship Id="rId87" Type="http://schemas.openxmlformats.org/officeDocument/2006/relationships/image" Target="media/image66.png"/><Relationship Id="rId110" Type="http://schemas.openxmlformats.org/officeDocument/2006/relationships/image" Target="media/image88.png"/><Relationship Id="rId115" Type="http://schemas.openxmlformats.org/officeDocument/2006/relationships/image" Target="media/image93.png"/></Relationships>
</file>

<file path=word/_rels/footnotes.xml.rels><?xml version="1.0" encoding="UTF-8" standalone="yes"?>
<Relationships xmlns="http://schemas.openxmlformats.org/package/2006/relationships"><Relationship Id="rId8" Type="http://schemas.openxmlformats.org/officeDocument/2006/relationships/hyperlink" Target="http://bulletphysics.org" TargetMode="External"/><Relationship Id="rId3" Type="http://schemas.openxmlformats.org/officeDocument/2006/relationships/hyperlink" Target="http://www.mcshaffry.com/GameCode/" TargetMode="External"/><Relationship Id="rId7" Type="http://schemas.openxmlformats.org/officeDocument/2006/relationships/hyperlink" Target="http://sourceforge.net/projects/wgois/" TargetMode="External"/><Relationship Id="rId2" Type="http://schemas.openxmlformats.org/officeDocument/2006/relationships/hyperlink" Target="https://github.com/blackberry/GamePlay" TargetMode="External"/><Relationship Id="rId1" Type="http://schemas.openxmlformats.org/officeDocument/2006/relationships/hyperlink" Target="http://unity3d.com/" TargetMode="External"/><Relationship Id="rId6" Type="http://schemas.openxmlformats.org/officeDocument/2006/relationships/hyperlink" Target="https://code.google.com/p/tinyoal/" TargetMode="External"/><Relationship Id="rId5" Type="http://schemas.openxmlformats.org/officeDocument/2006/relationships/hyperlink" Target="http://attr-x.net/yse/" TargetMode="External"/><Relationship Id="rId4" Type="http://schemas.openxmlformats.org/officeDocument/2006/relationships/hyperlink" Target="http://www.ogre3d.org/" TargetMode="External"/><Relationship Id="rId9" Type="http://schemas.openxmlformats.org/officeDocument/2006/relationships/hyperlink" Target="http://www.gamasutra.com/view/feature/1764/unified_design_of_universally_.php"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86F16EF4A1E7496293BDF731474CDBCA"/>
        <w:category>
          <w:name w:val="General"/>
          <w:gallery w:val="placeholder"/>
        </w:category>
        <w:types>
          <w:type w:val="bbPlcHdr"/>
        </w:types>
        <w:behaviors>
          <w:behavior w:val="content"/>
        </w:behaviors>
        <w:guid w:val="{D7ADAEF8-ED4E-452A-828F-C0D654F1DF18}"/>
      </w:docPartPr>
      <w:docPartBody>
        <w:p w:rsidR="00A73DFD" w:rsidRDefault="00A73DFD" w:rsidP="00A73DFD">
          <w:pPr>
            <w:pStyle w:val="86F16EF4A1E7496293BDF731474CDBCA"/>
          </w:pPr>
          <w:r>
            <w:rPr>
              <w:color w:val="5B9BD5" w:themeColor="accent1"/>
              <w:sz w:val="28"/>
              <w:szCs w:val="28"/>
            </w:rPr>
            <w:t>[Document subtitle]</w:t>
          </w:r>
        </w:p>
      </w:docPartBody>
    </w:docPart>
    <w:docPart>
      <w:docPartPr>
        <w:name w:val="3620BD440A964355A7C62AF5B13672B5"/>
        <w:category>
          <w:name w:val="General"/>
          <w:gallery w:val="placeholder"/>
        </w:category>
        <w:types>
          <w:type w:val="bbPlcHdr"/>
        </w:types>
        <w:behaviors>
          <w:behavior w:val="content"/>
        </w:behaviors>
        <w:guid w:val="{50F89FFB-80C8-452A-8038-60407EB6EE6B}"/>
      </w:docPartPr>
      <w:docPartBody>
        <w:p w:rsidR="00C7635E" w:rsidRDefault="00DB5F77" w:rsidP="00DB5F77">
          <w:pPr>
            <w:pStyle w:val="3620BD440A964355A7C62AF5B13672B5"/>
          </w:pPr>
          <w:r w:rsidRPr="00CE0A27">
            <w:rPr>
              <w:rStyle w:val="PlaceholderText"/>
            </w:rPr>
            <w:t>[Title]</w:t>
          </w:r>
        </w:p>
      </w:docPartBody>
    </w:docPart>
    <w:docPart>
      <w:docPartPr>
        <w:name w:val="246D56024FDB47D299A2E26744B28DFA"/>
        <w:category>
          <w:name w:val="General"/>
          <w:gallery w:val="placeholder"/>
        </w:category>
        <w:types>
          <w:type w:val="bbPlcHdr"/>
        </w:types>
        <w:behaviors>
          <w:behavior w:val="content"/>
        </w:behaviors>
        <w:guid w:val="{9D0094C7-19CA-48FD-B8EC-60A7EEA6D77E}"/>
      </w:docPartPr>
      <w:docPartBody>
        <w:p w:rsidR="00C7635E" w:rsidRDefault="00DB5F77" w:rsidP="00DB5F77">
          <w:pPr>
            <w:pStyle w:val="246D56024FDB47D299A2E26744B28DFA"/>
          </w:pPr>
          <w:r w:rsidRPr="00CE0A27">
            <w:rPr>
              <w:rStyle w:val="PlaceholderText"/>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3DFD"/>
    <w:rsid w:val="00071EFF"/>
    <w:rsid w:val="00093F7D"/>
    <w:rsid w:val="000B7951"/>
    <w:rsid w:val="001625DA"/>
    <w:rsid w:val="00277976"/>
    <w:rsid w:val="002B44A9"/>
    <w:rsid w:val="002F50C4"/>
    <w:rsid w:val="00331186"/>
    <w:rsid w:val="0034132E"/>
    <w:rsid w:val="00395E51"/>
    <w:rsid w:val="004A2FE6"/>
    <w:rsid w:val="007622BA"/>
    <w:rsid w:val="00891192"/>
    <w:rsid w:val="00907444"/>
    <w:rsid w:val="009341FE"/>
    <w:rsid w:val="009C1FF3"/>
    <w:rsid w:val="00A73DFD"/>
    <w:rsid w:val="00AC5E1B"/>
    <w:rsid w:val="00B91BEE"/>
    <w:rsid w:val="00BD3D23"/>
    <w:rsid w:val="00C7635E"/>
    <w:rsid w:val="00CB5973"/>
    <w:rsid w:val="00D7197D"/>
    <w:rsid w:val="00DB5F77"/>
    <w:rsid w:val="00DE2019"/>
    <w:rsid w:val="00E7778A"/>
    <w:rsid w:val="00F04040"/>
    <w:rsid w:val="00FA1666"/>
    <w:rsid w:val="00FF6416"/>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pt-BR" w:eastAsia="pt-B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3E941412CA714C5AAACA9C0B4AB46291">
    <w:name w:val="3E941412CA714C5AAACA9C0B4AB46291"/>
    <w:rsid w:val="00A73DFD"/>
  </w:style>
  <w:style w:type="paragraph" w:customStyle="1" w:styleId="86F16EF4A1E7496293BDF731474CDBCA">
    <w:name w:val="86F16EF4A1E7496293BDF731474CDBCA"/>
    <w:rsid w:val="00A73DFD"/>
  </w:style>
  <w:style w:type="paragraph" w:customStyle="1" w:styleId="31A143CB64A642A58A098BEFA9554D24">
    <w:name w:val="31A143CB64A642A58A098BEFA9554D24"/>
    <w:rsid w:val="00A73DFD"/>
  </w:style>
  <w:style w:type="paragraph" w:customStyle="1" w:styleId="46708570780F4435AAA74575BBA8B8CE">
    <w:name w:val="46708570780F4435AAA74575BBA8B8CE"/>
    <w:rsid w:val="00A73DFD"/>
  </w:style>
  <w:style w:type="paragraph" w:customStyle="1" w:styleId="03FD1A1C349B4B199E41FD04A1993007">
    <w:name w:val="03FD1A1C349B4B199E41FD04A1993007"/>
    <w:rsid w:val="00A73DFD"/>
  </w:style>
  <w:style w:type="character" w:styleId="PlaceholderText">
    <w:name w:val="Placeholder Text"/>
    <w:basedOn w:val="DefaultParagraphFont"/>
    <w:uiPriority w:val="99"/>
    <w:semiHidden/>
    <w:rsid w:val="00DB5F77"/>
    <w:rPr>
      <w:color w:val="808080"/>
    </w:rPr>
  </w:style>
  <w:style w:type="paragraph" w:customStyle="1" w:styleId="55E28E364B1B4B63B481A696E19D8248">
    <w:name w:val="55E28E364B1B4B63B481A696E19D8248"/>
    <w:rsid w:val="00DB5F77"/>
  </w:style>
  <w:style w:type="paragraph" w:customStyle="1" w:styleId="1206DA0A3958430A920381BD6CF9F9D1">
    <w:name w:val="1206DA0A3958430A920381BD6CF9F9D1"/>
    <w:rsid w:val="00DB5F77"/>
  </w:style>
  <w:style w:type="paragraph" w:customStyle="1" w:styleId="3620BD440A964355A7C62AF5B13672B5">
    <w:name w:val="3620BD440A964355A7C62AF5B13672B5"/>
    <w:rsid w:val="00DB5F77"/>
  </w:style>
  <w:style w:type="paragraph" w:customStyle="1" w:styleId="246D56024FDB47D299A2E26744B28DFA">
    <w:name w:val="246D56024FDB47D299A2E26744B28DFA"/>
    <w:rsid w:val="00DB5F7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4-03-13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DE1688D-EB8B-4430-B513-3916EE4F7E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56</TotalTime>
  <Pages>218</Pages>
  <Words>53708</Words>
  <Characters>290027</Characters>
  <Application>Microsoft Office Word</Application>
  <DocSecurity>0</DocSecurity>
  <Lines>2416</Lines>
  <Paragraphs>686</Paragraphs>
  <ScaleCrop>false</ScaleCrop>
  <HeadingPairs>
    <vt:vector size="2" baseType="variant">
      <vt:variant>
        <vt:lpstr>Title</vt:lpstr>
      </vt:variant>
      <vt:variant>
        <vt:i4>1</vt:i4>
      </vt:variant>
    </vt:vector>
  </HeadingPairs>
  <TitlesOfParts>
    <vt:vector size="1" baseType="lpstr">
      <vt:lpstr>UGE Developer's Reference</vt:lpstr>
    </vt:vector>
  </TitlesOfParts>
  <Company/>
  <LinksUpToDate>false</LinksUpToDate>
  <CharactersWithSpaces>3430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GE Developer's Reference</dc:title>
  <dc:subject>A game engine for Universally Accessible Games</dc:subject>
  <dc:creator>Franco Garcia</dc:creator>
  <cp:keywords/>
  <dc:description/>
  <cp:lastModifiedBy>Franco Garcia</cp:lastModifiedBy>
  <cp:revision>331</cp:revision>
  <cp:lastPrinted>2014-03-14T03:05:00Z</cp:lastPrinted>
  <dcterms:created xsi:type="dcterms:W3CDTF">2014-02-12T15:59:00Z</dcterms:created>
  <dcterms:modified xsi:type="dcterms:W3CDTF">2014-03-31T1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7"&gt;&lt;session id="xCV1FHZW"/&gt;&lt;style id="http://www.zotero.org/styles/acm-sigchi-proceeding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0"/&gt;&lt;/prefs&gt;&lt;/data&gt;</vt:lpwstr>
  </property>
</Properties>
</file>